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01190" w14:textId="77C92026" w:rsidR="006359E9" w:rsidRPr="00A278C3" w:rsidRDefault="00762F6C" w:rsidP="006359E9">
      <w:pPr>
        <w:pStyle w:val="PrformatHTML"/>
        <w:jc w:val="center"/>
        <w:rPr>
          <w:rStyle w:val="y2iqfc"/>
          <w:rFonts w:asciiTheme="minorHAnsi" w:hAnsiTheme="minorHAnsi" w:cstheme="minorHAnsi"/>
          <w:b/>
          <w:sz w:val="28"/>
          <w:lang w:val="en"/>
        </w:rPr>
      </w:pPr>
      <w:r>
        <w:rPr>
          <w:rStyle w:val="y2iqfc"/>
          <w:rFonts w:asciiTheme="minorHAnsi" w:hAnsiTheme="minorHAnsi" w:cstheme="minorHAnsi"/>
          <w:b/>
          <w:sz w:val="28"/>
          <w:lang w:val="en-GB"/>
        </w:rPr>
        <w:t>Differential Kendrick’s plots</w:t>
      </w:r>
      <w:r w:rsidR="00446184">
        <w:rPr>
          <w:rStyle w:val="y2iqfc"/>
          <w:rFonts w:asciiTheme="minorHAnsi" w:hAnsiTheme="minorHAnsi" w:cstheme="minorHAnsi"/>
          <w:b/>
          <w:sz w:val="28"/>
          <w:lang w:val="en-GB"/>
        </w:rPr>
        <w:t xml:space="preserve"> as a</w:t>
      </w:r>
      <w:r w:rsidR="000A0B76">
        <w:rPr>
          <w:rStyle w:val="y2iqfc"/>
          <w:rFonts w:asciiTheme="minorHAnsi" w:hAnsiTheme="minorHAnsi" w:cstheme="minorHAnsi"/>
          <w:b/>
          <w:sz w:val="28"/>
          <w:lang w:val="en-GB"/>
        </w:rPr>
        <w:t>n innovative</w:t>
      </w:r>
      <w:r w:rsidR="00446184">
        <w:rPr>
          <w:rStyle w:val="y2iqfc"/>
          <w:rFonts w:asciiTheme="minorHAnsi" w:hAnsiTheme="minorHAnsi" w:cstheme="minorHAnsi"/>
          <w:b/>
          <w:sz w:val="28"/>
          <w:lang w:val="en-GB"/>
        </w:rPr>
        <w:t xml:space="preserve"> tool for lipidomic</w:t>
      </w:r>
      <w:r w:rsidR="00411E28">
        <w:rPr>
          <w:rStyle w:val="y2iqfc"/>
          <w:rFonts w:asciiTheme="minorHAnsi" w:hAnsiTheme="minorHAnsi" w:cstheme="minorHAnsi"/>
          <w:b/>
          <w:sz w:val="28"/>
          <w:lang w:val="en-GB"/>
        </w:rPr>
        <w:t>s</w:t>
      </w:r>
      <w:r w:rsidR="002B3FA1">
        <w:rPr>
          <w:rStyle w:val="y2iqfc"/>
          <w:rFonts w:asciiTheme="minorHAnsi" w:hAnsiTheme="minorHAnsi" w:cstheme="minorHAnsi"/>
          <w:b/>
          <w:sz w:val="28"/>
          <w:lang w:val="en-GB"/>
        </w:rPr>
        <w:t xml:space="preserve"> in complex sample</w:t>
      </w:r>
      <w:r w:rsidR="000A0B76">
        <w:rPr>
          <w:rStyle w:val="y2iqfc"/>
          <w:rFonts w:asciiTheme="minorHAnsi" w:hAnsiTheme="minorHAnsi" w:cstheme="minorHAnsi"/>
          <w:b/>
          <w:sz w:val="28"/>
          <w:lang w:val="en-GB"/>
        </w:rPr>
        <w:t>s</w:t>
      </w:r>
      <w:r w:rsidR="00446184">
        <w:rPr>
          <w:rStyle w:val="y2iqfc"/>
          <w:rFonts w:asciiTheme="minorHAnsi" w:hAnsiTheme="minorHAnsi" w:cstheme="minorHAnsi"/>
          <w:b/>
          <w:sz w:val="28"/>
          <w:lang w:val="en-GB"/>
        </w:rPr>
        <w:t xml:space="preserve">: </w:t>
      </w:r>
      <w:r w:rsidR="000A0B76">
        <w:rPr>
          <w:rStyle w:val="y2iqfc"/>
          <w:rFonts w:asciiTheme="minorHAnsi" w:hAnsiTheme="minorHAnsi" w:cstheme="minorHAnsi"/>
          <w:b/>
          <w:sz w:val="28"/>
          <w:lang w:val="en-GB"/>
        </w:rPr>
        <w:t xml:space="preserve">comparison of </w:t>
      </w:r>
      <w:r w:rsidR="00446184">
        <w:rPr>
          <w:rStyle w:val="y2iqfc"/>
          <w:rFonts w:asciiTheme="minorHAnsi" w:hAnsiTheme="minorHAnsi" w:cstheme="minorHAnsi"/>
          <w:b/>
          <w:sz w:val="28"/>
          <w:lang w:val="en-GB"/>
        </w:rPr>
        <w:t xml:space="preserve">liquid chromatography and infusion-based methods </w:t>
      </w:r>
      <w:r w:rsidR="000A0B76">
        <w:rPr>
          <w:rStyle w:val="y2iqfc"/>
          <w:rFonts w:asciiTheme="minorHAnsi" w:hAnsiTheme="minorHAnsi" w:cstheme="minorHAnsi"/>
          <w:b/>
          <w:sz w:val="28"/>
          <w:lang w:val="en-GB"/>
        </w:rPr>
        <w:t>to sample</w:t>
      </w:r>
      <w:r w:rsidR="00446184">
        <w:rPr>
          <w:rStyle w:val="y2iqfc"/>
          <w:rFonts w:asciiTheme="minorHAnsi" w:hAnsiTheme="minorHAnsi" w:cstheme="minorHAnsi"/>
          <w:b/>
          <w:sz w:val="28"/>
          <w:lang w:val="en-GB"/>
        </w:rPr>
        <w:t xml:space="preserve"> differential study</w:t>
      </w:r>
    </w:p>
    <w:p w14:paraId="2AE5E487" w14:textId="77777777" w:rsidR="006359E9" w:rsidRPr="00A278C3" w:rsidRDefault="006359E9" w:rsidP="006359E9">
      <w:pPr>
        <w:pStyle w:val="PrformatHTML"/>
        <w:jc w:val="center"/>
        <w:rPr>
          <w:rFonts w:asciiTheme="minorHAnsi" w:hAnsiTheme="minorHAnsi" w:cstheme="minorHAnsi"/>
          <w:b/>
          <w:sz w:val="28"/>
          <w:lang w:val="en"/>
        </w:rPr>
      </w:pPr>
    </w:p>
    <w:p w14:paraId="337DF741" w14:textId="77777777" w:rsidR="00CE0C44" w:rsidRPr="0009381A" w:rsidRDefault="006359E9" w:rsidP="006359E9">
      <w:pPr>
        <w:autoSpaceDE w:val="0"/>
        <w:jc w:val="center"/>
        <w:rPr>
          <w:rFonts w:ascii="Arial" w:hAnsi="Arial" w:cs="Arial"/>
          <w:color w:val="4F82BE"/>
          <w:lang w:val="en-US" w:eastAsia="fr-BE"/>
        </w:rPr>
      </w:pPr>
      <w:r w:rsidRPr="0009381A">
        <w:rPr>
          <w:rFonts w:ascii="Arial" w:hAnsi="Arial" w:cs="Arial"/>
          <w:color w:val="4F82BE"/>
          <w:u w:val="single"/>
          <w:lang w:val="en-US" w:eastAsia="fr-BE"/>
        </w:rPr>
        <w:t>Justine Hustin</w:t>
      </w:r>
      <w:r w:rsidRPr="0009381A">
        <w:rPr>
          <w:rFonts w:ascii="Arial" w:hAnsi="Arial" w:cs="Arial"/>
          <w:color w:val="4F82BE"/>
          <w:vertAlign w:val="superscript"/>
          <w:lang w:val="en-US" w:eastAsia="fr-BE"/>
        </w:rPr>
        <w:t>1</w:t>
      </w:r>
      <w:r w:rsidRPr="0009381A">
        <w:rPr>
          <w:rFonts w:ascii="Arial" w:hAnsi="Arial" w:cs="Arial"/>
          <w:color w:val="4F82BE"/>
          <w:lang w:val="en-US" w:eastAsia="fr-BE"/>
        </w:rPr>
        <w:t>, Christopher Kune</w:t>
      </w:r>
      <w:r w:rsidRPr="0009381A">
        <w:rPr>
          <w:rFonts w:ascii="Arial" w:hAnsi="Arial" w:cs="Arial"/>
          <w:color w:val="4F82BE"/>
          <w:vertAlign w:val="superscript"/>
          <w:lang w:val="en-US" w:eastAsia="fr-BE"/>
        </w:rPr>
        <w:t>1</w:t>
      </w:r>
      <w:r w:rsidRPr="0009381A">
        <w:rPr>
          <w:rFonts w:ascii="Arial" w:hAnsi="Arial" w:cs="Arial"/>
          <w:color w:val="4F82BE"/>
          <w:lang w:val="en-US" w:eastAsia="fr-BE"/>
        </w:rPr>
        <w:t>, Johann Far</w:t>
      </w:r>
      <w:r w:rsidRPr="0009381A">
        <w:rPr>
          <w:rFonts w:ascii="Arial" w:hAnsi="Arial" w:cs="Arial"/>
          <w:color w:val="4F82BE"/>
          <w:vertAlign w:val="superscript"/>
          <w:lang w:val="en-US" w:eastAsia="fr-BE"/>
        </w:rPr>
        <w:t>1</w:t>
      </w:r>
      <w:r w:rsidRPr="0009381A">
        <w:rPr>
          <w:rFonts w:ascii="Arial" w:hAnsi="Arial" w:cs="Arial"/>
          <w:color w:val="4F82BE"/>
          <w:lang w:val="en-US" w:eastAsia="fr-BE"/>
        </w:rPr>
        <w:t>, Gauthier Eppe</w:t>
      </w:r>
      <w:r w:rsidRPr="0009381A">
        <w:rPr>
          <w:rFonts w:ascii="Arial" w:hAnsi="Arial" w:cs="Arial"/>
          <w:color w:val="4F82BE"/>
          <w:vertAlign w:val="superscript"/>
          <w:lang w:val="en-US" w:eastAsia="fr-BE"/>
        </w:rPr>
        <w:t>1</w:t>
      </w:r>
      <w:r w:rsidRPr="0009381A">
        <w:rPr>
          <w:rFonts w:ascii="Arial" w:hAnsi="Arial" w:cs="Arial"/>
          <w:color w:val="4F82BE"/>
          <w:lang w:val="en-US" w:eastAsia="fr-BE"/>
        </w:rPr>
        <w:t>,</w:t>
      </w:r>
      <w:r w:rsidR="00CE0C44" w:rsidRPr="0009381A">
        <w:rPr>
          <w:rFonts w:ascii="Arial" w:hAnsi="Arial" w:cs="Arial"/>
          <w:color w:val="4F82BE"/>
          <w:lang w:val="en-US" w:eastAsia="fr-BE"/>
        </w:rPr>
        <w:t xml:space="preserve"> Delphine Debois</w:t>
      </w:r>
      <w:r w:rsidR="00CE0C44" w:rsidRPr="0009381A">
        <w:rPr>
          <w:rFonts w:ascii="Arial" w:hAnsi="Arial" w:cs="Arial"/>
          <w:color w:val="4F82BE"/>
          <w:vertAlign w:val="superscript"/>
          <w:lang w:val="en-US" w:eastAsia="fr-BE"/>
        </w:rPr>
        <w:t>2</w:t>
      </w:r>
      <w:r w:rsidR="00CE0C44" w:rsidRPr="0009381A">
        <w:rPr>
          <w:rFonts w:ascii="Arial" w:hAnsi="Arial" w:cs="Arial"/>
          <w:color w:val="4F82BE"/>
          <w:lang w:val="en-US" w:eastAsia="fr-BE"/>
        </w:rPr>
        <w:t>,</w:t>
      </w:r>
      <w:r w:rsidRPr="0009381A">
        <w:rPr>
          <w:rFonts w:ascii="Arial" w:hAnsi="Arial" w:cs="Arial"/>
          <w:color w:val="4F82BE"/>
          <w:lang w:val="en-US" w:eastAsia="fr-BE"/>
        </w:rPr>
        <w:t xml:space="preserve"> </w:t>
      </w:r>
    </w:p>
    <w:p w14:paraId="15020595" w14:textId="681B8D1D" w:rsidR="006359E9" w:rsidRPr="0009381A" w:rsidRDefault="006359E9" w:rsidP="00CE0C44">
      <w:pPr>
        <w:autoSpaceDE w:val="0"/>
        <w:jc w:val="center"/>
        <w:rPr>
          <w:rFonts w:ascii="Arial" w:hAnsi="Arial" w:cs="Arial"/>
          <w:color w:val="4F82BE"/>
          <w:lang w:val="en-GB" w:eastAsia="fr-BE"/>
        </w:rPr>
      </w:pPr>
      <w:r w:rsidRPr="0009381A">
        <w:rPr>
          <w:rFonts w:ascii="Arial" w:hAnsi="Arial" w:cs="Arial"/>
          <w:color w:val="4F82BE"/>
          <w:lang w:val="en-GB" w:eastAsia="fr-BE"/>
        </w:rPr>
        <w:t>Loïc Quinton</w:t>
      </w:r>
      <w:r w:rsidRPr="0009381A">
        <w:rPr>
          <w:rFonts w:ascii="Arial" w:hAnsi="Arial" w:cs="Arial"/>
          <w:color w:val="4F82BE"/>
          <w:vertAlign w:val="superscript"/>
          <w:lang w:val="en-GB" w:eastAsia="fr-BE"/>
        </w:rPr>
        <w:t>1</w:t>
      </w:r>
      <w:r w:rsidR="00AB7DAA" w:rsidRPr="0009381A">
        <w:rPr>
          <w:rFonts w:ascii="Arial" w:hAnsi="Arial" w:cs="Arial"/>
          <w:color w:val="4F82BE"/>
          <w:sz w:val="32"/>
          <w:vertAlign w:val="superscript"/>
          <w:lang w:val="en-GB" w:eastAsia="fr-BE"/>
        </w:rPr>
        <w:t>*</w:t>
      </w:r>
      <w:r w:rsidR="00CE0C44" w:rsidRPr="0009381A">
        <w:rPr>
          <w:rFonts w:ascii="Arial" w:hAnsi="Arial" w:cs="Arial"/>
          <w:color w:val="4F82BE"/>
          <w:lang w:val="en-GB" w:eastAsia="fr-BE"/>
        </w:rPr>
        <w:t xml:space="preserve"> </w:t>
      </w:r>
      <w:r w:rsidRPr="0009381A">
        <w:rPr>
          <w:rFonts w:ascii="Arial" w:hAnsi="Arial" w:cs="Arial"/>
          <w:color w:val="4F82BE"/>
          <w:lang w:val="en-GB" w:eastAsia="fr-BE"/>
        </w:rPr>
        <w:t>&amp; Edwin De Pauw</w:t>
      </w:r>
      <w:r w:rsidRPr="0009381A">
        <w:rPr>
          <w:rFonts w:ascii="Arial" w:hAnsi="Arial" w:cs="Arial"/>
          <w:color w:val="4F82BE"/>
          <w:vertAlign w:val="superscript"/>
          <w:lang w:val="en-GB" w:eastAsia="fr-BE"/>
        </w:rPr>
        <w:t>1</w:t>
      </w:r>
    </w:p>
    <w:p w14:paraId="099CE964" w14:textId="3F49097E" w:rsidR="006359E9" w:rsidRPr="0009381A" w:rsidRDefault="006359E9" w:rsidP="00CE0C44">
      <w:pPr>
        <w:autoSpaceDE w:val="0"/>
        <w:spacing w:after="0"/>
        <w:jc w:val="both"/>
        <w:rPr>
          <w:rFonts w:ascii="Arial" w:hAnsi="Arial" w:cs="Arial"/>
          <w:sz w:val="20"/>
          <w:szCs w:val="20"/>
          <w:lang w:val="en-GB" w:eastAsia="fr-BE"/>
        </w:rPr>
      </w:pPr>
      <w:r w:rsidRPr="0009381A">
        <w:rPr>
          <w:rFonts w:ascii="Arial" w:hAnsi="Arial" w:cs="Arial"/>
          <w:sz w:val="20"/>
          <w:szCs w:val="20"/>
          <w:vertAlign w:val="superscript"/>
          <w:lang w:val="en-GB" w:eastAsia="fr-BE"/>
        </w:rPr>
        <w:t xml:space="preserve">1 </w:t>
      </w:r>
      <w:r w:rsidRPr="0009381A">
        <w:rPr>
          <w:rFonts w:ascii="Arial" w:hAnsi="Arial" w:cs="Arial"/>
          <w:sz w:val="20"/>
          <w:szCs w:val="20"/>
          <w:lang w:val="en-GB" w:eastAsia="fr-BE"/>
        </w:rPr>
        <w:t xml:space="preserve">Mass Spectrometry Laboratory, MolSys Research Unit, Department of Chemistry, University of Liège,    </w:t>
      </w:r>
    </w:p>
    <w:p w14:paraId="27FB9BD5" w14:textId="70A6767D" w:rsidR="006359E9" w:rsidRPr="0009381A" w:rsidRDefault="006359E9" w:rsidP="006359E9">
      <w:pPr>
        <w:autoSpaceDE w:val="0"/>
        <w:jc w:val="both"/>
        <w:rPr>
          <w:rFonts w:ascii="Arial" w:hAnsi="Arial" w:cs="Arial"/>
          <w:sz w:val="20"/>
          <w:szCs w:val="20"/>
          <w:lang w:eastAsia="fr-BE"/>
        </w:rPr>
      </w:pPr>
      <w:r w:rsidRPr="0009381A">
        <w:rPr>
          <w:rFonts w:ascii="Arial" w:hAnsi="Arial" w:cs="Arial"/>
          <w:sz w:val="20"/>
          <w:szCs w:val="20"/>
          <w:lang w:val="en-US" w:eastAsia="fr-BE"/>
        </w:rPr>
        <w:t xml:space="preserve">  </w:t>
      </w:r>
      <w:r w:rsidRPr="0009381A">
        <w:rPr>
          <w:rFonts w:ascii="Arial" w:hAnsi="Arial" w:cs="Arial"/>
          <w:sz w:val="20"/>
          <w:szCs w:val="20"/>
          <w:lang w:eastAsia="fr-BE"/>
        </w:rPr>
        <w:t>Allée du Six Août</w:t>
      </w:r>
      <w:r w:rsidR="009D2D84" w:rsidRPr="0009381A">
        <w:rPr>
          <w:rFonts w:ascii="Arial" w:hAnsi="Arial" w:cs="Arial"/>
          <w:sz w:val="20"/>
          <w:szCs w:val="20"/>
          <w:lang w:eastAsia="fr-BE"/>
        </w:rPr>
        <w:t xml:space="preserve"> </w:t>
      </w:r>
      <w:r w:rsidRPr="0009381A">
        <w:rPr>
          <w:rFonts w:ascii="Arial" w:hAnsi="Arial" w:cs="Arial"/>
          <w:sz w:val="20"/>
          <w:szCs w:val="20"/>
          <w:lang w:eastAsia="fr-BE"/>
        </w:rPr>
        <w:t>11 – Quartier Agora, 4000 Liège, Belgium</w:t>
      </w:r>
    </w:p>
    <w:p w14:paraId="31F08956" w14:textId="4866B22E" w:rsidR="00CE0C44" w:rsidRPr="0009381A" w:rsidRDefault="00CE0C44" w:rsidP="00CE0C44">
      <w:pPr>
        <w:autoSpaceDE w:val="0"/>
        <w:jc w:val="both"/>
        <w:rPr>
          <w:rFonts w:ascii="Arial" w:hAnsi="Arial" w:cs="Arial"/>
          <w:sz w:val="20"/>
          <w:szCs w:val="20"/>
          <w:lang w:eastAsia="fr-BE"/>
        </w:rPr>
      </w:pPr>
      <w:r w:rsidRPr="0009381A">
        <w:rPr>
          <w:rFonts w:ascii="Arial" w:hAnsi="Arial" w:cs="Arial"/>
          <w:sz w:val="20"/>
          <w:szCs w:val="20"/>
          <w:vertAlign w:val="superscript"/>
          <w:lang w:eastAsia="fr-BE"/>
        </w:rPr>
        <w:t>2</w:t>
      </w:r>
      <w:r w:rsidR="00762F6C" w:rsidRPr="0009381A">
        <w:rPr>
          <w:rFonts w:ascii="Arial" w:hAnsi="Arial" w:cs="Arial"/>
          <w:sz w:val="20"/>
          <w:szCs w:val="20"/>
          <w:vertAlign w:val="superscript"/>
          <w:lang w:eastAsia="fr-BE"/>
        </w:rPr>
        <w:t xml:space="preserve"> </w:t>
      </w:r>
      <w:r w:rsidRPr="0009381A">
        <w:rPr>
          <w:rFonts w:ascii="Arial" w:hAnsi="Arial" w:cs="Arial"/>
          <w:sz w:val="20"/>
          <w:szCs w:val="20"/>
          <w:lang w:eastAsia="fr-BE"/>
        </w:rPr>
        <w:t xml:space="preserve">ZenTech S.A., </w:t>
      </w:r>
      <w:r w:rsidR="009D2D84" w:rsidRPr="0009381A">
        <w:rPr>
          <w:rFonts w:ascii="Arial" w:hAnsi="Arial" w:cs="Arial"/>
          <w:sz w:val="20"/>
          <w:szCs w:val="20"/>
          <w:lang w:eastAsia="fr-BE"/>
        </w:rPr>
        <w:t>Avenue du Pré Aily 10, 4031 Liège, Belgique</w:t>
      </w:r>
    </w:p>
    <w:p w14:paraId="54386A50" w14:textId="2C6D361D" w:rsidR="00AB7DAA" w:rsidRPr="00AB7DAA" w:rsidRDefault="00AB7DAA" w:rsidP="00AB7DAA">
      <w:pPr>
        <w:spacing w:after="0" w:line="240" w:lineRule="auto"/>
        <w:rPr>
          <w:rFonts w:ascii="Arial" w:hAnsi="Arial" w:cs="Arial"/>
          <w:sz w:val="20"/>
          <w:szCs w:val="20"/>
          <w:lang w:val="en-GB" w:eastAsia="fr-BE"/>
        </w:rPr>
      </w:pPr>
      <w:r w:rsidRPr="0009381A">
        <w:rPr>
          <w:rFonts w:ascii="Arial" w:hAnsi="Arial" w:cs="Arial"/>
          <w:sz w:val="32"/>
          <w:vertAlign w:val="superscript"/>
          <w:lang w:val="en-GB" w:eastAsia="fr-BE"/>
        </w:rPr>
        <w:t>*</w:t>
      </w:r>
      <w:r w:rsidRPr="0009381A">
        <w:rPr>
          <w:rFonts w:ascii="Arial" w:hAnsi="Arial" w:cs="Arial"/>
          <w:sz w:val="20"/>
          <w:szCs w:val="20"/>
          <w:lang w:val="en-GB" w:eastAsia="fr-BE"/>
        </w:rPr>
        <w:t>Corresponding Author Email: loic.quinton@uliege.be</w:t>
      </w:r>
    </w:p>
    <w:p w14:paraId="04017EB6" w14:textId="66C4D3C3" w:rsidR="00AB7DAA" w:rsidRPr="00AB7DAA" w:rsidRDefault="00AB7DAA" w:rsidP="00CE0C44">
      <w:pPr>
        <w:autoSpaceDE w:val="0"/>
        <w:jc w:val="both"/>
        <w:rPr>
          <w:rFonts w:ascii="Arial" w:hAnsi="Arial" w:cs="Arial"/>
          <w:sz w:val="20"/>
          <w:szCs w:val="20"/>
          <w:lang w:val="en-GB" w:eastAsia="fr-BE"/>
        </w:rPr>
      </w:pPr>
    </w:p>
    <w:p w14:paraId="7CE0E5D6" w14:textId="77777777" w:rsidR="00CB6C24" w:rsidRPr="009E6087" w:rsidRDefault="00CB6C24" w:rsidP="00CB6C24">
      <w:pPr>
        <w:rPr>
          <w:rFonts w:cstheme="minorHAnsi"/>
          <w:b/>
          <w:sz w:val="24"/>
          <w:szCs w:val="24"/>
          <w:lang w:val="en-GB"/>
        </w:rPr>
      </w:pPr>
      <w:r w:rsidRPr="009E6087">
        <w:rPr>
          <w:rFonts w:cstheme="minorHAnsi"/>
          <w:b/>
          <w:sz w:val="24"/>
          <w:szCs w:val="24"/>
          <w:lang w:val="en-GB"/>
        </w:rPr>
        <w:t>Abstract</w:t>
      </w:r>
    </w:p>
    <w:p w14:paraId="276D667E" w14:textId="77777777" w:rsidR="008C3C0A" w:rsidRPr="0009381A" w:rsidRDefault="008C3C0A" w:rsidP="008C3C0A">
      <w:pPr>
        <w:jc w:val="both"/>
        <w:rPr>
          <w:rFonts w:cstheme="minorHAnsi"/>
          <w:i/>
          <w:lang w:val="en-US"/>
        </w:rPr>
      </w:pPr>
      <w:r w:rsidRPr="0009381A">
        <w:rPr>
          <w:rFonts w:cstheme="minorHAnsi"/>
          <w:i/>
          <w:lang w:val="en-US"/>
        </w:rPr>
        <w:t xml:space="preserve">Lipidomics has developed rapidly over the past decade. Non-targeted lipidomics from biological samples remains a challenge due to the high structural diversity, the concentration range of lipids and to the complexity of the biological sample. We introduce here the use of differential Kendrick’s plots as a rapid visualization tool for a qualitative non-targeted analysis of lipids categories and classes, from data generated by either liquid chromatography-mass spectrometry (LC-MS) or direct infusion (nESI-MS). Each lipid class is easily identified by comparison with the theoretical Kendrick plot pattern constructed from exact mass measurements and by using MSKendrickFilter, an in-house Python software. The lipids are identified with the LIPID MAPS database. In addition, in LC-MS, the software based on the Kendrick plots returns the retention time from all the lipids belonging to the same series. Lipid extracts from a yeast (Saccharomyces cerevisiae) are used as model. An on/off case comparing Kendrick plots from two cell lines (prostate cancer cell lines treated or not with a DGAT2 inhibition) clearly shows the effect of the inhibition. </w:t>
      </w:r>
    </w:p>
    <w:p w14:paraId="2896B18B" w14:textId="1F6A9475" w:rsidR="00E342FC" w:rsidRPr="008C3C0A" w:rsidRDefault="008C3C0A" w:rsidP="008C3C0A">
      <w:pPr>
        <w:jc w:val="both"/>
        <w:rPr>
          <w:rFonts w:cstheme="minorHAnsi"/>
          <w:i/>
          <w:lang w:val="en-US"/>
        </w:rPr>
      </w:pPr>
      <w:r w:rsidRPr="0009381A">
        <w:rPr>
          <w:rFonts w:cstheme="minorHAnsi"/>
          <w:i/>
          <w:lang w:val="en-US"/>
        </w:rPr>
        <w:t>Our study demonstrates the good performance of direct infusion as a fast qualitative screening method as well as for the analysis of chromatograms. A fast screening semi-quantitative approach is also possible while the targeted mode remains the golden standard for precise quantitative analysis.</w:t>
      </w:r>
    </w:p>
    <w:p w14:paraId="49A4175D" w14:textId="77777777" w:rsidR="00457A2C" w:rsidRDefault="00457A2C">
      <w:pPr>
        <w:rPr>
          <w:rFonts w:cstheme="minorHAnsi"/>
          <w:b/>
          <w:sz w:val="24"/>
          <w:szCs w:val="24"/>
          <w:lang w:val="en-GB"/>
        </w:rPr>
      </w:pPr>
    </w:p>
    <w:p w14:paraId="37211E2E" w14:textId="77777777" w:rsidR="00457A2C" w:rsidRDefault="00457A2C">
      <w:pPr>
        <w:rPr>
          <w:rFonts w:cstheme="minorHAnsi"/>
          <w:b/>
          <w:sz w:val="24"/>
          <w:szCs w:val="24"/>
          <w:lang w:val="en-GB"/>
        </w:rPr>
      </w:pPr>
    </w:p>
    <w:p w14:paraId="76BA9781" w14:textId="77777777" w:rsidR="00762F6C" w:rsidRDefault="00762F6C">
      <w:pPr>
        <w:rPr>
          <w:rFonts w:cstheme="minorHAnsi"/>
          <w:b/>
          <w:sz w:val="24"/>
          <w:szCs w:val="24"/>
          <w:lang w:val="en-GB"/>
        </w:rPr>
      </w:pPr>
    </w:p>
    <w:p w14:paraId="705BA2EA" w14:textId="77777777" w:rsidR="00457A2C" w:rsidRDefault="00457A2C">
      <w:pPr>
        <w:rPr>
          <w:rFonts w:cstheme="minorHAnsi"/>
          <w:b/>
          <w:sz w:val="24"/>
          <w:szCs w:val="24"/>
          <w:lang w:val="en-GB"/>
        </w:rPr>
      </w:pPr>
    </w:p>
    <w:p w14:paraId="6528759E" w14:textId="77777777" w:rsidR="00457A2C" w:rsidRDefault="00457A2C">
      <w:pPr>
        <w:rPr>
          <w:rFonts w:cstheme="minorHAnsi"/>
          <w:b/>
          <w:sz w:val="24"/>
          <w:szCs w:val="24"/>
          <w:lang w:val="en-GB"/>
        </w:rPr>
      </w:pPr>
    </w:p>
    <w:p w14:paraId="7AC0AA52" w14:textId="77777777" w:rsidR="008C3C0A" w:rsidRDefault="008C3C0A">
      <w:pPr>
        <w:rPr>
          <w:rFonts w:cstheme="minorHAnsi"/>
          <w:b/>
          <w:sz w:val="24"/>
          <w:szCs w:val="24"/>
          <w:lang w:val="en-GB"/>
        </w:rPr>
      </w:pPr>
    </w:p>
    <w:p w14:paraId="4C530DDD" w14:textId="77777777" w:rsidR="008C3C0A" w:rsidRDefault="008C3C0A">
      <w:pPr>
        <w:rPr>
          <w:rFonts w:cstheme="minorHAnsi"/>
          <w:b/>
          <w:sz w:val="24"/>
          <w:szCs w:val="24"/>
          <w:lang w:val="en-GB"/>
        </w:rPr>
      </w:pPr>
    </w:p>
    <w:p w14:paraId="2947BDB7" w14:textId="77777777" w:rsidR="008C3C0A" w:rsidRDefault="008C3C0A">
      <w:pPr>
        <w:rPr>
          <w:rFonts w:cstheme="minorHAnsi"/>
          <w:b/>
          <w:sz w:val="24"/>
          <w:szCs w:val="24"/>
          <w:lang w:val="en-GB"/>
        </w:rPr>
      </w:pPr>
    </w:p>
    <w:p w14:paraId="4045D492" w14:textId="77777777" w:rsidR="008C3C0A" w:rsidRDefault="008C3C0A">
      <w:pPr>
        <w:rPr>
          <w:rFonts w:cstheme="minorHAnsi"/>
          <w:b/>
          <w:sz w:val="24"/>
          <w:szCs w:val="24"/>
          <w:lang w:val="en-GB"/>
        </w:rPr>
      </w:pPr>
    </w:p>
    <w:p w14:paraId="2B847918" w14:textId="77777777" w:rsidR="008C3C0A" w:rsidRPr="00A278C3" w:rsidRDefault="008C3C0A">
      <w:pPr>
        <w:rPr>
          <w:rFonts w:cstheme="minorHAnsi"/>
          <w:b/>
          <w:sz w:val="24"/>
          <w:szCs w:val="24"/>
          <w:lang w:val="en-GB"/>
        </w:rPr>
      </w:pPr>
    </w:p>
    <w:p w14:paraId="44F3A640" w14:textId="77777777" w:rsidR="00930169" w:rsidRPr="00A278C3" w:rsidRDefault="00C00578">
      <w:pPr>
        <w:rPr>
          <w:rFonts w:cstheme="minorHAnsi"/>
          <w:b/>
          <w:sz w:val="24"/>
          <w:szCs w:val="24"/>
          <w:lang w:val="en-GB"/>
        </w:rPr>
      </w:pPr>
      <w:r w:rsidRPr="00A278C3">
        <w:rPr>
          <w:rFonts w:cstheme="minorHAnsi"/>
          <w:b/>
          <w:sz w:val="24"/>
          <w:szCs w:val="24"/>
          <w:lang w:val="en-GB"/>
        </w:rPr>
        <w:lastRenderedPageBreak/>
        <w:t>Introduction</w:t>
      </w:r>
    </w:p>
    <w:p w14:paraId="523DABC2" w14:textId="40522635" w:rsidR="00930169" w:rsidRPr="00990F2B" w:rsidRDefault="00570F94" w:rsidP="001F37B0">
      <w:pPr>
        <w:spacing w:line="276" w:lineRule="auto"/>
        <w:jc w:val="both"/>
        <w:rPr>
          <w:sz w:val="24"/>
          <w:szCs w:val="24"/>
          <w:lang w:val="en-GB"/>
        </w:rPr>
      </w:pPr>
      <w:r w:rsidRPr="00990F2B">
        <w:rPr>
          <w:rFonts w:cstheme="minorHAnsi"/>
          <w:sz w:val="24"/>
          <w:szCs w:val="24"/>
          <w:lang w:val="en-GB"/>
        </w:rPr>
        <w:t xml:space="preserve">Lipidomics is </w:t>
      </w:r>
      <w:r w:rsidR="002A7B92" w:rsidRPr="00990F2B">
        <w:rPr>
          <w:rFonts w:cstheme="minorHAnsi"/>
          <w:sz w:val="24"/>
          <w:szCs w:val="24"/>
          <w:lang w:val="en-GB"/>
        </w:rPr>
        <w:t>the</w:t>
      </w:r>
      <w:r w:rsidRPr="00990F2B">
        <w:rPr>
          <w:rFonts w:cstheme="minorHAnsi"/>
          <w:sz w:val="24"/>
          <w:szCs w:val="24"/>
          <w:lang w:val="en-GB"/>
        </w:rPr>
        <w:t xml:space="preserve"> part of metabolomics </w:t>
      </w:r>
      <w:r w:rsidR="002A7B92" w:rsidRPr="00990F2B">
        <w:rPr>
          <w:rFonts w:cstheme="minorHAnsi"/>
          <w:sz w:val="24"/>
          <w:szCs w:val="24"/>
          <w:lang w:val="en-GB"/>
        </w:rPr>
        <w:t xml:space="preserve">that aims at </w:t>
      </w:r>
      <w:r w:rsidRPr="00990F2B">
        <w:rPr>
          <w:rFonts w:cstheme="minorHAnsi"/>
          <w:sz w:val="24"/>
          <w:szCs w:val="24"/>
          <w:lang w:val="en-GB"/>
        </w:rPr>
        <w:t xml:space="preserve">the qualitative and quantitative characterisation of </w:t>
      </w:r>
      <w:r w:rsidR="002A7B92" w:rsidRPr="00990F2B">
        <w:rPr>
          <w:rFonts w:cstheme="minorHAnsi"/>
          <w:sz w:val="24"/>
          <w:szCs w:val="24"/>
          <w:lang w:val="en-GB"/>
        </w:rPr>
        <w:t xml:space="preserve">lipids from </w:t>
      </w:r>
      <w:r w:rsidRPr="00990F2B">
        <w:rPr>
          <w:rFonts w:cstheme="minorHAnsi"/>
          <w:sz w:val="24"/>
          <w:szCs w:val="24"/>
          <w:lang w:val="en-GB"/>
        </w:rPr>
        <w:t xml:space="preserve">complex mixtures. It is largely based on analytical methods </w:t>
      </w:r>
      <w:r w:rsidRPr="00990F2B">
        <w:rPr>
          <w:rFonts w:cstheme="minorHAnsi"/>
          <w:sz w:val="24"/>
          <w:szCs w:val="24"/>
          <w:lang w:val="en-US"/>
        </w:rPr>
        <w:t xml:space="preserve">in which </w:t>
      </w:r>
      <w:r w:rsidRPr="00990F2B">
        <w:rPr>
          <w:rFonts w:cstheme="minorHAnsi"/>
          <w:sz w:val="24"/>
          <w:szCs w:val="24"/>
          <w:lang w:val="en-GB"/>
        </w:rPr>
        <w:t>mass spectrometry (MS)</w:t>
      </w:r>
      <w:r w:rsidRPr="00990F2B">
        <w:rPr>
          <w:rFonts w:cstheme="minorHAnsi"/>
          <w:sz w:val="24"/>
          <w:szCs w:val="24"/>
          <w:lang w:val="en-US"/>
        </w:rPr>
        <w:t xml:space="preserve"> is of critical importance</w:t>
      </w:r>
      <w:r w:rsidR="00C00578" w:rsidRPr="00990F2B">
        <w:rPr>
          <w:sz w:val="24"/>
          <w:szCs w:val="24"/>
          <w:vertAlign w:val="superscript"/>
        </w:rPr>
        <w:fldChar w:fldCharType="begin" w:fldLock="1"/>
      </w:r>
      <w:r w:rsidR="00C00578" w:rsidRPr="00990F2B">
        <w:rPr>
          <w:rFonts w:cs="Calibri"/>
          <w:sz w:val="24"/>
          <w:szCs w:val="24"/>
          <w:vertAlign w:val="superscript"/>
          <w:lang w:val="en-GB"/>
        </w:rPr>
        <w:instrText>ADDIN CSL_CITATION { "citationItems" : [ { "id" : "ITEM-1", "itemData" : { "DOI" : "10.1016/j.tibs.2016.08.010.Lipidomics", "ISBN" : "2163684814", "author" : [ { "dropping-particle" : "", "family" : "Breiding", "given" : "Matthew J.", "non-dropping-particle" : "", "parse-names" : false, "suffix" : "" } ], "container-title" : "Physiology &amp; behavior", "id" : "ITEM-1", "issue" : "8", "issued" : { "date-parts" : [ [ "2014" ] ] }, "page" : "1-18", "title" : "Lipidomics: Techniques, applications, and outcomes related to biomedical sciences", "type" : "article-journal", "volume" : "63" }, "uris" : [ "http://www.mendeley.com/documents/?uuid=347439b3-b279-456a-818e-190fb2b93785" ] } ], "mendeley" : { "formattedCitation" : "&lt;sup&gt;1&lt;/sup&gt;", "plainTextFormattedCitation" : "1", "previouslyFormattedCitation" : "&lt;sup&gt;1&lt;/sup&gt;" }, "properties" : { "noteIndex" : 0 }, "schema" : "https://github.com/citation-style-language/schema/raw/master/csl-citation.json" }</w:instrText>
      </w:r>
      <w:r w:rsidR="00C00578" w:rsidRPr="00990F2B">
        <w:rPr>
          <w:rFonts w:cs="Calibri"/>
          <w:sz w:val="24"/>
          <w:szCs w:val="24"/>
          <w:vertAlign w:val="superscript"/>
          <w:lang w:val="en-GB"/>
        </w:rPr>
        <w:fldChar w:fldCharType="separate"/>
      </w:r>
      <w:r w:rsidR="00C00578" w:rsidRPr="00990F2B">
        <w:rPr>
          <w:rFonts w:cstheme="minorHAnsi"/>
          <w:noProof/>
          <w:sz w:val="24"/>
          <w:szCs w:val="24"/>
          <w:vertAlign w:val="superscript"/>
          <w:lang w:val="en-GB"/>
        </w:rPr>
        <w:t>1</w:t>
      </w:r>
      <w:r w:rsidR="00C00578" w:rsidRPr="00990F2B">
        <w:rPr>
          <w:rFonts w:cs="Calibri"/>
          <w:sz w:val="24"/>
          <w:szCs w:val="24"/>
          <w:vertAlign w:val="superscript"/>
          <w:lang w:val="en-GB"/>
        </w:rPr>
        <w:fldChar w:fldCharType="end"/>
      </w:r>
      <w:r w:rsidR="00F0220A" w:rsidRPr="00990F2B">
        <w:rPr>
          <w:rFonts w:cs="Calibri"/>
          <w:sz w:val="24"/>
          <w:szCs w:val="24"/>
          <w:vertAlign w:val="superscript"/>
          <w:lang w:val="en-GB"/>
        </w:rPr>
        <w:t>,</w:t>
      </w:r>
      <w:r w:rsidR="00C00578" w:rsidRPr="00990F2B">
        <w:rPr>
          <w:sz w:val="24"/>
          <w:szCs w:val="24"/>
          <w:vertAlign w:val="superscript"/>
        </w:rPr>
        <w:fldChar w:fldCharType="begin" w:fldLock="1"/>
      </w:r>
      <w:r w:rsidR="00C00578" w:rsidRPr="00990F2B">
        <w:rPr>
          <w:rFonts w:cs="Calibri"/>
          <w:sz w:val="24"/>
          <w:szCs w:val="24"/>
          <w:vertAlign w:val="superscript"/>
          <w:lang w:val="en-GB"/>
        </w:rPr>
        <w:instrText>ADDIN CSL_CITATION { "citationItems" : [ { "id" : "ITEM-1", "itemData" : { "DOI" : "10.1016/j.chembiol.2011.01.014", "ISSN" : "10745521", "abstract" : "Cells, tissues, and biological fluids contain a diverse repertoire of many tens of thousands of structurally distinct lipids that play multiple roles in cellular signaling, bioenergetics, and membrane structure and function. In an era where lipid-related disease states predominate, lipidomics has assumed a prominent role in systems biology through its unique ability to directly identify functional alterations in multiple lipid metabolic and signaling networks. The development of shotgun lipidomics has led to the facile accrual of high density information on alterations in the lipidome mediating physiologic cellular adaptation during health and pathologic alterations during disease. Through both targeted and nontargeted investigations, lipidomics has already revealed the chemical mechanisms underlying many lipid-related disease states. \u00a9 2011 Elsevier Ltd.", "author" : [ { "dropping-particle" : "", "family" : "Gross", "given" : "Richard W.", "non-dropping-particle" : "", "parse-names" : false, "suffix" : "" }, { "dropping-particle" : "", "family" : "Han", "given" : "Xianlin", "non-dropping-particle" : "", "parse-names" : false, "suffix" : "" } ], "container-title" : "Chemistry and Biology", "id" : "ITEM-1", "issue" : "3", "issued" : { "date-parts" : [ [ "2011" ] ] }, "page" : "284-291", "publisher" : "Elsevier Ltd", "title" : "Lipidomics at the interface of structure and function in systems biology", "type" : "article-journal", "volume" : "18" }, "uris" : [ "http://www.mendeley.com/documents/?uuid=cc781bc5-f4b5-41e4-b024-0662de6895c0" ] } ], "mendeley" : { "formattedCitation" : "&lt;sup&gt;2&lt;/sup&gt;", "plainTextFormattedCitation" : "2", "previouslyFormattedCitation" : "&lt;sup&gt;2&lt;/sup&gt;" }, "properties" : { "noteIndex" : 0 }, "schema" : "https://github.com/citation-style-language/schema/raw/master/csl-citation.json" }</w:instrText>
      </w:r>
      <w:r w:rsidR="00C00578" w:rsidRPr="00990F2B">
        <w:rPr>
          <w:rFonts w:cs="Calibri"/>
          <w:sz w:val="24"/>
          <w:szCs w:val="24"/>
          <w:vertAlign w:val="superscript"/>
          <w:lang w:val="en-GB"/>
        </w:rPr>
        <w:fldChar w:fldCharType="separate"/>
      </w:r>
      <w:r w:rsidR="00C00578" w:rsidRPr="00990F2B">
        <w:rPr>
          <w:rFonts w:cstheme="minorHAnsi"/>
          <w:noProof/>
          <w:sz w:val="24"/>
          <w:szCs w:val="24"/>
          <w:vertAlign w:val="superscript"/>
          <w:lang w:val="en-GB"/>
        </w:rPr>
        <w:t>2</w:t>
      </w:r>
      <w:r w:rsidR="00C00578" w:rsidRPr="00990F2B">
        <w:rPr>
          <w:rFonts w:cs="Calibri"/>
          <w:sz w:val="24"/>
          <w:szCs w:val="24"/>
          <w:vertAlign w:val="superscript"/>
          <w:lang w:val="en-GB"/>
        </w:rPr>
        <w:fldChar w:fldCharType="end"/>
      </w:r>
      <w:r w:rsidR="00F0220A" w:rsidRPr="00990F2B">
        <w:rPr>
          <w:rFonts w:cs="Calibri"/>
          <w:sz w:val="24"/>
          <w:szCs w:val="24"/>
          <w:vertAlign w:val="superscript"/>
          <w:lang w:val="en-GB"/>
        </w:rPr>
        <w:t>,</w:t>
      </w:r>
      <w:r w:rsidR="00C00578" w:rsidRPr="00990F2B">
        <w:rPr>
          <w:sz w:val="24"/>
          <w:szCs w:val="24"/>
        </w:rPr>
        <w:fldChar w:fldCharType="begin" w:fldLock="1"/>
      </w:r>
      <w:r w:rsidR="00BE241F" w:rsidRPr="00990F2B">
        <w:rPr>
          <w:rFonts w:cs="Calibri"/>
          <w:sz w:val="24"/>
          <w:szCs w:val="24"/>
          <w:lang w:val="en-GB"/>
        </w:rPr>
        <w:instrText>ADDIN CSL_CITATION { "citationItems" : [ { "id" : "ITEM-1", "itemData" : { "DOI" : "10.1038/nrm2934", "ISSN" : "14710072", "PMID" : "20606693", "abstract" : "Although lipids are biomolecules with seemingly simple chemical structures, the molecular composition of the cellular lipidome is complex and, currently, poorly understood. The exact mechanisms of how compositional complexity affects cell homeostasis and its regulation also remain unclear. This emerging field is developing sensitive mass spectrometry technologies for the quantitative characterization of the lipidome. Here, we argue that lipidomics will become an essential tool kit in cell and developmental biology, molecular medicine and nutrition. \u00a9 2010 Macmillan Publishers Limited. All rights reserved.", "author" : [ { "dropping-particle" : "", "family" : "Shevchenko", "given" : "Andrej", "non-dropping-particle" : "", "parse-names" : false, "suffix" : "" }, { "dropping-particle" : "", "family" : "Simons", "given" : "Kai", "non-dropping-particle" : "", "parse-names" : false, "suffix" : "" } ], "container-title" : "Nature Reviews Molecular Cell Biology", "id" : "ITEM-1", "issue" : "8", "issued" : { "date-parts" : [ [ "2010" ] ] }, "page" : "593-598", "publisher" : "Nature Publishing Group", "title" : "Lipidomics: Coming to grips with lipid diversity", "type" : "article-journal", "volume" : "11" }, "uris" : [ "http://www.mendeley.com/documents/?uuid=1161e099-0a79-4107-87ed-6c8ce61ca195" ] } ], "mendeley" : { "formattedCitation" : "&lt;sup&gt;3&lt;/sup&gt;", "plainTextFormattedCitation" : "3", "previouslyFormattedCitation" : "&lt;sup&gt;3&lt;/sup&gt;" }, "properties" : { "noteIndex" : 0 }, "schema" : "https://github.com/citation-style-language/schema/raw/master/csl-citation.json" }</w:instrText>
      </w:r>
      <w:r w:rsidR="00C00578" w:rsidRPr="00990F2B">
        <w:rPr>
          <w:rFonts w:cs="Calibri"/>
          <w:sz w:val="24"/>
          <w:szCs w:val="24"/>
          <w:lang w:val="en-GB"/>
        </w:rPr>
        <w:fldChar w:fldCharType="separate"/>
      </w:r>
      <w:r w:rsidR="00381F6E" w:rsidRPr="00990F2B">
        <w:rPr>
          <w:rFonts w:cstheme="minorHAnsi"/>
          <w:noProof/>
          <w:sz w:val="24"/>
          <w:szCs w:val="24"/>
          <w:vertAlign w:val="superscript"/>
          <w:lang w:val="en-GB"/>
        </w:rPr>
        <w:t>3</w:t>
      </w:r>
      <w:r w:rsidR="00C00578" w:rsidRPr="00990F2B">
        <w:rPr>
          <w:rFonts w:cs="Calibri"/>
          <w:sz w:val="24"/>
          <w:szCs w:val="24"/>
          <w:lang w:val="en-GB"/>
        </w:rPr>
        <w:fldChar w:fldCharType="end"/>
      </w:r>
      <w:r w:rsidR="00C00578" w:rsidRPr="00990F2B">
        <w:rPr>
          <w:rFonts w:cstheme="minorHAnsi"/>
          <w:sz w:val="24"/>
          <w:szCs w:val="24"/>
          <w:lang w:val="en-GB"/>
        </w:rPr>
        <w:t xml:space="preserve">. </w:t>
      </w:r>
      <w:r w:rsidRPr="00990F2B">
        <w:rPr>
          <w:rFonts w:cstheme="minorHAnsi"/>
          <w:sz w:val="24"/>
          <w:szCs w:val="24"/>
          <w:lang w:val="en-GB"/>
        </w:rPr>
        <w:t>This newly emerged discipline finds important applications in the medical field</w:t>
      </w:r>
      <w:r w:rsidR="006458C5" w:rsidRPr="00990F2B">
        <w:rPr>
          <w:rFonts w:cstheme="minorHAnsi"/>
          <w:sz w:val="24"/>
          <w:szCs w:val="24"/>
          <w:lang w:val="en-GB"/>
        </w:rPr>
        <w:t>,</w:t>
      </w:r>
      <w:r w:rsidRPr="00990F2B">
        <w:rPr>
          <w:rFonts w:cstheme="minorHAnsi"/>
          <w:sz w:val="24"/>
          <w:szCs w:val="24"/>
          <w:lang w:val="en-GB"/>
        </w:rPr>
        <w:t xml:space="preserve"> since the lipid composition</w:t>
      </w:r>
      <w:r w:rsidRPr="00990F2B">
        <w:rPr>
          <w:rFonts w:cstheme="minorHAnsi"/>
          <w:sz w:val="24"/>
          <w:szCs w:val="24"/>
          <w:lang w:val="en-US"/>
        </w:rPr>
        <w:t xml:space="preserve"> is commonly impaired during pathological</w:t>
      </w:r>
      <w:r w:rsidR="00457A2C" w:rsidRPr="00990F2B">
        <w:rPr>
          <w:rFonts w:cstheme="minorHAnsi"/>
          <w:sz w:val="24"/>
          <w:szCs w:val="24"/>
          <w:lang w:val="en-US"/>
        </w:rPr>
        <w:t xml:space="preserve"> </w:t>
      </w:r>
      <w:r w:rsidRPr="00990F2B">
        <w:rPr>
          <w:rFonts w:cstheme="minorHAnsi"/>
          <w:sz w:val="24"/>
          <w:szCs w:val="24"/>
          <w:lang w:val="en-US"/>
        </w:rPr>
        <w:t>state</w:t>
      </w:r>
      <w:r w:rsidR="006458C5" w:rsidRPr="00990F2B">
        <w:rPr>
          <w:rFonts w:cstheme="minorHAnsi"/>
          <w:sz w:val="24"/>
          <w:szCs w:val="24"/>
          <w:lang w:val="en-US"/>
        </w:rPr>
        <w:t>s</w:t>
      </w:r>
      <w:r w:rsidR="00C00578" w:rsidRPr="00990F2B">
        <w:rPr>
          <w:sz w:val="24"/>
          <w:szCs w:val="24"/>
        </w:rPr>
        <w:fldChar w:fldCharType="begin" w:fldLock="1"/>
      </w:r>
      <w:r w:rsidR="00C00578" w:rsidRPr="00990F2B">
        <w:rPr>
          <w:rFonts w:cs="Calibri"/>
          <w:sz w:val="24"/>
          <w:szCs w:val="24"/>
          <w:lang w:val="en-GB"/>
        </w:rPr>
        <w:instrText>ADDIN CSL_CITATION { "citationItems" : [ { "id" : "ITEM-1", "itemData" : { "author" : [ { "dropping-particle" : "", "family" : "Zhao", "given" : "Ying Yong", "non-dropping-particle" : "", "parse-names" : false, "suffix" : "" }, { "dropping-particle" : "", "family" : "Vaziri", "given" : "Nosratola D.", "non-dropping-particle" : "", "parse-names" : false, "suffix" : "" }, { "dropping-particle" : "", "family" : "Lin", "given" : "Rui Chao", "non-dropping-particle" : "", "parse-names" : false, "suffix" : "" } ], "container-title" : "Advances in Clinical Chemistry", "id" : "ITEM-1", "issued" : { "date-parts" : [ [ "2015" ] ] }, "page" : "153 - 175", "title" : "Lipidomics: New insight into kidney disease", "type" : "chapter" }, "uris" : [ "http://www.mendeley.com/documents/?uuid=ec09f488-5c8b-443b-9720-e51df3445c50" ] } ], "mendeley" : { "formattedCitation" : "&lt;sup&gt;4&lt;/sup&gt;", "plainTextFormattedCitation" : "4", "previouslyFormattedCitation" : "&lt;sup&gt;4&lt;/sup&gt;" }, "properties" : { "noteIndex" : 0 }, "schema" : "https://github.com/citation-style-language/schema/raw/master/csl-citation.json" }</w:instrText>
      </w:r>
      <w:r w:rsidR="00C00578" w:rsidRPr="00990F2B">
        <w:rPr>
          <w:rFonts w:cs="Calibri"/>
          <w:sz w:val="24"/>
          <w:szCs w:val="24"/>
          <w:lang w:val="en-GB"/>
        </w:rPr>
        <w:fldChar w:fldCharType="separate"/>
      </w:r>
      <w:r w:rsidR="00C00578" w:rsidRPr="00990F2B">
        <w:rPr>
          <w:rFonts w:cstheme="minorHAnsi"/>
          <w:noProof/>
          <w:sz w:val="24"/>
          <w:szCs w:val="24"/>
          <w:vertAlign w:val="superscript"/>
          <w:lang w:val="en-GB"/>
        </w:rPr>
        <w:t>4</w:t>
      </w:r>
      <w:r w:rsidR="00C00578" w:rsidRPr="00990F2B">
        <w:rPr>
          <w:rFonts w:cs="Calibri"/>
          <w:sz w:val="24"/>
          <w:szCs w:val="24"/>
          <w:lang w:val="en-GB"/>
        </w:rPr>
        <w:fldChar w:fldCharType="end"/>
      </w:r>
      <w:r w:rsidR="00C00578" w:rsidRPr="00990F2B">
        <w:rPr>
          <w:rFonts w:cstheme="minorHAnsi"/>
          <w:sz w:val="24"/>
          <w:szCs w:val="24"/>
          <w:lang w:val="en-GB"/>
        </w:rPr>
        <w:t>, including cardiovascular disease</w:t>
      </w:r>
      <w:r w:rsidR="000251F0" w:rsidRPr="00990F2B">
        <w:rPr>
          <w:rFonts w:cstheme="minorHAnsi"/>
          <w:sz w:val="24"/>
          <w:szCs w:val="24"/>
          <w:lang w:val="en-GB"/>
        </w:rPr>
        <w:t>s</w:t>
      </w:r>
      <w:r w:rsidR="00C00578" w:rsidRPr="00990F2B">
        <w:rPr>
          <w:rFonts w:cstheme="minorHAnsi"/>
          <w:sz w:val="24"/>
          <w:szCs w:val="24"/>
          <w:lang w:val="en-GB"/>
        </w:rPr>
        <w:t>, diabetes, cancer</w:t>
      </w:r>
      <w:r w:rsidR="000251F0" w:rsidRPr="00990F2B">
        <w:rPr>
          <w:rFonts w:cstheme="minorHAnsi"/>
          <w:sz w:val="24"/>
          <w:szCs w:val="24"/>
          <w:lang w:val="en-GB"/>
        </w:rPr>
        <w:t>s</w:t>
      </w:r>
      <w:r w:rsidR="00FD22D8" w:rsidRPr="00990F2B">
        <w:rPr>
          <w:rFonts w:cstheme="minorHAnsi"/>
          <w:sz w:val="24"/>
          <w:szCs w:val="24"/>
          <w:lang w:val="en-GB"/>
        </w:rPr>
        <w:t>, glomerular lipidosis</w:t>
      </w:r>
      <w:r w:rsidR="00C00578" w:rsidRPr="00990F2B">
        <w:rPr>
          <w:rFonts w:cstheme="minorHAnsi"/>
          <w:sz w:val="24"/>
          <w:szCs w:val="24"/>
          <w:lang w:val="en-GB"/>
        </w:rPr>
        <w:t xml:space="preserve"> and neurodegeneration</w:t>
      </w:r>
      <w:r w:rsidR="000251F0" w:rsidRPr="00990F2B">
        <w:rPr>
          <w:rFonts w:cstheme="minorHAnsi"/>
          <w:sz w:val="24"/>
          <w:szCs w:val="24"/>
          <w:lang w:val="en-GB"/>
        </w:rPr>
        <w:t>s</w:t>
      </w:r>
      <w:r w:rsidR="00467B5F" w:rsidRPr="00990F2B">
        <w:rPr>
          <w:rFonts w:cstheme="minorHAnsi"/>
          <w:sz w:val="24"/>
          <w:szCs w:val="24"/>
          <w:lang w:val="en-GB"/>
        </w:rPr>
        <w:fldChar w:fldCharType="begin" w:fldLock="1"/>
      </w:r>
      <w:r w:rsidR="005E38B1" w:rsidRPr="00990F2B">
        <w:rPr>
          <w:rFonts w:cstheme="minorHAnsi"/>
          <w:sz w:val="24"/>
          <w:szCs w:val="24"/>
          <w:lang w:val="en-GB"/>
        </w:rPr>
        <w:instrText>ADDIN CSL_CITATION { "citationItems" : [ { "id" : "ITEM-1", "itemData" : { "DOI" : "10.1038/nrc.2016.89", "ISSN" : "14741768", "PMID" : "27658529", "abstract" : "Lipid metabolism, in particular the synthesis of fatty acids (FAs), is an essential cellular process that converts nutrients into metabolic intermediates for membrane biosynthesis, energy storage and the generation of signalling molecules. This Review explores how different aspects of FA synthesis promote tumorigenesis and tumour progression. FA synthesis has received substantial attention as a potential target for cancer therapy, but strategies to target this process have not yet translated into clinical practice. Furthermore, efforts to target this pathway must consider the influence of the tumour microenvironment.", "author" : [ { "dropping-particle" : "", "family" : "R\u00f6hrig", "given" : "Florian", "non-dropping-particle" : "", "parse-names" : false, "suffix" : "" }, { "dropping-particle" : "", "family" : "Schulze", "given" : "Almut", "non-dropping-particle" : "", "parse-names" : false, "suffix" : "" } ], "container-title" : "Nature Reviews Cancer", "id" : "ITEM-1", "issue" : "11", "issued" : { "date-parts" : [ [ "2016" ] ] }, "page" : "732-749", "publisher" : "Nature Publishing Group", "title" : "The multifaceted roles of fatty acid synthesis in cancer", "type" : "article-journal", "volume" : "16" }, "uris" : [ "http://www.mendeley.com/documents/?uuid=6d8027d7-904a-465a-b5b7-9a6ec48b1e69" ] } ], "mendeley" : { "formattedCitation" : "&lt;sup&gt;5&lt;/sup&gt;", "plainTextFormattedCitation" : "5", "previouslyFormattedCitation" : "&lt;sup&gt;5&lt;/sup&gt;" }, "properties" : { "noteIndex" : 0 }, "schema" : "https://github.com/citation-style-language/schema/raw/master/csl-citation.json" }</w:instrText>
      </w:r>
      <w:r w:rsidR="00467B5F" w:rsidRPr="00990F2B">
        <w:rPr>
          <w:rFonts w:cstheme="minorHAnsi"/>
          <w:sz w:val="24"/>
          <w:szCs w:val="24"/>
          <w:lang w:val="en-GB"/>
        </w:rPr>
        <w:fldChar w:fldCharType="separate"/>
      </w:r>
      <w:r w:rsidR="00467B5F" w:rsidRPr="00990F2B">
        <w:rPr>
          <w:rFonts w:cstheme="minorHAnsi"/>
          <w:noProof/>
          <w:sz w:val="24"/>
          <w:szCs w:val="24"/>
          <w:vertAlign w:val="superscript"/>
          <w:lang w:val="en-GB"/>
        </w:rPr>
        <w:t>5</w:t>
      </w:r>
      <w:r w:rsidR="00467B5F" w:rsidRPr="00990F2B">
        <w:rPr>
          <w:rFonts w:cstheme="minorHAnsi"/>
          <w:sz w:val="24"/>
          <w:szCs w:val="24"/>
          <w:lang w:val="en-GB"/>
        </w:rPr>
        <w:fldChar w:fldCharType="end"/>
      </w:r>
      <w:r w:rsidR="00F0220A" w:rsidRPr="00990F2B">
        <w:rPr>
          <w:rFonts w:cstheme="minorHAnsi"/>
          <w:sz w:val="24"/>
          <w:szCs w:val="24"/>
          <w:vertAlign w:val="superscript"/>
          <w:lang w:val="en-GB"/>
        </w:rPr>
        <w:t>,</w:t>
      </w:r>
      <w:r w:rsidR="00C00578" w:rsidRPr="00990F2B">
        <w:rPr>
          <w:sz w:val="24"/>
          <w:szCs w:val="24"/>
          <w:vertAlign w:val="superscript"/>
        </w:rPr>
        <w:fldChar w:fldCharType="begin" w:fldLock="1"/>
      </w:r>
      <w:r w:rsidR="005E38B1" w:rsidRPr="00990F2B">
        <w:rPr>
          <w:rFonts w:cs="Calibri"/>
          <w:sz w:val="24"/>
          <w:szCs w:val="24"/>
          <w:vertAlign w:val="superscript"/>
          <w:lang w:val="en-GB"/>
        </w:rPr>
        <w:instrText>ADDIN CSL_CITATION { "citationItems" : [ { "id" : "ITEM-1", "itemData" : { "DOI" : "10.1016/j.trac.2019.115697", "ISSN" : "18793142", "abstract" : "The essence of shotgun lipidomics is to maintain consistency of the chemical environment of lipid samples during mass spectrometry acquisition. This strategy is suitable for large-scale quantitative analysis. This strategy also allows sufficient time to collect data to improve the signal-to-noise ratio. The initial approach of shotgun lipidomics was the electrospray ionization (ESI)-based direct infusion mass spectrometry strategy. With development of mass spectrometry for small molecules, shotgun lipidomics methods have been extended to matrix-assisted laser desorption/ionization mass spectrometry (MALDI MS) and ambient mass spectrometry, including MS imaging methods. Furthermore, the object of analysis has extended from organ and body fluid levels to tissue and cell levels with technological developments. In this article, we summarize the status and technical challenges of shotgun lipidomics at different resolution of measurements from the mass spectrometry perspective.", "author" : [ { "dropping-particle" : "", "family" : "Wang", "given" : "Jianing", "non-dropping-particle" : "", "parse-names" : false, "suffix" : "" }, { "dropping-particle" : "", "family" : "Han", "given" : "Xianlin", "non-dropping-particle" : "", "parse-names" : false, "suffix" : "" } ], "container-title" : "TrAC - Trends in Analytical Chemistry", "id" : "ITEM-1", "issued" : { "date-parts" : [ [ "2019" ] ] }, "page" : "115697", "publisher" : "Elsevier Ltd", "title" : "Analytical challenges of shotgun lipidomics at different resolution of measurements", "type" : "article-journal", "volume" : "121" }, "uris" : [ "http://www.mendeley.com/documents/?uuid=62c43752-82a7-413e-9212-f381694e870b" ] } ], "mendeley" : { "formattedCitation" : "&lt;sup&gt;6&lt;/sup&gt;", "plainTextFormattedCitation" : "6", "previouslyFormattedCitation" : "&lt;sup&gt;6&lt;/sup&gt;" }, "properties" : { "noteIndex" : 0 }, "schema" : "https://github.com/citation-style-language/schema/raw/master/csl-citation.json" }</w:instrText>
      </w:r>
      <w:r w:rsidR="00C00578" w:rsidRPr="00990F2B">
        <w:rPr>
          <w:rFonts w:cs="Calibri"/>
          <w:sz w:val="24"/>
          <w:szCs w:val="24"/>
          <w:vertAlign w:val="superscript"/>
          <w:lang w:val="en-GB"/>
        </w:rPr>
        <w:fldChar w:fldCharType="separate"/>
      </w:r>
      <w:r w:rsidR="00467B5F" w:rsidRPr="00990F2B">
        <w:rPr>
          <w:rFonts w:cstheme="minorHAnsi"/>
          <w:noProof/>
          <w:sz w:val="24"/>
          <w:szCs w:val="24"/>
          <w:vertAlign w:val="superscript"/>
          <w:lang w:val="en-GB"/>
        </w:rPr>
        <w:t>6</w:t>
      </w:r>
      <w:r w:rsidR="00C00578" w:rsidRPr="00990F2B">
        <w:rPr>
          <w:rFonts w:cs="Calibri"/>
          <w:sz w:val="24"/>
          <w:szCs w:val="24"/>
          <w:vertAlign w:val="superscript"/>
          <w:lang w:val="en-GB"/>
        </w:rPr>
        <w:fldChar w:fldCharType="end"/>
      </w:r>
      <w:r w:rsidR="00F0220A" w:rsidRPr="00990F2B">
        <w:rPr>
          <w:rFonts w:cs="Calibri"/>
          <w:sz w:val="24"/>
          <w:szCs w:val="24"/>
          <w:vertAlign w:val="superscript"/>
          <w:lang w:val="en-GB"/>
        </w:rPr>
        <w:t>,</w:t>
      </w:r>
      <w:r w:rsidR="00C00578" w:rsidRPr="00990F2B">
        <w:rPr>
          <w:sz w:val="24"/>
          <w:szCs w:val="24"/>
          <w:vertAlign w:val="superscript"/>
        </w:rPr>
        <w:fldChar w:fldCharType="begin" w:fldLock="1"/>
      </w:r>
      <w:r w:rsidR="005E38B1" w:rsidRPr="00990F2B">
        <w:rPr>
          <w:rFonts w:cs="Calibri"/>
          <w:sz w:val="24"/>
          <w:szCs w:val="24"/>
          <w:vertAlign w:val="superscript"/>
          <w:lang w:val="en-GB"/>
        </w:rPr>
        <w:instrText>ADDIN CSL_CITATION { "citationItems" : [ { "id" : "ITEM-1", "itemData" : { "DOI" : "10.1038/nrendo.2016.98", "author" : [ { "dropping-particle" : "", "family" : "Han", "given" : "X", "non-dropping-particle" : "", "parse-names" : false, "suffix" : "" } ], "container-title" : "Nat Rev Endocrinol", "id" : "ITEM-1", "issued" : { "date-parts" : [ [ "2016" ] ] }, "page" : "668\u2013679", "title" : "Lipidomics for studying metabolism", "type" : "article-journal", "volume" : "12" }, "uris" : [ "http://www.mendeley.com/documents/?uuid=00edfca6-227e-4eaf-878f-e1ca02967911" ] } ], "mendeley" : { "formattedCitation" : "&lt;sup&gt;7&lt;/sup&gt;", "plainTextFormattedCitation" : "7", "previouslyFormattedCitation" : "&lt;sup&gt;7&lt;/sup&gt;" }, "properties" : { "noteIndex" : 0 }, "schema" : "https://github.com/citation-style-language/schema/raw/master/csl-citation.json" }</w:instrText>
      </w:r>
      <w:r w:rsidR="00C00578" w:rsidRPr="00990F2B">
        <w:rPr>
          <w:rFonts w:cs="Calibri"/>
          <w:sz w:val="24"/>
          <w:szCs w:val="24"/>
          <w:vertAlign w:val="superscript"/>
          <w:lang w:val="en-GB"/>
        </w:rPr>
        <w:fldChar w:fldCharType="separate"/>
      </w:r>
      <w:r w:rsidR="00467B5F" w:rsidRPr="00990F2B">
        <w:rPr>
          <w:rFonts w:cstheme="minorHAnsi"/>
          <w:noProof/>
          <w:sz w:val="24"/>
          <w:szCs w:val="24"/>
          <w:vertAlign w:val="superscript"/>
          <w:lang w:val="en-GB"/>
        </w:rPr>
        <w:t>7</w:t>
      </w:r>
      <w:r w:rsidR="00C00578" w:rsidRPr="00990F2B">
        <w:rPr>
          <w:rFonts w:cs="Calibri"/>
          <w:sz w:val="24"/>
          <w:szCs w:val="24"/>
          <w:vertAlign w:val="superscript"/>
          <w:lang w:val="en-GB"/>
        </w:rPr>
        <w:fldChar w:fldCharType="end"/>
      </w:r>
      <w:r w:rsidR="00F0220A" w:rsidRPr="00990F2B">
        <w:rPr>
          <w:rFonts w:cs="Calibri"/>
          <w:sz w:val="24"/>
          <w:szCs w:val="24"/>
          <w:vertAlign w:val="superscript"/>
          <w:lang w:val="en-GB"/>
        </w:rPr>
        <w:t>,</w:t>
      </w:r>
      <w:r w:rsidR="00C00578" w:rsidRPr="00990F2B">
        <w:rPr>
          <w:sz w:val="24"/>
          <w:szCs w:val="24"/>
        </w:rPr>
        <w:fldChar w:fldCharType="begin" w:fldLock="1"/>
      </w:r>
      <w:r w:rsidR="005A79FA" w:rsidRPr="00990F2B">
        <w:rPr>
          <w:rFonts w:cs="Calibri"/>
          <w:sz w:val="24"/>
          <w:szCs w:val="24"/>
          <w:lang w:val="en-GB"/>
        </w:rPr>
        <w:instrText>ADDIN CSL_CITATION { "citationItems" : [ { "id" : "ITEM-1", "itemData" : { "DOI" : "10.1038/nrm2330", "author" : [ { "dropping-particle" : "", "family" : "Meer", "given" : "G.", "non-dropping-particle" : "Van", "parse-names" : false, "suffix" : "" }, { "dropping-particle" : "", "family" : "Voelker", "given" : "D.", "non-dropping-particle" : "", "parse-names" : false, "suffix" : "" }, { "dropping-particle" : "", "family" : "Feigenson", "given" : "G.", "non-dropping-particle" : "", "parse-names" : false, "suffix" : "" } ], "container-title" : "Nat Rev Mol Cell Biol", "id" : "ITEM-1", "issued" : { "date-parts" : [ [ "2008" ] ] }, "page" : "112\u2013124", "title" : "Membrane lipids: where they are and how they behave", "type" : "article-journal", "volume" : "9" }, "uris" : [ "http://www.mendeley.com/documents/?uuid=37703cff-ad50-4ec5-8b1c-000df4d0f0c9" ] } ], "mendeley" : { "formattedCitation" : "&lt;sup&gt;8&lt;/sup&gt;", "plainTextFormattedCitation" : "8", "previouslyFormattedCitation" : "&lt;sup&gt;8&lt;/sup&gt;" }, "properties" : { "noteIndex" : 0 }, "schema" : "https://github.com/citation-style-language/schema/raw/master/csl-citation.json" }</w:instrText>
      </w:r>
      <w:r w:rsidR="00C00578" w:rsidRPr="00990F2B">
        <w:rPr>
          <w:rFonts w:cs="Calibri"/>
          <w:sz w:val="24"/>
          <w:szCs w:val="24"/>
          <w:lang w:val="en-GB"/>
        </w:rPr>
        <w:fldChar w:fldCharType="separate"/>
      </w:r>
      <w:r w:rsidR="00467B5F" w:rsidRPr="00990F2B">
        <w:rPr>
          <w:rFonts w:cstheme="minorHAnsi"/>
          <w:noProof/>
          <w:sz w:val="24"/>
          <w:szCs w:val="24"/>
          <w:vertAlign w:val="superscript"/>
          <w:lang w:val="en-GB"/>
        </w:rPr>
        <w:t>8</w:t>
      </w:r>
      <w:r w:rsidR="00C00578" w:rsidRPr="00990F2B">
        <w:rPr>
          <w:rFonts w:cs="Calibri"/>
          <w:sz w:val="24"/>
          <w:szCs w:val="24"/>
          <w:lang w:val="en-GB"/>
        </w:rPr>
        <w:fldChar w:fldCharType="end"/>
      </w:r>
      <w:r w:rsidR="00FD22D8" w:rsidRPr="00990F2B">
        <w:rPr>
          <w:rFonts w:cs="Calibri"/>
          <w:sz w:val="24"/>
          <w:szCs w:val="24"/>
          <w:vertAlign w:val="superscript"/>
          <w:lang w:val="en-GB"/>
        </w:rPr>
        <w:t>,</w:t>
      </w:r>
      <w:r w:rsidR="00FD22D8" w:rsidRPr="00990F2B">
        <w:rPr>
          <w:rFonts w:cs="Calibri"/>
          <w:sz w:val="24"/>
          <w:szCs w:val="24"/>
          <w:lang w:val="en-GB"/>
        </w:rPr>
        <w:fldChar w:fldCharType="begin" w:fldLock="1"/>
      </w:r>
      <w:r w:rsidR="00FD22D8" w:rsidRPr="00990F2B">
        <w:rPr>
          <w:rFonts w:cs="Calibri"/>
          <w:sz w:val="24"/>
          <w:szCs w:val="24"/>
          <w:lang w:val="en-GB"/>
        </w:rPr>
        <w:instrText>ADDIN CSL_CITATION { "citationItems" : [ { "id" : "ITEM-1", "itemData" : { "DOI" : "10.1007/s10157-013-0882-9", "ISSN" : "14377799", "PMID" : "24129560", "abstract" : "Glomerular lipid deposition is sometimes associated with a particular kind of lipid metabolism disturbance. Ultrastructural analyses using electron microscopy often indicate a disease-specific aspect of intraglomerular lipid distribution. \u00a9 2013 Japanese Society of Nephrology.", "author" : [ { "dropping-particle" : "", "family" : "Sato", "given" : "Hiroshi", "non-dropping-particle" : "", "parse-names" : false, "suffix" : "" }, { "dropping-particle" : "", "family" : "Takahashi", "given" : "Nobuyuki", "non-dropping-particle" : "", "parse-names" : false, "suffix" : "" }, { "dropping-particle" : "", "family" : "Sato", "given" : "Emiko", "non-dropping-particle" : "", "parse-names" : false, "suffix" : "" }, { "dropping-particle" : "", "family" : "Kisu", "given" : "Kiyomi", "non-dropping-particle" : "", "parse-names" : false, "suffix" : "" }, { "dropping-particle" : "", "family" : "Ito", "given" : "Sadayoshi", "non-dropping-particle" : "", "parse-names" : false, "suffix" : "" }, { "dropping-particle" : "", "family" : "Saito", "given" : "Takao", "non-dropping-particle" : "", "parse-names" : false, "suffix" : "" } ], "container-title" : "Clinical and Experimental Nephrology", "id" : "ITEM-1", "issue" : "2", "issued" : { "date-parts" : [ [ "2014" ] ] }, "page" : "194-196", "title" : "Pathology of glomerular lipidosis", "type" : "article-journal", "volume" : "18" }, "uris" : [ "http://www.mendeley.com/documents/?uuid=b2c0e013-7a1d-4de9-955a-4868e274615c" ] } ], "mendeley" : { "formattedCitation" : "&lt;sup&gt;9&lt;/sup&gt;", "plainTextFormattedCitation" : "9", "previouslyFormattedCitation" : "&lt;sup&gt;9&lt;/sup&gt;" }, "properties" : { "noteIndex" : 0 }, "schema" : "https://github.com/citation-style-language/schema/raw/master/csl-citation.json" }</w:instrText>
      </w:r>
      <w:r w:rsidR="00FD22D8" w:rsidRPr="00990F2B">
        <w:rPr>
          <w:rFonts w:cs="Calibri"/>
          <w:sz w:val="24"/>
          <w:szCs w:val="24"/>
          <w:lang w:val="en-GB"/>
        </w:rPr>
        <w:fldChar w:fldCharType="separate"/>
      </w:r>
      <w:r w:rsidR="00FD22D8" w:rsidRPr="00990F2B">
        <w:rPr>
          <w:rFonts w:cs="Calibri"/>
          <w:noProof/>
          <w:sz w:val="24"/>
          <w:szCs w:val="24"/>
          <w:vertAlign w:val="superscript"/>
          <w:lang w:val="en-GB"/>
        </w:rPr>
        <w:t>9</w:t>
      </w:r>
      <w:r w:rsidR="00FD22D8" w:rsidRPr="00990F2B">
        <w:rPr>
          <w:rFonts w:cs="Calibri"/>
          <w:sz w:val="24"/>
          <w:szCs w:val="24"/>
          <w:lang w:val="en-GB"/>
        </w:rPr>
        <w:fldChar w:fldCharType="end"/>
      </w:r>
      <w:r w:rsidR="00C00578" w:rsidRPr="00990F2B">
        <w:rPr>
          <w:rFonts w:cstheme="minorHAnsi"/>
          <w:sz w:val="24"/>
          <w:szCs w:val="24"/>
          <w:lang w:val="en-GB"/>
        </w:rPr>
        <w:t xml:space="preserve">. </w:t>
      </w:r>
      <w:r w:rsidR="00C00578" w:rsidRPr="00990F2B">
        <w:rPr>
          <w:rFonts w:eastAsia="Times New Roman" w:cstheme="minorHAnsi"/>
          <w:sz w:val="24"/>
          <w:szCs w:val="24"/>
          <w:lang w:val="en-GB" w:eastAsia="fr-BE"/>
        </w:rPr>
        <w:t>Cellular lipids are highly complex and contains thousands</w:t>
      </w:r>
      <w:r w:rsidR="00A75475" w:rsidRPr="00990F2B">
        <w:rPr>
          <w:rFonts w:eastAsia="Times New Roman" w:cstheme="minorHAnsi"/>
          <w:sz w:val="24"/>
          <w:szCs w:val="24"/>
          <w:lang w:val="en-GB" w:eastAsia="fr-BE"/>
        </w:rPr>
        <w:t xml:space="preserve"> </w:t>
      </w:r>
      <w:r w:rsidR="00C00578" w:rsidRPr="00990F2B">
        <w:rPr>
          <w:rFonts w:eastAsia="Times New Roman" w:cstheme="minorHAnsi"/>
          <w:sz w:val="24"/>
          <w:szCs w:val="24"/>
          <w:lang w:val="en-GB" w:eastAsia="fr-BE"/>
        </w:rPr>
        <w:t>of species at concentration ranging from amol to nmol</w:t>
      </w:r>
      <w:r w:rsidR="00A75475" w:rsidRPr="00990F2B">
        <w:rPr>
          <w:rFonts w:eastAsia="Times New Roman" w:cstheme="minorHAnsi"/>
          <w:sz w:val="24"/>
          <w:szCs w:val="24"/>
          <w:lang w:val="en-GB" w:eastAsia="fr-BE"/>
        </w:rPr>
        <w:t xml:space="preserve"> per milligram of</w:t>
      </w:r>
      <w:r w:rsidR="00C00578" w:rsidRPr="00990F2B">
        <w:rPr>
          <w:rFonts w:eastAsia="Times New Roman" w:cstheme="minorHAnsi"/>
          <w:sz w:val="24"/>
          <w:szCs w:val="24"/>
          <w:lang w:val="en-GB" w:eastAsia="fr-BE"/>
        </w:rPr>
        <w:t xml:space="preserve"> protein</w:t>
      </w:r>
      <w:r w:rsidR="00C00578" w:rsidRPr="00990F2B">
        <w:rPr>
          <w:sz w:val="24"/>
          <w:szCs w:val="24"/>
        </w:rPr>
        <w:fldChar w:fldCharType="begin" w:fldLock="1"/>
      </w:r>
      <w:r w:rsidR="00C00578" w:rsidRPr="00990F2B">
        <w:rPr>
          <w:rFonts w:eastAsia="Times New Roman" w:cs="Calibri"/>
          <w:sz w:val="24"/>
          <w:szCs w:val="24"/>
          <w:lang w:val="en-GB" w:eastAsia="fr-BE"/>
        </w:rPr>
        <w:instrText>ADDIN CSL_CITATION { "citationItems" : [ { "id" : "ITEM-1", "itemData" : { "DOI" : "10.1016/j.tibs.2016.08.010.Lipidomics", "ISBN" : "2163684814", "author" : [ { "dropping-particle" : "", "family" : "Breiding", "given" : "Matthew J.", "non-dropping-particle" : "", "parse-names" : false, "suffix" : "" } ], "container-title" : "Physiology &amp; behavior", "id" : "ITEM-1", "issue" : "8", "issued" : { "date-parts" : [ [ "2014" ] ] }, "page" : "1-18", "title" : "Lipidomics: Techniques, applications, and outcomes related to biomedical sciences", "type" : "article-journal", "volume" : "63" }, "uris" : [ "http://www.mendeley.com/documents/?uuid=347439b3-b279-456a-818e-190fb2b93785" ] } ], "mendeley" : { "formattedCitation" : "&lt;sup&gt;1&lt;/sup&gt;", "plainTextFormattedCitation" : "1", "previouslyFormattedCitation" : "&lt;sup&gt;1&lt;/sup&gt;" }, "properties" : { "noteIndex" : 0 }, "schema" : "https://github.com/citation-style-language/schema/raw/master/csl-citation.json" }</w:instrText>
      </w:r>
      <w:r w:rsidR="00C00578" w:rsidRPr="00990F2B">
        <w:rPr>
          <w:rFonts w:eastAsia="Times New Roman" w:cs="Calibri"/>
          <w:sz w:val="24"/>
          <w:szCs w:val="24"/>
          <w:lang w:val="en-GB" w:eastAsia="fr-BE"/>
        </w:rPr>
        <w:fldChar w:fldCharType="separate"/>
      </w:r>
      <w:r w:rsidR="00C00578" w:rsidRPr="00990F2B">
        <w:rPr>
          <w:rFonts w:eastAsia="Times New Roman" w:cstheme="minorHAnsi"/>
          <w:noProof/>
          <w:sz w:val="24"/>
          <w:szCs w:val="24"/>
          <w:vertAlign w:val="superscript"/>
          <w:lang w:val="en-GB" w:eastAsia="fr-BE"/>
        </w:rPr>
        <w:t>1</w:t>
      </w:r>
      <w:r w:rsidR="00C00578" w:rsidRPr="00990F2B">
        <w:rPr>
          <w:rFonts w:eastAsia="Times New Roman" w:cs="Calibri"/>
          <w:sz w:val="24"/>
          <w:szCs w:val="24"/>
          <w:lang w:val="en-GB" w:eastAsia="fr-BE"/>
        </w:rPr>
        <w:fldChar w:fldCharType="end"/>
      </w:r>
      <w:r w:rsidR="00F0220A" w:rsidRPr="00990F2B">
        <w:rPr>
          <w:rFonts w:eastAsia="Times New Roman" w:cs="Calibri"/>
          <w:sz w:val="24"/>
          <w:szCs w:val="24"/>
          <w:vertAlign w:val="superscript"/>
          <w:lang w:val="en-GB" w:eastAsia="fr-BE"/>
        </w:rPr>
        <w:t>,</w:t>
      </w:r>
      <w:r w:rsidR="00BE241F" w:rsidRPr="00990F2B">
        <w:rPr>
          <w:rFonts w:eastAsia="Times New Roman" w:cstheme="minorHAnsi"/>
          <w:sz w:val="24"/>
          <w:szCs w:val="24"/>
          <w:lang w:val="en-GB" w:eastAsia="fr-BE"/>
        </w:rPr>
        <w:fldChar w:fldCharType="begin" w:fldLock="1"/>
      </w:r>
      <w:r w:rsidR="00FD22D8" w:rsidRPr="00990F2B">
        <w:rPr>
          <w:rFonts w:eastAsia="Times New Roman" w:cstheme="minorHAnsi"/>
          <w:sz w:val="24"/>
          <w:szCs w:val="24"/>
          <w:lang w:val="en-GB" w:eastAsia="fr-BE"/>
        </w:rPr>
        <w:instrText>ADDIN CSL_CITATION { "citationItems" : [ { "id" : "ITEM-1", "itemData" : { "DOI" : "10.1091/mbc.E13-09-0516", "ISSN" : "19394586", "PMID" : "24925915", "abstract" : "Lipids are a major class of biological molecules and play many key roles in different processes. The diversity of lipids is on the same order of magnitude as that of proteins: cells express tens of thousands of different lipids and hundreds of proteins to regulate their metabolism and transport. Despite their clear importance and essential functions, lipids have not been as well studied as proteins. We discuss here some of the reasons why it has been challenging to study lipids and outline technological developments that are allowing us to begin lifting lipids out of their \"Cinderella\" status. We focus on recent advances in lipid identification, visualization, and investigation of their biophysics and perturbations and suggest that the field has sufficiently advanced to encourage broader investigation into these intriguing molecules. \u00a9 2014 Muro, Atilla-Gokcumen, et al.", "author" : [ { "dropping-particle" : "", "family" : "Muro", "given" : "Eleonora", "non-dropping-particle" : "", "parse-names" : false, "suffix" : "" }, { "dropping-particle" : "", "family" : "Ekin Atilla-Gokcumen", "given" : "G.", "non-dropping-particle" : "", "parse-names" : false, "suffix" : "" }, { "dropping-particle" : "", "family" : "Eggert", "given" : "Ulrike S.", "non-dropping-particle" : "", "parse-names" : false, "suffix" : "" } ], "container-title" : "Molecular Biology of the Cell", "id" : "ITEM-1", "issue" : "12", "issued" : { "date-parts" : [ [ "2014" ] ] }, "page" : "1819-1823", "title" : "Lipids in cell biology: How can we understand them better?", "type" : "article-journal", "volume" : "25" }, "uris" : [ "http://www.mendeley.com/documents/?uuid=2f854f3a-077b-4bc5-a8aa-45f6dfa29263" ] } ], "mendeley" : { "formattedCitation" : "&lt;sup&gt;10&lt;/sup&gt;", "plainTextFormattedCitation" : "10", "previouslyFormattedCitation" : "&lt;sup&gt;10&lt;/sup&gt;" }, "properties" : { "noteIndex" : 0 }, "schema" : "https://github.com/citation-style-language/schema/raw/master/csl-citation.json" }</w:instrText>
      </w:r>
      <w:r w:rsidR="00BE241F" w:rsidRPr="00990F2B">
        <w:rPr>
          <w:rFonts w:eastAsia="Times New Roman" w:cstheme="minorHAnsi"/>
          <w:sz w:val="24"/>
          <w:szCs w:val="24"/>
          <w:lang w:val="en-GB" w:eastAsia="fr-BE"/>
        </w:rPr>
        <w:fldChar w:fldCharType="separate"/>
      </w:r>
      <w:r w:rsidR="00FD22D8" w:rsidRPr="00990F2B">
        <w:rPr>
          <w:rFonts w:eastAsia="Times New Roman" w:cstheme="minorHAnsi"/>
          <w:noProof/>
          <w:sz w:val="24"/>
          <w:szCs w:val="24"/>
          <w:vertAlign w:val="superscript"/>
          <w:lang w:val="en-GB" w:eastAsia="fr-BE"/>
        </w:rPr>
        <w:t>10</w:t>
      </w:r>
      <w:r w:rsidR="00BE241F" w:rsidRPr="00990F2B">
        <w:rPr>
          <w:rFonts w:eastAsia="Times New Roman" w:cstheme="minorHAnsi"/>
          <w:sz w:val="24"/>
          <w:szCs w:val="24"/>
          <w:lang w:val="en-GB" w:eastAsia="fr-BE"/>
        </w:rPr>
        <w:fldChar w:fldCharType="end"/>
      </w:r>
      <w:r w:rsidR="00BE241F" w:rsidRPr="00990F2B">
        <w:rPr>
          <w:rFonts w:eastAsia="Times New Roman" w:cstheme="minorHAnsi"/>
          <w:sz w:val="24"/>
          <w:szCs w:val="24"/>
          <w:lang w:val="en-GB" w:eastAsia="fr-BE"/>
        </w:rPr>
        <w:t>.</w:t>
      </w:r>
      <w:r w:rsidR="00C00578" w:rsidRPr="00990F2B">
        <w:rPr>
          <w:rFonts w:eastAsia="Times New Roman" w:cstheme="minorHAnsi"/>
          <w:sz w:val="24"/>
          <w:szCs w:val="24"/>
          <w:lang w:val="en-GB" w:eastAsia="fr-BE"/>
        </w:rPr>
        <w:t xml:space="preserve"> </w:t>
      </w:r>
      <w:r w:rsidRPr="00990F2B">
        <w:rPr>
          <w:rFonts w:eastAsia="Times New Roman" w:cstheme="minorHAnsi"/>
          <w:sz w:val="24"/>
          <w:szCs w:val="24"/>
          <w:lang w:val="en-GB" w:eastAsia="fr-BE"/>
        </w:rPr>
        <w:t xml:space="preserve">Chemically, </w:t>
      </w:r>
      <w:r w:rsidRPr="00990F2B">
        <w:rPr>
          <w:rFonts w:eastAsia="Times New Roman" w:cstheme="minorHAnsi"/>
          <w:sz w:val="24"/>
          <w:szCs w:val="24"/>
          <w:lang w:val="en-US" w:eastAsia="fr-BE"/>
        </w:rPr>
        <w:t>l</w:t>
      </w:r>
      <w:r w:rsidR="009D2D84" w:rsidRPr="00990F2B">
        <w:rPr>
          <w:rFonts w:eastAsia="Times New Roman" w:cstheme="minorHAnsi"/>
          <w:sz w:val="24"/>
          <w:szCs w:val="24"/>
          <w:lang w:val="en-GB" w:eastAsia="fr-BE"/>
        </w:rPr>
        <w:t>ipids</w:t>
      </w:r>
      <w:r w:rsidRPr="00990F2B">
        <w:rPr>
          <w:rFonts w:eastAsia="Times New Roman" w:cstheme="minorHAnsi"/>
          <w:sz w:val="24"/>
          <w:szCs w:val="24"/>
          <w:lang w:val="en-GB" w:eastAsia="fr-BE"/>
        </w:rPr>
        <w:t xml:space="preserve"> present multiple isobaric structures </w:t>
      </w:r>
      <w:r w:rsidRPr="00990F2B">
        <w:rPr>
          <w:rFonts w:eastAsia="Times New Roman" w:cstheme="minorHAnsi"/>
          <w:sz w:val="24"/>
          <w:szCs w:val="24"/>
          <w:lang w:val="en-US" w:eastAsia="fr-BE"/>
        </w:rPr>
        <w:t xml:space="preserve">present </w:t>
      </w:r>
      <w:r w:rsidR="006458C5" w:rsidRPr="00990F2B">
        <w:rPr>
          <w:rFonts w:eastAsia="Times New Roman" w:cstheme="minorHAnsi"/>
          <w:sz w:val="24"/>
          <w:szCs w:val="24"/>
          <w:lang w:val="en-US" w:eastAsia="fr-BE"/>
        </w:rPr>
        <w:t xml:space="preserve">under </w:t>
      </w:r>
      <w:r w:rsidRPr="00990F2B">
        <w:rPr>
          <w:rFonts w:eastAsia="Times New Roman" w:cstheme="minorHAnsi"/>
          <w:sz w:val="24"/>
          <w:szCs w:val="24"/>
          <w:lang w:val="en-US" w:eastAsia="fr-BE"/>
        </w:rPr>
        <w:t xml:space="preserve">the form of multiple </w:t>
      </w:r>
      <w:r w:rsidRPr="001F37B0">
        <w:rPr>
          <w:rFonts w:eastAsia="Times New Roman" w:cstheme="minorHAnsi"/>
          <w:sz w:val="24"/>
          <w:szCs w:val="24"/>
          <w:lang w:val="en-GB" w:eastAsia="fr-BE"/>
        </w:rPr>
        <w:t xml:space="preserve">isomeric </w:t>
      </w:r>
      <w:r w:rsidRPr="001F37B0">
        <w:rPr>
          <w:rFonts w:eastAsia="Times New Roman" w:cstheme="minorHAnsi"/>
          <w:sz w:val="24"/>
          <w:szCs w:val="24"/>
          <w:lang w:val="en" w:eastAsia="fr-BE"/>
        </w:rPr>
        <w:t>structures</w:t>
      </w:r>
      <w:r w:rsidR="00C00578" w:rsidRPr="001F37B0">
        <w:rPr>
          <w:sz w:val="24"/>
          <w:szCs w:val="24"/>
        </w:rPr>
        <w:fldChar w:fldCharType="begin" w:fldLock="1"/>
      </w:r>
      <w:r w:rsidR="00C00578" w:rsidRPr="001F37B0">
        <w:rPr>
          <w:rFonts w:eastAsia="Times New Roman" w:cs="Calibri"/>
          <w:sz w:val="24"/>
          <w:szCs w:val="24"/>
          <w:lang w:val="en" w:eastAsia="fr-BE"/>
        </w:rPr>
        <w:instrText>ADDIN CSL_CITATION { "citationItems" : [ { "id" : "ITEM-1", "itemData" : { "DOI" : "10.1016/j.chembiol.2011.01.014", "ISSN" : "10745521", "abstract" : "Cells, tissues, and biological fluids contain a diverse repertoire of many tens of thousands of structurally distinct lipids that play multiple roles in cellular signaling, bioenergetics, and membrane structure and function. In an era where lipid-related disease states predominate, lipidomics has assumed a prominent role in systems biology through its unique ability to directly identify functional alterations in multiple lipid metabolic and signaling networks. The development of shotgun lipidomics has led to the facile accrual of high density information on alterations in the lipidome mediating physiologic cellular adaptation during health and pathologic alterations during disease. Through both targeted and nontargeted investigations, lipidomics has already revealed the chemical mechanisms underlying many lipid-related disease states. \u00a9 2011 Elsevier Ltd.", "author" : [ { "dropping-particle" : "", "family" : "Gross", "given" : "Richard W.", "non-dropping-particle" : "", "parse-names" : false, "suffix" : "" }, { "dropping-particle" : "", "family" : "Han", "given" : "Xianlin", "non-dropping-particle" : "", "parse-names" : false, "suffix" : "" } ], "container-title" : "Chemistry and Biology", "id" : "ITEM-1", "issue" : "3", "issued" : { "date-parts" : [ [ "2011" ] ] }, "page" : "284-291", "publisher" : "Elsevier Ltd", "title" : "Lipidomics at the interface of structure and function in systems biology", "type" : "article-journal", "volume" : "18" }, "uris" : [ "http://www.mendeley.com/documents/?uuid=cc781bc5-f4b5-41e4-b024-0662de6895c0" ] } ], "mendeley" : { "formattedCitation" : "&lt;sup&gt;2&lt;/sup&gt;", "plainTextFormattedCitation" : "2", "previouslyFormattedCitation" : "&lt;sup&gt;2&lt;/sup&gt;" }, "properties" : { "noteIndex" : 0 }, "schema" : "https://github.com/citation-style-language/schema/raw/master/csl-citation.json" }</w:instrText>
      </w:r>
      <w:r w:rsidR="00C00578" w:rsidRPr="001F37B0">
        <w:rPr>
          <w:rFonts w:eastAsia="Times New Roman" w:cs="Calibri"/>
          <w:sz w:val="24"/>
          <w:szCs w:val="24"/>
          <w:lang w:val="en" w:eastAsia="fr-BE"/>
        </w:rPr>
        <w:fldChar w:fldCharType="separate"/>
      </w:r>
      <w:r w:rsidR="00C00578" w:rsidRPr="001F37B0">
        <w:rPr>
          <w:rFonts w:eastAsia="Times New Roman" w:cstheme="minorHAnsi"/>
          <w:noProof/>
          <w:sz w:val="24"/>
          <w:szCs w:val="24"/>
          <w:vertAlign w:val="superscript"/>
          <w:lang w:val="en" w:eastAsia="fr-BE"/>
        </w:rPr>
        <w:t>2</w:t>
      </w:r>
      <w:r w:rsidR="00C00578" w:rsidRPr="001F37B0">
        <w:rPr>
          <w:rFonts w:eastAsia="Times New Roman" w:cs="Calibri"/>
          <w:sz w:val="24"/>
          <w:szCs w:val="24"/>
          <w:lang w:val="en" w:eastAsia="fr-BE"/>
        </w:rPr>
        <w:fldChar w:fldCharType="end"/>
      </w:r>
      <w:r w:rsidRPr="001F37B0">
        <w:rPr>
          <w:rFonts w:eastAsia="Times New Roman" w:cs="Calibri"/>
          <w:sz w:val="24"/>
          <w:szCs w:val="24"/>
          <w:vertAlign w:val="superscript"/>
          <w:lang w:val="en" w:eastAsia="fr-BE"/>
        </w:rPr>
        <w:t>,</w:t>
      </w:r>
      <w:r w:rsidRPr="001F37B0">
        <w:rPr>
          <w:sz w:val="24"/>
          <w:szCs w:val="24"/>
        </w:rPr>
        <w:fldChar w:fldCharType="begin" w:fldLock="1"/>
      </w:r>
      <w:r w:rsidR="00FD22D8" w:rsidRPr="001F37B0">
        <w:rPr>
          <w:rFonts w:cs="Calibri"/>
          <w:sz w:val="24"/>
          <w:szCs w:val="24"/>
          <w:lang w:val="en-GB"/>
        </w:rPr>
        <w:instrText>ADDIN CSL_CITATION { "citationItems" : [ { "id" : "ITEM-1", "itemData" : { "DOI" : "10.1002/mas", "ISBN" : "0019-5189", "ISSN" : "00195189", "PMID" : "20329703", "abstract" : "Metabolomics is one omics approach that can be used to acquire comprehensive information on the composition of a metabolite pool to provide a functional screen of the cellular state. Studies of the plant metabolome include analysis of a wide range of chemical species with diverse physical properties, from ionic inorganic compounds to biochemically derived hydrophilic carbohydrates, organic and amino acids, and a range of hydrophobic lipid-related compounds. This complexitiy brings huge challenges to the analytical technologies employed in current plant metabolomics programs, and powerful analytical tools are required for the separation and characterization of this extremely high compound diversity present in biological sample matrices. The use of mass spectrometry (MS)-based analytical platforms to profile stress-responsive metabolites that allow some plants to adapt to adverse environmental conditions is fundamental in current plant biotechnology research programs for the understanding and development of stress-tolerant plants. In this review, we describe recent applications of metabolomics and emphasize its increasing application to study plant responses to environmental (stress-) factors, including drought, salt, low oxygen caused by waterlogging or flooding of the soil, temperature, light and oxidative stress (or a combination of them). Advances in understanding the global changes occurring in plant metabolism under specific abiotic stress conditions are fundamental to enhance plant fitness and increase stress tolerance.", "author" : [ { "dropping-particle" : "", "family" : "Bou Khalil", "given" : "M", "non-dropping-particle" : "", "parse-names" : false, "suffix" : "" }, { "dropping-particle" : "", "family" : "Hou", "given" : "W", "non-dropping-particle" : "", "parse-names" : false, "suffix" : "" }, { "dropping-particle" : "", "family" : "Zhou", "given" : "H", "non-dropping-particle" : "", "parse-names" : false, "suffix" : "" }, { "dropping-particle" : "", "family" : "Elisma", "given" : "F", "non-dropping-particle" : "", "parse-names" : false, "suffix" : "" }, { "dropping-particle" : "", "family" : "Swayne", "given" : "L", "non-dropping-particle" : "", "parse-names" : false, "suffix" : "" }, { "dropping-particle" : "", "family" : "P. Blanchard", "given" : "A", "non-dropping-particle" : "", "parse-names" : false, "suffix" : "" }, { "dropping-particle" : "", "family" : "Yao", "given" : "Z", "non-dropping-particle" : "", "parse-names" : false, "suffix" : "" }, { "dropping-particle" : "", "family" : "A.L. Bennett", "given" : "S", "non-dropping-particle" : "", "parse-names" : false, "suffix" : "" }, { "dropping-particle" : "", "family" : "Figeys", "given" : "D", "non-dropping-particle" : "", "parse-names" : false, "suffix" : "" }, { "dropping-particle" : "", "family" : "Figeys", "given" : "and Daniel", "non-dropping-particle" : "", "parse-names" : false, "suffix" : "" } ], "container-title" : "Mass Spectrometry Reviews", "id" : "ITEM-1", "issued" : { "date-parts" : [ [ "2010" ] ] }, "page" : "877-929", "title" : "Lipidomics Era : Accomplishments and Challenges", "type" : "article-journal", "volume" : "29" }, "uris" : [ "http://www.mendeley.com/documents/?uuid=b2aa5f7f-cc33-4f87-83c6-1e1176e244c4" ] } ], "mendeley" : { "formattedCitation" : "&lt;sup&gt;11&lt;/sup&gt;", "plainTextFormattedCitation" : "11", "previouslyFormattedCitation" : "&lt;sup&gt;11&lt;/sup&gt;" }, "properties" : { "noteIndex" : 0 }, "schema" : "https://github.com/citation-style-language/schema/raw/master/csl-citation.json" }</w:instrText>
      </w:r>
      <w:r w:rsidRPr="001F37B0">
        <w:rPr>
          <w:rFonts w:cs="Calibri"/>
          <w:sz w:val="24"/>
          <w:szCs w:val="24"/>
          <w:lang w:val="en-GB"/>
        </w:rPr>
        <w:fldChar w:fldCharType="separate"/>
      </w:r>
      <w:r w:rsidR="00FD22D8" w:rsidRPr="001F37B0">
        <w:rPr>
          <w:rFonts w:cstheme="minorHAnsi"/>
          <w:noProof/>
          <w:sz w:val="24"/>
          <w:szCs w:val="24"/>
          <w:vertAlign w:val="superscript"/>
          <w:lang w:val="en-GB"/>
        </w:rPr>
        <w:t>11</w:t>
      </w:r>
      <w:r w:rsidRPr="001F37B0">
        <w:rPr>
          <w:rFonts w:cs="Calibri"/>
          <w:sz w:val="24"/>
          <w:szCs w:val="24"/>
          <w:lang w:val="en-GB"/>
        </w:rPr>
        <w:fldChar w:fldCharType="end"/>
      </w:r>
      <w:r w:rsidR="00C00578" w:rsidRPr="001F37B0">
        <w:rPr>
          <w:rFonts w:eastAsia="Times New Roman" w:cstheme="minorHAnsi"/>
          <w:sz w:val="24"/>
          <w:szCs w:val="24"/>
          <w:lang w:val="en" w:eastAsia="fr-BE"/>
        </w:rPr>
        <w:t>.</w:t>
      </w:r>
      <w:r w:rsidR="00C00578" w:rsidRPr="001F37B0">
        <w:rPr>
          <w:rFonts w:cstheme="minorHAnsi"/>
          <w:sz w:val="24"/>
          <w:szCs w:val="24"/>
          <w:lang w:val="en"/>
        </w:rPr>
        <w:t xml:space="preserve"> </w:t>
      </w:r>
      <w:r w:rsidRPr="001F37B0">
        <w:rPr>
          <w:rFonts w:cstheme="minorHAnsi"/>
          <w:sz w:val="24"/>
          <w:szCs w:val="24"/>
          <w:lang w:val="en-GB"/>
        </w:rPr>
        <w:t xml:space="preserve">According to the classification of The International Lipid Classification and Nomenclature Committee (ILCNC), lipids can be divided into </w:t>
      </w:r>
      <w:r w:rsidR="00710D90" w:rsidRPr="001F37B0">
        <w:rPr>
          <w:rFonts w:cstheme="minorHAnsi"/>
          <w:sz w:val="24"/>
          <w:szCs w:val="24"/>
          <w:lang w:val="en-GB"/>
        </w:rPr>
        <w:t xml:space="preserve">8 </w:t>
      </w:r>
      <w:r w:rsidRPr="001F37B0">
        <w:rPr>
          <w:rFonts w:cstheme="minorHAnsi"/>
          <w:sz w:val="24"/>
          <w:szCs w:val="24"/>
          <w:lang w:val="en-GB"/>
        </w:rPr>
        <w:t xml:space="preserve">well-defined categories </w:t>
      </w:r>
      <w:r w:rsidR="00C00578" w:rsidRPr="001F37B0">
        <w:rPr>
          <w:rFonts w:cstheme="minorHAnsi"/>
          <w:sz w:val="24"/>
          <w:szCs w:val="24"/>
          <w:lang w:val="en-GB"/>
        </w:rPr>
        <w:t>(</w:t>
      </w:r>
      <w:r w:rsidR="006B2F8C" w:rsidRPr="001F37B0">
        <w:rPr>
          <w:rFonts w:cs="Calibri"/>
          <w:sz w:val="24"/>
          <w:szCs w:val="24"/>
          <w:lang w:val="en-GB"/>
        </w:rPr>
        <w:fldChar w:fldCharType="begin"/>
      </w:r>
      <w:r w:rsidR="006B2F8C" w:rsidRPr="001F37B0">
        <w:rPr>
          <w:rFonts w:cstheme="minorHAnsi"/>
          <w:sz w:val="24"/>
          <w:szCs w:val="24"/>
          <w:lang w:val="en-GB"/>
        </w:rPr>
        <w:instrText xml:space="preserve"> REF _Ref95212464 \h </w:instrText>
      </w:r>
      <w:r w:rsidR="006B2F8C" w:rsidRPr="001F37B0">
        <w:rPr>
          <w:rFonts w:cs="Calibri"/>
          <w:sz w:val="24"/>
          <w:szCs w:val="24"/>
          <w:lang w:val="en-GB"/>
        </w:rPr>
        <w:instrText xml:space="preserve"> \* MERGEFORMAT </w:instrText>
      </w:r>
      <w:r w:rsidR="006B2F8C" w:rsidRPr="001F37B0">
        <w:rPr>
          <w:rFonts w:cs="Calibri"/>
          <w:sz w:val="24"/>
          <w:szCs w:val="24"/>
          <w:lang w:val="en-GB"/>
        </w:rPr>
      </w:r>
      <w:r w:rsidR="006B2F8C" w:rsidRPr="001F37B0">
        <w:rPr>
          <w:rFonts w:cs="Calibri"/>
          <w:sz w:val="24"/>
          <w:szCs w:val="24"/>
          <w:lang w:val="en-GB"/>
        </w:rPr>
        <w:fldChar w:fldCharType="separate"/>
      </w:r>
      <w:r w:rsidR="007E217B" w:rsidRPr="001F37B0">
        <w:rPr>
          <w:noProof/>
          <w:sz w:val="24"/>
          <w:szCs w:val="24"/>
          <w:lang w:val="en-GB"/>
        </w:rPr>
        <w:t>Table 1</w:t>
      </w:r>
      <w:r w:rsidR="006B2F8C" w:rsidRPr="001F37B0">
        <w:rPr>
          <w:rFonts w:cs="Calibri"/>
          <w:sz w:val="24"/>
          <w:szCs w:val="24"/>
          <w:lang w:val="en-GB"/>
        </w:rPr>
        <w:fldChar w:fldCharType="end"/>
      </w:r>
      <w:r w:rsidR="00C00578" w:rsidRPr="001F37B0">
        <w:rPr>
          <w:rFonts w:cstheme="minorHAnsi"/>
          <w:sz w:val="24"/>
          <w:szCs w:val="24"/>
          <w:lang w:val="en-GB"/>
        </w:rPr>
        <w:t>)</w:t>
      </w:r>
      <w:r w:rsidR="00C00578" w:rsidRPr="001F37B0">
        <w:rPr>
          <w:sz w:val="24"/>
          <w:szCs w:val="24"/>
        </w:rPr>
        <w:fldChar w:fldCharType="begin" w:fldLock="1"/>
      </w:r>
      <w:r w:rsidR="00FD22D8" w:rsidRPr="001F37B0">
        <w:rPr>
          <w:rFonts w:cs="Calibri"/>
          <w:sz w:val="24"/>
          <w:szCs w:val="24"/>
          <w:lang w:val="en-GB"/>
        </w:rPr>
        <w:instrText>ADDIN CSL_CITATION { "citationItems" : [ { "id" : "ITEM-1", "itemData" : { "DOI" : "10.1194/jlr.R800095-JLR200", "ISSN" : "00222275", "PMID" : "19098281", "abstract" : "In 2005, the International Lipid Classification and Nomenclature Committee under the sponsorship of the LIPID MAPS Consortium developed and established a \"Comprehensive Classification System for Lipids\" based on well-defined chemical and biochemical principles and using an ontology that is extensible, flexible, and scalable. This classification system, which is compatible with contemporary databasing and informatics needs, has now been accepted internationally and widely adopted. In response to considerable attention and requests from lipid researchers from around the globe and in a variety of fields, the comprehensive classification system has undergone significant revisions over the last few years to more fully represent lipid structures from a wider variety of sources and to provide additional levels of detail as necessary. The details of this classification system are reviewed and updated and are presented here, along with revisions to its suggested nomenclature and structure-drawing recommendations for lipids. Copyright \u00a92009 by the American Society for Biochemistry and Molecular Biology, Inc.", "author" : [ { "dropping-particle" : "", "family" : "Fahy", "given" : "Eoin", "non-dropping-particle" : "", "parse-names" : false, "suffix" : "" }, { "dropping-particle" : "", "family" : "Subramaniam", "given" : "Shankar", "non-dropping-particle" : "", "parse-names" : false, "suffix" : "" }, { "dropping-particle" : "", "family" : "Murphy", "given" : "Robert C.", "non-dropping-particle" : "", "parse-names" : false, "suffix" : "" }, { "dropping-particle" : "", "family" : "Nishijima", "given" : "Masahiro", "non-dropping-particle" : "", "parse-names" : false, "suffix" : "" }, { "dropping-particle" : "", "family" : "Raetz", "given" : "Christian R.H.", "non-dropping-particle" : "", "parse-names" : false, "suffix" : "" }, { "dropping-particle" : "", "family" : "Shimizu", "given" : "Takao", "non-dropping-particle" : "", "parse-names" : false, "suffix" : "" }, { "dropping-particle" : "", "family" : "Spener", "given" : "Friedrich", "non-dropping-particle" : "", "parse-names" : false, "suffix" : "" }, { "dropping-particle" : "", "family" : "Meer", "given" : "Gerrit", "non-dropping-particle" : "Van", "parse-names" : false, "suffix" : "" }, { "dropping-particle" : "", "family" : "Wakelam", "given" : "Michael J.O.", "non-dropping-particle" : "", "parse-names" : false, "suffix" : "" }, { "dropping-particle" : "", "family" : "Dennis", "given" : "Edward A.", "non-dropping-particle" : "", "parse-names" : false, "suffix" : "" } ], "container-title" : "Journal of Lipid Research", "id" : "ITEM-1", "issue" : "SUPPL.", "issued" : { "date-parts" : [ [ "2009" ] ] }, "page" : "9-14", "title" : "Update of the LIPID MAPS comprehensive classification system for lipids", "type" : "article-journal", "volume" : "50" }, "uris" : [ "http://www.mendeley.com/documents/?uuid=5083142d-8d90-42a1-91c4-b15cd144fad7" ] } ], "mendeley" : { "formattedCitation" : "&lt;sup&gt;12&lt;/sup&gt;", "plainTextFormattedCitation" : "12", "previouslyFormattedCitation" : "&lt;sup&gt;12&lt;/sup&gt;" }, "properties" : { "noteIndex" : 0 }, "schema" : "https://github.com/citation-style-language/schema/raw/master/csl-citation.json" }</w:instrText>
      </w:r>
      <w:r w:rsidR="00C00578" w:rsidRPr="001F37B0">
        <w:rPr>
          <w:rFonts w:cs="Calibri"/>
          <w:sz w:val="24"/>
          <w:szCs w:val="24"/>
          <w:lang w:val="en-GB"/>
        </w:rPr>
        <w:fldChar w:fldCharType="separate"/>
      </w:r>
      <w:r w:rsidR="00FD22D8" w:rsidRPr="001F37B0">
        <w:rPr>
          <w:rFonts w:cstheme="minorHAnsi"/>
          <w:noProof/>
          <w:sz w:val="24"/>
          <w:szCs w:val="24"/>
          <w:vertAlign w:val="superscript"/>
          <w:lang w:val="en-GB"/>
        </w:rPr>
        <w:t>12</w:t>
      </w:r>
      <w:r w:rsidR="00C00578" w:rsidRPr="001F37B0">
        <w:rPr>
          <w:rFonts w:cs="Calibri"/>
          <w:sz w:val="24"/>
          <w:szCs w:val="24"/>
          <w:lang w:val="en-GB"/>
        </w:rPr>
        <w:fldChar w:fldCharType="end"/>
      </w:r>
      <w:r w:rsidR="00C00578" w:rsidRPr="001F37B0">
        <w:rPr>
          <w:rFonts w:cstheme="minorHAnsi"/>
          <w:sz w:val="24"/>
          <w:szCs w:val="24"/>
          <w:lang w:val="en-GB"/>
        </w:rPr>
        <w:t xml:space="preserve">. </w:t>
      </w:r>
      <w:r w:rsidR="00C00578" w:rsidRPr="001F37B0">
        <w:rPr>
          <w:rFonts w:eastAsia="Times New Roman" w:cstheme="minorHAnsi"/>
          <w:sz w:val="24"/>
          <w:szCs w:val="24"/>
          <w:lang w:val="en" w:eastAsia="fr-BE"/>
        </w:rPr>
        <w:t>Each category</w:t>
      </w:r>
      <w:r w:rsidR="00974AA6" w:rsidRPr="001F37B0">
        <w:rPr>
          <w:rFonts w:eastAsia="Times New Roman" w:cstheme="minorHAnsi"/>
          <w:sz w:val="24"/>
          <w:szCs w:val="24"/>
          <w:lang w:val="en" w:eastAsia="fr-BE"/>
        </w:rPr>
        <w:t xml:space="preserve"> </w:t>
      </w:r>
      <w:r w:rsidR="00E94A98" w:rsidRPr="001F37B0">
        <w:rPr>
          <w:rFonts w:cstheme="minorHAnsi"/>
          <w:sz w:val="24"/>
          <w:szCs w:val="24"/>
          <w:lang w:val="en-GB"/>
        </w:rPr>
        <w:t>of lipid has its own subclassification hierarchy</w:t>
      </w:r>
      <w:r w:rsidR="00B70B35" w:rsidRPr="001F37B0">
        <w:rPr>
          <w:rFonts w:cstheme="minorHAnsi"/>
          <w:sz w:val="24"/>
          <w:szCs w:val="24"/>
          <w:lang w:val="en-GB"/>
        </w:rPr>
        <w:t xml:space="preserve"> (</w:t>
      </w:r>
      <w:r w:rsidR="00742C57" w:rsidRPr="001F37B0">
        <w:rPr>
          <w:rFonts w:cstheme="minorHAnsi"/>
          <w:sz w:val="24"/>
          <w:szCs w:val="24"/>
          <w:lang w:val="en-GB"/>
        </w:rPr>
        <w:t xml:space="preserve">87 </w:t>
      </w:r>
      <w:r w:rsidR="00B70B35" w:rsidRPr="001F37B0">
        <w:rPr>
          <w:rFonts w:cstheme="minorHAnsi"/>
          <w:sz w:val="24"/>
          <w:szCs w:val="24"/>
          <w:lang w:val="en-GB"/>
        </w:rPr>
        <w:t>classes</w:t>
      </w:r>
      <w:r w:rsidR="00742C57" w:rsidRPr="001F37B0">
        <w:rPr>
          <w:rFonts w:cstheme="minorHAnsi"/>
          <w:sz w:val="24"/>
          <w:szCs w:val="24"/>
          <w:lang w:val="en-GB"/>
        </w:rPr>
        <w:t xml:space="preserve"> </w:t>
      </w:r>
      <w:r w:rsidR="00B70B35" w:rsidRPr="001F37B0">
        <w:rPr>
          <w:rFonts w:cstheme="minorHAnsi"/>
          <w:sz w:val="24"/>
          <w:szCs w:val="24"/>
          <w:lang w:val="en-GB"/>
        </w:rPr>
        <w:t xml:space="preserve">and </w:t>
      </w:r>
      <w:r w:rsidR="00742C57" w:rsidRPr="001F37B0">
        <w:rPr>
          <w:rFonts w:cstheme="minorHAnsi"/>
          <w:sz w:val="24"/>
          <w:szCs w:val="24"/>
          <w:lang w:val="en-GB"/>
        </w:rPr>
        <w:t xml:space="preserve">361 </w:t>
      </w:r>
      <w:r w:rsidR="00B70B35" w:rsidRPr="001F37B0">
        <w:rPr>
          <w:rFonts w:cstheme="minorHAnsi"/>
          <w:sz w:val="24"/>
          <w:szCs w:val="24"/>
          <w:lang w:val="en-GB"/>
        </w:rPr>
        <w:t>subclasses</w:t>
      </w:r>
      <w:r w:rsidR="00DF50ED" w:rsidRPr="001F37B0">
        <w:rPr>
          <w:rFonts w:cstheme="minorHAnsi"/>
          <w:sz w:val="24"/>
          <w:szCs w:val="24"/>
          <w:lang w:val="en-GB"/>
        </w:rPr>
        <w:t xml:space="preserve"> up to now</w:t>
      </w:r>
      <w:r w:rsidR="00742C57" w:rsidRPr="001F37B0">
        <w:rPr>
          <w:rFonts w:cstheme="minorHAnsi"/>
          <w:sz w:val="24"/>
          <w:szCs w:val="24"/>
          <w:lang w:val="en-GB"/>
        </w:rPr>
        <w:t xml:space="preserve"> based on structural characteristics</w:t>
      </w:r>
      <w:r w:rsidR="00B70B35" w:rsidRPr="001F37B0">
        <w:rPr>
          <w:rFonts w:cstheme="minorHAnsi"/>
          <w:sz w:val="24"/>
          <w:szCs w:val="24"/>
          <w:lang w:val="en-GB"/>
        </w:rPr>
        <w:t>)</w:t>
      </w:r>
      <w:r w:rsidR="000E7E1A" w:rsidRPr="001F37B0">
        <w:rPr>
          <w:rFonts w:cstheme="minorHAnsi"/>
          <w:sz w:val="24"/>
          <w:szCs w:val="24"/>
          <w:lang w:val="en-GB"/>
        </w:rPr>
        <w:fldChar w:fldCharType="begin" w:fldLock="1"/>
      </w:r>
      <w:r w:rsidR="00FD22D8" w:rsidRPr="001F37B0">
        <w:rPr>
          <w:rFonts w:cstheme="minorHAnsi"/>
          <w:sz w:val="24"/>
          <w:szCs w:val="24"/>
          <w:lang w:val="en-GB"/>
        </w:rPr>
        <w:instrText>ADDIN CSL_CITATION { "citationItems" : [ { "id" : "ITEM-1", "itemData" : { "DOI" : "10.1093/nar/gkl838", "ISSN" : "03051048", "PMID" : "17098933", "abstract" : "The LIPID MAPS Structure Database (LMSD) is a relational database encompassing structures and annotations of biologically relevant lipids. Structures of lipids in the database come from four sources: (i) LIPID MAPS Consortium's core laboratories and partners; (ii) lipids identified by LIPID MAPS experiments; (iii) computationally generated structures for appropriate lipid classes; (iv) biologically relevant lipids manually curated from LIPID BANK, LIPIDAT and other public sources. All the lipid structures in LMSD are drawn in a consistent fashion. In addition to a classification-based retrieval of lipids, users can search LMSD using either text-based or structure-based search options. The text-based search implementation supports data retrieval by any combination of these data fields: LIPID MAPS ID, systematic or common name, mass, formula, category, main class, and subclass data fields. The structure-based search, in conjunction with optional data fields, provides the capability to perform a substructure search or exact match for the structure drawn by the user. Search results, in addition to structure and annotations, also include relevant links to external databases. The LMSD is publicly available at www.lipidmaps.org/data/ structure/. \u00a9 2007 Oxford University Press.", "author" : [ { "dropping-particle" : "", "family" : "Sud", "given" : "Manish", "non-dropping-particle" : "", "parse-names" : false, "suffix" : "" }, { "dropping-particle" : "", "family" : "Fahy", "given" : "Eoin", "non-dropping-particle" : "", "parse-names" : false, "suffix" : "" }, { "dropping-particle" : "", "family" : "Cotter", "given" : "Dawn", "non-dropping-particle" : "", "parse-names" : false, "suffix" : "" }, { "dropping-particle" : "", "family" : "Brown", "given" : "Alex", "non-dropping-particle" : "", "parse-names" : false, "suffix" : "" }, { "dropping-particle" : "", "family" : "Dennis", "given" : "Edward A.", "non-dropping-particle" : "", "parse-names" : false, "suffix" : "" }, { "dropping-particle" : "", "family" : "Glass", "given" : "Christopher K.", "non-dropping-particle" : "", "parse-names" : false, "suffix" : "" }, { "dropping-particle" : "", "family" : "Merrill", "given" : "Alfred H.", "non-dropping-particle" : "", "parse-names" : false, "suffix" : "" }, { "dropping-particle" : "", "family" : "Murphy", "given" : "Robert C.", "non-dropping-particle" : "", "parse-names" : false, "suffix" : "" }, { "dropping-particle" : "", "family" : "Raetz", "given" : "Christian R.H.", "non-dropping-particle" : "", "parse-names" : false, "suffix" : "" }, { "dropping-particle" : "", "family" : "Russell", "given" : "David W.", "non-dropping-particle" : "", "parse-names" : false, "suffix" : "" }, { "dropping-particle" : "", "family" : "Subramaniam", "given" : "Shankar", "non-dropping-particle" : "", "parse-names" : false, "suffix" : "" } ], "container-title" : "Nucleic Acids Research", "id" : "ITEM-1", "issue" : "SUPPL. 1", "issued" : { "date-parts" : [ [ "2007" ] ] }, "page" : "527-532", "title" : "LMSD: LIPID MAPS structure database", "type" : "article-journal", "volume" : "35" }, "uris" : [ "http://www.mendeley.com/documents/?uuid=1c150d67-7c71-4a73-b7c7-dfaac28cc109" ] } ], "mendeley" : { "formattedCitation" : "&lt;sup&gt;13&lt;/sup&gt;", "plainTextFormattedCitation" : "13", "previouslyFormattedCitation" : "&lt;sup&gt;13&lt;/sup&gt;" }, "properties" : { "noteIndex" : 0 }, "schema" : "https://github.com/citation-style-language/schema/raw/master/csl-citation.json" }</w:instrText>
      </w:r>
      <w:r w:rsidR="000E7E1A" w:rsidRPr="001F37B0">
        <w:rPr>
          <w:rFonts w:cstheme="minorHAnsi"/>
          <w:sz w:val="24"/>
          <w:szCs w:val="24"/>
          <w:lang w:val="en-GB"/>
        </w:rPr>
        <w:fldChar w:fldCharType="separate"/>
      </w:r>
      <w:r w:rsidR="00FD22D8" w:rsidRPr="001F37B0">
        <w:rPr>
          <w:rFonts w:cstheme="minorHAnsi"/>
          <w:noProof/>
          <w:sz w:val="24"/>
          <w:szCs w:val="24"/>
          <w:vertAlign w:val="superscript"/>
          <w:lang w:val="en-GB"/>
        </w:rPr>
        <w:t>13</w:t>
      </w:r>
      <w:r w:rsidR="000E7E1A" w:rsidRPr="001F37B0">
        <w:rPr>
          <w:rFonts w:cstheme="minorHAnsi"/>
          <w:sz w:val="24"/>
          <w:szCs w:val="24"/>
          <w:lang w:val="en-GB"/>
        </w:rPr>
        <w:fldChar w:fldCharType="end"/>
      </w:r>
      <w:r w:rsidR="00C00578" w:rsidRPr="001F37B0">
        <w:rPr>
          <w:rFonts w:cstheme="minorHAnsi"/>
          <w:sz w:val="24"/>
          <w:szCs w:val="24"/>
          <w:lang w:val="en-GB"/>
        </w:rPr>
        <w:t>. The LIPID MAPS structure database (</w:t>
      </w:r>
      <w:r w:rsidR="0090498B" w:rsidRPr="001F37B0">
        <w:rPr>
          <w:rFonts w:cstheme="minorHAnsi"/>
          <w:sz w:val="24"/>
          <w:szCs w:val="24"/>
          <w:lang w:val="en-GB"/>
        </w:rPr>
        <w:t>LMSD,</w:t>
      </w:r>
      <w:r w:rsidR="0090498B" w:rsidRPr="00990F2B">
        <w:rPr>
          <w:rFonts w:cstheme="minorHAnsi"/>
          <w:sz w:val="24"/>
          <w:szCs w:val="24"/>
          <w:lang w:val="en-GB"/>
        </w:rPr>
        <w:t xml:space="preserve"> </w:t>
      </w:r>
      <w:r w:rsidR="00BB5FB0" w:rsidRPr="00990F2B">
        <w:rPr>
          <w:rFonts w:cstheme="minorHAnsi"/>
          <w:sz w:val="24"/>
          <w:szCs w:val="24"/>
          <w:lang w:val="en-GB"/>
        </w:rPr>
        <w:t xml:space="preserve">Nature Lipidomics Gateway, </w:t>
      </w:r>
      <w:hyperlink r:id="rId8" w:history="1">
        <w:r w:rsidR="00762F6C" w:rsidRPr="00990F2B">
          <w:rPr>
            <w:rStyle w:val="Lienhypertexte"/>
            <w:rFonts w:cstheme="minorHAnsi"/>
            <w:i/>
            <w:sz w:val="24"/>
            <w:szCs w:val="24"/>
            <w:lang w:val="en-GB"/>
          </w:rPr>
          <w:t>www.lipidmaps.org</w:t>
        </w:r>
      </w:hyperlink>
      <w:r w:rsidR="00A408B6" w:rsidRPr="00990F2B">
        <w:rPr>
          <w:rFonts w:cstheme="minorHAnsi"/>
          <w:sz w:val="24"/>
          <w:szCs w:val="24"/>
          <w:lang w:val="en-GB"/>
        </w:rPr>
        <w:t>)</w:t>
      </w:r>
      <w:r w:rsidR="00C00578" w:rsidRPr="00990F2B">
        <w:rPr>
          <w:rFonts w:cstheme="minorHAnsi"/>
          <w:sz w:val="24"/>
          <w:szCs w:val="24"/>
          <w:lang w:val="en-GB"/>
        </w:rPr>
        <w:t>, currently contains 43</w:t>
      </w:r>
      <w:r w:rsidR="00AF456C" w:rsidRPr="00990F2B">
        <w:rPr>
          <w:rFonts w:cstheme="minorHAnsi"/>
          <w:sz w:val="24"/>
          <w:szCs w:val="24"/>
          <w:lang w:val="en-GB"/>
        </w:rPr>
        <w:t>,</w:t>
      </w:r>
      <w:r w:rsidR="00C00578" w:rsidRPr="00990F2B">
        <w:rPr>
          <w:rFonts w:cstheme="minorHAnsi"/>
          <w:sz w:val="24"/>
          <w:szCs w:val="24"/>
          <w:lang w:val="en-GB"/>
        </w:rPr>
        <w:t xml:space="preserve">798 unique lipid structures (as of </w:t>
      </w:r>
      <w:r w:rsidR="00762F6C" w:rsidRPr="00990F2B">
        <w:rPr>
          <w:rFonts w:cstheme="minorHAnsi"/>
          <w:sz w:val="24"/>
          <w:szCs w:val="24"/>
          <w:lang w:val="en-GB"/>
        </w:rPr>
        <w:t>15</w:t>
      </w:r>
      <w:r w:rsidR="00C00578" w:rsidRPr="00990F2B">
        <w:rPr>
          <w:rFonts w:cstheme="minorHAnsi"/>
          <w:sz w:val="24"/>
          <w:szCs w:val="24"/>
          <w:lang w:val="en-GB"/>
        </w:rPr>
        <w:t>/0</w:t>
      </w:r>
      <w:r w:rsidR="00762F6C" w:rsidRPr="00990F2B">
        <w:rPr>
          <w:rFonts w:cstheme="minorHAnsi"/>
          <w:sz w:val="24"/>
          <w:szCs w:val="24"/>
          <w:lang w:val="en-GB"/>
        </w:rPr>
        <w:t>6</w:t>
      </w:r>
      <w:r w:rsidR="004E683C" w:rsidRPr="00990F2B">
        <w:rPr>
          <w:rFonts w:cstheme="minorHAnsi"/>
          <w:sz w:val="24"/>
          <w:szCs w:val="24"/>
          <w:lang w:val="en-GB"/>
        </w:rPr>
        <w:t>/2022</w:t>
      </w:r>
      <w:r w:rsidR="00C00578" w:rsidRPr="00990F2B">
        <w:rPr>
          <w:rFonts w:cstheme="minorHAnsi"/>
          <w:sz w:val="24"/>
          <w:szCs w:val="24"/>
          <w:lang w:val="en-GB"/>
        </w:rPr>
        <w:t>).</w:t>
      </w:r>
    </w:p>
    <w:tbl>
      <w:tblPr>
        <w:tblStyle w:val="Grilledutableau"/>
        <w:tblW w:w="5382" w:type="dxa"/>
        <w:jc w:val="center"/>
        <w:tblLook w:val="04A0" w:firstRow="1" w:lastRow="0" w:firstColumn="1" w:lastColumn="0" w:noHBand="0" w:noVBand="1"/>
      </w:tblPr>
      <w:tblGrid>
        <w:gridCol w:w="2831"/>
        <w:gridCol w:w="2551"/>
      </w:tblGrid>
      <w:tr w:rsidR="00930169" w:rsidRPr="00A278C3" w14:paraId="6FB81ABC" w14:textId="77777777" w:rsidTr="0069768C">
        <w:trPr>
          <w:jc w:val="center"/>
        </w:trPr>
        <w:tc>
          <w:tcPr>
            <w:tcW w:w="2831" w:type="dxa"/>
            <w:vAlign w:val="center"/>
          </w:tcPr>
          <w:p w14:paraId="22F30865" w14:textId="2C2F76E8" w:rsidR="00930169" w:rsidRPr="0069768C" w:rsidRDefault="00B70B35" w:rsidP="00B70B35">
            <w:pPr>
              <w:widowControl w:val="0"/>
              <w:spacing w:after="0" w:line="240" w:lineRule="auto"/>
              <w:jc w:val="center"/>
              <w:rPr>
                <w:sz w:val="24"/>
                <w:szCs w:val="24"/>
                <w:lang w:val="en-GB"/>
              </w:rPr>
            </w:pPr>
            <w:r>
              <w:rPr>
                <w:sz w:val="24"/>
                <w:szCs w:val="24"/>
                <w:lang w:val="en-GB"/>
              </w:rPr>
              <w:t>Categories</w:t>
            </w:r>
          </w:p>
        </w:tc>
        <w:tc>
          <w:tcPr>
            <w:tcW w:w="2551" w:type="dxa"/>
          </w:tcPr>
          <w:p w14:paraId="6095D924" w14:textId="77777777" w:rsidR="00930169" w:rsidRPr="0069768C" w:rsidRDefault="00C00578">
            <w:pPr>
              <w:widowControl w:val="0"/>
              <w:spacing w:after="0" w:line="240" w:lineRule="auto"/>
              <w:jc w:val="center"/>
              <w:rPr>
                <w:sz w:val="24"/>
                <w:szCs w:val="24"/>
                <w:lang w:val="en-GB"/>
              </w:rPr>
            </w:pPr>
            <w:r w:rsidRPr="0069768C">
              <w:rPr>
                <w:sz w:val="24"/>
                <w:szCs w:val="24"/>
                <w:lang w:val="en-GB"/>
              </w:rPr>
              <w:t>Structures in Database</w:t>
            </w:r>
          </w:p>
        </w:tc>
      </w:tr>
      <w:tr w:rsidR="00930169" w:rsidRPr="00A278C3" w14:paraId="2C2B2540" w14:textId="77777777" w:rsidTr="0069768C">
        <w:trPr>
          <w:jc w:val="center"/>
        </w:trPr>
        <w:tc>
          <w:tcPr>
            <w:tcW w:w="2831" w:type="dxa"/>
          </w:tcPr>
          <w:p w14:paraId="04E68447" w14:textId="77777777" w:rsidR="00930169" w:rsidRPr="0069768C" w:rsidRDefault="00C00578">
            <w:pPr>
              <w:widowControl w:val="0"/>
              <w:spacing w:after="0" w:line="240" w:lineRule="auto"/>
              <w:jc w:val="center"/>
              <w:rPr>
                <w:sz w:val="24"/>
                <w:szCs w:val="24"/>
                <w:lang w:val="en-GB"/>
              </w:rPr>
            </w:pPr>
            <w:r w:rsidRPr="0069768C">
              <w:rPr>
                <w:sz w:val="24"/>
                <w:szCs w:val="24"/>
                <w:lang w:val="en-GB"/>
              </w:rPr>
              <w:t>Fatty acyls (FA)</w:t>
            </w:r>
          </w:p>
          <w:p w14:paraId="1A6D5383" w14:textId="77777777" w:rsidR="00930169" w:rsidRPr="0069768C" w:rsidRDefault="00C00578">
            <w:pPr>
              <w:widowControl w:val="0"/>
              <w:spacing w:after="0" w:line="240" w:lineRule="auto"/>
              <w:jc w:val="center"/>
              <w:rPr>
                <w:sz w:val="24"/>
                <w:szCs w:val="24"/>
                <w:lang w:val="en-GB"/>
              </w:rPr>
            </w:pPr>
            <w:r w:rsidRPr="0069768C">
              <w:rPr>
                <w:sz w:val="24"/>
                <w:szCs w:val="24"/>
                <w:lang w:val="en-GB"/>
              </w:rPr>
              <w:t>Glycerolipids (GL)</w:t>
            </w:r>
          </w:p>
          <w:p w14:paraId="6F299983" w14:textId="77777777" w:rsidR="00930169" w:rsidRPr="0069768C" w:rsidRDefault="00C00578">
            <w:pPr>
              <w:widowControl w:val="0"/>
              <w:spacing w:after="0" w:line="240" w:lineRule="auto"/>
              <w:jc w:val="center"/>
              <w:rPr>
                <w:sz w:val="24"/>
                <w:szCs w:val="24"/>
                <w:lang w:val="en-GB"/>
              </w:rPr>
            </w:pPr>
            <w:r w:rsidRPr="0069768C">
              <w:rPr>
                <w:sz w:val="24"/>
                <w:szCs w:val="24"/>
                <w:lang w:val="en-GB"/>
              </w:rPr>
              <w:t>Glycerophospholipids (GP)</w:t>
            </w:r>
          </w:p>
          <w:p w14:paraId="29F31706" w14:textId="77777777" w:rsidR="00930169" w:rsidRPr="0069768C" w:rsidRDefault="00C00578">
            <w:pPr>
              <w:widowControl w:val="0"/>
              <w:spacing w:after="0" w:line="240" w:lineRule="auto"/>
              <w:jc w:val="center"/>
              <w:rPr>
                <w:sz w:val="24"/>
                <w:szCs w:val="24"/>
                <w:lang w:val="en-GB"/>
              </w:rPr>
            </w:pPr>
            <w:r w:rsidRPr="0069768C">
              <w:rPr>
                <w:sz w:val="24"/>
                <w:szCs w:val="24"/>
                <w:lang w:val="en-GB"/>
              </w:rPr>
              <w:t>Sphingolipids (SP)</w:t>
            </w:r>
          </w:p>
          <w:p w14:paraId="6DC71253" w14:textId="77777777" w:rsidR="00930169" w:rsidRPr="0069768C" w:rsidRDefault="00C00578">
            <w:pPr>
              <w:widowControl w:val="0"/>
              <w:spacing w:after="0" w:line="240" w:lineRule="auto"/>
              <w:jc w:val="center"/>
              <w:rPr>
                <w:sz w:val="24"/>
                <w:szCs w:val="24"/>
                <w:lang w:val="en-GB"/>
              </w:rPr>
            </w:pPr>
            <w:r w:rsidRPr="0069768C">
              <w:rPr>
                <w:sz w:val="24"/>
                <w:szCs w:val="24"/>
                <w:lang w:val="en-GB"/>
              </w:rPr>
              <w:t>Sterol Lipids (ST)</w:t>
            </w:r>
          </w:p>
          <w:p w14:paraId="0916EF7E" w14:textId="77777777" w:rsidR="00930169" w:rsidRPr="0069768C" w:rsidRDefault="00C00578">
            <w:pPr>
              <w:widowControl w:val="0"/>
              <w:spacing w:after="0" w:line="240" w:lineRule="auto"/>
              <w:jc w:val="center"/>
              <w:rPr>
                <w:sz w:val="24"/>
                <w:szCs w:val="24"/>
              </w:rPr>
            </w:pPr>
            <w:r w:rsidRPr="0069768C">
              <w:rPr>
                <w:sz w:val="24"/>
                <w:szCs w:val="24"/>
              </w:rPr>
              <w:t>Prenol Lipids (PR)</w:t>
            </w:r>
          </w:p>
          <w:p w14:paraId="4FEE79A2" w14:textId="77777777" w:rsidR="00930169" w:rsidRPr="0069768C" w:rsidRDefault="00C00578">
            <w:pPr>
              <w:widowControl w:val="0"/>
              <w:spacing w:after="0" w:line="240" w:lineRule="auto"/>
              <w:jc w:val="center"/>
              <w:rPr>
                <w:sz w:val="24"/>
                <w:szCs w:val="24"/>
              </w:rPr>
            </w:pPr>
            <w:r w:rsidRPr="0069768C">
              <w:rPr>
                <w:sz w:val="24"/>
                <w:szCs w:val="24"/>
              </w:rPr>
              <w:t>Saccharolipids (SL)</w:t>
            </w:r>
          </w:p>
          <w:p w14:paraId="0ABD12EC" w14:textId="77777777" w:rsidR="00930169" w:rsidRPr="0069768C" w:rsidRDefault="00C00578">
            <w:pPr>
              <w:widowControl w:val="0"/>
              <w:spacing w:after="0" w:line="240" w:lineRule="auto"/>
              <w:jc w:val="center"/>
              <w:rPr>
                <w:sz w:val="24"/>
                <w:szCs w:val="24"/>
                <w:lang w:val="en-GB"/>
              </w:rPr>
            </w:pPr>
            <w:r w:rsidRPr="0069768C">
              <w:rPr>
                <w:sz w:val="24"/>
                <w:szCs w:val="24"/>
                <w:lang w:val="en-GB"/>
              </w:rPr>
              <w:t>Polyketides (PK)</w:t>
            </w:r>
          </w:p>
        </w:tc>
        <w:tc>
          <w:tcPr>
            <w:tcW w:w="2551" w:type="dxa"/>
          </w:tcPr>
          <w:p w14:paraId="128B9DC3" w14:textId="3FF54231" w:rsidR="00930169" w:rsidRPr="0069768C" w:rsidRDefault="00C00578">
            <w:pPr>
              <w:widowControl w:val="0"/>
              <w:spacing w:after="0" w:line="240" w:lineRule="auto"/>
              <w:jc w:val="center"/>
              <w:rPr>
                <w:sz w:val="24"/>
                <w:szCs w:val="24"/>
                <w:lang w:val="en-GB"/>
              </w:rPr>
            </w:pPr>
            <w:r w:rsidRPr="0069768C">
              <w:rPr>
                <w:sz w:val="24"/>
                <w:szCs w:val="24"/>
                <w:lang w:val="en-GB"/>
              </w:rPr>
              <w:t>10</w:t>
            </w:r>
            <w:r w:rsidR="00AF456C">
              <w:rPr>
                <w:sz w:val="24"/>
                <w:szCs w:val="24"/>
                <w:lang w:val="en-GB"/>
              </w:rPr>
              <w:t>,</w:t>
            </w:r>
            <w:r w:rsidRPr="0069768C">
              <w:rPr>
                <w:sz w:val="24"/>
                <w:szCs w:val="24"/>
                <w:lang w:val="en-GB"/>
              </w:rPr>
              <w:t>078</w:t>
            </w:r>
          </w:p>
          <w:p w14:paraId="112FF3E5" w14:textId="3EF9359B" w:rsidR="00930169" w:rsidRPr="0069768C" w:rsidRDefault="00C00578">
            <w:pPr>
              <w:widowControl w:val="0"/>
              <w:spacing w:after="0" w:line="240" w:lineRule="auto"/>
              <w:jc w:val="center"/>
              <w:rPr>
                <w:rFonts w:cstheme="minorHAnsi"/>
                <w:sz w:val="24"/>
                <w:szCs w:val="24"/>
                <w:lang w:val="en-GB"/>
              </w:rPr>
            </w:pPr>
            <w:r w:rsidRPr="0069768C">
              <w:rPr>
                <w:rFonts w:cstheme="minorHAnsi"/>
                <w:sz w:val="24"/>
                <w:szCs w:val="24"/>
                <w:lang w:val="en-GB"/>
              </w:rPr>
              <w:t>7</w:t>
            </w:r>
            <w:r w:rsidR="00AF456C">
              <w:rPr>
                <w:rFonts w:cstheme="minorHAnsi"/>
                <w:sz w:val="24"/>
                <w:szCs w:val="24"/>
                <w:lang w:val="en-GB"/>
              </w:rPr>
              <w:t>,</w:t>
            </w:r>
            <w:r w:rsidRPr="0069768C">
              <w:rPr>
                <w:rFonts w:cstheme="minorHAnsi"/>
                <w:sz w:val="24"/>
                <w:szCs w:val="24"/>
                <w:lang w:val="en-GB"/>
              </w:rPr>
              <w:t>680</w:t>
            </w:r>
          </w:p>
          <w:p w14:paraId="77AC588D" w14:textId="798A530C" w:rsidR="00930169" w:rsidRPr="0069768C" w:rsidRDefault="00C00578">
            <w:pPr>
              <w:widowControl w:val="0"/>
              <w:spacing w:after="0" w:line="240" w:lineRule="auto"/>
              <w:jc w:val="center"/>
              <w:rPr>
                <w:rFonts w:cstheme="minorHAnsi"/>
                <w:sz w:val="24"/>
                <w:szCs w:val="24"/>
                <w:lang w:val="en-GB"/>
              </w:rPr>
            </w:pPr>
            <w:r w:rsidRPr="0069768C">
              <w:rPr>
                <w:rFonts w:cstheme="minorHAnsi"/>
                <w:sz w:val="24"/>
                <w:szCs w:val="24"/>
                <w:lang w:val="en-GB"/>
              </w:rPr>
              <w:t>9</w:t>
            </w:r>
            <w:r w:rsidR="00AF456C">
              <w:rPr>
                <w:rFonts w:cstheme="minorHAnsi"/>
                <w:sz w:val="24"/>
                <w:szCs w:val="24"/>
                <w:lang w:val="en-GB"/>
              </w:rPr>
              <w:t>,</w:t>
            </w:r>
            <w:r w:rsidRPr="0069768C">
              <w:rPr>
                <w:rFonts w:cstheme="minorHAnsi"/>
                <w:sz w:val="24"/>
                <w:szCs w:val="24"/>
                <w:lang w:val="en-GB"/>
              </w:rPr>
              <w:t>993</w:t>
            </w:r>
          </w:p>
          <w:p w14:paraId="29CE1A8D" w14:textId="4AA0E819" w:rsidR="00930169" w:rsidRPr="0069768C" w:rsidRDefault="00C00578">
            <w:pPr>
              <w:widowControl w:val="0"/>
              <w:spacing w:after="0" w:line="240" w:lineRule="auto"/>
              <w:jc w:val="center"/>
              <w:rPr>
                <w:rFonts w:cstheme="minorHAnsi"/>
                <w:sz w:val="24"/>
                <w:szCs w:val="24"/>
                <w:lang w:val="en-GB"/>
              </w:rPr>
            </w:pPr>
            <w:r w:rsidRPr="0069768C">
              <w:rPr>
                <w:rFonts w:cstheme="minorHAnsi"/>
                <w:sz w:val="24"/>
                <w:szCs w:val="24"/>
                <w:lang w:val="en-GB"/>
              </w:rPr>
              <w:t>4</w:t>
            </w:r>
            <w:r w:rsidR="00AF456C">
              <w:rPr>
                <w:rFonts w:cstheme="minorHAnsi"/>
                <w:sz w:val="24"/>
                <w:szCs w:val="24"/>
                <w:lang w:val="en-GB"/>
              </w:rPr>
              <w:t>,</w:t>
            </w:r>
            <w:r w:rsidRPr="0069768C">
              <w:rPr>
                <w:rFonts w:cstheme="minorHAnsi"/>
                <w:sz w:val="24"/>
                <w:szCs w:val="24"/>
                <w:lang w:val="en-GB"/>
              </w:rPr>
              <w:t>906</w:t>
            </w:r>
          </w:p>
          <w:p w14:paraId="62DD5A7A" w14:textId="19F4E0EC" w:rsidR="00930169" w:rsidRPr="0069768C" w:rsidRDefault="00C00578">
            <w:pPr>
              <w:widowControl w:val="0"/>
              <w:spacing w:after="0" w:line="240" w:lineRule="auto"/>
              <w:jc w:val="center"/>
              <w:rPr>
                <w:rFonts w:cstheme="minorHAnsi"/>
                <w:sz w:val="24"/>
                <w:szCs w:val="24"/>
                <w:lang w:val="en-GB"/>
              </w:rPr>
            </w:pPr>
            <w:r w:rsidRPr="0069768C">
              <w:rPr>
                <w:rFonts w:cstheme="minorHAnsi"/>
                <w:sz w:val="24"/>
                <w:szCs w:val="24"/>
                <w:lang w:val="en-GB"/>
              </w:rPr>
              <w:t>3</w:t>
            </w:r>
            <w:r w:rsidR="00AF456C">
              <w:rPr>
                <w:rFonts w:cstheme="minorHAnsi"/>
                <w:sz w:val="24"/>
                <w:szCs w:val="24"/>
                <w:lang w:val="en-GB"/>
              </w:rPr>
              <w:t>,</w:t>
            </w:r>
            <w:r w:rsidRPr="0069768C">
              <w:rPr>
                <w:rFonts w:cstheme="minorHAnsi"/>
                <w:sz w:val="24"/>
                <w:szCs w:val="24"/>
                <w:lang w:val="en-GB"/>
              </w:rPr>
              <w:t>184</w:t>
            </w:r>
          </w:p>
          <w:p w14:paraId="60E4F08E" w14:textId="62658F68" w:rsidR="00930169" w:rsidRPr="0069768C" w:rsidRDefault="00C00578">
            <w:pPr>
              <w:widowControl w:val="0"/>
              <w:spacing w:after="0" w:line="240" w:lineRule="auto"/>
              <w:jc w:val="center"/>
              <w:rPr>
                <w:rFonts w:cstheme="minorHAnsi"/>
                <w:sz w:val="24"/>
                <w:szCs w:val="24"/>
                <w:lang w:val="en-GB"/>
              </w:rPr>
            </w:pPr>
            <w:r w:rsidRPr="0069768C">
              <w:rPr>
                <w:rFonts w:cstheme="minorHAnsi"/>
                <w:sz w:val="24"/>
                <w:szCs w:val="24"/>
                <w:lang w:val="en-GB"/>
              </w:rPr>
              <w:t>1</w:t>
            </w:r>
            <w:r w:rsidR="00AF456C">
              <w:rPr>
                <w:rFonts w:cstheme="minorHAnsi"/>
                <w:sz w:val="24"/>
                <w:szCs w:val="24"/>
                <w:lang w:val="en-GB"/>
              </w:rPr>
              <w:t>,</w:t>
            </w:r>
            <w:r w:rsidRPr="0069768C">
              <w:rPr>
                <w:rFonts w:cstheme="minorHAnsi"/>
                <w:sz w:val="24"/>
                <w:szCs w:val="24"/>
                <w:lang w:val="en-GB"/>
              </w:rPr>
              <w:t>596</w:t>
            </w:r>
          </w:p>
          <w:p w14:paraId="49ED698D" w14:textId="6D3B622B" w:rsidR="00930169" w:rsidRPr="0069768C" w:rsidRDefault="00C00578">
            <w:pPr>
              <w:widowControl w:val="0"/>
              <w:spacing w:after="0" w:line="240" w:lineRule="auto"/>
              <w:jc w:val="center"/>
              <w:rPr>
                <w:rFonts w:cstheme="minorHAnsi"/>
                <w:sz w:val="24"/>
                <w:szCs w:val="24"/>
                <w:lang w:val="en-GB"/>
              </w:rPr>
            </w:pPr>
            <w:r w:rsidRPr="0069768C">
              <w:rPr>
                <w:rFonts w:cstheme="minorHAnsi"/>
                <w:sz w:val="24"/>
                <w:szCs w:val="24"/>
                <w:lang w:val="en-GB"/>
              </w:rPr>
              <w:t>1</w:t>
            </w:r>
            <w:r w:rsidR="00AF456C">
              <w:rPr>
                <w:rFonts w:cstheme="minorHAnsi"/>
                <w:sz w:val="24"/>
                <w:szCs w:val="24"/>
                <w:lang w:val="en-GB"/>
              </w:rPr>
              <w:t>,</w:t>
            </w:r>
            <w:r w:rsidRPr="0069768C">
              <w:rPr>
                <w:rFonts w:cstheme="minorHAnsi"/>
                <w:sz w:val="24"/>
                <w:szCs w:val="24"/>
                <w:lang w:val="en-GB"/>
              </w:rPr>
              <w:t>335</w:t>
            </w:r>
          </w:p>
          <w:p w14:paraId="33F72AA1" w14:textId="1A320036" w:rsidR="00930169" w:rsidRPr="0069768C" w:rsidRDefault="00C00578">
            <w:pPr>
              <w:widowControl w:val="0"/>
              <w:spacing w:after="0" w:line="240" w:lineRule="auto"/>
              <w:jc w:val="center"/>
              <w:rPr>
                <w:rFonts w:cstheme="minorHAnsi"/>
                <w:b/>
                <w:sz w:val="24"/>
                <w:szCs w:val="24"/>
                <w:lang w:val="en-GB"/>
              </w:rPr>
            </w:pPr>
            <w:r w:rsidRPr="0069768C">
              <w:rPr>
                <w:rFonts w:cstheme="minorHAnsi"/>
                <w:sz w:val="24"/>
                <w:szCs w:val="24"/>
                <w:lang w:val="en-GB"/>
              </w:rPr>
              <w:t>7</w:t>
            </w:r>
            <w:r w:rsidR="00AF456C">
              <w:rPr>
                <w:rFonts w:cstheme="minorHAnsi"/>
                <w:sz w:val="24"/>
                <w:szCs w:val="24"/>
                <w:lang w:val="en-GB"/>
              </w:rPr>
              <w:t>,</w:t>
            </w:r>
            <w:r w:rsidRPr="0069768C">
              <w:rPr>
                <w:rFonts w:cstheme="minorHAnsi"/>
                <w:sz w:val="24"/>
                <w:szCs w:val="24"/>
                <w:lang w:val="en-GB"/>
              </w:rPr>
              <w:t>026</w:t>
            </w:r>
          </w:p>
        </w:tc>
      </w:tr>
    </w:tbl>
    <w:p w14:paraId="109159B0" w14:textId="77777777" w:rsidR="00F13EDB" w:rsidRPr="00F13EDB" w:rsidRDefault="00F13EDB" w:rsidP="00F13EDB">
      <w:pPr>
        <w:pStyle w:val="Lgende"/>
        <w:keepNext/>
        <w:spacing w:after="0"/>
        <w:jc w:val="both"/>
        <w:rPr>
          <w:sz w:val="6"/>
          <w:lang w:val="en-GB"/>
        </w:rPr>
      </w:pPr>
      <w:bookmarkStart w:id="0" w:name="_Ref95212464"/>
      <w:bookmarkStart w:id="1" w:name="_Ref72488503"/>
    </w:p>
    <w:p w14:paraId="3A568DB9" w14:textId="0B8A84AD" w:rsidR="006B2F8C" w:rsidRPr="006B2F8C" w:rsidRDefault="006B2F8C" w:rsidP="006B2F8C">
      <w:pPr>
        <w:pStyle w:val="Lgende"/>
        <w:keepNext/>
        <w:jc w:val="both"/>
        <w:rPr>
          <w:lang w:val="en-GB"/>
        </w:rPr>
      </w:pPr>
      <w:r w:rsidRPr="006B2F8C">
        <w:rPr>
          <w:lang w:val="en-GB"/>
        </w:rPr>
        <w:t xml:space="preserve">Table </w:t>
      </w:r>
      <w:r>
        <w:fldChar w:fldCharType="begin"/>
      </w:r>
      <w:r w:rsidRPr="006B2F8C">
        <w:rPr>
          <w:lang w:val="en-GB"/>
        </w:rPr>
        <w:instrText xml:space="preserve"> SEQ Table \* ARABIC </w:instrText>
      </w:r>
      <w:r>
        <w:fldChar w:fldCharType="separate"/>
      </w:r>
      <w:r w:rsidR="007E217B">
        <w:rPr>
          <w:noProof/>
          <w:lang w:val="en-GB"/>
        </w:rPr>
        <w:t>1</w:t>
      </w:r>
      <w:r>
        <w:fldChar w:fldCharType="end"/>
      </w:r>
      <w:bookmarkEnd w:id="0"/>
      <w:r w:rsidRPr="006B2F8C">
        <w:rPr>
          <w:lang w:val="en-GB"/>
        </w:rPr>
        <w:t xml:space="preserve"> : </w:t>
      </w:r>
      <w:r w:rsidRPr="00A278C3">
        <w:rPr>
          <w:lang w:val="en-GB"/>
        </w:rPr>
        <w:t xml:space="preserve">Lipid categories of the comprehensive classification system and the number of </w:t>
      </w:r>
      <w:r w:rsidR="00B275BB" w:rsidRPr="00A278C3">
        <w:rPr>
          <w:lang w:val="en-GB"/>
        </w:rPr>
        <w:t>structures</w:t>
      </w:r>
      <w:r w:rsidRPr="00A278C3">
        <w:rPr>
          <w:lang w:val="en-GB"/>
        </w:rPr>
        <w:t xml:space="preserve"> in the LIPID MAPS database.</w:t>
      </w:r>
    </w:p>
    <w:bookmarkEnd w:id="1"/>
    <w:p w14:paraId="281D36E2" w14:textId="52B43D21" w:rsidR="00570F94" w:rsidRPr="007A16DD" w:rsidRDefault="00710D90" w:rsidP="00457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cstheme="minorHAnsi"/>
          <w:sz w:val="24"/>
          <w:szCs w:val="24"/>
          <w:lang w:val="en-GB"/>
        </w:rPr>
      </w:pPr>
      <w:r>
        <w:rPr>
          <w:rFonts w:cstheme="minorHAnsi"/>
          <w:sz w:val="24"/>
          <w:szCs w:val="24"/>
          <w:lang w:val="en-GB"/>
        </w:rPr>
        <w:t>In lipidomics, l</w:t>
      </w:r>
      <w:r w:rsidR="00570F94">
        <w:rPr>
          <w:rFonts w:cstheme="minorHAnsi"/>
          <w:sz w:val="24"/>
          <w:szCs w:val="24"/>
          <w:lang w:val="en-GB"/>
        </w:rPr>
        <w:t xml:space="preserve">ipids </w:t>
      </w:r>
      <w:r>
        <w:rPr>
          <w:rFonts w:cstheme="minorHAnsi"/>
          <w:sz w:val="24"/>
          <w:szCs w:val="24"/>
          <w:lang w:val="en-GB"/>
        </w:rPr>
        <w:t>are classically</w:t>
      </w:r>
      <w:r w:rsidR="00570F94">
        <w:rPr>
          <w:rFonts w:cstheme="minorHAnsi"/>
          <w:sz w:val="24"/>
          <w:szCs w:val="24"/>
          <w:lang w:val="en-GB"/>
        </w:rPr>
        <w:t xml:space="preserve"> </w:t>
      </w:r>
      <w:r w:rsidR="002E484F">
        <w:rPr>
          <w:rFonts w:cstheme="minorHAnsi"/>
          <w:sz w:val="24"/>
          <w:szCs w:val="24"/>
          <w:lang w:val="en-GB"/>
        </w:rPr>
        <w:t>investigated</w:t>
      </w:r>
      <w:r w:rsidR="00570F94">
        <w:rPr>
          <w:rFonts w:cstheme="minorHAnsi"/>
          <w:sz w:val="24"/>
          <w:szCs w:val="24"/>
          <w:lang w:val="en-GB"/>
        </w:rPr>
        <w:t xml:space="preserve"> as </w:t>
      </w:r>
      <w:r w:rsidR="00B70B35">
        <w:rPr>
          <w:rFonts w:cstheme="minorHAnsi"/>
          <w:sz w:val="24"/>
          <w:szCs w:val="24"/>
          <w:lang w:val="en-GB"/>
        </w:rPr>
        <w:t>classes</w:t>
      </w:r>
      <w:r w:rsidR="00570F94">
        <w:rPr>
          <w:rFonts w:cstheme="minorHAnsi"/>
          <w:sz w:val="24"/>
          <w:szCs w:val="24"/>
          <w:lang w:val="en-GB"/>
        </w:rPr>
        <w:t xml:space="preserve"> or as single compounds</w:t>
      </w:r>
      <w:r>
        <w:rPr>
          <w:rFonts w:cstheme="minorHAnsi"/>
          <w:sz w:val="24"/>
          <w:szCs w:val="24"/>
          <w:lang w:val="en-GB"/>
        </w:rPr>
        <w:t xml:space="preserve">, in targeted </w:t>
      </w:r>
      <w:r w:rsidR="00570F94">
        <w:rPr>
          <w:rFonts w:cstheme="minorHAnsi"/>
          <w:sz w:val="24"/>
          <w:szCs w:val="24"/>
          <w:lang w:val="en-GB"/>
        </w:rPr>
        <w:t>o</w:t>
      </w:r>
      <w:r w:rsidR="002E484F">
        <w:rPr>
          <w:rFonts w:cstheme="minorHAnsi"/>
          <w:sz w:val="24"/>
          <w:szCs w:val="24"/>
          <w:lang w:val="en-GB"/>
        </w:rPr>
        <w:t>r</w:t>
      </w:r>
      <w:r w:rsidR="00570F94">
        <w:rPr>
          <w:rFonts w:cstheme="minorHAnsi"/>
          <w:sz w:val="24"/>
          <w:szCs w:val="24"/>
          <w:lang w:val="en-GB"/>
        </w:rPr>
        <w:t xml:space="preserve"> untargeted method</w:t>
      </w:r>
      <w:r w:rsidR="002E484F">
        <w:rPr>
          <w:rFonts w:cstheme="minorHAnsi"/>
          <w:sz w:val="24"/>
          <w:szCs w:val="24"/>
          <w:lang w:val="en-GB"/>
        </w:rPr>
        <w:t>s</w:t>
      </w:r>
      <w:r w:rsidR="00570F94">
        <w:rPr>
          <w:rFonts w:cstheme="minorHAnsi"/>
          <w:sz w:val="24"/>
          <w:szCs w:val="24"/>
          <w:lang w:val="en-GB"/>
        </w:rPr>
        <w:fldChar w:fldCharType="begin" w:fldLock="1"/>
      </w:r>
      <w:r w:rsidR="00FD22D8">
        <w:rPr>
          <w:rFonts w:cstheme="minorHAnsi"/>
          <w:sz w:val="24"/>
          <w:szCs w:val="24"/>
          <w:lang w:val="en-GB"/>
        </w:rPr>
        <w:instrText>ADDIN CSL_CITATION { "citationItems" : [ { "id" : "ITEM-1", "itemData" : { "DOI" : "10.1039/c8ay02739k", "ISSN" : "17599679", "abstract" : "Lipid screening of biological substrates is an important step during biomarker detection and identification. In this work, a fast workflow is described capable of rapid screening for lipid components from biological tissues at ambient pressure based on liquid microjunction extraction in tandem with nano-electrospray ionization (nESI) with ultra-high resolution mass spectrometry, i.e., liquid extraction surface analysis (LESA) coupled to Fourier-transform ion cyclotron resonance (tandem) mass spectrometry (LESA-FT-ICR-MS/MS). Lipid profiles are presented for thin tissue sections of mouse brain (MB) and liver (ML) samples, analyzed in both positive and negative mode by data-dependent acquisition (DDA) tandem FT-ICR-MS/MS. Candidate assignments were based on fragmentation patterns using mostly SimLipid software and accurate mass using mostly the LipidMaps database (average sub-ppm mass error). A typical, single point surface analysis (&lt;1 mm spatial sampling resolution) lasted less than 15 minutes and resulted in the assignment of (unique and mulitple) lipid identifications of \u223c190 (MB) and \u223c590 (ML) m/z values. Despite the biological complexity, this led to unique identifications of distinct lipid molecules (sub-ppm mass error) from 38 different lipid classes, corresponding to 10-30% of the lipid m/z identifications.", "author" : [ { "dropping-particle" : "", "family" : "Haler", "given" : "Jean R.N.", "non-dropping-particle" : "", "parse-names" : false, "suffix" : "" }, { "dropping-particle" : "", "family" : "Sisley", "given" : "Emma K.", "non-dropping-particle" : "", "parse-names" : false, "suffix" : "" }, { "dropping-particle" : "", "family" : "Cintron-Diaz", "given" : "Yarixa L.", "non-dropping-particle" : "", "parse-names" : false, "suffix" : "" }, { "dropping-particle" : "", "family" : "Meitei", "given" : "Sanjib N.", "non-dropping-particle" : "", "parse-names" : false, "suffix" : "" }, { "dropping-particle" : "", "family" : "Cooper", "given" : "Helen J.", "non-dropping-particle" : "", "parse-names" : false, "suffix" : "" }, { "dropping-particle" : "", "family" : "Fernandez-Lima", "given" : "Francisco", "non-dropping-particle" : "", "parse-names" : false, "suffix" : "" } ], "container-title" : "Analytical Methods", "id" : "ITEM-1", "issue" : "18", "issued" : { "date-parts" : [ [ "2019" ] ] }, "page" : "2385-2395", "publisher" : "Royal Society of Chemistry", "title" : "Workflow for fast lipid tissue screening using LESA-FT-ICR-MS", "type" : "article-journal", "volume" : "11" }, "uris" : [ "http://www.mendeley.com/documents/?uuid=7d5a10f3-9209-4300-a520-822a846ad6ee" ] } ], "mendeley" : { "formattedCitation" : "&lt;sup&gt;14&lt;/sup&gt;", "plainTextFormattedCitation" : "14", "previouslyFormattedCitation" : "&lt;sup&gt;14&lt;/sup&gt;" }, "properties" : { "noteIndex" : 0 }, "schema" : "https://github.com/citation-style-language/schema/raw/master/csl-citation.json" }</w:instrText>
      </w:r>
      <w:r w:rsidR="00570F94">
        <w:rPr>
          <w:rFonts w:cstheme="minorHAnsi"/>
          <w:sz w:val="24"/>
          <w:szCs w:val="24"/>
          <w:lang w:val="en-GB"/>
        </w:rPr>
        <w:fldChar w:fldCharType="separate"/>
      </w:r>
      <w:r w:rsidR="00FD22D8" w:rsidRPr="00FD22D8">
        <w:rPr>
          <w:rFonts w:cstheme="minorHAnsi"/>
          <w:noProof/>
          <w:sz w:val="24"/>
          <w:szCs w:val="24"/>
          <w:vertAlign w:val="superscript"/>
          <w:lang w:val="en-GB"/>
        </w:rPr>
        <w:t>14</w:t>
      </w:r>
      <w:r w:rsidR="00570F94">
        <w:rPr>
          <w:rFonts w:cstheme="minorHAnsi"/>
          <w:sz w:val="24"/>
          <w:szCs w:val="24"/>
          <w:lang w:val="en-GB"/>
        </w:rPr>
        <w:fldChar w:fldCharType="end"/>
      </w:r>
      <w:r w:rsidR="00570F94" w:rsidRPr="00570F94">
        <w:rPr>
          <w:rFonts w:cstheme="minorHAnsi"/>
          <w:sz w:val="24"/>
          <w:szCs w:val="24"/>
          <w:vertAlign w:val="superscript"/>
          <w:lang w:val="en-GB"/>
        </w:rPr>
        <w:t>,</w:t>
      </w:r>
      <w:r w:rsidR="00570F94">
        <w:rPr>
          <w:rFonts w:cstheme="minorHAnsi"/>
          <w:sz w:val="24"/>
          <w:szCs w:val="24"/>
          <w:lang w:val="en-GB"/>
        </w:rPr>
        <w:fldChar w:fldCharType="begin" w:fldLock="1"/>
      </w:r>
      <w:r w:rsidR="00FD22D8">
        <w:rPr>
          <w:rFonts w:cstheme="minorHAnsi"/>
          <w:sz w:val="24"/>
          <w:szCs w:val="24"/>
          <w:lang w:val="en-GB"/>
        </w:rPr>
        <w:instrText>ADDIN CSL_CITATION { "citationItems" : [ { "id" : "ITEM-1", "itemData" : { "DOI" : "10.3390/metabo2010019", "ISSN" : "22181989", "abstract" : "One decade after the genomic and the proteomic life science revolution, new 'omics' fields are emerging. The metabolome encompasses the entity of small molecules- Most often end products of a catalytic process regulated by genes and proteins-with the lipidome being its fat soluble subdivision. Within recent years, lipids are more and more regarded not only as energy storage compounds but also as interactive players in various cellular regulation cycles and thus attain rising interest in the bio-medical community. The field of lipidomics is, on one hand, fuelled by analytical technology advances, particularly mass spectrometry and chromatography, but on the other hand new biological questions also drive analytical technology developments. Compared to fairly standardized genomic or proteomic high-throughput protocols, the high degree of molecular heterogeneity adds a special analytical challenge to lipidomic analysis. In this review, we will take a closer look at various mass spectrometric platforms for lipidomic analysis. We will focus on the advantages and limitations of various experimental setups like 'shotgun lipidomics', liquid chromatography-Mass spectrometry (LC-MS) and matrix assisted laser desorption ionization-time of flight (MALDI-TOF) based approaches. We will also examine available software packages for data analysis, which nowadays is in fact the rate limiting step for most 'omics' workflows. \u00a9 2012 by the authors; licensee MDPI, Basel, Switzerland.", "author" : [ { "dropping-particle" : "", "family" : "K\u00f6feler", "given" : "Harald C.", "non-dropping-particle" : "", "parse-names" : false, "suffix" : "" }, { "dropping-particle" : "", "family" : "Fauland", "given" : "Alexander", "non-dropping-particle" : "", "parse-names" : false, "suffix" : "" }, { "dropping-particle" : "", "family" : "Rechberger", "given" : "Gerald N.", "non-dropping-particle" : "", "parse-names" : false, "suffix" : "" }, { "dropping-particle" : "", "family" : "Tr\u00f6tzm\u00fcller", "given" : "Martin", "non-dropping-particle" : "", "parse-names" : false, "suffix" : "" } ], "container-title" : "Metabolites", "id" : "ITEM-1", "issue" : "1", "issued" : { "date-parts" : [ [ "2012" ] ] }, "page" : "19-38", "title" : "Mass spectrometry based lipidomics: An overview of technological platforms", "type" : "article-journal", "volume" : "2" }, "uris" : [ "http://www.mendeley.com/documents/?uuid=b52f0251-dc8b-4d0b-a655-af696e884177" ] } ], "mendeley" : { "formattedCitation" : "&lt;sup&gt;15&lt;/sup&gt;", "plainTextFormattedCitation" : "15", "previouslyFormattedCitation" : "&lt;sup&gt;15&lt;/sup&gt;" }, "properties" : { "noteIndex" : 0 }, "schema" : "https://github.com/citation-style-language/schema/raw/master/csl-citation.json" }</w:instrText>
      </w:r>
      <w:r w:rsidR="00570F94">
        <w:rPr>
          <w:rFonts w:cstheme="minorHAnsi"/>
          <w:sz w:val="24"/>
          <w:szCs w:val="24"/>
          <w:lang w:val="en-GB"/>
        </w:rPr>
        <w:fldChar w:fldCharType="separate"/>
      </w:r>
      <w:r w:rsidR="00FD22D8" w:rsidRPr="00FD22D8">
        <w:rPr>
          <w:rFonts w:cstheme="minorHAnsi"/>
          <w:noProof/>
          <w:sz w:val="24"/>
          <w:szCs w:val="24"/>
          <w:vertAlign w:val="superscript"/>
          <w:lang w:val="en-GB"/>
        </w:rPr>
        <w:t>15</w:t>
      </w:r>
      <w:r w:rsidR="00570F94">
        <w:rPr>
          <w:rFonts w:cstheme="minorHAnsi"/>
          <w:sz w:val="24"/>
          <w:szCs w:val="24"/>
          <w:lang w:val="en-GB"/>
        </w:rPr>
        <w:fldChar w:fldCharType="end"/>
      </w:r>
      <w:r w:rsidR="00570F94">
        <w:rPr>
          <w:rFonts w:cstheme="minorHAnsi"/>
          <w:sz w:val="24"/>
          <w:szCs w:val="24"/>
          <w:lang w:val="en-GB"/>
        </w:rPr>
        <w:t xml:space="preserve">. </w:t>
      </w:r>
      <w:r w:rsidR="00570F94" w:rsidRPr="0065156E">
        <w:rPr>
          <w:rFonts w:cstheme="minorHAnsi"/>
          <w:sz w:val="24"/>
          <w:szCs w:val="24"/>
          <w:lang w:val="en-US"/>
        </w:rPr>
        <w:t>Shotgun lipidomics</w:t>
      </w:r>
      <w:r w:rsidR="002E484F">
        <w:rPr>
          <w:rFonts w:cstheme="minorHAnsi"/>
          <w:sz w:val="24"/>
          <w:szCs w:val="24"/>
          <w:lang w:val="en-US"/>
        </w:rPr>
        <w:t>,</w:t>
      </w:r>
      <w:r w:rsidR="00570F94" w:rsidRPr="0065156E">
        <w:rPr>
          <w:rFonts w:cstheme="minorHAnsi"/>
          <w:sz w:val="24"/>
          <w:szCs w:val="24"/>
          <w:lang w:val="en-US"/>
        </w:rPr>
        <w:t xml:space="preserve"> as introduced by Han and Gross</w:t>
      </w:r>
      <w:r w:rsidR="002E484F">
        <w:rPr>
          <w:rFonts w:cstheme="minorHAnsi"/>
          <w:sz w:val="24"/>
          <w:szCs w:val="24"/>
          <w:lang w:val="en-US"/>
        </w:rPr>
        <w:t>,</w:t>
      </w:r>
      <w:r w:rsidR="00570F94" w:rsidRPr="0065156E">
        <w:rPr>
          <w:rFonts w:cstheme="minorHAnsi"/>
          <w:sz w:val="24"/>
          <w:szCs w:val="24"/>
          <w:lang w:val="en-US"/>
        </w:rPr>
        <w:t xml:space="preserve"> produced especially rich and complex mass</w:t>
      </w:r>
      <w:r w:rsidR="00570F94">
        <w:rPr>
          <w:rFonts w:cstheme="minorHAnsi"/>
          <w:sz w:val="24"/>
          <w:szCs w:val="24"/>
          <w:lang w:val="en-GB"/>
        </w:rPr>
        <w:t xml:space="preserve"> spectra</w:t>
      </w:r>
      <w:r w:rsidR="00570F94" w:rsidRPr="0065156E">
        <w:rPr>
          <w:rFonts w:cstheme="minorHAnsi"/>
          <w:sz w:val="24"/>
          <w:szCs w:val="24"/>
          <w:lang w:val="en-US"/>
        </w:rPr>
        <w:t xml:space="preserve"> which could be used as </w:t>
      </w:r>
      <w:r w:rsidR="002E484F">
        <w:rPr>
          <w:rFonts w:cstheme="minorHAnsi"/>
          <w:sz w:val="24"/>
          <w:szCs w:val="24"/>
          <w:lang w:val="en-US"/>
        </w:rPr>
        <w:t xml:space="preserve">sample </w:t>
      </w:r>
      <w:r w:rsidR="00570F94" w:rsidRPr="0065156E">
        <w:rPr>
          <w:rFonts w:cstheme="minorHAnsi"/>
          <w:sz w:val="24"/>
          <w:szCs w:val="24"/>
          <w:lang w:val="en-US"/>
        </w:rPr>
        <w:t>fingerprint</w:t>
      </w:r>
      <w:r w:rsidR="00570F94">
        <w:rPr>
          <w:rFonts w:cstheme="minorHAnsi"/>
          <w:sz w:val="24"/>
          <w:szCs w:val="24"/>
          <w:lang w:val="en-US"/>
        </w:rPr>
        <w:t>s</w:t>
      </w:r>
      <w:r w:rsidR="00570F94">
        <w:rPr>
          <w:rFonts w:cstheme="minorHAnsi"/>
          <w:sz w:val="24"/>
          <w:szCs w:val="24"/>
          <w:lang w:val="en-US"/>
        </w:rPr>
        <w:fldChar w:fldCharType="begin" w:fldLock="1"/>
      </w:r>
      <w:r w:rsidR="00FD22D8">
        <w:rPr>
          <w:rFonts w:cstheme="minorHAnsi"/>
          <w:sz w:val="24"/>
          <w:szCs w:val="24"/>
          <w:lang w:val="en-US"/>
        </w:rPr>
        <w:instrText>ADDIN CSL_CITATION { "citationItems" : [ { "id" : "ITEM-1", "itemData" : { "DOI" : "10.1194/jlr.R300004-JLR200", "ISSN" : "00222275", "PMID" : "12671038", "abstract" : "Lipidomics is a rapidly expanding research field in which multiple techniques are utilized to quantitate the hundreds of chemically distinct lipids in cells and determine the molecular mechanisms through which they facilitate cellular function. Recent developments in electrospray ionization mass spectrometry (ESI/MS) have made possible, for the first time, the precise identification and quantification of alterations in a cell's lipidome after cellular perturbations. This review provides an overview of the essential role of ESI/MS in lipidomics, presents a broad strategy applicable for the generation of lipidomes directly from cellular extracts of biological samples by ESI/MS, and summarizes salient examples of strategies utilized to conquer the lipidome in physiologic signaling as well as pathophysiologically relevant disease states. Because of its unparalleled sensitivity, specificity, and efficiency, ESI/MS has provided a critical bridge to generate highly accurate data that fingerprint cellular lipidomes to facilitate insight into the functional role of subcellular membrane compartments and microdomains in mammalian cells. We believe that ESI/MS-facilitated lipidomics has now opened a critical door that will greatly increase our understanding of human disease.", "author" : [ { "dropping-particle" : "", "family" : "Han", "given" : "Xianlin", "non-dropping-particle" : "", "parse-names" : false, "suffix" : "" }, { "dropping-particle" : "", "family" : "Gross", "given" : "Richard W.", "non-dropping-particle" : "", "parse-names" : false, "suffix" : "" } ], "container-title" : "Journal of Lipid Research", "id" : "ITEM-1", "issue" : "6", "issued" : { "date-parts" : [ [ "2003" ] ] }, "page" : "1071-1079", "publisher" : "\u00a9 2003 ASBMB. Currently published by Elsevier Inc; originally published by American Society for Biochemistry and Molecular Biology.", "title" : "Global analyses of cellular lipidomes directly from crude extracts of biological samples by ESI mass spectrometry: A bridge to lipidomics", "type" : "article-journal", "volume" : "44" }, "uris" : [ "http://www.mendeley.com/documents/?uuid=01561c38-e66c-4aba-8961-d969a87da196" ] } ], "mendeley" : { "formattedCitation" : "&lt;sup&gt;16&lt;/sup&gt;", "plainTextFormattedCitation" : "16", "previouslyFormattedCitation" : "&lt;sup&gt;16&lt;/sup&gt;" }, "properties" : { "noteIndex" : 0 }, "schema" : "https://github.com/citation-style-language/schema/raw/master/csl-citation.json" }</w:instrText>
      </w:r>
      <w:r w:rsidR="00570F94">
        <w:rPr>
          <w:rFonts w:cstheme="minorHAnsi"/>
          <w:sz w:val="24"/>
          <w:szCs w:val="24"/>
          <w:lang w:val="en-US"/>
        </w:rPr>
        <w:fldChar w:fldCharType="separate"/>
      </w:r>
      <w:r w:rsidR="00FD22D8" w:rsidRPr="00FD22D8">
        <w:rPr>
          <w:rFonts w:cstheme="minorHAnsi"/>
          <w:noProof/>
          <w:sz w:val="24"/>
          <w:szCs w:val="24"/>
          <w:vertAlign w:val="superscript"/>
          <w:lang w:val="en-US"/>
        </w:rPr>
        <w:t>16</w:t>
      </w:r>
      <w:r w:rsidR="00570F94">
        <w:rPr>
          <w:rFonts w:cstheme="minorHAnsi"/>
          <w:sz w:val="24"/>
          <w:szCs w:val="24"/>
          <w:lang w:val="en-US"/>
        </w:rPr>
        <w:fldChar w:fldCharType="end"/>
      </w:r>
      <w:r w:rsidR="00570F94" w:rsidRPr="00570F94">
        <w:rPr>
          <w:rFonts w:cstheme="minorHAnsi"/>
          <w:sz w:val="24"/>
          <w:szCs w:val="24"/>
          <w:vertAlign w:val="superscript"/>
          <w:lang w:val="en-US"/>
        </w:rPr>
        <w:t>,</w:t>
      </w:r>
      <w:r w:rsidR="00570F94">
        <w:rPr>
          <w:rFonts w:cstheme="minorHAnsi"/>
          <w:sz w:val="24"/>
          <w:szCs w:val="24"/>
          <w:lang w:val="en-US"/>
        </w:rPr>
        <w:fldChar w:fldCharType="begin" w:fldLock="1"/>
      </w:r>
      <w:r w:rsidR="00FD22D8">
        <w:rPr>
          <w:rFonts w:cstheme="minorHAnsi"/>
          <w:sz w:val="24"/>
          <w:szCs w:val="24"/>
          <w:lang w:val="en-US"/>
        </w:rPr>
        <w:instrText>ADDIN CSL_CITATION { "citationItems" : [ { "id" : "ITEM-1", "itemData" : { "DOI" : "10.1006/abio.2001.5536", "ISSN" : "00032697", "PMID" : "11878798", "abstract" : "A rapid, simple, and reliable method has been developed for the characterization and quantitation of ceramide molecular species directly from chloroform extracts of biological samples by electrospray ionization tandem mass spectrometry (ESI/MS/MS). By exploiting the differential fragmentation patterns of deprotonated ceramide ions, individual 2-hydroxy and nonhydroxy ceramide molecular species were readily identified by ESI/MS/MS with the neutral loss of fragments of mass 256.2 and 327.3 which correspond to sphingosine derivatives. The ions generated from the neutral loss of 256.2 (i.e., [M - H - 256.2]-) are unique for ceramides with N-acyl sphingosine with the 18-carbon homolog. However, the sensitivity for nonhydroxy ceramides in ESI/MS/MS with the neutral loss of 256.2 is approximately threefold higher than that for 2-hydroxy ceramides. The ions resulting from the neutral loss of 327.3 (i.e., [M - H - 327.3]-) are specific for 2-hydroxy ceramides. Additionally, all ceramides including both 2-hydroxy and nonhydroxy forms can be confirmed and accurately quantitated by ESI/MS/MS with the neutral loss of 240.2 after correction for 13C isotope factors. This methodology demonstrated a 1000-fold linear dynamic range and a detection limit at the subfemtomole range and was applied to directly quantitate ceramide molecular species in chloroform extracts of biological samples including brain tissues and cell cultures. \u00a9 2002 Elsevier Science (USA).", "author" : [ { "dropping-particle" : "", "family" : "Han", "given" : "Xianlin", "non-dropping-particle" : "", "parse-names" : false, "suffix" : "" } ], "container-title" : "Analytical Biochemistry", "id" : "ITEM-1", "issue" : "2", "issued" : { "date-parts" : [ [ "2002" ] ] }, "page" : "199-212", "title" : "Characterization and direct quantitation of ceramide molecular species from lipid extracts of biological samples by electrospray ionization tandem mass spectrometry", "type" : "article-journal", "volume" : "302" }, "uris" : [ "http://www.mendeley.com/documents/?uuid=e7eccd5b-f41c-4fce-a20b-1983553ec8a8" ] } ], "mendeley" : { "formattedCitation" : "&lt;sup&gt;17&lt;/sup&gt;", "plainTextFormattedCitation" : "17", "previouslyFormattedCitation" : "&lt;sup&gt;17&lt;/sup&gt;" }, "properties" : { "noteIndex" : 0 }, "schema" : "https://github.com/citation-style-language/schema/raw/master/csl-citation.json" }</w:instrText>
      </w:r>
      <w:r w:rsidR="00570F94">
        <w:rPr>
          <w:rFonts w:cstheme="minorHAnsi"/>
          <w:sz w:val="24"/>
          <w:szCs w:val="24"/>
          <w:lang w:val="en-US"/>
        </w:rPr>
        <w:fldChar w:fldCharType="separate"/>
      </w:r>
      <w:r w:rsidR="00FD22D8" w:rsidRPr="00FD22D8">
        <w:rPr>
          <w:rFonts w:cstheme="minorHAnsi"/>
          <w:noProof/>
          <w:sz w:val="24"/>
          <w:szCs w:val="24"/>
          <w:vertAlign w:val="superscript"/>
          <w:lang w:val="en-US"/>
        </w:rPr>
        <w:t>17</w:t>
      </w:r>
      <w:r w:rsidR="00570F94">
        <w:rPr>
          <w:rFonts w:cstheme="minorHAnsi"/>
          <w:sz w:val="24"/>
          <w:szCs w:val="24"/>
          <w:lang w:val="en-US"/>
        </w:rPr>
        <w:fldChar w:fldCharType="end"/>
      </w:r>
      <w:r w:rsidR="00570F94" w:rsidRPr="00570F94">
        <w:rPr>
          <w:rFonts w:cstheme="minorHAnsi"/>
          <w:sz w:val="24"/>
          <w:szCs w:val="24"/>
          <w:vertAlign w:val="superscript"/>
          <w:lang w:val="en-US"/>
        </w:rPr>
        <w:t>,</w:t>
      </w:r>
      <w:r w:rsidR="00570F94">
        <w:rPr>
          <w:rFonts w:cstheme="minorHAnsi"/>
          <w:sz w:val="24"/>
          <w:szCs w:val="24"/>
          <w:lang w:val="en-US"/>
        </w:rPr>
        <w:fldChar w:fldCharType="begin" w:fldLock="1"/>
      </w:r>
      <w:r w:rsidR="00FD22D8">
        <w:rPr>
          <w:rFonts w:cstheme="minorHAnsi"/>
          <w:sz w:val="24"/>
          <w:szCs w:val="24"/>
          <w:lang w:val="en-US"/>
        </w:rPr>
        <w:instrText>ADDIN CSL_CITATION { "citationItems" : [ { "id" : "ITEM-1", "itemData" : { "DOI" : "10.1006/abio.2001.5178", "ISSN" : "00032697", "PMID" : "11476549", "abstract" : "Herein we describe a rapid, simple, and reliable method for the quantitative analysis and molecular species fingerprinting of triacylglycerides (TAG) directly from chloroform extracts of biological samples. Previous attempts at direct TAG quantitation by positive-ion electrospray ionization mass spectrometry (ESI/MS) were confounded by the presence of overlapping peaks from choline glycerophospholipids requiring chromatographic separation of lipid extracts prior to ESI/MS analyses. By exploiting the rapid loss of phosphocholine from choline glycerophospholipids, in conjunction with neutral-loss scanning for individual fatty acids, overlapping peaks in the ESI mass spectrum were deconvoluted generating a detailed molecular species fingerprint of individual TAG molecular species directly from chloroform extracts of biological samples. This method readily detects as little as 0.1 pmol of each TAG molecular species from chloroform extracts and is linear over a 1000-fold dynamic range. The sensitivity of individual TAG molecular species to ESI/MS/MS analyses correlated with the unsaturation index and inversely correlated with total aliphatic chain length of TAG. An algorithm was developed which identifies sensitivity factors, thereby allowing the rapid quantitation and molecular species finger-printing of TAG molecular species directly from chloroform extracts of biological samples. \u00a9 2001 Academic Press.", "author" : [ { "dropping-particle" : "", "family" : "Han", "given" : "Xianlin", "non-dropping-particle" : "", "parse-names" : false, "suffix" : "" }, { "dropping-particle" : "", "family" : "Gross", "given" : "Richard W.", "non-dropping-particle" : "", "parse-names" : false, "suffix" : "" } ], "container-title" : "Analytical Biochemistry", "id" : "ITEM-1", "issue" : "1", "issued" : { "date-parts" : [ [ "2001" ] ] }, "page" : "88-100", "title" : "Quantitative analysis and molecular species fingerprinting of triacylglyceride molecular species directly from lipid extracts of biological samples by electrospray ionization tandem mass spectrometry", "type" : "article-journal", "volume" : "295" }, "uris" : [ "http://www.mendeley.com/documents/?uuid=3427f27a-f7c3-410a-9b13-c39a4971cb73" ] } ], "mendeley" : { "formattedCitation" : "&lt;sup&gt;18&lt;/sup&gt;", "plainTextFormattedCitation" : "18", "previouslyFormattedCitation" : "&lt;sup&gt;18&lt;/sup&gt;" }, "properties" : { "noteIndex" : 0 }, "schema" : "https://github.com/citation-style-language/schema/raw/master/csl-citation.json" }</w:instrText>
      </w:r>
      <w:r w:rsidR="00570F94">
        <w:rPr>
          <w:rFonts w:cstheme="minorHAnsi"/>
          <w:sz w:val="24"/>
          <w:szCs w:val="24"/>
          <w:lang w:val="en-US"/>
        </w:rPr>
        <w:fldChar w:fldCharType="separate"/>
      </w:r>
      <w:r w:rsidR="00FD22D8" w:rsidRPr="00FD22D8">
        <w:rPr>
          <w:rFonts w:cstheme="minorHAnsi"/>
          <w:noProof/>
          <w:sz w:val="24"/>
          <w:szCs w:val="24"/>
          <w:vertAlign w:val="superscript"/>
          <w:lang w:val="en-US"/>
        </w:rPr>
        <w:t>18</w:t>
      </w:r>
      <w:r w:rsidR="00570F94">
        <w:rPr>
          <w:rFonts w:cstheme="minorHAnsi"/>
          <w:sz w:val="24"/>
          <w:szCs w:val="24"/>
          <w:lang w:val="en-US"/>
        </w:rPr>
        <w:fldChar w:fldCharType="end"/>
      </w:r>
      <w:r w:rsidR="00570F94" w:rsidRPr="00570F94">
        <w:rPr>
          <w:rFonts w:cstheme="minorHAnsi"/>
          <w:sz w:val="24"/>
          <w:szCs w:val="24"/>
          <w:vertAlign w:val="superscript"/>
          <w:lang w:val="en-US"/>
        </w:rPr>
        <w:t>,</w:t>
      </w:r>
      <w:r w:rsidR="00570F94">
        <w:rPr>
          <w:rFonts w:cstheme="minorHAnsi"/>
          <w:sz w:val="24"/>
          <w:szCs w:val="24"/>
          <w:lang w:val="en-US"/>
        </w:rPr>
        <w:fldChar w:fldCharType="begin" w:fldLock="1"/>
      </w:r>
      <w:r w:rsidR="00FD22D8">
        <w:rPr>
          <w:rFonts w:cstheme="minorHAnsi"/>
          <w:sz w:val="24"/>
          <w:szCs w:val="24"/>
          <w:lang w:val="en-US"/>
        </w:rPr>
        <w:instrText>ADDIN CSL_CITATION { "citationItems" : [ { "id" : "ITEM-1", "itemData" : { "DOI" : "10.1002/mas.20023", "ISSN" : "02777037", "PMID" : "15389848", "abstract" : "Lipidomics, after genomics and proteomics, is a newly and rapidly expanding research field that studies cellular lipidomes and the organizational hierarchy of lipid and protein constituents mediating life processes. Lipidomics is greatly facilitated by recent advances in, and novel applications of, electrospray ionization mass spectrometry (ESI/MS), In this review, we will focus on the advances in ESI/MS, which have facilitated the development of shotgun lipidomics and the utility of intrasource separation as an enabling strategy for utilization of 2D mass spectrometry in shotgun lipidomics of biological samples. The principles and experimental details of the intrasource separation approach will be extensively discussed. Other ESI/MS approaches towards the quantitative analyses of global cellular lipidomes directly from crude lipid extracts of biological samples will also be reviewed and compared. Multiple examples of lipidomic analyses from crude lipid extracts employing these approaches will be given to show the power of ESI/MS techniques in lipidomics. Currently, modern society is plagued by the sequelae of lipid-related diseases. It is our hope that the integration of these advances in multiple disciplines will catalyze the development of lipidomics, and such development will lead to improvements in diagnostics and therapeutics, which will ultimately result in the extended longevity and an improved quality of life for humankind. \u00a9 2004 Wiley Periodicals, Inc.,.", "author" : [ { "dropping-particle" : "", "family" : "Han", "given" : "Xianlin", "non-dropping-particle" : "", "parse-names" : false, "suffix" : "" }, { "dropping-particle" : "", "family" : "Gross", "given" : "Richard W.", "non-dropping-particle" : "", "parse-names" : false, "suffix" : "" } ], "container-title" : "Mass Spectrometry Reviews", "id" : "ITEM-1", "issue" : "3", "issued" : { "date-parts" : [ [ "2005" ] ] }, "page" : "367-412", "title" : "Shotgun lipidomics: Electrospray ionization mass spectrometric analysis and quantitation of cellular lipidomes directly from crude extracts of biological samples", "type" : "article-journal", "volume" : "24" }, "uris" : [ "http://www.mendeley.com/documents/?uuid=7e4e6df7-f4f9-479f-b09e-eac8812426fe" ] } ], "mendeley" : { "formattedCitation" : "&lt;sup&gt;19&lt;/sup&gt;", "plainTextFormattedCitation" : "19", "previouslyFormattedCitation" : "&lt;sup&gt;19&lt;/sup&gt;" }, "properties" : { "noteIndex" : 0 }, "schema" : "https://github.com/citation-style-language/schema/raw/master/csl-citation.json" }</w:instrText>
      </w:r>
      <w:r w:rsidR="00570F94">
        <w:rPr>
          <w:rFonts w:cstheme="minorHAnsi"/>
          <w:sz w:val="24"/>
          <w:szCs w:val="24"/>
          <w:lang w:val="en-US"/>
        </w:rPr>
        <w:fldChar w:fldCharType="separate"/>
      </w:r>
      <w:r w:rsidR="00FD22D8" w:rsidRPr="00FD22D8">
        <w:rPr>
          <w:rFonts w:cstheme="minorHAnsi"/>
          <w:noProof/>
          <w:sz w:val="24"/>
          <w:szCs w:val="24"/>
          <w:vertAlign w:val="superscript"/>
          <w:lang w:val="en-US"/>
        </w:rPr>
        <w:t>19</w:t>
      </w:r>
      <w:r w:rsidR="00570F94">
        <w:rPr>
          <w:rFonts w:cstheme="minorHAnsi"/>
          <w:sz w:val="24"/>
          <w:szCs w:val="24"/>
          <w:lang w:val="en-US"/>
        </w:rPr>
        <w:fldChar w:fldCharType="end"/>
      </w:r>
      <w:r w:rsidR="00570F94" w:rsidRPr="00570F94">
        <w:rPr>
          <w:rFonts w:cstheme="minorHAnsi"/>
          <w:sz w:val="24"/>
          <w:szCs w:val="24"/>
          <w:vertAlign w:val="superscript"/>
          <w:lang w:val="en-US"/>
        </w:rPr>
        <w:t>,</w:t>
      </w:r>
      <w:r w:rsidR="00570F94">
        <w:rPr>
          <w:rFonts w:cstheme="minorHAnsi"/>
          <w:sz w:val="24"/>
          <w:szCs w:val="24"/>
          <w:lang w:val="en-US"/>
        </w:rPr>
        <w:fldChar w:fldCharType="begin" w:fldLock="1"/>
      </w:r>
      <w:r w:rsidR="00FD22D8">
        <w:rPr>
          <w:rFonts w:cstheme="minorHAnsi"/>
          <w:sz w:val="24"/>
          <w:szCs w:val="24"/>
          <w:lang w:val="en-US"/>
        </w:rPr>
        <w:instrText>ADDIN CSL_CITATION { "citationItems" : [ { "id" : "ITEM-1", "itemData" : { "DOI" : "10.1016/j.ab.2004.04.004", "ISSN" : "00032697", "PMID" : "15203339", "abstract" : "Cellular lipids are composed of linear combinations of aliphatic chains covalently attached to backbones and/or head groups that collectively represent the cellular lipidome. Herein we present a novel two-dimensional electrospray ionization mass spectrometric approach to fingerprint most of the major and many of the minor lipid classes in the hepatic cellular lipidome, which collectively represent &gt;80% of the total lipid mass, directly from their chloroform extracts. Through lipid class-selective intrasource ionization and subsequent analysis of two-dimensional cross-peak intensities, the chemical identity and mass composition of individual molecular species of most mouse hepatic lipid classes were determined from its chloroform extract. This new integrated platform provides a robust foundation for the automated analysis of multidimensional mass spectra to advance the level of analytical scripting in lipidomics to a new plateau. \u00a9 2004 Elsevier Inc. All rights reserved.", "author" : [ { "dropping-particle" : "", "family" : "Han", "given" : "Xianlin", "non-dropping-particle" : "", "parse-names" : false, "suffix" : "" }, { "dropping-particle" : "", "family" : "Yang", "given" : "Jingyue", "non-dropping-particle" : "", "parse-names" : false, "suffix" : "" }, { "dropping-particle" : "", "family" : "Cheng", "given" : "Hua", "non-dropping-particle" : "", "parse-names" : false, "suffix" : "" }, { "dropping-particle" : "", "family" : "Ye", "given" : "Hongping", "non-dropping-particle" : "", "parse-names" : false, "suffix" : "" }, { "dropping-particle" : "", "family" : "Gross", "given" : "Richard W.", "non-dropping-particle" : "", "parse-names" : false, "suffix" : "" } ], "container-title" : "Analytical Biochemistry", "id" : "ITEM-1", "issue" : "2", "issued" : { "date-parts" : [ [ "2004" ] ] }, "page" : "317-331", "title" : "Toward fingerprinting cellular lipidomes directly from biological samples by two-dimensional electrospray ionization mass spectrometry", "type" : "article-journal", "volume" : "330" }, "uris" : [ "http://www.mendeley.com/documents/?uuid=d8d4abf5-b275-4465-b1b6-2d5f2c5317df" ] } ], "mendeley" : { "formattedCitation" : "&lt;sup&gt;20&lt;/sup&gt;", "plainTextFormattedCitation" : "20", "previouslyFormattedCitation" : "&lt;sup&gt;20&lt;/sup&gt;" }, "properties" : { "noteIndex" : 0 }, "schema" : "https://github.com/citation-style-language/schema/raw/master/csl-citation.json" }</w:instrText>
      </w:r>
      <w:r w:rsidR="00570F94">
        <w:rPr>
          <w:rFonts w:cstheme="minorHAnsi"/>
          <w:sz w:val="24"/>
          <w:szCs w:val="24"/>
          <w:lang w:val="en-US"/>
        </w:rPr>
        <w:fldChar w:fldCharType="separate"/>
      </w:r>
      <w:r w:rsidR="00FD22D8" w:rsidRPr="00FD22D8">
        <w:rPr>
          <w:rFonts w:cstheme="minorHAnsi"/>
          <w:noProof/>
          <w:sz w:val="24"/>
          <w:szCs w:val="24"/>
          <w:vertAlign w:val="superscript"/>
          <w:lang w:val="en-US"/>
        </w:rPr>
        <w:t>20</w:t>
      </w:r>
      <w:r w:rsidR="00570F94">
        <w:rPr>
          <w:rFonts w:cstheme="minorHAnsi"/>
          <w:sz w:val="24"/>
          <w:szCs w:val="24"/>
          <w:lang w:val="en-US"/>
        </w:rPr>
        <w:fldChar w:fldCharType="end"/>
      </w:r>
      <w:r w:rsidR="00570F94" w:rsidRPr="00570F94">
        <w:rPr>
          <w:rFonts w:cstheme="minorHAnsi"/>
          <w:sz w:val="24"/>
          <w:szCs w:val="24"/>
          <w:vertAlign w:val="superscript"/>
          <w:lang w:val="en-US"/>
        </w:rPr>
        <w:t>,</w:t>
      </w:r>
      <w:r w:rsidR="00570F94">
        <w:rPr>
          <w:rFonts w:cstheme="minorHAnsi"/>
          <w:sz w:val="24"/>
          <w:szCs w:val="24"/>
          <w:lang w:val="en-US"/>
        </w:rPr>
        <w:fldChar w:fldCharType="begin" w:fldLock="1"/>
      </w:r>
      <w:r w:rsidR="00FD22D8">
        <w:rPr>
          <w:rFonts w:cstheme="minorHAnsi"/>
          <w:sz w:val="24"/>
          <w:szCs w:val="24"/>
          <w:lang w:val="en-US"/>
        </w:rPr>
        <w:instrText>ADDIN CSL_CITATION { "citationItems" : [ { "id" : "ITEM-1", "itemData" : { "DOI" : "10.1073/pnas.91.22.10635", "ISSN" : "00278424", "PMID" : "7938005", "abstract" : "Electrospray ionization mass spectrometry (ESI-MS) was utilized for the structural determination and quantitative analysis of individual phospholipid molecular species from subpicomole amounts of human erythrocyte plasma membrane phospholipids. The sensitivity of ESI-MS was 2-3 orders of magnitude greater than that achievable with fast-atom bombardment mass spectrometry (FAB-MS). Phospholipid structure determination and quantitative analysis with ESI-MS can be performed directly from chloroform extracts of biologic samples, obviating the need for prior chromatographic separation of phospholipid classes which has been necessary in FAB-MS phospholipid analyses. Furthermore, ESI-MS is uncomplicated by differential fragmentation of molecular ions and idiosyncratic surface desorption, allowing the quantitation of phospholipids with coefficients of determination (r2) &gt; 0.99 and accuracies &gt; 95%. More than 50 human erythrocyte plasma membrane phospholipid constituents were identified by direct ESI-MS analysis of chloroform extracts of plasma membranes derived from the equivalent of &lt;1 \u03bcl of whole blood. The major ethanolamine glycerophospholipid subclass in erythrocyte plasma membranes was plasmenylethanolamine that was highly enriched in polyunsaturated fatty acids at the sn-2 position. Collectively, these results demonstrate that ESI-MS of phospholipids is an enabling strategy for the direct structural determination and quantitative analysis of subpicomole amounts of phospholipids from biologic samples.", "author" : [ { "dropping-particle" : "", "family" : "Han", "given" : "Xianlin", "non-dropping-particle" : "", "parse-names" : false, "suffix" : "" }, { "dropping-particle" : "", "family" : "Gross", "given" : "Richard W.", "non-dropping-particle" : "", "parse-names" : false, "suffix" : "" } ], "container-title" : "Proceedings of the National Academy of Sciences of the United States of America", "id" : "ITEM-1", "issue" : "22", "issued" : { "date-parts" : [ [ "1994" ] ] }, "page" : "10635-10639", "title" : "Electrospray ionization mass spectroscopic analysis of human erythrocyte plasma membrane phospholipids", "type" : "article-journal", "volume" : "91" }, "uris" : [ "http://www.mendeley.com/documents/?uuid=8e190c93-12ac-4428-854c-ed7c4ecd66d9" ] } ], "mendeley" : { "formattedCitation" : "&lt;sup&gt;21&lt;/sup&gt;", "plainTextFormattedCitation" : "21", "previouslyFormattedCitation" : "&lt;sup&gt;21&lt;/sup&gt;" }, "properties" : { "noteIndex" : 0 }, "schema" : "https://github.com/citation-style-language/schema/raw/master/csl-citation.json" }</w:instrText>
      </w:r>
      <w:r w:rsidR="00570F94">
        <w:rPr>
          <w:rFonts w:cstheme="minorHAnsi"/>
          <w:sz w:val="24"/>
          <w:szCs w:val="24"/>
          <w:lang w:val="en-US"/>
        </w:rPr>
        <w:fldChar w:fldCharType="separate"/>
      </w:r>
      <w:r w:rsidR="00FD22D8" w:rsidRPr="00FD22D8">
        <w:rPr>
          <w:rFonts w:cstheme="minorHAnsi"/>
          <w:noProof/>
          <w:sz w:val="24"/>
          <w:szCs w:val="24"/>
          <w:vertAlign w:val="superscript"/>
          <w:lang w:val="en-US"/>
        </w:rPr>
        <w:t>21</w:t>
      </w:r>
      <w:r w:rsidR="00570F94">
        <w:rPr>
          <w:rFonts w:cstheme="minorHAnsi"/>
          <w:sz w:val="24"/>
          <w:szCs w:val="24"/>
          <w:lang w:val="en-US"/>
        </w:rPr>
        <w:fldChar w:fldCharType="end"/>
      </w:r>
      <w:r w:rsidR="00570F94" w:rsidRPr="00570F94">
        <w:rPr>
          <w:rFonts w:cstheme="minorHAnsi"/>
          <w:sz w:val="24"/>
          <w:szCs w:val="24"/>
          <w:vertAlign w:val="superscript"/>
          <w:lang w:val="en-US"/>
        </w:rPr>
        <w:t>,</w:t>
      </w:r>
      <w:r w:rsidR="00570F94">
        <w:rPr>
          <w:rFonts w:cstheme="minorHAnsi"/>
          <w:sz w:val="24"/>
          <w:szCs w:val="24"/>
          <w:lang w:val="en-US"/>
        </w:rPr>
        <w:fldChar w:fldCharType="begin" w:fldLock="1"/>
      </w:r>
      <w:r w:rsidR="00FD22D8">
        <w:rPr>
          <w:rFonts w:cstheme="minorHAnsi"/>
          <w:sz w:val="24"/>
          <w:szCs w:val="24"/>
          <w:lang w:val="en-US"/>
        </w:rPr>
        <w:instrText>ADDIN CSL_CITATION { "citationItems" : [ { "id" : "ITEM-1", "itemData" : { "abstract" : "The remarkable sensitivity of electrospray ionization was exploited to achieve great increases in the sensitivity of tandem mass spectrometric analyses of phospholipids derived from both synthetic and biologic sources. Herein, we demonstrate that (1) product-ion spectra after electrospray ionization can be obtained easily by utilizing &lt;5 pmol of phospholipid with a mass-selected window of less than 2 mass units, (2) the low energy inherent in the electrospray ionization method facilitates analysis of labile molecular ions that are not easily detected with the relatively high energy employed during fast-atom bombardment desorpions, and (3) collision-induced dissociation of precursor ions generated from electrospray ionization often resulted in novel product-ion patterns. Collectively, these results underscore the utility of electrospray ionization tandem mass spectroscopy for the structural determination of diminutive amounts of phospholipids.", "author" : [ { "dropping-particle" : "", "family" : "Xianlin", "given" : "Han", "non-dropping-particle" : "", "parse-names" : false, "suffix" : "" }, { "dropping-particle" : "", "family" : "Richard W.", "given" : "Gross", "non-dropping-particle" : "", "parse-names" : false, "suffix" : "" } ], "container-title" : "Journal of the American Society for Mass Spectrometry", "id" : "ITEM-1", "issue" : "95", "issued" : { "date-parts" : [ [ "1995" ] ] }, "page" : "1202-1210", "title" : "Structural determination of picomole amounts of phospholipids via electrospray ionization tandem mass spectrometry", "type" : "article-journal", "volume" : "6" }, "uris" : [ "http://www.mendeley.com/documents/?uuid=f3764236-9ce2-4066-8db8-fb7643c5b309" ] } ], "mendeley" : { "formattedCitation" : "&lt;sup&gt;22&lt;/sup&gt;", "plainTextFormattedCitation" : "22", "previouslyFormattedCitation" : "&lt;sup&gt;22&lt;/sup&gt;" }, "properties" : { "noteIndex" : 0 }, "schema" : "https://github.com/citation-style-language/schema/raw/master/csl-citation.json" }</w:instrText>
      </w:r>
      <w:r w:rsidR="00570F94">
        <w:rPr>
          <w:rFonts w:cstheme="minorHAnsi"/>
          <w:sz w:val="24"/>
          <w:szCs w:val="24"/>
          <w:lang w:val="en-US"/>
        </w:rPr>
        <w:fldChar w:fldCharType="separate"/>
      </w:r>
      <w:r w:rsidR="00FD22D8" w:rsidRPr="00FD22D8">
        <w:rPr>
          <w:rFonts w:cstheme="minorHAnsi"/>
          <w:noProof/>
          <w:sz w:val="24"/>
          <w:szCs w:val="24"/>
          <w:vertAlign w:val="superscript"/>
          <w:lang w:val="en-US"/>
        </w:rPr>
        <w:t>22</w:t>
      </w:r>
      <w:r w:rsidR="00570F94">
        <w:rPr>
          <w:rFonts w:cstheme="minorHAnsi"/>
          <w:sz w:val="24"/>
          <w:szCs w:val="24"/>
          <w:lang w:val="en-US"/>
        </w:rPr>
        <w:fldChar w:fldCharType="end"/>
      </w:r>
      <w:r w:rsidR="00570F94" w:rsidRPr="00570F94">
        <w:rPr>
          <w:rFonts w:cstheme="minorHAnsi"/>
          <w:sz w:val="24"/>
          <w:szCs w:val="24"/>
          <w:vertAlign w:val="superscript"/>
          <w:lang w:val="en-US"/>
        </w:rPr>
        <w:t>,</w:t>
      </w:r>
      <w:r w:rsidR="00570F94">
        <w:rPr>
          <w:rFonts w:cstheme="minorHAnsi"/>
          <w:sz w:val="24"/>
          <w:szCs w:val="24"/>
          <w:lang w:val="en-US"/>
        </w:rPr>
        <w:fldChar w:fldCharType="begin" w:fldLock="1"/>
      </w:r>
      <w:r w:rsidR="00FD22D8">
        <w:rPr>
          <w:rFonts w:cstheme="minorHAnsi"/>
          <w:sz w:val="24"/>
          <w:szCs w:val="24"/>
          <w:lang w:val="en-US"/>
        </w:rPr>
        <w:instrText>ADDIN CSL_CITATION { "citationItems" : [ { "id" : "ITEM-1", "itemData" : { "DOI" : "10.1021/ja952326r", "ISSN" : "00027863", "abstract" : "The facile structural determination of lysophospholipid regioisomers represents a long-standing problem in phospholipid chemistry. Herein we report that positive-ion electrospray ionization (ESI) tandem mass spectrometry of sodiated lysophospholipid regioisomers results in the presence of multiple diagnostic pairs of product ions which allows the rapid and direct discrimination between sn-1-acyl- and sn-2-acyllysophospholipid regioisomers. For example, after ESI in the positive-ion mode and subsequent collision-induced dissociation, over a 30-fold difference in the peak intensity ratio of product ions at m/z. 104 and 147 was manifest with sodiated sn-1-acyllysophosphatidylcholine in comparison to in-2-acyllysophosphatidylcholine. The observed differences in precursor ion dissociation rates reflect both the kinetically favored formation of a 5-membered phosphodiester (compared to the corresponding 6-membered phosphodiester) and the accelerated rate of an activated vs a nonactivated rearrangement. The structure of individual molecular species and classes of lysophospholipids was substantiated after ESI in the negative-ion mode by tandem mass spectrometry which facilitated identification of lysophospholipid aliphatic constituents and polar head groups. Thus, by exploiting the remarkable sensitivity of electrospray ionization in conjunction with the combined utilization of tandem mass spectrometry in both the positive- and negative-ion modes, structural determination of the specific regioisomer, individual molecular species, and class of lysophospholipids is possible from picomole amounts of material.", "author" : [ { "dropping-particle" : "", "family" : "Han", "given" : "Xianlin", "non-dropping-particle" : "", "parse-names" : false, "suffix" : "" }, { "dropping-particle" : "", "family" : "Gross", "given" : "Richard W.", "non-dropping-particle" : "", "parse-names" : false, "suffix" : "" } ], "container-title" : "Journal of the American Chemical Society", "id" : "ITEM-1", "issue" : "2", "issued" : { "date-parts" : [ [ "1996" ] ] }, "page" : "451-457", "title" : "Structural determination of lysophospholipid regioisomers by electrospray ionization tandem mass spectrometry", "type" : "article-journal", "volume" : "118" }, "uris" : [ "http://www.mendeley.com/documents/?uuid=6ec9b468-8f7f-48af-884e-4547a0faf926" ] } ], "mendeley" : { "formattedCitation" : "&lt;sup&gt;23&lt;/sup&gt;", "plainTextFormattedCitation" : "23", "previouslyFormattedCitation" : "&lt;sup&gt;23&lt;/sup&gt;" }, "properties" : { "noteIndex" : 0 }, "schema" : "https://github.com/citation-style-language/schema/raw/master/csl-citation.json" }</w:instrText>
      </w:r>
      <w:r w:rsidR="00570F94">
        <w:rPr>
          <w:rFonts w:cstheme="minorHAnsi"/>
          <w:sz w:val="24"/>
          <w:szCs w:val="24"/>
          <w:lang w:val="en-US"/>
        </w:rPr>
        <w:fldChar w:fldCharType="separate"/>
      </w:r>
      <w:r w:rsidR="00FD22D8" w:rsidRPr="00FD22D8">
        <w:rPr>
          <w:rFonts w:cstheme="minorHAnsi"/>
          <w:noProof/>
          <w:sz w:val="24"/>
          <w:szCs w:val="24"/>
          <w:vertAlign w:val="superscript"/>
          <w:lang w:val="en-US"/>
        </w:rPr>
        <w:t>23</w:t>
      </w:r>
      <w:r w:rsidR="00570F94">
        <w:rPr>
          <w:rFonts w:cstheme="minorHAnsi"/>
          <w:sz w:val="24"/>
          <w:szCs w:val="24"/>
          <w:lang w:val="en-US"/>
        </w:rPr>
        <w:fldChar w:fldCharType="end"/>
      </w:r>
      <w:r w:rsidR="00570F94">
        <w:rPr>
          <w:rFonts w:cstheme="minorHAnsi"/>
          <w:sz w:val="24"/>
          <w:szCs w:val="24"/>
          <w:lang w:val="en-US"/>
        </w:rPr>
        <w:t>.</w:t>
      </w:r>
      <w:r w:rsidR="00570F94">
        <w:rPr>
          <w:rFonts w:cstheme="minorHAnsi"/>
          <w:sz w:val="24"/>
          <w:szCs w:val="24"/>
          <w:lang w:val="en-GB"/>
        </w:rPr>
        <w:t xml:space="preserve"> If high resolution mass spectrometry can help resolving compound</w:t>
      </w:r>
      <w:r w:rsidR="00E2679C">
        <w:rPr>
          <w:rFonts w:cstheme="minorHAnsi"/>
          <w:sz w:val="24"/>
          <w:szCs w:val="24"/>
          <w:lang w:val="en-GB"/>
        </w:rPr>
        <w:t>s with very close masses</w:t>
      </w:r>
      <w:r w:rsidR="00570F94">
        <w:rPr>
          <w:rFonts w:cstheme="minorHAnsi"/>
          <w:sz w:val="24"/>
          <w:szCs w:val="24"/>
          <w:lang w:val="en-GB"/>
        </w:rPr>
        <w:t xml:space="preserve">, MS/MS is </w:t>
      </w:r>
      <w:r w:rsidR="00E2679C">
        <w:rPr>
          <w:rFonts w:cstheme="minorHAnsi"/>
          <w:sz w:val="24"/>
          <w:szCs w:val="24"/>
          <w:lang w:val="en-GB"/>
        </w:rPr>
        <w:t xml:space="preserve">still </w:t>
      </w:r>
      <w:r w:rsidR="00570F94">
        <w:rPr>
          <w:rFonts w:cstheme="minorHAnsi"/>
          <w:sz w:val="24"/>
          <w:szCs w:val="24"/>
          <w:lang w:val="en-GB"/>
        </w:rPr>
        <w:t xml:space="preserve">mandatory to </w:t>
      </w:r>
      <w:r w:rsidR="00570F94" w:rsidRPr="0065156E">
        <w:rPr>
          <w:rFonts w:cstheme="minorHAnsi"/>
          <w:sz w:val="24"/>
          <w:szCs w:val="24"/>
          <w:lang w:val="en-US"/>
        </w:rPr>
        <w:t xml:space="preserve">perform the elucidation of </w:t>
      </w:r>
      <w:r w:rsidR="00570F94">
        <w:rPr>
          <w:rFonts w:cstheme="minorHAnsi"/>
          <w:sz w:val="24"/>
          <w:szCs w:val="24"/>
          <w:lang w:val="en-GB"/>
        </w:rPr>
        <w:t>structural isomers</w:t>
      </w:r>
      <w:r w:rsidR="00B01FA5" w:rsidRPr="00A278C3">
        <w:rPr>
          <w:rFonts w:cstheme="minorHAnsi"/>
          <w:sz w:val="24"/>
          <w:szCs w:val="24"/>
          <w:lang w:val="en-GB"/>
        </w:rPr>
        <w:fldChar w:fldCharType="begin" w:fldLock="1"/>
      </w:r>
      <w:r w:rsidR="00FD22D8">
        <w:rPr>
          <w:rFonts w:cstheme="minorHAnsi"/>
          <w:sz w:val="24"/>
          <w:szCs w:val="24"/>
          <w:lang w:val="en-GB"/>
        </w:rPr>
        <w:instrText>ADDIN CSL_CITATION { "citationItems" : [ { "id" : "ITEM-1", "itemData" : { "DOI" : "10.1016/j.jchromb.2009.02.033", "ISSN" : "15700232", "PMID" : "19269264", "abstract" : "This review describes the use of low-energy collisionally activated dissociation (CAD) with both tandem quadrupole and ion-trap mass spectrometry toward structural characterization of glycerophospholipids (GPLs), including classes of glycerophosphocholine, glycerophosphoethanolamine, glycerophosphoserine, glycerophosphoglycerol glycerophosphoinositol and glycerophosphatidic acid, as well as their lyso-, plasmanyl-, and plasmenylphospholipid subclasses. The mechanisms underlying the fragmentation processes leading to structural characterization of GPLs in various ion forms desorbed by electrospray ionization in the positive-ion and negative-ion modes are also discussed. The tandem mass spectrometric approaches afford the identification of the polar head group, the fatty acid substituents and the location of the radyl groups on the glycerol backbone of all the GPLs. \u00a9 2009 Elsevier B.V. All rights reserved.", "author" : [ { "dropping-particle" : "", "family" : "Hsu", "given" : "Fong Fu", "non-dropping-particle" : "", "parse-names" : false, "suffix" : "" }, { "dropping-particle" : "", "family" : "Turk", "given" : "J.", "non-dropping-particle" : "", "parse-names" : false, "suffix" : "" } ], "container-title" : "Journal of Chromatography B: Analytical Technologies in the Biomedical and Life Sciences", "id" : "ITEM-1", "issue" : "26", "issued" : { "date-parts" : [ [ "2009" ] ] }, "page" : "2673-2695", "title" : "Electrospray ionization with low-energy collisionally activated dissociation tandem mass spectrometry of glycerophospholipids: Mechanisms of fragmentation and structural characterization", "type" : "article-journal", "volume" : "877" }, "uris" : [ "http://www.mendeley.com/documents/?uuid=4fc16d0b-081c-4577-b022-5474560a21fd" ] } ], "mendeley" : { "formattedCitation" : "&lt;sup&gt;24&lt;/sup&gt;", "plainTextFormattedCitation" : "24", "previouslyFormattedCitation" : "&lt;sup&gt;24&lt;/sup&gt;" }, "properties" : { "noteIndex" : 0 }, "schema" : "https://github.com/citation-style-language/schema/raw/master/csl-citation.json" }</w:instrText>
      </w:r>
      <w:r w:rsidR="00B01FA5" w:rsidRPr="00A278C3">
        <w:rPr>
          <w:rFonts w:cstheme="minorHAnsi"/>
          <w:sz w:val="24"/>
          <w:szCs w:val="24"/>
          <w:lang w:val="en-GB"/>
        </w:rPr>
        <w:fldChar w:fldCharType="separate"/>
      </w:r>
      <w:r w:rsidR="00FD22D8" w:rsidRPr="00FD22D8">
        <w:rPr>
          <w:rFonts w:cstheme="minorHAnsi"/>
          <w:noProof/>
          <w:sz w:val="24"/>
          <w:szCs w:val="24"/>
          <w:vertAlign w:val="superscript"/>
          <w:lang w:val="en-GB"/>
        </w:rPr>
        <w:t>24</w:t>
      </w:r>
      <w:r w:rsidR="00B01FA5" w:rsidRPr="00A278C3">
        <w:rPr>
          <w:rFonts w:cstheme="minorHAnsi"/>
          <w:sz w:val="24"/>
          <w:szCs w:val="24"/>
          <w:lang w:val="en-GB"/>
        </w:rPr>
        <w:fldChar w:fldCharType="end"/>
      </w:r>
      <w:r w:rsidR="00FD22D8" w:rsidRPr="00FD22D8">
        <w:rPr>
          <w:rFonts w:cstheme="minorHAnsi"/>
          <w:sz w:val="24"/>
          <w:szCs w:val="24"/>
          <w:vertAlign w:val="superscript"/>
          <w:lang w:val="en-GB"/>
        </w:rPr>
        <w:t>,</w:t>
      </w:r>
      <w:r w:rsidR="00FD22D8" w:rsidRPr="00FD22D8">
        <w:rPr>
          <w:rFonts w:cstheme="minorHAnsi"/>
          <w:color w:val="00B050"/>
          <w:sz w:val="24"/>
          <w:szCs w:val="24"/>
          <w:lang w:val="en-GB"/>
        </w:rPr>
        <w:fldChar w:fldCharType="begin" w:fldLock="1"/>
      </w:r>
      <w:r w:rsidR="00FD22D8" w:rsidRPr="00FD22D8">
        <w:rPr>
          <w:rFonts w:cstheme="minorHAnsi"/>
          <w:color w:val="00B050"/>
          <w:sz w:val="24"/>
          <w:szCs w:val="24"/>
          <w:lang w:val="en-GB"/>
        </w:rPr>
        <w:instrText>ADDIN CSL_CITATION { "citationItems" : [ { "id" : "ITEM-1", "itemData" : { "DOI" : "10.1002/rcm.8897", "ISSN" : "10970231", "PMID" : "32673427", "abstract" : "Rationale: Lipid A is a part of the lipopolysaccharide layer, which is a main component of the outer membrane from Gram-negative bacteria. It can be sensed by mammalians to identify the presence of Gram-negative bacteria in their tissues and plays a key role in the pathogenesis of bacterial infections. Lipid A is also used as an adjuvant in human vaccines, emphasizing the importance of its structural analysis. Methods: In order to distinguish and characterize various lipid A species, a liquid chromatography coupled to tandem mass spectrometry (LC/MS/MS) method was developed. Isolation of lipid A from different bacteria was carried out using a modified Bligh and Dyer extraction following a mild acid hydrolysis. Chromatography was performed using a bifunctional reversed-phase-based stationary phase. High-resolution MS using negative electrospray ionization was applied and MS/MS experiments utilizing high-energy collisional dissociation generated diagnostic product ions, which allowed the assignment of the side chains to distinct positions of the lipid A backbone. Results: The method was applied to lipid A isolations of Escherichia coli (E. coli), Pseudomonas putida (P. putida) and Pseudomonas taiwanensis (P. taiwanensis). Various lipid A species were identified by their accurate masses and their structures were characterized using MS/MS experiments. Previously described lipid A structures from E. coli were identified and their structures confirmed by MS/MS. For the biotechnologically relevant strains P. putida and P. taiwanensis, we confirmed species by MS/MS, which have previously only been analyzed using MS. In addition, several lipid A species were discovered that have not been previously described in the literature. Conclusions: The combination of LC and MS/MS enabled the selective and sensitive identification and structural characterization of various lipid A species from Gram-negative bacteria. These species varied in their substituted side chains, speaking of fatty acids and phosphate groups. Characteristic product ions facilitated the assignment of side chains to distinct positions of the lipid A backbone.", "author" : [ { "dropping-particle" : "", "family" : "Froning", "given" : "Matti", "non-dropping-particle" : "", "parse-names" : false, "suffix" : "" }, { "dropping-particle" : "", "family" : "Helmer", "given" : "Patrick O.", "non-dropping-particle" : "", "parse-names" : false, "suffix" : "" }, { "dropping-particle" : "", "family" : "Hayen", "given" : "Heiko", "non-dropping-particle" : "", "parse-names" : false, "suffix" : "" } ], "container-title" : "Rapid Communications in Mass Spectrometry", "id" : "ITEM-1", "issue" : "21", "issued" : { "date-parts" : [ [ "2020" ] ] }, "page" : "1-9", "title" : "Identification and structural characterization of lipid A from Escherichia coli, Pseudomonas putida and Pseudomonas taiwanensis using liquid chromatography coupled to high-resolution tandem mass spectrometry", "type" : "article-journal", "volume" : "34" }, "uris" : [ "http://www.mendeley.com/documents/?uuid=f8bb9a08-78bc-4bd8-840a-1b48dc7a87aa" ] } ], "mendeley" : { "formattedCitation" : "&lt;sup&gt;25&lt;/sup&gt;", "plainTextFormattedCitation" : "25" }, "properties" : { "noteIndex" : 0 }, "schema" : "https://github.com/citation-style-language/schema/raw/master/csl-citation.json" }</w:instrText>
      </w:r>
      <w:r w:rsidR="00FD22D8" w:rsidRPr="00FD22D8">
        <w:rPr>
          <w:rFonts w:cstheme="minorHAnsi"/>
          <w:color w:val="00B050"/>
          <w:sz w:val="24"/>
          <w:szCs w:val="24"/>
          <w:lang w:val="en-GB"/>
        </w:rPr>
        <w:fldChar w:fldCharType="separate"/>
      </w:r>
      <w:r w:rsidR="00FD22D8" w:rsidRPr="00FD22D8">
        <w:rPr>
          <w:rFonts w:cstheme="minorHAnsi"/>
          <w:noProof/>
          <w:color w:val="00B050"/>
          <w:sz w:val="24"/>
          <w:szCs w:val="24"/>
          <w:vertAlign w:val="superscript"/>
          <w:lang w:val="en-GB"/>
        </w:rPr>
        <w:t>25</w:t>
      </w:r>
      <w:r w:rsidR="00FD22D8" w:rsidRPr="00FD22D8">
        <w:rPr>
          <w:rFonts w:cstheme="minorHAnsi"/>
          <w:color w:val="00B050"/>
          <w:sz w:val="24"/>
          <w:szCs w:val="24"/>
          <w:lang w:val="en-GB"/>
        </w:rPr>
        <w:fldChar w:fldCharType="end"/>
      </w:r>
      <w:r w:rsidR="00B01FA5" w:rsidRPr="00A278C3">
        <w:rPr>
          <w:rFonts w:cstheme="minorHAnsi"/>
          <w:sz w:val="24"/>
          <w:szCs w:val="24"/>
          <w:lang w:val="en-GB"/>
        </w:rPr>
        <w:t>.</w:t>
      </w:r>
      <w:r w:rsidR="00E2679C">
        <w:rPr>
          <w:rFonts w:cstheme="minorHAnsi"/>
          <w:sz w:val="24"/>
          <w:szCs w:val="24"/>
          <w:lang w:val="en-GB"/>
        </w:rPr>
        <w:t xml:space="preserve"> Lipid isomers elucidation </w:t>
      </w:r>
      <w:r w:rsidR="00570F94">
        <w:rPr>
          <w:rFonts w:cstheme="minorHAnsi"/>
          <w:sz w:val="24"/>
          <w:szCs w:val="24"/>
          <w:lang w:val="en-GB"/>
        </w:rPr>
        <w:t>may</w:t>
      </w:r>
      <w:r w:rsidR="00E2679C">
        <w:rPr>
          <w:rFonts w:cstheme="minorHAnsi"/>
          <w:sz w:val="24"/>
          <w:szCs w:val="24"/>
          <w:lang w:val="en-GB"/>
        </w:rPr>
        <w:t xml:space="preserve"> </w:t>
      </w:r>
      <w:r w:rsidR="00C41384">
        <w:rPr>
          <w:rFonts w:cstheme="minorHAnsi"/>
          <w:sz w:val="24"/>
          <w:szCs w:val="24"/>
          <w:lang w:val="en-GB"/>
        </w:rPr>
        <w:t xml:space="preserve">moreover </w:t>
      </w:r>
      <w:r w:rsidR="00570F94">
        <w:rPr>
          <w:rFonts w:cstheme="minorHAnsi"/>
          <w:sz w:val="24"/>
          <w:szCs w:val="24"/>
          <w:lang w:val="en-GB"/>
        </w:rPr>
        <w:t>require the use of specific reaction</w:t>
      </w:r>
      <w:r w:rsidR="00E2679C">
        <w:rPr>
          <w:rFonts w:cstheme="minorHAnsi"/>
          <w:sz w:val="24"/>
          <w:szCs w:val="24"/>
          <w:lang w:val="en-GB"/>
        </w:rPr>
        <w:t>s</w:t>
      </w:r>
      <w:r w:rsidR="00570F94">
        <w:rPr>
          <w:rFonts w:cstheme="minorHAnsi"/>
          <w:sz w:val="24"/>
          <w:szCs w:val="24"/>
          <w:lang w:val="en-GB"/>
        </w:rPr>
        <w:t xml:space="preserve"> like ozonolysis</w:t>
      </w:r>
      <w:r w:rsidR="00540B3F">
        <w:rPr>
          <w:rFonts w:cstheme="minorHAnsi"/>
          <w:sz w:val="24"/>
          <w:szCs w:val="24"/>
          <w:lang w:val="en-GB"/>
        </w:rPr>
        <w:fldChar w:fldCharType="begin" w:fldLock="1"/>
      </w:r>
      <w:r w:rsidR="00FD22D8">
        <w:rPr>
          <w:rFonts w:cstheme="minorHAnsi"/>
          <w:sz w:val="24"/>
          <w:szCs w:val="24"/>
          <w:lang w:val="en-GB"/>
        </w:rPr>
        <w:instrText>ADDIN CSL_CITATION { "citationItems" : [ { "id" : "ITEM-1", "itemData" : { "DOI" : "10.1016/j.aca.2012.12.012", "ISSN" : "00032670", "PMID" : "23327947", "abstract" : "The direct determination of double bond positions in unsaturated lipids using in-line ozonolysis-mass spectrometry (O3-MS) is described. In this experiment, ozone penetrates through the semi-permeable Teflon AF-2400 tubing containing a flow of a solution of fatty acid methyl esters (FAME). Unsaturated FAME are thus oxidized by the ozone and cleaved at the double bond positions. The ozonolysis products then flow directly into the atmospheric pressure photoionization (APPI) source of a mass spectrometer for analysis. Aldehyde products retaining the methyl ester group are indicative of the double bond positions in unsaturated FAME. For the first time, O3-MS is able to couple directly to high performance liquid chromatography (HPLC), making the double bond localization in lipid mixtures possible. The application of LC/O3-MS has been demonstrated for a fat sample from bovine adipose tissue. A total of 9 unsaturated FAME including 6 positional isomers were identified unambiguously, without comparison to standards. The in-line ozonolysis reaction apparatus is applicable to most mass spectrometers without instrumental modification; it is also directly compatible with various LC columns. The LC/O3-MS method described here is thus a practical, versatile and easy to use new approach to the direct determination of double bond positions in lipids, even in complex mixtures. \u00a9 2012 Elsevier B.V.", "author" : [ { "dropping-particle" : "", "family" : "Sun", "given" : "Chenxing", "non-dropping-particle" : "", "parse-names" : false, "suffix" : "" }, { "dropping-particle" : "", "family" : "Zhao", "given" : "Yuan Yuan", "non-dropping-particle" : "", "parse-names" : false, "suffix" : "" }, { "dropping-particle" : "", "family" : "Curtis", "given" : "Jonathan M.", "non-dropping-particle" : "", "parse-names" : false, "suffix" : "" } ], "container-title" : "Analytica Chimica Acta", "id" : "ITEM-1", "issued" : { "date-parts" : [ [ "2013" ] ] }, "page" : "68-75", "publisher" : "Elsevier B.V.", "title" : "The direct determination of double bond positions in lipid mixtures by liquid chromatography/in-line ozonolysis/mass spectrometry", "type" : "article-journal", "volume" : "762" }, "uris" : [ "http://www.mendeley.com/documents/?uuid=7245bd6f-a155-42cb-a169-b45158fe9cba" ] } ], "mendeley" : { "formattedCitation" : "&lt;sup&gt;26&lt;/sup&gt;", "plainTextFormattedCitation" : "26", "previouslyFormattedCitation" : "&lt;sup&gt;25&lt;/sup&gt;" }, "properties" : { "noteIndex" : 0 }, "schema" : "https://github.com/citation-style-language/schema/raw/master/csl-citation.json" }</w:instrText>
      </w:r>
      <w:r w:rsidR="00540B3F">
        <w:rPr>
          <w:rFonts w:cstheme="minorHAnsi"/>
          <w:sz w:val="24"/>
          <w:szCs w:val="24"/>
          <w:lang w:val="en-GB"/>
        </w:rPr>
        <w:fldChar w:fldCharType="separate"/>
      </w:r>
      <w:r w:rsidR="00FD22D8" w:rsidRPr="00FD22D8">
        <w:rPr>
          <w:rFonts w:cstheme="minorHAnsi"/>
          <w:noProof/>
          <w:sz w:val="24"/>
          <w:szCs w:val="24"/>
          <w:vertAlign w:val="superscript"/>
          <w:lang w:val="en-GB"/>
        </w:rPr>
        <w:t>26</w:t>
      </w:r>
      <w:r w:rsidR="00540B3F">
        <w:rPr>
          <w:rFonts w:cstheme="minorHAnsi"/>
          <w:sz w:val="24"/>
          <w:szCs w:val="24"/>
          <w:lang w:val="en-GB"/>
        </w:rPr>
        <w:fldChar w:fldCharType="end"/>
      </w:r>
      <w:r w:rsidR="00540B3F" w:rsidRPr="00540B3F">
        <w:rPr>
          <w:rFonts w:cstheme="minorHAnsi"/>
          <w:sz w:val="24"/>
          <w:szCs w:val="24"/>
          <w:vertAlign w:val="superscript"/>
          <w:lang w:val="en-GB"/>
        </w:rPr>
        <w:t>,</w:t>
      </w:r>
      <w:r w:rsidR="00540B3F">
        <w:rPr>
          <w:rFonts w:cstheme="minorHAnsi"/>
          <w:sz w:val="24"/>
          <w:szCs w:val="24"/>
          <w:lang w:val="en-GB"/>
        </w:rPr>
        <w:fldChar w:fldCharType="begin" w:fldLock="1"/>
      </w:r>
      <w:r w:rsidR="00FD22D8">
        <w:rPr>
          <w:rFonts w:cstheme="minorHAnsi"/>
          <w:sz w:val="24"/>
          <w:szCs w:val="24"/>
          <w:lang w:val="en-GB"/>
        </w:rPr>
        <w:instrText>ADDIN CSL_CITATION { "citationItems" : [ { "id" : "ITEM-1", "itemData" : { "DOI" : "10.1021/acs.analchem.7b04007", "ISSN" : "15206882", "PMID" : "29341601", "abstract" : "The increasing focus on lipid metabolism has revealed a need for analytical techniques capable of structurally characterizing lipids with a high degree of specificity. Lipids can exist as any one of a large number of double bond positional isomers, which are indistinguishable by single-stage mass spectrometry alone. Ozonolysis reactions coupled to mass spectrometry have previously been demonstrated as a means for localizing double bonds in unsaturated lipids. Here we describe an online, solution-phase reactor using ozone produced via a low-pressure mercury lamp, which generates aldehyde products diagnostic of cleavage at a particular double bond position. This flow-cell device is utilized in conjunction with structurally selective ion mobility-mass spectrometry. The lamp-mediated reaction was found to be effective for multiple lipid species in both positive and negative ionization modes, and the conversion efficiency from precursor to product ions was tunable across a wide range (20-95%) by varying the flow rate through the ozonolysis device. Ion mobility separation of the ozonolysis products generated additional structural information and revealed the presence of saturated species in a complex mixture. The method presented here is simple, robust, and readily coupled to existing instrument platforms with minimal modifications necessary. For these reasons, application to standard lipidomic workflows is possible and AIDS in more comprehensive structural characterization of a myriad of lipid species.", "author" : [ { "dropping-particle" : "", "family" : "Harris", "given" : "Rachel A.", "non-dropping-particle" : "", "parse-names" : false, "suffix" : "" }, { "dropping-particle" : "", "family" : "May", "given" : "Jody C.", "non-dropping-particle" : "", "parse-names" : false, "suffix" : "" }, { "dropping-particle" : "", "family" : "Stinson", "given" : "Craig A.", "non-dropping-particle" : "", "parse-names" : false, "suffix" : "" }, { "dropping-particle" : "", "family" : "Xia", "given" : "Yu", "non-dropping-particle" : "", "parse-names" : false, "suffix" : "" }, { "dropping-particle" : "", "family" : "McLean", "given" : "John A.", "non-dropping-particle" : "", "parse-names" : false, "suffix" : "" } ], "container-title" : "Analytical Chemistry", "id" : "ITEM-1", "issue" : "3", "issued" : { "date-parts" : [ [ "2018" ] ] }, "page" : "1915-1924", "title" : "Determining Double Bond Position in Lipids Using Online Ozonolysis Coupled to Liquid Chromatography and Ion Mobility-Mass Spectrometry", "type" : "article-journal", "volume" : "90" }, "uris" : [ "http://www.mendeley.com/documents/?uuid=cbbf2022-15a0-4b9a-bc37-c12d26d4cd0d" ] } ], "mendeley" : { "formattedCitation" : "&lt;sup&gt;27&lt;/sup&gt;", "plainTextFormattedCitation" : "27", "previouslyFormattedCitation" : "&lt;sup&gt;26&lt;/sup&gt;" }, "properties" : { "noteIndex" : 0 }, "schema" : "https://github.com/citation-style-language/schema/raw/master/csl-citation.json" }</w:instrText>
      </w:r>
      <w:r w:rsidR="00540B3F">
        <w:rPr>
          <w:rFonts w:cstheme="minorHAnsi"/>
          <w:sz w:val="24"/>
          <w:szCs w:val="24"/>
          <w:lang w:val="en-GB"/>
        </w:rPr>
        <w:fldChar w:fldCharType="separate"/>
      </w:r>
      <w:r w:rsidR="00FD22D8" w:rsidRPr="00FD22D8">
        <w:rPr>
          <w:rFonts w:cstheme="minorHAnsi"/>
          <w:noProof/>
          <w:sz w:val="24"/>
          <w:szCs w:val="24"/>
          <w:vertAlign w:val="superscript"/>
          <w:lang w:val="en-GB"/>
        </w:rPr>
        <w:t>27</w:t>
      </w:r>
      <w:r w:rsidR="00540B3F">
        <w:rPr>
          <w:rFonts w:cstheme="minorHAnsi"/>
          <w:sz w:val="24"/>
          <w:szCs w:val="24"/>
          <w:lang w:val="en-GB"/>
        </w:rPr>
        <w:fldChar w:fldCharType="end"/>
      </w:r>
      <w:r w:rsidR="00540B3F" w:rsidRPr="00540B3F">
        <w:rPr>
          <w:rFonts w:cstheme="minorHAnsi"/>
          <w:sz w:val="24"/>
          <w:szCs w:val="24"/>
          <w:vertAlign w:val="superscript"/>
          <w:lang w:val="en-GB"/>
        </w:rPr>
        <w:t>,</w:t>
      </w:r>
      <w:r w:rsidR="00540B3F">
        <w:rPr>
          <w:rFonts w:cstheme="minorHAnsi"/>
          <w:sz w:val="24"/>
          <w:szCs w:val="24"/>
          <w:lang w:val="en-GB"/>
        </w:rPr>
        <w:fldChar w:fldCharType="begin" w:fldLock="1"/>
      </w:r>
      <w:r w:rsidR="00FD22D8">
        <w:rPr>
          <w:rFonts w:cstheme="minorHAnsi"/>
          <w:sz w:val="24"/>
          <w:szCs w:val="24"/>
          <w:lang w:val="en-GB"/>
        </w:rPr>
        <w:instrText>ADDIN CSL_CITATION { "citationItems" : [ { "id" : "ITEM-1", "itemData" : { "DOI" : "10.1021/acs.analchem.7b04091", "ISSN" : "15206882", "PMID" : "29220163", "abstract" : "One of the most significant challenges in contemporary lipidomics lies in the separation and identification of lipid isomers that differ only in site(s) of unsaturation or geometric configuration of the carbon-carbon double bonds. While analytical separation techniques including ion mobility spectrometry (IMS) and liquid chromatography (LC) can separate isomeric lipids under appropriate conditions, conventional tandem mass spectrometry cannot provide unequivocal identification. To address this challenge, we have implemented ozone-induced dissociation (OzID) in-line with LC, IMS, and high resolution mass spectrometry. Modification of an IMS-capable quadrupole time-of-flight mass spectrometer was undertaken to allow the introduction of ozone into the high-pressure trapping ion funnel region preceding the IMS cell. This enabled the novel LC-OzID-IMS-MS configuration where ozonolysis of ionized lipids occurred rapidly (10 ms) without prior mass-selection. LC-elution time alignment combined with accurate mass and arrival time extraction of ozonolysis products facilitated correlation of precursor and product ions without mass-selection (and associated reductions in duty cycle). Unsaturated lipids across 11 classes were examined using this workflow in both positive and negative ion modalities, and in all cases, the positions of carbon-carbon double bonds were unequivocally assigned based on predictable OzID transitions. Under these conditions, geometric isomers exhibited different IMS arrival time distributions and distinct OzID product ion ratios providing a means for discrimination of cis/trans double bonds in complex lipids. The combination of OzID with multidimensional separations shows significant promise for facile profiling of unsaturation patterns within complex lipidomes including human plasma.", "author" : [ { "dropping-particle" : "", "family" : "Poad", "given" : "Berwyck L.J.", "non-dropping-particle" : "", "parse-names" : false, "suffix" : "" }, { "dropping-particle" : "", "family" : "Zheng", "given" : "Xueyun", "non-dropping-particle" : "", "parse-names" : false, "suffix" : "" }, { "dropping-particle" : "", "family" : "Mitchell", "given" : "Todd W.", "non-dropping-particle" : "", "parse-names" : false, "suffix" : "" }, { "dropping-particle" : "", "family" : "Smith", "given" : "Richard D.", "non-dropping-particle" : "", "parse-names" : false, "suffix" : "" }, { "dropping-particle" : "", "family" : "Baker", "given" : "Erin S.", "non-dropping-particle" : "", "parse-names" : false, "suffix" : "" }, { "dropping-particle" : "", "family" : "Blanksby", "given" : "Stephen J.", "non-dropping-particle" : "", "parse-names" : false, "suffix" : "" } ], "container-title" : "Analytical Chemistry", "id" : "ITEM-1", "issue" : "2", "issued" : { "date-parts" : [ [ "2018" ] ] }, "page" : "1292-1300", "title" : "Online Ozonolysis Combined with Ion Mobility-Mass Spectrometry Provides a New Platform for Lipid Isomer Analyses", "type" : "article-journal", "volume" : "90" }, "uris" : [ "http://www.mendeley.com/documents/?uuid=9a676d9e-ed1e-4402-aaa2-53953317407e" ] } ], "mendeley" : { "formattedCitation" : "&lt;sup&gt;28&lt;/sup&gt;", "plainTextFormattedCitation" : "28", "previouslyFormattedCitation" : "&lt;sup&gt;27&lt;/sup&gt;" }, "properties" : { "noteIndex" : 0 }, "schema" : "https://github.com/citation-style-language/schema/raw/master/csl-citation.json" }</w:instrText>
      </w:r>
      <w:r w:rsidR="00540B3F">
        <w:rPr>
          <w:rFonts w:cstheme="minorHAnsi"/>
          <w:sz w:val="24"/>
          <w:szCs w:val="24"/>
          <w:lang w:val="en-GB"/>
        </w:rPr>
        <w:fldChar w:fldCharType="separate"/>
      </w:r>
      <w:r w:rsidR="00FD22D8" w:rsidRPr="00FD22D8">
        <w:rPr>
          <w:rFonts w:cstheme="minorHAnsi"/>
          <w:noProof/>
          <w:sz w:val="24"/>
          <w:szCs w:val="24"/>
          <w:vertAlign w:val="superscript"/>
          <w:lang w:val="en-GB"/>
        </w:rPr>
        <w:t>28</w:t>
      </w:r>
      <w:r w:rsidR="00540B3F">
        <w:rPr>
          <w:rFonts w:cstheme="minorHAnsi"/>
          <w:sz w:val="24"/>
          <w:szCs w:val="24"/>
          <w:lang w:val="en-GB"/>
        </w:rPr>
        <w:fldChar w:fldCharType="end"/>
      </w:r>
      <w:r w:rsidR="00570F94">
        <w:rPr>
          <w:rFonts w:cstheme="minorHAnsi"/>
          <w:sz w:val="24"/>
          <w:szCs w:val="24"/>
          <w:lang w:val="en-GB"/>
        </w:rPr>
        <w:t>.</w:t>
      </w:r>
    </w:p>
    <w:p w14:paraId="6586903C" w14:textId="36E9B909" w:rsidR="00E342FC" w:rsidRDefault="00570F94" w:rsidP="00457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cstheme="minorHAnsi"/>
          <w:sz w:val="24"/>
          <w:szCs w:val="24"/>
          <w:lang w:val="en-GB"/>
        </w:rPr>
      </w:pPr>
      <w:r>
        <w:rPr>
          <w:rFonts w:cstheme="minorHAnsi"/>
          <w:sz w:val="24"/>
          <w:szCs w:val="24"/>
          <w:lang w:val="en-US"/>
        </w:rPr>
        <w:t>I</w:t>
      </w:r>
      <w:r w:rsidRPr="0065156E">
        <w:rPr>
          <w:rFonts w:cstheme="minorHAnsi"/>
          <w:sz w:val="24"/>
          <w:szCs w:val="24"/>
          <w:lang w:val="en-US"/>
        </w:rPr>
        <w:t>n</w:t>
      </w:r>
      <w:r w:rsidR="00737910">
        <w:rPr>
          <w:rFonts w:cstheme="minorHAnsi"/>
          <w:sz w:val="24"/>
          <w:szCs w:val="24"/>
          <w:lang w:val="en-US"/>
        </w:rPr>
        <w:t xml:space="preserve"> </w:t>
      </w:r>
      <w:r w:rsidRPr="0065156E">
        <w:rPr>
          <w:rFonts w:cstheme="minorHAnsi"/>
          <w:sz w:val="24"/>
          <w:szCs w:val="24"/>
          <w:lang w:val="en-US"/>
        </w:rPr>
        <w:t xml:space="preserve">addition to </w:t>
      </w:r>
      <w:r>
        <w:rPr>
          <w:rFonts w:cstheme="minorHAnsi"/>
          <w:sz w:val="24"/>
          <w:szCs w:val="24"/>
          <w:lang w:val="en-GB"/>
        </w:rPr>
        <w:t>front-end separation methods such as liquid chromatography (LC)</w:t>
      </w:r>
      <w:r>
        <w:rPr>
          <w:rFonts w:cstheme="minorHAnsi"/>
          <w:sz w:val="24"/>
          <w:szCs w:val="24"/>
          <w:lang w:val="en-US"/>
        </w:rPr>
        <w:t xml:space="preserve">, </w:t>
      </w:r>
      <w:r w:rsidRPr="0065156E">
        <w:rPr>
          <w:rFonts w:cstheme="minorHAnsi"/>
          <w:sz w:val="24"/>
          <w:szCs w:val="24"/>
          <w:lang w:val="en-US"/>
        </w:rPr>
        <w:t>multidimensional LC</w:t>
      </w:r>
      <w:r>
        <w:rPr>
          <w:rFonts w:cstheme="minorHAnsi"/>
          <w:sz w:val="24"/>
          <w:szCs w:val="24"/>
          <w:lang w:val="en-US"/>
        </w:rPr>
        <w:t xml:space="preserve"> and gas</w:t>
      </w:r>
      <w:r w:rsidRPr="0065156E">
        <w:rPr>
          <w:rFonts w:cstheme="minorHAnsi"/>
          <w:sz w:val="24"/>
          <w:szCs w:val="24"/>
          <w:lang w:val="en-US"/>
        </w:rPr>
        <w:t xml:space="preserve"> chromatography</w:t>
      </w:r>
      <w:r w:rsidR="00BE278A">
        <w:rPr>
          <w:rFonts w:cstheme="minorHAnsi"/>
          <w:sz w:val="24"/>
          <w:szCs w:val="24"/>
          <w:lang w:val="en-US"/>
        </w:rPr>
        <w:t xml:space="preserve"> (GC)</w:t>
      </w:r>
      <w:r>
        <w:rPr>
          <w:rFonts w:cstheme="minorHAnsi"/>
          <w:sz w:val="24"/>
          <w:szCs w:val="24"/>
          <w:lang w:val="en-US"/>
        </w:rPr>
        <w:t xml:space="preserve">, </w:t>
      </w:r>
      <w:r w:rsidRPr="0065156E">
        <w:rPr>
          <w:rFonts w:cstheme="minorHAnsi"/>
          <w:sz w:val="24"/>
          <w:szCs w:val="24"/>
          <w:lang w:val="en-US"/>
        </w:rPr>
        <w:t>ion</w:t>
      </w:r>
      <w:r>
        <w:rPr>
          <w:rFonts w:cstheme="minorHAnsi"/>
          <w:sz w:val="24"/>
          <w:szCs w:val="24"/>
          <w:lang w:val="en-GB"/>
        </w:rPr>
        <w:t xml:space="preserve"> mobility spectrometry (IMS) </w:t>
      </w:r>
      <w:r>
        <w:rPr>
          <w:rFonts w:cstheme="minorHAnsi"/>
          <w:sz w:val="24"/>
          <w:szCs w:val="24"/>
          <w:lang w:val="en-US"/>
        </w:rPr>
        <w:t xml:space="preserve">can be used both as an additional separation method and </w:t>
      </w:r>
      <w:r w:rsidR="00823245">
        <w:rPr>
          <w:rFonts w:cstheme="minorHAnsi"/>
          <w:sz w:val="24"/>
          <w:szCs w:val="24"/>
          <w:lang w:val="en-US"/>
        </w:rPr>
        <w:t>to</w:t>
      </w:r>
      <w:r w:rsidR="00C41384">
        <w:rPr>
          <w:rFonts w:cstheme="minorHAnsi"/>
          <w:sz w:val="24"/>
          <w:szCs w:val="24"/>
          <w:lang w:val="en-US"/>
        </w:rPr>
        <w:t xml:space="preserve"> provid</w:t>
      </w:r>
      <w:r w:rsidR="00823245">
        <w:rPr>
          <w:rFonts w:cstheme="minorHAnsi"/>
          <w:sz w:val="24"/>
          <w:szCs w:val="24"/>
          <w:lang w:val="en-US"/>
        </w:rPr>
        <w:t>e</w:t>
      </w:r>
      <w:r w:rsidR="00C41384">
        <w:rPr>
          <w:rFonts w:cstheme="minorHAnsi"/>
          <w:sz w:val="24"/>
          <w:szCs w:val="24"/>
          <w:lang w:val="en-US"/>
        </w:rPr>
        <w:t xml:space="preserve"> an additional identifier by the mean of the drift time,</w:t>
      </w:r>
      <w:r w:rsidR="000255AA">
        <w:rPr>
          <w:rFonts w:cstheme="minorHAnsi"/>
          <w:sz w:val="24"/>
          <w:szCs w:val="24"/>
          <w:lang w:val="en-US"/>
        </w:rPr>
        <w:t xml:space="preserve"> thus</w:t>
      </w:r>
      <w:r w:rsidR="00C41384">
        <w:rPr>
          <w:rFonts w:cstheme="minorHAnsi"/>
          <w:sz w:val="24"/>
          <w:szCs w:val="24"/>
          <w:lang w:val="en-US"/>
        </w:rPr>
        <w:t xml:space="preserve"> </w:t>
      </w:r>
      <w:r>
        <w:rPr>
          <w:rFonts w:cstheme="minorHAnsi"/>
          <w:sz w:val="24"/>
          <w:szCs w:val="24"/>
          <w:lang w:val="en-US"/>
        </w:rPr>
        <w:t>i</w:t>
      </w:r>
      <w:r w:rsidRPr="0065156E">
        <w:rPr>
          <w:rFonts w:cstheme="minorHAnsi"/>
          <w:sz w:val="24"/>
          <w:szCs w:val="24"/>
          <w:lang w:val="en-US"/>
        </w:rPr>
        <w:t>mprov</w:t>
      </w:r>
      <w:r w:rsidR="00C41384">
        <w:rPr>
          <w:rFonts w:cstheme="minorHAnsi"/>
          <w:sz w:val="24"/>
          <w:szCs w:val="24"/>
          <w:lang w:val="en-US"/>
        </w:rPr>
        <w:t>ing</w:t>
      </w:r>
      <w:r>
        <w:rPr>
          <w:rFonts w:cstheme="minorHAnsi"/>
          <w:sz w:val="24"/>
          <w:szCs w:val="24"/>
          <w:lang w:val="en-GB"/>
        </w:rPr>
        <w:t xml:space="preserve"> the </w:t>
      </w:r>
      <w:r w:rsidRPr="0065156E">
        <w:rPr>
          <w:rFonts w:cstheme="minorHAnsi"/>
          <w:sz w:val="24"/>
          <w:szCs w:val="24"/>
          <w:lang w:val="en-US"/>
        </w:rPr>
        <w:t xml:space="preserve">confidence level for the </w:t>
      </w:r>
      <w:r>
        <w:rPr>
          <w:rFonts w:cstheme="minorHAnsi"/>
          <w:sz w:val="24"/>
          <w:szCs w:val="24"/>
          <w:lang w:val="en-GB"/>
        </w:rPr>
        <w:t xml:space="preserve">identification of </w:t>
      </w:r>
      <w:r w:rsidRPr="0065156E">
        <w:rPr>
          <w:rFonts w:cstheme="minorHAnsi"/>
          <w:sz w:val="24"/>
          <w:szCs w:val="24"/>
          <w:lang w:val="en-US"/>
        </w:rPr>
        <w:t>lipids</w:t>
      </w:r>
      <w:r w:rsidR="004674BE">
        <w:rPr>
          <w:rFonts w:cstheme="minorHAnsi"/>
          <w:sz w:val="24"/>
          <w:szCs w:val="24"/>
          <w:lang w:val="en-US"/>
        </w:rPr>
        <w:t xml:space="preserve"> and their</w:t>
      </w:r>
      <w:r>
        <w:rPr>
          <w:rFonts w:cstheme="minorHAnsi"/>
          <w:sz w:val="24"/>
          <w:szCs w:val="24"/>
          <w:lang w:val="en-GB"/>
        </w:rPr>
        <w:t xml:space="preserve"> isomers</w:t>
      </w:r>
      <w:r w:rsidR="00330601" w:rsidRPr="00A278C3">
        <w:rPr>
          <w:rFonts w:cstheme="minorHAnsi"/>
          <w:sz w:val="24"/>
          <w:szCs w:val="24"/>
          <w:lang w:val="en-GB"/>
        </w:rPr>
        <w:fldChar w:fldCharType="begin" w:fldLock="1"/>
      </w:r>
      <w:r w:rsidR="00FD22D8">
        <w:rPr>
          <w:rFonts w:cstheme="minorHAnsi"/>
          <w:sz w:val="24"/>
          <w:szCs w:val="24"/>
          <w:lang w:val="en-GB"/>
        </w:rPr>
        <w:instrText>ADDIN CSL_CITATION { "citationItems" : [ { "id" : "ITEM-1", "itemData" : { "DOI" : "10.1039/c5an02062j", "ISBN" : "5093716219", "ISSN" : "13645528", "PMID" : "26734689", "abstract" : "Understanding how biological molecules are generated, metabolized and eliminated in living systems is important for interpreting processes such as immune response and disease pathology. While genomic and proteomic studies have provided vast amounts of information over the last several decades, interest in lipidomics has also grown due to improved analytical technologies revealing altered lipid metabolism in type 2 diabetes, cancer, and lipid storage disease. Mass spectrometry (MS) measurements are currently the dominant approach for characterizing the lipidome by providing detailed information on the spatial and temporal composition of lipids. However, interpreting lipids' biological roles is challenging due to the existence of numerous structural and stereoisomers (i.e. distinct acyl chain and double-bond positions), which are often unresolvable using present approaches. Here we show that combining liquid chromatography (LC) and structurally-based ion mobility spectrometry (IMS) measurement with MS analyses distinguishes lipid isomers and allows insight into biological and disease processes.", "author" : [ { "dropping-particle" : "", "family" : "Kyle", "given" : "Jennifer E.", "non-dropping-particle" : "", "parse-names" : false, "suffix" : "" }, { "dropping-particle" : "", "family" : "Zhang", "given" : "Xing", "non-dropping-particle" : "", "parse-names" : false, "suffix" : "" }, { "dropping-particle" : "", "family" : "Weitz", "given" : "Karl K.", "non-dropping-particle" : "", "parse-names" : false, "suffix" : "" }, { "dropping-particle" : "", "family" : "Monroe", "given" : "Matthew E.", "non-dropping-particle" : "", "parse-names" : false, "suffix" : "" }, { "dropping-particle" : "", "family" : "Ibrahim", "given" : "Yehia M.", "non-dropping-particle" : "", "parse-names" : false, "suffix" : "" }, { "dropping-particle" : "", "family" : "Moore", "given" : "Ronald J.", "non-dropping-particle" : "", "parse-names" : false, "suffix" : "" }, { "dropping-particle" : "", "family" : "Cha", "given" : "Jeeyeon", "non-dropping-particle" : "", "parse-names" : false, "suffix" : "" }, { "dropping-particle" : "", "family" : "Sun", "given" : "Xiaofei", "non-dropping-particle" : "", "parse-names" : false, "suffix" : "" }, { "dropping-particle" : "", "family" : "Lovelace", "given" : "Erica S.", "non-dropping-particle" : "", "parse-names" : false, "suffix" : "" }, { "dropping-particle" : "", "family" : "Wagoner", "given" : "Jessica", "non-dropping-particle" : "", "parse-names" : false, "suffix" : "" }, { "dropping-particle" : "", "family" : "Polyak", "given" : "Stephen J.", "non-dropping-particle" : "", "parse-names" : false, "suffix" : "" }, { "dropping-particle" : "", "family" : "Metz", "given" : "Thomas O.", "non-dropping-particle" : "", "parse-names" : false, "suffix" : "" }, { "dropping-particle" : "", "family" : "Dey", "given" : "Sudhansu K.", "non-dropping-particle" : "", "parse-names" : false, "suffix" : "" }, { "dropping-particle" : "", "family" : "Smith", "given" : "Richard D.", "non-dropping-particle" : "", "parse-names" : false, "suffix" : "" }, { "dropping-particle" : "", "family" : "Burnum-Johnson", "given" : "Kristin E.", "non-dropping-particle" : "", "parse-names" : false, "suffix" : "" }, { "dropping-particle" : "", "family" : "Baker", "given" : "Erin S.", "non-dropping-particle" : "", "parse-names" : false, "suffix" : "" } ], "container-title" : "Analyst", "id" : "ITEM-1", "issue" : "5", "issued" : { "date-parts" : [ [ "2016" ] ] }, "page" : "1649-1659", "publisher" : "Royal Society of Chemistry", "title" : "Uncovering biologically significant lipid isomers with liquid chromatography, ion mobility spectrometry and mass spectrometry", "type" : "article-journal", "volume" : "141" }, "uris" : [ "http://www.mendeley.com/documents/?uuid=06fd36f4-d15e-4a86-b523-11bac6e3d877" ] } ], "mendeley" : { "formattedCitation" : "&lt;sup&gt;29&lt;/sup&gt;", "plainTextFormattedCitation" : "29", "previouslyFormattedCitation" : "&lt;sup&gt;28&lt;/sup&gt;" }, "properties" : { "noteIndex" : 0 }, "schema" : "https://github.com/citation-style-language/schema/raw/master/csl-citation.json" }</w:instrText>
      </w:r>
      <w:r w:rsidR="00330601" w:rsidRPr="00A278C3">
        <w:rPr>
          <w:rFonts w:cstheme="minorHAnsi"/>
          <w:sz w:val="24"/>
          <w:szCs w:val="24"/>
          <w:lang w:val="en-GB"/>
        </w:rPr>
        <w:fldChar w:fldCharType="separate"/>
      </w:r>
      <w:r w:rsidR="00FD22D8" w:rsidRPr="00FD22D8">
        <w:rPr>
          <w:rFonts w:cstheme="minorHAnsi"/>
          <w:noProof/>
          <w:sz w:val="24"/>
          <w:szCs w:val="24"/>
          <w:vertAlign w:val="superscript"/>
          <w:lang w:val="en-GB"/>
        </w:rPr>
        <w:t>29</w:t>
      </w:r>
      <w:r w:rsidR="00330601" w:rsidRPr="00A278C3">
        <w:rPr>
          <w:rFonts w:cstheme="minorHAnsi"/>
          <w:sz w:val="24"/>
          <w:szCs w:val="24"/>
          <w:lang w:val="en-GB"/>
        </w:rPr>
        <w:fldChar w:fldCharType="end"/>
      </w:r>
      <w:r w:rsidR="00F0220A" w:rsidRPr="00F0220A">
        <w:rPr>
          <w:rFonts w:cstheme="minorHAnsi"/>
          <w:sz w:val="24"/>
          <w:szCs w:val="24"/>
          <w:vertAlign w:val="superscript"/>
          <w:lang w:val="en-GB"/>
        </w:rPr>
        <w:t>,</w:t>
      </w:r>
      <w:r w:rsidR="00330601" w:rsidRPr="00F0220A">
        <w:rPr>
          <w:rFonts w:cstheme="minorHAnsi"/>
          <w:sz w:val="24"/>
          <w:szCs w:val="24"/>
          <w:vertAlign w:val="superscript"/>
          <w:lang w:val="en-GB"/>
        </w:rPr>
        <w:fldChar w:fldCharType="begin" w:fldLock="1"/>
      </w:r>
      <w:r w:rsidR="00FD22D8">
        <w:rPr>
          <w:rFonts w:cstheme="minorHAnsi"/>
          <w:sz w:val="24"/>
          <w:szCs w:val="24"/>
          <w:vertAlign w:val="superscript"/>
          <w:lang w:val="en-GB"/>
        </w:rPr>
        <w:instrText>ADDIN CSL_CITATION { "citationItems" : [ { "id" : "ITEM-1", "itemData" : { "DOI" : "10.1016/j.bbalip.2011.05.016.Lipid", "ISBN" : "6176321972", "ISSN" : "15378276", "PMID" : "1000000221", "abstract" : "Over the past 40 years, rigorous examination of brain function, structure, and attending factors through multidisciplinary research has helped identify the substrates of alcohol-related damage in the brain. One main area of this research has focused on the neuropsychological sequelae of alcoholism, which has resulted in the description of a pattern of sparing and impairment that provided an essential understanding of the functional deficits as well as of spared capabilities that could be useful in recovery. These studies have elucidated the component processes of memory, problem solving, and cognitive control, as well as visuospatial, and motor processes and their interactions with cognitive control processes. Another large area of research has focused on observable brain pathology, using increasingly sophisticated imaging technologies\u2014progressing from pneumoencephalography to computed tomography, magnetic resonance imaging (MRI), diffusion tensor imaging, and functional MRI\u2014that have enabled ever more detailed insight into brain structure and function. These advancements also have allowed analysis of the course of brain structural changes through periods of drinking, abstinence, and relapse. Keywords", "author" : [ { "dropping-particle" : "", "family" : "Kilman", "given" : "M", "non-dropping-particle" : "", "parse-names" : false, "suffix" : "" }, { "dropping-particle" : "", "family" : "May", "given" : "Jody C.", "non-dropping-particle" : "", "parse-names" : false, "suffix" : "" }, { "dropping-particle" : "", "family" : "McLean", "given" : "John A.", "non-dropping-particle" : "", "parse-names" : false, "suffix" : "" } ], "container-title" : "Biochim Biophys Acta", "id" : "ITEM-1", "issue" : "11", "issued" : { "date-parts" : [ [ "2011" ] ] }, "page" : "935\u2013945", "title" : "Lipid Analysus and Lipidomics structurally Selective Ion Mobility-Mass Spectrometry", "type" : "article-journal", "volume" : "1811" }, "uris" : [ "http://www.mendeley.com/documents/?uuid=03592823-9c7c-43bf-94be-83e8cce84a6d" ] } ], "mendeley" : { "formattedCitation" : "&lt;sup&gt;30&lt;/sup&gt;", "plainTextFormattedCitation" : "30", "previouslyFormattedCitation" : "&lt;sup&gt;29&lt;/sup&gt;" }, "properties" : { "noteIndex" : 0 }, "schema" : "https://github.com/citation-style-language/schema/raw/master/csl-citation.json" }</w:instrText>
      </w:r>
      <w:r w:rsidR="00330601" w:rsidRPr="00F0220A">
        <w:rPr>
          <w:rFonts w:cstheme="minorHAnsi"/>
          <w:sz w:val="24"/>
          <w:szCs w:val="24"/>
          <w:vertAlign w:val="superscript"/>
          <w:lang w:val="en-GB"/>
        </w:rPr>
        <w:fldChar w:fldCharType="separate"/>
      </w:r>
      <w:r w:rsidR="00FD22D8" w:rsidRPr="00FD22D8">
        <w:rPr>
          <w:rFonts w:cstheme="minorHAnsi"/>
          <w:noProof/>
          <w:sz w:val="24"/>
          <w:szCs w:val="24"/>
          <w:vertAlign w:val="superscript"/>
          <w:lang w:val="en-GB"/>
        </w:rPr>
        <w:t>30</w:t>
      </w:r>
      <w:r w:rsidR="00330601" w:rsidRPr="00F0220A">
        <w:rPr>
          <w:rFonts w:cstheme="minorHAnsi"/>
          <w:sz w:val="24"/>
          <w:szCs w:val="24"/>
          <w:vertAlign w:val="superscript"/>
          <w:lang w:val="en-GB"/>
        </w:rPr>
        <w:fldChar w:fldCharType="end"/>
      </w:r>
      <w:r w:rsidR="00F0220A" w:rsidRPr="00F0220A">
        <w:rPr>
          <w:rFonts w:cstheme="minorHAnsi"/>
          <w:sz w:val="24"/>
          <w:szCs w:val="24"/>
          <w:vertAlign w:val="superscript"/>
          <w:lang w:val="en-GB"/>
        </w:rPr>
        <w:t>,</w:t>
      </w:r>
      <w:r w:rsidR="00330601" w:rsidRPr="00F0220A">
        <w:rPr>
          <w:rFonts w:cstheme="minorHAnsi"/>
          <w:sz w:val="24"/>
          <w:szCs w:val="24"/>
          <w:vertAlign w:val="superscript"/>
          <w:lang w:val="en-GB"/>
        </w:rPr>
        <w:fldChar w:fldCharType="begin" w:fldLock="1"/>
      </w:r>
      <w:r w:rsidR="00FD22D8">
        <w:rPr>
          <w:rFonts w:cstheme="minorHAnsi"/>
          <w:sz w:val="24"/>
          <w:szCs w:val="24"/>
          <w:vertAlign w:val="superscript"/>
          <w:lang w:val="en-GB"/>
        </w:rPr>
        <w:instrText>ADDIN CSL_CITATION { "citationItems" : [ { "id" : "ITEM-1", "itemData" : { "DOI" : "https://doi.org/10.1002/jssc.201700709", "author" : [ { "dropping-particle" : "", "family" : "Hu, Ting ; Zhang", "given" : "Jin-Lan", "non-dropping-particle" : "", "parse-names" : false, "suffix" : "" } ], "container-title" : "Journal of separation science", "id" : "ITEM-1", "issue" : "1", "issued" : { "date-parts" : [ [ "2018" ] ] }, "page" : "351-372", "title" : "revue.pdf", "type" : "article-journal", "volume" : "41" }, "uris" : [ "http://www.mendeley.com/documents/?uuid=cf068f6b-6194-4eb5-919c-050d05d14a4e" ] } ], "mendeley" : { "formattedCitation" : "&lt;sup&gt;31&lt;/sup&gt;", "plainTextFormattedCitation" : "31", "previouslyFormattedCitation" : "&lt;sup&gt;30&lt;/sup&gt;" }, "properties" : { "noteIndex" : 0 }, "schema" : "https://github.com/citation-style-language/schema/raw/master/csl-citation.json" }</w:instrText>
      </w:r>
      <w:r w:rsidR="00330601" w:rsidRPr="00F0220A">
        <w:rPr>
          <w:rFonts w:cstheme="minorHAnsi"/>
          <w:sz w:val="24"/>
          <w:szCs w:val="24"/>
          <w:vertAlign w:val="superscript"/>
          <w:lang w:val="en-GB"/>
        </w:rPr>
        <w:fldChar w:fldCharType="separate"/>
      </w:r>
      <w:r w:rsidR="00FD22D8" w:rsidRPr="00FD22D8">
        <w:rPr>
          <w:rFonts w:cstheme="minorHAnsi"/>
          <w:noProof/>
          <w:sz w:val="24"/>
          <w:szCs w:val="24"/>
          <w:vertAlign w:val="superscript"/>
          <w:lang w:val="en-GB"/>
        </w:rPr>
        <w:t>31</w:t>
      </w:r>
      <w:r w:rsidR="00330601" w:rsidRPr="00F0220A">
        <w:rPr>
          <w:rFonts w:cstheme="minorHAnsi"/>
          <w:sz w:val="24"/>
          <w:szCs w:val="24"/>
          <w:vertAlign w:val="superscript"/>
          <w:lang w:val="en-GB"/>
        </w:rPr>
        <w:fldChar w:fldCharType="end"/>
      </w:r>
      <w:r w:rsidR="00F0220A" w:rsidRPr="00F0220A">
        <w:rPr>
          <w:rFonts w:cstheme="minorHAnsi"/>
          <w:sz w:val="24"/>
          <w:szCs w:val="24"/>
          <w:vertAlign w:val="superscript"/>
          <w:lang w:val="en-GB"/>
        </w:rPr>
        <w:t>,</w:t>
      </w:r>
      <w:r w:rsidR="00330601" w:rsidRPr="00F0220A">
        <w:rPr>
          <w:rFonts w:cstheme="minorHAnsi"/>
          <w:sz w:val="24"/>
          <w:szCs w:val="24"/>
          <w:vertAlign w:val="superscript"/>
          <w:lang w:val="en-GB"/>
        </w:rPr>
        <w:fldChar w:fldCharType="begin" w:fldLock="1"/>
      </w:r>
      <w:r w:rsidR="00FD22D8">
        <w:rPr>
          <w:rFonts w:cstheme="minorHAnsi"/>
          <w:sz w:val="24"/>
          <w:szCs w:val="24"/>
          <w:vertAlign w:val="superscript"/>
          <w:lang w:val="en-GB"/>
        </w:rPr>
        <w:instrText>ADDIN CSL_CITATION { "citationItems" : [ { "id" : "ITEM-1", "itemData" : { "DOI" : "10.1038/s41467-019-14044-x", "ISSN" : "20411723", "PMID" : "31949144", "abstract" : "A comprehensive characterization of the lipidome from limited starting material remains very challenging. Here we report a high-sensitivity lipidomics workflow based on nanoflow liquid chromatography and trapped ion mobility spectrometry (TIMS). Taking advantage of parallel accumulation\u2013serial fragmentation (PASEF), we fragment on average 15 precursors in each of 100 ms TIMS scans, while maintaining the full mobility resolution of co-eluting isomers. The acquisition speed of over 100 Hz allows us to obtain MS/MS spectra of the vast majority of isotope patterns. Analyzing 1 \u00b5L of human plasma, PASEF increases the number of identified lipids more than three times over standard TIMS-MS/MS, achieving attomole sensitivity. Building on high intra- and inter-laboratory precision and accuracy of TIMS collisional cross sections (CCS), we compile 1856 lipid CCS values from plasma, liver and cancer cells. Our study establishes PASEF in lipid analysis and paves the way for sensitive, ion mobility-enhanced lipidomics in four dimensions.", "author" : [ { "dropping-particle" : "", "family" : "Vasilopoulou", "given" : "Catherine G.", "non-dropping-particle" : "", "parse-names" : false, "suffix" : "" }, { "dropping-particle" : "", "family" : "Sulek", "given" : "Karolina", "non-dropping-particle" : "", "parse-names" : false, "suffix" : "" }, { "dropping-particle" : "", "family" : "Brunner", "given" : "Andreas David", "non-dropping-particle" : "", "parse-names" : false, "suffix" : "" }, { "dropping-particle" : "", "family" : "Meitei", "given" : "Ningombam Sanjib", "non-dropping-particle" : "", "parse-names" : false, "suffix" : "" }, { "dropping-particle" : "", "family" : "Schweiger-Hufnagel", "given" : "Ulrike", "non-dropping-particle" : "", "parse-names" : false, "suffix" : "" }, { "dropping-particle" : "", "family" : "Meyer", "given" : "Sven W.", "non-dropping-particle" : "", "parse-names" : false, "suffix" : "" }, { "dropping-particle" : "", "family" : "Barsch", "given" : "Aiko", "non-dropping-particle" : "", "parse-names" : false, "suffix" : "" }, { "dropping-particle" : "", "family" : "Mann", "given" : "Matthias", "non-dropping-particle" : "", "parse-names" : false, "suffix" : "" }, { "dropping-particle" : "", "family" : "Meier", "given" : "Florian", "non-dropping-particle" : "", "parse-names" : false, "suffix" : "" } ], "container-title" : "Nature Communications", "id" : "ITEM-1", "issue" : "1", "issued" : { "date-parts" : [ [ "2020" ] ] }, "page" : "1-11", "publisher" : "Springer US", "title" : "Trapped ion mobility spectrometry and PASEF enable in-depth lipidomics from minimal sample amounts", "type" : "article-journal", "volume" : "11" }, "uris" : [ "http://www.mendeley.com/documents/?uuid=f6361223-d687-4de4-b2c1-89729f485765" ] } ], "mendeley" : { "formattedCitation" : "&lt;sup&gt;32&lt;/sup&gt;", "plainTextFormattedCitation" : "32", "previouslyFormattedCitation" : "&lt;sup&gt;31&lt;/sup&gt;" }, "properties" : { "noteIndex" : 0 }, "schema" : "https://github.com/citation-style-language/schema/raw/master/csl-citation.json" }</w:instrText>
      </w:r>
      <w:r w:rsidR="00330601" w:rsidRPr="00F0220A">
        <w:rPr>
          <w:rFonts w:cstheme="minorHAnsi"/>
          <w:sz w:val="24"/>
          <w:szCs w:val="24"/>
          <w:vertAlign w:val="superscript"/>
          <w:lang w:val="en-GB"/>
        </w:rPr>
        <w:fldChar w:fldCharType="separate"/>
      </w:r>
      <w:r w:rsidR="00FD22D8" w:rsidRPr="00FD22D8">
        <w:rPr>
          <w:rFonts w:cstheme="minorHAnsi"/>
          <w:noProof/>
          <w:sz w:val="24"/>
          <w:szCs w:val="24"/>
          <w:vertAlign w:val="superscript"/>
          <w:lang w:val="en-GB"/>
        </w:rPr>
        <w:t>32</w:t>
      </w:r>
      <w:r w:rsidR="00330601" w:rsidRPr="00F0220A">
        <w:rPr>
          <w:rFonts w:cstheme="minorHAnsi"/>
          <w:sz w:val="24"/>
          <w:szCs w:val="24"/>
          <w:vertAlign w:val="superscript"/>
          <w:lang w:val="en-GB"/>
        </w:rPr>
        <w:fldChar w:fldCharType="end"/>
      </w:r>
      <w:r w:rsidR="00F0220A" w:rsidRPr="00F0220A">
        <w:rPr>
          <w:rFonts w:cstheme="minorHAnsi"/>
          <w:sz w:val="24"/>
          <w:szCs w:val="24"/>
          <w:vertAlign w:val="superscript"/>
          <w:lang w:val="en-GB"/>
        </w:rPr>
        <w:t>,</w:t>
      </w:r>
      <w:r w:rsidR="00330601" w:rsidRPr="00F0220A">
        <w:rPr>
          <w:rFonts w:cstheme="minorHAnsi"/>
          <w:sz w:val="24"/>
          <w:szCs w:val="24"/>
          <w:vertAlign w:val="superscript"/>
          <w:lang w:val="en-GB"/>
        </w:rPr>
        <w:fldChar w:fldCharType="begin" w:fldLock="1"/>
      </w:r>
      <w:r w:rsidR="00FD22D8">
        <w:rPr>
          <w:rFonts w:cstheme="minorHAnsi"/>
          <w:sz w:val="24"/>
          <w:szCs w:val="24"/>
          <w:vertAlign w:val="superscript"/>
          <w:lang w:val="en-GB"/>
        </w:rPr>
        <w:instrText>ADDIN CSL_CITATION { "citationItems" : [ { "id" : "ITEM-1", "itemData" : { "DOI" : "10.1016/j.trac.2014.04.017", "ISSN" : "18793142", "PMID" : "25309011", "abstract" : "Liquid chromatography-mass spectrometry (LC-MS)-based lipidomics has undergone dramatic developments over the past decade. This review focuses on state of the art in LC-MS-based lipidomics, covering all the steps of global lipidomic profiling.By reviewing 185 original papers and application notes, we can conclude that current advanced LC-MS-based lipidomics methods involve:. (1)lipid extraction schemes using chloroform/MeOH or methyl tert-butyl ether (MTBE)/MeOH, both with addition of internal standards covering each lipid class;(2)LC separation of lipids using short microbore C18 or C8 columns with sub-2-\u03bcm or 2.6-2.8-\u03bcm (fused-core) particle size with analysis time &amp;#60;30 min;(3)electrospray ionization in positive- and negative-ion modes with full spectra acquisition using high-resolution MS with capability to MS/MS.Phospholipids (phosphatidylcholines, phosphatidylethanolamines, phosphatidylinositols, phosphatidylserines, phosphatidylglycerols) followed by sphingomyelins, di- and tri-acylglycerols, and ceramides were the most frequently targeted lipid species.", "author" : [ { "dropping-particle" : "", "family" : "Cajka", "given" : "Tomas", "non-dropping-particle" : "", "parse-names" : false, "suffix" : "" }, { "dropping-particle" : "", "family" : "Fiehn", "given" : "Oliver", "non-dropping-particle" : "", "parse-names" : false, "suffix" : "" } ], "container-title" : "TrAC - Trends in Analytical Chemistry", "id" : "ITEM-1", "issued" : { "date-parts" : [ [ "2014" ] ] }, "page" : "192-206", "publisher" : "Elsevier B.V.", "title" : "Comprehensive analysis of lipids in biological systems by liquid chromatography-mass spectrometry", "type" : "article-journal", "volume" : "61" }, "uris" : [ "http://www.mendeley.com/documents/?uuid=f571474a-f799-4846-b133-b3d79e08d714" ] } ], "mendeley" : { "formattedCitation" : "&lt;sup&gt;33&lt;/sup&gt;", "plainTextFormattedCitation" : "33", "previouslyFormattedCitation" : "&lt;sup&gt;32&lt;/sup&gt;" }, "properties" : { "noteIndex" : 0 }, "schema" : "https://github.com/citation-style-language/schema/raw/master/csl-citation.json" }</w:instrText>
      </w:r>
      <w:r w:rsidR="00330601" w:rsidRPr="00F0220A">
        <w:rPr>
          <w:rFonts w:cstheme="minorHAnsi"/>
          <w:sz w:val="24"/>
          <w:szCs w:val="24"/>
          <w:vertAlign w:val="superscript"/>
          <w:lang w:val="en-GB"/>
        </w:rPr>
        <w:fldChar w:fldCharType="separate"/>
      </w:r>
      <w:r w:rsidR="00FD22D8" w:rsidRPr="00FD22D8">
        <w:rPr>
          <w:rFonts w:cstheme="minorHAnsi"/>
          <w:noProof/>
          <w:sz w:val="24"/>
          <w:szCs w:val="24"/>
          <w:vertAlign w:val="superscript"/>
          <w:lang w:val="en-GB"/>
        </w:rPr>
        <w:t>33</w:t>
      </w:r>
      <w:r w:rsidR="00330601" w:rsidRPr="00F0220A">
        <w:rPr>
          <w:rFonts w:cstheme="minorHAnsi"/>
          <w:sz w:val="24"/>
          <w:szCs w:val="24"/>
          <w:vertAlign w:val="superscript"/>
          <w:lang w:val="en-GB"/>
        </w:rPr>
        <w:fldChar w:fldCharType="end"/>
      </w:r>
      <w:r w:rsidR="00F0220A" w:rsidRPr="00F0220A">
        <w:rPr>
          <w:rFonts w:cstheme="minorHAnsi"/>
          <w:sz w:val="24"/>
          <w:szCs w:val="24"/>
          <w:vertAlign w:val="superscript"/>
          <w:lang w:val="en-GB"/>
        </w:rPr>
        <w:t>,</w:t>
      </w:r>
      <w:r w:rsidR="00330601" w:rsidRPr="00A278C3">
        <w:rPr>
          <w:rFonts w:cstheme="minorHAnsi"/>
          <w:sz w:val="24"/>
          <w:szCs w:val="24"/>
          <w:lang w:val="en-GB"/>
        </w:rPr>
        <w:fldChar w:fldCharType="begin" w:fldLock="1"/>
      </w:r>
      <w:r w:rsidR="00FD22D8">
        <w:rPr>
          <w:rFonts w:cstheme="minorHAnsi"/>
          <w:sz w:val="24"/>
          <w:szCs w:val="24"/>
          <w:lang w:val="en-GB"/>
        </w:rPr>
        <w:instrText>ADDIN CSL_CITATION { "citationItems" : [ { "id" : "ITEM-1", "itemData" : { "DOI" : "10.1021/ac503715v", "ISSN" : "15206882", "PMID" : "25495617", "abstract" : "Despite recent advances in analytical and computational chemistry, lipid identification remains a significant challenge in lipidomics. Ion-mobility spectrometry provides an accurate measure of the molecules' rotationally averaged collision cross-section (CCS) in the gas phase and is thus related to ionic shape. Here, we investigate the use of CCS as a highly specific molecular descriptor for identifying lipids in biological samples. Using traveling wave ion mobility mass spectrometry (MS), we measured the CCS values of over 200 lipids within multiple chemical classes. CCS values derived from ion mobility were not affected by instrument settings or chromatographic conditions, and they were highly reproducible on instruments located in independent laboratories (interlaboratory RSD &lt; 3% for 98% of molecules). CCS values were used as additional molecular descriptors to identify brain lipids using a variety of traditional lipidomic approaches. The addition of CCS improved the reproducibility of analysis in a liquid chromatography-MS workflow and maximized the separation of isobaric species and the signal-to-noise ratio in direct-MS analyses (e.g., \"shotgun\" lipidomics and MS imaging). These results indicate that adding CCS to databases and lipidomics workflows increases the specificity and selectivity of analysis, thus improving the confidence in lipid identification compared to traditional analytical approaches. The CCS/accurate-mass database described here is made publicly available.", "author" : [ { "dropping-particle" : "", "family" : "Paglia", "given" : "Giuseppe", "non-dropping-particle" : "", "parse-names" : false, "suffix" : "" }, { "dropping-particle" : "", "family" : "Angel", "given" : "Peggi", "non-dropping-particle" : "", "parse-names" : false, "suffix" : "" }, { "dropping-particle" : "", "family" : "Williams", "given" : "Jonathan P.", "non-dropping-particle" : "", "parse-names" : false, "suffix" : "" }, { "dropping-particle" : "", "family" : "Richardson", "given" : "Keith", "non-dropping-particle" : "", "parse-names" : false, "suffix" : "" }, { "dropping-particle" : "", "family" : "Olivos", "given" : "Hernando J.", "non-dropping-particle" : "", "parse-names" : false, "suffix" : "" }, { "dropping-particle" : "", "family" : "Thompson", "given" : "J. Will", "non-dropping-particle" : "", "parse-names" : false, "suffix" : "" }, { "dropping-particle" : "", "family" : "Menikarachchi", "given" : "Lochana", "non-dropping-particle" : "", "parse-names" : false, "suffix" : "" }, { "dropping-particle" : "", "family" : "Lai", "given" : "Steven", "non-dropping-particle" : "", "parse-names" : false, "suffix" : "" }, { "dropping-particle" : "", "family" : "Walsh", "given" : "Callee", "non-dropping-particle" : "", "parse-names" : false, "suffix" : "" }, { "dropping-particle" : "", "family" : "Moseley", "given" : "Arthur", "non-dropping-particle" : "", "parse-names" : false, "suffix" : "" }, { "dropping-particle" : "", "family" : "Plumb", "given" : "Robert S.", "non-dropping-particle" : "", "parse-names" : false, "suffix" : "" }, { "dropping-particle" : "", "family" : "Grant", "given" : "David F.", "non-dropping-particle" : "", "parse-names" : false, "suffix" : "" }, { "dropping-particle" : "", "family" : "Palsson", "given" : "Bernhard O.", "non-dropping-particle" : "", "parse-names" : false, "suffix" : "" }, { "dropping-particle" : "", "family" : "Langridge", "given" : "James", "non-dropping-particle" : "", "parse-names" : false, "suffix" : "" }, { "dropping-particle" : "", "family" : "Geromanos", "given" : "Scott", "non-dropping-particle" : "", "parse-names" : false, "suffix" : "" }, { "dropping-particle" : "", "family" : "Astarita", "given" : "Giuseppe", "non-dropping-particle" : "", "parse-names" : false, "suffix" : "" } ], "container-title" : "Analytical Chemistry", "id" : "ITEM-1", "issue" : "2", "issued" : { "date-parts" : [ [ "2015" ] ] }, "page" : "1137-1144", "title" : "Ion mobility-derived collision cross section as an additional measure for lipid fingerprinting and identification", "type" : "article-journal", "volume" : "87" }, "uris" : [ "http://www.mendeley.com/documents/?uuid=1fa37006-1bf1-41ab-af0e-b4da4452eff0" ] } ], "mendeley" : { "formattedCitation" : "&lt;sup&gt;34&lt;/sup&gt;", "plainTextFormattedCitation" : "34", "previouslyFormattedCitation" : "&lt;sup&gt;33&lt;/sup&gt;" }, "properties" : { "noteIndex" : 0 }, "schema" : "https://github.com/citation-style-language/schema/raw/master/csl-citation.json" }</w:instrText>
      </w:r>
      <w:r w:rsidR="00330601" w:rsidRPr="00A278C3">
        <w:rPr>
          <w:rFonts w:cstheme="minorHAnsi"/>
          <w:sz w:val="24"/>
          <w:szCs w:val="24"/>
          <w:lang w:val="en-GB"/>
        </w:rPr>
        <w:fldChar w:fldCharType="separate"/>
      </w:r>
      <w:r w:rsidR="00FD22D8" w:rsidRPr="00FD22D8">
        <w:rPr>
          <w:rFonts w:cstheme="minorHAnsi"/>
          <w:noProof/>
          <w:sz w:val="24"/>
          <w:szCs w:val="24"/>
          <w:vertAlign w:val="superscript"/>
          <w:lang w:val="en-GB"/>
        </w:rPr>
        <w:t>34</w:t>
      </w:r>
      <w:r w:rsidR="00330601" w:rsidRPr="00A278C3">
        <w:rPr>
          <w:rFonts w:cstheme="minorHAnsi"/>
          <w:sz w:val="24"/>
          <w:szCs w:val="24"/>
          <w:lang w:val="en-GB"/>
        </w:rPr>
        <w:fldChar w:fldCharType="end"/>
      </w:r>
      <w:r w:rsidR="00330601" w:rsidRPr="00A278C3">
        <w:rPr>
          <w:rFonts w:cstheme="minorHAnsi"/>
          <w:sz w:val="24"/>
          <w:szCs w:val="24"/>
          <w:lang w:val="en-GB"/>
        </w:rPr>
        <w:t>.</w:t>
      </w:r>
      <w:r>
        <w:rPr>
          <w:rFonts w:cstheme="minorHAnsi"/>
          <w:sz w:val="24"/>
          <w:szCs w:val="24"/>
          <w:lang w:val="en"/>
        </w:rPr>
        <w:t xml:space="preserve"> D</w:t>
      </w:r>
      <w:r>
        <w:rPr>
          <w:rFonts w:cstheme="minorHAnsi"/>
          <w:sz w:val="24"/>
          <w:szCs w:val="24"/>
          <w:lang w:val="en-GB"/>
        </w:rPr>
        <w:t xml:space="preserve">rift-tube ion mobility MS and LC-MS separation of isomers that differ only in </w:t>
      </w:r>
      <w:r w:rsidR="0069768C">
        <w:rPr>
          <w:rFonts w:cstheme="minorHAnsi"/>
          <w:sz w:val="24"/>
          <w:szCs w:val="24"/>
          <w:lang w:val="en-GB"/>
        </w:rPr>
        <w:t xml:space="preserve">the relative </w:t>
      </w:r>
      <w:r>
        <w:rPr>
          <w:rFonts w:cstheme="minorHAnsi"/>
          <w:sz w:val="24"/>
          <w:szCs w:val="24"/>
          <w:lang w:val="en-GB"/>
        </w:rPr>
        <w:t>position of the</w:t>
      </w:r>
      <w:r w:rsidR="0069768C">
        <w:rPr>
          <w:rFonts w:cstheme="minorHAnsi"/>
          <w:sz w:val="24"/>
          <w:szCs w:val="24"/>
          <w:lang w:val="en-GB"/>
        </w:rPr>
        <w:t xml:space="preserve"> two</w:t>
      </w:r>
      <w:r>
        <w:rPr>
          <w:rFonts w:cstheme="minorHAnsi"/>
          <w:sz w:val="24"/>
          <w:szCs w:val="24"/>
          <w:lang w:val="en-GB"/>
        </w:rPr>
        <w:t xml:space="preserve"> </w:t>
      </w:r>
      <w:r w:rsidR="0069768C">
        <w:rPr>
          <w:rFonts w:cstheme="minorHAnsi"/>
          <w:sz w:val="24"/>
          <w:szCs w:val="24"/>
          <w:lang w:val="en-GB"/>
        </w:rPr>
        <w:t xml:space="preserve">fatty </w:t>
      </w:r>
      <w:r>
        <w:rPr>
          <w:rFonts w:cstheme="minorHAnsi"/>
          <w:sz w:val="24"/>
          <w:szCs w:val="24"/>
          <w:lang w:val="en-GB"/>
        </w:rPr>
        <w:t>acyl chain</w:t>
      </w:r>
      <w:r w:rsidR="0069768C">
        <w:rPr>
          <w:rFonts w:cstheme="minorHAnsi"/>
          <w:sz w:val="24"/>
          <w:szCs w:val="24"/>
          <w:lang w:val="en-GB"/>
        </w:rPr>
        <w:t>s</w:t>
      </w:r>
      <w:r>
        <w:rPr>
          <w:rFonts w:cstheme="minorHAnsi"/>
          <w:sz w:val="24"/>
          <w:szCs w:val="24"/>
          <w:lang w:val="en-GB"/>
        </w:rPr>
        <w:t xml:space="preserve">, </w:t>
      </w:r>
      <w:r w:rsidR="004E526B">
        <w:rPr>
          <w:rFonts w:cstheme="minorHAnsi"/>
          <w:sz w:val="24"/>
          <w:szCs w:val="24"/>
          <w:lang w:val="en-GB"/>
        </w:rPr>
        <w:t xml:space="preserve">the </w:t>
      </w:r>
      <w:r>
        <w:rPr>
          <w:rFonts w:cstheme="minorHAnsi"/>
          <w:sz w:val="24"/>
          <w:szCs w:val="24"/>
          <w:lang w:val="en-GB"/>
        </w:rPr>
        <w:t>position of the double bond</w:t>
      </w:r>
      <w:r w:rsidR="004E526B">
        <w:rPr>
          <w:rFonts w:cstheme="minorHAnsi"/>
          <w:sz w:val="24"/>
          <w:szCs w:val="24"/>
          <w:lang w:val="en-GB"/>
        </w:rPr>
        <w:t>s</w:t>
      </w:r>
      <w:r>
        <w:rPr>
          <w:rFonts w:cstheme="minorHAnsi"/>
          <w:sz w:val="24"/>
          <w:szCs w:val="24"/>
          <w:lang w:val="en-GB"/>
        </w:rPr>
        <w:t xml:space="preserve"> </w:t>
      </w:r>
      <w:r w:rsidR="004E526B">
        <w:rPr>
          <w:rFonts w:cstheme="minorHAnsi"/>
          <w:sz w:val="24"/>
          <w:szCs w:val="24"/>
          <w:lang w:val="en-GB"/>
        </w:rPr>
        <w:t xml:space="preserve">or their </w:t>
      </w:r>
      <w:r>
        <w:rPr>
          <w:rFonts w:cstheme="minorHAnsi"/>
          <w:sz w:val="24"/>
          <w:szCs w:val="24"/>
          <w:lang w:val="en-GB"/>
        </w:rPr>
        <w:t>geometr</w:t>
      </w:r>
      <w:r w:rsidR="004E526B">
        <w:rPr>
          <w:rFonts w:cstheme="minorHAnsi"/>
          <w:sz w:val="24"/>
          <w:szCs w:val="24"/>
          <w:lang w:val="en-GB"/>
        </w:rPr>
        <w:t>ic isomerism</w:t>
      </w:r>
      <w:r>
        <w:rPr>
          <w:rFonts w:cstheme="minorHAnsi"/>
          <w:sz w:val="24"/>
          <w:szCs w:val="24"/>
          <w:lang w:val="en-GB"/>
        </w:rPr>
        <w:t xml:space="preserve"> has been demonstrated</w:t>
      </w:r>
      <w:r w:rsidRPr="0065156E">
        <w:rPr>
          <w:rFonts w:cstheme="minorHAnsi"/>
          <w:sz w:val="24"/>
          <w:szCs w:val="24"/>
          <w:lang w:val="en-US"/>
        </w:rPr>
        <w:t xml:space="preserve"> recently</w:t>
      </w:r>
      <w:r w:rsidR="00A07D25" w:rsidRPr="00A278C3">
        <w:rPr>
          <w:rFonts w:cstheme="minorHAnsi"/>
          <w:sz w:val="24"/>
          <w:szCs w:val="24"/>
          <w:lang w:val="en-GB"/>
        </w:rPr>
        <w:fldChar w:fldCharType="begin" w:fldLock="1"/>
      </w:r>
      <w:r w:rsidR="00FD22D8">
        <w:rPr>
          <w:rFonts w:cstheme="minorHAnsi"/>
          <w:sz w:val="24"/>
          <w:szCs w:val="24"/>
          <w:lang w:val="en-GB"/>
        </w:rPr>
        <w:instrText>ADDIN CSL_CITATION { "citationItems" : [ { "id" : "ITEM-1", "itemData" : { "DOI" : "10.1039/c5an00838g", "author" : [ { "dropping-particle" : "", "family" : "Groess, M. ; Graf, S. ; Knochenmuss", "given" : "R.", "non-dropping-particle" : "", "parse-names" : false, "suffix" : "" } ], "container-title" : "Analyst", "id" : "ITEM-1", "issue" : "20", "issued" : { "date-parts" : [ [ "2021" ] ] }, "page" : "6904-11", "title" : "High resolution ion mobility-mass spectrometry for separation and identification of isomeric lipids", "type" : "article-journal", "volume" : "140" }, "uris" : [ "http://www.mendeley.com/documents/?uuid=ea0ff4ba-dbb3-44a8-9033-ac8d4616fad1" ] } ], "mendeley" : { "formattedCitation" : "&lt;sup&gt;35&lt;/sup&gt;", "plainTextFormattedCitation" : "35", "previouslyFormattedCitation" : "&lt;sup&gt;34&lt;/sup&gt;" }, "properties" : { "noteIndex" : 0 }, "schema" : "https://github.com/citation-style-language/schema/raw/master/csl-citation.json" }</w:instrText>
      </w:r>
      <w:r w:rsidR="00A07D25" w:rsidRPr="00A278C3">
        <w:rPr>
          <w:rFonts w:cstheme="minorHAnsi"/>
          <w:sz w:val="24"/>
          <w:szCs w:val="24"/>
          <w:lang w:val="en-GB"/>
        </w:rPr>
        <w:fldChar w:fldCharType="separate"/>
      </w:r>
      <w:r w:rsidR="00FD22D8" w:rsidRPr="00FD22D8">
        <w:rPr>
          <w:rFonts w:cstheme="minorHAnsi"/>
          <w:noProof/>
          <w:sz w:val="24"/>
          <w:szCs w:val="24"/>
          <w:vertAlign w:val="superscript"/>
          <w:lang w:val="en-GB"/>
        </w:rPr>
        <w:t>35</w:t>
      </w:r>
      <w:r w:rsidR="00A07D25" w:rsidRPr="00A278C3">
        <w:rPr>
          <w:rFonts w:cstheme="minorHAnsi"/>
          <w:sz w:val="24"/>
          <w:szCs w:val="24"/>
          <w:lang w:val="en-GB"/>
        </w:rPr>
        <w:fldChar w:fldCharType="end"/>
      </w:r>
      <w:r w:rsidR="00F0220A" w:rsidRPr="00F0220A">
        <w:rPr>
          <w:rFonts w:cstheme="minorHAnsi"/>
          <w:sz w:val="24"/>
          <w:szCs w:val="24"/>
          <w:vertAlign w:val="superscript"/>
          <w:lang w:val="en-GB"/>
        </w:rPr>
        <w:t>,</w:t>
      </w:r>
      <w:r w:rsidR="00330601" w:rsidRPr="00A278C3">
        <w:rPr>
          <w:rFonts w:cstheme="minorHAnsi"/>
          <w:sz w:val="24"/>
          <w:szCs w:val="24"/>
          <w:lang w:val="en-GB"/>
        </w:rPr>
        <w:fldChar w:fldCharType="begin" w:fldLock="1"/>
      </w:r>
      <w:r w:rsidR="00FD22D8">
        <w:rPr>
          <w:rFonts w:cstheme="minorHAnsi"/>
          <w:sz w:val="24"/>
          <w:szCs w:val="24"/>
          <w:lang w:val="en-GB"/>
        </w:rPr>
        <w:instrText>ADDIN CSL_CITATION { "citationItems" : [ { "id" : "ITEM-1", "itemData" : { "DOI" : "10.1039/c5an02062j.Uncovering", "ISBN" : "5093716219", "ISSN" : "1364-5528", "PMID" : "26734689", "author" : [ { "dropping-particle" : "", "family" : "Kyle", "given" : "Jennifer E", "non-dropping-particle" : "", "parse-names" : false, "suffix" : "" }, { "dropping-particle" : "", "family" : "Zhang", "given" : "Xing", "non-dropping-particle" : "", "parse-names" : false, "suffix" : "" }, { "dropping-particle" : "", "family" : "Weitz", "given" : "Karl K", "non-dropping-particle" : "", "parse-names" : false, "suffix" : "" }, { "dropping-particle" : "", "family" : "Monroe", "given" : "Matthew E", "non-dropping-particle" : "", "parse-names" : false, "suffix" : "" }, { "dropping-particle" : "", "family" : "Ibrahim", "given" : "Yehia M", "non-dropping-particle" : "", "parse-names" : false, "suffix" : "" }, { "dropping-particle" : "", "family" : "Moore", "given" : "Ronald J", "non-dropping-particle" : "", "parse-names" : false, "suffix" : "" }, { "dropping-particle" : "", "family" : "Cha", "given" : "Jeeyeon", "non-dropping-particle" : "", "parse-names" : false, "suffix" : "" }, { "dropping-particle" : "", "family" : "Sun", "given" : "Xiaofei", "non-dropping-particle" : "", "parse-names" : false, "suffix" : "" }, { "dropping-particle" : "", "family" : "Lovelace", "given" : "Erica S", "non-dropping-particle" : "", "parse-names" : false, "suffix" : "" }, { "dropping-particle" : "", "family" : "Wagoner", "given" : "Jessica", "non-dropping-particle" : "", "parse-names" : false, "suffix" : "" }, { "dropping-particle" : "", "family" : "Polyak", "given" : "Stephen J", "non-dropping-particle" : "", "parse-names" : false, "suffix" : "" }, { "dropping-particle" : "", "family" : "Metz", "given" : "Thomas O", "non-dropping-particle" : "", "parse-names" : false, "suffix" : "" }, { "dropping-particle" : "", "family" : "Dey", "given" : "Sudhansu K", "non-dropping-particle" : "", "parse-names" : false, "suffix" : "" }, { "dropping-particle" : "", "family" : "Smith", "given" : "Richard D", "non-dropping-particle" : "", "parse-names" : false, "suffix" : "" }, { "dropping-particle" : "", "family" : "Kristin", "given" : "E", "non-dropping-particle" : "", "parse-names" : false, "suffix" : "" } ], "id" : "ITEM-1", "issue" : "5", "issued" : { "date-parts" : [ [ "2017" ] ] }, "page" : "1649-1659", "title" : "Uncovering biologically significant lipid isomers with liwuid chromatography, IMS and MS", "type" : "article-journal", "volume" : "141" }, "uris" : [ "http://www.mendeley.com/documents/?uuid=3192e423-0d67-4d1c-954b-0277e01774ab" ] } ], "mendeley" : { "formattedCitation" : "&lt;sup&gt;36&lt;/sup&gt;", "plainTextFormattedCitation" : "36", "previouslyFormattedCitation" : "&lt;sup&gt;35&lt;/sup&gt;" }, "properties" : { "noteIndex" : 0 }, "schema" : "https://github.com/citation-style-language/schema/raw/master/csl-citation.json" }</w:instrText>
      </w:r>
      <w:r w:rsidR="00330601" w:rsidRPr="00A278C3">
        <w:rPr>
          <w:rFonts w:cstheme="minorHAnsi"/>
          <w:sz w:val="24"/>
          <w:szCs w:val="24"/>
          <w:lang w:val="en-GB"/>
        </w:rPr>
        <w:fldChar w:fldCharType="separate"/>
      </w:r>
      <w:r w:rsidR="00FD22D8" w:rsidRPr="00FD22D8">
        <w:rPr>
          <w:rFonts w:cstheme="minorHAnsi"/>
          <w:noProof/>
          <w:sz w:val="24"/>
          <w:szCs w:val="24"/>
          <w:vertAlign w:val="superscript"/>
          <w:lang w:val="en-GB"/>
        </w:rPr>
        <w:t>36</w:t>
      </w:r>
      <w:r w:rsidR="00330601" w:rsidRPr="00A278C3">
        <w:rPr>
          <w:rFonts w:cstheme="minorHAnsi"/>
          <w:sz w:val="24"/>
          <w:szCs w:val="24"/>
          <w:lang w:val="en-GB"/>
        </w:rPr>
        <w:fldChar w:fldCharType="end"/>
      </w:r>
      <w:r w:rsidR="00A07D25" w:rsidRPr="00A278C3">
        <w:rPr>
          <w:rFonts w:cstheme="minorHAnsi"/>
          <w:sz w:val="24"/>
          <w:szCs w:val="24"/>
          <w:lang w:val="en-GB"/>
        </w:rPr>
        <w:t xml:space="preserve">. </w:t>
      </w:r>
    </w:p>
    <w:p w14:paraId="60C47ADB" w14:textId="7B460A47" w:rsidR="00330601" w:rsidRPr="00570F94" w:rsidRDefault="00E342FC" w:rsidP="00457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cstheme="minorHAnsi"/>
          <w:sz w:val="24"/>
          <w:szCs w:val="24"/>
          <w:lang w:val="en"/>
        </w:rPr>
      </w:pPr>
      <w:r w:rsidRPr="00A278C3">
        <w:rPr>
          <w:rFonts w:cstheme="minorHAnsi"/>
          <w:sz w:val="24"/>
          <w:szCs w:val="24"/>
          <w:lang w:val="en"/>
        </w:rPr>
        <w:t>Kendrick plot</w:t>
      </w:r>
      <w:r>
        <w:rPr>
          <w:rFonts w:cstheme="minorHAnsi"/>
          <w:sz w:val="24"/>
          <w:szCs w:val="24"/>
          <w:lang w:val="en"/>
        </w:rPr>
        <w:t xml:space="preserve"> analysis</w:t>
      </w:r>
      <w:r w:rsidR="007A16DD">
        <w:rPr>
          <w:rFonts w:cstheme="minorHAnsi"/>
          <w:sz w:val="24"/>
          <w:szCs w:val="24"/>
          <w:lang w:val="en"/>
        </w:rPr>
        <w:t xml:space="preserve"> also</w:t>
      </w:r>
      <w:r>
        <w:rPr>
          <w:rFonts w:cstheme="minorHAnsi"/>
          <w:sz w:val="24"/>
          <w:szCs w:val="24"/>
          <w:lang w:val="en"/>
        </w:rPr>
        <w:t xml:space="preserve"> gain</w:t>
      </w:r>
      <w:r w:rsidR="00875741">
        <w:rPr>
          <w:rFonts w:cstheme="minorHAnsi"/>
          <w:sz w:val="24"/>
          <w:szCs w:val="24"/>
          <w:lang w:val="en"/>
        </w:rPr>
        <w:t>ed attention</w:t>
      </w:r>
      <w:r>
        <w:rPr>
          <w:rFonts w:cstheme="minorHAnsi"/>
          <w:sz w:val="24"/>
          <w:szCs w:val="24"/>
          <w:lang w:val="en"/>
        </w:rPr>
        <w:t xml:space="preserve"> </w:t>
      </w:r>
      <w:r w:rsidR="00875741">
        <w:rPr>
          <w:rFonts w:cstheme="minorHAnsi"/>
          <w:sz w:val="24"/>
          <w:szCs w:val="24"/>
          <w:lang w:val="en"/>
        </w:rPr>
        <w:t>in</w:t>
      </w:r>
      <w:r w:rsidRPr="00A278C3">
        <w:rPr>
          <w:rFonts w:cstheme="minorHAnsi"/>
          <w:sz w:val="24"/>
          <w:szCs w:val="24"/>
          <w:lang w:val="en"/>
        </w:rPr>
        <w:t xml:space="preserve"> lipidomics</w:t>
      </w:r>
      <w:r w:rsidR="000378F3">
        <w:rPr>
          <w:rFonts w:cstheme="minorHAnsi"/>
          <w:sz w:val="24"/>
          <w:szCs w:val="24"/>
          <w:lang w:val="en"/>
        </w:rPr>
        <w:t xml:space="preserve"> in the past few years</w:t>
      </w:r>
      <w:r w:rsidRPr="00A278C3">
        <w:rPr>
          <w:rFonts w:cstheme="minorHAnsi"/>
          <w:sz w:val="24"/>
          <w:szCs w:val="24"/>
          <w:lang w:val="en"/>
        </w:rPr>
        <w:fldChar w:fldCharType="begin" w:fldLock="1"/>
      </w:r>
      <w:r w:rsidR="00FD22D8">
        <w:rPr>
          <w:rFonts w:cstheme="minorHAnsi"/>
          <w:sz w:val="24"/>
          <w:szCs w:val="24"/>
          <w:lang w:val="en"/>
        </w:rPr>
        <w:instrText>ADDIN CSL_CITATION { "citationItems" : [ { "id" : "ITEM-1", "itemData" : { "DOI" : "10.1021/ac100556g", "ISSN" : "00032700", "PMID" : "20426402", "abstract" : "A rapid method for the determination of lipid classes with high sensitivity is described. The referenced Kendrick mass defect (RKMD) and RKMD plots are novel adaptations of the Kendrick mass defect analysis that allows for the rapid identification of members of a homologous series in addition to identifying the lipid class. Assignment of lipid classes by the RKMD method is accomplished by conversion of the lipid masses to the Kendrick mass scale and then referencing the converted masses to each lipid class. Referencing of the masses to a given lipid class is achieved by first subtracting the heteroatom and lipid backbone contributions to the mass defect, leaving behind the contribution to the mass by the fatty acid constituents. The final step in the referencing makes use of spacing differences in mass defects between members of the same Kendrick class to identify members of the lipid class being referenced. The end result of this is that a lipid belonging to the class being referenced will have an integer RKMD with the value of the integer being the degrees of unsaturation in the lipid. The RKMD method was able to successfully identify the lipids in an idealized data set consisting of 160 lipids drawn from the glyceride and phosphoglyceride classes. As a real world example the lipid extract from bovine milk was analyzed using both accurate mass measurements and the RKMD method. \u00a9 2010 American Chemical Society.", "author" : [ { "dropping-particle" : "", "family" : "Lerno", "given" : "Larry A.", "non-dropping-particle" : "", "parse-names" : false, "suffix" : "" }, { "dropping-particle" : "", "family" : "German", "given" : "J. Bruce", "non-dropping-particle" : "", "parse-names" : false, "suffix" : "" }, { "dropping-particle" : "", "family" : "Lebrilla", "given" : "Carlito B.", "non-dropping-particle" : "", "parse-names" : false, "suffix" : "" } ], "container-title" : "Analytical Chemistry", "id" : "ITEM-1", "issue" : "10", "issued" : { "date-parts" : [ [ "2010" ] ] }, "page" : "4236-4245", "title" : "Method for the identification of lipid classes based on referenced kendrick mass analysis", "type" : "article-journal", "volume" : "82" }, "uris" : [ "http://www.mendeley.com/documents/?uuid=f427e27c-3227-47fc-b951-73bd30a50c79" ] } ], "mendeley" : { "formattedCitation" : "&lt;sup&gt;37&lt;/sup&gt;", "plainTextFormattedCitation" : "37", "previouslyFormattedCitation" : "&lt;sup&gt;36&lt;/sup&gt;" }, "properties" : { "noteIndex" : 0 }, "schema" : "https://github.com/citation-style-language/schema/raw/master/csl-citation.json" }</w:instrText>
      </w:r>
      <w:r w:rsidRPr="00A278C3">
        <w:rPr>
          <w:rFonts w:cstheme="minorHAnsi"/>
          <w:sz w:val="24"/>
          <w:szCs w:val="24"/>
          <w:lang w:val="en"/>
        </w:rPr>
        <w:fldChar w:fldCharType="separate"/>
      </w:r>
      <w:r w:rsidR="00FD22D8" w:rsidRPr="00FD22D8">
        <w:rPr>
          <w:rFonts w:cstheme="minorHAnsi"/>
          <w:noProof/>
          <w:sz w:val="24"/>
          <w:szCs w:val="24"/>
          <w:vertAlign w:val="superscript"/>
          <w:lang w:val="en"/>
        </w:rPr>
        <w:t>37</w:t>
      </w:r>
      <w:r w:rsidRPr="00A278C3">
        <w:rPr>
          <w:rFonts w:cstheme="minorHAnsi"/>
          <w:sz w:val="24"/>
          <w:szCs w:val="24"/>
          <w:lang w:val="en"/>
        </w:rPr>
        <w:fldChar w:fldCharType="end"/>
      </w:r>
      <w:r w:rsidRPr="00F0220A">
        <w:rPr>
          <w:rFonts w:cstheme="minorHAnsi"/>
          <w:sz w:val="24"/>
          <w:szCs w:val="24"/>
          <w:vertAlign w:val="superscript"/>
          <w:lang w:val="en"/>
        </w:rPr>
        <w:t>,</w:t>
      </w:r>
      <w:r w:rsidRPr="00A278C3">
        <w:rPr>
          <w:rFonts w:cstheme="minorHAnsi"/>
          <w:sz w:val="24"/>
          <w:szCs w:val="24"/>
          <w:lang w:val="en"/>
        </w:rPr>
        <w:fldChar w:fldCharType="begin" w:fldLock="1"/>
      </w:r>
      <w:r w:rsidR="00FD22D8">
        <w:rPr>
          <w:rFonts w:cstheme="minorHAnsi"/>
          <w:sz w:val="24"/>
          <w:szCs w:val="24"/>
          <w:lang w:val="en"/>
        </w:rPr>
        <w:instrText>ADDIN CSL_CITATION { "citationItems" : [ { "id" : "ITEM-1", "itemData" : { "DOI" : "10.1002/rcm.8117", "ISSN" : "10970231", "PMID" : "29575335", "author" : [ { "dropping-particle" : "", "family" : "Korf", "given" : "Ansgar", "non-dropping-particle" : "", "parse-names" : false, "suffix" : "" }, { "dropping-particle" : "", "family" : "Vosse", "given" : "Christian", "non-dropping-particle" : "", "parse-names" : false, "suffix" : "" }, { "dropping-particle" : "", "family" : "Schmid", "given" : "Robin", "non-dropping-particle" : "", "parse-names" : false, "suffix" : "" }, { "dropping-particle" : "", "family" : "Helmer", "given" : "Patrick O.", "non-dropping-particle" : "", "parse-names" : false, "suffix" : "" }, { "dropping-particle" : "", "family" : "Jeck", "given" : "Viola", "non-dropping-particle" : "", "parse-names" : false, "suffix" : "" }, { "dropping-particle" : "", "family" : "Hayen", "given" : "Heiko", "non-dropping-particle" : "", "parse-names" : false, "suffix" : "" } ], "container-title" : "Rapid Communications in Mass Spectrometry", "id" : "ITEM-1", "issue" : "12", "issued" : { "date-parts" : [ [ "2018" ] ] }, "page" : "981-991", "title" : "Three-dimensional Kendrick mass plots as a tool for graphical lipid identification", "type" : "article", "volume" : "32" }, "uris" : [ "http://www.mendeley.com/documents/?uuid=65ca6c3b-7520-4c8d-9773-4871f540a1d2" ] } ], "mendeley" : { "formattedCitation" : "&lt;sup&gt;38&lt;/sup&gt;", "plainTextFormattedCitation" : "38", "previouslyFormattedCitation" : "&lt;sup&gt;37&lt;/sup&gt;" }, "properties" : { "noteIndex" : 0 }, "schema" : "https://github.com/citation-style-language/schema/raw/master/csl-citation.json" }</w:instrText>
      </w:r>
      <w:r w:rsidRPr="00A278C3">
        <w:rPr>
          <w:rFonts w:cstheme="minorHAnsi"/>
          <w:sz w:val="24"/>
          <w:szCs w:val="24"/>
          <w:lang w:val="en"/>
        </w:rPr>
        <w:fldChar w:fldCharType="separate"/>
      </w:r>
      <w:r w:rsidR="00FD22D8" w:rsidRPr="00FD22D8">
        <w:rPr>
          <w:rFonts w:cstheme="minorHAnsi"/>
          <w:noProof/>
          <w:sz w:val="24"/>
          <w:szCs w:val="24"/>
          <w:vertAlign w:val="superscript"/>
          <w:lang w:val="en"/>
        </w:rPr>
        <w:t>38</w:t>
      </w:r>
      <w:r w:rsidRPr="00A278C3">
        <w:rPr>
          <w:rFonts w:cstheme="minorHAnsi"/>
          <w:sz w:val="24"/>
          <w:szCs w:val="24"/>
          <w:lang w:val="en"/>
        </w:rPr>
        <w:fldChar w:fldCharType="end"/>
      </w:r>
      <w:r>
        <w:rPr>
          <w:rFonts w:cstheme="minorHAnsi"/>
          <w:sz w:val="24"/>
          <w:szCs w:val="24"/>
          <w:lang w:val="en"/>
        </w:rPr>
        <w:t xml:space="preserve">. </w:t>
      </w:r>
      <w:r w:rsidR="00434F96">
        <w:rPr>
          <w:rFonts w:cstheme="minorHAnsi"/>
          <w:sz w:val="24"/>
          <w:szCs w:val="24"/>
          <w:lang w:val="en"/>
        </w:rPr>
        <w:t>Indeed, c</w:t>
      </w:r>
      <w:r w:rsidRPr="00E342FC">
        <w:rPr>
          <w:rFonts w:cstheme="minorHAnsi"/>
          <w:sz w:val="24"/>
          <w:szCs w:val="24"/>
          <w:lang w:val="en"/>
        </w:rPr>
        <w:t xml:space="preserve">ompounds </w:t>
      </w:r>
      <w:r>
        <w:rPr>
          <w:rFonts w:cstheme="minorHAnsi"/>
          <w:sz w:val="24"/>
          <w:szCs w:val="24"/>
          <w:lang w:val="en"/>
        </w:rPr>
        <w:t xml:space="preserve">such as lipids </w:t>
      </w:r>
      <w:r w:rsidRPr="00E342FC">
        <w:rPr>
          <w:rFonts w:cstheme="minorHAnsi"/>
          <w:sz w:val="24"/>
          <w:szCs w:val="24"/>
          <w:lang w:val="en"/>
        </w:rPr>
        <w:t xml:space="preserve">differing </w:t>
      </w:r>
      <w:r>
        <w:rPr>
          <w:rFonts w:cstheme="minorHAnsi"/>
          <w:sz w:val="24"/>
          <w:szCs w:val="24"/>
          <w:lang w:val="en"/>
        </w:rPr>
        <w:t xml:space="preserve">only by </w:t>
      </w:r>
      <w:r w:rsidR="00917ED7">
        <w:rPr>
          <w:rFonts w:cstheme="minorHAnsi"/>
          <w:sz w:val="24"/>
          <w:szCs w:val="24"/>
          <w:lang w:val="en"/>
        </w:rPr>
        <w:t xml:space="preserve">the </w:t>
      </w:r>
      <w:r>
        <w:rPr>
          <w:rFonts w:cstheme="minorHAnsi"/>
          <w:sz w:val="24"/>
          <w:szCs w:val="24"/>
          <w:lang w:val="en"/>
        </w:rPr>
        <w:t xml:space="preserve">number of </w:t>
      </w:r>
      <w:r w:rsidR="00917ED7">
        <w:rPr>
          <w:rFonts w:cstheme="minorHAnsi"/>
          <w:sz w:val="24"/>
          <w:szCs w:val="24"/>
          <w:lang w:val="en"/>
        </w:rPr>
        <w:t>-CH</w:t>
      </w:r>
      <w:r w:rsidR="00917ED7" w:rsidRPr="00607BE4">
        <w:rPr>
          <w:rFonts w:cstheme="minorHAnsi"/>
          <w:sz w:val="24"/>
          <w:szCs w:val="24"/>
          <w:vertAlign w:val="subscript"/>
          <w:lang w:val="en"/>
        </w:rPr>
        <w:t>2</w:t>
      </w:r>
      <w:r w:rsidR="00917ED7">
        <w:rPr>
          <w:rFonts w:cstheme="minorHAnsi"/>
          <w:sz w:val="24"/>
          <w:szCs w:val="24"/>
          <w:lang w:val="en"/>
        </w:rPr>
        <w:t xml:space="preserve">- </w:t>
      </w:r>
      <w:r w:rsidRPr="00E342FC">
        <w:rPr>
          <w:rFonts w:cstheme="minorHAnsi"/>
          <w:sz w:val="24"/>
          <w:szCs w:val="24"/>
          <w:lang w:val="en"/>
        </w:rPr>
        <w:t>unit</w:t>
      </w:r>
      <w:r w:rsidR="00434F96">
        <w:rPr>
          <w:rFonts w:cstheme="minorHAnsi"/>
          <w:sz w:val="24"/>
          <w:szCs w:val="24"/>
          <w:lang w:val="en"/>
        </w:rPr>
        <w:t>s</w:t>
      </w:r>
      <w:r w:rsidRPr="00E342FC">
        <w:rPr>
          <w:rFonts w:cstheme="minorHAnsi"/>
          <w:sz w:val="24"/>
          <w:szCs w:val="24"/>
          <w:lang w:val="en"/>
        </w:rPr>
        <w:t xml:space="preserve"> will be aligned in the </w:t>
      </w:r>
      <w:r w:rsidR="00434F96">
        <w:rPr>
          <w:rFonts w:cstheme="minorHAnsi"/>
          <w:sz w:val="24"/>
          <w:szCs w:val="24"/>
          <w:lang w:val="en"/>
        </w:rPr>
        <w:lastRenderedPageBreak/>
        <w:t xml:space="preserve">classical </w:t>
      </w:r>
      <w:r w:rsidRPr="00E342FC">
        <w:rPr>
          <w:rFonts w:cstheme="minorHAnsi"/>
          <w:sz w:val="24"/>
          <w:szCs w:val="24"/>
          <w:lang w:val="en"/>
        </w:rPr>
        <w:t>Kendrick plot</w:t>
      </w:r>
      <w:r w:rsidR="00434F96">
        <w:rPr>
          <w:rFonts w:cstheme="minorHAnsi"/>
          <w:sz w:val="24"/>
          <w:szCs w:val="24"/>
          <w:lang w:val="en"/>
        </w:rPr>
        <w:t>s</w:t>
      </w:r>
      <w:r w:rsidRPr="00E342FC">
        <w:rPr>
          <w:rFonts w:cstheme="minorHAnsi"/>
          <w:sz w:val="24"/>
          <w:szCs w:val="24"/>
          <w:lang w:val="en"/>
        </w:rPr>
        <w:t xml:space="preserve">, </w:t>
      </w:r>
      <w:r w:rsidR="001E3B76">
        <w:rPr>
          <w:rFonts w:cstheme="minorHAnsi"/>
          <w:sz w:val="24"/>
          <w:szCs w:val="24"/>
          <w:lang w:val="en"/>
        </w:rPr>
        <w:t>facilitating</w:t>
      </w:r>
      <w:r w:rsidR="001E3B76" w:rsidRPr="00E342FC">
        <w:rPr>
          <w:rFonts w:cstheme="minorHAnsi"/>
          <w:sz w:val="24"/>
          <w:szCs w:val="24"/>
          <w:lang w:val="en"/>
        </w:rPr>
        <w:t xml:space="preserve"> </w:t>
      </w:r>
      <w:r w:rsidRPr="00E342FC">
        <w:rPr>
          <w:rFonts w:cstheme="minorHAnsi"/>
          <w:sz w:val="24"/>
          <w:szCs w:val="24"/>
          <w:lang w:val="en"/>
        </w:rPr>
        <w:t xml:space="preserve">their identification </w:t>
      </w:r>
      <w:r w:rsidR="001E3B76">
        <w:rPr>
          <w:rFonts w:cstheme="minorHAnsi"/>
          <w:sz w:val="24"/>
          <w:szCs w:val="24"/>
          <w:lang w:val="en"/>
        </w:rPr>
        <w:t>through</w:t>
      </w:r>
      <w:r w:rsidR="00875741">
        <w:rPr>
          <w:rFonts w:cstheme="minorHAnsi"/>
          <w:sz w:val="24"/>
          <w:szCs w:val="24"/>
          <w:lang w:val="en"/>
        </w:rPr>
        <w:t xml:space="preserve"> grouping by </w:t>
      </w:r>
      <w:r w:rsidR="007A7234">
        <w:rPr>
          <w:rFonts w:cstheme="minorHAnsi"/>
          <w:sz w:val="24"/>
          <w:szCs w:val="24"/>
          <w:lang w:val="en"/>
        </w:rPr>
        <w:t>homologous</w:t>
      </w:r>
      <w:r w:rsidR="00875741">
        <w:rPr>
          <w:rFonts w:cstheme="minorHAnsi"/>
          <w:sz w:val="24"/>
          <w:szCs w:val="24"/>
          <w:lang w:val="en"/>
        </w:rPr>
        <w:t xml:space="preserve"> formula</w:t>
      </w:r>
      <w:r w:rsidR="007A7234">
        <w:rPr>
          <w:rFonts w:cstheme="minorHAnsi"/>
          <w:sz w:val="24"/>
          <w:szCs w:val="24"/>
          <w:lang w:val="en"/>
        </w:rPr>
        <w:t>s</w:t>
      </w:r>
      <w:r w:rsidR="007A16DD">
        <w:rPr>
          <w:rFonts w:cstheme="minorHAnsi"/>
          <w:sz w:val="24"/>
          <w:szCs w:val="24"/>
          <w:lang w:val="en"/>
        </w:rPr>
        <w:fldChar w:fldCharType="begin" w:fldLock="1"/>
      </w:r>
      <w:r w:rsidR="00FD22D8">
        <w:rPr>
          <w:rFonts w:cstheme="minorHAnsi"/>
          <w:sz w:val="24"/>
          <w:szCs w:val="24"/>
          <w:lang w:val="en"/>
        </w:rPr>
        <w:instrText>ADDIN CSL_CITATION { "citationItems" : [ { "id" : "ITEM-1", "itemData" : { "DOI" : "10.1021/acs.analchem.9b03333", "ISSN" : "15206882", "PMID" : "31509388", "abstract" : "Kendrick mass defect (KMD) analysis is widely used for helping the detection and identification of chemically related compounds based on exact mass measurements. We report here the use of KMD as a criterion for filtering complex mass spectrometry data set. The method allow automated, easy and efficient data processing, enabling the reconstruction of 2D distributions of families of homologous compounds from MSI images. We show that KMD filtering, based on in-house software, is suitable and robust for high resolution (full width at half-maximum, fwhm, at m/z 410 of 20 000) and very high-resolution (fwhm, at m/z 410 of 160 000) MSI data. This method has been successfully applied to two different types of samples, bacteria cocultures, and brain tissue sections.", "author" : [ { "dropping-particle" : "", "family" : "Kune", "given" : "Christopher", "non-dropping-particle" : "", "parse-names" : false, "suffix" : "" }, { "dropping-particle" : "", "family" : "McCann", "given" : "Andr\u00e9a", "non-dropping-particle" : "", "parse-names" : false, "suffix" : "" }, { "dropping-particle" : "", "family" : "Rapha\u00ebl", "given" : "La Rocca", "non-dropping-particle" : "", "parse-names" : false, "suffix" : "" }, { "dropping-particle" : "", "family" : "Arias", "given" : "Anthony Arguelles", "non-dropping-particle" : "", "parse-names" : false, "suffix" : "" }, { "dropping-particle" : "", "family" : "Tiquet", "given" : "Mathieu", "non-dropping-particle" : "", "parse-names" : false, "suffix" : "" }, { "dropping-particle" : "", "family" : "Kruining", "given" : "Daan", "non-dropping-particle" : "Van", "parse-names" : false, "suffix" : "" }, { "dropping-particle" : "", "family" : "Martinez", "given" : "Pilar Martinez", "non-dropping-particle" : "", "parse-names" : false, "suffix" : "" }, { "dropping-particle" : "", "family" : "Ongena", "given" : "Marc", "non-dropping-particle" : "", "parse-names" : false, "suffix" : "" }, { "dropping-particle" : "", "family" : "Eppe", "given" : "Gauthier", "non-dropping-particle" : "", "parse-names" : false, "suffix" : "" }, { "dropping-particle" : "", "family" : "Quinton", "given" : "Lo\u00efc", "non-dropping-particle" : "", "parse-names" : false, "suffix" : "" }, { "dropping-particle" : "", "family" : "Far", "given" : "Johann", "non-dropping-particle" : "", "parse-names" : false, "suffix" : "" }, { "dropping-particle" : "", "family" : "Pauw", "given" : "Edwin", "non-dropping-particle" : "De", "parse-names" : false, "suffix" : "" } ], "container-title" : "Analytical Chemistry", "id" : "ITEM-1", "issue" : "20", "issued" : { "date-parts" : [ [ "2019" ] ] }, "page" : "13112-13118", "title" : "Rapid Visualization of Chemically Related Compounds Using Kendrick Mass Defect As a Filter in Mass Spectrometry Imaging", "type" : "article-journal", "volume" : "91" }, "uris" : [ "http://www.mendeley.com/documents/?uuid=9a4a68b9-b26d-4fdb-8792-845f298a81a7" ] } ], "mendeley" : { "formattedCitation" : "&lt;sup&gt;39&lt;/sup&gt;", "plainTextFormattedCitation" : "39", "previouslyFormattedCitation" : "&lt;sup&gt;38&lt;/sup&gt;" }, "properties" : { "noteIndex" : 0 }, "schema" : "https://github.com/citation-style-language/schema/raw/master/csl-citation.json" }</w:instrText>
      </w:r>
      <w:r w:rsidR="007A16DD">
        <w:rPr>
          <w:rFonts w:cstheme="minorHAnsi"/>
          <w:sz w:val="24"/>
          <w:szCs w:val="24"/>
          <w:lang w:val="en"/>
        </w:rPr>
        <w:fldChar w:fldCharType="separate"/>
      </w:r>
      <w:r w:rsidR="00FD22D8" w:rsidRPr="00FD22D8">
        <w:rPr>
          <w:rFonts w:cstheme="minorHAnsi"/>
          <w:noProof/>
          <w:sz w:val="24"/>
          <w:szCs w:val="24"/>
          <w:vertAlign w:val="superscript"/>
          <w:lang w:val="en"/>
        </w:rPr>
        <w:t>39</w:t>
      </w:r>
      <w:r w:rsidR="007A16DD">
        <w:rPr>
          <w:rFonts w:cstheme="minorHAnsi"/>
          <w:sz w:val="24"/>
          <w:szCs w:val="24"/>
          <w:lang w:val="en"/>
        </w:rPr>
        <w:fldChar w:fldCharType="end"/>
      </w:r>
      <w:r w:rsidRPr="00E342FC">
        <w:rPr>
          <w:rFonts w:cstheme="minorHAnsi"/>
          <w:sz w:val="24"/>
          <w:szCs w:val="24"/>
          <w:lang w:val="en"/>
        </w:rPr>
        <w:t>.</w:t>
      </w:r>
      <w:r w:rsidR="007A16DD">
        <w:rPr>
          <w:rFonts w:cstheme="minorHAnsi"/>
          <w:sz w:val="24"/>
          <w:szCs w:val="24"/>
          <w:lang w:val="en"/>
        </w:rPr>
        <w:t xml:space="preserve"> </w:t>
      </w:r>
    </w:p>
    <w:p w14:paraId="418C57B8" w14:textId="44971ED9" w:rsidR="00587E7A" w:rsidRPr="000378F3" w:rsidRDefault="00570F94" w:rsidP="00457A2C">
      <w:pPr>
        <w:spacing w:line="276" w:lineRule="auto"/>
        <w:jc w:val="both"/>
        <w:rPr>
          <w:sz w:val="24"/>
          <w:szCs w:val="24"/>
          <w:lang w:val="en-GB"/>
        </w:rPr>
      </w:pPr>
      <w:r>
        <w:rPr>
          <w:sz w:val="24"/>
          <w:szCs w:val="24"/>
          <w:lang w:val="en-GB"/>
        </w:rPr>
        <w:t xml:space="preserve">In </w:t>
      </w:r>
      <w:r w:rsidR="007A7234">
        <w:rPr>
          <w:sz w:val="24"/>
          <w:szCs w:val="24"/>
          <w:lang w:val="en-GB"/>
        </w:rPr>
        <w:t>this study</w:t>
      </w:r>
      <w:r>
        <w:rPr>
          <w:sz w:val="24"/>
          <w:szCs w:val="24"/>
          <w:lang w:val="en-GB"/>
        </w:rPr>
        <w:t>, Kendrick</w:t>
      </w:r>
      <w:r w:rsidR="006D4446">
        <w:rPr>
          <w:sz w:val="24"/>
          <w:szCs w:val="24"/>
          <w:lang w:val="en-GB"/>
        </w:rPr>
        <w:t>’s</w:t>
      </w:r>
      <w:r>
        <w:rPr>
          <w:sz w:val="24"/>
          <w:szCs w:val="24"/>
          <w:lang w:val="en-GB"/>
        </w:rPr>
        <w:t xml:space="preserve"> analysis </w:t>
      </w:r>
      <w:r w:rsidR="006D4446">
        <w:rPr>
          <w:sz w:val="24"/>
          <w:szCs w:val="24"/>
          <w:lang w:val="en-GB"/>
        </w:rPr>
        <w:t>was</w:t>
      </w:r>
      <w:r w:rsidR="00E94A98">
        <w:rPr>
          <w:sz w:val="24"/>
          <w:szCs w:val="24"/>
          <w:lang w:val="en-GB"/>
        </w:rPr>
        <w:t xml:space="preserve"> </w:t>
      </w:r>
      <w:r w:rsidR="007A7234">
        <w:rPr>
          <w:sz w:val="24"/>
          <w:szCs w:val="24"/>
          <w:lang w:val="en-GB"/>
        </w:rPr>
        <w:t xml:space="preserve">first </w:t>
      </w:r>
      <w:r w:rsidR="00E94A98">
        <w:rPr>
          <w:sz w:val="24"/>
          <w:szCs w:val="24"/>
          <w:lang w:val="en-GB"/>
        </w:rPr>
        <w:t>chosen</w:t>
      </w:r>
      <w:r w:rsidR="004E526B">
        <w:rPr>
          <w:sz w:val="24"/>
          <w:szCs w:val="24"/>
          <w:lang w:val="en-GB"/>
        </w:rPr>
        <w:t xml:space="preserve"> </w:t>
      </w:r>
      <w:r>
        <w:rPr>
          <w:sz w:val="24"/>
          <w:szCs w:val="24"/>
          <w:lang w:val="en-GB"/>
        </w:rPr>
        <w:t xml:space="preserve">to </w:t>
      </w:r>
      <w:r w:rsidR="00E94A98">
        <w:rPr>
          <w:sz w:val="24"/>
          <w:szCs w:val="24"/>
          <w:lang w:val="en-GB"/>
        </w:rPr>
        <w:t>compar</w:t>
      </w:r>
      <w:r w:rsidR="007A7234">
        <w:rPr>
          <w:sz w:val="24"/>
          <w:szCs w:val="24"/>
          <w:lang w:val="en-GB"/>
        </w:rPr>
        <w:t>e</w:t>
      </w:r>
      <w:r w:rsidR="00E94A98">
        <w:rPr>
          <w:sz w:val="24"/>
          <w:szCs w:val="24"/>
          <w:lang w:val="en-GB"/>
        </w:rPr>
        <w:t xml:space="preserve"> </w:t>
      </w:r>
      <w:r>
        <w:rPr>
          <w:sz w:val="24"/>
          <w:szCs w:val="24"/>
          <w:lang w:val="en-US"/>
        </w:rPr>
        <w:t>the performances</w:t>
      </w:r>
      <w:r w:rsidR="00BE278A">
        <w:rPr>
          <w:sz w:val="24"/>
          <w:szCs w:val="24"/>
          <w:lang w:val="en-US"/>
        </w:rPr>
        <w:t xml:space="preserve"> </w:t>
      </w:r>
      <w:r>
        <w:rPr>
          <w:sz w:val="24"/>
          <w:szCs w:val="24"/>
          <w:lang w:val="en-US"/>
        </w:rPr>
        <w:t>o</w:t>
      </w:r>
      <w:r w:rsidR="007A7234">
        <w:rPr>
          <w:sz w:val="24"/>
          <w:szCs w:val="24"/>
          <w:lang w:val="en-US"/>
        </w:rPr>
        <w:t xml:space="preserve">f </w:t>
      </w:r>
      <w:r w:rsidR="0090498B">
        <w:rPr>
          <w:sz w:val="24"/>
          <w:szCs w:val="24"/>
          <w:lang w:val="en-GB"/>
        </w:rPr>
        <w:t>LC-MS</w:t>
      </w:r>
      <w:r w:rsidR="004F2570">
        <w:rPr>
          <w:sz w:val="24"/>
          <w:szCs w:val="24"/>
          <w:lang w:val="en-GB"/>
        </w:rPr>
        <w:t xml:space="preserve"> </w:t>
      </w:r>
      <w:r w:rsidR="00875741">
        <w:rPr>
          <w:sz w:val="24"/>
          <w:szCs w:val="24"/>
          <w:lang w:val="en-US"/>
        </w:rPr>
        <w:t xml:space="preserve">and </w:t>
      </w:r>
      <w:r w:rsidR="00875741" w:rsidRPr="0065156E">
        <w:rPr>
          <w:sz w:val="24"/>
          <w:szCs w:val="24"/>
          <w:lang w:val="en-US"/>
        </w:rPr>
        <w:t xml:space="preserve">direct infusion </w:t>
      </w:r>
      <w:r w:rsidR="007A7234">
        <w:rPr>
          <w:sz w:val="24"/>
          <w:szCs w:val="24"/>
          <w:lang w:val="en-GB"/>
        </w:rPr>
        <w:t xml:space="preserve">(nESI-MS), using </w:t>
      </w:r>
      <w:r w:rsidR="006D4446">
        <w:rPr>
          <w:sz w:val="24"/>
          <w:szCs w:val="24"/>
          <w:lang w:val="en-GB"/>
        </w:rPr>
        <w:t xml:space="preserve">yeast </w:t>
      </w:r>
      <w:r w:rsidR="00E94A98">
        <w:rPr>
          <w:sz w:val="24"/>
          <w:szCs w:val="24"/>
          <w:lang w:val="en-GB"/>
        </w:rPr>
        <w:t>lipid extract</w:t>
      </w:r>
      <w:r w:rsidR="004F2570">
        <w:rPr>
          <w:sz w:val="24"/>
          <w:szCs w:val="24"/>
          <w:lang w:val="en-GB"/>
        </w:rPr>
        <w:t>s</w:t>
      </w:r>
      <w:r>
        <w:rPr>
          <w:sz w:val="24"/>
          <w:szCs w:val="24"/>
          <w:lang w:val="en-GB"/>
        </w:rPr>
        <w:t xml:space="preserve">. </w:t>
      </w:r>
      <w:r w:rsidR="006D4446">
        <w:rPr>
          <w:sz w:val="24"/>
          <w:szCs w:val="24"/>
          <w:lang w:val="en-GB"/>
        </w:rPr>
        <w:t>Second</w:t>
      </w:r>
      <w:r w:rsidR="007A16DD">
        <w:rPr>
          <w:sz w:val="24"/>
          <w:szCs w:val="24"/>
          <w:lang w:val="en-GB"/>
        </w:rPr>
        <w:t xml:space="preserve">, differential Kendrick plot analysis </w:t>
      </w:r>
      <w:r w:rsidR="006D4446">
        <w:rPr>
          <w:sz w:val="24"/>
          <w:szCs w:val="24"/>
          <w:lang w:val="en-GB"/>
        </w:rPr>
        <w:t xml:space="preserve">was </w:t>
      </w:r>
      <w:r w:rsidR="004F2570">
        <w:rPr>
          <w:sz w:val="24"/>
          <w:szCs w:val="24"/>
          <w:lang w:val="en-GB"/>
        </w:rPr>
        <w:t xml:space="preserve">applied on </w:t>
      </w:r>
      <w:r w:rsidR="007A16DD">
        <w:rPr>
          <w:sz w:val="24"/>
          <w:szCs w:val="24"/>
          <w:lang w:val="en-GB"/>
        </w:rPr>
        <w:t>d</w:t>
      </w:r>
      <w:r>
        <w:rPr>
          <w:sz w:val="24"/>
          <w:szCs w:val="24"/>
          <w:lang w:val="en-GB"/>
        </w:rPr>
        <w:t>irect infusion</w:t>
      </w:r>
      <w:r w:rsidR="007A16DD">
        <w:rPr>
          <w:sz w:val="24"/>
          <w:szCs w:val="24"/>
          <w:lang w:val="en-GB"/>
        </w:rPr>
        <w:t xml:space="preserve"> o</w:t>
      </w:r>
      <w:r w:rsidR="004F2570">
        <w:rPr>
          <w:sz w:val="24"/>
          <w:szCs w:val="24"/>
          <w:lang w:val="en-GB"/>
        </w:rPr>
        <w:t>f</w:t>
      </w:r>
      <w:r w:rsidR="007A16DD">
        <w:rPr>
          <w:sz w:val="24"/>
          <w:szCs w:val="24"/>
          <w:lang w:val="en-GB"/>
        </w:rPr>
        <w:t xml:space="preserve"> </w:t>
      </w:r>
      <w:r w:rsidR="004110C5">
        <w:rPr>
          <w:sz w:val="24"/>
          <w:szCs w:val="24"/>
          <w:lang w:val="en-GB"/>
        </w:rPr>
        <w:t>lipid</w:t>
      </w:r>
      <w:r w:rsidR="007A7234">
        <w:rPr>
          <w:sz w:val="24"/>
          <w:szCs w:val="24"/>
          <w:lang w:val="en-GB"/>
        </w:rPr>
        <w:t>s</w:t>
      </w:r>
      <w:r w:rsidR="004110C5">
        <w:rPr>
          <w:sz w:val="24"/>
          <w:szCs w:val="24"/>
          <w:lang w:val="en-GB"/>
        </w:rPr>
        <w:t xml:space="preserve"> extract</w:t>
      </w:r>
      <w:r w:rsidR="007A7234">
        <w:rPr>
          <w:sz w:val="24"/>
          <w:szCs w:val="24"/>
          <w:lang w:val="en-GB"/>
        </w:rPr>
        <w:t>ed</w:t>
      </w:r>
      <w:r w:rsidR="004110C5">
        <w:rPr>
          <w:sz w:val="24"/>
          <w:szCs w:val="24"/>
          <w:lang w:val="en-GB"/>
        </w:rPr>
        <w:t xml:space="preserve"> from </w:t>
      </w:r>
      <w:r w:rsidR="007A16DD">
        <w:rPr>
          <w:sz w:val="24"/>
          <w:szCs w:val="24"/>
          <w:lang w:val="en-GB"/>
        </w:rPr>
        <w:t xml:space="preserve">cancer cell </w:t>
      </w:r>
      <w:r w:rsidR="007A16DD" w:rsidRPr="00737910">
        <w:rPr>
          <w:sz w:val="24"/>
          <w:szCs w:val="24"/>
          <w:lang w:val="en-GB"/>
        </w:rPr>
        <w:t xml:space="preserve">lines </w:t>
      </w:r>
      <w:r w:rsidR="00737910" w:rsidRPr="00737910">
        <w:rPr>
          <w:rFonts w:cstheme="minorHAnsi"/>
          <w:sz w:val="24"/>
          <w:szCs w:val="24"/>
          <w:lang w:val="en-GB"/>
        </w:rPr>
        <w:t>(prostate cancer cell</w:t>
      </w:r>
      <w:r w:rsidR="004F2570">
        <w:rPr>
          <w:rFonts w:cstheme="minorHAnsi"/>
          <w:sz w:val="24"/>
          <w:szCs w:val="24"/>
          <w:lang w:val="en-GB"/>
        </w:rPr>
        <w:t>s</w:t>
      </w:r>
      <w:r w:rsidR="00737910" w:rsidRPr="00737910">
        <w:rPr>
          <w:rFonts w:cstheme="minorHAnsi"/>
          <w:sz w:val="24"/>
          <w:szCs w:val="24"/>
          <w:lang w:val="en-GB"/>
        </w:rPr>
        <w:t xml:space="preserve"> acting as a control sample and prostate cancer cell</w:t>
      </w:r>
      <w:r w:rsidR="004F2570">
        <w:rPr>
          <w:rFonts w:cstheme="minorHAnsi"/>
          <w:sz w:val="24"/>
          <w:szCs w:val="24"/>
          <w:lang w:val="en-GB"/>
        </w:rPr>
        <w:t>s</w:t>
      </w:r>
      <w:r w:rsidR="00737910" w:rsidRPr="00737910">
        <w:rPr>
          <w:rFonts w:cstheme="minorHAnsi"/>
          <w:sz w:val="24"/>
          <w:szCs w:val="24"/>
          <w:lang w:val="en-GB"/>
        </w:rPr>
        <w:t xml:space="preserve"> </w:t>
      </w:r>
      <w:r w:rsidR="004F2570" w:rsidRPr="00737910">
        <w:rPr>
          <w:rFonts w:cstheme="minorHAnsi"/>
          <w:sz w:val="24"/>
          <w:szCs w:val="24"/>
          <w:lang w:val="en-GB"/>
        </w:rPr>
        <w:t xml:space="preserve">treated with a DGAT2 inhibitor </w:t>
      </w:r>
      <w:r w:rsidR="00737910" w:rsidRPr="00737910">
        <w:rPr>
          <w:rFonts w:cstheme="minorHAnsi"/>
          <w:sz w:val="24"/>
          <w:szCs w:val="24"/>
          <w:lang w:val="en-GB"/>
        </w:rPr>
        <w:t>lipid extract)</w:t>
      </w:r>
      <w:r w:rsidR="004F2570">
        <w:rPr>
          <w:rFonts w:cstheme="minorHAnsi"/>
          <w:sz w:val="24"/>
          <w:szCs w:val="24"/>
          <w:lang w:val="en-GB"/>
        </w:rPr>
        <w:t>,</w:t>
      </w:r>
      <w:r w:rsidR="00737910" w:rsidRPr="00737910">
        <w:rPr>
          <w:rFonts w:cstheme="minorHAnsi"/>
          <w:sz w:val="24"/>
          <w:szCs w:val="24"/>
          <w:lang w:val="en-GB"/>
        </w:rPr>
        <w:t xml:space="preserve"> </w:t>
      </w:r>
      <w:r w:rsidR="007A16DD">
        <w:rPr>
          <w:sz w:val="24"/>
          <w:szCs w:val="24"/>
          <w:lang w:val="en-GB"/>
        </w:rPr>
        <w:t xml:space="preserve">to </w:t>
      </w:r>
      <w:r w:rsidR="00E94A98">
        <w:rPr>
          <w:sz w:val="24"/>
          <w:szCs w:val="24"/>
          <w:lang w:val="en-GB"/>
        </w:rPr>
        <w:t>illustrate the discriminating power of the method</w:t>
      </w:r>
      <w:r w:rsidR="007A16DD">
        <w:rPr>
          <w:sz w:val="24"/>
          <w:szCs w:val="24"/>
          <w:lang w:val="en-GB"/>
        </w:rPr>
        <w:t>.</w:t>
      </w:r>
      <w:r w:rsidR="00737910">
        <w:rPr>
          <w:sz w:val="24"/>
          <w:szCs w:val="24"/>
          <w:lang w:val="en-GB"/>
        </w:rPr>
        <w:t xml:space="preserve"> This analytical approach </w:t>
      </w:r>
      <w:r w:rsidR="00551CD3">
        <w:rPr>
          <w:sz w:val="24"/>
          <w:szCs w:val="24"/>
          <w:lang w:val="en-GB"/>
        </w:rPr>
        <w:t>has proven to be</w:t>
      </w:r>
      <w:r w:rsidR="00B61522">
        <w:rPr>
          <w:sz w:val="24"/>
          <w:szCs w:val="24"/>
          <w:lang w:val="en-GB"/>
        </w:rPr>
        <w:t xml:space="preserve"> powerful</w:t>
      </w:r>
      <w:r w:rsidR="00737910">
        <w:rPr>
          <w:sz w:val="24"/>
          <w:szCs w:val="24"/>
          <w:lang w:val="en-GB"/>
        </w:rPr>
        <w:t xml:space="preserve"> </w:t>
      </w:r>
      <w:r w:rsidR="00551CD3">
        <w:rPr>
          <w:sz w:val="24"/>
          <w:szCs w:val="24"/>
          <w:lang w:val="en-GB"/>
        </w:rPr>
        <w:t>in</w:t>
      </w:r>
      <w:r w:rsidR="00737910">
        <w:rPr>
          <w:sz w:val="24"/>
          <w:szCs w:val="24"/>
          <w:lang w:val="en-GB"/>
        </w:rPr>
        <w:t xml:space="preserve"> </w:t>
      </w:r>
      <w:r w:rsidR="00551CD3">
        <w:rPr>
          <w:sz w:val="24"/>
          <w:szCs w:val="24"/>
          <w:lang w:val="en-GB"/>
        </w:rPr>
        <w:t xml:space="preserve">rapidly </w:t>
      </w:r>
      <w:r w:rsidR="004F2570">
        <w:rPr>
          <w:sz w:val="24"/>
          <w:szCs w:val="24"/>
          <w:lang w:val="en-GB"/>
        </w:rPr>
        <w:t>profil</w:t>
      </w:r>
      <w:r w:rsidR="00551CD3">
        <w:rPr>
          <w:sz w:val="24"/>
          <w:szCs w:val="24"/>
          <w:lang w:val="en-GB"/>
        </w:rPr>
        <w:t>ing</w:t>
      </w:r>
      <w:r w:rsidR="004F2570">
        <w:rPr>
          <w:sz w:val="24"/>
          <w:szCs w:val="24"/>
          <w:lang w:val="en-GB"/>
        </w:rPr>
        <w:t xml:space="preserve"> </w:t>
      </w:r>
      <w:r w:rsidR="00B61522">
        <w:rPr>
          <w:sz w:val="24"/>
          <w:szCs w:val="24"/>
          <w:lang w:val="en-GB"/>
        </w:rPr>
        <w:t>the</w:t>
      </w:r>
      <w:r w:rsidR="004F2570">
        <w:rPr>
          <w:sz w:val="24"/>
          <w:szCs w:val="24"/>
          <w:lang w:val="en-GB"/>
        </w:rPr>
        <w:t xml:space="preserve"> qualitative </w:t>
      </w:r>
      <w:r w:rsidR="00737910">
        <w:rPr>
          <w:sz w:val="24"/>
          <w:szCs w:val="24"/>
          <w:lang w:val="en-GB"/>
        </w:rPr>
        <w:t>differences</w:t>
      </w:r>
      <w:r w:rsidR="00B61522">
        <w:rPr>
          <w:sz w:val="24"/>
          <w:szCs w:val="24"/>
          <w:lang w:val="en-GB"/>
        </w:rPr>
        <w:t xml:space="preserve"> </w:t>
      </w:r>
      <w:r w:rsidR="00551CD3">
        <w:rPr>
          <w:sz w:val="24"/>
          <w:szCs w:val="24"/>
          <w:lang w:val="en-GB"/>
        </w:rPr>
        <w:t>in</w:t>
      </w:r>
      <w:r w:rsidR="00B61522">
        <w:rPr>
          <w:sz w:val="24"/>
          <w:szCs w:val="24"/>
          <w:lang w:val="en-GB"/>
        </w:rPr>
        <w:t xml:space="preserve"> lipid compositions</w:t>
      </w:r>
      <w:r w:rsidR="006F508B">
        <w:rPr>
          <w:sz w:val="24"/>
          <w:szCs w:val="24"/>
          <w:lang w:val="en-GB"/>
        </w:rPr>
        <w:t xml:space="preserve"> between </w:t>
      </w:r>
      <w:r w:rsidR="004F2570">
        <w:rPr>
          <w:sz w:val="24"/>
          <w:szCs w:val="24"/>
          <w:lang w:val="en-GB"/>
        </w:rPr>
        <w:t>samples</w:t>
      </w:r>
      <w:r w:rsidR="00852B13">
        <w:rPr>
          <w:sz w:val="24"/>
          <w:szCs w:val="24"/>
          <w:lang w:val="en-GB"/>
        </w:rPr>
        <w:t xml:space="preserve"> </w:t>
      </w:r>
      <w:r w:rsidR="00B61522">
        <w:rPr>
          <w:sz w:val="24"/>
          <w:szCs w:val="24"/>
          <w:lang w:val="en-GB"/>
        </w:rPr>
        <w:t>(</w:t>
      </w:r>
      <w:r w:rsidR="00852B13" w:rsidRPr="00B275BB">
        <w:rPr>
          <w:i/>
          <w:iCs/>
          <w:sz w:val="24"/>
          <w:szCs w:val="24"/>
          <w:lang w:val="en-GB"/>
        </w:rPr>
        <w:t>i.e.</w:t>
      </w:r>
      <w:r w:rsidR="00852B13">
        <w:rPr>
          <w:sz w:val="24"/>
          <w:szCs w:val="24"/>
          <w:lang w:val="en-GB"/>
        </w:rPr>
        <w:t xml:space="preserve"> </w:t>
      </w:r>
      <w:r w:rsidR="006F508B">
        <w:rPr>
          <w:sz w:val="24"/>
          <w:szCs w:val="24"/>
          <w:lang w:val="en-GB"/>
        </w:rPr>
        <w:t xml:space="preserve">healthy and </w:t>
      </w:r>
      <w:r w:rsidR="00551CD3">
        <w:rPr>
          <w:sz w:val="24"/>
          <w:szCs w:val="24"/>
          <w:lang w:val="en-GB"/>
        </w:rPr>
        <w:t>diseased</w:t>
      </w:r>
      <w:r w:rsidR="006F508B">
        <w:rPr>
          <w:sz w:val="24"/>
          <w:szCs w:val="24"/>
          <w:lang w:val="en-GB"/>
        </w:rPr>
        <w:t xml:space="preserve"> </w:t>
      </w:r>
      <w:r w:rsidR="004F2570">
        <w:rPr>
          <w:sz w:val="24"/>
          <w:szCs w:val="24"/>
          <w:lang w:val="en-GB"/>
        </w:rPr>
        <w:t>patients</w:t>
      </w:r>
      <w:r w:rsidR="00B61522">
        <w:rPr>
          <w:sz w:val="24"/>
          <w:szCs w:val="24"/>
          <w:lang w:val="en-GB"/>
        </w:rPr>
        <w:t>)</w:t>
      </w:r>
      <w:r w:rsidR="002F4D17">
        <w:rPr>
          <w:sz w:val="24"/>
          <w:szCs w:val="24"/>
          <w:lang w:val="en-GB"/>
        </w:rPr>
        <w:t>,</w:t>
      </w:r>
      <w:r w:rsidR="004F2570">
        <w:rPr>
          <w:sz w:val="24"/>
          <w:szCs w:val="24"/>
          <w:lang w:val="en-GB"/>
        </w:rPr>
        <w:t xml:space="preserve"> </w:t>
      </w:r>
      <w:r w:rsidR="00B61522">
        <w:rPr>
          <w:sz w:val="24"/>
          <w:szCs w:val="24"/>
          <w:lang w:val="en-GB"/>
        </w:rPr>
        <w:t xml:space="preserve">for example </w:t>
      </w:r>
      <w:r w:rsidR="00852B13">
        <w:rPr>
          <w:sz w:val="24"/>
          <w:szCs w:val="24"/>
          <w:lang w:val="en-GB"/>
        </w:rPr>
        <w:t>to monitor</w:t>
      </w:r>
      <w:r w:rsidR="00737910">
        <w:rPr>
          <w:sz w:val="24"/>
          <w:szCs w:val="24"/>
          <w:lang w:val="en-GB"/>
        </w:rPr>
        <w:t xml:space="preserve"> </w:t>
      </w:r>
      <w:r w:rsidR="00551CD3">
        <w:rPr>
          <w:sz w:val="24"/>
          <w:szCs w:val="24"/>
          <w:lang w:val="en-GB"/>
        </w:rPr>
        <w:t>treatment progress</w:t>
      </w:r>
      <w:r w:rsidR="00737910">
        <w:rPr>
          <w:sz w:val="24"/>
          <w:szCs w:val="24"/>
          <w:lang w:val="en-GB"/>
        </w:rPr>
        <w:t>.</w:t>
      </w:r>
      <w:r w:rsidR="00852B13">
        <w:rPr>
          <w:sz w:val="24"/>
          <w:szCs w:val="24"/>
          <w:lang w:val="en-GB"/>
        </w:rPr>
        <w:t xml:space="preserve"> Other applications can be found in food safety, </w:t>
      </w:r>
      <w:r w:rsidR="00551CD3">
        <w:rPr>
          <w:sz w:val="24"/>
          <w:szCs w:val="24"/>
          <w:lang w:val="en-GB"/>
        </w:rPr>
        <w:t xml:space="preserve">fraud </w:t>
      </w:r>
      <w:r w:rsidR="00852B13">
        <w:rPr>
          <w:sz w:val="24"/>
          <w:szCs w:val="24"/>
          <w:lang w:val="en-GB"/>
        </w:rPr>
        <w:t>detection</w:t>
      </w:r>
      <w:r w:rsidR="00551CD3">
        <w:rPr>
          <w:sz w:val="24"/>
          <w:szCs w:val="24"/>
          <w:lang w:val="en-GB"/>
        </w:rPr>
        <w:t>s</w:t>
      </w:r>
      <w:r w:rsidR="00852B13">
        <w:rPr>
          <w:sz w:val="24"/>
          <w:szCs w:val="24"/>
          <w:lang w:val="en-GB"/>
        </w:rPr>
        <w:t xml:space="preserve"> </w:t>
      </w:r>
      <w:r w:rsidR="00411E28">
        <w:rPr>
          <w:sz w:val="24"/>
          <w:szCs w:val="24"/>
          <w:lang w:val="en-GB"/>
        </w:rPr>
        <w:t>and</w:t>
      </w:r>
      <w:r w:rsidR="00852B13">
        <w:rPr>
          <w:sz w:val="24"/>
          <w:szCs w:val="24"/>
          <w:lang w:val="en-GB"/>
        </w:rPr>
        <w:t xml:space="preserve"> environmental </w:t>
      </w:r>
      <w:r w:rsidR="00551CD3">
        <w:rPr>
          <w:sz w:val="24"/>
          <w:szCs w:val="24"/>
          <w:lang w:val="en-GB"/>
        </w:rPr>
        <w:t>monitoring</w:t>
      </w:r>
      <w:r w:rsidR="00411E28">
        <w:rPr>
          <w:sz w:val="24"/>
          <w:szCs w:val="24"/>
          <w:lang w:val="en-GB"/>
        </w:rPr>
        <w:t>.</w:t>
      </w:r>
    </w:p>
    <w:p w14:paraId="05921B86" w14:textId="77777777" w:rsidR="00930169" w:rsidRPr="00A278C3" w:rsidRDefault="00C00578">
      <w:pPr>
        <w:rPr>
          <w:rFonts w:cstheme="minorHAnsi"/>
          <w:b/>
          <w:sz w:val="24"/>
          <w:szCs w:val="24"/>
          <w:lang w:val="en-GB"/>
        </w:rPr>
      </w:pPr>
      <w:r w:rsidRPr="00A278C3">
        <w:rPr>
          <w:rFonts w:cstheme="minorHAnsi"/>
          <w:b/>
          <w:sz w:val="24"/>
          <w:szCs w:val="24"/>
          <w:lang w:val="en-GB"/>
        </w:rPr>
        <w:t>Materials and methods</w:t>
      </w:r>
    </w:p>
    <w:p w14:paraId="5136A744" w14:textId="77777777" w:rsidR="00930169" w:rsidRPr="00A278C3" w:rsidRDefault="00C00578" w:rsidP="00587E7A">
      <w:pPr>
        <w:spacing w:after="0"/>
        <w:rPr>
          <w:rFonts w:cstheme="minorHAnsi"/>
          <w:b/>
          <w:i/>
          <w:sz w:val="24"/>
          <w:szCs w:val="24"/>
          <w:lang w:val="en-GB"/>
        </w:rPr>
      </w:pPr>
      <w:r w:rsidRPr="00A278C3">
        <w:rPr>
          <w:rFonts w:cstheme="minorHAnsi"/>
          <w:b/>
          <w:i/>
          <w:sz w:val="24"/>
          <w:szCs w:val="24"/>
          <w:lang w:val="en-GB"/>
        </w:rPr>
        <w:t>Chemicals</w:t>
      </w:r>
    </w:p>
    <w:p w14:paraId="38BBAF66" w14:textId="510DECF7" w:rsidR="00930169" w:rsidRDefault="00C00578" w:rsidP="00457A2C">
      <w:pPr>
        <w:spacing w:line="276" w:lineRule="auto"/>
        <w:jc w:val="both"/>
        <w:rPr>
          <w:rFonts w:cstheme="minorHAnsi"/>
          <w:sz w:val="24"/>
          <w:szCs w:val="24"/>
          <w:lang w:val="en-GB"/>
        </w:rPr>
      </w:pPr>
      <w:r w:rsidRPr="00A278C3">
        <w:rPr>
          <w:rFonts w:cstheme="minorHAnsi"/>
          <w:sz w:val="24"/>
          <w:szCs w:val="24"/>
          <w:lang w:val="en-GB"/>
        </w:rPr>
        <w:t xml:space="preserve">Acetonitrile (ACN), </w:t>
      </w:r>
      <w:r w:rsidR="00BB6F2B">
        <w:rPr>
          <w:rFonts w:cstheme="minorHAnsi"/>
          <w:sz w:val="24"/>
          <w:szCs w:val="24"/>
          <w:lang w:val="en-GB"/>
        </w:rPr>
        <w:t xml:space="preserve">absolute </w:t>
      </w:r>
      <w:r w:rsidRPr="00A278C3">
        <w:rPr>
          <w:rFonts w:cstheme="minorHAnsi"/>
          <w:sz w:val="24"/>
          <w:szCs w:val="24"/>
          <w:lang w:val="en-GB"/>
        </w:rPr>
        <w:t xml:space="preserve">methanol </w:t>
      </w:r>
      <w:r w:rsidR="006B6A61">
        <w:rPr>
          <w:rFonts w:cstheme="minorHAnsi"/>
          <w:sz w:val="24"/>
          <w:szCs w:val="24"/>
          <w:lang w:val="en-GB"/>
        </w:rPr>
        <w:t>(</w:t>
      </w:r>
      <w:r w:rsidR="00F94066">
        <w:rPr>
          <w:rFonts w:cstheme="minorHAnsi"/>
          <w:sz w:val="24"/>
          <w:szCs w:val="24"/>
          <w:lang w:val="en-GB"/>
        </w:rPr>
        <w:t>MeOH</w:t>
      </w:r>
      <w:r w:rsidR="006B6A61">
        <w:rPr>
          <w:rFonts w:cstheme="minorHAnsi"/>
          <w:sz w:val="24"/>
          <w:szCs w:val="24"/>
          <w:lang w:val="en-GB"/>
        </w:rPr>
        <w:t>)</w:t>
      </w:r>
      <w:r w:rsidRPr="00A278C3">
        <w:rPr>
          <w:rFonts w:cstheme="minorHAnsi"/>
          <w:sz w:val="24"/>
          <w:szCs w:val="24"/>
          <w:lang w:val="en-GB"/>
        </w:rPr>
        <w:t xml:space="preserve"> and water were U</w:t>
      </w:r>
      <w:r w:rsidR="002E78D2">
        <w:rPr>
          <w:rFonts w:cstheme="minorHAnsi"/>
          <w:sz w:val="24"/>
          <w:szCs w:val="24"/>
          <w:lang w:val="en-GB"/>
        </w:rPr>
        <w:t>L</w:t>
      </w:r>
      <w:r w:rsidRPr="00A278C3">
        <w:rPr>
          <w:rFonts w:cstheme="minorHAnsi"/>
          <w:sz w:val="24"/>
          <w:szCs w:val="24"/>
          <w:lang w:val="en-GB"/>
        </w:rPr>
        <w:t>C/MS-grade and 2-propanol (IPA) was</w:t>
      </w:r>
      <w:r w:rsidR="00587E7A" w:rsidRPr="00A278C3">
        <w:rPr>
          <w:rFonts w:cstheme="minorHAnsi"/>
          <w:sz w:val="24"/>
          <w:szCs w:val="24"/>
          <w:lang w:val="en-GB"/>
        </w:rPr>
        <w:t xml:space="preserve"> </w:t>
      </w:r>
      <w:r w:rsidRPr="00A278C3">
        <w:rPr>
          <w:rFonts w:cstheme="minorHAnsi"/>
          <w:sz w:val="24"/>
          <w:szCs w:val="24"/>
          <w:lang w:val="en-GB"/>
        </w:rPr>
        <w:t>LC/MS-grade</w:t>
      </w:r>
      <w:r w:rsidR="00587E7A" w:rsidRPr="00A278C3">
        <w:rPr>
          <w:rFonts w:cstheme="minorHAnsi"/>
          <w:sz w:val="24"/>
          <w:szCs w:val="24"/>
          <w:lang w:val="en-GB"/>
        </w:rPr>
        <w:t xml:space="preserve"> </w:t>
      </w:r>
      <w:r w:rsidRPr="00A278C3">
        <w:rPr>
          <w:rFonts w:cstheme="minorHAnsi"/>
          <w:sz w:val="24"/>
          <w:szCs w:val="24"/>
          <w:lang w:val="en-GB"/>
        </w:rPr>
        <w:t>purchased from Biosolve (Valkenswaard, Netherlands). HPLC-grade chloroform</w:t>
      </w:r>
      <w:r w:rsidR="006B6A61">
        <w:rPr>
          <w:rFonts w:cstheme="minorHAnsi"/>
          <w:sz w:val="24"/>
          <w:szCs w:val="24"/>
          <w:lang w:val="en-GB"/>
        </w:rPr>
        <w:t xml:space="preserve"> (CHCl</w:t>
      </w:r>
      <w:r w:rsidR="006B6A61" w:rsidRPr="006B6A61">
        <w:rPr>
          <w:rFonts w:cstheme="minorHAnsi"/>
          <w:sz w:val="24"/>
          <w:szCs w:val="24"/>
          <w:vertAlign w:val="subscript"/>
          <w:lang w:val="en-GB"/>
        </w:rPr>
        <w:t>3</w:t>
      </w:r>
      <w:r w:rsidR="006B6A61">
        <w:rPr>
          <w:rFonts w:cstheme="minorHAnsi"/>
          <w:sz w:val="24"/>
          <w:szCs w:val="24"/>
          <w:lang w:val="en-GB"/>
        </w:rPr>
        <w:t>)</w:t>
      </w:r>
      <w:r w:rsidRPr="00A278C3">
        <w:rPr>
          <w:rFonts w:cstheme="minorHAnsi"/>
          <w:sz w:val="24"/>
          <w:szCs w:val="24"/>
          <w:lang w:val="en-GB"/>
        </w:rPr>
        <w:t xml:space="preserve">, </w:t>
      </w:r>
      <w:r w:rsidRPr="006A1BFB">
        <w:rPr>
          <w:rFonts w:cstheme="minorHAnsi"/>
          <w:sz w:val="24"/>
          <w:szCs w:val="24"/>
          <w:lang w:val="en-GB"/>
        </w:rPr>
        <w:t>HPLC-grade tert-butyl methyl ether (MTBE), formic acid (≥ 98%), ammonium formate (≥ 99</w:t>
      </w:r>
      <w:r w:rsidR="006B6A61" w:rsidRPr="006A1BFB">
        <w:rPr>
          <w:rFonts w:cstheme="minorHAnsi"/>
          <w:sz w:val="24"/>
          <w:szCs w:val="24"/>
          <w:lang w:val="en-GB"/>
        </w:rPr>
        <w:t xml:space="preserve">%), </w:t>
      </w:r>
      <w:r w:rsidRPr="006A1BFB">
        <w:rPr>
          <w:rFonts w:cstheme="minorHAnsi"/>
          <w:sz w:val="24"/>
          <w:szCs w:val="24"/>
          <w:lang w:val="en-GB"/>
        </w:rPr>
        <w:t>phosphoric acid (85%)</w:t>
      </w:r>
      <w:r w:rsidR="006B6A61" w:rsidRPr="006A1BFB">
        <w:rPr>
          <w:rFonts w:cstheme="minorHAnsi"/>
          <w:sz w:val="24"/>
          <w:szCs w:val="24"/>
          <w:lang w:val="en-GB"/>
        </w:rPr>
        <w:t>, hydrochloric acid (HCl)</w:t>
      </w:r>
      <w:r w:rsidR="00F94066">
        <w:rPr>
          <w:rFonts w:cstheme="minorHAnsi"/>
          <w:sz w:val="24"/>
          <w:szCs w:val="24"/>
          <w:lang w:val="en-GB"/>
        </w:rPr>
        <w:t xml:space="preserve">, </w:t>
      </w:r>
      <w:r w:rsidR="00F94066" w:rsidRPr="00F94066">
        <w:rPr>
          <w:rStyle w:val="lang-en"/>
          <w:iCs/>
          <w:sz w:val="24"/>
          <w:lang w:val="en"/>
        </w:rPr>
        <w:t>phosphate-buffered saline (</w:t>
      </w:r>
      <w:r w:rsidR="00F94066" w:rsidRPr="00C031FD">
        <w:rPr>
          <w:sz w:val="24"/>
          <w:lang w:val="en-GB"/>
        </w:rPr>
        <w:t>PBS)</w:t>
      </w:r>
      <w:r w:rsidR="006B6A61" w:rsidRPr="006A1BFB">
        <w:rPr>
          <w:rFonts w:cstheme="minorHAnsi"/>
          <w:sz w:val="24"/>
          <w:szCs w:val="24"/>
          <w:lang w:val="en-GB"/>
        </w:rPr>
        <w:t xml:space="preserve"> and 2,6-di-tert-buty</w:t>
      </w:r>
      <w:r w:rsidR="00F94066">
        <w:rPr>
          <w:rFonts w:cstheme="minorHAnsi"/>
          <w:sz w:val="24"/>
          <w:szCs w:val="24"/>
          <w:lang w:val="en-GB"/>
        </w:rPr>
        <w:t>l-4-methylphenol</w:t>
      </w:r>
      <w:r w:rsidRPr="006A1BFB">
        <w:rPr>
          <w:rFonts w:cstheme="minorHAnsi"/>
          <w:sz w:val="24"/>
          <w:szCs w:val="24"/>
          <w:lang w:val="en-GB"/>
        </w:rPr>
        <w:t xml:space="preserve"> were purchased from Sigma-Aldrich (Overijse, Belgium). </w:t>
      </w:r>
    </w:p>
    <w:p w14:paraId="6E47F9B2" w14:textId="19049743" w:rsidR="004C61F8" w:rsidRDefault="004C61F8" w:rsidP="00457A2C">
      <w:pPr>
        <w:spacing w:line="276" w:lineRule="auto"/>
        <w:jc w:val="both"/>
        <w:rPr>
          <w:rFonts w:cstheme="minorHAnsi"/>
          <w:sz w:val="24"/>
          <w:szCs w:val="24"/>
          <w:lang w:val="en-GB"/>
        </w:rPr>
      </w:pPr>
      <w:r>
        <w:rPr>
          <w:rFonts w:cstheme="minorHAnsi"/>
          <w:sz w:val="24"/>
          <w:szCs w:val="24"/>
          <w:lang w:val="en-GB"/>
        </w:rPr>
        <w:t xml:space="preserve">LNCaP clone FGC; Prostate Carcinoma; Human (Homo sapiens) also called </w:t>
      </w:r>
      <w:r w:rsidRPr="004C61F8">
        <w:rPr>
          <w:rFonts w:cstheme="minorHAnsi"/>
          <w:sz w:val="24"/>
          <w:szCs w:val="24"/>
          <w:lang w:val="en-GB"/>
        </w:rPr>
        <w:t xml:space="preserve">human prostate cancer cell lines (LNCaP cells) were purchased from LGC Standard </w:t>
      </w:r>
      <w:r>
        <w:rPr>
          <w:rFonts w:cstheme="minorHAnsi"/>
          <w:sz w:val="24"/>
          <w:szCs w:val="24"/>
          <w:lang w:val="en-GB"/>
        </w:rPr>
        <w:t>(Teddington, United Kingdom).</w:t>
      </w:r>
    </w:p>
    <w:p w14:paraId="7EFB6F83" w14:textId="75520550" w:rsidR="00C066C2" w:rsidRPr="00C066C2" w:rsidRDefault="00C066C2" w:rsidP="00457A2C">
      <w:pPr>
        <w:spacing w:line="276" w:lineRule="auto"/>
        <w:jc w:val="both"/>
        <w:rPr>
          <w:rFonts w:cstheme="minorHAnsi"/>
          <w:sz w:val="24"/>
          <w:szCs w:val="24"/>
          <w:lang w:val="en-GB"/>
        </w:rPr>
      </w:pPr>
      <w:r w:rsidRPr="006A1BFB">
        <w:rPr>
          <w:rFonts w:cstheme="minorHAnsi"/>
          <w:sz w:val="24"/>
          <w:szCs w:val="24"/>
          <w:lang w:val="en-GB"/>
        </w:rPr>
        <w:t xml:space="preserve">SPLASH™ Lipidomix® solution containing the following isotopically </w:t>
      </w:r>
      <w:r w:rsidR="009C36C4" w:rsidRPr="006A1BFB">
        <w:rPr>
          <w:rFonts w:cstheme="minorHAnsi"/>
          <w:sz w:val="24"/>
          <w:szCs w:val="24"/>
          <w:lang w:val="en-GB"/>
        </w:rPr>
        <w:t>labelled</w:t>
      </w:r>
      <w:r w:rsidRPr="006A1BFB">
        <w:rPr>
          <w:rFonts w:cstheme="minorHAnsi"/>
          <w:sz w:val="24"/>
          <w:szCs w:val="24"/>
          <w:lang w:val="en-GB"/>
        </w:rPr>
        <w:t xml:space="preserve"> internal standards: PC 15:0–18:1(d7), PE 15:0–18:1(d7), PS 15:0–18:1(d7), PG 15:0–18:1(d7), PI 15:0–18:1(d7), PA 15:0–18:1(d7), LPC 18:1(d7), LPE 18:1(d7), Chol Ester 18:1(d7), MG 18:1(d7), DG 15:0–18:1(d7), TG 15:0–18:1(d7)-15:0 , SM 18:1(d9) and Cholesterol (d7) was obtained from Avanti Polar Lipids (Alabama, USA).</w:t>
      </w:r>
    </w:p>
    <w:p w14:paraId="1344B1C7" w14:textId="77777777" w:rsidR="00930169" w:rsidRPr="00A278C3" w:rsidRDefault="00C00578" w:rsidP="00587E7A">
      <w:pPr>
        <w:spacing w:after="0"/>
        <w:jc w:val="both"/>
        <w:rPr>
          <w:rFonts w:cstheme="minorHAnsi"/>
          <w:b/>
          <w:i/>
          <w:sz w:val="24"/>
          <w:szCs w:val="24"/>
          <w:lang w:val="en-GB"/>
        </w:rPr>
      </w:pPr>
      <w:r w:rsidRPr="00A278C3">
        <w:rPr>
          <w:rFonts w:cstheme="minorHAnsi"/>
          <w:b/>
          <w:i/>
          <w:sz w:val="24"/>
          <w:szCs w:val="24"/>
          <w:lang w:val="en-GB"/>
        </w:rPr>
        <w:t>Sample preparation</w:t>
      </w:r>
    </w:p>
    <w:p w14:paraId="4D64CAFA" w14:textId="58CBA57A" w:rsidR="00930169" w:rsidRPr="00A278C3" w:rsidRDefault="00013C95" w:rsidP="00457A2C">
      <w:pPr>
        <w:spacing w:line="276" w:lineRule="auto"/>
        <w:jc w:val="both"/>
        <w:rPr>
          <w:rFonts w:cstheme="minorHAnsi"/>
          <w:sz w:val="24"/>
          <w:szCs w:val="24"/>
          <w:lang w:val="en-GB"/>
        </w:rPr>
      </w:pPr>
      <w:r>
        <w:rPr>
          <w:rFonts w:cstheme="minorHAnsi"/>
          <w:sz w:val="24"/>
          <w:szCs w:val="24"/>
          <w:lang w:val="en-GB"/>
        </w:rPr>
        <w:t xml:space="preserve">Commercially available </w:t>
      </w:r>
      <w:r w:rsidR="00C00578" w:rsidRPr="00A278C3">
        <w:rPr>
          <w:rFonts w:cstheme="minorHAnsi"/>
          <w:sz w:val="24"/>
          <w:szCs w:val="24"/>
          <w:lang w:val="en-GB"/>
        </w:rPr>
        <w:t>Bruggeman Instant dry yeast (</w:t>
      </w:r>
      <w:r w:rsidR="00C00578" w:rsidRPr="00A278C3">
        <w:rPr>
          <w:rFonts w:cstheme="minorHAnsi"/>
          <w:i/>
          <w:sz w:val="24"/>
          <w:szCs w:val="24"/>
          <w:lang w:val="en-GB"/>
        </w:rPr>
        <w:t>Saccharomyces cerevisiae</w:t>
      </w:r>
      <w:r w:rsidR="00C00578" w:rsidRPr="00A278C3">
        <w:rPr>
          <w:rFonts w:cstheme="minorHAnsi"/>
          <w:sz w:val="24"/>
          <w:szCs w:val="24"/>
          <w:lang w:val="en-GB"/>
        </w:rPr>
        <w:t xml:space="preserve">) used for baking </w:t>
      </w:r>
      <w:r>
        <w:rPr>
          <w:rFonts w:cstheme="minorHAnsi"/>
          <w:sz w:val="24"/>
          <w:szCs w:val="24"/>
          <w:lang w:val="en-GB"/>
        </w:rPr>
        <w:t xml:space="preserve">was purchased in a local supermarket. Dry yeast was grinded in a porcelain mortar with a </w:t>
      </w:r>
      <w:r w:rsidR="0026321B">
        <w:rPr>
          <w:rFonts w:cstheme="minorHAnsi"/>
          <w:sz w:val="24"/>
          <w:szCs w:val="24"/>
          <w:lang w:val="en-GB"/>
        </w:rPr>
        <w:t>porcelain pestle.</w:t>
      </w:r>
    </w:p>
    <w:p w14:paraId="2ECBAEB1" w14:textId="77777777" w:rsidR="00930169" w:rsidRPr="00264683" w:rsidRDefault="00C00578" w:rsidP="00587E7A">
      <w:pPr>
        <w:spacing w:after="0"/>
        <w:jc w:val="both"/>
        <w:rPr>
          <w:rFonts w:cstheme="minorHAnsi"/>
          <w:b/>
          <w:i/>
          <w:sz w:val="24"/>
          <w:szCs w:val="24"/>
          <w:lang w:val="en-GB"/>
        </w:rPr>
      </w:pPr>
      <w:r w:rsidRPr="00264683">
        <w:rPr>
          <w:rFonts w:cstheme="minorHAnsi"/>
          <w:b/>
          <w:i/>
          <w:sz w:val="24"/>
          <w:szCs w:val="24"/>
          <w:lang w:val="en-GB"/>
        </w:rPr>
        <w:t>Lipid extraction procedure from yeast samples</w:t>
      </w:r>
    </w:p>
    <w:p w14:paraId="6677445A" w14:textId="4ADF866C" w:rsidR="00B51300" w:rsidRPr="00264683" w:rsidRDefault="00B51300" w:rsidP="00457A2C">
      <w:pPr>
        <w:spacing w:line="276" w:lineRule="auto"/>
        <w:jc w:val="both"/>
        <w:rPr>
          <w:rFonts w:cstheme="minorHAnsi"/>
          <w:b/>
          <w:sz w:val="24"/>
          <w:szCs w:val="24"/>
          <w:lang w:val="en-GB"/>
        </w:rPr>
      </w:pPr>
      <w:r w:rsidRPr="00264683">
        <w:rPr>
          <w:rFonts w:cstheme="minorHAnsi"/>
          <w:sz w:val="24"/>
          <w:szCs w:val="24"/>
          <w:lang w:val="en-GB"/>
        </w:rPr>
        <w:t>T</w:t>
      </w:r>
      <w:r w:rsidR="00C00578" w:rsidRPr="00264683">
        <w:rPr>
          <w:rFonts w:cstheme="minorHAnsi"/>
          <w:sz w:val="24"/>
          <w:szCs w:val="24"/>
          <w:lang w:val="en-GB"/>
        </w:rPr>
        <w:t>he extractions were performed according to the methanol/MTBE extraction method</w:t>
      </w:r>
      <w:r w:rsidR="00C00578" w:rsidRPr="00264683">
        <w:rPr>
          <w:sz w:val="24"/>
          <w:szCs w:val="24"/>
        </w:rPr>
        <w:fldChar w:fldCharType="begin" w:fldLock="1"/>
      </w:r>
      <w:r w:rsidR="00FD22D8">
        <w:rPr>
          <w:rFonts w:cs="Calibri"/>
          <w:sz w:val="24"/>
          <w:szCs w:val="24"/>
          <w:lang w:val="en-GB"/>
        </w:rPr>
        <w:instrText>ADDIN CSL_CITATION { "citationItems" : [ { "id" : "ITEM-1", "itemData" : { "DOI" : "10.1194/jlr.D700041-JLR200", "ISSN" : "00222275", "PMID" : "18281723", "abstract" : "Accurate profiling of lipidomes relies upon the quantitative and unbiased recovery of lipid species from analyzed cells, fluids, or tissues and is usually achieved by two-phase extraction with chloroform. We demonstrated that methyl-tert-butyl ether (MTBE) extraction allows faster and cleaner lipid recovery and is well suited for automated shotgun profiling. Because of MTBE's low density, lipid-containing organic phase forms the upper layer during phase separation, which simplifies its collection and minimizes dripping losses. Nonextractable matrix forms a dense pellet at the bottom of the extraction tube and is easily removed by cen- trifugation. Rigorous testing demonstrated that the MTBE protocol delivers similar or better recoveries of species of most all major lipid classes compared with the \"gold-standard\" Folch or Bligh and Dyer recipes.-Matyash, V., G. Liebisch, T. V. Kurzchalia, A. Shevchenko, and D. Schwudke. Lipid extraction by methyl-tert-butyl ether for high-throughput lipidomics. Copyright \u00a9 2008 by the American Society for Biochemistry and Molecular Biology, Inc.", "author" : [ { "dropping-particle" : "", "family" : "Matyash", "given" : "Vitali", "non-dropping-particle" : "", "parse-names" : false, "suffix" : "" }, { "dropping-particle" : "", "family" : "Liebisch", "given" : "Gerhard", "non-dropping-particle" : "", "parse-names" : false, "suffix" : "" }, { "dropping-particle" : "V.", "family" : "Kurzchalia", "given" : "Teymuras", "non-dropping-particle" : "", "parse-names" : false, "suffix" : "" }, { "dropping-particle" : "", "family" : "Shevchenko", "given" : "Andrej", "non-dropping-particle" : "", "parse-names" : false, "suffix" : "" }, { "dropping-particle" : "", "family" : "Schwudke", "given" : "Dominik", "non-dropping-particle" : "", "parse-names" : false, "suffix" : "" } ], "container-title" : "Journal of Lipid Research", "id" : "ITEM-1", "issue" : "5", "issued" : { "date-parts" : [ [ "2008" ] ] }, "page" : "1137-1146", "publisher" : "\u00c2\u00a9 2008 ASBMB. Currently published by Elsevier Inc; originally published by American Society for Biochemistry and Molecular Biology.", "title" : "Lipid extraction by methyl-terf-butyl ether for high-throughput lipidomics", "type" : "article-journal", "volume" : "49" }, "uris" : [ "http://www.mendeley.com/documents/?uuid=f516c186-88c2-4d29-8fce-0527c8aca436" ] } ], "mendeley" : { "formattedCitation" : "&lt;sup&gt;40&lt;/sup&gt;", "plainTextFormattedCitation" : "40", "previouslyFormattedCitation" : "&lt;sup&gt;39&lt;/sup&gt;" }, "properties" : { "noteIndex" : 0 }, "schema" : "https://github.com/citation-style-language/schema/raw/master/csl-citation.json" }</w:instrText>
      </w:r>
      <w:r w:rsidR="00C00578" w:rsidRPr="00264683">
        <w:rPr>
          <w:rFonts w:cs="Calibri"/>
          <w:sz w:val="24"/>
          <w:szCs w:val="24"/>
          <w:lang w:val="en-GB"/>
        </w:rPr>
        <w:fldChar w:fldCharType="separate"/>
      </w:r>
      <w:r w:rsidR="00FD22D8" w:rsidRPr="00FD22D8">
        <w:rPr>
          <w:rFonts w:cstheme="minorHAnsi"/>
          <w:noProof/>
          <w:sz w:val="24"/>
          <w:szCs w:val="24"/>
          <w:vertAlign w:val="superscript"/>
          <w:lang w:val="en-GB"/>
        </w:rPr>
        <w:t>40</w:t>
      </w:r>
      <w:r w:rsidR="00C00578" w:rsidRPr="00264683">
        <w:rPr>
          <w:rFonts w:cs="Calibri"/>
          <w:sz w:val="24"/>
          <w:szCs w:val="24"/>
          <w:lang w:val="en-GB"/>
        </w:rPr>
        <w:fldChar w:fldCharType="end"/>
      </w:r>
      <w:r w:rsidR="00C00578" w:rsidRPr="00264683">
        <w:rPr>
          <w:rFonts w:cstheme="minorHAnsi"/>
          <w:sz w:val="24"/>
          <w:szCs w:val="24"/>
          <w:lang w:val="en-GB"/>
        </w:rPr>
        <w:t xml:space="preserve">. </w:t>
      </w:r>
      <w:r w:rsidR="00264683" w:rsidRPr="00264683">
        <w:rPr>
          <w:sz w:val="24"/>
          <w:szCs w:val="24"/>
          <w:lang w:val="en-GB"/>
        </w:rPr>
        <w:t>In the first step, the biological material is solubilized with a mixture of methyl-</w:t>
      </w:r>
      <w:r w:rsidR="00264683" w:rsidRPr="00264683">
        <w:rPr>
          <w:rStyle w:val="Accentuation"/>
          <w:sz w:val="24"/>
          <w:szCs w:val="24"/>
          <w:lang w:val="en-GB"/>
        </w:rPr>
        <w:t>tert</w:t>
      </w:r>
      <w:r w:rsidR="00264683" w:rsidRPr="00264683">
        <w:rPr>
          <w:sz w:val="24"/>
          <w:szCs w:val="24"/>
          <w:lang w:val="en-GB"/>
        </w:rPr>
        <w:t xml:space="preserve">-butyl ether (MTBE) and methanol (MeOH) </w:t>
      </w:r>
      <w:r w:rsidR="00264683">
        <w:rPr>
          <w:sz w:val="24"/>
          <w:szCs w:val="24"/>
          <w:lang w:val="en-GB"/>
        </w:rPr>
        <w:t xml:space="preserve">to bring lipids </w:t>
      </w:r>
      <w:r w:rsidR="00264683" w:rsidRPr="00264683">
        <w:rPr>
          <w:sz w:val="24"/>
          <w:szCs w:val="24"/>
          <w:lang w:val="en-GB"/>
        </w:rPr>
        <w:t>in solution</w:t>
      </w:r>
      <w:r w:rsidR="00BB6F2B">
        <w:rPr>
          <w:sz w:val="24"/>
          <w:szCs w:val="24"/>
          <w:lang w:val="en-GB"/>
        </w:rPr>
        <w:t>,</w:t>
      </w:r>
      <w:r w:rsidR="00264683" w:rsidRPr="00264683">
        <w:rPr>
          <w:sz w:val="24"/>
          <w:szCs w:val="24"/>
          <w:lang w:val="en-GB"/>
        </w:rPr>
        <w:t xml:space="preserve"> while proteins and other macromolecules are precipitated. Afterwards</w:t>
      </w:r>
      <w:r w:rsidR="00BB6F2B">
        <w:rPr>
          <w:sz w:val="24"/>
          <w:szCs w:val="24"/>
          <w:lang w:val="en-GB"/>
        </w:rPr>
        <w:t>,</w:t>
      </w:r>
      <w:r w:rsidR="00264683" w:rsidRPr="00264683">
        <w:rPr>
          <w:sz w:val="24"/>
          <w:szCs w:val="24"/>
          <w:lang w:val="en-GB"/>
        </w:rPr>
        <w:t xml:space="preserve"> water is added to the crude extract to induce phase separation. </w:t>
      </w:r>
      <w:r w:rsidRPr="00264683">
        <w:rPr>
          <w:sz w:val="24"/>
          <w:szCs w:val="24"/>
          <w:lang w:val="en-GB"/>
        </w:rPr>
        <w:t>MTBE extraction results</w:t>
      </w:r>
      <w:r w:rsidR="00264683" w:rsidRPr="00264683">
        <w:rPr>
          <w:sz w:val="24"/>
          <w:szCs w:val="24"/>
          <w:lang w:val="en-GB"/>
        </w:rPr>
        <w:t xml:space="preserve"> </w:t>
      </w:r>
      <w:r w:rsidRPr="00264683">
        <w:rPr>
          <w:sz w:val="24"/>
          <w:szCs w:val="24"/>
          <w:lang w:val="en-GB"/>
        </w:rPr>
        <w:t>in a biphasic solvent system</w:t>
      </w:r>
      <w:r w:rsidR="00BB6F2B">
        <w:rPr>
          <w:sz w:val="24"/>
          <w:szCs w:val="24"/>
          <w:lang w:val="en-GB"/>
        </w:rPr>
        <w:t xml:space="preserve">: (i) </w:t>
      </w:r>
      <w:r w:rsidRPr="00264683">
        <w:rPr>
          <w:sz w:val="24"/>
          <w:szCs w:val="24"/>
          <w:lang w:val="en-GB"/>
        </w:rPr>
        <w:t>an organic phase (MTBE and MeOH) of lower density containing lipids and</w:t>
      </w:r>
      <w:r w:rsidR="00BB6F2B">
        <w:rPr>
          <w:sz w:val="24"/>
          <w:szCs w:val="24"/>
          <w:lang w:val="en-GB"/>
        </w:rPr>
        <w:t>, (ii)</w:t>
      </w:r>
      <w:r w:rsidRPr="00264683">
        <w:rPr>
          <w:sz w:val="24"/>
          <w:szCs w:val="24"/>
          <w:lang w:val="en-GB"/>
        </w:rPr>
        <w:t xml:space="preserve"> the polar fraction (</w:t>
      </w:r>
      <w:r w:rsidR="00BB6F2B">
        <w:rPr>
          <w:sz w:val="24"/>
          <w:szCs w:val="24"/>
          <w:lang w:val="en-GB"/>
        </w:rPr>
        <w:t>aqueous</w:t>
      </w:r>
      <w:r w:rsidRPr="00264683">
        <w:rPr>
          <w:sz w:val="24"/>
          <w:szCs w:val="24"/>
          <w:lang w:val="en-GB"/>
        </w:rPr>
        <w:t xml:space="preserve">) </w:t>
      </w:r>
      <w:r w:rsidR="00BB6F2B">
        <w:rPr>
          <w:sz w:val="24"/>
          <w:szCs w:val="24"/>
          <w:lang w:val="en-GB"/>
        </w:rPr>
        <w:t>of higher density</w:t>
      </w:r>
      <w:r w:rsidRPr="00264683">
        <w:rPr>
          <w:sz w:val="24"/>
          <w:szCs w:val="24"/>
          <w:lang w:val="en-GB"/>
        </w:rPr>
        <w:t>. In this system, the insoluble protein plug and lie below the aqueous and organic fractions</w:t>
      </w:r>
      <w:r w:rsidR="00264683">
        <w:rPr>
          <w:sz w:val="24"/>
          <w:szCs w:val="24"/>
          <w:lang w:val="en-GB"/>
        </w:rPr>
        <w:fldChar w:fldCharType="begin" w:fldLock="1"/>
      </w:r>
      <w:r w:rsidR="00FD22D8">
        <w:rPr>
          <w:sz w:val="24"/>
          <w:szCs w:val="24"/>
          <w:lang w:val="en-GB"/>
        </w:rPr>
        <w:instrText>ADDIN CSL_CITATION { "citationItems" : [ { "id" : "ITEM-1", "itemData" : { "DOI" : "10.1007/978-94-007-7864-1_96-1", "ISBN" : "978-94-007-7864-1", "author" : [ { "dropping-particle" : "", "family" : "Eggers", "given" : "Lars F", "non-dropping-particle" : "", "parse-names" : false, "suffix" : "" }, { "dropping-particle" : "", "family" : "Schwudke", "given" : "Dominik", "non-dropping-particle" : "", "parse-names" : false, "suffix" : "" } ], "editor" : [ { "dropping-particle" : "", "family" : "Wenk", "given" : "Markus R", "non-dropping-particle" : "", "parse-names" : false, "suffix" : "" } ], "id" : "ITEM-1", "issued" : { "date-parts" : [ [ "2016" ] ] }, "page" : "1-3", "publisher" : "Springer Netherlands", "publisher-place" : "Dordrecht", "title" : "Lipid Extraction: Basics of the Methyl-tert-Butyl Ether Extraction BT  - Encyclopedia of Lipidomics", "type" : "chapter" }, "uris" : [ "http://www.mendeley.com/documents/?uuid=03f3534c-a03b-4624-b637-75da0ebf8487" ] } ], "mendeley" : { "formattedCitation" : "&lt;sup&gt;41&lt;/sup&gt;", "plainTextFormattedCitation" : "41", "previouslyFormattedCitation" : "&lt;sup&gt;40&lt;/sup&gt;" }, "properties" : { "noteIndex" : 0 }, "schema" : "https://github.com/citation-style-language/schema/raw/master/csl-citation.json" }</w:instrText>
      </w:r>
      <w:r w:rsidR="00264683">
        <w:rPr>
          <w:sz w:val="24"/>
          <w:szCs w:val="24"/>
          <w:lang w:val="en-GB"/>
        </w:rPr>
        <w:fldChar w:fldCharType="separate"/>
      </w:r>
      <w:r w:rsidR="00FD22D8" w:rsidRPr="00FD22D8">
        <w:rPr>
          <w:noProof/>
          <w:sz w:val="24"/>
          <w:szCs w:val="24"/>
          <w:vertAlign w:val="superscript"/>
          <w:lang w:val="en-GB"/>
        </w:rPr>
        <w:t>41</w:t>
      </w:r>
      <w:r w:rsidR="00264683">
        <w:rPr>
          <w:sz w:val="24"/>
          <w:szCs w:val="24"/>
          <w:lang w:val="en-GB"/>
        </w:rPr>
        <w:fldChar w:fldCharType="end"/>
      </w:r>
      <w:r w:rsidRPr="00264683">
        <w:rPr>
          <w:sz w:val="24"/>
          <w:szCs w:val="24"/>
          <w:lang w:val="en-GB"/>
        </w:rPr>
        <w:t>.</w:t>
      </w:r>
    </w:p>
    <w:p w14:paraId="654E1F35" w14:textId="2EF72E07" w:rsidR="00756D65" w:rsidRPr="001F2B01" w:rsidRDefault="00264683" w:rsidP="001F2B01">
      <w:pPr>
        <w:spacing w:line="276" w:lineRule="auto"/>
        <w:jc w:val="both"/>
        <w:rPr>
          <w:rFonts w:cstheme="minorHAnsi"/>
          <w:b/>
          <w:sz w:val="24"/>
          <w:szCs w:val="24"/>
          <w:lang w:val="en-GB"/>
        </w:rPr>
      </w:pPr>
      <w:r>
        <w:rPr>
          <w:rFonts w:cstheme="minorHAnsi"/>
          <w:sz w:val="24"/>
          <w:szCs w:val="24"/>
          <w:lang w:val="en-GB"/>
        </w:rPr>
        <w:t xml:space="preserve">Practically, </w:t>
      </w:r>
      <w:r w:rsidR="00C00578" w:rsidRPr="00A278C3">
        <w:rPr>
          <w:rFonts w:cstheme="minorHAnsi"/>
          <w:sz w:val="24"/>
          <w:szCs w:val="24"/>
          <w:lang w:val="en-GB"/>
        </w:rPr>
        <w:t>4.5 mg of dry yeast were placed into a</w:t>
      </w:r>
      <w:r w:rsidR="0026321B">
        <w:rPr>
          <w:rFonts w:cstheme="minorHAnsi"/>
          <w:sz w:val="24"/>
          <w:szCs w:val="24"/>
          <w:lang w:val="en-GB"/>
        </w:rPr>
        <w:t xml:space="preserve"> 2 mL amber</w:t>
      </w:r>
      <w:r w:rsidR="00C00578" w:rsidRPr="00A278C3">
        <w:rPr>
          <w:rFonts w:cstheme="minorHAnsi"/>
          <w:sz w:val="24"/>
          <w:szCs w:val="24"/>
          <w:lang w:val="en-GB"/>
        </w:rPr>
        <w:t xml:space="preserve"> glass </w:t>
      </w:r>
      <w:r w:rsidR="00C00578" w:rsidRPr="0026321B">
        <w:rPr>
          <w:rFonts w:cstheme="minorHAnsi"/>
          <w:sz w:val="24"/>
          <w:szCs w:val="24"/>
          <w:lang w:val="en-GB"/>
        </w:rPr>
        <w:t xml:space="preserve">vial </w:t>
      </w:r>
      <w:r w:rsidR="0026321B" w:rsidRPr="0026321B">
        <w:rPr>
          <w:sz w:val="24"/>
          <w:szCs w:val="24"/>
          <w:lang w:val="en-GB"/>
        </w:rPr>
        <w:t xml:space="preserve">made of </w:t>
      </w:r>
      <w:r w:rsidR="004F77A0">
        <w:rPr>
          <w:sz w:val="24"/>
          <w:szCs w:val="24"/>
          <w:lang w:val="en-GB"/>
        </w:rPr>
        <w:t>b</w:t>
      </w:r>
      <w:r w:rsidR="0026321B" w:rsidRPr="0026321B">
        <w:rPr>
          <w:sz w:val="24"/>
          <w:szCs w:val="24"/>
          <w:lang w:val="en-GB"/>
        </w:rPr>
        <w:t xml:space="preserve">orosilicate </w:t>
      </w:r>
      <w:r w:rsidR="004F77A0">
        <w:rPr>
          <w:rFonts w:cstheme="minorHAnsi"/>
          <w:sz w:val="24"/>
          <w:szCs w:val="24"/>
          <w:lang w:val="en-GB"/>
        </w:rPr>
        <w:t>equipped with</w:t>
      </w:r>
      <w:r w:rsidR="005C1F7B" w:rsidRPr="00A278C3">
        <w:rPr>
          <w:rFonts w:cstheme="minorHAnsi"/>
          <w:sz w:val="24"/>
          <w:szCs w:val="24"/>
          <w:lang w:val="en-GB"/>
        </w:rPr>
        <w:t xml:space="preserve"> </w:t>
      </w:r>
      <w:r w:rsidR="00C00578" w:rsidRPr="00A278C3">
        <w:rPr>
          <w:rFonts w:cstheme="minorHAnsi"/>
          <w:sz w:val="24"/>
          <w:szCs w:val="24"/>
          <w:lang w:val="en-GB"/>
        </w:rPr>
        <w:t xml:space="preserve">an aluminium cap. 150 µL of methanol </w:t>
      </w:r>
      <w:r w:rsidR="0095225D">
        <w:rPr>
          <w:rFonts w:cstheme="minorHAnsi"/>
          <w:sz w:val="24"/>
          <w:szCs w:val="24"/>
          <w:lang w:val="en-GB"/>
        </w:rPr>
        <w:t>were</w:t>
      </w:r>
      <w:r w:rsidR="0095225D" w:rsidRPr="00A278C3">
        <w:rPr>
          <w:rFonts w:cstheme="minorHAnsi"/>
          <w:sz w:val="24"/>
          <w:szCs w:val="24"/>
          <w:lang w:val="en-GB"/>
        </w:rPr>
        <w:t xml:space="preserve"> </w:t>
      </w:r>
      <w:r w:rsidR="00C00578" w:rsidRPr="00A278C3">
        <w:rPr>
          <w:rFonts w:cstheme="minorHAnsi"/>
          <w:sz w:val="24"/>
          <w:szCs w:val="24"/>
          <w:lang w:val="en-GB"/>
        </w:rPr>
        <w:t xml:space="preserve">added and the vial was vortexed. </w:t>
      </w:r>
      <w:r w:rsidR="00C00578" w:rsidRPr="00A278C3">
        <w:rPr>
          <w:rFonts w:cstheme="minorHAnsi"/>
          <w:sz w:val="24"/>
          <w:szCs w:val="24"/>
          <w:lang w:val="en-GB"/>
        </w:rPr>
        <w:lastRenderedPageBreak/>
        <w:t xml:space="preserve">Then, 500 µL of MTBE was added and the mixture was </w:t>
      </w:r>
      <w:r w:rsidR="00BB6F2B">
        <w:rPr>
          <w:rFonts w:cstheme="minorHAnsi"/>
          <w:sz w:val="24"/>
          <w:szCs w:val="24"/>
          <w:lang w:val="en-GB"/>
        </w:rPr>
        <w:t>shaken</w:t>
      </w:r>
      <w:r w:rsidR="00BB6F2B" w:rsidRPr="00A278C3">
        <w:rPr>
          <w:rFonts w:cstheme="minorHAnsi"/>
          <w:sz w:val="24"/>
          <w:szCs w:val="24"/>
          <w:lang w:val="en-GB"/>
        </w:rPr>
        <w:t xml:space="preserve"> </w:t>
      </w:r>
      <w:r w:rsidR="00C00578" w:rsidRPr="00A278C3">
        <w:rPr>
          <w:rFonts w:cstheme="minorHAnsi"/>
          <w:sz w:val="24"/>
          <w:szCs w:val="24"/>
          <w:lang w:val="en-GB"/>
        </w:rPr>
        <w:t>for 1</w:t>
      </w:r>
      <w:r w:rsidR="00C9624D">
        <w:rPr>
          <w:rFonts w:cstheme="minorHAnsi"/>
          <w:sz w:val="24"/>
          <w:szCs w:val="24"/>
          <w:lang w:val="en-GB"/>
        </w:rPr>
        <w:t xml:space="preserve"> </w:t>
      </w:r>
      <w:r w:rsidR="00C00578" w:rsidRPr="00A278C3">
        <w:rPr>
          <w:rFonts w:cstheme="minorHAnsi"/>
          <w:sz w:val="24"/>
          <w:szCs w:val="24"/>
          <w:lang w:val="en-GB"/>
        </w:rPr>
        <w:t xml:space="preserve">h at room temperature in </w:t>
      </w:r>
      <w:r w:rsidR="006C07FF">
        <w:rPr>
          <w:rFonts w:cstheme="minorHAnsi"/>
          <w:sz w:val="24"/>
          <w:szCs w:val="24"/>
          <w:lang w:val="en-GB"/>
        </w:rPr>
        <w:t xml:space="preserve">an Eppendorf Thermomixer R </w:t>
      </w:r>
      <w:r w:rsidR="006C07FF" w:rsidRPr="006B6A61">
        <w:rPr>
          <w:rFonts w:cstheme="minorHAnsi"/>
          <w:sz w:val="24"/>
          <w:szCs w:val="24"/>
          <w:lang w:val="en-GB"/>
        </w:rPr>
        <w:t>(</w:t>
      </w:r>
      <w:r w:rsidR="006C07FF">
        <w:rPr>
          <w:rFonts w:cstheme="minorHAnsi"/>
          <w:sz w:val="24"/>
          <w:szCs w:val="24"/>
          <w:lang w:val="en-GB"/>
        </w:rPr>
        <w:t>Eppendorf AG, Ham</w:t>
      </w:r>
      <w:r w:rsidR="00440711">
        <w:rPr>
          <w:rFonts w:cstheme="minorHAnsi"/>
          <w:sz w:val="24"/>
          <w:szCs w:val="24"/>
          <w:lang w:val="en-GB"/>
        </w:rPr>
        <w:t>burg, Germany</w:t>
      </w:r>
      <w:r w:rsidR="006C07FF" w:rsidRPr="006B6A61">
        <w:rPr>
          <w:rFonts w:cstheme="minorHAnsi"/>
          <w:sz w:val="24"/>
          <w:szCs w:val="24"/>
          <w:lang w:val="en-GB"/>
        </w:rPr>
        <w:t>)</w:t>
      </w:r>
      <w:r w:rsidR="00C00578" w:rsidRPr="00A278C3">
        <w:rPr>
          <w:rFonts w:cstheme="minorHAnsi"/>
          <w:sz w:val="24"/>
          <w:szCs w:val="24"/>
          <w:lang w:val="en-GB"/>
        </w:rPr>
        <w:t>. Phase separation was induced by adding 125 µL of water.</w:t>
      </w:r>
      <w:r w:rsidR="00B51300">
        <w:rPr>
          <w:rFonts w:cstheme="minorHAnsi"/>
          <w:sz w:val="24"/>
          <w:szCs w:val="24"/>
          <w:lang w:val="en-GB"/>
        </w:rPr>
        <w:t xml:space="preserve"> </w:t>
      </w:r>
      <w:r w:rsidR="00C00578" w:rsidRPr="00A278C3">
        <w:rPr>
          <w:rFonts w:cstheme="minorHAnsi"/>
          <w:sz w:val="24"/>
          <w:szCs w:val="24"/>
          <w:lang w:val="en-GB"/>
        </w:rPr>
        <w:t xml:space="preserve">The vial was vortexed again and upon 10 min of incubation, the sample was centrifuged at a temperature of 5 °C (15 min, </w:t>
      </w:r>
      <w:r w:rsidR="00C9624D">
        <w:rPr>
          <w:rFonts w:cstheme="minorHAnsi"/>
          <w:sz w:val="24"/>
          <w:szCs w:val="24"/>
          <w:lang w:val="en-GB"/>
        </w:rPr>
        <w:t>2</w:t>
      </w:r>
      <w:r w:rsidR="00AF456C">
        <w:rPr>
          <w:rFonts w:cstheme="minorHAnsi"/>
          <w:sz w:val="24"/>
          <w:szCs w:val="24"/>
          <w:lang w:val="en-GB"/>
        </w:rPr>
        <w:t>,</w:t>
      </w:r>
      <w:r w:rsidR="00C9624D">
        <w:rPr>
          <w:rFonts w:cstheme="minorHAnsi"/>
          <w:sz w:val="24"/>
          <w:szCs w:val="24"/>
          <w:lang w:val="en-GB"/>
        </w:rPr>
        <w:t>500 g</w:t>
      </w:r>
      <w:r w:rsidR="00C00578" w:rsidRPr="00A278C3">
        <w:rPr>
          <w:rFonts w:cstheme="minorHAnsi"/>
          <w:sz w:val="24"/>
          <w:szCs w:val="24"/>
          <w:lang w:val="en-GB"/>
        </w:rPr>
        <w:t>)</w:t>
      </w:r>
      <w:r w:rsidR="00440711">
        <w:rPr>
          <w:rFonts w:cstheme="minorHAnsi"/>
          <w:sz w:val="24"/>
          <w:szCs w:val="24"/>
          <w:lang w:val="en-GB"/>
        </w:rPr>
        <w:t xml:space="preserve"> using an Eppendorf </w:t>
      </w:r>
      <w:r w:rsidR="00440711" w:rsidRPr="00440711">
        <w:rPr>
          <w:rFonts w:cstheme="minorHAnsi"/>
          <w:sz w:val="24"/>
          <w:szCs w:val="24"/>
          <w:lang w:val="en-GB"/>
        </w:rPr>
        <w:t>Centrifuge 5</w:t>
      </w:r>
      <w:r w:rsidR="00AF456C">
        <w:rPr>
          <w:rFonts w:cstheme="minorHAnsi"/>
          <w:sz w:val="24"/>
          <w:szCs w:val="24"/>
          <w:lang w:val="en-GB"/>
        </w:rPr>
        <w:t>,</w:t>
      </w:r>
      <w:r w:rsidR="00440711" w:rsidRPr="00440711">
        <w:rPr>
          <w:rFonts w:cstheme="minorHAnsi"/>
          <w:sz w:val="24"/>
          <w:szCs w:val="24"/>
          <w:lang w:val="en-GB"/>
        </w:rPr>
        <w:t>430</w:t>
      </w:r>
      <w:r w:rsidR="00C9624D">
        <w:rPr>
          <w:rFonts w:cstheme="minorHAnsi"/>
          <w:sz w:val="24"/>
          <w:szCs w:val="24"/>
          <w:lang w:val="en-GB"/>
        </w:rPr>
        <w:t xml:space="preserve"> </w:t>
      </w:r>
      <w:r w:rsidR="00440711" w:rsidRPr="00440711">
        <w:rPr>
          <w:rFonts w:cstheme="minorHAnsi"/>
          <w:sz w:val="24"/>
          <w:szCs w:val="24"/>
          <w:lang w:val="en-GB"/>
        </w:rPr>
        <w:t>R</w:t>
      </w:r>
      <w:r w:rsidR="00440711">
        <w:rPr>
          <w:rFonts w:cstheme="minorHAnsi"/>
          <w:sz w:val="24"/>
          <w:szCs w:val="24"/>
          <w:lang w:val="en-GB"/>
        </w:rPr>
        <w:t xml:space="preserve"> </w:t>
      </w:r>
      <w:r w:rsidR="00440711" w:rsidRPr="006B6A61">
        <w:rPr>
          <w:rFonts w:cstheme="minorHAnsi"/>
          <w:sz w:val="24"/>
          <w:szCs w:val="24"/>
          <w:lang w:val="en-GB"/>
        </w:rPr>
        <w:t>(</w:t>
      </w:r>
      <w:r w:rsidR="00440711">
        <w:rPr>
          <w:rFonts w:cstheme="minorHAnsi"/>
          <w:sz w:val="24"/>
          <w:szCs w:val="24"/>
          <w:lang w:val="en-GB"/>
        </w:rPr>
        <w:t>Eppendorf AG, Hamburg, Germany</w:t>
      </w:r>
      <w:r w:rsidR="00440711" w:rsidRPr="006B6A61">
        <w:rPr>
          <w:rFonts w:cstheme="minorHAnsi"/>
          <w:sz w:val="24"/>
          <w:szCs w:val="24"/>
          <w:lang w:val="en-GB"/>
        </w:rPr>
        <w:t>)</w:t>
      </w:r>
      <w:r w:rsidR="00C00578" w:rsidRPr="00A278C3">
        <w:rPr>
          <w:rFonts w:cstheme="minorHAnsi"/>
          <w:sz w:val="24"/>
          <w:szCs w:val="24"/>
          <w:lang w:val="en-GB"/>
        </w:rPr>
        <w:t xml:space="preserve">. After centrifugation, the upper phase (containing lipids) was collected, and </w:t>
      </w:r>
      <w:r w:rsidR="00C9624D">
        <w:rPr>
          <w:rFonts w:cstheme="minorHAnsi"/>
          <w:sz w:val="24"/>
          <w:szCs w:val="24"/>
          <w:lang w:val="en-GB"/>
        </w:rPr>
        <w:t>evaporated</w:t>
      </w:r>
      <w:r w:rsidR="00C00578" w:rsidRPr="00A278C3">
        <w:rPr>
          <w:rFonts w:cstheme="minorHAnsi"/>
          <w:sz w:val="24"/>
          <w:szCs w:val="24"/>
          <w:lang w:val="en-GB"/>
        </w:rPr>
        <w:t xml:space="preserve"> in </w:t>
      </w:r>
      <w:r w:rsidR="006B6A61">
        <w:rPr>
          <w:rFonts w:cstheme="minorHAnsi"/>
          <w:sz w:val="24"/>
          <w:szCs w:val="24"/>
          <w:lang w:val="en-GB"/>
        </w:rPr>
        <w:t xml:space="preserve">a Savant SpeedVac </w:t>
      </w:r>
      <w:r w:rsidR="006B6A61" w:rsidRPr="006B6A61">
        <w:rPr>
          <w:rFonts w:cstheme="minorHAnsi"/>
          <w:sz w:val="24"/>
          <w:szCs w:val="24"/>
          <w:lang w:val="en-GB"/>
        </w:rPr>
        <w:t>(Thermo Fisher Scientific)</w:t>
      </w:r>
      <w:r w:rsidR="00C00578" w:rsidRPr="006B6A61">
        <w:rPr>
          <w:rFonts w:cstheme="minorHAnsi"/>
          <w:sz w:val="24"/>
          <w:szCs w:val="24"/>
          <w:lang w:val="en-GB"/>
        </w:rPr>
        <w:t>. Extracted lipids were dissolved in 1 mL of IPA/ACN/water (45:30:2</w:t>
      </w:r>
      <w:r w:rsidR="00C00578" w:rsidRPr="00A278C3">
        <w:rPr>
          <w:rFonts w:cstheme="minorHAnsi"/>
          <w:sz w:val="24"/>
          <w:szCs w:val="24"/>
          <w:lang w:val="en-GB"/>
        </w:rPr>
        <w:t>5, v:v:v) and stored at -80 °C</w:t>
      </w:r>
      <w:r w:rsidR="00C9624D">
        <w:rPr>
          <w:rFonts w:cstheme="minorHAnsi"/>
          <w:sz w:val="24"/>
          <w:szCs w:val="24"/>
          <w:lang w:val="en-GB"/>
        </w:rPr>
        <w:t xml:space="preserve"> until use</w:t>
      </w:r>
      <w:r w:rsidR="00C00578" w:rsidRPr="00A278C3">
        <w:rPr>
          <w:rFonts w:cstheme="minorHAnsi"/>
          <w:sz w:val="24"/>
          <w:szCs w:val="24"/>
          <w:lang w:val="en-GB"/>
        </w:rPr>
        <w:t>.</w:t>
      </w:r>
      <w:r w:rsidR="0086620C" w:rsidRPr="00A278C3">
        <w:rPr>
          <w:rFonts w:cstheme="minorHAnsi"/>
          <w:sz w:val="24"/>
          <w:szCs w:val="24"/>
          <w:lang w:val="en-GB"/>
        </w:rPr>
        <w:t xml:space="preserve"> The </w:t>
      </w:r>
      <w:r w:rsidR="00C9624D">
        <w:rPr>
          <w:rFonts w:cstheme="minorHAnsi"/>
          <w:sz w:val="24"/>
          <w:szCs w:val="24"/>
          <w:lang w:val="en-GB"/>
        </w:rPr>
        <w:t xml:space="preserve">resulting </w:t>
      </w:r>
      <w:r w:rsidR="0086620C" w:rsidRPr="00A278C3">
        <w:rPr>
          <w:rFonts w:cstheme="minorHAnsi"/>
          <w:sz w:val="24"/>
          <w:szCs w:val="24"/>
          <w:lang w:val="en-GB"/>
        </w:rPr>
        <w:t xml:space="preserve">lipid concentration is </w:t>
      </w:r>
      <w:r w:rsidR="001A638B">
        <w:rPr>
          <w:rFonts w:cstheme="minorHAnsi"/>
          <w:iCs/>
          <w:sz w:val="24"/>
          <w:szCs w:val="24"/>
          <w:lang w:val="en-GB"/>
        </w:rPr>
        <w:t>of</w:t>
      </w:r>
      <w:r w:rsidR="0086620C" w:rsidRPr="00A278C3">
        <w:rPr>
          <w:rFonts w:cstheme="minorHAnsi"/>
          <w:iCs/>
          <w:sz w:val="24"/>
          <w:szCs w:val="24"/>
          <w:lang w:val="en-GB"/>
        </w:rPr>
        <w:t xml:space="preserve"> the order of magnitude</w:t>
      </w:r>
      <w:r w:rsidR="00C9624D">
        <w:rPr>
          <w:rFonts w:cstheme="minorHAnsi"/>
          <w:iCs/>
          <w:sz w:val="24"/>
          <w:szCs w:val="24"/>
          <w:lang w:val="en-GB"/>
        </w:rPr>
        <w:t xml:space="preserve"> of</w:t>
      </w:r>
      <w:r w:rsidR="0086620C" w:rsidRPr="00A278C3">
        <w:rPr>
          <w:rFonts w:cstheme="minorHAnsi"/>
          <w:iCs/>
          <w:sz w:val="24"/>
          <w:szCs w:val="24"/>
          <w:lang w:val="en-GB"/>
        </w:rPr>
        <w:t xml:space="preserve"> </w:t>
      </w:r>
      <w:r w:rsidR="00C9624D">
        <w:rPr>
          <w:rFonts w:cstheme="minorHAnsi"/>
          <w:iCs/>
          <w:sz w:val="24"/>
          <w:szCs w:val="24"/>
          <w:lang w:val="en-GB"/>
        </w:rPr>
        <w:t>µmol.L</w:t>
      </w:r>
      <w:r w:rsidR="00C9624D" w:rsidRPr="00C9624D">
        <w:rPr>
          <w:rFonts w:cstheme="minorHAnsi"/>
          <w:iCs/>
          <w:sz w:val="24"/>
          <w:szCs w:val="24"/>
          <w:vertAlign w:val="superscript"/>
          <w:lang w:val="en-GB"/>
        </w:rPr>
        <w:t>-1</w:t>
      </w:r>
      <w:r w:rsidR="0086620C" w:rsidRPr="00A278C3">
        <w:rPr>
          <w:rFonts w:cstheme="minorHAnsi"/>
          <w:iCs/>
          <w:sz w:val="24"/>
          <w:szCs w:val="24"/>
          <w:lang w:val="en-GB"/>
        </w:rPr>
        <w:t xml:space="preserve"> as </w:t>
      </w:r>
      <w:r w:rsidR="00C9624D">
        <w:rPr>
          <w:rFonts w:cstheme="minorHAnsi"/>
          <w:iCs/>
          <w:sz w:val="24"/>
          <w:szCs w:val="24"/>
          <w:lang w:val="en-GB"/>
        </w:rPr>
        <w:t>estimated according to</w:t>
      </w:r>
      <w:r w:rsidR="0086620C" w:rsidRPr="00A278C3">
        <w:rPr>
          <w:rFonts w:cstheme="minorHAnsi"/>
          <w:iCs/>
          <w:sz w:val="24"/>
          <w:szCs w:val="24"/>
          <w:lang w:val="en-GB"/>
        </w:rPr>
        <w:t xml:space="preserve"> the literature</w:t>
      </w:r>
      <w:r w:rsidR="001A638B">
        <w:rPr>
          <w:rFonts w:cstheme="minorHAnsi"/>
          <w:iCs/>
          <w:sz w:val="24"/>
          <w:szCs w:val="24"/>
          <w:lang w:val="en-GB"/>
        </w:rPr>
        <w:t xml:space="preserve"> on</w:t>
      </w:r>
      <w:r w:rsidR="0086620C" w:rsidRPr="00A278C3">
        <w:rPr>
          <w:rFonts w:cstheme="minorHAnsi"/>
          <w:iCs/>
          <w:sz w:val="24"/>
          <w:szCs w:val="24"/>
          <w:lang w:val="en-GB"/>
        </w:rPr>
        <w:t xml:space="preserve"> </w:t>
      </w:r>
      <w:r w:rsidR="0086620C" w:rsidRPr="00A278C3">
        <w:rPr>
          <w:rFonts w:cstheme="minorHAnsi"/>
          <w:i/>
          <w:sz w:val="24"/>
          <w:szCs w:val="24"/>
          <w:lang w:val="en-GB"/>
        </w:rPr>
        <w:t>Saccharomyces cerevisiae</w:t>
      </w:r>
      <w:r w:rsidR="0086620C" w:rsidRPr="00A278C3">
        <w:rPr>
          <w:rFonts w:cstheme="minorHAnsi"/>
          <w:b/>
          <w:sz w:val="24"/>
          <w:szCs w:val="24"/>
          <w:lang w:val="en-GB"/>
        </w:rPr>
        <w:fldChar w:fldCharType="begin" w:fldLock="1"/>
      </w:r>
      <w:r w:rsidR="00FD22D8">
        <w:rPr>
          <w:rFonts w:cstheme="minorHAnsi"/>
          <w:b/>
          <w:sz w:val="24"/>
          <w:szCs w:val="24"/>
          <w:lang w:val="en-GB"/>
        </w:rPr>
        <w:instrText>ADDIN CSL_CITATION { "citationItems" : [ { "id" : "ITEM-1", "itemData" : { "DOI" : "10.3791/60616", "ISSN" : "1940087X", "PMID" : "32202524", "abstract" : "Lipids are structurally diverse amphipathic molecules that are insoluble in water. Lipids are essential contributors to the organization and function of biological membranes, energy storage and production, cellular signaling, vesicular transport of proteins, organelle biogenesis, and regulated cell death. Because the budding yeast Saccharomyces cerevisiae is a unicellular eukaryote amenable to thorough molecular analyses, its use as a model organism helped uncover mechanisms linking lipid metabolism and intracellular transport to complex biological processes within eukaryotic cells. The availability of a versatile analytical method for the robust, sensitive, and accurate quantitative assessment of major classes of lipids within a yeast cell is crucial for getting deep insights into these mechanisms. Here we present a protocol to use liquid chromatography coupled with tandem mass spectrometry (LC-MS/MS) for the quantitative analysis of major cellular lipids of S. cerevisiae. The LC-MS/MS method described is versatile and robust. It enables the identification and quantification of numerous species (including different isobaric or isomeric forms) within each of the 10 lipid classes. This method is sensitive and allows identification and quantitation of some lipid species at concentrations as low as 0.2 pmol/\u00b5L. The method has been successfully applied to assessing lipidomes of whole yeast cells and their purified organelles. The use of alternative mobile phase additives for electrospray ionization mass spectrometry in this method can increase the efficiency of ionization for some lipid species and can be therefore used to improve their identification and quantitation.", "author" : [ { "dropping-particle" : "", "family" : "Mohammad", "given" : "Karamat", "non-dropping-particle" : "", "parse-names" : false, "suffix" : "" }, { "dropping-particle" : "", "family" : "Jiang", "given" : "Heng", "non-dropping-particle" : "", "parse-names" : false, "suffix" : "" }, { "dropping-particle" : "", "family" : "Hossain", "given" : "Md Israil", "non-dropping-particle" : "", "parse-names" : false, "suffix" : "" }, { "dropping-particle" : "", "family" : "Titorenko", "given" : "Vladimir I.", "non-dropping-particle" : "", "parse-names" : false, "suffix" : "" } ], "container-title" : "Journal of Visualized Experiments", "id" : "ITEM-1", "issue" : "157", "issued" : { "date-parts" : [ [ "2020" ] ] }, "title" : "Quantitative analysis of the cellular lipidome of saccharomyces cerevisiae using liquid chromatography coupled with tandem mass spectrometry", "type" : "article-journal", "volume" : "2020" }, "uris" : [ "http://www.mendeley.com/documents/?uuid=ee53f8aa-d376-4e18-80b6-bf69ec301b24" ] } ], "mendeley" : { "formattedCitation" : "&lt;sup&gt;42&lt;/sup&gt;", "plainTextFormattedCitation" : "42", "previouslyFormattedCitation" : "&lt;sup&gt;41&lt;/sup&gt;" }, "properties" : { "noteIndex" : 0 }, "schema" : "https://github.com/citation-style-language/schema/raw/master/csl-citation.json" }</w:instrText>
      </w:r>
      <w:r w:rsidR="0086620C" w:rsidRPr="00A278C3">
        <w:rPr>
          <w:rFonts w:cstheme="minorHAnsi"/>
          <w:b/>
          <w:sz w:val="24"/>
          <w:szCs w:val="24"/>
          <w:lang w:val="en-GB"/>
        </w:rPr>
        <w:fldChar w:fldCharType="separate"/>
      </w:r>
      <w:r w:rsidR="00FD22D8" w:rsidRPr="00FD22D8">
        <w:rPr>
          <w:rFonts w:cstheme="minorHAnsi"/>
          <w:noProof/>
          <w:sz w:val="24"/>
          <w:szCs w:val="24"/>
          <w:vertAlign w:val="superscript"/>
          <w:lang w:val="en-GB"/>
        </w:rPr>
        <w:t>42</w:t>
      </w:r>
      <w:r w:rsidR="0086620C" w:rsidRPr="00A278C3">
        <w:rPr>
          <w:rFonts w:cstheme="minorHAnsi"/>
          <w:b/>
          <w:sz w:val="24"/>
          <w:szCs w:val="24"/>
          <w:lang w:val="en-GB"/>
        </w:rPr>
        <w:fldChar w:fldCharType="end"/>
      </w:r>
      <w:r w:rsidR="00DD3DAF" w:rsidRPr="00A278C3">
        <w:rPr>
          <w:rFonts w:cstheme="minorHAnsi"/>
          <w:b/>
          <w:sz w:val="24"/>
          <w:szCs w:val="24"/>
          <w:lang w:val="en-GB"/>
        </w:rPr>
        <w:t>.</w:t>
      </w:r>
    </w:p>
    <w:p w14:paraId="7E44C7DD" w14:textId="0E2137D1" w:rsidR="006B6A61" w:rsidRPr="006A1BFB" w:rsidRDefault="006B6A61" w:rsidP="006B6A61">
      <w:pPr>
        <w:spacing w:after="0"/>
        <w:jc w:val="both"/>
        <w:rPr>
          <w:rFonts w:cstheme="minorHAnsi"/>
          <w:b/>
          <w:i/>
          <w:sz w:val="24"/>
          <w:szCs w:val="24"/>
          <w:lang w:val="en-GB"/>
        </w:rPr>
      </w:pPr>
      <w:r w:rsidRPr="006A1BFB">
        <w:rPr>
          <w:rFonts w:cstheme="minorHAnsi"/>
          <w:b/>
          <w:i/>
          <w:sz w:val="24"/>
          <w:szCs w:val="24"/>
          <w:lang w:val="en-GB"/>
        </w:rPr>
        <w:t>Lipid extraction procedure f</w:t>
      </w:r>
      <w:r w:rsidR="00F94066">
        <w:rPr>
          <w:rFonts w:cstheme="minorHAnsi"/>
          <w:b/>
          <w:i/>
          <w:sz w:val="24"/>
          <w:szCs w:val="24"/>
          <w:lang w:val="en-GB"/>
        </w:rPr>
        <w:t>ro</w:t>
      </w:r>
      <w:r w:rsidRPr="006A1BFB">
        <w:rPr>
          <w:rFonts w:cstheme="minorHAnsi"/>
          <w:b/>
          <w:i/>
          <w:sz w:val="24"/>
          <w:szCs w:val="24"/>
          <w:lang w:val="en-GB"/>
        </w:rPr>
        <w:t xml:space="preserve">m </w:t>
      </w:r>
      <w:r w:rsidR="00F94066">
        <w:rPr>
          <w:rFonts w:cstheme="minorHAnsi"/>
          <w:b/>
          <w:i/>
          <w:sz w:val="24"/>
          <w:szCs w:val="24"/>
          <w:lang w:val="en-GB"/>
        </w:rPr>
        <w:t xml:space="preserve">human </w:t>
      </w:r>
      <w:r w:rsidR="00A5383A">
        <w:rPr>
          <w:rFonts w:cstheme="minorHAnsi"/>
          <w:b/>
          <w:i/>
          <w:sz w:val="24"/>
          <w:szCs w:val="24"/>
          <w:lang w:val="en-GB"/>
        </w:rPr>
        <w:t>prostate cancer cell lines (</w:t>
      </w:r>
      <w:r w:rsidR="00A5383A" w:rsidRPr="00A5383A">
        <w:rPr>
          <w:rFonts w:cstheme="minorHAnsi"/>
          <w:b/>
          <w:i/>
          <w:sz w:val="24"/>
          <w:szCs w:val="24"/>
          <w:lang w:val="en-GB"/>
        </w:rPr>
        <w:t>LNCaP cells)</w:t>
      </w:r>
    </w:p>
    <w:p w14:paraId="4EA19336" w14:textId="198AA968" w:rsidR="00F94066" w:rsidRPr="00C031FD" w:rsidRDefault="00B627BC" w:rsidP="00457A2C">
      <w:pPr>
        <w:spacing w:line="276" w:lineRule="auto"/>
        <w:jc w:val="both"/>
        <w:rPr>
          <w:rFonts w:cstheme="minorHAnsi"/>
          <w:sz w:val="24"/>
          <w:lang w:val="en-GB"/>
        </w:rPr>
      </w:pPr>
      <w:r w:rsidRPr="00C031FD">
        <w:rPr>
          <w:rFonts w:cstheme="minorHAnsi"/>
          <w:sz w:val="24"/>
          <w:lang w:val="en-GB"/>
        </w:rPr>
        <w:t xml:space="preserve">Lipidomics </w:t>
      </w:r>
      <w:r w:rsidR="00A5383A">
        <w:rPr>
          <w:rFonts w:cstheme="minorHAnsi"/>
          <w:sz w:val="24"/>
          <w:lang w:val="en-GB"/>
        </w:rPr>
        <w:t>human prostate cancer cell lines (LNCaP cells)</w:t>
      </w:r>
      <w:r w:rsidRPr="00C031FD">
        <w:rPr>
          <w:rFonts w:cstheme="minorHAnsi"/>
          <w:sz w:val="24"/>
          <w:lang w:val="en-GB"/>
        </w:rPr>
        <w:t xml:space="preserve"> extractions were performed by </w:t>
      </w:r>
      <w:r w:rsidR="009A3DBD">
        <w:rPr>
          <w:rFonts w:cstheme="minorHAnsi"/>
          <w:sz w:val="24"/>
          <w:lang w:val="en-GB"/>
        </w:rPr>
        <w:t xml:space="preserve">our collaborators, </w:t>
      </w:r>
      <w:r w:rsidRPr="00C031FD">
        <w:rPr>
          <w:rFonts w:cstheme="minorHAnsi"/>
          <w:sz w:val="24"/>
          <w:lang w:val="en-GB"/>
        </w:rPr>
        <w:t>Lipometrix, the KU Leuven lipidomics core</w:t>
      </w:r>
      <w:r w:rsidR="009A3DBD">
        <w:rPr>
          <w:rFonts w:cstheme="minorHAnsi"/>
          <w:sz w:val="24"/>
          <w:lang w:val="en-GB"/>
        </w:rPr>
        <w:t xml:space="preserve"> (KU Leuven, Belgium)</w:t>
      </w:r>
      <w:r w:rsidRPr="00C031FD">
        <w:rPr>
          <w:rFonts w:cstheme="minorHAnsi"/>
          <w:sz w:val="24"/>
          <w:lang w:val="en-GB"/>
        </w:rPr>
        <w:t xml:space="preserve"> according to the Folch extraction method</w:t>
      </w:r>
      <w:r w:rsidRPr="00C031FD">
        <w:rPr>
          <w:rFonts w:cstheme="minorHAnsi"/>
          <w:sz w:val="24"/>
          <w:lang w:val="en-GB"/>
        </w:rPr>
        <w:fldChar w:fldCharType="begin" w:fldLock="1"/>
      </w:r>
      <w:r w:rsidR="00FD22D8">
        <w:rPr>
          <w:rFonts w:cstheme="minorHAnsi"/>
          <w:sz w:val="24"/>
          <w:lang w:val="en-GB"/>
        </w:rPr>
        <w:instrText>ADDIN CSL_CITATION { "citationItems" : [ { "id" : "ITEM-1", "itemData" : { "DOI" : "10.1194/jlr.D700041-JLR200", "ISSN" : "00222275", "PMID" : "18281723", "abstract" : "Accurate profiling of lipidomes relies upon the quantitative and unbiased recovery of lipid species from analyzed cells, fluids, or tissues and is usually achieved by two-phase extraction with chloroform. We demonstrated that methyl-tert-butyl ether (MTBE) extraction allows faster and cleaner lipid recovery and is well suited for automated shotgun profiling. Because of MTBE's low density, lipid-containing organic phase forms the upper layer during phase separation, which simplifies its collection and minimizes dripping losses. Nonextractable matrix forms a dense pellet at the bottom of the extraction tube and is easily removed by cen- trifugation. Rigorous testing demonstrated that the MTBE protocol delivers similar or better recoveries of species of most all major lipid classes compared with the \"gold-standard\" Folch or Bligh and Dyer recipes.-Matyash, V., G. Liebisch, T. V. Kurzchalia, A. Shevchenko, and D. Schwudke. Lipid extraction by methyl-tert-butyl ether for high-throughput lipidomics. Copyright \u00a9 2008 by the American Society for Biochemistry and Molecular Biology, Inc.", "author" : [ { "dropping-particle" : "", "family" : "Matyash", "given" : "Vitali", "non-dropping-particle" : "", "parse-names" : false, "suffix" : "" }, { "dropping-particle" : "", "family" : "Liebisch", "given" : "Gerhard", "non-dropping-particle" : "", "parse-names" : false, "suffix" : "" }, { "dropping-particle" : "V.", "family" : "Kurzchalia", "given" : "Teymuras", "non-dropping-particle" : "", "parse-names" : false, "suffix" : "" }, { "dropping-particle" : "", "family" : "Shevchenko", "given" : "Andrej", "non-dropping-particle" : "", "parse-names" : false, "suffix" : "" }, { "dropping-particle" : "", "family" : "Schwudke", "given" : "Dominik", "non-dropping-particle" : "", "parse-names" : false, "suffix" : "" } ], "container-title" : "Journal of Lipid Research", "id" : "ITEM-1", "issue" : "5", "issued" : { "date-parts" : [ [ "2008" ] ] }, "page" : "1137-1146", "publisher" : "\u00c2\u00a9 2008 ASBMB. Currently published by Elsevier Inc; originally published by American Society for Biochemistry and Molecular Biology.", "title" : "Lipid extraction by methyl-terf-butyl ether for high-throughput lipidomics", "type" : "article-journal", "volume" : "49" }, "uris" : [ "http://www.mendeley.com/documents/?uuid=f516c186-88c2-4d29-8fce-0527c8aca436" ] } ], "mendeley" : { "formattedCitation" : "&lt;sup&gt;40&lt;/sup&gt;", "plainTextFormattedCitation" : "40", "previouslyFormattedCitation" : "&lt;sup&gt;39&lt;/sup&gt;" }, "properties" : { "noteIndex" : 0 }, "schema" : "https://github.com/citation-style-language/schema/raw/master/csl-citation.json" }</w:instrText>
      </w:r>
      <w:r w:rsidRPr="00C031FD">
        <w:rPr>
          <w:rFonts w:cstheme="minorHAnsi"/>
          <w:sz w:val="24"/>
          <w:lang w:val="en-GB"/>
        </w:rPr>
        <w:fldChar w:fldCharType="separate"/>
      </w:r>
      <w:r w:rsidR="00FD22D8" w:rsidRPr="00FD22D8">
        <w:rPr>
          <w:rFonts w:cstheme="minorHAnsi"/>
          <w:noProof/>
          <w:sz w:val="24"/>
          <w:vertAlign w:val="superscript"/>
          <w:lang w:val="en-GB"/>
        </w:rPr>
        <w:t>40</w:t>
      </w:r>
      <w:r w:rsidRPr="00C031FD">
        <w:rPr>
          <w:rFonts w:cstheme="minorHAnsi"/>
          <w:sz w:val="24"/>
          <w:lang w:val="en-GB"/>
        </w:rPr>
        <w:fldChar w:fldCharType="end"/>
      </w:r>
      <w:r w:rsidR="009A3DBD">
        <w:rPr>
          <w:rFonts w:cstheme="minorHAnsi"/>
          <w:sz w:val="24"/>
          <w:lang w:val="en-GB"/>
        </w:rPr>
        <w:t>.</w:t>
      </w:r>
    </w:p>
    <w:p w14:paraId="2F2ADBB3" w14:textId="6C2D9C4E" w:rsidR="009B3E9C" w:rsidRPr="00A5383A" w:rsidRDefault="00A5383A" w:rsidP="00457A2C">
      <w:pPr>
        <w:widowControl w:val="0"/>
        <w:tabs>
          <w:tab w:val="left" w:pos="220"/>
          <w:tab w:val="left" w:pos="720"/>
        </w:tabs>
        <w:autoSpaceDE w:val="0"/>
        <w:autoSpaceDN w:val="0"/>
        <w:adjustRightInd w:val="0"/>
        <w:spacing w:line="276" w:lineRule="auto"/>
        <w:jc w:val="both"/>
        <w:rPr>
          <w:b/>
          <w:bCs/>
          <w:lang w:val="en-GB"/>
        </w:rPr>
      </w:pPr>
      <w:r>
        <w:rPr>
          <w:sz w:val="24"/>
          <w:lang w:val="en-GB"/>
        </w:rPr>
        <w:t>Fresh</w:t>
      </w:r>
      <w:r w:rsidR="004C61F8">
        <w:rPr>
          <w:sz w:val="24"/>
          <w:lang w:val="en-GB"/>
        </w:rPr>
        <w:t xml:space="preserve"> cultured</w:t>
      </w:r>
      <w:r>
        <w:rPr>
          <w:sz w:val="24"/>
          <w:lang w:val="en-GB"/>
        </w:rPr>
        <w:t xml:space="preserve"> </w:t>
      </w:r>
      <w:r w:rsidR="004C61F8">
        <w:rPr>
          <w:sz w:val="24"/>
          <w:lang w:val="en-GB"/>
        </w:rPr>
        <w:t>LNCaP cells</w:t>
      </w:r>
      <w:r w:rsidR="00C031FD" w:rsidRPr="00C031FD">
        <w:rPr>
          <w:sz w:val="24"/>
          <w:lang w:val="en-GB"/>
        </w:rPr>
        <w:t xml:space="preserve"> (</w:t>
      </w:r>
      <w:r w:rsidR="00F94066">
        <w:rPr>
          <w:sz w:val="24"/>
          <w:lang w:val="en-GB"/>
        </w:rPr>
        <w:t xml:space="preserve">human </w:t>
      </w:r>
      <w:r w:rsidR="00C031FD" w:rsidRPr="00C031FD">
        <w:rPr>
          <w:rFonts w:cstheme="minorHAnsi"/>
          <w:sz w:val="24"/>
          <w:lang w:val="en-GB"/>
        </w:rPr>
        <w:t xml:space="preserve">prostate cancer cell line used as control sample and </w:t>
      </w:r>
      <w:r w:rsidR="00F94066">
        <w:rPr>
          <w:rFonts w:cstheme="minorHAnsi"/>
          <w:sz w:val="24"/>
          <w:lang w:val="en-GB"/>
        </w:rPr>
        <w:t xml:space="preserve">human </w:t>
      </w:r>
      <w:r w:rsidR="00C031FD" w:rsidRPr="00C031FD">
        <w:rPr>
          <w:rFonts w:cstheme="minorHAnsi"/>
          <w:sz w:val="24"/>
          <w:lang w:val="en-GB"/>
        </w:rPr>
        <w:t xml:space="preserve">prostate cancer cell lines treated with a DGAT2 inhibitor) </w:t>
      </w:r>
      <w:r w:rsidR="001A638B">
        <w:rPr>
          <w:rFonts w:cstheme="minorHAnsi"/>
          <w:sz w:val="24"/>
          <w:lang w:val="en-GB"/>
        </w:rPr>
        <w:t>were</w:t>
      </w:r>
      <w:r w:rsidR="001A638B" w:rsidRPr="00C031FD">
        <w:rPr>
          <w:sz w:val="24"/>
          <w:lang w:val="en-GB"/>
        </w:rPr>
        <w:t xml:space="preserve"> </w:t>
      </w:r>
      <w:r w:rsidR="00C031FD" w:rsidRPr="00C031FD">
        <w:rPr>
          <w:sz w:val="24"/>
          <w:lang w:val="en-GB"/>
        </w:rPr>
        <w:t xml:space="preserve">washed 3 times with </w:t>
      </w:r>
      <w:r w:rsidR="00C031FD" w:rsidRPr="00F94066">
        <w:rPr>
          <w:rStyle w:val="lang-en"/>
          <w:iCs/>
          <w:sz w:val="24"/>
          <w:lang w:val="en"/>
        </w:rPr>
        <w:t>phosphate-buffered saline (</w:t>
      </w:r>
      <w:r w:rsidR="00C031FD" w:rsidRPr="00C031FD">
        <w:rPr>
          <w:sz w:val="24"/>
          <w:lang w:val="en-GB"/>
        </w:rPr>
        <w:t xml:space="preserve">PBS), and then scraped in 1 mL of PBS. The result </w:t>
      </w:r>
      <w:r w:rsidR="001A638B">
        <w:rPr>
          <w:sz w:val="24"/>
          <w:lang w:val="en-GB"/>
        </w:rPr>
        <w:t>was</w:t>
      </w:r>
      <w:r w:rsidR="001A638B" w:rsidRPr="00C031FD">
        <w:rPr>
          <w:sz w:val="24"/>
          <w:lang w:val="en-GB"/>
        </w:rPr>
        <w:t xml:space="preserve"> </w:t>
      </w:r>
      <w:r w:rsidR="00C031FD" w:rsidRPr="00C031FD">
        <w:rPr>
          <w:sz w:val="24"/>
          <w:lang w:val="en-GB"/>
        </w:rPr>
        <w:t>transferred to an Eppendorf tube and centrifuged for 5 min at 2</w:t>
      </w:r>
      <w:r w:rsidR="00AF456C">
        <w:rPr>
          <w:sz w:val="24"/>
          <w:lang w:val="en-GB"/>
        </w:rPr>
        <w:t>,</w:t>
      </w:r>
      <w:r w:rsidR="00C031FD" w:rsidRPr="00C031FD">
        <w:rPr>
          <w:sz w:val="24"/>
          <w:lang w:val="en-GB"/>
        </w:rPr>
        <w:t xml:space="preserve">000 g. The supernatant </w:t>
      </w:r>
      <w:r w:rsidR="001A638B">
        <w:rPr>
          <w:sz w:val="24"/>
          <w:lang w:val="en-GB"/>
        </w:rPr>
        <w:t xml:space="preserve">was </w:t>
      </w:r>
      <w:r w:rsidR="00C031FD" w:rsidRPr="00C031FD">
        <w:rPr>
          <w:sz w:val="24"/>
          <w:lang w:val="en-GB"/>
        </w:rPr>
        <w:t>removed</w:t>
      </w:r>
      <w:r w:rsidR="00296306">
        <w:rPr>
          <w:sz w:val="24"/>
          <w:lang w:val="en-GB"/>
        </w:rPr>
        <w:t>, the</w:t>
      </w:r>
      <w:r w:rsidR="00EB53F5">
        <w:rPr>
          <w:sz w:val="24"/>
          <w:lang w:val="en-GB"/>
        </w:rPr>
        <w:t xml:space="preserve"> </w:t>
      </w:r>
      <w:r w:rsidR="00C031FD" w:rsidRPr="00C031FD">
        <w:rPr>
          <w:sz w:val="24"/>
          <w:lang w:val="en-GB"/>
        </w:rPr>
        <w:t xml:space="preserve">cell pellet </w:t>
      </w:r>
      <w:r w:rsidR="001A638B">
        <w:rPr>
          <w:sz w:val="24"/>
          <w:lang w:val="en-GB"/>
        </w:rPr>
        <w:t>was</w:t>
      </w:r>
      <w:r w:rsidR="001A638B" w:rsidRPr="00C031FD">
        <w:rPr>
          <w:sz w:val="24"/>
          <w:lang w:val="en-GB"/>
        </w:rPr>
        <w:t xml:space="preserve"> </w:t>
      </w:r>
      <w:r w:rsidR="00C031FD" w:rsidRPr="00C031FD">
        <w:rPr>
          <w:sz w:val="24"/>
          <w:lang w:val="en-GB"/>
        </w:rPr>
        <w:t>suspended in 800 µL of water, an</w:t>
      </w:r>
      <w:r>
        <w:rPr>
          <w:sz w:val="24"/>
          <w:lang w:val="en-GB"/>
        </w:rPr>
        <w:t>d then homogenized using a UP100H sonicator (</w:t>
      </w:r>
      <w:r w:rsidRPr="00A5383A">
        <w:rPr>
          <w:sz w:val="24"/>
          <w:lang w:val="en-GB"/>
        </w:rPr>
        <w:t>UP100H Ultrasonic processor, Hielscher Ultrasound Technology, Germany)</w:t>
      </w:r>
      <w:r w:rsidR="00C031FD" w:rsidRPr="00C031FD">
        <w:rPr>
          <w:sz w:val="24"/>
          <w:lang w:val="en-GB"/>
        </w:rPr>
        <w:t xml:space="preserve">. For lipid extraction, a volume of this cell homogenate </w:t>
      </w:r>
      <w:r w:rsidRPr="00A5383A">
        <w:rPr>
          <w:sz w:val="24"/>
          <w:lang w:val="en-GB"/>
        </w:rPr>
        <w:t>containing approximately 300</w:t>
      </w:r>
      <w:r w:rsidR="00296306">
        <w:rPr>
          <w:sz w:val="24"/>
          <w:lang w:val="en-GB"/>
        </w:rPr>
        <w:t>,</w:t>
      </w:r>
      <w:r w:rsidRPr="00A5383A">
        <w:rPr>
          <w:sz w:val="24"/>
          <w:lang w:val="en-GB"/>
        </w:rPr>
        <w:t xml:space="preserve">000 cells </w:t>
      </w:r>
      <w:r w:rsidR="001A638B">
        <w:rPr>
          <w:sz w:val="24"/>
          <w:lang w:val="en-GB"/>
        </w:rPr>
        <w:t xml:space="preserve">was </w:t>
      </w:r>
      <w:r>
        <w:rPr>
          <w:sz w:val="24"/>
          <w:lang w:val="en-GB"/>
        </w:rPr>
        <w:t xml:space="preserve">taken </w:t>
      </w:r>
      <w:r w:rsidR="00C031FD" w:rsidRPr="00C031FD">
        <w:rPr>
          <w:sz w:val="24"/>
          <w:lang w:val="en-GB"/>
        </w:rPr>
        <w:t xml:space="preserve">and is diluted with water to 700 µL. </w:t>
      </w:r>
      <w:r w:rsidR="00296306" w:rsidRPr="00C031FD">
        <w:rPr>
          <w:sz w:val="24"/>
          <w:lang w:val="en-GB"/>
        </w:rPr>
        <w:t>Th</w:t>
      </w:r>
      <w:r w:rsidR="00296306">
        <w:rPr>
          <w:sz w:val="24"/>
          <w:lang w:val="en-GB"/>
        </w:rPr>
        <w:t>ese</w:t>
      </w:r>
      <w:r w:rsidR="00296306" w:rsidRPr="00C031FD">
        <w:rPr>
          <w:sz w:val="24"/>
          <w:lang w:val="en-GB"/>
        </w:rPr>
        <w:t xml:space="preserve"> </w:t>
      </w:r>
      <w:r w:rsidR="00C031FD" w:rsidRPr="00C031FD">
        <w:rPr>
          <w:rFonts w:cstheme="minorHAnsi"/>
          <w:sz w:val="24"/>
          <w:lang w:val="en-GB"/>
        </w:rPr>
        <w:t xml:space="preserve">700 μL </w:t>
      </w:r>
      <w:r w:rsidR="00296306">
        <w:rPr>
          <w:sz w:val="24"/>
          <w:lang w:val="en-GB"/>
        </w:rPr>
        <w:t>were</w:t>
      </w:r>
      <w:r w:rsidR="00296306" w:rsidRPr="00A5383A">
        <w:rPr>
          <w:sz w:val="24"/>
          <w:lang w:val="en-GB"/>
        </w:rPr>
        <w:t xml:space="preserve"> </w:t>
      </w:r>
      <w:r w:rsidR="006B6A61" w:rsidRPr="00A5383A">
        <w:rPr>
          <w:sz w:val="24"/>
          <w:lang w:val="en-GB"/>
        </w:rPr>
        <w:t xml:space="preserve">mixed with 800 μL </w:t>
      </w:r>
      <w:r w:rsidR="00296306">
        <w:rPr>
          <w:sz w:val="24"/>
          <w:lang w:val="en-GB"/>
        </w:rPr>
        <w:t xml:space="preserve">of </w:t>
      </w:r>
      <w:r w:rsidR="006B6A61" w:rsidRPr="00A5383A">
        <w:rPr>
          <w:sz w:val="24"/>
          <w:lang w:val="en-GB"/>
        </w:rPr>
        <w:t>1 M HCl:CH</w:t>
      </w:r>
      <w:r w:rsidR="006B6A61" w:rsidRPr="00A5383A">
        <w:rPr>
          <w:sz w:val="24"/>
          <w:vertAlign w:val="subscript"/>
          <w:lang w:val="en-GB"/>
        </w:rPr>
        <w:t>3</w:t>
      </w:r>
      <w:r w:rsidR="006B6A61" w:rsidRPr="00A5383A">
        <w:rPr>
          <w:sz w:val="24"/>
          <w:lang w:val="en-GB"/>
        </w:rPr>
        <w:t>OH 1:8 (v/v), 900 μL CHCl</w:t>
      </w:r>
      <w:r w:rsidR="006B6A61" w:rsidRPr="00A5383A">
        <w:rPr>
          <w:sz w:val="24"/>
          <w:vertAlign w:val="subscript"/>
          <w:lang w:val="en-GB"/>
        </w:rPr>
        <w:t>3</w:t>
      </w:r>
      <w:r w:rsidR="006B6A61" w:rsidRPr="00A5383A">
        <w:rPr>
          <w:sz w:val="24"/>
          <w:lang w:val="en-GB"/>
        </w:rPr>
        <w:t>, 200 μg/mL of the antioxidant 2,6-di-</w:t>
      </w:r>
      <w:r w:rsidR="006B6A61" w:rsidRPr="00EB53F5">
        <w:rPr>
          <w:i/>
          <w:iCs/>
          <w:sz w:val="24"/>
          <w:lang w:val="en-GB"/>
        </w:rPr>
        <w:t>tert</w:t>
      </w:r>
      <w:r w:rsidR="006B6A61" w:rsidRPr="00C031FD">
        <w:rPr>
          <w:rFonts w:cstheme="minorHAnsi"/>
          <w:sz w:val="24"/>
          <w:lang w:val="en-GB"/>
        </w:rPr>
        <w:t>-butyl-4-methylphenol and 3 μL of SPLASH® LIPIDOMIX® Mass Spec Standard (#330</w:t>
      </w:r>
      <w:r w:rsidR="00AF456C">
        <w:rPr>
          <w:rFonts w:cstheme="minorHAnsi"/>
          <w:sz w:val="24"/>
          <w:lang w:val="en-GB"/>
        </w:rPr>
        <w:t>,</w:t>
      </w:r>
      <w:r w:rsidR="006B6A61" w:rsidRPr="00C031FD">
        <w:rPr>
          <w:rFonts w:cstheme="minorHAnsi"/>
          <w:sz w:val="24"/>
          <w:lang w:val="en-GB"/>
        </w:rPr>
        <w:t xml:space="preserve">707, Avanti Polar Lipids). After </w:t>
      </w:r>
      <w:r w:rsidR="00261162">
        <w:rPr>
          <w:rFonts w:cstheme="minorHAnsi"/>
          <w:sz w:val="24"/>
          <w:lang w:val="en-GB"/>
        </w:rPr>
        <w:t>homogenization (</w:t>
      </w:r>
      <w:r w:rsidR="006B6A61" w:rsidRPr="00C031FD">
        <w:rPr>
          <w:rFonts w:cstheme="minorHAnsi"/>
          <w:sz w:val="24"/>
          <w:lang w:val="en-GB"/>
        </w:rPr>
        <w:t>vortex</w:t>
      </w:r>
      <w:r w:rsidR="00261162">
        <w:rPr>
          <w:rFonts w:cstheme="minorHAnsi"/>
          <w:sz w:val="24"/>
          <w:lang w:val="en-GB"/>
        </w:rPr>
        <w:t>)</w:t>
      </w:r>
      <w:r w:rsidR="006B6A61" w:rsidRPr="00C031FD">
        <w:rPr>
          <w:rFonts w:cstheme="minorHAnsi"/>
          <w:sz w:val="24"/>
          <w:lang w:val="en-GB"/>
        </w:rPr>
        <w:t xml:space="preserve"> and centrifugation, the lower organic fraction was collected and evaporated using a Savant Speedvac (Thermo Fisher Scientific) at room temperature and the remaining lipid pellet wa</w:t>
      </w:r>
      <w:r w:rsidR="00C031FD" w:rsidRPr="00C031FD">
        <w:rPr>
          <w:rFonts w:cstheme="minorHAnsi"/>
          <w:sz w:val="24"/>
          <w:lang w:val="en-GB"/>
        </w:rPr>
        <w:t>s stored at -20 °C under argon.</w:t>
      </w:r>
    </w:p>
    <w:p w14:paraId="623A2627" w14:textId="6D89D5B6" w:rsidR="00930169" w:rsidRPr="00A278C3" w:rsidRDefault="00C00578" w:rsidP="00587E7A">
      <w:pPr>
        <w:spacing w:after="0"/>
        <w:jc w:val="both"/>
        <w:rPr>
          <w:rFonts w:cstheme="minorHAnsi"/>
          <w:b/>
          <w:i/>
          <w:sz w:val="24"/>
          <w:szCs w:val="24"/>
          <w:lang w:val="en-GB"/>
        </w:rPr>
      </w:pPr>
      <w:r w:rsidRPr="00A278C3">
        <w:rPr>
          <w:rFonts w:cstheme="minorHAnsi"/>
          <w:b/>
          <w:i/>
          <w:sz w:val="24"/>
          <w:szCs w:val="24"/>
          <w:lang w:val="en-GB"/>
        </w:rPr>
        <w:t>Instrumentations and analytical conditions</w:t>
      </w:r>
    </w:p>
    <w:p w14:paraId="7E14CB21" w14:textId="342CA5EB" w:rsidR="00753EE6" w:rsidRPr="00A278C3" w:rsidRDefault="00AF456C" w:rsidP="00457A2C">
      <w:pPr>
        <w:spacing w:line="276" w:lineRule="auto"/>
        <w:jc w:val="both"/>
        <w:rPr>
          <w:i/>
          <w:sz w:val="24"/>
          <w:szCs w:val="24"/>
          <w:lang w:val="en-GB"/>
        </w:rPr>
      </w:pPr>
      <w:r w:rsidRPr="00A278C3">
        <w:rPr>
          <w:i/>
          <w:sz w:val="24"/>
          <w:szCs w:val="24"/>
          <w:lang w:val="en-GB"/>
        </w:rPr>
        <w:t xml:space="preserve">Reverse-phase (C18) </w:t>
      </w:r>
      <w:r w:rsidR="000E3A90">
        <w:rPr>
          <w:i/>
          <w:sz w:val="24"/>
          <w:szCs w:val="24"/>
          <w:lang w:val="en-GB"/>
        </w:rPr>
        <w:t xml:space="preserve">Ultra </w:t>
      </w:r>
      <w:r>
        <w:rPr>
          <w:i/>
          <w:sz w:val="24"/>
          <w:szCs w:val="24"/>
          <w:lang w:val="en-GB"/>
        </w:rPr>
        <w:t>p</w:t>
      </w:r>
      <w:r w:rsidR="000E3A90">
        <w:rPr>
          <w:i/>
          <w:sz w:val="24"/>
          <w:szCs w:val="24"/>
          <w:lang w:val="en-GB"/>
        </w:rPr>
        <w:t xml:space="preserve">erformance liquid chromatography (UPLC) </w:t>
      </w:r>
      <w:r w:rsidR="00753EE6" w:rsidRPr="00A278C3">
        <w:rPr>
          <w:i/>
          <w:sz w:val="24"/>
          <w:szCs w:val="24"/>
          <w:lang w:val="en-GB"/>
        </w:rPr>
        <w:t>couple</w:t>
      </w:r>
      <w:r w:rsidR="009C36C4">
        <w:rPr>
          <w:i/>
          <w:sz w:val="24"/>
          <w:szCs w:val="24"/>
          <w:lang w:val="en-GB"/>
        </w:rPr>
        <w:t>d with a mass spectrometer (LTQ-</w:t>
      </w:r>
      <w:r w:rsidR="00753EE6" w:rsidRPr="00A278C3">
        <w:rPr>
          <w:i/>
          <w:sz w:val="24"/>
          <w:szCs w:val="24"/>
          <w:lang w:val="en-GB"/>
        </w:rPr>
        <w:t>FT</w:t>
      </w:r>
      <w:r w:rsidR="000E3A90">
        <w:rPr>
          <w:i/>
          <w:sz w:val="24"/>
          <w:szCs w:val="24"/>
          <w:lang w:val="en-GB"/>
        </w:rPr>
        <w:t xml:space="preserve"> Ultra 7T</w:t>
      </w:r>
      <w:r w:rsidRPr="00A278C3">
        <w:rPr>
          <w:i/>
          <w:sz w:val="24"/>
          <w:szCs w:val="24"/>
          <w:lang w:val="en-GB"/>
        </w:rPr>
        <w:t>)</w:t>
      </w:r>
      <w:r>
        <w:rPr>
          <w:i/>
          <w:sz w:val="24"/>
          <w:szCs w:val="24"/>
          <w:lang w:val="en-GB"/>
        </w:rPr>
        <w:t>: RP-UPLC-ESI-FT-ICR.</w:t>
      </w:r>
    </w:p>
    <w:p w14:paraId="7EC1AC51" w14:textId="4A4E905C" w:rsidR="00753EE6" w:rsidRPr="00A278C3" w:rsidRDefault="00261162" w:rsidP="00457A2C">
      <w:pPr>
        <w:spacing w:line="276" w:lineRule="auto"/>
        <w:jc w:val="both"/>
        <w:rPr>
          <w:rFonts w:cstheme="minorHAnsi"/>
          <w:sz w:val="24"/>
          <w:szCs w:val="24"/>
          <w:lang w:val="en-GB"/>
        </w:rPr>
      </w:pPr>
      <w:r>
        <w:rPr>
          <w:rFonts w:cstheme="minorHAnsi"/>
          <w:sz w:val="24"/>
          <w:szCs w:val="24"/>
          <w:lang w:val="en-GB"/>
        </w:rPr>
        <w:t>L</w:t>
      </w:r>
      <w:r w:rsidR="00753EE6" w:rsidRPr="00A278C3">
        <w:rPr>
          <w:rFonts w:cstheme="minorHAnsi"/>
          <w:sz w:val="24"/>
          <w:szCs w:val="24"/>
          <w:lang w:val="en-GB"/>
        </w:rPr>
        <w:t xml:space="preserve">ipid separation by reverse phase liquid chromatography was performed on a Waters Acquity UPLC I-Class system (Milford, MA, USA) running under MassLynx v4.1 software. </w:t>
      </w:r>
      <w:r w:rsidR="000E3A90">
        <w:rPr>
          <w:rFonts w:cstheme="minorHAnsi"/>
          <w:sz w:val="24"/>
          <w:szCs w:val="24"/>
          <w:lang w:val="en-GB"/>
        </w:rPr>
        <w:t xml:space="preserve">In the auto sampler, samples were kept at 5 °C. </w:t>
      </w:r>
      <w:r w:rsidR="00753EE6" w:rsidRPr="00A278C3">
        <w:rPr>
          <w:rFonts w:cstheme="minorHAnsi"/>
          <w:sz w:val="24"/>
          <w:szCs w:val="24"/>
          <w:lang w:val="en-GB"/>
        </w:rPr>
        <w:t xml:space="preserve">The column </w:t>
      </w:r>
      <w:r w:rsidR="00753EE6" w:rsidRPr="00A278C3">
        <w:rPr>
          <w:sz w:val="24"/>
          <w:szCs w:val="24"/>
          <w:lang w:val="en-GB"/>
        </w:rPr>
        <w:t>ACQUITY UPLC CSH C18 Column, 130</w:t>
      </w:r>
      <w:r w:rsidR="00753EE6" w:rsidRPr="00A278C3">
        <w:rPr>
          <w:rStyle w:val="Accentuation"/>
          <w:sz w:val="24"/>
          <w:szCs w:val="24"/>
          <w:lang w:val="en-GB"/>
        </w:rPr>
        <w:t xml:space="preserve"> </w:t>
      </w:r>
      <w:r w:rsidR="00753EE6" w:rsidRPr="00A278C3">
        <w:rPr>
          <w:rStyle w:val="acopre"/>
          <w:sz w:val="24"/>
          <w:szCs w:val="24"/>
          <w:lang w:val="en-GB"/>
        </w:rPr>
        <w:t>Å</w:t>
      </w:r>
      <w:r w:rsidR="00753EE6" w:rsidRPr="00A278C3">
        <w:rPr>
          <w:sz w:val="24"/>
          <w:szCs w:val="24"/>
          <w:lang w:val="en-GB"/>
        </w:rPr>
        <w:t xml:space="preserve"> (2.1 mm × 150 mm, 1.7 </w:t>
      </w:r>
      <w:r w:rsidR="00753EE6" w:rsidRPr="00A278C3">
        <w:rPr>
          <w:sz w:val="24"/>
          <w:szCs w:val="24"/>
        </w:rPr>
        <w:t>μ</w:t>
      </w:r>
      <w:r w:rsidR="00753EE6" w:rsidRPr="00A278C3">
        <w:rPr>
          <w:sz w:val="24"/>
          <w:szCs w:val="24"/>
          <w:lang w:val="en-GB"/>
        </w:rPr>
        <w:t xml:space="preserve">m) was purchased from Waters (Zellik, </w:t>
      </w:r>
      <w:r w:rsidR="00753EE6" w:rsidRPr="00A278C3">
        <w:rPr>
          <w:bCs/>
          <w:sz w:val="24"/>
          <w:szCs w:val="24"/>
          <w:lang w:val="en-GB"/>
        </w:rPr>
        <w:t>Belgium</w:t>
      </w:r>
      <w:r w:rsidR="00753EE6" w:rsidRPr="00A278C3">
        <w:rPr>
          <w:sz w:val="24"/>
          <w:szCs w:val="24"/>
          <w:lang w:val="en-GB"/>
        </w:rPr>
        <w:t>)</w:t>
      </w:r>
      <w:r w:rsidR="00753EE6" w:rsidRPr="00A278C3">
        <w:rPr>
          <w:rFonts w:cstheme="minorHAnsi"/>
          <w:sz w:val="24"/>
          <w:szCs w:val="24"/>
          <w:lang w:val="en-GB"/>
        </w:rPr>
        <w:t>. The mobile phase</w:t>
      </w:r>
      <w:r w:rsidR="000E3A90">
        <w:rPr>
          <w:rFonts w:cstheme="minorHAnsi"/>
          <w:sz w:val="24"/>
          <w:szCs w:val="24"/>
          <w:lang w:val="en-GB"/>
        </w:rPr>
        <w:t>s</w:t>
      </w:r>
      <w:r w:rsidR="00753EE6" w:rsidRPr="00A278C3">
        <w:rPr>
          <w:rFonts w:cstheme="minorHAnsi"/>
          <w:sz w:val="24"/>
          <w:szCs w:val="24"/>
          <w:lang w:val="en-GB"/>
        </w:rPr>
        <w:t xml:space="preserve"> used was solvent A: 10 mM ammonium formate in ACN/water (60:40, v:v) with 0,1% formic acid and solvent B: 10 mM ammonium formate in IPA/ACN (90:10, v:v) with 0,1% formic acid. The linear gradient elution of 100 µL/min flow rate was done as follows: 0-1 min (B, 40-40%), 1-34 min (B, 40-99%), 34-39 min (B, 99-99%), 39-41 min (B, 99-40%), 41-45 min (B, 40-40%).</w:t>
      </w:r>
      <w:r w:rsidR="000E3A90" w:rsidRPr="000E3A90">
        <w:rPr>
          <w:rFonts w:cstheme="minorHAnsi"/>
          <w:sz w:val="24"/>
          <w:szCs w:val="24"/>
          <w:lang w:val="en-GB"/>
        </w:rPr>
        <w:t xml:space="preserve"> </w:t>
      </w:r>
      <w:r w:rsidR="000E3A90" w:rsidRPr="00A278C3">
        <w:rPr>
          <w:rFonts w:cstheme="minorHAnsi"/>
          <w:sz w:val="24"/>
          <w:szCs w:val="24"/>
          <w:lang w:val="en-GB"/>
        </w:rPr>
        <w:t xml:space="preserve">Reverse phase separation was carried out at 55 °C (column oven temperature) and 5 µL of the lipid extract were injected in </w:t>
      </w:r>
      <w:r w:rsidR="000E3A90">
        <w:rPr>
          <w:rFonts w:cstheme="minorHAnsi"/>
          <w:sz w:val="24"/>
          <w:szCs w:val="24"/>
          <w:lang w:val="en-GB"/>
        </w:rPr>
        <w:t>the column</w:t>
      </w:r>
      <w:r w:rsidR="000E3A90" w:rsidRPr="00A278C3">
        <w:rPr>
          <w:rFonts w:cstheme="minorHAnsi"/>
          <w:sz w:val="24"/>
          <w:szCs w:val="24"/>
          <w:lang w:val="en-GB"/>
        </w:rPr>
        <w:t>.</w:t>
      </w:r>
    </w:p>
    <w:p w14:paraId="400E1864" w14:textId="6A70187B" w:rsidR="00587E7A" w:rsidRPr="009B3E9C" w:rsidRDefault="00753EE6" w:rsidP="00457A2C">
      <w:pPr>
        <w:spacing w:line="276" w:lineRule="auto"/>
        <w:jc w:val="both"/>
        <w:rPr>
          <w:rFonts w:cstheme="minorHAnsi"/>
          <w:sz w:val="24"/>
          <w:szCs w:val="24"/>
          <w:lang w:val="en-GB"/>
        </w:rPr>
      </w:pPr>
      <w:r w:rsidRPr="00A278C3">
        <w:rPr>
          <w:rFonts w:cstheme="minorHAnsi"/>
          <w:sz w:val="24"/>
          <w:szCs w:val="24"/>
          <w:lang w:val="en-GB"/>
        </w:rPr>
        <w:lastRenderedPageBreak/>
        <w:t>ESI-MS detection was performed by an LTQ</w:t>
      </w:r>
      <w:r w:rsidR="009C36C4">
        <w:rPr>
          <w:rFonts w:cstheme="minorHAnsi"/>
          <w:sz w:val="24"/>
          <w:szCs w:val="24"/>
          <w:lang w:val="en-GB"/>
        </w:rPr>
        <w:t>-</w:t>
      </w:r>
      <w:r w:rsidRPr="00A278C3">
        <w:rPr>
          <w:rFonts w:cstheme="minorHAnsi"/>
          <w:sz w:val="24"/>
          <w:szCs w:val="24"/>
          <w:lang w:val="en-GB"/>
        </w:rPr>
        <w:t>FT Ultra 7T mass spectrometer (</w:t>
      </w:r>
      <w:r w:rsidR="000E3A90">
        <w:rPr>
          <w:rFonts w:cstheme="minorHAnsi"/>
          <w:sz w:val="24"/>
          <w:szCs w:val="24"/>
          <w:lang w:val="en-GB"/>
        </w:rPr>
        <w:t xml:space="preserve">Finnigan </w:t>
      </w:r>
      <w:r w:rsidRPr="00A278C3">
        <w:rPr>
          <w:rFonts w:cstheme="minorHAnsi"/>
          <w:sz w:val="24"/>
          <w:szCs w:val="24"/>
          <w:lang w:val="en-GB"/>
        </w:rPr>
        <w:t xml:space="preserve">Thermo Fisher, San Jose, CA) using the ICR </w:t>
      </w:r>
      <w:r w:rsidRPr="00861934">
        <w:rPr>
          <w:rFonts w:cstheme="minorHAnsi"/>
          <w:sz w:val="24"/>
          <w:szCs w:val="24"/>
          <w:lang w:val="en-GB"/>
        </w:rPr>
        <w:t xml:space="preserve">for </w:t>
      </w:r>
      <w:r w:rsidR="008B0E9C" w:rsidRPr="00861934">
        <w:rPr>
          <w:rFonts w:cstheme="minorHAnsi"/>
          <w:sz w:val="24"/>
          <w:szCs w:val="24"/>
          <w:lang w:val="en-GB"/>
        </w:rPr>
        <w:t>accurate</w:t>
      </w:r>
      <w:r w:rsidRPr="00861934">
        <w:rPr>
          <w:rFonts w:cstheme="minorHAnsi"/>
          <w:sz w:val="24"/>
          <w:szCs w:val="24"/>
          <w:lang w:val="en-GB"/>
        </w:rPr>
        <w:t xml:space="preserve"> mass determination </w:t>
      </w:r>
      <w:r w:rsidRPr="00A278C3">
        <w:rPr>
          <w:rFonts w:cstheme="minorHAnsi"/>
          <w:sz w:val="24"/>
          <w:szCs w:val="24"/>
          <w:lang w:val="en-GB"/>
        </w:rPr>
        <w:t>in positive mode. The sample was introduced to the LTQ</w:t>
      </w:r>
      <w:r w:rsidR="009C36C4">
        <w:rPr>
          <w:rFonts w:cstheme="minorHAnsi"/>
          <w:sz w:val="24"/>
          <w:szCs w:val="24"/>
          <w:lang w:val="en-GB"/>
        </w:rPr>
        <w:t>-</w:t>
      </w:r>
      <w:r w:rsidRPr="00A278C3">
        <w:rPr>
          <w:rFonts w:cstheme="minorHAnsi"/>
          <w:sz w:val="24"/>
          <w:szCs w:val="24"/>
          <w:lang w:val="en-GB"/>
        </w:rPr>
        <w:t>FT Ultra</w:t>
      </w:r>
      <w:r w:rsidR="000E3A90">
        <w:rPr>
          <w:rFonts w:cstheme="minorHAnsi"/>
          <w:sz w:val="24"/>
          <w:szCs w:val="24"/>
          <w:lang w:val="en-GB"/>
        </w:rPr>
        <w:t xml:space="preserve"> ESI source</w:t>
      </w:r>
      <w:r w:rsidRPr="00A278C3">
        <w:rPr>
          <w:rFonts w:cstheme="minorHAnsi"/>
          <w:sz w:val="24"/>
          <w:szCs w:val="24"/>
          <w:lang w:val="en-GB"/>
        </w:rPr>
        <w:t xml:space="preserve"> through a capillary by splitting the LC-column effluent using a Tee with a split ratio of 20:80 to </w:t>
      </w:r>
      <w:r w:rsidR="000E3A90">
        <w:rPr>
          <w:rFonts w:cstheme="minorHAnsi"/>
          <w:sz w:val="24"/>
          <w:szCs w:val="24"/>
          <w:lang w:val="en-GB"/>
        </w:rPr>
        <w:t>inject a</w:t>
      </w:r>
      <w:r w:rsidRPr="00A278C3">
        <w:rPr>
          <w:rFonts w:cstheme="minorHAnsi"/>
          <w:sz w:val="24"/>
          <w:szCs w:val="24"/>
          <w:lang w:val="en-GB"/>
        </w:rPr>
        <w:t xml:space="preserve"> 20 µL/min flow</w:t>
      </w:r>
      <w:r w:rsidR="000E3A90">
        <w:rPr>
          <w:rFonts w:cstheme="minorHAnsi"/>
          <w:sz w:val="24"/>
          <w:szCs w:val="24"/>
          <w:lang w:val="en-GB"/>
        </w:rPr>
        <w:t>rate</w:t>
      </w:r>
      <w:r w:rsidRPr="00A278C3">
        <w:rPr>
          <w:rFonts w:cstheme="minorHAnsi"/>
          <w:sz w:val="24"/>
          <w:szCs w:val="24"/>
          <w:lang w:val="en-GB"/>
        </w:rPr>
        <w:t xml:space="preserve"> </w:t>
      </w:r>
      <w:r w:rsidR="000E3A90">
        <w:rPr>
          <w:rFonts w:cstheme="minorHAnsi"/>
          <w:sz w:val="24"/>
          <w:szCs w:val="24"/>
          <w:lang w:val="en-GB"/>
        </w:rPr>
        <w:t>in</w:t>
      </w:r>
      <w:r w:rsidRPr="00A278C3">
        <w:rPr>
          <w:rFonts w:cstheme="minorHAnsi"/>
          <w:sz w:val="24"/>
          <w:szCs w:val="24"/>
          <w:lang w:val="en-GB"/>
        </w:rPr>
        <w:t xml:space="preserve">to the </w:t>
      </w:r>
      <w:r w:rsidR="000E3A90">
        <w:rPr>
          <w:rFonts w:cstheme="minorHAnsi"/>
          <w:sz w:val="24"/>
          <w:szCs w:val="24"/>
          <w:lang w:val="en-GB"/>
        </w:rPr>
        <w:t xml:space="preserve">ESI source of the </w:t>
      </w:r>
      <w:r w:rsidRPr="00A278C3">
        <w:rPr>
          <w:rFonts w:cstheme="minorHAnsi"/>
          <w:sz w:val="24"/>
          <w:szCs w:val="24"/>
          <w:lang w:val="en-GB"/>
        </w:rPr>
        <w:t>mass spectrometer. The source temperature was set to 225 °C and the spray voltage to 3.5 kV. The LTQ</w:t>
      </w:r>
      <w:r w:rsidR="009C36C4">
        <w:rPr>
          <w:rFonts w:cstheme="minorHAnsi"/>
          <w:sz w:val="24"/>
          <w:szCs w:val="24"/>
          <w:lang w:val="en-GB"/>
        </w:rPr>
        <w:t>-</w:t>
      </w:r>
      <w:r w:rsidRPr="00A278C3">
        <w:rPr>
          <w:rFonts w:cstheme="minorHAnsi"/>
          <w:sz w:val="24"/>
          <w:szCs w:val="24"/>
          <w:lang w:val="en-GB"/>
        </w:rPr>
        <w:t>FT Ultra mass range was fixed to 100−1</w:t>
      </w:r>
      <w:r w:rsidR="00AF456C">
        <w:rPr>
          <w:rFonts w:cstheme="minorHAnsi"/>
          <w:sz w:val="24"/>
          <w:szCs w:val="24"/>
          <w:lang w:val="en-GB"/>
        </w:rPr>
        <w:t>,</w:t>
      </w:r>
      <w:r w:rsidR="0052519A">
        <w:rPr>
          <w:rFonts w:cstheme="minorHAnsi"/>
          <w:sz w:val="24"/>
          <w:szCs w:val="24"/>
          <w:lang w:val="en-GB"/>
        </w:rPr>
        <w:t>1</w:t>
      </w:r>
      <w:r w:rsidRPr="00A278C3">
        <w:rPr>
          <w:rFonts w:cstheme="minorHAnsi"/>
          <w:sz w:val="24"/>
          <w:szCs w:val="24"/>
          <w:lang w:val="en-GB"/>
        </w:rPr>
        <w:t xml:space="preserve">00 </w:t>
      </w:r>
      <w:r w:rsidRPr="00A278C3">
        <w:rPr>
          <w:rFonts w:cstheme="minorHAnsi"/>
          <w:i/>
          <w:sz w:val="24"/>
          <w:szCs w:val="24"/>
          <w:lang w:val="en-GB"/>
        </w:rPr>
        <w:t>m/z</w:t>
      </w:r>
      <w:r w:rsidRPr="00A278C3">
        <w:rPr>
          <w:rFonts w:cstheme="minorHAnsi"/>
          <w:sz w:val="24"/>
          <w:szCs w:val="24"/>
          <w:lang w:val="en-GB"/>
        </w:rPr>
        <w:t xml:space="preserve"> with a </w:t>
      </w:r>
      <w:r w:rsidR="00261162" w:rsidRPr="00A278C3">
        <w:rPr>
          <w:rFonts w:cstheme="minorHAnsi"/>
          <w:sz w:val="24"/>
          <w:szCs w:val="24"/>
          <w:lang w:val="en-GB"/>
        </w:rPr>
        <w:t>100</w:t>
      </w:r>
      <w:r w:rsidR="00261162">
        <w:rPr>
          <w:rFonts w:cstheme="minorHAnsi"/>
          <w:sz w:val="24"/>
          <w:szCs w:val="24"/>
          <w:lang w:val="en-GB"/>
        </w:rPr>
        <w:t>,</w:t>
      </w:r>
      <w:r w:rsidRPr="00A278C3">
        <w:rPr>
          <w:rFonts w:cstheme="minorHAnsi"/>
          <w:sz w:val="24"/>
          <w:szCs w:val="24"/>
          <w:lang w:val="en-GB"/>
        </w:rPr>
        <w:t xml:space="preserve">000 </w:t>
      </w:r>
      <w:r w:rsidR="000E3A90">
        <w:rPr>
          <w:rFonts w:cstheme="minorHAnsi"/>
          <w:sz w:val="24"/>
          <w:szCs w:val="24"/>
          <w:lang w:val="en-GB"/>
        </w:rPr>
        <w:t xml:space="preserve">mass </w:t>
      </w:r>
      <w:r w:rsidRPr="00A278C3">
        <w:rPr>
          <w:rFonts w:cstheme="minorHAnsi"/>
          <w:sz w:val="24"/>
          <w:szCs w:val="24"/>
          <w:lang w:val="en-GB"/>
        </w:rPr>
        <w:t xml:space="preserve">resolving power at 400 </w:t>
      </w:r>
      <w:r w:rsidRPr="00A278C3">
        <w:rPr>
          <w:rFonts w:cstheme="minorHAnsi"/>
          <w:i/>
          <w:sz w:val="24"/>
          <w:szCs w:val="24"/>
          <w:lang w:val="en-GB"/>
        </w:rPr>
        <w:t>m/z</w:t>
      </w:r>
      <w:r w:rsidRPr="00A278C3">
        <w:rPr>
          <w:rFonts w:cstheme="minorHAnsi"/>
          <w:sz w:val="24"/>
          <w:szCs w:val="24"/>
          <w:lang w:val="en-GB"/>
        </w:rPr>
        <w:t xml:space="preserve"> </w:t>
      </w:r>
      <w:r w:rsidR="000E3A90">
        <w:rPr>
          <w:rFonts w:cstheme="minorHAnsi"/>
          <w:sz w:val="24"/>
          <w:szCs w:val="24"/>
          <w:lang w:val="en-GB"/>
        </w:rPr>
        <w:t xml:space="preserve">(full with at half maximum, FWHM) </w:t>
      </w:r>
      <w:r w:rsidRPr="00A278C3">
        <w:rPr>
          <w:rFonts w:cstheme="minorHAnsi"/>
          <w:sz w:val="24"/>
          <w:szCs w:val="24"/>
          <w:lang w:val="en-GB"/>
        </w:rPr>
        <w:t xml:space="preserve">and was externally calibrated using the Thermo Scientific calibration mixture as recommended by the manufacturer. </w:t>
      </w:r>
      <w:r w:rsidR="000E3A90">
        <w:rPr>
          <w:rFonts w:cstheme="minorHAnsi"/>
          <w:sz w:val="24"/>
          <w:szCs w:val="24"/>
          <w:lang w:val="en-GB"/>
        </w:rPr>
        <w:t xml:space="preserve">Typical mass accuracy </w:t>
      </w:r>
      <w:r w:rsidR="001A638B">
        <w:rPr>
          <w:rFonts w:cstheme="minorHAnsi"/>
          <w:sz w:val="24"/>
          <w:szCs w:val="24"/>
          <w:lang w:val="en-GB"/>
        </w:rPr>
        <w:t xml:space="preserve">was </w:t>
      </w:r>
      <w:r w:rsidR="000E3A90">
        <w:rPr>
          <w:rFonts w:cstheme="minorHAnsi"/>
          <w:sz w:val="24"/>
          <w:szCs w:val="24"/>
          <w:lang w:val="en-GB"/>
        </w:rPr>
        <w:t xml:space="preserve">below 2 ppm or better. </w:t>
      </w:r>
      <w:r w:rsidRPr="00A278C3">
        <w:rPr>
          <w:rFonts w:cstheme="minorHAnsi"/>
          <w:sz w:val="24"/>
          <w:szCs w:val="24"/>
          <w:lang w:val="en-GB"/>
        </w:rPr>
        <w:t xml:space="preserve">Data </w:t>
      </w:r>
      <w:r w:rsidR="001A638B">
        <w:rPr>
          <w:rFonts w:cstheme="minorHAnsi"/>
          <w:sz w:val="24"/>
          <w:szCs w:val="24"/>
          <w:lang w:val="en-GB"/>
        </w:rPr>
        <w:t xml:space="preserve">were </w:t>
      </w:r>
      <w:r w:rsidRPr="00A278C3">
        <w:rPr>
          <w:rFonts w:cstheme="minorHAnsi"/>
          <w:sz w:val="24"/>
          <w:szCs w:val="24"/>
          <w:lang w:val="en-GB"/>
        </w:rPr>
        <w:t xml:space="preserve">carried out in triplicate </w:t>
      </w:r>
      <w:r w:rsidR="001A638B">
        <w:rPr>
          <w:rFonts w:cstheme="minorHAnsi"/>
          <w:sz w:val="24"/>
          <w:szCs w:val="24"/>
          <w:lang w:val="en-GB"/>
        </w:rPr>
        <w:t xml:space="preserve">and </w:t>
      </w:r>
      <w:r w:rsidRPr="00A278C3">
        <w:rPr>
          <w:rFonts w:cstheme="minorHAnsi"/>
          <w:sz w:val="24"/>
          <w:szCs w:val="24"/>
          <w:lang w:val="en-GB"/>
        </w:rPr>
        <w:t>were processed using the XCalibur software v3.1.</w:t>
      </w:r>
    </w:p>
    <w:p w14:paraId="6BD6931D" w14:textId="5FEFE624" w:rsidR="00930169" w:rsidRPr="00A278C3" w:rsidRDefault="00C00578">
      <w:pPr>
        <w:jc w:val="both"/>
        <w:rPr>
          <w:i/>
          <w:sz w:val="24"/>
          <w:szCs w:val="25"/>
          <w:lang w:val="en-GB"/>
        </w:rPr>
      </w:pPr>
      <w:r w:rsidRPr="00A278C3">
        <w:rPr>
          <w:i/>
          <w:sz w:val="24"/>
          <w:szCs w:val="25"/>
          <w:lang w:val="en-GB"/>
        </w:rPr>
        <w:t>Direct infusion on a mass spectrometer (</w:t>
      </w:r>
      <w:r w:rsidR="009C36C4">
        <w:rPr>
          <w:i/>
          <w:sz w:val="24"/>
          <w:szCs w:val="25"/>
          <w:lang w:val="en-GB"/>
        </w:rPr>
        <w:t>S</w:t>
      </w:r>
      <w:r w:rsidR="000E3A90">
        <w:rPr>
          <w:i/>
          <w:sz w:val="24"/>
          <w:szCs w:val="25"/>
          <w:lang w:val="en-GB"/>
        </w:rPr>
        <w:t xml:space="preserve">olariX XR </w:t>
      </w:r>
      <w:r w:rsidRPr="00A278C3">
        <w:rPr>
          <w:i/>
          <w:sz w:val="24"/>
          <w:szCs w:val="25"/>
          <w:lang w:val="en-GB"/>
        </w:rPr>
        <w:t>FT-ICR</w:t>
      </w:r>
      <w:r w:rsidR="000E3A90">
        <w:rPr>
          <w:i/>
          <w:sz w:val="24"/>
          <w:szCs w:val="25"/>
          <w:lang w:val="en-GB"/>
        </w:rPr>
        <w:t xml:space="preserve"> 9.4T</w:t>
      </w:r>
      <w:r w:rsidR="00AF456C" w:rsidRPr="00A278C3">
        <w:rPr>
          <w:i/>
          <w:sz w:val="24"/>
          <w:szCs w:val="25"/>
          <w:lang w:val="en-GB"/>
        </w:rPr>
        <w:t>)</w:t>
      </w:r>
      <w:r w:rsidR="00AF456C">
        <w:rPr>
          <w:i/>
          <w:sz w:val="24"/>
          <w:szCs w:val="25"/>
          <w:lang w:val="en-GB"/>
        </w:rPr>
        <w:t>: nESI-FT-ICR.</w:t>
      </w:r>
    </w:p>
    <w:p w14:paraId="21D69D6C" w14:textId="118766B6" w:rsidR="00930169" w:rsidRPr="00A278C3" w:rsidRDefault="00C00578" w:rsidP="00457A2C">
      <w:pPr>
        <w:spacing w:line="276" w:lineRule="auto"/>
        <w:jc w:val="both"/>
        <w:rPr>
          <w:rFonts w:cstheme="minorHAnsi"/>
          <w:sz w:val="24"/>
          <w:szCs w:val="24"/>
          <w:lang w:val="en-GB"/>
        </w:rPr>
      </w:pPr>
      <w:r w:rsidRPr="00A278C3">
        <w:rPr>
          <w:rFonts w:cstheme="minorHAnsi"/>
          <w:sz w:val="24"/>
          <w:szCs w:val="24"/>
          <w:lang w:val="en-GB"/>
        </w:rPr>
        <w:t xml:space="preserve">Mass spectrometric analysis by direct infusion was performed in positive ion mode on an FT-ICR instrument </w:t>
      </w:r>
      <w:r w:rsidRPr="00A278C3">
        <w:rPr>
          <w:sz w:val="24"/>
          <w:szCs w:val="24"/>
          <w:lang w:val="en-GB"/>
        </w:rPr>
        <w:t>SolariX XR 9.4T</w:t>
      </w:r>
      <w:r w:rsidR="000E3A90">
        <w:rPr>
          <w:sz w:val="24"/>
          <w:szCs w:val="24"/>
          <w:lang w:val="en-GB"/>
        </w:rPr>
        <w:t xml:space="preserve"> using the dynamically harmonized ICR cell (</w:t>
      </w:r>
      <w:r w:rsidRPr="00A278C3">
        <w:rPr>
          <w:sz w:val="24"/>
          <w:szCs w:val="24"/>
          <w:lang w:val="en-GB"/>
        </w:rPr>
        <w:t xml:space="preserve">Bruker Daltonics, Bremen, Germany) </w:t>
      </w:r>
      <w:r w:rsidRPr="00A278C3">
        <w:rPr>
          <w:rFonts w:cstheme="minorHAnsi"/>
          <w:sz w:val="24"/>
          <w:szCs w:val="24"/>
          <w:lang w:val="en-GB"/>
        </w:rPr>
        <w:t xml:space="preserve">equipped with a robotic nanoflow ion source NanoMate HD (Advion BioSciences, Ltd., Ithaca, NY). Ionization voltage was set to 2 kV, gas pressure to 0.4 psi, and the source was controlled by Chipsoft v6.3.3 software (Advion BioSciences). The mass range was fixed </w:t>
      </w:r>
      <w:r w:rsidR="000E3A90">
        <w:rPr>
          <w:rFonts w:cstheme="minorHAnsi"/>
          <w:sz w:val="24"/>
          <w:szCs w:val="24"/>
          <w:lang w:val="en-GB"/>
        </w:rPr>
        <w:t>from</w:t>
      </w:r>
      <w:r w:rsidRPr="00A278C3">
        <w:rPr>
          <w:rFonts w:cstheme="minorHAnsi"/>
          <w:sz w:val="24"/>
          <w:szCs w:val="24"/>
          <w:lang w:val="en-GB"/>
        </w:rPr>
        <w:t xml:space="preserve"> 100</w:t>
      </w:r>
      <w:r w:rsidR="000E3A90">
        <w:rPr>
          <w:rFonts w:cstheme="minorHAnsi"/>
          <w:sz w:val="24"/>
          <w:szCs w:val="24"/>
          <w:lang w:val="en-GB"/>
        </w:rPr>
        <w:t xml:space="preserve"> to </w:t>
      </w:r>
      <w:r w:rsidRPr="00A278C3">
        <w:rPr>
          <w:rFonts w:cstheme="minorHAnsi"/>
          <w:sz w:val="24"/>
          <w:szCs w:val="24"/>
          <w:lang w:val="en-GB"/>
        </w:rPr>
        <w:t>1</w:t>
      </w:r>
      <w:r w:rsidR="00AF456C">
        <w:rPr>
          <w:rFonts w:cstheme="minorHAnsi"/>
          <w:sz w:val="24"/>
          <w:szCs w:val="24"/>
          <w:lang w:val="en-GB"/>
        </w:rPr>
        <w:t>,</w:t>
      </w:r>
      <w:r w:rsidR="0052519A">
        <w:rPr>
          <w:rFonts w:cstheme="minorHAnsi"/>
          <w:sz w:val="24"/>
          <w:szCs w:val="24"/>
          <w:lang w:val="en-GB"/>
        </w:rPr>
        <w:t>1</w:t>
      </w:r>
      <w:r w:rsidRPr="00A278C3">
        <w:rPr>
          <w:rFonts w:cstheme="minorHAnsi"/>
          <w:sz w:val="24"/>
          <w:szCs w:val="24"/>
          <w:lang w:val="en-GB"/>
        </w:rPr>
        <w:t xml:space="preserve">00 </w:t>
      </w:r>
      <w:r w:rsidRPr="00A278C3">
        <w:rPr>
          <w:rFonts w:cstheme="minorHAnsi"/>
          <w:i/>
          <w:sz w:val="24"/>
          <w:szCs w:val="24"/>
          <w:lang w:val="en-GB"/>
        </w:rPr>
        <w:t>m/z</w:t>
      </w:r>
      <w:r w:rsidRPr="00A278C3">
        <w:rPr>
          <w:rFonts w:cstheme="minorHAnsi"/>
          <w:sz w:val="24"/>
          <w:szCs w:val="24"/>
          <w:lang w:val="en-GB"/>
        </w:rPr>
        <w:t xml:space="preserve"> </w:t>
      </w:r>
      <w:r w:rsidR="000E3A90">
        <w:rPr>
          <w:rFonts w:cstheme="minorHAnsi"/>
          <w:sz w:val="24"/>
          <w:szCs w:val="24"/>
          <w:lang w:val="en-GB"/>
        </w:rPr>
        <w:t>using</w:t>
      </w:r>
      <w:r w:rsidRPr="00A278C3">
        <w:rPr>
          <w:rFonts w:cstheme="minorHAnsi"/>
          <w:sz w:val="24"/>
          <w:szCs w:val="24"/>
          <w:lang w:val="en-GB"/>
        </w:rPr>
        <w:t xml:space="preserve"> </w:t>
      </w:r>
      <w:r w:rsidR="00261162" w:rsidRPr="00A278C3">
        <w:rPr>
          <w:rFonts w:cstheme="minorHAnsi"/>
          <w:sz w:val="24"/>
          <w:szCs w:val="24"/>
          <w:lang w:val="en-GB"/>
        </w:rPr>
        <w:t>400</w:t>
      </w:r>
      <w:r w:rsidR="00261162">
        <w:rPr>
          <w:rFonts w:cstheme="minorHAnsi"/>
          <w:sz w:val="24"/>
          <w:szCs w:val="24"/>
          <w:lang w:val="en-GB"/>
        </w:rPr>
        <w:t>,</w:t>
      </w:r>
      <w:r w:rsidRPr="00A278C3">
        <w:rPr>
          <w:rFonts w:cstheme="minorHAnsi"/>
          <w:sz w:val="24"/>
          <w:szCs w:val="24"/>
          <w:lang w:val="en-GB"/>
        </w:rPr>
        <w:t xml:space="preserve">000 </w:t>
      </w:r>
      <w:r w:rsidR="000E3A90">
        <w:rPr>
          <w:rFonts w:cstheme="minorHAnsi"/>
          <w:sz w:val="24"/>
          <w:szCs w:val="24"/>
          <w:lang w:val="en-GB"/>
        </w:rPr>
        <w:t xml:space="preserve">mass </w:t>
      </w:r>
      <w:r w:rsidRPr="00A278C3">
        <w:rPr>
          <w:rFonts w:cstheme="minorHAnsi"/>
          <w:sz w:val="24"/>
          <w:szCs w:val="24"/>
          <w:lang w:val="en-GB"/>
        </w:rPr>
        <w:t xml:space="preserve">resolving power </w:t>
      </w:r>
      <w:r w:rsidR="009B3E9C">
        <w:rPr>
          <w:rFonts w:cstheme="minorHAnsi"/>
          <w:sz w:val="24"/>
          <w:szCs w:val="24"/>
          <w:lang w:val="en-GB"/>
        </w:rPr>
        <w:t xml:space="preserve">(FWHM) </w:t>
      </w:r>
      <w:r w:rsidRPr="00A278C3">
        <w:rPr>
          <w:rFonts w:cstheme="minorHAnsi"/>
          <w:sz w:val="24"/>
          <w:szCs w:val="24"/>
          <w:lang w:val="en-GB"/>
        </w:rPr>
        <w:t xml:space="preserve">at 500 </w:t>
      </w:r>
      <w:r w:rsidRPr="00A278C3">
        <w:rPr>
          <w:rFonts w:cstheme="minorHAnsi"/>
          <w:i/>
          <w:sz w:val="24"/>
          <w:szCs w:val="24"/>
          <w:lang w:val="en-GB"/>
        </w:rPr>
        <w:t>m/z</w:t>
      </w:r>
      <w:r w:rsidRPr="00A278C3">
        <w:rPr>
          <w:rFonts w:cstheme="minorHAnsi"/>
          <w:sz w:val="24"/>
          <w:szCs w:val="24"/>
          <w:lang w:val="en-GB"/>
        </w:rPr>
        <w:t xml:space="preserve"> and was externally calibrated using phosphoric acid 0.1% in ACN/water (80:20, v:v). </w:t>
      </w:r>
      <w:r w:rsidR="009B3E9C">
        <w:rPr>
          <w:rFonts w:cstheme="minorHAnsi"/>
          <w:sz w:val="24"/>
          <w:szCs w:val="24"/>
          <w:lang w:val="en-GB"/>
        </w:rPr>
        <w:t xml:space="preserve">Typical accuracy is below 1 ppm or better. </w:t>
      </w:r>
      <w:r w:rsidRPr="00A278C3">
        <w:rPr>
          <w:rFonts w:cstheme="minorHAnsi"/>
          <w:sz w:val="24"/>
          <w:szCs w:val="24"/>
          <w:lang w:val="en-GB"/>
        </w:rPr>
        <w:t xml:space="preserve">Data </w:t>
      </w:r>
      <w:r w:rsidR="00F71156" w:rsidRPr="00A278C3">
        <w:rPr>
          <w:rFonts w:cstheme="minorHAnsi"/>
          <w:sz w:val="24"/>
          <w:szCs w:val="24"/>
          <w:lang w:val="en-GB"/>
        </w:rPr>
        <w:t xml:space="preserve">has been carried out in triplicate and </w:t>
      </w:r>
      <w:r w:rsidRPr="00A278C3">
        <w:rPr>
          <w:rFonts w:cstheme="minorHAnsi"/>
          <w:sz w:val="24"/>
          <w:szCs w:val="24"/>
          <w:lang w:val="en-GB"/>
        </w:rPr>
        <w:t>were processed using</w:t>
      </w:r>
      <w:r w:rsidR="00F71156" w:rsidRPr="00A278C3">
        <w:rPr>
          <w:rFonts w:cstheme="minorHAnsi"/>
          <w:sz w:val="24"/>
          <w:szCs w:val="24"/>
          <w:lang w:val="en-GB"/>
        </w:rPr>
        <w:t xml:space="preserve"> the DataAnalysis software v5.0</w:t>
      </w:r>
      <w:r w:rsidR="00DD3DAF" w:rsidRPr="00A278C3">
        <w:rPr>
          <w:rFonts w:cstheme="minorHAnsi"/>
          <w:sz w:val="24"/>
          <w:szCs w:val="24"/>
          <w:lang w:val="en-GB"/>
        </w:rPr>
        <w:t>.</w:t>
      </w:r>
    </w:p>
    <w:p w14:paraId="26A1844B" w14:textId="6DE39DFB" w:rsidR="001E7D28" w:rsidRPr="00A278C3" w:rsidRDefault="00C00578" w:rsidP="00587E7A">
      <w:pPr>
        <w:spacing w:after="0"/>
        <w:jc w:val="both"/>
        <w:rPr>
          <w:rFonts w:cstheme="minorHAnsi"/>
          <w:b/>
          <w:i/>
          <w:sz w:val="24"/>
          <w:szCs w:val="24"/>
          <w:lang w:val="en-GB"/>
        </w:rPr>
      </w:pPr>
      <w:r w:rsidRPr="00A278C3">
        <w:rPr>
          <w:rFonts w:cstheme="minorHAnsi"/>
          <w:b/>
          <w:i/>
          <w:sz w:val="24"/>
          <w:szCs w:val="24"/>
          <w:lang w:val="en-GB"/>
        </w:rPr>
        <w:t xml:space="preserve">Kendrick mass defect filtering </w:t>
      </w:r>
    </w:p>
    <w:p w14:paraId="1A7E242A" w14:textId="04431D19" w:rsidR="00453D7F" w:rsidRPr="00A278C3" w:rsidRDefault="00D47CCE" w:rsidP="00457A2C">
      <w:pPr>
        <w:spacing w:line="276" w:lineRule="auto"/>
        <w:jc w:val="both"/>
        <w:rPr>
          <w:sz w:val="24"/>
          <w:szCs w:val="24"/>
          <w:lang w:val="en-GB"/>
        </w:rPr>
      </w:pPr>
      <w:r w:rsidRPr="00A278C3">
        <w:rPr>
          <w:sz w:val="24"/>
          <w:szCs w:val="25"/>
          <w:lang w:val="en-GB"/>
        </w:rPr>
        <w:t>Direct infusion and LC-MS raw data file</w:t>
      </w:r>
      <w:r w:rsidR="009B3E9C">
        <w:rPr>
          <w:sz w:val="24"/>
          <w:szCs w:val="25"/>
          <w:lang w:val="en-GB"/>
        </w:rPr>
        <w:t>s</w:t>
      </w:r>
      <w:r w:rsidRPr="00A278C3">
        <w:rPr>
          <w:sz w:val="24"/>
          <w:szCs w:val="25"/>
          <w:lang w:val="en-GB"/>
        </w:rPr>
        <w:t xml:space="preserve"> have been first converted to mzML files (</w:t>
      </w:r>
      <w:r w:rsidRPr="00EB53F5">
        <w:rPr>
          <w:i/>
          <w:iCs/>
          <w:sz w:val="24"/>
          <w:szCs w:val="25"/>
          <w:lang w:val="en-GB"/>
        </w:rPr>
        <w:t>i.e.</w:t>
      </w:r>
      <w:r w:rsidR="002A0F94" w:rsidRPr="00EB53F5">
        <w:rPr>
          <w:i/>
          <w:iCs/>
          <w:sz w:val="24"/>
          <w:szCs w:val="25"/>
          <w:lang w:val="en-GB"/>
        </w:rPr>
        <w:t>,</w:t>
      </w:r>
      <w:r w:rsidRPr="00A278C3">
        <w:rPr>
          <w:sz w:val="24"/>
          <w:szCs w:val="25"/>
          <w:lang w:val="en-GB"/>
        </w:rPr>
        <w:t xml:space="preserve"> standard open format for MS file)</w:t>
      </w:r>
      <w:r w:rsidR="002A0F94" w:rsidRPr="00A278C3">
        <w:rPr>
          <w:sz w:val="24"/>
          <w:szCs w:val="25"/>
          <w:lang w:val="en-GB"/>
        </w:rPr>
        <w:t xml:space="preserve"> with the MSconvert software from Proteowizard</w:t>
      </w:r>
      <w:r w:rsidR="001553E3" w:rsidRPr="00A278C3">
        <w:rPr>
          <w:sz w:val="24"/>
          <w:szCs w:val="25"/>
          <w:lang w:val="en-GB"/>
        </w:rPr>
        <w:fldChar w:fldCharType="begin" w:fldLock="1"/>
      </w:r>
      <w:r w:rsidR="00FD22D8">
        <w:rPr>
          <w:sz w:val="24"/>
          <w:szCs w:val="25"/>
          <w:lang w:val="en-GB"/>
        </w:rPr>
        <w:instrText>ADDIN CSL_CITATION { "citationItems" : [ { "id" : "ITEM-1", "itemData" : { "DOI" : "10.1038/nbt.2377.A", "PMID" : "23051804", "abstract" : "Mass-spectrometry-based proteomics has become an important component of biological research. Numerous proteomics methods have been developed to identify and quantify the proteins in biological and clinical samples1, identify pathways affected by endogenous and exogenous perturbations2, and characterize protein complexes3. Despite successes, the interpretation of vast proteomics datasets remains a challenge. There have been several calls for improvements and standardization of proteomics data analysis frameworks, as well as for an application- programming interface for proteomics data access4,5. In response, we have developed the ProteoWizard Toolkit, a robust set of open-source, software libraries and applications designed tofacilitate proteomics research. The libraries implement the first-ever, non-commercial, unified data access interface for proteomics, bridging field-standard open formats and all common vendor formats. In addition, diverse software classes enable rapid development of vendor-agnostic proteomics software. Additionally, ProteoWizard projects and applications, building upon the core libraries, are becoming standard tools for enabling significant proteomics inquiries.", "author" : [ { "dropping-particle" : "", "family" : "Chambers", "given" : "Matthew C.", "non-dropping-particle" : "", "parse-names" : false, "suffix" : "" }, { "dropping-particle" : "", "family" : "MacLean", "given" : "B.", "non-dropping-particle" : "", "parse-names" : false, "suffix" : "" }, { "dropping-particle" : "", "family" : "Burke", "given" : "R.", "non-dropping-particle" : "", "parse-names" : false, "suffix" : "" } ], "container-title" : "Businesslive", "id" : "ITEM-1", "issue" : "10", "issued" : { "date-parts" : [ [ "2017" ] ] }, "page" : "1", "title" : "Zwane\u2019s mining charter lunacy", "type" : "article-journal", "volume" : "30" }, "uris" : [ "http://www.mendeley.com/documents/?uuid=0b59fcc6-2499-40a6-acea-ebce3bbd080b" ] } ], "mendeley" : { "formattedCitation" : "&lt;sup&gt;43&lt;/sup&gt;", "plainTextFormattedCitation" : "43", "previouslyFormattedCitation" : "&lt;sup&gt;42&lt;/sup&gt;" }, "properties" : { "noteIndex" : 0 }, "schema" : "https://github.com/citation-style-language/schema/raw/master/csl-citation.json" }</w:instrText>
      </w:r>
      <w:r w:rsidR="001553E3" w:rsidRPr="00A278C3">
        <w:rPr>
          <w:sz w:val="24"/>
          <w:szCs w:val="25"/>
          <w:lang w:val="en-GB"/>
        </w:rPr>
        <w:fldChar w:fldCharType="separate"/>
      </w:r>
      <w:r w:rsidR="00FD22D8" w:rsidRPr="00FD22D8">
        <w:rPr>
          <w:noProof/>
          <w:sz w:val="24"/>
          <w:szCs w:val="25"/>
          <w:vertAlign w:val="superscript"/>
          <w:lang w:val="en-GB"/>
        </w:rPr>
        <w:t>43</w:t>
      </w:r>
      <w:r w:rsidR="001553E3" w:rsidRPr="00A278C3">
        <w:rPr>
          <w:sz w:val="24"/>
          <w:szCs w:val="25"/>
          <w:lang w:val="en-GB"/>
        </w:rPr>
        <w:fldChar w:fldCharType="end"/>
      </w:r>
      <w:r w:rsidR="002A0F94" w:rsidRPr="00A278C3">
        <w:rPr>
          <w:sz w:val="24"/>
          <w:szCs w:val="25"/>
          <w:lang w:val="en-GB"/>
        </w:rPr>
        <w:t>. For Kendrick mass defect analysis, the mzML file have be</w:t>
      </w:r>
      <w:r w:rsidR="00261162">
        <w:rPr>
          <w:sz w:val="24"/>
          <w:szCs w:val="25"/>
          <w:lang w:val="en-GB"/>
        </w:rPr>
        <w:t>en</w:t>
      </w:r>
      <w:r w:rsidR="002A0F94" w:rsidRPr="00A278C3">
        <w:rPr>
          <w:sz w:val="24"/>
          <w:szCs w:val="25"/>
          <w:lang w:val="en-GB"/>
        </w:rPr>
        <w:t xml:space="preserve"> converted to ICK files </w:t>
      </w:r>
      <w:r w:rsidR="009B3E9C">
        <w:rPr>
          <w:sz w:val="24"/>
          <w:szCs w:val="25"/>
          <w:lang w:val="en-GB"/>
        </w:rPr>
        <w:t>and</w:t>
      </w:r>
      <w:r w:rsidR="002A0F94" w:rsidRPr="00A278C3">
        <w:rPr>
          <w:sz w:val="24"/>
          <w:szCs w:val="25"/>
          <w:lang w:val="en-GB"/>
        </w:rPr>
        <w:t xml:space="preserve"> processed with our in-house Python software, MSKendrickFilter </w:t>
      </w:r>
      <w:r w:rsidR="00CA6FCE">
        <w:rPr>
          <w:sz w:val="24"/>
          <w:szCs w:val="25"/>
          <w:lang w:val="en-GB"/>
        </w:rPr>
        <w:t xml:space="preserve">(MSKF) </w:t>
      </w:r>
      <w:r w:rsidR="000378F3" w:rsidRPr="000378F3">
        <w:rPr>
          <w:sz w:val="24"/>
          <w:szCs w:val="25"/>
          <w:lang w:val="en-GB"/>
        </w:rPr>
        <w:t>(</w:t>
      </w:r>
      <w:hyperlink r:id="rId9" w:history="1">
        <w:r w:rsidR="000378F3" w:rsidRPr="008052CE">
          <w:rPr>
            <w:rStyle w:val="Lienhypertexte"/>
            <w:sz w:val="24"/>
            <w:szCs w:val="25"/>
            <w:lang w:val="en-GB"/>
          </w:rPr>
          <w:t>https://github.com/ChristopherKune/MSKendrickFilter</w:t>
        </w:r>
      </w:hyperlink>
      <w:r w:rsidR="000378F3" w:rsidRPr="000378F3">
        <w:rPr>
          <w:sz w:val="24"/>
          <w:szCs w:val="25"/>
          <w:lang w:val="en-GB"/>
        </w:rPr>
        <w:t>)</w:t>
      </w:r>
      <w:r w:rsidR="000378F3">
        <w:rPr>
          <w:sz w:val="24"/>
          <w:szCs w:val="25"/>
          <w:lang w:val="en-GB"/>
        </w:rPr>
        <w:t xml:space="preserve"> </w:t>
      </w:r>
      <w:r w:rsidR="002A0F94" w:rsidRPr="00A278C3">
        <w:rPr>
          <w:sz w:val="24"/>
          <w:szCs w:val="25"/>
          <w:lang w:val="en-GB"/>
        </w:rPr>
        <w:t>written</w:t>
      </w:r>
      <w:r w:rsidR="00EF4330" w:rsidRPr="00A278C3">
        <w:rPr>
          <w:sz w:val="24"/>
          <w:szCs w:val="24"/>
          <w:lang w:val="en-GB"/>
        </w:rPr>
        <w:t xml:space="preserve"> by C. Kune</w:t>
      </w:r>
      <w:r w:rsidR="001553E3" w:rsidRPr="00F0220A">
        <w:rPr>
          <w:sz w:val="24"/>
          <w:szCs w:val="24"/>
          <w:vertAlign w:val="superscript"/>
          <w:lang w:val="en-GB"/>
        </w:rPr>
        <w:fldChar w:fldCharType="begin" w:fldLock="1"/>
      </w:r>
      <w:r w:rsidR="00FD22D8">
        <w:rPr>
          <w:sz w:val="24"/>
          <w:szCs w:val="24"/>
          <w:vertAlign w:val="superscript"/>
          <w:lang w:val="en-GB"/>
        </w:rPr>
        <w:instrText>ADDIN CSL_CITATION { "citationItems" : [ { "id" : "ITEM-1", "itemData" : { "DOI" : "10.1021/acs.analchem.9b03333", "ISSN" : "15206882", "PMID" : "31509388", "abstract" : "Kendrick mass defect (KMD) analysis is widely used for helping the detection and identification of chemically related compounds based on exact mass measurements. We report here the use of KMD as a criterion for filtering complex mass spectrometry data set. The method allow automated, easy and efficient data processing, enabling the reconstruction of 2D distributions of families of homologous compounds from MSI images. We show that KMD filtering, based on in-house software, is suitable and robust for high resolution (full width at half-maximum, fwhm, at m/z 410 of 20 000) and very high-resolution (fwhm, at m/z 410 of 160 000) MSI data. This method has been successfully applied to two different types of samples, bacteria cocultures, and brain tissue sections.", "author" : [ { "dropping-particle" : "", "family" : "Kune", "given" : "Christopher", "non-dropping-particle" : "", "parse-names" : false, "suffix" : "" }, { "dropping-particle" : "", "family" : "McCann", "given" : "Andr\u00e9a", "non-dropping-particle" : "", "parse-names" : false, "suffix" : "" }, { "dropping-particle" : "", "family" : "Rapha\u00ebl", "given" : "La Rocca", "non-dropping-particle" : "", "parse-names" : false, "suffix" : "" }, { "dropping-particle" : "", "family" : "Arias", "given" : "Anthony Arguelles", "non-dropping-particle" : "", "parse-names" : false, "suffix" : "" }, { "dropping-particle" : "", "family" : "Tiquet", "given" : "Mathieu", "non-dropping-particle" : "", "parse-names" : false, "suffix" : "" }, { "dropping-particle" : "", "family" : "Kruining", "given" : "Daan", "non-dropping-particle" : "Van", "parse-names" : false, "suffix" : "" }, { "dropping-particle" : "", "family" : "Martinez", "given" : "Pilar Martinez", "non-dropping-particle" : "", "parse-names" : false, "suffix" : "" }, { "dropping-particle" : "", "family" : "Ongena", "given" : "Marc", "non-dropping-particle" : "", "parse-names" : false, "suffix" : "" }, { "dropping-particle" : "", "family" : "Eppe", "given" : "Gauthier", "non-dropping-particle" : "", "parse-names" : false, "suffix" : "" }, { "dropping-particle" : "", "family" : "Quinton", "given" : "Lo\u00efc", "non-dropping-particle" : "", "parse-names" : false, "suffix" : "" }, { "dropping-particle" : "", "family" : "Far", "given" : "Johann", "non-dropping-particle" : "", "parse-names" : false, "suffix" : "" }, { "dropping-particle" : "", "family" : "Pauw", "given" : "Edwin", "non-dropping-particle" : "De", "parse-names" : false, "suffix" : "" } ], "container-title" : "Analytical Chemistry", "id" : "ITEM-1", "issue" : "20", "issued" : { "date-parts" : [ [ "2019" ] ] }, "page" : "13112-13118", "title" : "Rapid Visualization of Chemically Related Compounds Using Kendrick Mass Defect As a Filter in Mass Spectrometry Imaging", "type" : "article-journal", "volume" : "91" }, "uris" : [ "http://www.mendeley.com/documents/?uuid=9a4a68b9-b26d-4fdb-8792-845f298a81a7" ] } ], "mendeley" : { "formattedCitation" : "&lt;sup&gt;39&lt;/sup&gt;", "plainTextFormattedCitation" : "39", "previouslyFormattedCitation" : "&lt;sup&gt;38&lt;/sup&gt;" }, "properties" : { "noteIndex" : 0 }, "schema" : "https://github.com/citation-style-language/schema/raw/master/csl-citation.json" }</w:instrText>
      </w:r>
      <w:r w:rsidR="001553E3" w:rsidRPr="00F0220A">
        <w:rPr>
          <w:sz w:val="24"/>
          <w:szCs w:val="24"/>
          <w:vertAlign w:val="superscript"/>
          <w:lang w:val="en-GB"/>
        </w:rPr>
        <w:fldChar w:fldCharType="separate"/>
      </w:r>
      <w:r w:rsidR="00FD22D8" w:rsidRPr="00FD22D8">
        <w:rPr>
          <w:noProof/>
          <w:sz w:val="24"/>
          <w:szCs w:val="24"/>
          <w:vertAlign w:val="superscript"/>
          <w:lang w:val="en-GB"/>
        </w:rPr>
        <w:t>39</w:t>
      </w:r>
      <w:r w:rsidR="001553E3" w:rsidRPr="00F0220A">
        <w:rPr>
          <w:sz w:val="24"/>
          <w:szCs w:val="24"/>
          <w:vertAlign w:val="superscript"/>
          <w:lang w:val="en-GB"/>
        </w:rPr>
        <w:fldChar w:fldCharType="end"/>
      </w:r>
      <w:r w:rsidR="00F0220A" w:rsidRPr="00F0220A">
        <w:rPr>
          <w:sz w:val="24"/>
          <w:szCs w:val="24"/>
          <w:vertAlign w:val="superscript"/>
          <w:lang w:val="en-GB"/>
        </w:rPr>
        <w:t>,</w:t>
      </w:r>
      <w:r w:rsidR="001553E3" w:rsidRPr="00F0220A">
        <w:rPr>
          <w:sz w:val="24"/>
          <w:szCs w:val="24"/>
          <w:vertAlign w:val="superscript"/>
          <w:lang w:val="en-GB"/>
        </w:rPr>
        <w:fldChar w:fldCharType="begin" w:fldLock="1"/>
      </w:r>
      <w:r w:rsidR="00FD22D8">
        <w:rPr>
          <w:sz w:val="24"/>
          <w:szCs w:val="24"/>
          <w:vertAlign w:val="superscript"/>
          <w:lang w:val="en-GB"/>
        </w:rPr>
        <w:instrText>ADDIN CSL_CITATION { "citationItems" : [ { "id" : "ITEM-1", "itemData" : { "DOI" : "10.1007/s00216-020-03020-w", "ISSN" : "16182650", "PMID" : "33125540", "abstract" : "Lipids are biomolecules of crucial importance involved in critical biological functions. Yet, lipid content determination using mass spectrometry is still challenging due to their rich structural diversity. Preferential ionisation of the different lipid species in the positive or negative polarity is common, especially when using soft ionisation mass spectrometry techniques. Here, we demonstrate the potency of a dual-polarity approach using surface-assisted laser desorption/ionisation coupled to Fourier transform-ion cyclotron resonance (SALDI FT-ICR) mass spectrometry imaging (MSI) combined with Kendrick mass defect data filtering to (i) identify the lipids detected in both polarities from the same tissue section and (ii) show the complementarity of the dual-polarity data, both regarding the lipid coverage and the spatial distributions of the various lipids. For this purpose, we imaged the same mouse brain section in the positive and negative ionisation modes, on alternate pixels, in a SALDI FT-ICR MS imaging approach using gold nanoparticles (AuNPs) as dual-polarity nanosubstrates. Our study demonstrates, for the first time, the feasibility of (i) a dual-polarity\u00a0SALDI-MSI\u00a0approach on the same tissue section, (ii) using AuNPs as nanosubstrates combined with a FT-ICR mass analyser and (iii) the Kendrick mass defect data filtering applied to SALDI-MSI data. In particular, we show the complementarity in the lipids detected both in a given ionisation mode and in the two different ionisation modes. [Figure not available: see fulltext.]", "author" : [ { "dropping-particle" : "", "family" : "M\u00fcller", "given" : "Wendy H.", "non-dropping-particle" : "", "parse-names" : false, "suffix" : "" }, { "dropping-particle" : "", "family" : "Verdin", "given" : "Alexandre", "non-dropping-particle" : "", "parse-names" : false, "suffix" : "" }, { "dropping-particle" : "", "family" : "Kune", "given" : "Christopher", "non-dropping-particle" : "", "parse-names" : false, "suffix" : "" }, { "dropping-particle" : "", "family" : "Far", "given" : "Johann", "non-dropping-particle" : "", "parse-names" : false, "suffix" : "" }, { "dropping-particle" : "", "family" : "Pauw", "given" : "Edwin", "non-dropping-particle" : "De", "parse-names" : false, "suffix" : "" }, { "dropping-particle" : "", "family" : "Malherbe", "given" : "Cedric", "non-dropping-particle" : "", "parse-names" : false, "suffix" : "" }, { "dropping-particle" : "", "family" : "Eppe", "given" : "Gauthier", "non-dropping-particle" : "", "parse-names" : false, "suffix" : "" } ], "container-title" : "Analytical and Bioanalytical Chemistry", "id" : "ITEM-1", "issue" : "10", "issued" : { "date-parts" : [ [ "2021" ] ] }, "page" : "2821-2830", "publisher" : "Analytical and Bioanalytical Chemistry", "title" : "Dual-polarity SALDI FT-ICR MS imaging and Kendrick mass defect data filtering for lipid analysis", "type" : "article-journal", "volume" : "413" }, "uris" : [ "http://www.mendeley.com/documents/?uuid=32e51d02-58f8-451c-88bb-749d032dbb3e" ] } ], "mendeley" : { "formattedCitation" : "&lt;sup&gt;44&lt;/sup&gt;", "plainTextFormattedCitation" : "44", "previouslyFormattedCitation" : "&lt;sup&gt;43&lt;/sup&gt;" }, "properties" : { "noteIndex" : 0 }, "schema" : "https://github.com/citation-style-language/schema/raw/master/csl-citation.json" }</w:instrText>
      </w:r>
      <w:r w:rsidR="001553E3" w:rsidRPr="00F0220A">
        <w:rPr>
          <w:sz w:val="24"/>
          <w:szCs w:val="24"/>
          <w:vertAlign w:val="superscript"/>
          <w:lang w:val="en-GB"/>
        </w:rPr>
        <w:fldChar w:fldCharType="separate"/>
      </w:r>
      <w:r w:rsidR="00FD22D8" w:rsidRPr="00FD22D8">
        <w:rPr>
          <w:noProof/>
          <w:sz w:val="24"/>
          <w:szCs w:val="24"/>
          <w:vertAlign w:val="superscript"/>
          <w:lang w:val="en-GB"/>
        </w:rPr>
        <w:t>44</w:t>
      </w:r>
      <w:r w:rsidR="001553E3" w:rsidRPr="00F0220A">
        <w:rPr>
          <w:sz w:val="24"/>
          <w:szCs w:val="24"/>
          <w:vertAlign w:val="superscript"/>
          <w:lang w:val="en-GB"/>
        </w:rPr>
        <w:fldChar w:fldCharType="end"/>
      </w:r>
      <w:r w:rsidR="00F0220A" w:rsidRPr="00F0220A">
        <w:rPr>
          <w:sz w:val="24"/>
          <w:szCs w:val="24"/>
          <w:vertAlign w:val="superscript"/>
          <w:lang w:val="en-GB"/>
        </w:rPr>
        <w:t>,</w:t>
      </w:r>
      <w:r w:rsidR="00EF4330" w:rsidRPr="00A278C3">
        <w:rPr>
          <w:sz w:val="24"/>
          <w:szCs w:val="24"/>
          <w:lang w:val="en-GB"/>
        </w:rPr>
        <w:fldChar w:fldCharType="begin" w:fldLock="1"/>
      </w:r>
      <w:r w:rsidR="00FD22D8">
        <w:rPr>
          <w:sz w:val="24"/>
          <w:szCs w:val="24"/>
          <w:lang w:val="en-GB"/>
        </w:rPr>
        <w:instrText>ADDIN CSL_CITATION { "citationItems" : [ { "id" : "ITEM-1", "itemData" : { "DOI" : "10.1007/s00216-021-03174-1", "ISSN" : "16182650", "PMID" : "33517478", "abstract" : "MALDI mass spectrometry imaging (MSI) allows the mapping and the tentative identification of compounds based on their m/z value. In typical MSI, a spectrum is taken at incremental 2D coordinates (pixels) across a sample surface. Single pixel mass spectra show the resolving power of the mass analyzer. Mass shift, i.e., variations of the m/z of the same ion(s), may occur from one pixel to another. The superposition of shifted masses from individual pixels peaks apparently degrades the resolution and the mass accuracy in the average spectrum. This leads to low confidence annotations and biased localization in the image. Besides the intrinsic performances of the analyzer, the sample properties (local composition, thickness, matrix deposition) and the calibration method are sources of mass shift. Here, we report a critical analysis and recommendations to mitigate these sources of mass shift. Mass shift 2D distributions were mapped to illustrate its effect and explore systematically its origin. Adapting the sample preparation, carefully selecting the data acquisition settings, and wisely applying post-processing methods (i.e., m/z realignment or individual m/z recalibration pixel by pixel) are key factors to lower the mass shift and to improve image quality and annotations. A recommended workflow, resulting from a comprehensive analysis, was successfully applied to several complex samples acquired on both MALDI ToF and MALDI FT-ICR instruments. Graphical abstract: [Figure not available: see fulltext.]", "author" : [ { "dropping-particle" : "", "family" : "McCann", "given" : "Andr\u00e9a", "non-dropping-particle" : "", "parse-names" : false, "suffix" : "" }, { "dropping-particle" : "", "family" : "Rappe", "given" : "Sophie", "non-dropping-particle" : "", "parse-names" : false, "suffix" : "" }, { "dropping-particle" : "", "family" : "Rocca", "given" : "Rapha\u00ebl", "non-dropping-particle" : "La", "parse-names" : false, "suffix" : "" }, { "dropping-particle" : "", "family" : "Tiquet", "given" : "Mathieu", "non-dropping-particle" : "", "parse-names" : false, "suffix" : "" }, { "dropping-particle" : "", "family" : "Quinton", "given" : "Lo\u00efc", "non-dropping-particle" : "", "parse-names" : false, "suffix" : "" }, { "dropping-particle" : "", "family" : "Eppe", "given" : "Gauthier", "non-dropping-particle" : "", "parse-names" : false, "suffix" : "" }, { "dropping-particle" : "", "family" : "Far", "given" : "Johann", "non-dropping-particle" : "", "parse-names" : false, "suffix" : "" }, { "dropping-particle" : "", "family" : "Pauw", "given" : "Edwin", "non-dropping-particle" : "De", "parse-names" : false, "suffix" : "" }, { "dropping-particle" : "", "family" : "Kune", "given" : "Christopher", "non-dropping-particle" : "", "parse-names" : false, "suffix" : "" } ], "container-title" : "Analytical and Bioanalytical Chemistry", "id" : "ITEM-1", "issue" : "10", "issued" : { "date-parts" : [ [ "2021" ] ] }, "page" : "2831-2844", "title" : "Mass shift in mass spectrometry imaging: comprehensive analysis and practical corrective workflow", "type" : "article", "volume" : "413" }, "uris" : [ "http://www.mendeley.com/documents/?uuid=6e0fdc51-e600-46f0-8442-54f5e2003039" ] } ], "mendeley" : { "formattedCitation" : "&lt;sup&gt;45&lt;/sup&gt;", "plainTextFormattedCitation" : "45", "previouslyFormattedCitation" : "&lt;sup&gt;44&lt;/sup&gt;" }, "properties" : { "noteIndex" : 0 }, "schema" : "https://github.com/citation-style-language/schema/raw/master/csl-citation.json" }</w:instrText>
      </w:r>
      <w:r w:rsidR="00EF4330" w:rsidRPr="00A278C3">
        <w:rPr>
          <w:sz w:val="24"/>
          <w:szCs w:val="24"/>
          <w:lang w:val="en-GB"/>
        </w:rPr>
        <w:fldChar w:fldCharType="separate"/>
      </w:r>
      <w:r w:rsidR="00FD22D8" w:rsidRPr="00FD22D8">
        <w:rPr>
          <w:noProof/>
          <w:sz w:val="24"/>
          <w:szCs w:val="24"/>
          <w:vertAlign w:val="superscript"/>
          <w:lang w:val="en-GB"/>
        </w:rPr>
        <w:t>45</w:t>
      </w:r>
      <w:r w:rsidR="00EF4330" w:rsidRPr="00A278C3">
        <w:rPr>
          <w:sz w:val="24"/>
          <w:szCs w:val="24"/>
          <w:lang w:val="en-GB"/>
        </w:rPr>
        <w:fldChar w:fldCharType="end"/>
      </w:r>
      <w:r w:rsidR="00EF4330" w:rsidRPr="00A278C3">
        <w:rPr>
          <w:lang w:val="en-GB"/>
        </w:rPr>
        <w:t xml:space="preserve">. </w:t>
      </w:r>
      <w:r w:rsidR="002A0F94" w:rsidRPr="00A278C3">
        <w:rPr>
          <w:sz w:val="24"/>
          <w:szCs w:val="24"/>
          <w:lang w:val="en-GB"/>
        </w:rPr>
        <w:t xml:space="preserve">In this conversion process, </w:t>
      </w:r>
      <w:r w:rsidR="009C36C4" w:rsidRPr="00A278C3">
        <w:rPr>
          <w:sz w:val="24"/>
          <w:szCs w:val="24"/>
          <w:lang w:val="en-GB"/>
        </w:rPr>
        <w:t>profile</w:t>
      </w:r>
      <w:r w:rsidR="002A0F94" w:rsidRPr="00A278C3">
        <w:rPr>
          <w:sz w:val="24"/>
          <w:szCs w:val="24"/>
          <w:lang w:val="en-GB"/>
        </w:rPr>
        <w:t xml:space="preserve"> MS data has been </w:t>
      </w:r>
      <w:r w:rsidR="00E00820" w:rsidRPr="00A278C3">
        <w:rPr>
          <w:sz w:val="24"/>
          <w:szCs w:val="24"/>
          <w:lang w:val="en-GB"/>
        </w:rPr>
        <w:t>change</w:t>
      </w:r>
      <w:r w:rsidR="00CA6FCE">
        <w:rPr>
          <w:sz w:val="24"/>
          <w:szCs w:val="24"/>
          <w:lang w:val="en-GB"/>
        </w:rPr>
        <w:t>d</w:t>
      </w:r>
      <w:r w:rsidR="00E00820" w:rsidRPr="00A278C3">
        <w:rPr>
          <w:sz w:val="24"/>
          <w:szCs w:val="24"/>
          <w:lang w:val="en-GB"/>
        </w:rPr>
        <w:t xml:space="preserve"> to centroid MS using an implemented peak picking algorithm. An intensity threshold</w:t>
      </w:r>
      <w:r w:rsidR="00CA6FCE">
        <w:rPr>
          <w:sz w:val="24"/>
          <w:szCs w:val="24"/>
          <w:lang w:val="en-GB"/>
        </w:rPr>
        <w:t>,</w:t>
      </w:r>
      <w:r w:rsidR="00E00820" w:rsidRPr="00A278C3">
        <w:rPr>
          <w:sz w:val="24"/>
          <w:szCs w:val="24"/>
          <w:lang w:val="en-GB"/>
        </w:rPr>
        <w:t xml:space="preserve"> </w:t>
      </w:r>
      <w:r w:rsidR="00CA6FCE">
        <w:rPr>
          <w:sz w:val="24"/>
          <w:szCs w:val="24"/>
          <w:lang w:val="en-GB"/>
        </w:rPr>
        <w:t xml:space="preserve">a peak </w:t>
      </w:r>
      <w:r w:rsidR="00B275BB">
        <w:rPr>
          <w:sz w:val="24"/>
          <w:szCs w:val="24"/>
          <w:lang w:val="en-GB"/>
        </w:rPr>
        <w:t>prominence,</w:t>
      </w:r>
      <w:r w:rsidR="00CA6FCE">
        <w:rPr>
          <w:sz w:val="24"/>
          <w:szCs w:val="24"/>
          <w:lang w:val="en-GB"/>
        </w:rPr>
        <w:t xml:space="preserve"> </w:t>
      </w:r>
      <w:r w:rsidR="00E00820" w:rsidRPr="00A278C3">
        <w:rPr>
          <w:sz w:val="24"/>
          <w:szCs w:val="24"/>
          <w:lang w:val="en-GB"/>
        </w:rPr>
        <w:t xml:space="preserve">and a peak distance of, respectively, </w:t>
      </w:r>
      <w:r w:rsidR="00261162" w:rsidRPr="00A278C3">
        <w:rPr>
          <w:sz w:val="24"/>
          <w:szCs w:val="24"/>
          <w:lang w:val="en-GB"/>
        </w:rPr>
        <w:t>200</w:t>
      </w:r>
      <w:r w:rsidR="00261162">
        <w:rPr>
          <w:sz w:val="24"/>
          <w:szCs w:val="24"/>
          <w:lang w:val="en-GB"/>
        </w:rPr>
        <w:t>,</w:t>
      </w:r>
      <w:r w:rsidR="00E00820" w:rsidRPr="00A278C3">
        <w:rPr>
          <w:sz w:val="24"/>
          <w:szCs w:val="24"/>
          <w:lang w:val="en-GB"/>
        </w:rPr>
        <w:t>000</w:t>
      </w:r>
      <w:r w:rsidR="00CA6FCE">
        <w:rPr>
          <w:sz w:val="24"/>
          <w:szCs w:val="24"/>
          <w:lang w:val="en-GB"/>
        </w:rPr>
        <w:t xml:space="preserve"> cps, 0</w:t>
      </w:r>
      <w:r w:rsidR="00E00820" w:rsidRPr="00A278C3">
        <w:rPr>
          <w:sz w:val="24"/>
          <w:szCs w:val="24"/>
          <w:lang w:val="en-GB"/>
        </w:rPr>
        <w:t xml:space="preserve"> and 5 have been considered</w:t>
      </w:r>
      <w:r w:rsidR="00CA6FCE">
        <w:rPr>
          <w:sz w:val="24"/>
          <w:szCs w:val="24"/>
          <w:lang w:val="en-GB"/>
        </w:rPr>
        <w:t xml:space="preserve"> for this peak picking</w:t>
      </w:r>
      <w:r w:rsidR="00E00820" w:rsidRPr="00A278C3">
        <w:rPr>
          <w:sz w:val="24"/>
          <w:szCs w:val="24"/>
          <w:lang w:val="en-GB"/>
        </w:rPr>
        <w:t>. Centroided LC-MS data have been</w:t>
      </w:r>
      <w:r w:rsidR="00261162">
        <w:rPr>
          <w:sz w:val="24"/>
          <w:szCs w:val="24"/>
          <w:lang w:val="en-GB"/>
        </w:rPr>
        <w:t xml:space="preserve"> </w:t>
      </w:r>
      <w:r w:rsidR="00E00820" w:rsidRPr="00A278C3">
        <w:rPr>
          <w:sz w:val="24"/>
          <w:szCs w:val="24"/>
          <w:lang w:val="en-GB"/>
        </w:rPr>
        <w:t xml:space="preserve">realigned to reduce </w:t>
      </w:r>
      <w:r w:rsidR="009D2D84" w:rsidRPr="00A278C3">
        <w:rPr>
          <w:sz w:val="24"/>
          <w:szCs w:val="24"/>
          <w:lang w:val="en-GB"/>
        </w:rPr>
        <w:t>centroid</w:t>
      </w:r>
      <w:r w:rsidR="00902454" w:rsidRPr="00A278C3">
        <w:rPr>
          <w:sz w:val="24"/>
          <w:szCs w:val="24"/>
          <w:lang w:val="en-GB"/>
        </w:rPr>
        <w:t xml:space="preserve"> </w:t>
      </w:r>
      <w:r w:rsidR="00E00820" w:rsidRPr="00A278C3">
        <w:rPr>
          <w:sz w:val="24"/>
          <w:szCs w:val="24"/>
          <w:lang w:val="en-GB"/>
        </w:rPr>
        <w:t>m/z value variations</w:t>
      </w:r>
      <w:r w:rsidR="00902454" w:rsidRPr="00A278C3">
        <w:rPr>
          <w:sz w:val="24"/>
          <w:szCs w:val="24"/>
          <w:lang w:val="en-GB"/>
        </w:rPr>
        <w:t>.</w:t>
      </w:r>
      <w:r w:rsidR="00631936" w:rsidRPr="00A278C3">
        <w:rPr>
          <w:sz w:val="24"/>
          <w:szCs w:val="24"/>
          <w:lang w:val="en-GB"/>
        </w:rPr>
        <w:t xml:space="preserve"> </w:t>
      </w:r>
    </w:p>
    <w:p w14:paraId="7FBC99ED" w14:textId="108DE38F" w:rsidR="006C73EC" w:rsidRPr="00990F2B" w:rsidRDefault="006C73EC" w:rsidP="002E78D2">
      <w:pPr>
        <w:spacing w:line="276" w:lineRule="auto"/>
        <w:jc w:val="both"/>
        <w:rPr>
          <w:sz w:val="24"/>
          <w:szCs w:val="24"/>
          <w:lang w:val="en-GB"/>
        </w:rPr>
      </w:pPr>
      <w:r w:rsidRPr="00990F2B">
        <w:rPr>
          <w:sz w:val="24"/>
          <w:szCs w:val="24"/>
          <w:lang w:val="en-GB"/>
        </w:rPr>
        <w:t xml:space="preserve">Kendrick reference </w:t>
      </w:r>
      <w:r w:rsidR="00CA6FCE" w:rsidRPr="00990F2B">
        <w:rPr>
          <w:sz w:val="24"/>
          <w:szCs w:val="24"/>
          <w:lang w:val="en-GB"/>
        </w:rPr>
        <w:t xml:space="preserve">(KR) </w:t>
      </w:r>
      <w:r w:rsidRPr="00990F2B">
        <w:rPr>
          <w:sz w:val="24"/>
          <w:szCs w:val="24"/>
          <w:lang w:val="en-GB"/>
        </w:rPr>
        <w:t>use</w:t>
      </w:r>
      <w:r w:rsidR="009B3E9C" w:rsidRPr="00990F2B">
        <w:rPr>
          <w:sz w:val="24"/>
          <w:szCs w:val="24"/>
          <w:lang w:val="en-GB"/>
        </w:rPr>
        <w:t>d in MSKF</w:t>
      </w:r>
      <w:r w:rsidRPr="00990F2B">
        <w:rPr>
          <w:sz w:val="24"/>
          <w:szCs w:val="24"/>
          <w:lang w:val="en-GB"/>
        </w:rPr>
        <w:t xml:space="preserve"> for lipids was –CH</w:t>
      </w:r>
      <w:r w:rsidRPr="00990F2B">
        <w:rPr>
          <w:sz w:val="24"/>
          <w:szCs w:val="24"/>
          <w:vertAlign w:val="subscript"/>
          <w:lang w:val="en-GB"/>
        </w:rPr>
        <w:t>2</w:t>
      </w:r>
      <w:r w:rsidRPr="00990F2B">
        <w:rPr>
          <w:sz w:val="24"/>
          <w:szCs w:val="24"/>
          <w:lang w:val="en-GB"/>
        </w:rPr>
        <w:t xml:space="preserve">– and the </w:t>
      </w:r>
      <w:r w:rsidR="001E0963" w:rsidRPr="00990F2B">
        <w:rPr>
          <w:sz w:val="24"/>
          <w:szCs w:val="24"/>
          <w:lang w:val="en-GB"/>
        </w:rPr>
        <w:t>Kendrick mass (</w:t>
      </w:r>
      <w:r w:rsidRPr="00990F2B">
        <w:rPr>
          <w:sz w:val="24"/>
          <w:szCs w:val="24"/>
          <w:lang w:val="en-GB"/>
        </w:rPr>
        <w:t>KM</w:t>
      </w:r>
      <w:r w:rsidR="001E0963" w:rsidRPr="00990F2B">
        <w:rPr>
          <w:sz w:val="24"/>
          <w:szCs w:val="24"/>
          <w:lang w:val="en-GB"/>
        </w:rPr>
        <w:t>)</w:t>
      </w:r>
      <w:r w:rsidRPr="00990F2B">
        <w:rPr>
          <w:sz w:val="24"/>
          <w:szCs w:val="24"/>
          <w:lang w:val="en-GB"/>
        </w:rPr>
        <w:t xml:space="preserve"> and </w:t>
      </w:r>
      <w:r w:rsidR="001E0963" w:rsidRPr="00990F2B">
        <w:rPr>
          <w:sz w:val="24"/>
          <w:szCs w:val="24"/>
          <w:lang w:val="en-GB"/>
        </w:rPr>
        <w:t>Kendrick mass defect (</w:t>
      </w:r>
      <w:r w:rsidRPr="00990F2B">
        <w:rPr>
          <w:sz w:val="24"/>
          <w:szCs w:val="24"/>
          <w:lang w:val="en-GB"/>
        </w:rPr>
        <w:t>KMD</w:t>
      </w:r>
      <w:r w:rsidR="001E0963" w:rsidRPr="00990F2B">
        <w:rPr>
          <w:sz w:val="24"/>
          <w:szCs w:val="24"/>
          <w:lang w:val="en-GB"/>
        </w:rPr>
        <w:t>)</w:t>
      </w:r>
      <w:r w:rsidRPr="00990F2B">
        <w:rPr>
          <w:sz w:val="24"/>
          <w:szCs w:val="24"/>
          <w:lang w:val="en-GB"/>
        </w:rPr>
        <w:t xml:space="preserve"> were </w:t>
      </w:r>
      <w:r w:rsidR="009B3E9C" w:rsidRPr="00990F2B">
        <w:rPr>
          <w:sz w:val="24"/>
          <w:szCs w:val="24"/>
          <w:lang w:val="en-GB"/>
        </w:rPr>
        <w:t>computed</w:t>
      </w:r>
      <w:r w:rsidRPr="00990F2B">
        <w:rPr>
          <w:sz w:val="24"/>
          <w:szCs w:val="24"/>
          <w:lang w:val="en-GB"/>
        </w:rPr>
        <w:t xml:space="preserve"> according to </w:t>
      </w:r>
      <w:r w:rsidR="00990F2B" w:rsidRPr="00990F2B">
        <w:rPr>
          <w:sz w:val="24"/>
          <w:szCs w:val="24"/>
          <w:lang w:val="en-GB"/>
        </w:rPr>
        <w:fldChar w:fldCharType="begin"/>
      </w:r>
      <w:r w:rsidR="00990F2B" w:rsidRPr="00990F2B">
        <w:rPr>
          <w:sz w:val="24"/>
          <w:szCs w:val="24"/>
          <w:lang w:val="en-GB"/>
        </w:rPr>
        <w:instrText xml:space="preserve"> REF _Ref115339321 \h </w:instrText>
      </w:r>
      <w:r w:rsidR="00990F2B">
        <w:rPr>
          <w:sz w:val="24"/>
          <w:szCs w:val="24"/>
          <w:lang w:val="en-GB"/>
        </w:rPr>
        <w:instrText xml:space="preserve"> \* MERGEFORMAT </w:instrText>
      </w:r>
      <w:r w:rsidR="00990F2B" w:rsidRPr="00990F2B">
        <w:rPr>
          <w:sz w:val="24"/>
          <w:szCs w:val="24"/>
          <w:lang w:val="en-GB"/>
        </w:rPr>
      </w:r>
      <w:r w:rsidR="00990F2B" w:rsidRPr="00990F2B">
        <w:rPr>
          <w:sz w:val="24"/>
          <w:szCs w:val="24"/>
          <w:lang w:val="en-GB"/>
        </w:rPr>
        <w:fldChar w:fldCharType="separate"/>
      </w:r>
      <w:r w:rsidR="007E217B" w:rsidRPr="007E217B">
        <w:rPr>
          <w:sz w:val="24"/>
          <w:szCs w:val="24"/>
          <w:lang w:val="en-GB"/>
        </w:rPr>
        <w:t xml:space="preserve">Equation </w:t>
      </w:r>
      <w:r w:rsidR="007E217B" w:rsidRPr="007E217B">
        <w:rPr>
          <w:noProof/>
          <w:sz w:val="24"/>
          <w:szCs w:val="24"/>
          <w:lang w:val="en-GB"/>
        </w:rPr>
        <w:t>1</w:t>
      </w:r>
      <w:r w:rsidR="00990F2B" w:rsidRPr="00990F2B">
        <w:rPr>
          <w:sz w:val="24"/>
          <w:szCs w:val="24"/>
          <w:lang w:val="en-GB"/>
        </w:rPr>
        <w:fldChar w:fldCharType="end"/>
      </w:r>
      <w:r w:rsidR="00990F2B" w:rsidRPr="00990F2B">
        <w:rPr>
          <w:sz w:val="24"/>
          <w:szCs w:val="24"/>
          <w:lang w:val="en-GB"/>
        </w:rPr>
        <w:t xml:space="preserve"> </w:t>
      </w:r>
      <w:r w:rsidRPr="00990F2B">
        <w:rPr>
          <w:sz w:val="24"/>
          <w:szCs w:val="24"/>
          <w:lang w:val="en-GB"/>
        </w:rPr>
        <w:t>and</w:t>
      </w:r>
      <w:r w:rsidR="00990F2B" w:rsidRPr="00990F2B">
        <w:rPr>
          <w:sz w:val="24"/>
          <w:szCs w:val="24"/>
          <w:lang w:val="en-GB"/>
        </w:rPr>
        <w:t xml:space="preserve"> </w:t>
      </w:r>
      <w:r w:rsidR="00990F2B" w:rsidRPr="00990F2B">
        <w:rPr>
          <w:sz w:val="24"/>
          <w:szCs w:val="24"/>
          <w:lang w:val="en-GB"/>
        </w:rPr>
        <w:fldChar w:fldCharType="begin"/>
      </w:r>
      <w:r w:rsidR="00990F2B" w:rsidRPr="00990F2B">
        <w:rPr>
          <w:sz w:val="24"/>
          <w:szCs w:val="24"/>
          <w:lang w:val="en-GB"/>
        </w:rPr>
        <w:instrText xml:space="preserve"> REF _Ref115339329 \h </w:instrText>
      </w:r>
      <w:r w:rsidR="00990F2B">
        <w:rPr>
          <w:sz w:val="24"/>
          <w:szCs w:val="24"/>
          <w:lang w:val="en-GB"/>
        </w:rPr>
        <w:instrText xml:space="preserve"> \* MERGEFORMAT </w:instrText>
      </w:r>
      <w:r w:rsidR="00990F2B" w:rsidRPr="00990F2B">
        <w:rPr>
          <w:sz w:val="24"/>
          <w:szCs w:val="24"/>
          <w:lang w:val="en-GB"/>
        </w:rPr>
      </w:r>
      <w:r w:rsidR="00990F2B" w:rsidRPr="00990F2B">
        <w:rPr>
          <w:sz w:val="24"/>
          <w:szCs w:val="24"/>
          <w:lang w:val="en-GB"/>
        </w:rPr>
        <w:fldChar w:fldCharType="separate"/>
      </w:r>
      <w:r w:rsidR="007E217B" w:rsidRPr="007E217B">
        <w:rPr>
          <w:sz w:val="24"/>
          <w:szCs w:val="24"/>
          <w:lang w:val="en-GB"/>
        </w:rPr>
        <w:t xml:space="preserve">Equation </w:t>
      </w:r>
      <w:r w:rsidR="007E217B" w:rsidRPr="007E217B">
        <w:rPr>
          <w:noProof/>
          <w:sz w:val="24"/>
          <w:szCs w:val="24"/>
          <w:lang w:val="en-GB"/>
        </w:rPr>
        <w:t>2</w:t>
      </w:r>
      <w:r w:rsidR="00990F2B" w:rsidRPr="00990F2B">
        <w:rPr>
          <w:sz w:val="24"/>
          <w:szCs w:val="24"/>
          <w:lang w:val="en-GB"/>
        </w:rPr>
        <w:fldChar w:fldCharType="end"/>
      </w:r>
      <w:r w:rsidR="00CA6FCE" w:rsidRPr="00990F2B">
        <w:rPr>
          <w:sz w:val="24"/>
          <w:szCs w:val="24"/>
          <w:lang w:val="en-GB"/>
        </w:rPr>
        <w:t xml:space="preserve">, where </w:t>
      </w:r>
      <w:r w:rsidR="00CA6FCE" w:rsidRPr="00990F2B">
        <w:rPr>
          <w:i/>
          <w:sz w:val="24"/>
          <w:szCs w:val="24"/>
          <w:lang w:val="en-GB"/>
        </w:rPr>
        <w:t>m/z</w:t>
      </w:r>
      <w:r w:rsidR="00CA6FCE" w:rsidRPr="00990F2B">
        <w:rPr>
          <w:sz w:val="24"/>
          <w:szCs w:val="24"/>
          <w:lang w:val="en-GB"/>
        </w:rPr>
        <w:t xml:space="preserve"> is the measured mass-to-charge ratio of the ions using IUPAC scale</w:t>
      </w:r>
      <w:r w:rsidRPr="00990F2B">
        <w:rPr>
          <w:sz w:val="24"/>
          <w:szCs w:val="24"/>
          <w:lang w:val="en-GB"/>
        </w:rPr>
        <w:t xml:space="preserve">. The </w:t>
      </w:r>
      <w:r w:rsidR="001E0963" w:rsidRPr="00990F2B">
        <w:rPr>
          <w:sz w:val="24"/>
          <w:szCs w:val="24"/>
          <w:lang w:val="en-GB"/>
        </w:rPr>
        <w:t>KMD</w:t>
      </w:r>
      <w:r w:rsidR="00C00578" w:rsidRPr="00990F2B">
        <w:rPr>
          <w:sz w:val="24"/>
          <w:szCs w:val="24"/>
          <w:lang w:val="en-GB"/>
        </w:rPr>
        <w:t xml:space="preserve"> filtering was applied to retain only the information linked with lipids of interest (</w:t>
      </w:r>
      <w:r w:rsidR="00C00578" w:rsidRPr="00990F2B">
        <w:rPr>
          <w:i/>
          <w:iCs/>
          <w:sz w:val="24"/>
          <w:szCs w:val="24"/>
          <w:lang w:val="en-GB"/>
        </w:rPr>
        <w:t>i.e.</w:t>
      </w:r>
      <w:r w:rsidR="001E7D28" w:rsidRPr="00990F2B">
        <w:rPr>
          <w:sz w:val="24"/>
          <w:szCs w:val="24"/>
          <w:lang w:val="en-GB"/>
        </w:rPr>
        <w:t xml:space="preserve"> </w:t>
      </w:r>
      <w:r w:rsidR="009B3E9C" w:rsidRPr="00990F2B">
        <w:rPr>
          <w:sz w:val="24"/>
          <w:szCs w:val="24"/>
          <w:lang w:val="en-GB"/>
        </w:rPr>
        <w:t xml:space="preserve">theoretical </w:t>
      </w:r>
      <w:r w:rsidR="001E7D28" w:rsidRPr="00990F2B">
        <w:rPr>
          <w:sz w:val="24"/>
          <w:szCs w:val="24"/>
          <w:lang w:val="en-GB"/>
        </w:rPr>
        <w:t>KMD values between 0.10 and 0.5</w:t>
      </w:r>
      <w:r w:rsidR="00C00578" w:rsidRPr="00990F2B">
        <w:rPr>
          <w:sz w:val="24"/>
          <w:szCs w:val="24"/>
          <w:lang w:val="en-GB"/>
        </w:rPr>
        <w:t xml:space="preserve">0 and </w:t>
      </w:r>
      <w:r w:rsidR="00C00578" w:rsidRPr="00990F2B">
        <w:rPr>
          <w:i/>
          <w:sz w:val="24"/>
          <w:szCs w:val="24"/>
          <w:lang w:val="en-GB"/>
        </w:rPr>
        <w:t>m/z</w:t>
      </w:r>
      <w:r w:rsidR="00C00578" w:rsidRPr="00990F2B">
        <w:rPr>
          <w:sz w:val="24"/>
          <w:szCs w:val="24"/>
          <w:lang w:val="en-GB"/>
        </w:rPr>
        <w:t xml:space="preserve"> between 300 an</w:t>
      </w:r>
      <w:r w:rsidR="001E7D28" w:rsidRPr="00990F2B">
        <w:rPr>
          <w:sz w:val="24"/>
          <w:szCs w:val="24"/>
          <w:lang w:val="en-GB"/>
        </w:rPr>
        <w:t>d 1</w:t>
      </w:r>
      <w:r w:rsidR="00AF456C" w:rsidRPr="00990F2B">
        <w:rPr>
          <w:sz w:val="24"/>
          <w:szCs w:val="24"/>
          <w:lang w:val="en-GB"/>
        </w:rPr>
        <w:t>,</w:t>
      </w:r>
      <w:r w:rsidR="001E7D28" w:rsidRPr="00990F2B">
        <w:rPr>
          <w:sz w:val="24"/>
          <w:szCs w:val="24"/>
          <w:lang w:val="en-GB"/>
        </w:rPr>
        <w:t>1</w:t>
      </w:r>
      <w:r w:rsidR="00C00578" w:rsidRPr="00990F2B">
        <w:rPr>
          <w:sz w:val="24"/>
          <w:szCs w:val="24"/>
          <w:lang w:val="en-GB"/>
        </w:rPr>
        <w:t xml:space="preserve">00). </w:t>
      </w:r>
    </w:p>
    <w:p w14:paraId="01697964" w14:textId="507ECE56" w:rsidR="00990F2B" w:rsidRDefault="009B3E9C" w:rsidP="00990F2B">
      <w:pPr>
        <w:pStyle w:val="Lgende"/>
        <w:spacing w:after="0" w:line="276" w:lineRule="auto"/>
        <w:jc w:val="center"/>
        <w:rPr>
          <w:rFonts w:eastAsiaTheme="minorEastAsia"/>
          <w:sz w:val="28"/>
          <w:szCs w:val="24"/>
          <w:lang w:val="en-GB"/>
        </w:rPr>
      </w:pPr>
      <w:bookmarkStart w:id="2" w:name="_Ref90283219"/>
      <w:r w:rsidRPr="00A278C3">
        <w:rPr>
          <w:color w:val="auto"/>
          <w:sz w:val="24"/>
          <w:szCs w:val="24"/>
          <w:lang w:val="en-GB"/>
        </w:rPr>
        <w:t xml:space="preserve">KM = m/z </w:t>
      </w:r>
      <w:r w:rsidRPr="00A278C3">
        <w:rPr>
          <w:rFonts w:cstheme="minorHAnsi"/>
          <w:color w:val="auto"/>
          <w:sz w:val="24"/>
          <w:szCs w:val="24"/>
          <w:lang w:val="en-GB"/>
        </w:rPr>
        <w:t>x</w:t>
      </w:r>
      <w:r w:rsidRPr="00A278C3">
        <w:rPr>
          <w:color w:val="auto"/>
          <w:sz w:val="24"/>
          <w:szCs w:val="24"/>
          <w:lang w:val="en-GB"/>
        </w:rPr>
        <w:t xml:space="preserve"> </w:t>
      </w:r>
      <m:oMath>
        <m:f>
          <m:fPr>
            <m:ctrlPr>
              <w:rPr>
                <w:rFonts w:ascii="Cambria Math" w:hAnsi="Cambria Math" w:cstheme="minorHAnsi"/>
                <w:color w:val="auto"/>
                <w:sz w:val="28"/>
                <w:szCs w:val="24"/>
                <w:lang w:val="en-GB"/>
              </w:rPr>
            </m:ctrlPr>
          </m:fPr>
          <m:num>
            <m:r>
              <w:rPr>
                <w:rFonts w:ascii="Cambria Math" w:hAnsi="Cambria Math" w:cstheme="minorHAnsi"/>
                <w:color w:val="auto"/>
                <w:sz w:val="28"/>
                <w:szCs w:val="24"/>
                <w:lang w:val="en-GB"/>
              </w:rPr>
              <m:t>KR nominal mass</m:t>
            </m:r>
          </m:num>
          <m:den>
            <m:r>
              <w:rPr>
                <w:rFonts w:ascii="Cambria Math" w:hAnsi="Cambria Math" w:cstheme="minorHAnsi"/>
                <w:color w:val="auto"/>
                <w:sz w:val="28"/>
                <w:szCs w:val="24"/>
                <w:lang w:val="en-GB"/>
              </w:rPr>
              <m:t>KR exact mass</m:t>
            </m:r>
          </m:den>
        </m:f>
      </m:oMath>
    </w:p>
    <w:p w14:paraId="2A87E6E9" w14:textId="46629F1C" w:rsidR="009B3E9C" w:rsidRPr="00A278C3" w:rsidRDefault="009B3E9C" w:rsidP="009B3E9C">
      <w:pPr>
        <w:pStyle w:val="Lgende"/>
        <w:spacing w:line="276" w:lineRule="auto"/>
        <w:jc w:val="right"/>
        <w:rPr>
          <w:rFonts w:eastAsiaTheme="minorEastAsia"/>
          <w:sz w:val="28"/>
          <w:szCs w:val="24"/>
          <w:lang w:val="en-GB"/>
        </w:rPr>
      </w:pPr>
      <w:bookmarkStart w:id="3" w:name="_Ref115339321"/>
      <w:r w:rsidRPr="00A278C3">
        <w:rPr>
          <w:lang w:val="en-GB"/>
        </w:rPr>
        <w:t xml:space="preserve">Equation </w:t>
      </w:r>
      <w:r w:rsidRPr="00A278C3">
        <w:fldChar w:fldCharType="begin"/>
      </w:r>
      <w:r w:rsidRPr="00A278C3">
        <w:rPr>
          <w:lang w:val="en-GB"/>
        </w:rPr>
        <w:instrText xml:space="preserve"> SEQ Equation \* ARABIC </w:instrText>
      </w:r>
      <w:r w:rsidRPr="00A278C3">
        <w:fldChar w:fldCharType="separate"/>
      </w:r>
      <w:r w:rsidR="007E217B">
        <w:rPr>
          <w:noProof/>
          <w:lang w:val="en-GB"/>
        </w:rPr>
        <w:t>1</w:t>
      </w:r>
      <w:r w:rsidRPr="00A278C3">
        <w:fldChar w:fldCharType="end"/>
      </w:r>
      <w:bookmarkEnd w:id="2"/>
      <w:bookmarkEnd w:id="3"/>
    </w:p>
    <w:p w14:paraId="2BBEA464" w14:textId="0841161C" w:rsidR="00990F2B" w:rsidRDefault="009B3E9C" w:rsidP="00990F2B">
      <w:pPr>
        <w:pStyle w:val="Lgende"/>
        <w:spacing w:after="0" w:line="276" w:lineRule="auto"/>
        <w:jc w:val="center"/>
        <w:rPr>
          <w:sz w:val="24"/>
          <w:szCs w:val="24"/>
          <w:lang w:val="en-GB"/>
        </w:rPr>
      </w:pPr>
      <w:bookmarkStart w:id="4" w:name="_Ref90283258"/>
      <w:r w:rsidRPr="00A278C3">
        <w:rPr>
          <w:color w:val="auto"/>
          <w:sz w:val="24"/>
          <w:szCs w:val="24"/>
          <w:lang w:val="en-GB"/>
        </w:rPr>
        <w:t>KMD = round (KM) – KM</w:t>
      </w:r>
    </w:p>
    <w:p w14:paraId="1BE13A57" w14:textId="4BB5606D" w:rsidR="009B3E9C" w:rsidRPr="00A278C3" w:rsidRDefault="009B3E9C" w:rsidP="009B3E9C">
      <w:pPr>
        <w:pStyle w:val="Lgende"/>
        <w:spacing w:line="276" w:lineRule="auto"/>
        <w:jc w:val="right"/>
        <w:rPr>
          <w:sz w:val="24"/>
          <w:szCs w:val="24"/>
          <w:lang w:val="en-GB"/>
        </w:rPr>
      </w:pPr>
      <w:bookmarkStart w:id="5" w:name="_Ref115339329"/>
      <w:r w:rsidRPr="00A278C3">
        <w:rPr>
          <w:lang w:val="en-GB"/>
        </w:rPr>
        <w:t xml:space="preserve">Equation </w:t>
      </w:r>
      <w:r w:rsidRPr="00A278C3">
        <w:fldChar w:fldCharType="begin"/>
      </w:r>
      <w:r w:rsidRPr="00A278C3">
        <w:rPr>
          <w:lang w:val="en-GB"/>
        </w:rPr>
        <w:instrText xml:space="preserve"> SEQ Equation \* ARABIC </w:instrText>
      </w:r>
      <w:r w:rsidRPr="00A278C3">
        <w:fldChar w:fldCharType="separate"/>
      </w:r>
      <w:r w:rsidR="007E217B">
        <w:rPr>
          <w:noProof/>
          <w:lang w:val="en-GB"/>
        </w:rPr>
        <w:t>2</w:t>
      </w:r>
      <w:r w:rsidRPr="00A278C3">
        <w:fldChar w:fldCharType="end"/>
      </w:r>
      <w:bookmarkEnd w:id="4"/>
      <w:bookmarkEnd w:id="5"/>
    </w:p>
    <w:p w14:paraId="5C2D6752" w14:textId="7467879B" w:rsidR="00CA6FCE" w:rsidRDefault="00CA6FCE" w:rsidP="00457A2C">
      <w:pPr>
        <w:spacing w:line="276" w:lineRule="auto"/>
        <w:jc w:val="both"/>
        <w:rPr>
          <w:sz w:val="24"/>
          <w:szCs w:val="24"/>
          <w:lang w:val="en-GB"/>
        </w:rPr>
      </w:pPr>
      <w:r w:rsidRPr="00CA6FCE">
        <w:rPr>
          <w:sz w:val="24"/>
          <w:szCs w:val="24"/>
          <w:lang w:val="en-GB"/>
        </w:rPr>
        <w:lastRenderedPageBreak/>
        <w:t xml:space="preserve">The MSKF software allows the lipid signals to be </w:t>
      </w:r>
      <w:r w:rsidR="006F508B">
        <w:rPr>
          <w:sz w:val="24"/>
          <w:szCs w:val="24"/>
          <w:lang w:val="en-GB"/>
        </w:rPr>
        <w:t xml:space="preserve">grouped by </w:t>
      </w:r>
      <w:r w:rsidR="00B70B35">
        <w:rPr>
          <w:sz w:val="24"/>
          <w:szCs w:val="24"/>
          <w:lang w:val="en-GB"/>
        </w:rPr>
        <w:t>classes</w:t>
      </w:r>
      <w:r w:rsidR="004375BF">
        <w:rPr>
          <w:sz w:val="24"/>
          <w:szCs w:val="24"/>
          <w:lang w:val="en-GB"/>
        </w:rPr>
        <w:t>,</w:t>
      </w:r>
      <w:r w:rsidR="006F508B">
        <w:rPr>
          <w:sz w:val="24"/>
          <w:szCs w:val="24"/>
          <w:lang w:val="en-GB"/>
        </w:rPr>
        <w:t xml:space="preserve"> </w:t>
      </w:r>
      <w:r w:rsidRPr="00CA6FCE">
        <w:rPr>
          <w:sz w:val="24"/>
          <w:szCs w:val="24"/>
          <w:lang w:val="en-GB"/>
        </w:rPr>
        <w:t>based on their KMD value (since all ions varying only by -CH</w:t>
      </w:r>
      <w:r w:rsidRPr="00CA6FCE">
        <w:rPr>
          <w:sz w:val="24"/>
          <w:szCs w:val="24"/>
          <w:vertAlign w:val="subscript"/>
          <w:lang w:val="en-GB"/>
        </w:rPr>
        <w:t>2</w:t>
      </w:r>
      <w:r w:rsidRPr="00CA6FCE">
        <w:rPr>
          <w:sz w:val="24"/>
          <w:szCs w:val="24"/>
          <w:lang w:val="en-GB"/>
        </w:rPr>
        <w:t>- units have the same KMD value)</w:t>
      </w:r>
      <w:r w:rsidR="00B507EE">
        <w:rPr>
          <w:sz w:val="24"/>
          <w:szCs w:val="24"/>
          <w:lang w:val="en-GB"/>
        </w:rPr>
        <w:t>,</w:t>
      </w:r>
      <w:r w:rsidRPr="00CA6FCE">
        <w:rPr>
          <w:sz w:val="24"/>
          <w:szCs w:val="24"/>
          <w:lang w:val="en-GB"/>
        </w:rPr>
        <w:t xml:space="preserve"> with a given KMD tolerance. In the case where two or more lipid </w:t>
      </w:r>
      <w:r w:rsidR="00B70B35">
        <w:rPr>
          <w:sz w:val="24"/>
          <w:szCs w:val="24"/>
          <w:lang w:val="en-GB"/>
        </w:rPr>
        <w:t>classes</w:t>
      </w:r>
      <w:r w:rsidRPr="00CA6FCE">
        <w:rPr>
          <w:sz w:val="24"/>
          <w:szCs w:val="24"/>
          <w:lang w:val="en-GB"/>
        </w:rPr>
        <w:t xml:space="preserve"> have a similar KMD value, a second algorithm is applied to </w:t>
      </w:r>
      <w:r>
        <w:rPr>
          <w:sz w:val="24"/>
          <w:szCs w:val="24"/>
          <w:lang w:val="en-GB"/>
        </w:rPr>
        <w:t>group</w:t>
      </w:r>
      <w:r w:rsidRPr="00CA6FCE">
        <w:rPr>
          <w:sz w:val="24"/>
          <w:szCs w:val="24"/>
          <w:lang w:val="en-GB"/>
        </w:rPr>
        <w:t xml:space="preserve"> the lipid signals based on mass difference. This algorithm groups all ions whose mass difference corresponds to a given formula, here -CH</w:t>
      </w:r>
      <w:r w:rsidRPr="00CA6FCE">
        <w:rPr>
          <w:sz w:val="24"/>
          <w:szCs w:val="24"/>
          <w:vertAlign w:val="subscript"/>
          <w:lang w:val="en-GB"/>
        </w:rPr>
        <w:t>2</w:t>
      </w:r>
      <w:r w:rsidRPr="00CA6FCE">
        <w:rPr>
          <w:sz w:val="24"/>
          <w:szCs w:val="24"/>
          <w:lang w:val="en-GB"/>
        </w:rPr>
        <w:t>- or -C</w:t>
      </w:r>
      <w:r w:rsidRPr="00CA6FCE">
        <w:rPr>
          <w:sz w:val="24"/>
          <w:szCs w:val="24"/>
          <w:vertAlign w:val="subscript"/>
          <w:lang w:val="en-GB"/>
        </w:rPr>
        <w:t>2</w:t>
      </w:r>
      <w:r w:rsidRPr="00CA6FCE">
        <w:rPr>
          <w:sz w:val="24"/>
          <w:szCs w:val="24"/>
          <w:lang w:val="en-GB"/>
        </w:rPr>
        <w:t>H</w:t>
      </w:r>
      <w:r w:rsidRPr="00CA6FCE">
        <w:rPr>
          <w:sz w:val="24"/>
          <w:szCs w:val="24"/>
          <w:vertAlign w:val="subscript"/>
          <w:lang w:val="en-GB"/>
        </w:rPr>
        <w:t>4</w:t>
      </w:r>
      <w:r w:rsidRPr="00CA6FCE">
        <w:rPr>
          <w:sz w:val="24"/>
          <w:szCs w:val="24"/>
          <w:lang w:val="en-GB"/>
        </w:rPr>
        <w:t>- with a given relative mass tolerance (2 ppm). It results to a set of potential lipid series that can be identified by database research.</w:t>
      </w:r>
    </w:p>
    <w:p w14:paraId="5EE13AE2" w14:textId="5E4ECBC6" w:rsidR="004736AE" w:rsidRPr="00CA6FCE" w:rsidRDefault="004736AE" w:rsidP="00457A2C">
      <w:pPr>
        <w:spacing w:line="276" w:lineRule="auto"/>
        <w:jc w:val="both"/>
        <w:rPr>
          <w:sz w:val="24"/>
          <w:szCs w:val="24"/>
          <w:lang w:val="en-GB"/>
        </w:rPr>
      </w:pPr>
      <w:r>
        <w:rPr>
          <w:sz w:val="24"/>
          <w:szCs w:val="24"/>
          <w:lang w:val="en-GB"/>
        </w:rPr>
        <w:t>Moreover</w:t>
      </w:r>
      <w:r w:rsidR="003E3092">
        <w:rPr>
          <w:sz w:val="24"/>
          <w:szCs w:val="24"/>
          <w:lang w:val="en-GB"/>
        </w:rPr>
        <w:t xml:space="preserve">, </w:t>
      </w:r>
      <w:r w:rsidR="00BF0700">
        <w:rPr>
          <w:sz w:val="24"/>
          <w:szCs w:val="24"/>
          <w:lang w:val="en-GB"/>
        </w:rPr>
        <w:t>MSKF</w:t>
      </w:r>
      <w:r w:rsidR="003E3092">
        <w:rPr>
          <w:sz w:val="24"/>
          <w:szCs w:val="24"/>
          <w:lang w:val="en-GB"/>
        </w:rPr>
        <w:t xml:space="preserve"> </w:t>
      </w:r>
      <w:r w:rsidR="00BF0700">
        <w:rPr>
          <w:sz w:val="24"/>
          <w:szCs w:val="24"/>
          <w:lang w:val="en-GB"/>
        </w:rPr>
        <w:t>makes possible a simplification of the KMD plots by transforming</w:t>
      </w:r>
      <w:r>
        <w:rPr>
          <w:sz w:val="24"/>
          <w:szCs w:val="24"/>
          <w:lang w:val="en-GB"/>
        </w:rPr>
        <w:t xml:space="preserve"> </w:t>
      </w:r>
      <w:r w:rsidR="00BF0700">
        <w:rPr>
          <w:sz w:val="24"/>
          <w:szCs w:val="24"/>
          <w:lang w:val="en-GB"/>
        </w:rPr>
        <w:t xml:space="preserve">signal </w:t>
      </w:r>
      <w:r>
        <w:rPr>
          <w:sz w:val="24"/>
          <w:szCs w:val="24"/>
          <w:lang w:val="en-GB"/>
        </w:rPr>
        <w:t xml:space="preserve">series </w:t>
      </w:r>
      <w:r w:rsidR="00BF0700">
        <w:rPr>
          <w:sz w:val="24"/>
          <w:szCs w:val="24"/>
          <w:lang w:val="en-GB"/>
        </w:rPr>
        <w:t xml:space="preserve">coming </w:t>
      </w:r>
      <w:r>
        <w:rPr>
          <w:sz w:val="24"/>
          <w:szCs w:val="24"/>
          <w:lang w:val="en-GB"/>
        </w:rPr>
        <w:t xml:space="preserve">from different </w:t>
      </w:r>
      <w:r w:rsidR="000740CA">
        <w:rPr>
          <w:sz w:val="24"/>
          <w:szCs w:val="24"/>
          <w:lang w:val="en-GB"/>
        </w:rPr>
        <w:t xml:space="preserve">isotopes or </w:t>
      </w:r>
      <w:r>
        <w:rPr>
          <w:sz w:val="24"/>
          <w:szCs w:val="24"/>
          <w:lang w:val="en-GB"/>
        </w:rPr>
        <w:t xml:space="preserve">cation adducts </w:t>
      </w:r>
      <w:r w:rsidR="00BF0700">
        <w:rPr>
          <w:sz w:val="24"/>
          <w:szCs w:val="24"/>
          <w:lang w:val="en-GB"/>
        </w:rPr>
        <w:t xml:space="preserve">of the same species into </w:t>
      </w:r>
      <w:r>
        <w:rPr>
          <w:sz w:val="24"/>
          <w:szCs w:val="24"/>
          <w:lang w:val="en-GB"/>
        </w:rPr>
        <w:t>the pro</w:t>
      </w:r>
      <w:r w:rsidR="003E3092">
        <w:rPr>
          <w:sz w:val="24"/>
          <w:szCs w:val="24"/>
          <w:lang w:val="en-GB"/>
        </w:rPr>
        <w:t>tonated</w:t>
      </w:r>
      <w:r w:rsidR="000740CA">
        <w:rPr>
          <w:sz w:val="24"/>
          <w:szCs w:val="24"/>
          <w:lang w:val="en-GB"/>
        </w:rPr>
        <w:t xml:space="preserve"> monoisotopic</w:t>
      </w:r>
      <w:r w:rsidR="003E3092">
        <w:rPr>
          <w:sz w:val="24"/>
          <w:szCs w:val="24"/>
          <w:lang w:val="en-GB"/>
        </w:rPr>
        <w:t xml:space="preserve"> lipid series.</w:t>
      </w:r>
    </w:p>
    <w:p w14:paraId="60227C3B" w14:textId="0FEC4D64" w:rsidR="006C73EC" w:rsidRPr="00A278C3" w:rsidRDefault="006C73EC" w:rsidP="00587E7A">
      <w:pPr>
        <w:spacing w:after="0"/>
        <w:jc w:val="both"/>
        <w:rPr>
          <w:b/>
          <w:i/>
          <w:sz w:val="24"/>
          <w:szCs w:val="24"/>
          <w:lang w:val="en-GB"/>
        </w:rPr>
      </w:pPr>
      <w:r w:rsidRPr="00A278C3">
        <w:rPr>
          <w:b/>
          <w:i/>
          <w:sz w:val="24"/>
          <w:szCs w:val="24"/>
          <w:lang w:val="en-GB"/>
        </w:rPr>
        <w:t>Data base search and lipid identification</w:t>
      </w:r>
    </w:p>
    <w:p w14:paraId="359168BE" w14:textId="68F03A7F" w:rsidR="00930169" w:rsidRPr="00A278C3" w:rsidRDefault="006C73EC" w:rsidP="00457A2C">
      <w:pPr>
        <w:spacing w:line="276" w:lineRule="auto"/>
        <w:jc w:val="both"/>
        <w:rPr>
          <w:sz w:val="24"/>
          <w:szCs w:val="24"/>
          <w:lang w:val="en-GB"/>
        </w:rPr>
      </w:pPr>
      <w:r w:rsidRPr="00A278C3">
        <w:rPr>
          <w:sz w:val="24"/>
          <w:szCs w:val="24"/>
          <w:lang w:val="en-GB"/>
        </w:rPr>
        <w:t>T</w:t>
      </w:r>
      <w:r w:rsidR="00C00578" w:rsidRPr="00A278C3">
        <w:rPr>
          <w:sz w:val="24"/>
          <w:szCs w:val="24"/>
          <w:lang w:val="en-GB"/>
        </w:rPr>
        <w:t xml:space="preserve">he filtered data were analysed by </w:t>
      </w:r>
      <w:r w:rsidR="00BF0700">
        <w:rPr>
          <w:sz w:val="24"/>
          <w:szCs w:val="24"/>
          <w:lang w:val="en-GB"/>
        </w:rPr>
        <w:t>MSKF</w:t>
      </w:r>
      <w:r w:rsidR="00C00578" w:rsidRPr="00A278C3">
        <w:rPr>
          <w:sz w:val="24"/>
          <w:szCs w:val="24"/>
          <w:lang w:val="en-GB"/>
        </w:rPr>
        <w:t xml:space="preserve"> </w:t>
      </w:r>
      <w:r w:rsidR="00DC3616" w:rsidRPr="00A278C3">
        <w:rPr>
          <w:sz w:val="24"/>
          <w:szCs w:val="24"/>
          <w:lang w:val="en-GB"/>
        </w:rPr>
        <w:t>to</w:t>
      </w:r>
      <w:r w:rsidR="00C00578" w:rsidRPr="00A278C3">
        <w:rPr>
          <w:sz w:val="24"/>
          <w:szCs w:val="24"/>
          <w:lang w:val="en-GB"/>
        </w:rPr>
        <w:t xml:space="preserve"> isolate the lipid series constituting the lipid </w:t>
      </w:r>
      <w:r w:rsidR="00B70B35">
        <w:rPr>
          <w:sz w:val="24"/>
          <w:szCs w:val="24"/>
          <w:lang w:val="en-GB"/>
        </w:rPr>
        <w:t>classes</w:t>
      </w:r>
      <w:r w:rsidR="00C00578" w:rsidRPr="00A278C3">
        <w:rPr>
          <w:sz w:val="24"/>
          <w:szCs w:val="24"/>
          <w:lang w:val="en-GB"/>
        </w:rPr>
        <w:t xml:space="preserve"> pres</w:t>
      </w:r>
      <w:r w:rsidRPr="00A278C3">
        <w:rPr>
          <w:sz w:val="24"/>
          <w:szCs w:val="24"/>
          <w:lang w:val="en-GB"/>
        </w:rPr>
        <w:t xml:space="preserve">ent in the yeast </w:t>
      </w:r>
      <w:r w:rsidR="009B3E9C">
        <w:rPr>
          <w:sz w:val="24"/>
          <w:szCs w:val="24"/>
          <w:lang w:val="en-GB"/>
        </w:rPr>
        <w:t xml:space="preserve">and </w:t>
      </w:r>
      <w:r w:rsidR="00DC3616">
        <w:rPr>
          <w:sz w:val="24"/>
          <w:szCs w:val="24"/>
          <w:lang w:val="en-GB"/>
        </w:rPr>
        <w:t xml:space="preserve">in the </w:t>
      </w:r>
      <w:r w:rsidR="009B3E9C" w:rsidRPr="009B3E9C">
        <w:rPr>
          <w:sz w:val="24"/>
          <w:szCs w:val="24"/>
          <w:lang w:val="en-GB"/>
        </w:rPr>
        <w:t>cancer cells</w:t>
      </w:r>
      <w:r w:rsidR="009B3E9C" w:rsidRPr="00A278C3">
        <w:rPr>
          <w:sz w:val="24"/>
          <w:szCs w:val="24"/>
          <w:lang w:val="en-GB"/>
        </w:rPr>
        <w:t xml:space="preserve"> </w:t>
      </w:r>
      <w:r w:rsidRPr="00A278C3">
        <w:rPr>
          <w:sz w:val="24"/>
          <w:szCs w:val="24"/>
          <w:lang w:val="en-GB"/>
        </w:rPr>
        <w:t>extract</w:t>
      </w:r>
      <w:r w:rsidR="00DC3616">
        <w:rPr>
          <w:sz w:val="24"/>
          <w:szCs w:val="24"/>
          <w:lang w:val="en-GB"/>
        </w:rPr>
        <w:t>s. In a second time,</w:t>
      </w:r>
      <w:r w:rsidR="00762F6C">
        <w:rPr>
          <w:sz w:val="24"/>
          <w:szCs w:val="24"/>
          <w:lang w:val="en-GB"/>
        </w:rPr>
        <w:t xml:space="preserve"> </w:t>
      </w:r>
      <w:r w:rsidRPr="009B3E9C">
        <w:rPr>
          <w:sz w:val="24"/>
          <w:szCs w:val="24"/>
          <w:lang w:val="en-GB"/>
        </w:rPr>
        <w:t xml:space="preserve">LIPID MAPS </w:t>
      </w:r>
      <w:r w:rsidR="0069768C">
        <w:rPr>
          <w:sz w:val="24"/>
          <w:szCs w:val="24"/>
          <w:lang w:val="en-GB"/>
        </w:rPr>
        <w:t xml:space="preserve">structure </w:t>
      </w:r>
      <w:r w:rsidR="0090498B">
        <w:rPr>
          <w:sz w:val="24"/>
          <w:szCs w:val="24"/>
          <w:lang w:val="en-GB"/>
        </w:rPr>
        <w:t xml:space="preserve">database </w:t>
      </w:r>
      <w:r w:rsidR="0069768C" w:rsidRPr="00A278C3">
        <w:rPr>
          <w:rFonts w:cstheme="minorHAnsi"/>
          <w:sz w:val="24"/>
          <w:szCs w:val="24"/>
          <w:lang w:val="en-GB"/>
        </w:rPr>
        <w:t>(LMSD</w:t>
      </w:r>
      <w:r w:rsidR="0069768C">
        <w:rPr>
          <w:rFonts w:cstheme="minorHAnsi"/>
          <w:sz w:val="24"/>
          <w:szCs w:val="24"/>
          <w:lang w:val="en-GB"/>
        </w:rPr>
        <w:t xml:space="preserve">, </w:t>
      </w:r>
      <w:hyperlink r:id="rId10">
        <w:r w:rsidR="0069768C" w:rsidRPr="00A278C3">
          <w:rPr>
            <w:rStyle w:val="LienInternet"/>
            <w:rFonts w:cstheme="minorHAnsi"/>
            <w:sz w:val="24"/>
            <w:szCs w:val="24"/>
            <w:lang w:val="en-GB"/>
          </w:rPr>
          <w:t>http://www.lipidmaps.org</w:t>
        </w:r>
      </w:hyperlink>
      <w:r w:rsidR="0069768C" w:rsidRPr="00A278C3">
        <w:rPr>
          <w:rFonts w:cstheme="minorHAnsi"/>
          <w:sz w:val="24"/>
          <w:szCs w:val="24"/>
          <w:lang w:val="en-GB"/>
        </w:rPr>
        <w:t>)</w:t>
      </w:r>
      <w:r w:rsidR="0069768C">
        <w:rPr>
          <w:rFonts w:cstheme="minorHAnsi"/>
          <w:sz w:val="24"/>
          <w:szCs w:val="24"/>
          <w:lang w:val="en-GB"/>
        </w:rPr>
        <w:t xml:space="preserve"> </w:t>
      </w:r>
      <w:r w:rsidRPr="00A278C3">
        <w:rPr>
          <w:rFonts w:cstheme="minorHAnsi"/>
          <w:sz w:val="24"/>
          <w:szCs w:val="24"/>
          <w:lang w:val="en-GB"/>
        </w:rPr>
        <w:t>was used for lipid</w:t>
      </w:r>
      <w:r w:rsidR="000740CA">
        <w:rPr>
          <w:rFonts w:cstheme="minorHAnsi"/>
          <w:sz w:val="24"/>
          <w:szCs w:val="24"/>
          <w:lang w:val="en-GB"/>
        </w:rPr>
        <w:t xml:space="preserve"> class</w:t>
      </w:r>
      <w:r w:rsidRPr="00A278C3">
        <w:rPr>
          <w:rFonts w:cstheme="minorHAnsi"/>
          <w:sz w:val="24"/>
          <w:szCs w:val="24"/>
          <w:lang w:val="en-GB"/>
        </w:rPr>
        <w:t xml:space="preserve"> identification.</w:t>
      </w:r>
    </w:p>
    <w:p w14:paraId="25767853" w14:textId="7D32A89C" w:rsidR="00845BFE" w:rsidRPr="009C45AB" w:rsidRDefault="00CA6FCE" w:rsidP="00457A2C">
      <w:pPr>
        <w:spacing w:line="276" w:lineRule="auto"/>
        <w:jc w:val="both"/>
        <w:rPr>
          <w:sz w:val="24"/>
          <w:szCs w:val="24"/>
          <w:lang w:val="en-GB"/>
        </w:rPr>
      </w:pPr>
      <w:r w:rsidRPr="00E86EFC">
        <w:rPr>
          <w:sz w:val="24"/>
          <w:szCs w:val="24"/>
          <w:lang w:val="en-GB"/>
        </w:rPr>
        <w:t>Notation such as A(X</w:t>
      </w:r>
      <w:r w:rsidR="005B1FC7">
        <w:rPr>
          <w:sz w:val="24"/>
          <w:szCs w:val="24"/>
          <w:lang w:val="en-GB"/>
        </w:rPr>
        <w:t>:Y); where A is the lipid class</w:t>
      </w:r>
      <w:r w:rsidRPr="00E86EFC">
        <w:rPr>
          <w:sz w:val="24"/>
          <w:szCs w:val="24"/>
          <w:lang w:val="en-GB"/>
        </w:rPr>
        <w:t xml:space="preserve"> abbreviation, X</w:t>
      </w:r>
      <w:r w:rsidR="0086658C">
        <w:rPr>
          <w:sz w:val="24"/>
          <w:szCs w:val="24"/>
          <w:lang w:val="en-GB"/>
        </w:rPr>
        <w:t xml:space="preserve"> </w:t>
      </w:r>
      <w:r w:rsidR="00B507EE">
        <w:rPr>
          <w:sz w:val="24"/>
          <w:szCs w:val="24"/>
          <w:lang w:val="en-GB"/>
        </w:rPr>
        <w:t xml:space="preserve">and Y are respectively </w:t>
      </w:r>
      <w:r w:rsidRPr="00E86EFC">
        <w:rPr>
          <w:sz w:val="24"/>
          <w:szCs w:val="24"/>
          <w:lang w:val="en-GB"/>
        </w:rPr>
        <w:t>the number of carbon</w:t>
      </w:r>
      <w:r w:rsidR="00DB14DE">
        <w:rPr>
          <w:sz w:val="24"/>
          <w:szCs w:val="24"/>
          <w:lang w:val="en-GB"/>
        </w:rPr>
        <w:t xml:space="preserve"> atoms</w:t>
      </w:r>
      <w:r w:rsidRPr="00E86EFC">
        <w:rPr>
          <w:sz w:val="24"/>
          <w:szCs w:val="24"/>
          <w:lang w:val="en-GB"/>
        </w:rPr>
        <w:t xml:space="preserve"> and of double bonds</w:t>
      </w:r>
      <w:r w:rsidR="00E86EFC">
        <w:rPr>
          <w:sz w:val="24"/>
          <w:szCs w:val="24"/>
          <w:lang w:val="en-GB"/>
        </w:rPr>
        <w:t xml:space="preserve"> on the acyl chains</w:t>
      </w:r>
      <w:r w:rsidRPr="00E86EFC">
        <w:rPr>
          <w:sz w:val="24"/>
          <w:szCs w:val="24"/>
          <w:lang w:val="en-GB"/>
        </w:rPr>
        <w:t>; is used when the regiochemistry and stereochemistry is unknown</w:t>
      </w:r>
      <w:r w:rsidR="00E86EFC">
        <w:rPr>
          <w:sz w:val="24"/>
          <w:szCs w:val="24"/>
          <w:lang w:val="en-GB"/>
        </w:rPr>
        <w:fldChar w:fldCharType="begin" w:fldLock="1"/>
      </w:r>
      <w:r w:rsidR="00FD22D8">
        <w:rPr>
          <w:sz w:val="24"/>
          <w:szCs w:val="24"/>
          <w:lang w:val="en-GB"/>
        </w:rPr>
        <w:instrText>ADDIN CSL_CITATION { "citationItems" : [ { "id" : "ITEM-1", "itemData" : { "DOI" : "10.1194/jlr.M033506", "ISSN" : "00222275", "PMID" : "23549332", "abstract" : "There is a need for a standardized, practical annotation for structures of lipid species derived from mass spectrometric approaches; i.e., for high-throughput data obtained from instruments operating in either high- or low-resolution modes. This proposal is based on common, officially accepted terms and builds upon the LIPID MAPS terminology. It aims to add defined levels of information below the LIPID MAPS nomenclature, as detailed chemical structures, including stereochemistry, are usually not automatically provided by mass spectrometric analysis. To this end, rules for lipid species annotation were developed that reflect the structural information derived from the analysis. For example, commonly used head group-specific analysis of glycerophospholipids (GP) by low-resolution instruments is neither capable of differentiating the fatty acids linked to the glycerol backbone nor able to define their bond type (ester, alkyl-, or alk-1-enyl-ether). This and other missing structural information is covered by the proposed shorthand notation presented here. Beyond GPs, we provide shorthand notation for fatty acids/acyls (FA), glycerolipids (GL), sphingolipids (SP), and sterols (ST). In summary, this defined shorthand nomenclature provides a standard methodology for reporting lipid species from mass spectrometric analysis and for constructing databases. Copyright \u00a9 2013 by the American Society for Biochemistry and Molecular Biology, Inc.", "author" : [ { "dropping-particle" : "", "family" : "Liebisch", "given" : "Gerhard", "non-dropping-particle" : "", "parse-names" : false, "suffix" : "" }, { "dropping-particle" : "", "family" : "Vizca\u00edno", "given" : "Juan Antonio", "non-dropping-particle" : "", "parse-names" : false, "suffix" : "" }, { "dropping-particle" : "", "family" : "K\u00f6feler", "given" : "Harald", "non-dropping-particle" : "", "parse-names" : false, "suffix" : "" }, { "dropping-particle" : "", "family" : "Tr\u00f6tzm\u00fcller", "given" : "Martin", "non-dropping-particle" : "", "parse-names" : false, "suffix" : "" }, { "dropping-particle" : "", "family" : "Griffiths", "given" : "William J.", "non-dropping-particle" : "", "parse-names" : false, "suffix" : "" }, { "dropping-particle" : "", "family" : "Schmitz", "given" : "Gerd", "non-dropping-particle" : "", "parse-names" : false, "suffix" : "" }, { "dropping-particle" : "", "family" : "Spener", "given" : "Friedrich", "non-dropping-particle" : "", "parse-names" : false, "suffix" : "" }, { "dropping-particle" : "", "family" : "Wakelam", "given" : "Michael J.O.", "non-dropping-particle" : "", "parse-names" : false, "suffix" : "" } ], "container-title" : "Journal of Lipid Research", "id" : "ITEM-1", "issue" : "6", "issued" : { "date-parts" : [ [ "2013" ] ] }, "page" : "1523-1530", "title" : "Shorthand notation for lipid structures derived from mass spectrometry", "type" : "article-journal", "volume" : "54" }, "uris" : [ "http://www.mendeley.com/documents/?uuid=f8fa70a2-f927-4674-a2d3-4ea2997335c0" ] } ], "mendeley" : { "formattedCitation" : "&lt;sup&gt;46&lt;/sup&gt;", "plainTextFormattedCitation" : "46", "previouslyFormattedCitation" : "&lt;sup&gt;45&lt;/sup&gt;" }, "properties" : { "noteIndex" : 0 }, "schema" : "https://github.com/citation-style-language/schema/raw/master/csl-citation.json" }</w:instrText>
      </w:r>
      <w:r w:rsidR="00E86EFC">
        <w:rPr>
          <w:sz w:val="24"/>
          <w:szCs w:val="24"/>
          <w:lang w:val="en-GB"/>
        </w:rPr>
        <w:fldChar w:fldCharType="separate"/>
      </w:r>
      <w:r w:rsidR="00FD22D8" w:rsidRPr="00FD22D8">
        <w:rPr>
          <w:noProof/>
          <w:sz w:val="24"/>
          <w:szCs w:val="24"/>
          <w:vertAlign w:val="superscript"/>
          <w:lang w:val="en-GB"/>
        </w:rPr>
        <w:t>46</w:t>
      </w:r>
      <w:r w:rsidR="00E86EFC">
        <w:rPr>
          <w:sz w:val="24"/>
          <w:szCs w:val="24"/>
          <w:lang w:val="en-GB"/>
        </w:rPr>
        <w:fldChar w:fldCharType="end"/>
      </w:r>
      <w:r w:rsidRPr="00E86EFC">
        <w:rPr>
          <w:sz w:val="24"/>
          <w:szCs w:val="24"/>
          <w:lang w:val="en-GB"/>
        </w:rPr>
        <w:t xml:space="preserve">. As an example PE(36:1) corresponds to a </w:t>
      </w:r>
      <w:r w:rsidR="00E86EFC" w:rsidRPr="00E86EFC">
        <w:rPr>
          <w:sz w:val="24"/>
          <w:szCs w:val="24"/>
          <w:lang w:val="en-GB"/>
        </w:rPr>
        <w:t>p</w:t>
      </w:r>
      <w:r w:rsidRPr="00E86EFC">
        <w:rPr>
          <w:sz w:val="24"/>
          <w:szCs w:val="24"/>
          <w:lang w:val="en-GB"/>
        </w:rPr>
        <w:t>hosphat</w:t>
      </w:r>
      <w:r w:rsidR="00DB14DE">
        <w:rPr>
          <w:sz w:val="24"/>
          <w:szCs w:val="24"/>
          <w:lang w:val="en-GB"/>
        </w:rPr>
        <w:t>idylethanolamine with 36 carbon atoms</w:t>
      </w:r>
      <w:r w:rsidRPr="00E86EFC">
        <w:rPr>
          <w:sz w:val="24"/>
          <w:szCs w:val="24"/>
          <w:lang w:val="en-GB"/>
        </w:rPr>
        <w:t xml:space="preserve"> and 1 double bond</w:t>
      </w:r>
      <w:r w:rsidR="00DC3616">
        <w:rPr>
          <w:sz w:val="24"/>
          <w:szCs w:val="24"/>
          <w:lang w:val="en-GB"/>
        </w:rPr>
        <w:t xml:space="preserve"> somewhere</w:t>
      </w:r>
      <w:r w:rsidR="00E86EFC">
        <w:rPr>
          <w:sz w:val="24"/>
          <w:szCs w:val="24"/>
          <w:lang w:val="en-GB"/>
        </w:rPr>
        <w:t xml:space="preserve"> on </w:t>
      </w:r>
      <w:r w:rsidR="00217872">
        <w:rPr>
          <w:sz w:val="24"/>
          <w:szCs w:val="24"/>
          <w:lang w:val="en-GB"/>
        </w:rPr>
        <w:t xml:space="preserve">one of </w:t>
      </w:r>
      <w:r w:rsidR="00E86EFC">
        <w:rPr>
          <w:sz w:val="24"/>
          <w:szCs w:val="24"/>
          <w:lang w:val="en-GB"/>
        </w:rPr>
        <w:t xml:space="preserve">the </w:t>
      </w:r>
      <w:r w:rsidR="00217872">
        <w:rPr>
          <w:sz w:val="24"/>
          <w:szCs w:val="24"/>
          <w:lang w:val="en-GB"/>
        </w:rPr>
        <w:t xml:space="preserve">two </w:t>
      </w:r>
      <w:r w:rsidR="00E86EFC">
        <w:rPr>
          <w:sz w:val="24"/>
          <w:szCs w:val="24"/>
          <w:lang w:val="en-GB"/>
        </w:rPr>
        <w:t>acyl chains.</w:t>
      </w:r>
    </w:p>
    <w:p w14:paraId="07EFC03E" w14:textId="77777777" w:rsidR="00930169" w:rsidRPr="00A278C3" w:rsidRDefault="00C00578">
      <w:pPr>
        <w:rPr>
          <w:rFonts w:cstheme="minorHAnsi"/>
          <w:b/>
          <w:sz w:val="24"/>
          <w:szCs w:val="24"/>
          <w:lang w:val="en-GB"/>
        </w:rPr>
      </w:pPr>
      <w:r w:rsidRPr="00A278C3">
        <w:rPr>
          <w:rFonts w:cstheme="minorHAnsi"/>
          <w:b/>
          <w:sz w:val="24"/>
          <w:szCs w:val="24"/>
          <w:lang w:val="en-GB"/>
        </w:rPr>
        <w:t>Results and discussions</w:t>
      </w:r>
    </w:p>
    <w:p w14:paraId="670F32B9" w14:textId="5CAB0A22" w:rsidR="00A61342" w:rsidRPr="00A61342" w:rsidRDefault="00A61342" w:rsidP="00A61342">
      <w:pPr>
        <w:spacing w:after="0"/>
        <w:jc w:val="both"/>
        <w:rPr>
          <w:rFonts w:cstheme="minorHAnsi"/>
          <w:b/>
          <w:i/>
          <w:sz w:val="24"/>
          <w:szCs w:val="24"/>
          <w:lang w:val="en-GB"/>
        </w:rPr>
      </w:pPr>
      <w:r w:rsidRPr="00A61342">
        <w:rPr>
          <w:rFonts w:cstheme="minorHAnsi"/>
          <w:b/>
          <w:i/>
          <w:sz w:val="24"/>
          <w:szCs w:val="24"/>
          <w:lang w:val="en-GB"/>
        </w:rPr>
        <w:t>K</w:t>
      </w:r>
      <w:r w:rsidR="00BD6B48">
        <w:rPr>
          <w:rFonts w:cstheme="minorHAnsi"/>
          <w:b/>
          <w:i/>
          <w:sz w:val="24"/>
          <w:szCs w:val="24"/>
          <w:lang w:val="en-GB"/>
        </w:rPr>
        <w:t>endrick</w:t>
      </w:r>
      <w:r w:rsidRPr="00A61342">
        <w:rPr>
          <w:rFonts w:cstheme="minorHAnsi"/>
          <w:b/>
          <w:i/>
          <w:sz w:val="24"/>
          <w:szCs w:val="24"/>
          <w:lang w:val="en-GB"/>
        </w:rPr>
        <w:t xml:space="preserve"> plot</w:t>
      </w:r>
      <w:r w:rsidR="00BD6B48">
        <w:rPr>
          <w:rFonts w:cstheme="minorHAnsi"/>
          <w:b/>
          <w:i/>
          <w:sz w:val="24"/>
          <w:szCs w:val="24"/>
          <w:lang w:val="en-GB"/>
        </w:rPr>
        <w:t>s and Kendrick differential</w:t>
      </w:r>
      <w:r w:rsidRPr="00A61342">
        <w:rPr>
          <w:rFonts w:cstheme="minorHAnsi"/>
          <w:b/>
          <w:i/>
          <w:sz w:val="24"/>
          <w:szCs w:val="24"/>
          <w:lang w:val="en-GB"/>
        </w:rPr>
        <w:t xml:space="preserve"> plot</w:t>
      </w:r>
      <w:r w:rsidR="00BD6B48">
        <w:rPr>
          <w:rFonts w:cstheme="minorHAnsi"/>
          <w:b/>
          <w:i/>
          <w:sz w:val="24"/>
          <w:szCs w:val="24"/>
          <w:lang w:val="en-GB"/>
        </w:rPr>
        <w:t>s</w:t>
      </w:r>
      <w:r w:rsidRPr="00A61342">
        <w:rPr>
          <w:rFonts w:cstheme="minorHAnsi"/>
          <w:b/>
          <w:i/>
          <w:sz w:val="24"/>
          <w:szCs w:val="24"/>
          <w:lang w:val="en-GB"/>
        </w:rPr>
        <w:t xml:space="preserve"> </w:t>
      </w:r>
      <w:r w:rsidR="00BD6B48">
        <w:rPr>
          <w:rFonts w:cstheme="minorHAnsi"/>
          <w:b/>
          <w:i/>
          <w:sz w:val="24"/>
          <w:szCs w:val="24"/>
          <w:lang w:val="en-GB"/>
        </w:rPr>
        <w:t xml:space="preserve">analysis </w:t>
      </w:r>
      <w:r w:rsidRPr="00A61342">
        <w:rPr>
          <w:rFonts w:cstheme="minorHAnsi"/>
          <w:b/>
          <w:i/>
          <w:sz w:val="24"/>
          <w:szCs w:val="24"/>
          <w:lang w:val="en-GB"/>
        </w:rPr>
        <w:t>concept for lipidomics</w:t>
      </w:r>
    </w:p>
    <w:p w14:paraId="67662EFC" w14:textId="58BBDE3B" w:rsidR="00BD6B48" w:rsidRPr="00861934" w:rsidRDefault="00D26912" w:rsidP="00457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76" w:lineRule="auto"/>
        <w:jc w:val="both"/>
        <w:rPr>
          <w:sz w:val="24"/>
          <w:szCs w:val="24"/>
          <w:lang w:val="en-GB"/>
        </w:rPr>
      </w:pPr>
      <w:r>
        <w:rPr>
          <w:rFonts w:cstheme="minorHAnsi"/>
          <w:sz w:val="24"/>
          <w:szCs w:val="24"/>
          <w:lang w:val="en-GB"/>
        </w:rPr>
        <w:t xml:space="preserve">The </w:t>
      </w:r>
      <w:r w:rsidR="00BD6B48" w:rsidRPr="00A278C3">
        <w:rPr>
          <w:rFonts w:cstheme="minorHAnsi"/>
          <w:sz w:val="24"/>
          <w:szCs w:val="24"/>
          <w:lang w:val="en-GB"/>
        </w:rPr>
        <w:t xml:space="preserve">Kendrick plot is a two-dimensional projection of atomic composition space where the X-axis corresponds to the Kendrick mass (KM) or the </w:t>
      </w:r>
      <w:r w:rsidR="00BD6B48" w:rsidRPr="00A278C3">
        <w:rPr>
          <w:rFonts w:cstheme="minorHAnsi"/>
          <w:i/>
          <w:sz w:val="24"/>
          <w:szCs w:val="24"/>
          <w:lang w:val="en-GB"/>
        </w:rPr>
        <w:t>m/z</w:t>
      </w:r>
      <w:r w:rsidR="00295F34">
        <w:rPr>
          <w:rFonts w:cstheme="minorHAnsi"/>
          <w:i/>
          <w:sz w:val="24"/>
          <w:szCs w:val="24"/>
          <w:lang w:val="en-GB"/>
        </w:rPr>
        <w:t>,</w:t>
      </w:r>
      <w:r w:rsidR="00BD6B48" w:rsidRPr="00A278C3">
        <w:rPr>
          <w:rFonts w:cstheme="minorHAnsi"/>
          <w:sz w:val="24"/>
          <w:szCs w:val="24"/>
          <w:lang w:val="en-GB"/>
        </w:rPr>
        <w:t xml:space="preserve"> and the Y-axis corresponds to</w:t>
      </w:r>
      <w:r w:rsidR="00BD6B48">
        <w:rPr>
          <w:rFonts w:cstheme="minorHAnsi"/>
          <w:sz w:val="24"/>
          <w:szCs w:val="24"/>
          <w:lang w:val="en-GB"/>
        </w:rPr>
        <w:t xml:space="preserve"> the Kendrick mass defect (KMD).</w:t>
      </w:r>
      <w:r w:rsidR="00756D65">
        <w:rPr>
          <w:sz w:val="24"/>
          <w:szCs w:val="24"/>
          <w:lang w:val="en-GB"/>
        </w:rPr>
        <w:t xml:space="preserve"> KMD is based on the molecular formula </w:t>
      </w:r>
      <w:r>
        <w:rPr>
          <w:sz w:val="24"/>
          <w:szCs w:val="24"/>
          <w:lang w:val="en-GB"/>
        </w:rPr>
        <w:t xml:space="preserve">only </w:t>
      </w:r>
      <w:r w:rsidR="00756D65">
        <w:rPr>
          <w:sz w:val="24"/>
          <w:szCs w:val="24"/>
          <w:lang w:val="en-GB"/>
        </w:rPr>
        <w:t>and does</w:t>
      </w:r>
      <w:r w:rsidR="006F508B">
        <w:rPr>
          <w:sz w:val="24"/>
          <w:szCs w:val="24"/>
          <w:lang w:val="en-GB"/>
        </w:rPr>
        <w:t xml:space="preserve"> not discriminate</w:t>
      </w:r>
      <w:r w:rsidR="00756D65">
        <w:rPr>
          <w:sz w:val="24"/>
          <w:szCs w:val="24"/>
          <w:lang w:val="en-GB"/>
        </w:rPr>
        <w:t xml:space="preserve"> </w:t>
      </w:r>
      <w:r w:rsidR="00756D65" w:rsidRPr="00756D65">
        <w:rPr>
          <w:sz w:val="24"/>
          <w:szCs w:val="24"/>
          <w:lang w:val="en-GB"/>
        </w:rPr>
        <w:t>structural isomers</w:t>
      </w:r>
      <w:r w:rsidR="00756D65">
        <w:rPr>
          <w:sz w:val="24"/>
          <w:szCs w:val="24"/>
          <w:lang w:val="en-GB"/>
        </w:rPr>
        <w:t xml:space="preserve">. </w:t>
      </w:r>
      <w:r w:rsidR="00BD6B48" w:rsidRPr="00925805">
        <w:rPr>
          <w:rFonts w:cstheme="minorHAnsi"/>
          <w:sz w:val="24"/>
          <w:szCs w:val="24"/>
          <w:lang w:val="en-GB"/>
        </w:rPr>
        <w:t>Using CH</w:t>
      </w:r>
      <w:r w:rsidR="00BD6B48" w:rsidRPr="00925805">
        <w:rPr>
          <w:rFonts w:cstheme="minorHAnsi"/>
          <w:sz w:val="24"/>
          <w:szCs w:val="24"/>
          <w:vertAlign w:val="subscript"/>
          <w:lang w:val="en-GB"/>
        </w:rPr>
        <w:t>2</w:t>
      </w:r>
      <w:r w:rsidR="00BD6B48" w:rsidRPr="00925805">
        <w:rPr>
          <w:rFonts w:cstheme="minorHAnsi"/>
          <w:sz w:val="24"/>
          <w:szCs w:val="24"/>
          <w:lang w:val="en-GB"/>
        </w:rPr>
        <w:t xml:space="preserve"> as Kendrick reference (KR), all lipids that vary</w:t>
      </w:r>
      <w:r w:rsidR="003612C2">
        <w:rPr>
          <w:rFonts w:cstheme="minorHAnsi"/>
          <w:sz w:val="24"/>
          <w:szCs w:val="24"/>
          <w:lang w:val="en-GB"/>
        </w:rPr>
        <w:t xml:space="preserve"> only</w:t>
      </w:r>
      <w:r w:rsidR="00BD6B48" w:rsidRPr="00925805">
        <w:rPr>
          <w:rFonts w:cstheme="minorHAnsi"/>
          <w:sz w:val="24"/>
          <w:szCs w:val="24"/>
          <w:lang w:val="en-GB"/>
        </w:rPr>
        <w:t xml:space="preserve"> </w:t>
      </w:r>
      <w:r w:rsidR="003612C2">
        <w:rPr>
          <w:rFonts w:cstheme="minorHAnsi"/>
          <w:sz w:val="24"/>
          <w:szCs w:val="24"/>
          <w:lang w:val="en-GB"/>
        </w:rPr>
        <w:t xml:space="preserve">in </w:t>
      </w:r>
      <w:r>
        <w:rPr>
          <w:rFonts w:cstheme="minorHAnsi"/>
          <w:sz w:val="24"/>
          <w:szCs w:val="24"/>
          <w:lang w:val="en-GB"/>
        </w:rPr>
        <w:t>the</w:t>
      </w:r>
      <w:r w:rsidR="00BD6B48" w:rsidRPr="00925805">
        <w:rPr>
          <w:rFonts w:cstheme="minorHAnsi"/>
          <w:sz w:val="24"/>
          <w:szCs w:val="24"/>
          <w:lang w:val="en-GB"/>
        </w:rPr>
        <w:t xml:space="preserve"> number of CH</w:t>
      </w:r>
      <w:r w:rsidR="00BD6B48" w:rsidRPr="00925805">
        <w:rPr>
          <w:rFonts w:cstheme="minorHAnsi"/>
          <w:sz w:val="24"/>
          <w:szCs w:val="24"/>
          <w:vertAlign w:val="subscript"/>
          <w:lang w:val="en-GB"/>
        </w:rPr>
        <w:t>2</w:t>
      </w:r>
      <w:r w:rsidR="00BD6B48" w:rsidRPr="00925805">
        <w:rPr>
          <w:rFonts w:cstheme="minorHAnsi"/>
          <w:sz w:val="24"/>
          <w:szCs w:val="24"/>
          <w:lang w:val="en-GB"/>
        </w:rPr>
        <w:t xml:space="preserve"> unit</w:t>
      </w:r>
      <w:r>
        <w:rPr>
          <w:rFonts w:cstheme="minorHAnsi"/>
          <w:sz w:val="24"/>
          <w:szCs w:val="24"/>
          <w:lang w:val="en-GB"/>
        </w:rPr>
        <w:t>s</w:t>
      </w:r>
      <w:r w:rsidR="00BD6B48" w:rsidRPr="00925805">
        <w:rPr>
          <w:rFonts w:cstheme="minorHAnsi"/>
          <w:sz w:val="24"/>
          <w:szCs w:val="24"/>
          <w:lang w:val="en-GB"/>
        </w:rPr>
        <w:t xml:space="preserve"> </w:t>
      </w:r>
      <w:r>
        <w:rPr>
          <w:rFonts w:cstheme="minorHAnsi"/>
          <w:sz w:val="24"/>
          <w:szCs w:val="24"/>
          <w:lang w:val="en-GB"/>
        </w:rPr>
        <w:t xml:space="preserve">will show the same KMD and will be placed on </w:t>
      </w:r>
      <w:r w:rsidR="00217872">
        <w:rPr>
          <w:rFonts w:cstheme="minorHAnsi"/>
          <w:sz w:val="24"/>
          <w:szCs w:val="24"/>
          <w:lang w:val="en-GB"/>
        </w:rPr>
        <w:t>the same</w:t>
      </w:r>
      <w:r>
        <w:rPr>
          <w:rFonts w:cstheme="minorHAnsi"/>
          <w:sz w:val="24"/>
          <w:szCs w:val="24"/>
          <w:lang w:val="en-GB"/>
        </w:rPr>
        <w:t xml:space="preserve"> horizontal line. They can be </w:t>
      </w:r>
      <w:r w:rsidR="00BD6B48" w:rsidRPr="00925805">
        <w:rPr>
          <w:rFonts w:cstheme="minorHAnsi"/>
          <w:sz w:val="24"/>
          <w:szCs w:val="24"/>
          <w:lang w:val="en-GB"/>
        </w:rPr>
        <w:t xml:space="preserve">related to a lipid </w:t>
      </w:r>
      <w:r w:rsidR="005B1FC7">
        <w:rPr>
          <w:rFonts w:cstheme="minorHAnsi"/>
          <w:sz w:val="24"/>
          <w:szCs w:val="24"/>
          <w:lang w:val="en-GB"/>
        </w:rPr>
        <w:t>class</w:t>
      </w:r>
      <w:r>
        <w:rPr>
          <w:rFonts w:cstheme="minorHAnsi"/>
          <w:sz w:val="24"/>
          <w:szCs w:val="24"/>
          <w:lang w:val="en-GB"/>
        </w:rPr>
        <w:t>.</w:t>
      </w:r>
      <w:r w:rsidR="00BD6B48" w:rsidRPr="00925805">
        <w:rPr>
          <w:rFonts w:cstheme="minorHAnsi"/>
          <w:sz w:val="24"/>
          <w:szCs w:val="24"/>
          <w:lang w:val="en-GB"/>
        </w:rPr>
        <w:t xml:space="preserve"> </w:t>
      </w:r>
      <w:r w:rsidR="00384C0A">
        <w:rPr>
          <w:rFonts w:cstheme="minorHAnsi"/>
          <w:sz w:val="24"/>
          <w:szCs w:val="24"/>
          <w:lang w:val="en-GB"/>
        </w:rPr>
        <w:t>T</w:t>
      </w:r>
      <w:r w:rsidR="00BD6B48" w:rsidRPr="00A278C3">
        <w:rPr>
          <w:rFonts w:cstheme="minorHAnsi"/>
          <w:sz w:val="24"/>
          <w:szCs w:val="24"/>
          <w:lang w:val="en-GB"/>
        </w:rPr>
        <w:t xml:space="preserve">he unsaturation level, </w:t>
      </w:r>
      <w:r w:rsidR="00384C0A">
        <w:rPr>
          <w:rFonts w:cstheme="minorHAnsi"/>
          <w:sz w:val="24"/>
          <w:szCs w:val="24"/>
          <w:lang w:val="en-GB"/>
        </w:rPr>
        <w:t>or modifications different than the extension of the CH</w:t>
      </w:r>
      <w:r w:rsidR="00384C0A" w:rsidRPr="002F4D17">
        <w:rPr>
          <w:rFonts w:cstheme="minorHAnsi"/>
          <w:sz w:val="24"/>
          <w:szCs w:val="24"/>
          <w:vertAlign w:val="subscript"/>
          <w:lang w:val="en-GB"/>
        </w:rPr>
        <w:t>2</w:t>
      </w:r>
      <w:r w:rsidR="00384C0A">
        <w:rPr>
          <w:rFonts w:cstheme="minorHAnsi"/>
          <w:sz w:val="24"/>
          <w:szCs w:val="24"/>
          <w:lang w:val="en-GB"/>
        </w:rPr>
        <w:t xml:space="preserve"> units number</w:t>
      </w:r>
      <w:r w:rsidR="00217872">
        <w:rPr>
          <w:rFonts w:cstheme="minorHAnsi"/>
          <w:sz w:val="24"/>
          <w:szCs w:val="24"/>
          <w:lang w:val="en-GB"/>
        </w:rPr>
        <w:t>,</w:t>
      </w:r>
      <w:r w:rsidR="00384C0A">
        <w:rPr>
          <w:rFonts w:cstheme="minorHAnsi"/>
          <w:sz w:val="24"/>
          <w:szCs w:val="24"/>
          <w:lang w:val="en-GB"/>
        </w:rPr>
        <w:t xml:space="preserve"> will shi</w:t>
      </w:r>
      <w:r w:rsidR="005B1FC7">
        <w:rPr>
          <w:rFonts w:cstheme="minorHAnsi"/>
          <w:sz w:val="24"/>
          <w:szCs w:val="24"/>
          <w:lang w:val="en-GB"/>
        </w:rPr>
        <w:t>f</w:t>
      </w:r>
      <w:r w:rsidR="00384C0A">
        <w:rPr>
          <w:rFonts w:cstheme="minorHAnsi"/>
          <w:sz w:val="24"/>
          <w:szCs w:val="24"/>
          <w:lang w:val="en-GB"/>
        </w:rPr>
        <w:t>t the corresponding compounds</w:t>
      </w:r>
      <w:r w:rsidR="003612C2">
        <w:rPr>
          <w:rFonts w:cstheme="minorHAnsi"/>
          <w:sz w:val="24"/>
          <w:szCs w:val="24"/>
          <w:lang w:val="en-GB"/>
        </w:rPr>
        <w:t xml:space="preserve"> to</w:t>
      </w:r>
      <w:r w:rsidR="00384C0A">
        <w:rPr>
          <w:rFonts w:cstheme="minorHAnsi"/>
          <w:sz w:val="24"/>
          <w:szCs w:val="24"/>
          <w:lang w:val="en-GB"/>
        </w:rPr>
        <w:t xml:space="preserve"> a parallel line</w:t>
      </w:r>
      <w:r w:rsidR="00BD6B48" w:rsidRPr="00A278C3">
        <w:rPr>
          <w:rFonts w:cstheme="minorHAnsi"/>
          <w:sz w:val="24"/>
          <w:szCs w:val="24"/>
          <w:lang w:val="en-GB"/>
        </w:rPr>
        <w:t xml:space="preserve">. </w:t>
      </w:r>
      <w:r w:rsidR="00384C0A">
        <w:rPr>
          <w:rFonts w:cstheme="minorHAnsi"/>
          <w:sz w:val="24"/>
          <w:szCs w:val="24"/>
          <w:lang w:val="en-GB"/>
        </w:rPr>
        <w:t>The Kendrick plot</w:t>
      </w:r>
      <w:r w:rsidR="00BD6B48" w:rsidRPr="00A278C3">
        <w:rPr>
          <w:rFonts w:cstheme="minorHAnsi"/>
          <w:sz w:val="24"/>
          <w:szCs w:val="24"/>
          <w:lang w:val="en-GB"/>
        </w:rPr>
        <w:t xml:space="preserve"> allow</w:t>
      </w:r>
      <w:r w:rsidR="00384C0A">
        <w:rPr>
          <w:rFonts w:cstheme="minorHAnsi"/>
          <w:sz w:val="24"/>
          <w:szCs w:val="24"/>
          <w:lang w:val="en-GB"/>
        </w:rPr>
        <w:t>s</w:t>
      </w:r>
      <w:r w:rsidR="00BD6B48" w:rsidRPr="00A278C3">
        <w:rPr>
          <w:rFonts w:cstheme="minorHAnsi"/>
          <w:sz w:val="24"/>
          <w:szCs w:val="24"/>
          <w:lang w:val="en-GB"/>
        </w:rPr>
        <w:t xml:space="preserve"> a </w:t>
      </w:r>
      <w:r w:rsidR="00BD6B48" w:rsidRPr="00A278C3">
        <w:rPr>
          <w:sz w:val="24"/>
          <w:szCs w:val="24"/>
          <w:lang w:val="en-GB"/>
        </w:rPr>
        <w:t xml:space="preserve">rapid visualisation of the lipids by </w:t>
      </w:r>
      <w:r w:rsidR="005B1FC7">
        <w:rPr>
          <w:sz w:val="24"/>
          <w:szCs w:val="24"/>
          <w:lang w:val="en-GB"/>
        </w:rPr>
        <w:t xml:space="preserve">classes </w:t>
      </w:r>
      <w:r w:rsidR="00BD6B48" w:rsidRPr="00A278C3">
        <w:rPr>
          <w:sz w:val="24"/>
          <w:szCs w:val="24"/>
          <w:lang w:val="en-GB"/>
        </w:rPr>
        <w:t xml:space="preserve">and by </w:t>
      </w:r>
      <w:r w:rsidR="00BD6B48">
        <w:rPr>
          <w:sz w:val="24"/>
          <w:szCs w:val="24"/>
          <w:lang w:val="en-GB"/>
        </w:rPr>
        <w:t xml:space="preserve">degree of </w:t>
      </w:r>
      <w:r w:rsidR="00BD6B48" w:rsidRPr="00A278C3">
        <w:rPr>
          <w:sz w:val="24"/>
          <w:szCs w:val="24"/>
          <w:lang w:val="en-GB"/>
        </w:rPr>
        <w:t>unsaturation</w:t>
      </w:r>
      <w:r w:rsidR="00BD6B48">
        <w:rPr>
          <w:sz w:val="24"/>
          <w:szCs w:val="24"/>
          <w:lang w:val="en-GB"/>
        </w:rPr>
        <w:t xml:space="preserve"> (double bond index)</w:t>
      </w:r>
      <w:r w:rsidR="00BD6B48" w:rsidRPr="00A278C3">
        <w:rPr>
          <w:sz w:val="24"/>
          <w:szCs w:val="24"/>
          <w:lang w:val="en-GB"/>
        </w:rPr>
        <w:t xml:space="preserve">. </w:t>
      </w:r>
      <w:r w:rsidR="00384C0A">
        <w:rPr>
          <w:sz w:val="24"/>
          <w:szCs w:val="24"/>
          <w:lang w:val="en-GB"/>
        </w:rPr>
        <w:t>As a</w:t>
      </w:r>
      <w:r w:rsidR="00BD6B48" w:rsidRPr="00A278C3">
        <w:rPr>
          <w:sz w:val="24"/>
          <w:szCs w:val="24"/>
          <w:lang w:val="en-GB"/>
        </w:rPr>
        <w:t>ll lipid</w:t>
      </w:r>
      <w:r w:rsidR="00BD6B48">
        <w:rPr>
          <w:sz w:val="24"/>
          <w:szCs w:val="24"/>
          <w:lang w:val="en-GB"/>
        </w:rPr>
        <w:t>s</w:t>
      </w:r>
      <w:r w:rsidR="00BD6B48" w:rsidRPr="00A278C3">
        <w:rPr>
          <w:sz w:val="24"/>
          <w:szCs w:val="24"/>
          <w:lang w:val="en-GB"/>
        </w:rPr>
        <w:t xml:space="preserve"> </w:t>
      </w:r>
      <w:r w:rsidR="006F508B">
        <w:rPr>
          <w:sz w:val="24"/>
          <w:szCs w:val="24"/>
          <w:lang w:val="en-GB"/>
        </w:rPr>
        <w:t>belonging to the same</w:t>
      </w:r>
      <w:r w:rsidR="00BD6B48" w:rsidRPr="00A278C3">
        <w:rPr>
          <w:sz w:val="24"/>
          <w:szCs w:val="24"/>
          <w:lang w:val="en-GB"/>
        </w:rPr>
        <w:t xml:space="preserve"> </w:t>
      </w:r>
      <w:r w:rsidR="00217872">
        <w:rPr>
          <w:sz w:val="24"/>
          <w:szCs w:val="24"/>
          <w:lang w:val="en-GB"/>
        </w:rPr>
        <w:t>series</w:t>
      </w:r>
      <w:r w:rsidR="00BD6B48" w:rsidRPr="00A278C3">
        <w:rPr>
          <w:sz w:val="24"/>
          <w:szCs w:val="24"/>
          <w:lang w:val="en-GB"/>
        </w:rPr>
        <w:t xml:space="preserve"> can be </w:t>
      </w:r>
      <w:r w:rsidR="006F508B">
        <w:rPr>
          <w:sz w:val="24"/>
          <w:szCs w:val="24"/>
          <w:lang w:val="en-GB"/>
        </w:rPr>
        <w:t>found</w:t>
      </w:r>
      <w:r w:rsidR="00BD6B48" w:rsidRPr="00A278C3">
        <w:rPr>
          <w:sz w:val="24"/>
          <w:szCs w:val="24"/>
          <w:lang w:val="en-GB"/>
        </w:rPr>
        <w:t xml:space="preserve"> </w:t>
      </w:r>
      <w:r w:rsidR="006F508B">
        <w:rPr>
          <w:sz w:val="24"/>
          <w:szCs w:val="24"/>
          <w:lang w:val="en-GB"/>
        </w:rPr>
        <w:t>on the same horizontal line</w:t>
      </w:r>
      <w:r w:rsidR="00384C0A">
        <w:rPr>
          <w:sz w:val="24"/>
          <w:szCs w:val="24"/>
          <w:lang w:val="en-GB"/>
        </w:rPr>
        <w:t xml:space="preserve">, </w:t>
      </w:r>
      <w:r w:rsidR="00BD6B48" w:rsidRPr="00A278C3">
        <w:rPr>
          <w:sz w:val="24"/>
          <w:szCs w:val="24"/>
          <w:lang w:val="en-GB"/>
        </w:rPr>
        <w:t xml:space="preserve">the identification of </w:t>
      </w:r>
      <w:r w:rsidR="006F508B">
        <w:rPr>
          <w:sz w:val="24"/>
          <w:szCs w:val="24"/>
          <w:lang w:val="en-GB"/>
        </w:rPr>
        <w:t>one of its</w:t>
      </w:r>
      <w:r w:rsidR="00BD6B48" w:rsidRPr="00A278C3">
        <w:rPr>
          <w:sz w:val="24"/>
          <w:szCs w:val="24"/>
          <w:lang w:val="en-GB"/>
        </w:rPr>
        <w:t xml:space="preserve"> </w:t>
      </w:r>
      <w:r w:rsidR="00E53786">
        <w:rPr>
          <w:sz w:val="24"/>
          <w:szCs w:val="24"/>
          <w:lang w:val="en-GB"/>
        </w:rPr>
        <w:t>member</w:t>
      </w:r>
      <w:r w:rsidR="006F508B">
        <w:rPr>
          <w:sz w:val="24"/>
          <w:szCs w:val="24"/>
          <w:lang w:val="en-GB"/>
        </w:rPr>
        <w:t>s</w:t>
      </w:r>
      <w:r w:rsidR="00384C0A">
        <w:rPr>
          <w:sz w:val="24"/>
          <w:szCs w:val="24"/>
          <w:lang w:val="en-GB"/>
        </w:rPr>
        <w:t xml:space="preserve"> helps finding the others</w:t>
      </w:r>
      <w:r w:rsidR="006F508B">
        <w:rPr>
          <w:sz w:val="24"/>
          <w:szCs w:val="24"/>
          <w:lang w:val="en-GB"/>
        </w:rPr>
        <w:t xml:space="preserve">. </w:t>
      </w:r>
      <w:r w:rsidR="00B87207">
        <w:rPr>
          <w:rFonts w:cstheme="minorHAnsi"/>
          <w:sz w:val="24"/>
          <w:szCs w:val="24"/>
          <w:lang w:val="en-GB"/>
        </w:rPr>
        <w:t xml:space="preserve">Replacing a proton by a cation will shift the plot in the </w:t>
      </w:r>
      <w:r w:rsidR="00B87207" w:rsidRPr="009878D3">
        <w:rPr>
          <w:rFonts w:cstheme="minorHAnsi"/>
          <w:i/>
          <w:sz w:val="24"/>
          <w:szCs w:val="24"/>
          <w:lang w:val="en-GB"/>
        </w:rPr>
        <w:t>m/z</w:t>
      </w:r>
      <w:r w:rsidR="00B87207">
        <w:rPr>
          <w:rFonts w:cstheme="minorHAnsi"/>
          <w:sz w:val="24"/>
          <w:szCs w:val="24"/>
          <w:lang w:val="en-GB"/>
        </w:rPr>
        <w:t xml:space="preserve"> and </w:t>
      </w:r>
      <w:r w:rsidR="00B87207" w:rsidRPr="00861934">
        <w:rPr>
          <w:rFonts w:cstheme="minorHAnsi"/>
          <w:sz w:val="24"/>
          <w:szCs w:val="24"/>
          <w:lang w:val="en-GB"/>
        </w:rPr>
        <w:t>KMD axis and the cationized lipid</w:t>
      </w:r>
      <w:r w:rsidR="00217872" w:rsidRPr="00861934">
        <w:rPr>
          <w:rFonts w:cstheme="minorHAnsi"/>
          <w:sz w:val="24"/>
          <w:szCs w:val="24"/>
          <w:lang w:val="en-GB"/>
        </w:rPr>
        <w:t>s</w:t>
      </w:r>
      <w:r w:rsidR="00B87207" w:rsidRPr="00861934">
        <w:rPr>
          <w:rFonts w:cstheme="minorHAnsi"/>
          <w:sz w:val="24"/>
          <w:szCs w:val="24"/>
          <w:lang w:val="en-GB"/>
        </w:rPr>
        <w:t xml:space="preserve"> will </w:t>
      </w:r>
      <w:r w:rsidR="00217872" w:rsidRPr="00861934">
        <w:rPr>
          <w:rFonts w:cstheme="minorHAnsi"/>
          <w:sz w:val="24"/>
          <w:szCs w:val="24"/>
          <w:lang w:val="en-GB"/>
        </w:rPr>
        <w:t xml:space="preserve">then </w:t>
      </w:r>
      <w:r w:rsidR="00B87207" w:rsidRPr="00861934">
        <w:rPr>
          <w:rFonts w:cstheme="minorHAnsi"/>
          <w:sz w:val="24"/>
          <w:szCs w:val="24"/>
          <w:lang w:val="en-GB"/>
        </w:rPr>
        <w:t>appear as parallel lines</w:t>
      </w:r>
      <w:r w:rsidR="00217872" w:rsidRPr="00861934">
        <w:rPr>
          <w:rFonts w:cstheme="minorHAnsi"/>
          <w:sz w:val="24"/>
          <w:szCs w:val="24"/>
          <w:lang w:val="en-GB"/>
        </w:rPr>
        <w:t>,</w:t>
      </w:r>
      <w:r w:rsidR="00B87207" w:rsidRPr="00861934">
        <w:rPr>
          <w:sz w:val="24"/>
          <w:szCs w:val="24"/>
          <w:lang w:val="en-GB"/>
        </w:rPr>
        <w:t xml:space="preserve"> that can easily be </w:t>
      </w:r>
      <w:r w:rsidR="00D25397" w:rsidRPr="00861934">
        <w:rPr>
          <w:sz w:val="24"/>
          <w:szCs w:val="24"/>
          <w:lang w:val="en-GB"/>
        </w:rPr>
        <w:t>reassembled</w:t>
      </w:r>
      <w:r w:rsidR="00B87207" w:rsidRPr="00861934">
        <w:rPr>
          <w:sz w:val="24"/>
          <w:szCs w:val="24"/>
          <w:lang w:val="en-GB"/>
        </w:rPr>
        <w:t xml:space="preserve"> by software. </w:t>
      </w:r>
      <w:r w:rsidR="003612C2" w:rsidRPr="00861934">
        <w:rPr>
          <w:sz w:val="24"/>
          <w:szCs w:val="24"/>
          <w:lang w:val="en-GB"/>
        </w:rPr>
        <w:t xml:space="preserve">The </w:t>
      </w:r>
      <w:r w:rsidR="008B0E9C" w:rsidRPr="00861934">
        <w:rPr>
          <w:sz w:val="24"/>
          <w:szCs w:val="24"/>
          <w:lang w:val="en-GB"/>
        </w:rPr>
        <w:t>accurate</w:t>
      </w:r>
      <w:r w:rsidR="00BD6B48" w:rsidRPr="00861934">
        <w:rPr>
          <w:sz w:val="24"/>
          <w:szCs w:val="24"/>
          <w:lang w:val="en-GB"/>
        </w:rPr>
        <w:t xml:space="preserve"> mass</w:t>
      </w:r>
      <w:r w:rsidR="00B87207" w:rsidRPr="00861934">
        <w:rPr>
          <w:sz w:val="24"/>
          <w:szCs w:val="24"/>
          <w:lang w:val="en-GB"/>
        </w:rPr>
        <w:t xml:space="preserve">, isotopic </w:t>
      </w:r>
      <w:r w:rsidR="00B275BB" w:rsidRPr="00861934">
        <w:rPr>
          <w:sz w:val="24"/>
          <w:szCs w:val="24"/>
          <w:lang w:val="en-GB"/>
        </w:rPr>
        <w:t>signature,</w:t>
      </w:r>
      <w:r w:rsidR="00BD6B48" w:rsidRPr="00861934">
        <w:rPr>
          <w:sz w:val="24"/>
          <w:szCs w:val="24"/>
          <w:lang w:val="en-GB"/>
        </w:rPr>
        <w:t xml:space="preserve"> and </w:t>
      </w:r>
      <w:r w:rsidR="00B70141" w:rsidRPr="00861934">
        <w:rPr>
          <w:sz w:val="24"/>
          <w:szCs w:val="24"/>
          <w:lang w:val="en-GB"/>
        </w:rPr>
        <w:t>mapping</w:t>
      </w:r>
      <w:r w:rsidR="0090498B" w:rsidRPr="00861934">
        <w:rPr>
          <w:sz w:val="24"/>
          <w:szCs w:val="24"/>
          <w:lang w:val="en-GB"/>
        </w:rPr>
        <w:t xml:space="preserve"> </w:t>
      </w:r>
      <w:r w:rsidR="00B70141" w:rsidRPr="00861934">
        <w:rPr>
          <w:sz w:val="24"/>
          <w:szCs w:val="24"/>
          <w:lang w:val="en-GB"/>
        </w:rPr>
        <w:t xml:space="preserve">to </w:t>
      </w:r>
      <w:r w:rsidR="0090498B" w:rsidRPr="00861934">
        <w:rPr>
          <w:sz w:val="24"/>
          <w:szCs w:val="24"/>
          <w:lang w:val="en-GB"/>
        </w:rPr>
        <w:t>database</w:t>
      </w:r>
      <w:r w:rsidR="00B70141" w:rsidRPr="00861934">
        <w:rPr>
          <w:sz w:val="24"/>
          <w:szCs w:val="24"/>
          <w:lang w:val="en-GB"/>
        </w:rPr>
        <w:t>s</w:t>
      </w:r>
      <w:r w:rsidR="0090498B" w:rsidRPr="00861934">
        <w:rPr>
          <w:sz w:val="24"/>
          <w:szCs w:val="24"/>
          <w:lang w:val="en-GB"/>
        </w:rPr>
        <w:t xml:space="preserve"> such as LIPID MAPS</w:t>
      </w:r>
      <w:r w:rsidR="006F508B" w:rsidRPr="00861934">
        <w:rPr>
          <w:sz w:val="24"/>
          <w:szCs w:val="24"/>
          <w:lang w:val="en-GB"/>
        </w:rPr>
        <w:t xml:space="preserve"> </w:t>
      </w:r>
      <w:r w:rsidR="003612C2" w:rsidRPr="00861934">
        <w:rPr>
          <w:sz w:val="24"/>
          <w:szCs w:val="24"/>
          <w:lang w:val="en-GB"/>
        </w:rPr>
        <w:t xml:space="preserve">can </w:t>
      </w:r>
      <w:r w:rsidR="006F508B" w:rsidRPr="00861934">
        <w:rPr>
          <w:sz w:val="24"/>
          <w:szCs w:val="24"/>
          <w:lang w:val="en-GB"/>
        </w:rPr>
        <w:t>confirm the identification</w:t>
      </w:r>
      <w:r w:rsidR="0090498B" w:rsidRPr="00861934">
        <w:rPr>
          <w:sz w:val="24"/>
          <w:szCs w:val="24"/>
          <w:lang w:val="en-GB"/>
        </w:rPr>
        <w:t>.</w:t>
      </w:r>
    </w:p>
    <w:p w14:paraId="3CDBB5CB" w14:textId="7DB2249F" w:rsidR="005A79FA" w:rsidRPr="00861934" w:rsidRDefault="006F508B" w:rsidP="00457A2C">
      <w:pPr>
        <w:spacing w:line="276" w:lineRule="auto"/>
        <w:jc w:val="both"/>
        <w:rPr>
          <w:rFonts w:cstheme="minorHAnsi"/>
          <w:sz w:val="24"/>
          <w:szCs w:val="24"/>
          <w:lang w:val="en-GB"/>
        </w:rPr>
      </w:pPr>
      <w:r w:rsidRPr="00861934">
        <w:rPr>
          <w:rFonts w:cstheme="minorHAnsi"/>
          <w:sz w:val="24"/>
          <w:szCs w:val="24"/>
          <w:lang w:val="en-GB"/>
        </w:rPr>
        <w:t>A t</w:t>
      </w:r>
      <w:r w:rsidR="00BD6B48" w:rsidRPr="00861934">
        <w:rPr>
          <w:rFonts w:cstheme="minorHAnsi"/>
          <w:sz w:val="24"/>
          <w:szCs w:val="24"/>
          <w:lang w:val="en-GB"/>
        </w:rPr>
        <w:t>heoretical Kendrick plot</w:t>
      </w:r>
      <w:r w:rsidR="00E53786" w:rsidRPr="00861934">
        <w:rPr>
          <w:rFonts w:cstheme="minorHAnsi"/>
          <w:sz w:val="24"/>
          <w:szCs w:val="24"/>
          <w:lang w:val="en-GB"/>
        </w:rPr>
        <w:t>s</w:t>
      </w:r>
      <w:r w:rsidR="00BD6B48" w:rsidRPr="00861934">
        <w:rPr>
          <w:rFonts w:cstheme="minorHAnsi"/>
          <w:sz w:val="24"/>
          <w:szCs w:val="24"/>
          <w:lang w:val="en-GB"/>
        </w:rPr>
        <w:t xml:space="preserve"> for the 8 classes </w:t>
      </w:r>
      <w:r w:rsidR="00B87207" w:rsidRPr="00861934">
        <w:rPr>
          <w:rFonts w:cstheme="minorHAnsi"/>
          <w:sz w:val="24"/>
          <w:szCs w:val="24"/>
          <w:lang w:val="en-GB"/>
        </w:rPr>
        <w:t xml:space="preserve">of </w:t>
      </w:r>
      <w:r w:rsidR="00BD6B48" w:rsidRPr="00861934">
        <w:rPr>
          <w:rFonts w:cstheme="minorHAnsi"/>
          <w:sz w:val="24"/>
          <w:szCs w:val="24"/>
          <w:lang w:val="en-GB"/>
        </w:rPr>
        <w:t xml:space="preserve">lipids referenced in the LIPID MAPS </w:t>
      </w:r>
      <w:r w:rsidR="0069768C" w:rsidRPr="00861934">
        <w:rPr>
          <w:rFonts w:cstheme="minorHAnsi"/>
          <w:sz w:val="24"/>
          <w:szCs w:val="24"/>
          <w:lang w:val="en-GB"/>
        </w:rPr>
        <w:t>database</w:t>
      </w:r>
      <w:r w:rsidR="00BD6B48" w:rsidRPr="00861934">
        <w:rPr>
          <w:rFonts w:cstheme="minorHAnsi"/>
          <w:sz w:val="24"/>
          <w:szCs w:val="24"/>
          <w:lang w:val="en-GB"/>
        </w:rPr>
        <w:t xml:space="preserve"> was </w:t>
      </w:r>
      <w:r w:rsidR="002E3D86" w:rsidRPr="00861934">
        <w:rPr>
          <w:rFonts w:cstheme="minorHAnsi"/>
          <w:sz w:val="24"/>
          <w:szCs w:val="24"/>
          <w:lang w:val="en-GB"/>
        </w:rPr>
        <w:t>constructed</w:t>
      </w:r>
      <w:r w:rsidR="00E53786" w:rsidRPr="00861934">
        <w:rPr>
          <w:rFonts w:cstheme="minorHAnsi"/>
          <w:sz w:val="24"/>
          <w:szCs w:val="24"/>
          <w:lang w:val="en-GB"/>
        </w:rPr>
        <w:t xml:space="preserve"> </w:t>
      </w:r>
      <w:r w:rsidR="00BD6B48" w:rsidRPr="00861934">
        <w:rPr>
          <w:rFonts w:cstheme="minorHAnsi"/>
          <w:sz w:val="24"/>
          <w:szCs w:val="24"/>
          <w:lang w:val="en-GB"/>
        </w:rPr>
        <w:t>(</w:t>
      </w:r>
      <w:r w:rsidR="00BD6B48" w:rsidRPr="00861934">
        <w:rPr>
          <w:rFonts w:cs="Calibri"/>
          <w:i/>
          <w:sz w:val="24"/>
          <w:szCs w:val="24"/>
          <w:lang w:val="en-GB"/>
        </w:rPr>
        <w:fldChar w:fldCharType="begin"/>
      </w:r>
      <w:r w:rsidR="00BD6B48" w:rsidRPr="00861934">
        <w:rPr>
          <w:rFonts w:cstheme="minorHAnsi"/>
          <w:sz w:val="24"/>
          <w:szCs w:val="24"/>
          <w:lang w:val="en-GB"/>
        </w:rPr>
        <w:instrText xml:space="preserve"> REF _Ref81818975 \h </w:instrText>
      </w:r>
      <w:r w:rsidR="00BD6B48" w:rsidRPr="00861934">
        <w:rPr>
          <w:rFonts w:cs="Calibri"/>
          <w:i/>
          <w:sz w:val="24"/>
          <w:szCs w:val="24"/>
          <w:lang w:val="en-GB"/>
        </w:rPr>
        <w:instrText xml:space="preserve"> \* MERGEFORMAT </w:instrText>
      </w:r>
      <w:r w:rsidR="00BD6B48" w:rsidRPr="00861934">
        <w:rPr>
          <w:rFonts w:cs="Calibri"/>
          <w:i/>
          <w:sz w:val="24"/>
          <w:szCs w:val="24"/>
          <w:lang w:val="en-GB"/>
        </w:rPr>
      </w:r>
      <w:r w:rsidR="00BD6B48" w:rsidRPr="00861934">
        <w:rPr>
          <w:rFonts w:cs="Calibri"/>
          <w:i/>
          <w:sz w:val="24"/>
          <w:szCs w:val="24"/>
          <w:lang w:val="en-GB"/>
        </w:rPr>
        <w:fldChar w:fldCharType="separate"/>
      </w:r>
      <w:r w:rsidR="007E217B" w:rsidRPr="007E217B">
        <w:rPr>
          <w:sz w:val="24"/>
          <w:szCs w:val="24"/>
          <w:lang w:val="en-GB"/>
        </w:rPr>
        <w:t xml:space="preserve">Figure </w:t>
      </w:r>
      <w:r w:rsidR="007E217B" w:rsidRPr="007E217B">
        <w:rPr>
          <w:noProof/>
          <w:sz w:val="24"/>
          <w:szCs w:val="24"/>
          <w:lang w:val="en-GB"/>
        </w:rPr>
        <w:t>1</w:t>
      </w:r>
      <w:r w:rsidR="00BD6B48" w:rsidRPr="00861934">
        <w:rPr>
          <w:rFonts w:cs="Calibri"/>
          <w:i/>
          <w:sz w:val="24"/>
          <w:szCs w:val="24"/>
          <w:lang w:val="en-GB"/>
        </w:rPr>
        <w:fldChar w:fldCharType="end"/>
      </w:r>
      <w:r w:rsidR="00BD6B48" w:rsidRPr="00861934">
        <w:rPr>
          <w:rFonts w:cstheme="minorHAnsi"/>
          <w:sz w:val="24"/>
          <w:szCs w:val="24"/>
          <w:lang w:val="en-GB"/>
        </w:rPr>
        <w:t xml:space="preserve">). </w:t>
      </w:r>
      <w:r w:rsidR="005A79FA" w:rsidRPr="00861934">
        <w:rPr>
          <w:rFonts w:cstheme="minorHAnsi"/>
          <w:sz w:val="24"/>
          <w:szCs w:val="24"/>
          <w:lang w:val="en-GB"/>
        </w:rPr>
        <w:t xml:space="preserve">Some fatty acyls (FA) with a KMD range from 0.5 to 0.9 and </w:t>
      </w:r>
      <w:r w:rsidR="005A79FA" w:rsidRPr="00861934">
        <w:rPr>
          <w:rFonts w:cstheme="minorHAnsi"/>
          <w:i/>
          <w:sz w:val="24"/>
          <w:szCs w:val="24"/>
          <w:lang w:val="en-GB"/>
        </w:rPr>
        <w:t>m/z</w:t>
      </w:r>
      <w:r w:rsidR="005A79FA" w:rsidRPr="00861934">
        <w:rPr>
          <w:rFonts w:cstheme="minorHAnsi"/>
          <w:sz w:val="24"/>
          <w:szCs w:val="24"/>
          <w:lang w:val="en-GB"/>
        </w:rPr>
        <w:t xml:space="preserve"> range from 100 to 400 acts differently and do not form any alignments. These fatty acyls are halogenated fatty acids and it is unlikely to find this type of lipid in our biological samples. </w:t>
      </w:r>
      <w:r w:rsidR="005A79FA" w:rsidRPr="00861934">
        <w:rPr>
          <w:sz w:val="24"/>
          <w:szCs w:val="24"/>
          <w:lang w:val="en-GB"/>
        </w:rPr>
        <w:lastRenderedPageBreak/>
        <w:t xml:space="preserve">Sources of halogenated fatty acids </w:t>
      </w:r>
      <w:r w:rsidR="000476F2" w:rsidRPr="00861934">
        <w:rPr>
          <w:sz w:val="24"/>
          <w:szCs w:val="24"/>
          <w:lang w:val="en-GB"/>
        </w:rPr>
        <w:t xml:space="preserve">mainly </w:t>
      </w:r>
      <w:r w:rsidR="005A79FA" w:rsidRPr="00861934">
        <w:rPr>
          <w:sz w:val="24"/>
          <w:szCs w:val="24"/>
          <w:lang w:val="en-GB"/>
        </w:rPr>
        <w:t>include microorganisms, algae, marine i</w:t>
      </w:r>
      <w:r w:rsidR="000476F2" w:rsidRPr="00861934">
        <w:rPr>
          <w:sz w:val="24"/>
          <w:szCs w:val="24"/>
          <w:lang w:val="en-GB"/>
        </w:rPr>
        <w:t>nvertebrates, and higher plants</w:t>
      </w:r>
      <w:r w:rsidR="005A79FA" w:rsidRPr="00861934">
        <w:rPr>
          <w:sz w:val="24"/>
          <w:szCs w:val="24"/>
          <w:lang w:val="en-GB"/>
        </w:rPr>
        <w:fldChar w:fldCharType="begin" w:fldLock="1"/>
      </w:r>
      <w:r w:rsidR="00FD22D8" w:rsidRPr="00861934">
        <w:rPr>
          <w:sz w:val="24"/>
          <w:szCs w:val="24"/>
          <w:lang w:val="en-GB"/>
        </w:rPr>
        <w:instrText>ADDIN CSL_CITATION { "citationItems" : [ { "id" : "ITEM-1", "itemData" : { "DOI" : "10.1016/s0163-7827(02)00003-6", "author" : [ { "dropping-particle" : "", "family" : "Dembitsky", "given" : "Valery M.", "non-dropping-particle" : "", "parse-names" : false, "suffix" : "" }, { "dropping-particle" : "", "family" : "Srebnik", "given" : "Morris", "non-dropping-particle" : "", "parse-names" : false, "suffix" : "" } ], "container-title" : "Progress in Lipid Research", "id" : "ITEM-1", "issue" : "4", "issued" : { "date-parts" : [ [ "2002" ] ] }, "page" : "315-367", "title" : "Natural halogenated fatty acids: their analogues and derivatives", "type" : "article-journal", "volume" : "41" }, "uris" : [ "http://www.mendeley.com/documents/?uuid=348c1d6c-67fd-4cab-bf6a-1dbe3a9c655a" ] } ], "mendeley" : { "formattedCitation" : "&lt;sup&gt;47&lt;/sup&gt;", "plainTextFormattedCitation" : "47", "previouslyFormattedCitation" : "&lt;sup&gt;46&lt;/sup&gt;" }, "properties" : { "noteIndex" : 0 }, "schema" : "https://github.com/citation-style-language/schema/raw/master/csl-citation.json" }</w:instrText>
      </w:r>
      <w:r w:rsidR="005A79FA" w:rsidRPr="00861934">
        <w:rPr>
          <w:sz w:val="24"/>
          <w:szCs w:val="24"/>
          <w:lang w:val="en-GB"/>
        </w:rPr>
        <w:fldChar w:fldCharType="separate"/>
      </w:r>
      <w:r w:rsidR="00FD22D8" w:rsidRPr="00861934">
        <w:rPr>
          <w:noProof/>
          <w:sz w:val="24"/>
          <w:szCs w:val="24"/>
          <w:vertAlign w:val="superscript"/>
          <w:lang w:val="en-GB"/>
        </w:rPr>
        <w:t>47</w:t>
      </w:r>
      <w:r w:rsidR="005A79FA" w:rsidRPr="00861934">
        <w:rPr>
          <w:sz w:val="24"/>
          <w:szCs w:val="24"/>
          <w:lang w:val="en-GB"/>
        </w:rPr>
        <w:fldChar w:fldCharType="end"/>
      </w:r>
      <w:r w:rsidR="005A79FA" w:rsidRPr="00861934">
        <w:rPr>
          <w:sz w:val="24"/>
          <w:szCs w:val="24"/>
          <w:lang w:val="en-GB"/>
        </w:rPr>
        <w:t>.</w:t>
      </w:r>
      <w:r w:rsidR="005A79FA" w:rsidRPr="00861934">
        <w:rPr>
          <w:rFonts w:cstheme="minorHAnsi"/>
          <w:sz w:val="24"/>
          <w:szCs w:val="24"/>
          <w:lang w:val="en-GB"/>
        </w:rPr>
        <w:t xml:space="preserve">  </w:t>
      </w:r>
    </w:p>
    <w:p w14:paraId="56256B36" w14:textId="53DA0B74" w:rsidR="00BD6B48" w:rsidRPr="00861934" w:rsidRDefault="00BD6B48" w:rsidP="00457A2C">
      <w:pPr>
        <w:spacing w:line="276" w:lineRule="auto"/>
        <w:jc w:val="both"/>
        <w:rPr>
          <w:rFonts w:cstheme="minorHAnsi"/>
          <w:sz w:val="24"/>
          <w:szCs w:val="24"/>
          <w:lang w:val="en-GB"/>
        </w:rPr>
      </w:pPr>
      <w:r w:rsidRPr="00861934">
        <w:rPr>
          <w:rFonts w:cstheme="minorHAnsi"/>
          <w:sz w:val="24"/>
          <w:szCs w:val="24"/>
          <w:lang w:val="en-GB"/>
        </w:rPr>
        <w:t xml:space="preserve">Lipids presents in this plot </w:t>
      </w:r>
      <w:r w:rsidR="00E53786" w:rsidRPr="00861934">
        <w:rPr>
          <w:rFonts w:cstheme="minorHAnsi"/>
          <w:sz w:val="24"/>
          <w:szCs w:val="24"/>
          <w:lang w:val="en-GB"/>
        </w:rPr>
        <w:t xml:space="preserve">are </w:t>
      </w:r>
      <w:r w:rsidRPr="00861934">
        <w:rPr>
          <w:rFonts w:cstheme="minorHAnsi"/>
          <w:sz w:val="24"/>
          <w:szCs w:val="24"/>
          <w:lang w:val="en-GB"/>
        </w:rPr>
        <w:t xml:space="preserve">assumed </w:t>
      </w:r>
      <w:r w:rsidR="00E53786" w:rsidRPr="00861934">
        <w:rPr>
          <w:rFonts w:cstheme="minorHAnsi"/>
          <w:sz w:val="24"/>
          <w:szCs w:val="24"/>
          <w:lang w:val="en-GB"/>
        </w:rPr>
        <w:t>to be singly</w:t>
      </w:r>
      <w:r w:rsidRPr="00861934">
        <w:rPr>
          <w:rFonts w:cstheme="minorHAnsi"/>
          <w:sz w:val="24"/>
          <w:szCs w:val="24"/>
          <w:lang w:val="en-GB"/>
        </w:rPr>
        <w:t xml:space="preserve"> protonated lipids [M+H]</w:t>
      </w:r>
      <w:r w:rsidRPr="00861934">
        <w:rPr>
          <w:rFonts w:cstheme="minorHAnsi"/>
          <w:sz w:val="24"/>
          <w:szCs w:val="24"/>
          <w:vertAlign w:val="superscript"/>
          <w:lang w:val="en-GB"/>
        </w:rPr>
        <w:t>+</w:t>
      </w:r>
      <w:r w:rsidRPr="00861934">
        <w:rPr>
          <w:rFonts w:cstheme="minorHAnsi"/>
          <w:sz w:val="24"/>
          <w:szCs w:val="24"/>
          <w:lang w:val="en-GB"/>
        </w:rPr>
        <w:t xml:space="preserve">. </w:t>
      </w:r>
      <w:r w:rsidR="002E3D86" w:rsidRPr="00861934">
        <w:rPr>
          <w:rFonts w:cstheme="minorHAnsi"/>
          <w:sz w:val="24"/>
          <w:szCs w:val="24"/>
          <w:lang w:val="en-GB"/>
        </w:rPr>
        <w:t>For clarity, a</w:t>
      </w:r>
      <w:r w:rsidRPr="00861934">
        <w:rPr>
          <w:rFonts w:cstheme="minorHAnsi"/>
          <w:sz w:val="24"/>
          <w:szCs w:val="24"/>
          <w:lang w:val="en-GB"/>
        </w:rPr>
        <w:t>dducts of K</w:t>
      </w:r>
      <w:r w:rsidRPr="00861934">
        <w:rPr>
          <w:rFonts w:cstheme="minorHAnsi"/>
          <w:sz w:val="24"/>
          <w:szCs w:val="24"/>
          <w:vertAlign w:val="superscript"/>
          <w:lang w:val="en-GB"/>
        </w:rPr>
        <w:t>+</w:t>
      </w:r>
      <w:r w:rsidRPr="00861934">
        <w:rPr>
          <w:rFonts w:cstheme="minorHAnsi"/>
          <w:sz w:val="24"/>
          <w:szCs w:val="24"/>
          <w:lang w:val="en-GB"/>
        </w:rPr>
        <w:t>, Na</w:t>
      </w:r>
      <w:r w:rsidRPr="00861934">
        <w:rPr>
          <w:rFonts w:cstheme="minorHAnsi"/>
          <w:sz w:val="24"/>
          <w:szCs w:val="24"/>
          <w:vertAlign w:val="superscript"/>
          <w:lang w:val="en-GB"/>
        </w:rPr>
        <w:t>+</w:t>
      </w:r>
      <w:r w:rsidRPr="00861934">
        <w:rPr>
          <w:rFonts w:cstheme="minorHAnsi"/>
          <w:sz w:val="24"/>
          <w:szCs w:val="24"/>
          <w:lang w:val="en-GB"/>
        </w:rPr>
        <w:t>, NH</w:t>
      </w:r>
      <w:r w:rsidRPr="00861934">
        <w:rPr>
          <w:rFonts w:cstheme="minorHAnsi"/>
          <w:sz w:val="24"/>
          <w:szCs w:val="24"/>
          <w:vertAlign w:val="subscript"/>
          <w:lang w:val="en-GB"/>
        </w:rPr>
        <w:t>4</w:t>
      </w:r>
      <w:r w:rsidRPr="00861934">
        <w:rPr>
          <w:rFonts w:cstheme="minorHAnsi"/>
          <w:sz w:val="24"/>
          <w:szCs w:val="24"/>
          <w:vertAlign w:val="superscript"/>
          <w:lang w:val="en-GB"/>
        </w:rPr>
        <w:t>+</w:t>
      </w:r>
      <w:r w:rsidR="00E53786" w:rsidRPr="00861934">
        <w:rPr>
          <w:rFonts w:cstheme="minorHAnsi"/>
          <w:sz w:val="24"/>
          <w:szCs w:val="24"/>
          <w:lang w:val="en-GB"/>
        </w:rPr>
        <w:t xml:space="preserve"> are not </w:t>
      </w:r>
      <w:r w:rsidR="00311690" w:rsidRPr="00861934">
        <w:rPr>
          <w:rFonts w:cstheme="minorHAnsi"/>
          <w:sz w:val="24"/>
          <w:szCs w:val="24"/>
          <w:lang w:val="en-GB"/>
        </w:rPr>
        <w:t>considered</w:t>
      </w:r>
      <w:r w:rsidR="00E53786" w:rsidRPr="00861934">
        <w:rPr>
          <w:rFonts w:cstheme="minorHAnsi"/>
          <w:sz w:val="24"/>
          <w:szCs w:val="24"/>
          <w:lang w:val="en-GB"/>
        </w:rPr>
        <w:t xml:space="preserve"> in this representation but</w:t>
      </w:r>
      <w:r w:rsidR="00EB53F5" w:rsidRPr="00861934">
        <w:rPr>
          <w:rFonts w:cstheme="minorHAnsi"/>
          <w:sz w:val="24"/>
          <w:szCs w:val="24"/>
          <w:lang w:val="en-GB"/>
        </w:rPr>
        <w:t xml:space="preserve"> </w:t>
      </w:r>
      <w:r w:rsidRPr="00861934">
        <w:rPr>
          <w:rFonts w:cstheme="minorHAnsi"/>
          <w:sz w:val="24"/>
          <w:szCs w:val="24"/>
          <w:lang w:val="en-GB"/>
        </w:rPr>
        <w:t xml:space="preserve">can be </w:t>
      </w:r>
      <w:r w:rsidR="00E53786" w:rsidRPr="00861934">
        <w:rPr>
          <w:rFonts w:cstheme="minorHAnsi"/>
          <w:sz w:val="24"/>
          <w:szCs w:val="24"/>
          <w:lang w:val="en-GB"/>
        </w:rPr>
        <w:t xml:space="preserve">easily </w:t>
      </w:r>
      <w:r w:rsidRPr="00861934">
        <w:rPr>
          <w:rFonts w:cstheme="minorHAnsi"/>
          <w:sz w:val="24"/>
          <w:szCs w:val="24"/>
          <w:lang w:val="en-GB"/>
        </w:rPr>
        <w:t>added if needed.</w:t>
      </w:r>
      <w:r w:rsidR="008B0E9C" w:rsidRPr="00861934">
        <w:rPr>
          <w:rFonts w:cstheme="minorHAnsi"/>
          <w:sz w:val="24"/>
          <w:szCs w:val="24"/>
          <w:lang w:val="en-GB"/>
        </w:rPr>
        <w:t xml:space="preserve"> Actually, it is essential to take them into consideration because come lipid categories are not present in the protonated form.</w:t>
      </w:r>
    </w:p>
    <w:p w14:paraId="748EE582" w14:textId="5F6FE43D" w:rsidR="00BD6B48" w:rsidRPr="00A278C3" w:rsidRDefault="00323C91" w:rsidP="00BD6B48">
      <w:pPr>
        <w:spacing w:line="276" w:lineRule="auto"/>
        <w:jc w:val="both"/>
        <w:rPr>
          <w:sz w:val="24"/>
          <w:szCs w:val="24"/>
          <w:lang w:val="en-GB"/>
        </w:rPr>
      </w:pPr>
      <w:r>
        <w:rPr>
          <w:noProof/>
          <w:lang w:eastAsia="fr-BE"/>
        </w:rPr>
        <w:drawing>
          <wp:inline distT="0" distB="0" distL="0" distR="0" wp14:anchorId="7305768B" wp14:editId="3E355A65">
            <wp:extent cx="5904230" cy="3406775"/>
            <wp:effectExtent l="0" t="0" r="1270" b="317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907A5D6" w14:textId="0A9A1977" w:rsidR="00BD6B48" w:rsidRPr="00A278C3" w:rsidRDefault="00BD6B48" w:rsidP="00BD6B48">
      <w:pPr>
        <w:pStyle w:val="Lgende"/>
        <w:jc w:val="both"/>
        <w:rPr>
          <w:lang w:val="en-GB"/>
        </w:rPr>
      </w:pPr>
      <w:bookmarkStart w:id="6" w:name="_Ref81818975"/>
      <w:r w:rsidRPr="00A278C3">
        <w:rPr>
          <w:lang w:val="en-GB"/>
        </w:rPr>
        <w:t xml:space="preserve">Figure </w:t>
      </w:r>
      <w:r w:rsidRPr="00A278C3">
        <w:fldChar w:fldCharType="begin"/>
      </w:r>
      <w:r w:rsidRPr="00A278C3">
        <w:rPr>
          <w:lang w:val="en-GB"/>
        </w:rPr>
        <w:instrText>SEQ Figure \* ARABIC</w:instrText>
      </w:r>
      <w:r w:rsidRPr="00A278C3">
        <w:fldChar w:fldCharType="separate"/>
      </w:r>
      <w:r w:rsidR="007E217B">
        <w:rPr>
          <w:noProof/>
          <w:lang w:val="en-GB"/>
        </w:rPr>
        <w:t>1</w:t>
      </w:r>
      <w:r w:rsidRPr="00A278C3">
        <w:fldChar w:fldCharType="end"/>
      </w:r>
      <w:bookmarkEnd w:id="6"/>
      <w:r w:rsidRPr="00A278C3">
        <w:rPr>
          <w:lang w:val="en-GB"/>
        </w:rPr>
        <w:t xml:space="preserve"> : </w:t>
      </w:r>
      <w:r>
        <w:rPr>
          <w:lang w:val="en-GB"/>
        </w:rPr>
        <w:t xml:space="preserve">Theoretical </w:t>
      </w:r>
      <w:r w:rsidRPr="00A278C3">
        <w:rPr>
          <w:lang w:val="en-GB"/>
        </w:rPr>
        <w:t xml:space="preserve">Kendrick plot of </w:t>
      </w:r>
      <w:r>
        <w:rPr>
          <w:lang w:val="en-GB"/>
        </w:rPr>
        <w:t>8 classes of</w:t>
      </w:r>
      <w:r w:rsidRPr="00A278C3">
        <w:rPr>
          <w:lang w:val="en-GB"/>
        </w:rPr>
        <w:t xml:space="preserve"> lipid structures referenced in th</w:t>
      </w:r>
      <w:r>
        <w:rPr>
          <w:lang w:val="en-GB"/>
        </w:rPr>
        <w:t>e LIPID MAPS database, assuming charge state of z=+1 of proton adduct [M+H]</w:t>
      </w:r>
      <w:r w:rsidRPr="009878D3">
        <w:rPr>
          <w:vertAlign w:val="superscript"/>
          <w:lang w:val="en-GB"/>
        </w:rPr>
        <w:t>+</w:t>
      </w:r>
      <w:r>
        <w:rPr>
          <w:lang w:val="en-GB"/>
        </w:rPr>
        <w:t xml:space="preserve"> </w:t>
      </w:r>
      <w:r w:rsidRPr="00A278C3">
        <w:rPr>
          <w:lang w:val="en-GB"/>
        </w:rPr>
        <w:t>(KMD range from 0 to 1 and m/z range from 0 to 1</w:t>
      </w:r>
      <w:r w:rsidR="00AF456C">
        <w:rPr>
          <w:lang w:val="en-GB"/>
        </w:rPr>
        <w:t>,</w:t>
      </w:r>
      <w:r w:rsidRPr="00A278C3">
        <w:rPr>
          <w:lang w:val="en-GB"/>
        </w:rPr>
        <w:t>100).</w:t>
      </w:r>
      <w:r>
        <w:rPr>
          <w:lang w:val="en-GB"/>
        </w:rPr>
        <w:t xml:space="preserve"> Fatty acyls (FA), glycerolipids (GL), glycerophospholipids (GP), sphingolipids (SP), sterols (SL), prenols (PR), saccharolipids (SL) and polyketides (PK).</w:t>
      </w:r>
    </w:p>
    <w:p w14:paraId="004FC6BB" w14:textId="46167BDD" w:rsidR="00B70141" w:rsidRPr="009E6087" w:rsidRDefault="00BD6B48" w:rsidP="009E6087">
      <w:pPr>
        <w:spacing w:line="276" w:lineRule="auto"/>
        <w:jc w:val="both"/>
        <w:rPr>
          <w:sz w:val="24"/>
          <w:szCs w:val="25"/>
          <w:lang w:val="en-GB"/>
        </w:rPr>
      </w:pPr>
      <w:r w:rsidRPr="008B5FB8">
        <w:rPr>
          <w:sz w:val="24"/>
          <w:szCs w:val="24"/>
          <w:lang w:val="en-GB"/>
        </w:rPr>
        <w:t xml:space="preserve">KMD plots can be </w:t>
      </w:r>
      <w:r w:rsidR="00311690">
        <w:rPr>
          <w:sz w:val="24"/>
          <w:szCs w:val="24"/>
          <w:lang w:val="en-GB"/>
        </w:rPr>
        <w:t xml:space="preserve">exploited </w:t>
      </w:r>
      <w:r w:rsidR="009F74F0">
        <w:rPr>
          <w:sz w:val="24"/>
          <w:szCs w:val="24"/>
          <w:lang w:val="en-GB"/>
        </w:rPr>
        <w:t xml:space="preserve">not only to </w:t>
      </w:r>
      <w:r w:rsidR="005816FA">
        <w:rPr>
          <w:sz w:val="24"/>
          <w:szCs w:val="24"/>
          <w:lang w:val="en-GB"/>
        </w:rPr>
        <w:t>identify</w:t>
      </w:r>
      <w:r w:rsidR="009F74F0">
        <w:rPr>
          <w:sz w:val="24"/>
          <w:szCs w:val="24"/>
          <w:lang w:val="en-GB"/>
        </w:rPr>
        <w:t xml:space="preserve"> lipid signals </w:t>
      </w:r>
      <w:r w:rsidR="00B70141">
        <w:rPr>
          <w:sz w:val="24"/>
          <w:szCs w:val="24"/>
          <w:lang w:val="en-GB"/>
        </w:rPr>
        <w:t xml:space="preserve">in </w:t>
      </w:r>
      <w:r w:rsidR="002E3D86">
        <w:rPr>
          <w:sz w:val="24"/>
          <w:szCs w:val="24"/>
          <w:lang w:val="en-GB"/>
        </w:rPr>
        <w:t>a complex sample</w:t>
      </w:r>
      <w:r w:rsidR="009F74F0">
        <w:rPr>
          <w:sz w:val="24"/>
          <w:szCs w:val="24"/>
          <w:lang w:val="en-GB"/>
        </w:rPr>
        <w:t xml:space="preserve">, but also </w:t>
      </w:r>
      <w:r w:rsidRPr="008B5FB8">
        <w:rPr>
          <w:sz w:val="24"/>
          <w:szCs w:val="24"/>
          <w:lang w:val="en-GB"/>
        </w:rPr>
        <w:t xml:space="preserve">to </w:t>
      </w:r>
      <w:r w:rsidR="009F74F0">
        <w:rPr>
          <w:sz w:val="24"/>
          <w:szCs w:val="24"/>
          <w:lang w:val="en-GB"/>
        </w:rPr>
        <w:t xml:space="preserve">detect differences and </w:t>
      </w:r>
      <w:r w:rsidR="002E3D86">
        <w:rPr>
          <w:sz w:val="24"/>
          <w:szCs w:val="24"/>
          <w:lang w:val="en-GB"/>
        </w:rPr>
        <w:t xml:space="preserve">similarities between </w:t>
      </w:r>
      <w:r w:rsidR="00311690">
        <w:rPr>
          <w:sz w:val="24"/>
          <w:szCs w:val="24"/>
          <w:lang w:val="en-GB"/>
        </w:rPr>
        <w:t xml:space="preserve">various </w:t>
      </w:r>
      <w:r w:rsidR="002E3D86">
        <w:rPr>
          <w:sz w:val="24"/>
          <w:szCs w:val="24"/>
          <w:lang w:val="en-GB"/>
        </w:rPr>
        <w:t>data sets</w:t>
      </w:r>
      <w:r w:rsidRPr="008B5FB8">
        <w:rPr>
          <w:sz w:val="24"/>
          <w:szCs w:val="24"/>
          <w:lang w:val="en-GB"/>
        </w:rPr>
        <w:t xml:space="preserve">. </w:t>
      </w:r>
      <w:r w:rsidRPr="008B5FB8">
        <w:rPr>
          <w:sz w:val="24"/>
          <w:szCs w:val="25"/>
          <w:lang w:val="en-GB"/>
        </w:rPr>
        <w:t xml:space="preserve">MSKendrickFilter software allows </w:t>
      </w:r>
      <w:r w:rsidR="00B70141" w:rsidRPr="00B70141">
        <w:rPr>
          <w:sz w:val="24"/>
          <w:szCs w:val="25"/>
          <w:lang w:val="en-GB"/>
        </w:rPr>
        <w:t>the similarity or difference between two MS data sets to be highlighted by performing a set of intersections or difference calculations with tolerance, respectively.</w:t>
      </w:r>
    </w:p>
    <w:p w14:paraId="4D19BF98" w14:textId="385A6E8C" w:rsidR="00A61342" w:rsidRPr="00D50B47" w:rsidRDefault="00A61342" w:rsidP="00A61342">
      <w:pPr>
        <w:spacing w:after="0"/>
        <w:jc w:val="both"/>
        <w:rPr>
          <w:rFonts w:cstheme="minorHAnsi"/>
          <w:b/>
          <w:i/>
          <w:sz w:val="24"/>
          <w:szCs w:val="24"/>
          <w:lang w:val="en-GB"/>
        </w:rPr>
      </w:pPr>
      <w:r w:rsidRPr="00D50B47">
        <w:rPr>
          <w:rFonts w:cstheme="minorHAnsi"/>
          <w:b/>
          <w:i/>
          <w:sz w:val="24"/>
          <w:szCs w:val="24"/>
          <w:lang w:val="en-GB"/>
        </w:rPr>
        <w:t xml:space="preserve">KMD plot </w:t>
      </w:r>
      <w:r w:rsidR="00AD5E6E" w:rsidRPr="00D50B47">
        <w:rPr>
          <w:rFonts w:cstheme="minorHAnsi"/>
          <w:b/>
          <w:i/>
          <w:sz w:val="24"/>
          <w:szCs w:val="24"/>
          <w:lang w:val="en-GB"/>
        </w:rPr>
        <w:t xml:space="preserve">analysis </w:t>
      </w:r>
      <w:r w:rsidRPr="00D50B47">
        <w:rPr>
          <w:rFonts w:cstheme="minorHAnsi"/>
          <w:b/>
          <w:i/>
          <w:sz w:val="24"/>
          <w:szCs w:val="24"/>
          <w:lang w:val="en-GB"/>
        </w:rPr>
        <w:t>for LC-MS lipidomics</w:t>
      </w:r>
    </w:p>
    <w:p w14:paraId="2688D804" w14:textId="39A31EC6" w:rsidR="00BD6B48" w:rsidRPr="00A278C3" w:rsidRDefault="00BD6B48" w:rsidP="00457A2C">
      <w:pPr>
        <w:spacing w:line="276" w:lineRule="auto"/>
        <w:jc w:val="both"/>
        <w:rPr>
          <w:rFonts w:cstheme="minorHAnsi"/>
          <w:sz w:val="24"/>
          <w:szCs w:val="24"/>
          <w:lang w:val="en-GB"/>
        </w:rPr>
      </w:pPr>
      <w:r w:rsidRPr="00A278C3">
        <w:rPr>
          <w:rFonts w:cstheme="minorHAnsi"/>
          <w:sz w:val="24"/>
          <w:szCs w:val="24"/>
          <w:lang w:val="en-GB"/>
        </w:rPr>
        <w:t xml:space="preserve">Currently, the most widely </w:t>
      </w:r>
      <w:r w:rsidR="00DE29D1" w:rsidRPr="00A278C3">
        <w:rPr>
          <w:rFonts w:cstheme="minorHAnsi"/>
          <w:sz w:val="24"/>
          <w:szCs w:val="24"/>
          <w:lang w:val="en-GB"/>
        </w:rPr>
        <w:t>used</w:t>
      </w:r>
      <w:r w:rsidRPr="00A278C3">
        <w:rPr>
          <w:rFonts w:cstheme="minorHAnsi"/>
          <w:sz w:val="24"/>
          <w:szCs w:val="24"/>
          <w:lang w:val="en-GB"/>
        </w:rPr>
        <w:t xml:space="preserve"> technique for lipid analysis is</w:t>
      </w:r>
      <w:r w:rsidR="002E3D86">
        <w:rPr>
          <w:rFonts w:cstheme="minorHAnsi"/>
          <w:sz w:val="24"/>
          <w:szCs w:val="24"/>
          <w:lang w:val="en-GB"/>
        </w:rPr>
        <w:t xml:space="preserve"> high performance</w:t>
      </w:r>
      <w:r w:rsidRPr="00A278C3">
        <w:rPr>
          <w:rFonts w:cstheme="minorHAnsi"/>
          <w:sz w:val="24"/>
          <w:szCs w:val="24"/>
          <w:lang w:val="en-GB"/>
        </w:rPr>
        <w:t xml:space="preserve"> liquid chromatography coupled with mass spectrometry</w:t>
      </w:r>
      <w:r>
        <w:rPr>
          <w:rFonts w:cstheme="minorHAnsi"/>
          <w:sz w:val="24"/>
          <w:szCs w:val="24"/>
          <w:lang w:val="en-GB"/>
        </w:rPr>
        <w:t xml:space="preserve"> (</w:t>
      </w:r>
      <w:r w:rsidR="002E3D86">
        <w:rPr>
          <w:rFonts w:cstheme="minorHAnsi"/>
          <w:sz w:val="24"/>
          <w:szCs w:val="24"/>
          <w:lang w:val="en-GB"/>
        </w:rPr>
        <w:t>HP</w:t>
      </w:r>
      <w:r w:rsidRPr="00A278C3">
        <w:rPr>
          <w:rFonts w:cstheme="minorHAnsi"/>
          <w:sz w:val="24"/>
          <w:szCs w:val="24"/>
          <w:lang w:val="en-GB"/>
        </w:rPr>
        <w:t>LC-MS)</w:t>
      </w:r>
      <w:r w:rsidRPr="00A278C3">
        <w:rPr>
          <w:rFonts w:cstheme="minorHAnsi"/>
          <w:sz w:val="24"/>
          <w:szCs w:val="24"/>
          <w:lang w:val="en-GB"/>
        </w:rPr>
        <w:fldChar w:fldCharType="begin" w:fldLock="1"/>
      </w:r>
      <w:r w:rsidR="00FD22D8">
        <w:rPr>
          <w:rFonts w:cstheme="minorHAnsi"/>
          <w:sz w:val="24"/>
          <w:szCs w:val="24"/>
          <w:lang w:val="en-GB"/>
        </w:rPr>
        <w:instrText>ADDIN CSL_CITATION { "citationItems" : [ { "id" : "ITEM-1", "itemData" : { "DOI" : "10.1016/j.trac.2014.04.017", "ISSN" : "18793142", "PMID" : "25309011", "abstract" : "Liquid chromatography-mass spectrometry (LC-MS)-based lipidomics has undergone dramatic developments over the past decade. This review focuses on state of the art in LC-MS-based lipidomics, covering all the steps of global lipidomic profiling.By reviewing 185 original papers and application notes, we can conclude that current advanced LC-MS-based lipidomics methods involve:. (1)lipid extraction schemes using chloroform/MeOH or methyl tert-butyl ether (MTBE)/MeOH, both with addition of internal standards covering each lipid class;(2)LC separation of lipids using short microbore C18 or C8 columns with sub-2-\u03bcm or 2.6-2.8-\u03bcm (fused-core) particle size with analysis time &amp;#60;30 min;(3)electrospray ionization in positive- and negative-ion modes with full spectra acquisition using high-resolution MS with capability to MS/MS.Phospholipids (phosphatidylcholines, phosphatidylethanolamines, phosphatidylinositols, phosphatidylserines, phosphatidylglycerols) followed by sphingomyelins, di- and tri-acylglycerols, and ceramides were the most frequently targeted lipid species.", "author" : [ { "dropping-particle" : "", "family" : "Cajka", "given" : "Tomas", "non-dropping-particle" : "", "parse-names" : false, "suffix" : "" }, { "dropping-particle" : "", "family" : "Fiehn", "given" : "Oliver", "non-dropping-particle" : "", "parse-names" : false, "suffix" : "" } ], "container-title" : "TrAC - Trends in Analytical Chemistry", "id" : "ITEM-1", "issued" : { "date-parts" : [ [ "2014" ] ] }, "page" : "192-206", "publisher" : "Elsevier B.V.", "title" : "Comprehensive analysis of lipids in biological systems by liquid chromatography-mass spectrometry", "type" : "article-journal", "volume" : "61" }, "uris" : [ "http://www.mendeley.com/documents/?uuid=f571474a-f799-4846-b133-b3d79e08d714" ] } ], "mendeley" : { "formattedCitation" : "&lt;sup&gt;33&lt;/sup&gt;", "plainTextFormattedCitation" : "33", "previouslyFormattedCitation" : "&lt;sup&gt;32&lt;/sup&gt;" }, "properties" : { "noteIndex" : 0 }, "schema" : "https://github.com/citation-style-language/schema/raw/master/csl-citation.json" }</w:instrText>
      </w:r>
      <w:r w:rsidRPr="00A278C3">
        <w:rPr>
          <w:rFonts w:cstheme="minorHAnsi"/>
          <w:sz w:val="24"/>
          <w:szCs w:val="24"/>
          <w:lang w:val="en-GB"/>
        </w:rPr>
        <w:fldChar w:fldCharType="separate"/>
      </w:r>
      <w:r w:rsidR="00FD22D8" w:rsidRPr="00FD22D8">
        <w:rPr>
          <w:rFonts w:cstheme="minorHAnsi"/>
          <w:noProof/>
          <w:sz w:val="24"/>
          <w:szCs w:val="24"/>
          <w:vertAlign w:val="superscript"/>
          <w:lang w:val="en-GB"/>
        </w:rPr>
        <w:t>33</w:t>
      </w:r>
      <w:r w:rsidRPr="00A278C3">
        <w:rPr>
          <w:rFonts w:cstheme="minorHAnsi"/>
          <w:sz w:val="24"/>
          <w:szCs w:val="24"/>
          <w:lang w:val="en-GB"/>
        </w:rPr>
        <w:fldChar w:fldCharType="end"/>
      </w:r>
      <w:r w:rsidRPr="00F0220A">
        <w:rPr>
          <w:rFonts w:cstheme="minorHAnsi"/>
          <w:sz w:val="24"/>
          <w:szCs w:val="24"/>
          <w:vertAlign w:val="superscript"/>
          <w:lang w:val="en-GB"/>
        </w:rPr>
        <w:t>,</w:t>
      </w:r>
      <w:r w:rsidRPr="00A278C3">
        <w:rPr>
          <w:rFonts w:cstheme="minorHAnsi"/>
          <w:sz w:val="24"/>
          <w:szCs w:val="24"/>
          <w:lang w:val="en-GB"/>
        </w:rPr>
        <w:fldChar w:fldCharType="begin" w:fldLock="1"/>
      </w:r>
      <w:r w:rsidR="00FD22D8">
        <w:rPr>
          <w:rFonts w:cstheme="minorHAnsi"/>
          <w:sz w:val="24"/>
          <w:szCs w:val="24"/>
          <w:lang w:val="en-GB"/>
        </w:rPr>
        <w:instrText>ADDIN CSL_CITATION { "citationItems" : [ { "id" : "ITEM-1", "itemData" : { "DOI" : "10.1002/bmc.563", "ISSN" : "02693879", "PMID" : "16138296", "abstract" : "Phospholipids are important constituents of all living cell membranes. Lipidomics is a rapidly growing field that provides insight as to how specific phospholipids play roles in normal physiological and disease states. There are many analytical methods available for the qualitative and quantitative determination of phospholipids. This review provides a summary of the methods that were historically used such as thin layer chromatography, gas chromatography and high-performance liquid chromatography. In addition, an introduction to applications of interfacing these traditional chromatographic techniques with mass spectrometry is provided. Copyright \u00a9 2005 John Wiley &amp; Sons, Ltd.", "author" : [ { "dropping-particle" : "", "family" : "Peterson", "given" : "Brianna L.", "non-dropping-particle" : "", "parse-names" : false, "suffix" : "" }, { "dropping-particle" : "", "family" : "Cummings", "given" : "Brian S.", "non-dropping-particle" : "", "parse-names" : false, "suffix" : "" } ], "container-title" : "Biomedical Chromatography", "id" : "ITEM-1", "issue" : "3", "issued" : { "date-parts" : [ [ "2006" ] ] }, "page" : "227-243", "title" : "A review of chromatographic methods for the assessment of phospholipids in biological samples", "type" : "article-journal", "volume" : "20" }, "uris" : [ "http://www.mendeley.com/documents/?uuid=111cf07d-ee2b-4c9f-99da-dec8bbb7788d" ] } ], "mendeley" : { "formattedCitation" : "&lt;sup&gt;48&lt;/sup&gt;", "plainTextFormattedCitation" : "48", "previouslyFormattedCitation" : "&lt;sup&gt;47&lt;/sup&gt;" }, "properties" : { "noteIndex" : 0 }, "schema" : "https://github.com/citation-style-language/schema/raw/master/csl-citation.json" }</w:instrText>
      </w:r>
      <w:r w:rsidRPr="00A278C3">
        <w:rPr>
          <w:rFonts w:cstheme="minorHAnsi"/>
          <w:sz w:val="24"/>
          <w:szCs w:val="24"/>
          <w:lang w:val="en-GB"/>
        </w:rPr>
        <w:fldChar w:fldCharType="separate"/>
      </w:r>
      <w:r w:rsidR="00FD22D8" w:rsidRPr="00FD22D8">
        <w:rPr>
          <w:rFonts w:cstheme="minorHAnsi"/>
          <w:noProof/>
          <w:sz w:val="24"/>
          <w:szCs w:val="24"/>
          <w:vertAlign w:val="superscript"/>
          <w:lang w:val="en-GB"/>
        </w:rPr>
        <w:t>48</w:t>
      </w:r>
      <w:r w:rsidRPr="00A278C3">
        <w:rPr>
          <w:rFonts w:cstheme="minorHAnsi"/>
          <w:sz w:val="24"/>
          <w:szCs w:val="24"/>
          <w:lang w:val="en-GB"/>
        </w:rPr>
        <w:fldChar w:fldCharType="end"/>
      </w:r>
      <w:r w:rsidRPr="00A278C3">
        <w:rPr>
          <w:rFonts w:cstheme="minorHAnsi"/>
          <w:sz w:val="24"/>
          <w:szCs w:val="24"/>
          <w:lang w:val="en-GB"/>
        </w:rPr>
        <w:t xml:space="preserve">. </w:t>
      </w:r>
      <w:r w:rsidR="002E3D86">
        <w:rPr>
          <w:rFonts w:cstheme="minorHAnsi"/>
          <w:sz w:val="24"/>
          <w:szCs w:val="24"/>
          <w:lang w:val="en-GB"/>
        </w:rPr>
        <w:t>HP</w:t>
      </w:r>
      <w:r>
        <w:rPr>
          <w:rFonts w:cstheme="minorHAnsi"/>
          <w:sz w:val="24"/>
          <w:szCs w:val="24"/>
          <w:lang w:val="en-GB"/>
        </w:rPr>
        <w:t>LC</w:t>
      </w:r>
      <w:r w:rsidR="002E3D86">
        <w:rPr>
          <w:rFonts w:cstheme="minorHAnsi"/>
          <w:sz w:val="24"/>
          <w:szCs w:val="24"/>
          <w:lang w:val="en-GB"/>
        </w:rPr>
        <w:t xml:space="preserve">, </w:t>
      </w:r>
      <w:r w:rsidR="00DE29D1">
        <w:rPr>
          <w:rFonts w:cstheme="minorHAnsi"/>
          <w:sz w:val="24"/>
          <w:szCs w:val="24"/>
          <w:lang w:val="en-GB"/>
        </w:rPr>
        <w:t xml:space="preserve">in addition to </w:t>
      </w:r>
      <w:r w:rsidR="002E3D86">
        <w:rPr>
          <w:rFonts w:cstheme="minorHAnsi"/>
          <w:sz w:val="24"/>
          <w:szCs w:val="24"/>
          <w:lang w:val="en-GB"/>
        </w:rPr>
        <w:t xml:space="preserve">concentrating the analytes and reducing matrix interferences, </w:t>
      </w:r>
      <w:r w:rsidRPr="00A278C3">
        <w:rPr>
          <w:rFonts w:cstheme="minorHAnsi"/>
          <w:sz w:val="24"/>
          <w:szCs w:val="24"/>
          <w:lang w:val="en-GB"/>
        </w:rPr>
        <w:t>allows</w:t>
      </w:r>
      <w:r w:rsidR="002E3D86">
        <w:rPr>
          <w:rFonts w:cstheme="minorHAnsi"/>
          <w:sz w:val="24"/>
          <w:szCs w:val="24"/>
          <w:lang w:val="en-GB"/>
        </w:rPr>
        <w:t xml:space="preserve">, </w:t>
      </w:r>
      <w:r w:rsidR="00DE29D1">
        <w:rPr>
          <w:rFonts w:cstheme="minorHAnsi"/>
          <w:sz w:val="24"/>
          <w:szCs w:val="24"/>
          <w:lang w:val="en-GB"/>
        </w:rPr>
        <w:t>depending on</w:t>
      </w:r>
      <w:r w:rsidR="002E3D86">
        <w:rPr>
          <w:rFonts w:cstheme="minorHAnsi"/>
          <w:sz w:val="24"/>
          <w:szCs w:val="24"/>
          <w:lang w:val="en-GB"/>
        </w:rPr>
        <w:t xml:space="preserve"> the type of column used, </w:t>
      </w:r>
      <w:r w:rsidR="00B47654">
        <w:rPr>
          <w:rFonts w:cstheme="minorHAnsi"/>
          <w:sz w:val="24"/>
          <w:szCs w:val="24"/>
          <w:lang w:val="en-GB"/>
        </w:rPr>
        <w:t xml:space="preserve">to </w:t>
      </w:r>
      <w:r w:rsidR="00F120C6">
        <w:rPr>
          <w:rFonts w:cstheme="minorHAnsi"/>
          <w:sz w:val="24"/>
          <w:szCs w:val="24"/>
          <w:lang w:val="en-GB"/>
        </w:rPr>
        <w:t>group lipids by classes</w:t>
      </w:r>
      <w:r w:rsidR="00B47654">
        <w:rPr>
          <w:rFonts w:cstheme="minorHAnsi"/>
          <w:sz w:val="24"/>
          <w:szCs w:val="24"/>
          <w:lang w:val="en-GB"/>
        </w:rPr>
        <w:t xml:space="preserve"> or</w:t>
      </w:r>
      <w:r w:rsidR="00C90686">
        <w:rPr>
          <w:rFonts w:cstheme="minorHAnsi"/>
          <w:sz w:val="24"/>
          <w:szCs w:val="24"/>
          <w:lang w:val="en-GB"/>
        </w:rPr>
        <w:t xml:space="preserve"> </w:t>
      </w:r>
      <w:r w:rsidR="00B47654">
        <w:rPr>
          <w:rFonts w:cstheme="minorHAnsi"/>
          <w:sz w:val="24"/>
          <w:szCs w:val="24"/>
          <w:lang w:val="en-GB"/>
        </w:rPr>
        <w:t>to separate</w:t>
      </w:r>
      <w:r w:rsidR="00C90686">
        <w:rPr>
          <w:rFonts w:cstheme="minorHAnsi"/>
          <w:sz w:val="24"/>
          <w:szCs w:val="24"/>
          <w:lang w:val="en-GB"/>
        </w:rPr>
        <w:t xml:space="preserve"> individual lipids belonging to the same class</w:t>
      </w:r>
      <w:r w:rsidR="002E3D86">
        <w:rPr>
          <w:rFonts w:cstheme="minorHAnsi"/>
          <w:sz w:val="24"/>
          <w:szCs w:val="24"/>
          <w:lang w:val="en-GB"/>
        </w:rPr>
        <w:t>. In the case of polar lipids, no prior deri</w:t>
      </w:r>
      <w:r>
        <w:rPr>
          <w:rFonts w:cstheme="minorHAnsi"/>
          <w:sz w:val="24"/>
          <w:szCs w:val="24"/>
          <w:lang w:val="en-GB"/>
        </w:rPr>
        <w:t>vatization</w:t>
      </w:r>
      <w:r w:rsidR="002E3D86">
        <w:rPr>
          <w:rFonts w:cstheme="minorHAnsi"/>
          <w:sz w:val="24"/>
          <w:szCs w:val="24"/>
          <w:lang w:val="en-GB"/>
        </w:rPr>
        <w:t xml:space="preserve"> is required. </w:t>
      </w:r>
    </w:p>
    <w:p w14:paraId="5B223A04" w14:textId="174933C7" w:rsidR="00BD6B48" w:rsidRPr="00A278C3" w:rsidRDefault="00BD6B48" w:rsidP="00457A2C">
      <w:pPr>
        <w:spacing w:line="276" w:lineRule="auto"/>
        <w:jc w:val="both"/>
        <w:rPr>
          <w:sz w:val="24"/>
          <w:szCs w:val="24"/>
          <w:lang w:val="en-GB"/>
        </w:rPr>
      </w:pPr>
      <w:r w:rsidRPr="00A278C3">
        <w:rPr>
          <w:sz w:val="24"/>
          <w:szCs w:val="24"/>
          <w:lang w:val="en-GB"/>
        </w:rPr>
        <w:t xml:space="preserve">Reverse phase </w:t>
      </w:r>
      <w:r w:rsidR="00132CFC">
        <w:rPr>
          <w:sz w:val="24"/>
          <w:szCs w:val="24"/>
          <w:lang w:val="en-GB"/>
        </w:rPr>
        <w:t xml:space="preserve">liquid </w:t>
      </w:r>
      <w:r w:rsidRPr="00A278C3">
        <w:rPr>
          <w:sz w:val="24"/>
          <w:szCs w:val="24"/>
          <w:lang w:val="en-GB"/>
        </w:rPr>
        <w:t>chromatography (</w:t>
      </w:r>
      <w:r w:rsidR="00132CFC">
        <w:rPr>
          <w:sz w:val="24"/>
          <w:szCs w:val="24"/>
          <w:lang w:val="en-GB"/>
        </w:rPr>
        <w:t>RP-</w:t>
      </w:r>
      <w:r w:rsidR="001F6180">
        <w:rPr>
          <w:sz w:val="24"/>
          <w:szCs w:val="24"/>
          <w:lang w:val="en-GB"/>
        </w:rPr>
        <w:t>LC</w:t>
      </w:r>
      <w:r w:rsidRPr="00A278C3">
        <w:rPr>
          <w:sz w:val="24"/>
          <w:szCs w:val="24"/>
          <w:lang w:val="en-GB"/>
        </w:rPr>
        <w:t>)</w:t>
      </w:r>
      <w:r w:rsidR="00AA0E3F">
        <w:rPr>
          <w:sz w:val="24"/>
          <w:szCs w:val="24"/>
          <w:lang w:val="en-GB"/>
        </w:rPr>
        <w:t xml:space="preserve"> using a C18 column</w:t>
      </w:r>
      <w:r>
        <w:rPr>
          <w:sz w:val="24"/>
          <w:szCs w:val="24"/>
          <w:lang w:val="en-GB"/>
        </w:rPr>
        <w:t xml:space="preserve"> is</w:t>
      </w:r>
      <w:r w:rsidRPr="00A278C3">
        <w:rPr>
          <w:sz w:val="24"/>
          <w:szCs w:val="24"/>
          <w:lang w:val="en-GB"/>
        </w:rPr>
        <w:t xml:space="preserve"> the most popularly</w:t>
      </w:r>
      <w:r>
        <w:rPr>
          <w:sz w:val="24"/>
          <w:szCs w:val="24"/>
          <w:lang w:val="en-GB"/>
        </w:rPr>
        <w:t xml:space="preserve"> LC</w:t>
      </w:r>
      <w:r w:rsidRPr="00A278C3">
        <w:rPr>
          <w:sz w:val="24"/>
          <w:szCs w:val="24"/>
          <w:lang w:val="en-GB"/>
        </w:rPr>
        <w:t xml:space="preserve"> separation method</w:t>
      </w:r>
      <w:r>
        <w:rPr>
          <w:sz w:val="24"/>
          <w:szCs w:val="24"/>
          <w:lang w:val="en-GB"/>
        </w:rPr>
        <w:t xml:space="preserve"> for lipid separation</w:t>
      </w:r>
      <w:r w:rsidRPr="00A278C3">
        <w:rPr>
          <w:sz w:val="24"/>
          <w:szCs w:val="24"/>
          <w:lang w:val="en-GB"/>
        </w:rPr>
        <w:fldChar w:fldCharType="begin" w:fldLock="1"/>
      </w:r>
      <w:r w:rsidR="00FD22D8">
        <w:rPr>
          <w:sz w:val="24"/>
          <w:szCs w:val="24"/>
          <w:lang w:val="en-GB"/>
        </w:rPr>
        <w:instrText>ADDIN CSL_CITATION { "citationItems" : [ { "id" : "ITEM-1", "itemData" : { "DOI" : "10.1038/srep36490", "ISSN" : "20452322", "PMID" : "27819279", "abstract" : "Blood plasma is the most popularly used sample matrix for metabolite profiling studies, which aim to achieve global metabolite profiling and biomarker discovery. However, most of the current studies on plasma metabolite profiling focused on either the polar metabolites or lipids. In this study, a comprehensive analysis approach based on HILIC-FTMS was developed to concurrently examine polar metabolites and lipids. The HILIC-FTMS method was developed using mixed standards of polar metabolites and lipids, the separation efficiency of which is better in HILIC mode than in C5 and C18 reversed phase (RP) chromatography. This method exhibits good reproducibility in retention times (CVs &lt; 3.43%) and high mass accuracy (&lt;3.5 ppm). In addition, we found MeOH/ACN/Acetone (1:1:1, v/v/v) as extraction cocktail could achieve desirable gathering of demanded extracts from plasma samples. We further integrated the MeOH/ACN/Acetone extraction with the HILIC-FTMS method for metabolite profiling and smoking-related biomarker discovery in human plasma samples. Heavy smokers could be successfully distinguished from non smokers by univariate and multivariate statistical analysis of the profiling data, and 62 biomarkers for cigarette smoke were found. These results indicate that our concurrent analysis approach could be potentially used for clinical biomarker discovery, metabolite-based diagnosis, etc.", "author" : [ { "dropping-particle" : "", "family" : "Cai", "given" : "Xiaoming", "non-dropping-particle" : "", "parse-names" : false, "suffix" : "" }, { "dropping-particle" : "", "family" : "Li", "given" : "Ruibin", "non-dropping-particle" : "", "parse-names" : false, "suffix" : "" } ], "container-title" : "Scientific Reports", "id" : "ITEM-1", "issue" : "October", "issued" : { "date-parts" : [ [ "2016" ] ] }, "page" : "1-10", "publisher" : "Nature Publishing Group", "title" : "Concurrent profiling of polar metabolites and lipids in human plasma using HILIC-FTMS", "type" : "article-journal", "volume" : "6" }, "uris" : [ "http://www.mendeley.com/documents/?uuid=3f4598c5-e293-4c1a-b739-61f5c41ef0b6" ] } ], "mendeley" : { "formattedCitation" : "&lt;sup&gt;49&lt;/sup&gt;", "plainTextFormattedCitation" : "49", "previouslyFormattedCitation" : "&lt;sup&gt;48&lt;/sup&gt;" }, "properties" : { "noteIndex" : 0 }, "schema" : "https://github.com/citation-style-language/schema/raw/master/csl-citation.json" }</w:instrText>
      </w:r>
      <w:r w:rsidRPr="00A278C3">
        <w:rPr>
          <w:sz w:val="24"/>
          <w:szCs w:val="24"/>
          <w:lang w:val="en-GB"/>
        </w:rPr>
        <w:fldChar w:fldCharType="separate"/>
      </w:r>
      <w:r w:rsidR="00FD22D8" w:rsidRPr="00FD22D8">
        <w:rPr>
          <w:noProof/>
          <w:sz w:val="24"/>
          <w:szCs w:val="24"/>
          <w:vertAlign w:val="superscript"/>
          <w:lang w:val="en-GB"/>
        </w:rPr>
        <w:t>49</w:t>
      </w:r>
      <w:r w:rsidRPr="00A278C3">
        <w:rPr>
          <w:sz w:val="24"/>
          <w:szCs w:val="24"/>
          <w:lang w:val="en-GB"/>
        </w:rPr>
        <w:fldChar w:fldCharType="end"/>
      </w:r>
      <w:r>
        <w:rPr>
          <w:sz w:val="24"/>
          <w:szCs w:val="24"/>
          <w:lang w:val="en-GB"/>
        </w:rPr>
        <w:t xml:space="preserve">. </w:t>
      </w:r>
      <w:r w:rsidR="00DE29D1">
        <w:rPr>
          <w:sz w:val="24"/>
          <w:szCs w:val="24"/>
          <w:lang w:val="en-GB"/>
        </w:rPr>
        <w:t>L</w:t>
      </w:r>
      <w:r>
        <w:rPr>
          <w:sz w:val="24"/>
          <w:szCs w:val="24"/>
          <w:lang w:val="en-GB"/>
        </w:rPr>
        <w:t>ipid separation is</w:t>
      </w:r>
      <w:r w:rsidRPr="00A278C3">
        <w:rPr>
          <w:sz w:val="24"/>
          <w:szCs w:val="24"/>
          <w:lang w:val="en-GB"/>
        </w:rPr>
        <w:t xml:space="preserve"> based </w:t>
      </w:r>
      <w:r w:rsidR="001F6180">
        <w:rPr>
          <w:sz w:val="24"/>
          <w:szCs w:val="24"/>
          <w:lang w:val="en-GB"/>
        </w:rPr>
        <w:t xml:space="preserve">on hydrophobicity, thus </w:t>
      </w:r>
      <w:r w:rsidRPr="00A278C3">
        <w:rPr>
          <w:sz w:val="24"/>
          <w:szCs w:val="24"/>
          <w:lang w:val="en-GB"/>
        </w:rPr>
        <w:t xml:space="preserve">on </w:t>
      </w:r>
      <w:r>
        <w:rPr>
          <w:sz w:val="24"/>
          <w:szCs w:val="24"/>
          <w:lang w:val="en-GB"/>
        </w:rPr>
        <w:t xml:space="preserve">the </w:t>
      </w:r>
      <w:r w:rsidRPr="00A278C3">
        <w:rPr>
          <w:sz w:val="24"/>
          <w:szCs w:val="24"/>
          <w:lang w:val="en-GB"/>
        </w:rPr>
        <w:t>acyl chain</w:t>
      </w:r>
      <w:r>
        <w:rPr>
          <w:sz w:val="24"/>
          <w:szCs w:val="24"/>
          <w:lang w:val="en-GB"/>
        </w:rPr>
        <w:t>s</w:t>
      </w:r>
      <w:r w:rsidRPr="00A278C3">
        <w:rPr>
          <w:sz w:val="24"/>
          <w:szCs w:val="24"/>
          <w:lang w:val="en-GB"/>
        </w:rPr>
        <w:t xml:space="preserve"> </w:t>
      </w:r>
      <w:r>
        <w:rPr>
          <w:sz w:val="24"/>
          <w:szCs w:val="24"/>
          <w:lang w:val="en-GB"/>
        </w:rPr>
        <w:t xml:space="preserve">properties </w:t>
      </w:r>
      <w:r w:rsidR="001F6180">
        <w:rPr>
          <w:sz w:val="24"/>
          <w:szCs w:val="24"/>
          <w:lang w:val="en-GB"/>
        </w:rPr>
        <w:t>of the lipids (</w:t>
      </w:r>
      <w:r>
        <w:rPr>
          <w:sz w:val="24"/>
          <w:szCs w:val="24"/>
          <w:lang w:val="en-GB"/>
        </w:rPr>
        <w:t xml:space="preserve">length, </w:t>
      </w:r>
      <w:r w:rsidRPr="00A278C3">
        <w:rPr>
          <w:sz w:val="24"/>
          <w:szCs w:val="24"/>
          <w:lang w:val="en-GB"/>
        </w:rPr>
        <w:t xml:space="preserve">degree of unsaturation </w:t>
      </w:r>
      <w:r w:rsidR="001F6180">
        <w:rPr>
          <w:sz w:val="24"/>
          <w:szCs w:val="24"/>
          <w:lang w:val="en-GB"/>
        </w:rPr>
        <w:t xml:space="preserve">and </w:t>
      </w:r>
      <w:r w:rsidRPr="00A278C3">
        <w:rPr>
          <w:sz w:val="24"/>
          <w:szCs w:val="24"/>
          <w:lang w:val="en-GB"/>
        </w:rPr>
        <w:t>number of double bonds</w:t>
      </w:r>
      <w:r w:rsidRPr="00A278C3">
        <w:rPr>
          <w:sz w:val="24"/>
          <w:szCs w:val="24"/>
          <w:lang w:val="en-GB"/>
        </w:rPr>
        <w:fldChar w:fldCharType="begin" w:fldLock="1"/>
      </w:r>
      <w:r w:rsidR="00FD22D8">
        <w:rPr>
          <w:sz w:val="24"/>
          <w:szCs w:val="24"/>
          <w:lang w:val="en-GB"/>
        </w:rPr>
        <w:instrText>ADDIN CSL_CITATION { "citationItems" : [ { "id" : "ITEM-1", "itemData" : { "DOI" : "10.1002/bmc.563", "ISSN" : "02693879", "PMID" : "16138296", "abstract" : "Phospholipids are important constituents of all living cell membranes. Lipidomics is a rapidly growing field that provides insight as to how specific phospholipids play roles in normal physiological and disease states. There are many analytical methods available for the qualitative and quantitative determination of phospholipids. This review provides a summary of the methods that were historically used such as thin layer chromatography, gas chromatography and high-performance liquid chromatography. In addition, an introduction to applications of interfacing these traditional chromatographic techniques with mass spectrometry is provided. Copyright \u00a9 2005 John Wiley &amp; Sons, Ltd.", "author" : [ { "dropping-particle" : "", "family" : "Peterson", "given" : "Brianna L.", "non-dropping-particle" : "", "parse-names" : false, "suffix" : "" }, { "dropping-particle" : "", "family" : "Cummings", "given" : "Brian S.", "non-dropping-particle" : "", "parse-names" : false, "suffix" : "" } ], "container-title" : "Biomedical Chromatography", "id" : "ITEM-1", "issue" : "3", "issued" : { "date-parts" : [ [ "2006" ] ] }, "page" : "227-243", "title" : "A review of chromatographic methods for the assessment of phospholipids in biological samples", "type" : "article-journal", "volume" : "20" }, "uris" : [ "http://www.mendeley.com/documents/?uuid=111cf07d-ee2b-4c9f-99da-dec8bbb7788d" ] } ], "mendeley" : { "formattedCitation" : "&lt;sup&gt;48&lt;/sup&gt;", "plainTextFormattedCitation" : "48", "previouslyFormattedCitation" : "&lt;sup&gt;47&lt;/sup&gt;" }, "properties" : { "noteIndex" : 0 }, "schema" : "https://github.com/citation-style-language/schema/raw/master/csl-citation.json" }</w:instrText>
      </w:r>
      <w:r w:rsidRPr="00A278C3">
        <w:rPr>
          <w:sz w:val="24"/>
          <w:szCs w:val="24"/>
          <w:lang w:val="en-GB"/>
        </w:rPr>
        <w:fldChar w:fldCharType="separate"/>
      </w:r>
      <w:r w:rsidR="00FD22D8" w:rsidRPr="00FD22D8">
        <w:rPr>
          <w:noProof/>
          <w:sz w:val="24"/>
          <w:szCs w:val="24"/>
          <w:vertAlign w:val="superscript"/>
          <w:lang w:val="en-GB"/>
        </w:rPr>
        <w:t>48</w:t>
      </w:r>
      <w:r w:rsidRPr="00A278C3">
        <w:rPr>
          <w:sz w:val="24"/>
          <w:szCs w:val="24"/>
          <w:lang w:val="en-GB"/>
        </w:rPr>
        <w:fldChar w:fldCharType="end"/>
      </w:r>
      <w:r w:rsidR="00132CFC">
        <w:rPr>
          <w:sz w:val="24"/>
          <w:szCs w:val="24"/>
          <w:lang w:val="en-GB"/>
        </w:rPr>
        <w:t>), explaining why RP-</w:t>
      </w:r>
      <w:r w:rsidR="001F6180">
        <w:rPr>
          <w:sz w:val="24"/>
          <w:szCs w:val="24"/>
          <w:lang w:val="en-GB"/>
        </w:rPr>
        <w:t xml:space="preserve">LC </w:t>
      </w:r>
      <w:r w:rsidRPr="00A278C3">
        <w:rPr>
          <w:sz w:val="24"/>
          <w:szCs w:val="24"/>
          <w:lang w:val="en-GB"/>
        </w:rPr>
        <w:t xml:space="preserve">is more efficient for hydrophobic lipids </w:t>
      </w:r>
      <w:r>
        <w:rPr>
          <w:sz w:val="24"/>
          <w:szCs w:val="24"/>
          <w:lang w:val="en-GB"/>
        </w:rPr>
        <w:t>than</w:t>
      </w:r>
      <w:r w:rsidRPr="00A278C3">
        <w:rPr>
          <w:sz w:val="24"/>
          <w:szCs w:val="24"/>
          <w:lang w:val="en-GB"/>
        </w:rPr>
        <w:t xml:space="preserve"> for polar lipids. </w:t>
      </w:r>
      <w:r w:rsidR="00DE29D1">
        <w:rPr>
          <w:sz w:val="24"/>
          <w:szCs w:val="24"/>
          <w:lang w:val="en-GB"/>
        </w:rPr>
        <w:t xml:space="preserve">To </w:t>
      </w:r>
      <w:r w:rsidR="001F6180">
        <w:rPr>
          <w:sz w:val="24"/>
          <w:szCs w:val="24"/>
          <w:lang w:val="en-GB"/>
        </w:rPr>
        <w:lastRenderedPageBreak/>
        <w:t>separa</w:t>
      </w:r>
      <w:r w:rsidR="00DE29D1">
        <w:rPr>
          <w:sz w:val="24"/>
          <w:szCs w:val="24"/>
          <w:lang w:val="en-GB"/>
        </w:rPr>
        <w:t>te</w:t>
      </w:r>
      <w:r w:rsidR="001F6180">
        <w:rPr>
          <w:sz w:val="24"/>
          <w:szCs w:val="24"/>
          <w:lang w:val="en-GB"/>
        </w:rPr>
        <w:t xml:space="preserve"> polar lipids, h</w:t>
      </w:r>
      <w:r w:rsidRPr="00A278C3">
        <w:rPr>
          <w:sz w:val="24"/>
          <w:szCs w:val="24"/>
          <w:lang w:val="en-GB"/>
        </w:rPr>
        <w:t>ydrophilic interaction liquid chromatography (HILIC)</w:t>
      </w:r>
      <w:r w:rsidR="00DE29D1">
        <w:rPr>
          <w:sz w:val="24"/>
          <w:szCs w:val="24"/>
          <w:lang w:val="en-GB"/>
        </w:rPr>
        <w:t>,</w:t>
      </w:r>
      <w:r w:rsidR="00D2006D">
        <w:rPr>
          <w:sz w:val="24"/>
          <w:szCs w:val="24"/>
          <w:lang w:val="en-GB"/>
        </w:rPr>
        <w:t xml:space="preserve"> </w:t>
      </w:r>
      <w:r w:rsidR="00DE29D1" w:rsidRPr="00DE29D1">
        <w:rPr>
          <w:sz w:val="24"/>
          <w:szCs w:val="24"/>
          <w:lang w:val="en-GB"/>
        </w:rPr>
        <w:t>which separates lipids according to their polar heads, should be preferre</w:t>
      </w:r>
      <w:r w:rsidR="00DE29D1">
        <w:rPr>
          <w:sz w:val="24"/>
          <w:szCs w:val="24"/>
          <w:lang w:val="en-GB"/>
        </w:rPr>
        <w:t>d</w:t>
      </w:r>
      <w:r w:rsidR="00DE29D1" w:rsidRPr="00DE29D1" w:rsidDel="00DE29D1">
        <w:rPr>
          <w:sz w:val="24"/>
          <w:szCs w:val="24"/>
          <w:lang w:val="en-GB"/>
        </w:rPr>
        <w:t xml:space="preserve"> </w:t>
      </w:r>
      <w:r w:rsidRPr="00A278C3">
        <w:rPr>
          <w:sz w:val="24"/>
          <w:szCs w:val="24"/>
          <w:lang w:val="en-GB"/>
        </w:rPr>
        <w:fldChar w:fldCharType="begin" w:fldLock="1"/>
      </w:r>
      <w:r w:rsidR="00FD22D8">
        <w:rPr>
          <w:sz w:val="24"/>
          <w:szCs w:val="24"/>
          <w:lang w:val="en-GB"/>
        </w:rPr>
        <w:instrText>ADDIN CSL_CITATION { "citationItems" : [ { "id" : "ITEM-1", "itemData" : { "author" : [ { "dropping-particle" : "", "family" : "Spagou", "given" : "K. et al.", "non-dropping-particle" : "", "parse-names" : false, "suffix" : "" } ], "container-title" : "Journal of separation science", "id" : "ITEM-1", "issued" : { "date-parts" : [ [ "2010" ] ] }, "page" : "716-727", "title" : "Hydrophilic interaction chromatography coupled to MS for metabonomic/metabolomic studies", "type" : "article-journal", "volume" : "33" }, "uris" : [ "http://www.mendeley.com/documents/?uuid=be857cdc-ba00-4864-83ac-f9ac2e5ba6ee" ] } ], "mendeley" : { "formattedCitation" : "&lt;sup&gt;50&lt;/sup&gt;", "plainTextFormattedCitation" : "50", "previouslyFormattedCitation" : "&lt;sup&gt;49&lt;/sup&gt;" }, "properties" : { "noteIndex" : 0 }, "schema" : "https://github.com/citation-style-language/schema/raw/master/csl-citation.json" }</w:instrText>
      </w:r>
      <w:r w:rsidRPr="00A278C3">
        <w:rPr>
          <w:sz w:val="24"/>
          <w:szCs w:val="24"/>
          <w:lang w:val="en-GB"/>
        </w:rPr>
        <w:fldChar w:fldCharType="separate"/>
      </w:r>
      <w:r w:rsidR="00FD22D8" w:rsidRPr="00FD22D8">
        <w:rPr>
          <w:noProof/>
          <w:sz w:val="24"/>
          <w:szCs w:val="24"/>
          <w:vertAlign w:val="superscript"/>
          <w:lang w:val="en-GB"/>
        </w:rPr>
        <w:t>50</w:t>
      </w:r>
      <w:r w:rsidRPr="00A278C3">
        <w:rPr>
          <w:sz w:val="24"/>
          <w:szCs w:val="24"/>
          <w:lang w:val="en-GB"/>
        </w:rPr>
        <w:fldChar w:fldCharType="end"/>
      </w:r>
      <w:r w:rsidRPr="00A278C3">
        <w:rPr>
          <w:sz w:val="24"/>
          <w:szCs w:val="24"/>
          <w:lang w:val="en-GB"/>
        </w:rPr>
        <w:t>.</w:t>
      </w:r>
    </w:p>
    <w:p w14:paraId="4B189D1E" w14:textId="14A12BD4" w:rsidR="00BD6B48" w:rsidRPr="00A278C3" w:rsidRDefault="00F120C6" w:rsidP="00457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76" w:lineRule="auto"/>
        <w:jc w:val="both"/>
        <w:rPr>
          <w:sz w:val="24"/>
          <w:szCs w:val="24"/>
          <w:lang w:val="en-GB"/>
        </w:rPr>
      </w:pPr>
      <w:r>
        <w:rPr>
          <w:sz w:val="24"/>
          <w:szCs w:val="24"/>
          <w:lang w:val="en-GB"/>
        </w:rPr>
        <w:t xml:space="preserve">The </w:t>
      </w:r>
      <w:r w:rsidR="00BD6B48">
        <w:rPr>
          <w:sz w:val="24"/>
          <w:szCs w:val="24"/>
          <w:lang w:val="en-GB"/>
        </w:rPr>
        <w:t xml:space="preserve">lipid extraction method </w:t>
      </w:r>
      <w:r w:rsidR="00AA0E3F">
        <w:rPr>
          <w:sz w:val="24"/>
          <w:szCs w:val="24"/>
          <w:lang w:val="en-GB"/>
        </w:rPr>
        <w:t xml:space="preserve">is </w:t>
      </w:r>
      <w:r w:rsidR="003B011C">
        <w:rPr>
          <w:sz w:val="24"/>
          <w:szCs w:val="24"/>
          <w:lang w:val="en-GB"/>
        </w:rPr>
        <w:t xml:space="preserve">generally </w:t>
      </w:r>
      <w:r>
        <w:rPr>
          <w:sz w:val="24"/>
          <w:szCs w:val="24"/>
          <w:lang w:val="en-GB"/>
        </w:rPr>
        <w:t xml:space="preserve">not </w:t>
      </w:r>
      <w:r w:rsidR="00BD6B48">
        <w:rPr>
          <w:sz w:val="24"/>
          <w:szCs w:val="24"/>
          <w:lang w:val="en-GB"/>
        </w:rPr>
        <w:t>exhaustive</w:t>
      </w:r>
      <w:r w:rsidR="00DF038B">
        <w:rPr>
          <w:sz w:val="24"/>
          <w:szCs w:val="24"/>
          <w:lang w:val="en-GB"/>
        </w:rPr>
        <w:t>,</w:t>
      </w:r>
      <w:r w:rsidR="00BD6B48">
        <w:rPr>
          <w:sz w:val="24"/>
          <w:szCs w:val="24"/>
          <w:lang w:val="en-GB"/>
        </w:rPr>
        <w:t xml:space="preserve"> the </w:t>
      </w:r>
      <w:r w:rsidR="00DF038B">
        <w:rPr>
          <w:sz w:val="24"/>
          <w:szCs w:val="24"/>
          <w:lang w:val="en-GB"/>
        </w:rPr>
        <w:t>nature</w:t>
      </w:r>
      <w:r w:rsidR="00DF038B" w:rsidRPr="00A278C3">
        <w:rPr>
          <w:sz w:val="24"/>
          <w:szCs w:val="24"/>
          <w:lang w:val="en-GB"/>
        </w:rPr>
        <w:t xml:space="preserve"> </w:t>
      </w:r>
      <w:r w:rsidR="00BD6B48" w:rsidRPr="00A278C3">
        <w:rPr>
          <w:sz w:val="24"/>
          <w:szCs w:val="24"/>
          <w:lang w:val="en-GB"/>
        </w:rPr>
        <w:t>of</w:t>
      </w:r>
      <w:r w:rsidR="00BD6B48">
        <w:rPr>
          <w:sz w:val="24"/>
          <w:szCs w:val="24"/>
          <w:lang w:val="en-GB"/>
        </w:rPr>
        <w:t xml:space="preserve"> </w:t>
      </w:r>
      <w:r w:rsidR="00DF038B">
        <w:rPr>
          <w:sz w:val="24"/>
          <w:szCs w:val="24"/>
          <w:lang w:val="en-GB"/>
        </w:rPr>
        <w:t xml:space="preserve">analytical </w:t>
      </w:r>
      <w:r w:rsidR="00BD6B48">
        <w:rPr>
          <w:sz w:val="24"/>
          <w:szCs w:val="24"/>
          <w:lang w:val="en-GB"/>
        </w:rPr>
        <w:t>column</w:t>
      </w:r>
      <w:r w:rsidR="00BD6B48" w:rsidRPr="00A278C3">
        <w:rPr>
          <w:sz w:val="24"/>
          <w:szCs w:val="24"/>
          <w:lang w:val="en-GB"/>
        </w:rPr>
        <w:t xml:space="preserve"> and the </w:t>
      </w:r>
      <w:r w:rsidR="00DF038B">
        <w:rPr>
          <w:sz w:val="24"/>
          <w:szCs w:val="24"/>
          <w:lang w:val="en-GB"/>
        </w:rPr>
        <w:t xml:space="preserve">composition of the </w:t>
      </w:r>
      <w:r w:rsidR="00BD6B48" w:rsidRPr="00A278C3">
        <w:rPr>
          <w:sz w:val="24"/>
          <w:szCs w:val="24"/>
          <w:lang w:val="en-GB"/>
        </w:rPr>
        <w:t>mobile phase</w:t>
      </w:r>
      <w:r w:rsidR="00BD6B48">
        <w:rPr>
          <w:sz w:val="24"/>
          <w:szCs w:val="24"/>
          <w:lang w:val="en-GB"/>
        </w:rPr>
        <w:t xml:space="preserve"> affect </w:t>
      </w:r>
      <w:r w:rsidR="00DF038B">
        <w:rPr>
          <w:sz w:val="24"/>
          <w:szCs w:val="24"/>
          <w:lang w:val="en-GB"/>
        </w:rPr>
        <w:t xml:space="preserve">the number and the type of </w:t>
      </w:r>
      <w:r w:rsidR="00BD6B48">
        <w:rPr>
          <w:sz w:val="24"/>
          <w:szCs w:val="24"/>
          <w:lang w:val="en-GB"/>
        </w:rPr>
        <w:t>lipid</w:t>
      </w:r>
      <w:r w:rsidR="00DF038B">
        <w:rPr>
          <w:sz w:val="24"/>
          <w:szCs w:val="24"/>
          <w:lang w:val="en-GB"/>
        </w:rPr>
        <w:t>s</w:t>
      </w:r>
      <w:r w:rsidR="00BD6B48">
        <w:rPr>
          <w:sz w:val="24"/>
          <w:szCs w:val="24"/>
          <w:lang w:val="en-GB"/>
        </w:rPr>
        <w:t xml:space="preserve"> </w:t>
      </w:r>
      <w:r w:rsidR="00DF038B">
        <w:rPr>
          <w:sz w:val="24"/>
          <w:szCs w:val="24"/>
          <w:lang w:val="en-GB"/>
        </w:rPr>
        <w:t>(</w:t>
      </w:r>
      <w:r w:rsidR="005B1FC7">
        <w:rPr>
          <w:sz w:val="24"/>
          <w:szCs w:val="24"/>
          <w:lang w:val="en-GB"/>
        </w:rPr>
        <w:t>classes</w:t>
      </w:r>
      <w:r w:rsidR="00BD6B48">
        <w:rPr>
          <w:sz w:val="24"/>
          <w:szCs w:val="24"/>
          <w:lang w:val="en-GB"/>
        </w:rPr>
        <w:t xml:space="preserve"> and </w:t>
      </w:r>
      <w:r w:rsidR="00524A0C">
        <w:rPr>
          <w:sz w:val="24"/>
          <w:szCs w:val="24"/>
          <w:lang w:val="en-GB"/>
        </w:rPr>
        <w:t>sub</w:t>
      </w:r>
      <w:r w:rsidR="00BD6B48">
        <w:rPr>
          <w:sz w:val="24"/>
          <w:szCs w:val="24"/>
          <w:lang w:val="en-GB"/>
        </w:rPr>
        <w:t>classes</w:t>
      </w:r>
      <w:r w:rsidR="00DF038B">
        <w:rPr>
          <w:sz w:val="24"/>
          <w:szCs w:val="24"/>
          <w:lang w:val="en-GB"/>
        </w:rPr>
        <w:t>)</w:t>
      </w:r>
      <w:r w:rsidR="00BD6B48">
        <w:rPr>
          <w:sz w:val="24"/>
          <w:szCs w:val="24"/>
          <w:lang w:val="en-GB"/>
        </w:rPr>
        <w:t xml:space="preserve"> that </w:t>
      </w:r>
      <w:r w:rsidR="00DF038B">
        <w:rPr>
          <w:sz w:val="24"/>
          <w:szCs w:val="24"/>
          <w:lang w:val="en-GB"/>
        </w:rPr>
        <w:t xml:space="preserve">can </w:t>
      </w:r>
      <w:r w:rsidR="00BD6B48">
        <w:rPr>
          <w:sz w:val="24"/>
          <w:szCs w:val="24"/>
          <w:lang w:val="en-GB"/>
        </w:rPr>
        <w:t>be resolved</w:t>
      </w:r>
      <w:r w:rsidR="003B011C" w:rsidRPr="00E06D84">
        <w:rPr>
          <w:lang w:val="en-US"/>
        </w:rPr>
        <w:t xml:space="preserve"> </w:t>
      </w:r>
      <w:r w:rsidR="003B011C" w:rsidRPr="003B011C">
        <w:rPr>
          <w:sz w:val="24"/>
          <w:szCs w:val="24"/>
          <w:lang w:val="en-GB"/>
        </w:rPr>
        <w:t>chromatographically</w:t>
      </w:r>
      <w:r w:rsidR="00BD6B48" w:rsidRPr="00A278C3">
        <w:rPr>
          <w:sz w:val="24"/>
          <w:szCs w:val="24"/>
          <w:lang w:val="en-GB"/>
        </w:rPr>
        <w:t xml:space="preserve">. </w:t>
      </w:r>
      <w:r w:rsidR="003B011C" w:rsidRPr="003B011C">
        <w:rPr>
          <w:sz w:val="24"/>
          <w:szCs w:val="24"/>
          <w:lang w:val="en-GB"/>
        </w:rPr>
        <w:t xml:space="preserve">Exhaustive resolution of </w:t>
      </w:r>
      <w:r w:rsidR="00AA0E3F">
        <w:rPr>
          <w:sz w:val="24"/>
          <w:szCs w:val="24"/>
          <w:lang w:val="en-GB"/>
        </w:rPr>
        <w:t xml:space="preserve">all </w:t>
      </w:r>
      <w:r w:rsidR="00BD6B48">
        <w:rPr>
          <w:sz w:val="24"/>
          <w:szCs w:val="24"/>
          <w:lang w:val="en-GB"/>
        </w:rPr>
        <w:t>lipid</w:t>
      </w:r>
      <w:r w:rsidR="00DF038B">
        <w:rPr>
          <w:sz w:val="24"/>
          <w:szCs w:val="24"/>
          <w:lang w:val="en-GB"/>
        </w:rPr>
        <w:t xml:space="preserve">s </w:t>
      </w:r>
      <w:r>
        <w:rPr>
          <w:sz w:val="24"/>
          <w:szCs w:val="24"/>
          <w:lang w:val="en-GB"/>
        </w:rPr>
        <w:t>including isomers</w:t>
      </w:r>
      <w:r w:rsidR="003B011C">
        <w:rPr>
          <w:sz w:val="24"/>
          <w:szCs w:val="24"/>
          <w:lang w:val="en-GB"/>
        </w:rPr>
        <w:t>,</w:t>
      </w:r>
      <w:r>
        <w:rPr>
          <w:sz w:val="24"/>
          <w:szCs w:val="24"/>
          <w:lang w:val="en-GB"/>
        </w:rPr>
        <w:t xml:space="preserve"> </w:t>
      </w:r>
      <w:r w:rsidR="00BD6B48">
        <w:rPr>
          <w:sz w:val="24"/>
          <w:szCs w:val="24"/>
          <w:lang w:val="en-GB"/>
        </w:rPr>
        <w:t xml:space="preserve">in a single </w:t>
      </w:r>
      <w:r w:rsidR="00DF038B">
        <w:rPr>
          <w:sz w:val="24"/>
          <w:szCs w:val="24"/>
          <w:lang w:val="en-GB"/>
        </w:rPr>
        <w:t>run</w:t>
      </w:r>
      <w:r w:rsidR="00BD6B48">
        <w:rPr>
          <w:sz w:val="24"/>
          <w:szCs w:val="24"/>
          <w:lang w:val="en-GB"/>
        </w:rPr>
        <w:t xml:space="preserve"> for a</w:t>
      </w:r>
      <w:r w:rsidR="00BD6B48" w:rsidRPr="00A278C3">
        <w:rPr>
          <w:sz w:val="24"/>
          <w:szCs w:val="24"/>
          <w:lang w:val="en-GB"/>
        </w:rPr>
        <w:t xml:space="preserve"> rapid screening </w:t>
      </w:r>
      <w:r w:rsidR="00BD6B48">
        <w:rPr>
          <w:sz w:val="24"/>
          <w:szCs w:val="24"/>
          <w:lang w:val="en-GB"/>
        </w:rPr>
        <w:t>based on LC-MS methods</w:t>
      </w:r>
      <w:r w:rsidR="00DF038B">
        <w:rPr>
          <w:sz w:val="24"/>
          <w:szCs w:val="24"/>
          <w:lang w:val="en-GB"/>
        </w:rPr>
        <w:t xml:space="preserve"> </w:t>
      </w:r>
      <w:r w:rsidR="0086658C">
        <w:rPr>
          <w:sz w:val="24"/>
          <w:szCs w:val="24"/>
          <w:lang w:val="en-GB"/>
        </w:rPr>
        <w:t xml:space="preserve">remains </w:t>
      </w:r>
      <w:r>
        <w:rPr>
          <w:sz w:val="24"/>
          <w:szCs w:val="24"/>
          <w:lang w:val="en-GB"/>
        </w:rPr>
        <w:t xml:space="preserve">a </w:t>
      </w:r>
      <w:r w:rsidR="008956E2">
        <w:rPr>
          <w:sz w:val="24"/>
          <w:szCs w:val="24"/>
          <w:lang w:val="en-GB"/>
        </w:rPr>
        <w:t>long-term</w:t>
      </w:r>
      <w:r>
        <w:rPr>
          <w:sz w:val="24"/>
          <w:szCs w:val="24"/>
          <w:lang w:val="en-GB"/>
        </w:rPr>
        <w:t xml:space="preserve"> goal</w:t>
      </w:r>
      <w:r w:rsidR="00BD6B48" w:rsidRPr="00A278C3">
        <w:rPr>
          <w:sz w:val="24"/>
          <w:szCs w:val="24"/>
          <w:lang w:val="en-GB"/>
        </w:rPr>
        <w:t>.</w:t>
      </w:r>
      <w:r w:rsidR="00B55E38">
        <w:rPr>
          <w:sz w:val="24"/>
          <w:szCs w:val="24"/>
          <w:lang w:val="en-GB"/>
        </w:rPr>
        <w:t xml:space="preserve"> </w:t>
      </w:r>
      <w:r>
        <w:rPr>
          <w:sz w:val="24"/>
          <w:szCs w:val="24"/>
          <w:lang w:val="en-GB"/>
        </w:rPr>
        <w:t xml:space="preserve">In order to propose a fast and efficient screening method, we </w:t>
      </w:r>
      <w:r w:rsidR="003B011C">
        <w:rPr>
          <w:sz w:val="24"/>
          <w:szCs w:val="24"/>
          <w:lang w:val="en-GB"/>
        </w:rPr>
        <w:t xml:space="preserve">have </w:t>
      </w:r>
      <w:r w:rsidR="00B55E38">
        <w:rPr>
          <w:sz w:val="24"/>
          <w:szCs w:val="24"/>
          <w:lang w:val="en-GB"/>
        </w:rPr>
        <w:t xml:space="preserve">developed a </w:t>
      </w:r>
      <w:r w:rsidR="00B55E38" w:rsidRPr="00A278C3">
        <w:rPr>
          <w:sz w:val="24"/>
          <w:szCs w:val="24"/>
          <w:lang w:val="en-GB"/>
        </w:rPr>
        <w:t>data processing</w:t>
      </w:r>
      <w:r w:rsidR="000436C3">
        <w:rPr>
          <w:sz w:val="24"/>
          <w:szCs w:val="24"/>
          <w:lang w:val="en-GB"/>
        </w:rPr>
        <w:t xml:space="preserve"> </w:t>
      </w:r>
      <w:r w:rsidR="003B011C">
        <w:rPr>
          <w:sz w:val="24"/>
          <w:szCs w:val="24"/>
          <w:lang w:val="en-GB"/>
        </w:rPr>
        <w:t xml:space="preserve">method </w:t>
      </w:r>
      <w:r w:rsidR="000436C3">
        <w:rPr>
          <w:sz w:val="24"/>
          <w:szCs w:val="24"/>
          <w:lang w:val="en-GB"/>
        </w:rPr>
        <w:t>based on Kendrick plots analysis</w:t>
      </w:r>
      <w:r w:rsidR="00CE0C44">
        <w:rPr>
          <w:rStyle w:val="Marquedecommentaire"/>
          <w:lang w:val="en-US"/>
        </w:rPr>
        <w:t>,</w:t>
      </w:r>
      <w:r w:rsidRPr="00CE0C44">
        <w:rPr>
          <w:rStyle w:val="Marquedecommentaire"/>
          <w:lang w:val="en-US"/>
        </w:rPr>
        <w:t xml:space="preserve"> </w:t>
      </w:r>
      <w:r w:rsidR="008956E2">
        <w:rPr>
          <w:sz w:val="24"/>
          <w:szCs w:val="24"/>
          <w:lang w:val="en-GB"/>
        </w:rPr>
        <w:t>in</w:t>
      </w:r>
      <w:r w:rsidR="000436C3">
        <w:rPr>
          <w:sz w:val="24"/>
          <w:szCs w:val="24"/>
          <w:lang w:val="en-GB"/>
        </w:rPr>
        <w:t xml:space="preserve">spired from a </w:t>
      </w:r>
      <w:r w:rsidR="004B3283">
        <w:rPr>
          <w:sz w:val="24"/>
          <w:szCs w:val="24"/>
          <w:lang w:val="en-GB"/>
        </w:rPr>
        <w:t xml:space="preserve">method recently developed </w:t>
      </w:r>
      <w:r w:rsidR="000436C3">
        <w:rPr>
          <w:sz w:val="24"/>
          <w:szCs w:val="24"/>
          <w:lang w:val="en-GB"/>
        </w:rPr>
        <w:t xml:space="preserve">for </w:t>
      </w:r>
      <w:r w:rsidR="00B55E38">
        <w:rPr>
          <w:sz w:val="24"/>
          <w:szCs w:val="24"/>
          <w:lang w:val="en-GB"/>
        </w:rPr>
        <w:t xml:space="preserve">MALDI </w:t>
      </w:r>
      <w:r w:rsidR="000436C3">
        <w:rPr>
          <w:sz w:val="24"/>
          <w:szCs w:val="24"/>
          <w:lang w:val="en-GB"/>
        </w:rPr>
        <w:t>m</w:t>
      </w:r>
      <w:r w:rsidR="00B55E38">
        <w:rPr>
          <w:sz w:val="24"/>
          <w:szCs w:val="24"/>
          <w:lang w:val="en-GB"/>
        </w:rPr>
        <w:t xml:space="preserve">ass </w:t>
      </w:r>
      <w:r w:rsidR="000436C3">
        <w:rPr>
          <w:sz w:val="24"/>
          <w:szCs w:val="24"/>
          <w:lang w:val="en-GB"/>
        </w:rPr>
        <w:t>s</w:t>
      </w:r>
      <w:r w:rsidR="00B55E38">
        <w:rPr>
          <w:sz w:val="24"/>
          <w:szCs w:val="24"/>
          <w:lang w:val="en-GB"/>
        </w:rPr>
        <w:t xml:space="preserve">pectrometry </w:t>
      </w:r>
      <w:r w:rsidR="000436C3">
        <w:rPr>
          <w:sz w:val="24"/>
          <w:szCs w:val="24"/>
          <w:lang w:val="en-GB"/>
        </w:rPr>
        <w:t>i</w:t>
      </w:r>
      <w:r w:rsidR="00B55E38">
        <w:rPr>
          <w:sz w:val="24"/>
          <w:szCs w:val="24"/>
          <w:lang w:val="en-GB"/>
        </w:rPr>
        <w:t>maging</w:t>
      </w:r>
      <w:r w:rsidR="000436C3">
        <w:rPr>
          <w:sz w:val="24"/>
          <w:szCs w:val="24"/>
          <w:lang w:val="en-GB"/>
        </w:rPr>
        <w:t xml:space="preserve"> purpose</w:t>
      </w:r>
      <w:r w:rsidR="00B55E38">
        <w:rPr>
          <w:sz w:val="24"/>
          <w:szCs w:val="24"/>
          <w:vertAlign w:val="superscript"/>
          <w:lang w:val="en-GB"/>
        </w:rPr>
        <w:fldChar w:fldCharType="begin" w:fldLock="1"/>
      </w:r>
      <w:r w:rsidR="00FD22D8">
        <w:rPr>
          <w:sz w:val="24"/>
          <w:szCs w:val="24"/>
          <w:vertAlign w:val="superscript"/>
          <w:lang w:val="en-GB"/>
        </w:rPr>
        <w:instrText>ADDIN CSL_CITATION { "citationItems" : [ { "id" : "ITEM-1", "itemData" : { "DOI" : "10.1021/acs.analchem.9b03333", "ISSN" : "15206882", "PMID" : "31509388", "abstract" : "Kendrick mass defect (KMD) analysis is widely used for helping the detection and identification of chemically related compounds based on exact mass measurements. We report here the use of KMD as a criterion for filtering complex mass spectrometry data set. The method allow automated, easy and efficient data processing, enabling the reconstruction of 2D distributions of families of homologous compounds from MSI images. We show that KMD filtering, based on in-house software, is suitable and robust for high resolution (full width at half-maximum, fwhm, at m/z 410 of 20 000) and very high-resolution (fwhm, at m/z 410 of 160 000) MSI data. This method has been successfully applied to two different types of samples, bacteria cocultures, and brain tissue sections.", "author" : [ { "dropping-particle" : "", "family" : "Kune", "given" : "Christopher", "non-dropping-particle" : "", "parse-names" : false, "suffix" : "" }, { "dropping-particle" : "", "family" : "McCann", "given" : "Andr\u00e9a", "non-dropping-particle" : "", "parse-names" : false, "suffix" : "" }, { "dropping-particle" : "", "family" : "Rapha\u00ebl", "given" : "La Rocca", "non-dropping-particle" : "", "parse-names" : false, "suffix" : "" }, { "dropping-particle" : "", "family" : "Arias", "given" : "Anthony Arguelles", "non-dropping-particle" : "", "parse-names" : false, "suffix" : "" }, { "dropping-particle" : "", "family" : "Tiquet", "given" : "Mathieu", "non-dropping-particle" : "", "parse-names" : false, "suffix" : "" }, { "dropping-particle" : "", "family" : "Kruining", "given" : "Daan", "non-dropping-particle" : "Van", "parse-names" : false, "suffix" : "" }, { "dropping-particle" : "", "family" : "Martinez", "given" : "Pilar Martinez", "non-dropping-particle" : "", "parse-names" : false, "suffix" : "" }, { "dropping-particle" : "", "family" : "Ongena", "given" : "Marc", "non-dropping-particle" : "", "parse-names" : false, "suffix" : "" }, { "dropping-particle" : "", "family" : "Eppe", "given" : "Gauthier", "non-dropping-particle" : "", "parse-names" : false, "suffix" : "" }, { "dropping-particle" : "", "family" : "Quinton", "given" : "Lo\u00efc", "non-dropping-particle" : "", "parse-names" : false, "suffix" : "" }, { "dropping-particle" : "", "family" : "Far", "given" : "Johann", "non-dropping-particle" : "", "parse-names" : false, "suffix" : "" }, { "dropping-particle" : "", "family" : "Pauw", "given" : "Edwin", "non-dropping-particle" : "De", "parse-names" : false, "suffix" : "" } ], "container-title" : "Analytical Chemistry", "id" : "ITEM-1", "issue" : "20", "issued" : { "date-parts" : [ [ "2019" ] ] }, "page" : "13112-13118", "title" : "Rapid Visualization of Chemically Related Compounds Using Kendrick Mass Defect As a Filter in Mass Spectrometry Imaging", "type" : "article-journal", "volume" : "91" }, "uris" : [ "http://www.mendeley.com/documents/?uuid=9a4a68b9-b26d-4fdb-8792-845f298a81a7" ] } ], "mendeley" : { "formattedCitation" : "&lt;sup&gt;39&lt;/sup&gt;", "plainTextFormattedCitation" : "39", "previouslyFormattedCitation" : "&lt;sup&gt;38&lt;/sup&gt;" }, "properties" : { "noteIndex" : 0 }, "schema" : "https://github.com/citation-style-language/schema/raw/master/csl-citation.json" }</w:instrText>
      </w:r>
      <w:r w:rsidR="00B55E38">
        <w:rPr>
          <w:sz w:val="24"/>
          <w:szCs w:val="24"/>
          <w:vertAlign w:val="superscript"/>
          <w:lang w:val="en-GB"/>
        </w:rPr>
        <w:fldChar w:fldCharType="separate"/>
      </w:r>
      <w:r w:rsidR="00FD22D8" w:rsidRPr="00FD22D8">
        <w:rPr>
          <w:noProof/>
          <w:sz w:val="24"/>
          <w:szCs w:val="24"/>
          <w:vertAlign w:val="superscript"/>
          <w:lang w:val="en-GB"/>
        </w:rPr>
        <w:t>39</w:t>
      </w:r>
      <w:r w:rsidR="00B55E38">
        <w:rPr>
          <w:sz w:val="24"/>
          <w:szCs w:val="24"/>
          <w:vertAlign w:val="superscript"/>
          <w:lang w:val="en-GB"/>
        </w:rPr>
        <w:fldChar w:fldCharType="end"/>
      </w:r>
      <w:r w:rsidR="00B55E38" w:rsidRPr="00A278C3">
        <w:rPr>
          <w:sz w:val="24"/>
          <w:szCs w:val="24"/>
          <w:lang w:val="en-GB"/>
        </w:rPr>
        <w:t>.</w:t>
      </w:r>
    </w:p>
    <w:p w14:paraId="53C2CF4B" w14:textId="3593CE3E" w:rsidR="00BD6B48" w:rsidRPr="00C001B1" w:rsidRDefault="0064384F" w:rsidP="00457A2C">
      <w:pPr>
        <w:spacing w:line="276" w:lineRule="auto"/>
        <w:jc w:val="both"/>
        <w:rPr>
          <w:sz w:val="24"/>
          <w:szCs w:val="24"/>
          <w:lang w:val="en-GB"/>
        </w:rPr>
      </w:pPr>
      <w:r w:rsidRPr="0064384F">
        <w:rPr>
          <w:sz w:val="24"/>
          <w:szCs w:val="24"/>
          <w:lang w:val="en-GB"/>
        </w:rPr>
        <w:t>In the same way as for</w:t>
      </w:r>
      <w:r>
        <w:rPr>
          <w:sz w:val="24"/>
          <w:szCs w:val="24"/>
          <w:lang w:val="en-GB"/>
        </w:rPr>
        <w:t xml:space="preserve"> </w:t>
      </w:r>
      <w:r w:rsidR="00AA0E3F">
        <w:rPr>
          <w:sz w:val="24"/>
          <w:szCs w:val="24"/>
          <w:lang w:val="en-GB"/>
        </w:rPr>
        <w:t xml:space="preserve">MS imaging, </w:t>
      </w:r>
      <w:r>
        <w:rPr>
          <w:sz w:val="24"/>
          <w:szCs w:val="24"/>
          <w:lang w:val="en-GB"/>
        </w:rPr>
        <w:t>a</w:t>
      </w:r>
      <w:r w:rsidR="00CE0C44">
        <w:rPr>
          <w:sz w:val="24"/>
          <w:szCs w:val="24"/>
          <w:lang w:val="en-GB"/>
        </w:rPr>
        <w:t>n</w:t>
      </w:r>
      <w:r w:rsidR="00BD6B48" w:rsidRPr="00C001B1">
        <w:rPr>
          <w:sz w:val="24"/>
          <w:szCs w:val="24"/>
          <w:lang w:val="en-GB"/>
        </w:rPr>
        <w:t xml:space="preserve"> </w:t>
      </w:r>
      <w:r w:rsidR="00D01CD9">
        <w:rPr>
          <w:sz w:val="24"/>
          <w:szCs w:val="24"/>
          <w:lang w:val="en-GB"/>
        </w:rPr>
        <w:t>average</w:t>
      </w:r>
      <w:r w:rsidR="00D01CD9" w:rsidRPr="00C001B1">
        <w:rPr>
          <w:sz w:val="24"/>
          <w:szCs w:val="24"/>
          <w:lang w:val="en-GB"/>
        </w:rPr>
        <w:t xml:space="preserve"> </w:t>
      </w:r>
      <w:r w:rsidR="00BD6B48" w:rsidRPr="00C001B1">
        <w:rPr>
          <w:sz w:val="24"/>
          <w:szCs w:val="24"/>
          <w:lang w:val="en-GB"/>
        </w:rPr>
        <w:t>MS spectrum</w:t>
      </w:r>
      <w:r>
        <w:rPr>
          <w:sz w:val="24"/>
          <w:szCs w:val="24"/>
          <w:lang w:val="en-GB"/>
        </w:rPr>
        <w:t xml:space="preserve"> can be generated</w:t>
      </w:r>
      <w:r w:rsidR="004B3283">
        <w:rPr>
          <w:sz w:val="24"/>
          <w:szCs w:val="24"/>
          <w:lang w:val="en-GB"/>
        </w:rPr>
        <w:t xml:space="preserve"> from the LC data</w:t>
      </w:r>
      <w:r w:rsidR="00BD6B48" w:rsidRPr="00C001B1">
        <w:rPr>
          <w:sz w:val="24"/>
          <w:szCs w:val="24"/>
          <w:lang w:val="en-GB"/>
        </w:rPr>
        <w:t xml:space="preserve">. </w:t>
      </w:r>
      <w:r w:rsidR="00AA0E3F">
        <w:rPr>
          <w:sz w:val="24"/>
          <w:szCs w:val="24"/>
          <w:lang w:val="en-GB"/>
        </w:rPr>
        <w:t>This spectrum</w:t>
      </w:r>
      <w:r w:rsidR="00BD6B48" w:rsidRPr="00C001B1">
        <w:rPr>
          <w:sz w:val="24"/>
          <w:szCs w:val="24"/>
          <w:lang w:val="en-GB"/>
        </w:rPr>
        <w:t xml:space="preserve"> corresponds to the sum of each MS </w:t>
      </w:r>
      <w:r w:rsidR="004B3283">
        <w:rPr>
          <w:sz w:val="24"/>
          <w:szCs w:val="24"/>
          <w:lang w:val="en-GB"/>
        </w:rPr>
        <w:t>spectra</w:t>
      </w:r>
      <w:r w:rsidR="004B3283" w:rsidRPr="00C001B1">
        <w:rPr>
          <w:sz w:val="24"/>
          <w:szCs w:val="24"/>
          <w:lang w:val="en-GB"/>
        </w:rPr>
        <w:t xml:space="preserve"> </w:t>
      </w:r>
      <w:r w:rsidR="00BD6B48" w:rsidRPr="00C001B1">
        <w:rPr>
          <w:sz w:val="24"/>
          <w:szCs w:val="24"/>
          <w:lang w:val="en-GB"/>
        </w:rPr>
        <w:t xml:space="preserve">of the LC-MS </w:t>
      </w:r>
      <w:r w:rsidR="004B3283">
        <w:rPr>
          <w:sz w:val="24"/>
          <w:szCs w:val="24"/>
          <w:lang w:val="en-GB"/>
        </w:rPr>
        <w:t xml:space="preserve">scans. </w:t>
      </w:r>
      <w:r w:rsidR="00AA0E3F">
        <w:rPr>
          <w:sz w:val="24"/>
          <w:szCs w:val="24"/>
          <w:lang w:val="en-GB"/>
        </w:rPr>
        <w:t xml:space="preserve">From </w:t>
      </w:r>
      <w:r>
        <w:rPr>
          <w:sz w:val="24"/>
          <w:szCs w:val="24"/>
          <w:lang w:val="en-GB"/>
        </w:rPr>
        <w:t xml:space="preserve">this </w:t>
      </w:r>
      <w:r w:rsidR="00AA0E3F">
        <w:rPr>
          <w:sz w:val="24"/>
          <w:szCs w:val="24"/>
          <w:lang w:val="en-GB"/>
        </w:rPr>
        <w:t>sp</w:t>
      </w:r>
      <w:r w:rsidR="00524A0C">
        <w:rPr>
          <w:sz w:val="24"/>
          <w:szCs w:val="24"/>
          <w:lang w:val="en-GB"/>
        </w:rPr>
        <w:t>e</w:t>
      </w:r>
      <w:r w:rsidR="00AA0E3F">
        <w:rPr>
          <w:sz w:val="24"/>
          <w:szCs w:val="24"/>
          <w:lang w:val="en-GB"/>
        </w:rPr>
        <w:t>ctrum, a KMD plot is constructed. An example of Kendrick plot of</w:t>
      </w:r>
      <w:r w:rsidR="00BD6B48" w:rsidRPr="00C001B1">
        <w:rPr>
          <w:sz w:val="24"/>
          <w:szCs w:val="24"/>
          <w:lang w:val="en-GB"/>
        </w:rPr>
        <w:t xml:space="preserve"> LC</w:t>
      </w:r>
      <w:r w:rsidR="00A24DF5">
        <w:rPr>
          <w:sz w:val="24"/>
          <w:szCs w:val="24"/>
          <w:lang w:val="en-GB"/>
        </w:rPr>
        <w:t>-MS</w:t>
      </w:r>
      <w:r w:rsidR="00BD6B48" w:rsidRPr="00C001B1">
        <w:rPr>
          <w:sz w:val="24"/>
          <w:szCs w:val="24"/>
          <w:lang w:val="en-GB"/>
        </w:rPr>
        <w:t xml:space="preserve"> data is show</w:t>
      </w:r>
      <w:r w:rsidR="00A24DF5">
        <w:rPr>
          <w:sz w:val="24"/>
          <w:szCs w:val="24"/>
          <w:lang w:val="en-GB"/>
        </w:rPr>
        <w:t>n</w:t>
      </w:r>
      <w:r w:rsidR="00BD6B48" w:rsidRPr="00C001B1">
        <w:rPr>
          <w:sz w:val="24"/>
          <w:szCs w:val="24"/>
          <w:lang w:val="en-GB"/>
        </w:rPr>
        <w:t xml:space="preserve"> in </w:t>
      </w:r>
      <w:r w:rsidR="00C001B1" w:rsidRPr="00C001B1">
        <w:rPr>
          <w:sz w:val="24"/>
          <w:szCs w:val="24"/>
          <w:lang w:val="en-GB"/>
        </w:rPr>
        <w:fldChar w:fldCharType="begin"/>
      </w:r>
      <w:r w:rsidR="00C001B1" w:rsidRPr="00C001B1">
        <w:rPr>
          <w:sz w:val="24"/>
          <w:szCs w:val="24"/>
          <w:lang w:val="en-GB"/>
        </w:rPr>
        <w:instrText xml:space="preserve"> REF _Ref97643633 \h </w:instrText>
      </w:r>
      <w:r w:rsidR="00C001B1">
        <w:rPr>
          <w:sz w:val="24"/>
          <w:szCs w:val="24"/>
          <w:lang w:val="en-GB"/>
        </w:rPr>
        <w:instrText xml:space="preserve"> \* MERGEFORMAT </w:instrText>
      </w:r>
      <w:r w:rsidR="00C001B1" w:rsidRPr="00C001B1">
        <w:rPr>
          <w:sz w:val="24"/>
          <w:szCs w:val="24"/>
          <w:lang w:val="en-GB"/>
        </w:rPr>
      </w:r>
      <w:r w:rsidR="00C001B1" w:rsidRPr="00C001B1">
        <w:rPr>
          <w:sz w:val="24"/>
          <w:szCs w:val="24"/>
          <w:lang w:val="en-GB"/>
        </w:rPr>
        <w:fldChar w:fldCharType="separate"/>
      </w:r>
      <w:r w:rsidR="007E217B" w:rsidRPr="007E217B">
        <w:rPr>
          <w:sz w:val="24"/>
          <w:szCs w:val="24"/>
          <w:lang w:val="en-GB"/>
        </w:rPr>
        <w:t xml:space="preserve">Figure </w:t>
      </w:r>
      <w:r w:rsidR="007E217B" w:rsidRPr="007E217B">
        <w:rPr>
          <w:noProof/>
          <w:sz w:val="24"/>
          <w:szCs w:val="24"/>
          <w:lang w:val="en-GB"/>
        </w:rPr>
        <w:t>2</w:t>
      </w:r>
      <w:r w:rsidR="00C001B1" w:rsidRPr="00C001B1">
        <w:rPr>
          <w:sz w:val="24"/>
          <w:szCs w:val="24"/>
          <w:lang w:val="en-GB"/>
        </w:rPr>
        <w:fldChar w:fldCharType="end"/>
      </w:r>
      <w:r w:rsidR="00BD6B48" w:rsidRPr="00C001B1">
        <w:rPr>
          <w:sz w:val="24"/>
          <w:szCs w:val="24"/>
          <w:lang w:val="en-GB"/>
        </w:rPr>
        <w:t xml:space="preserve"> after signal denoising (</w:t>
      </w:r>
      <w:r w:rsidR="00BD6B48" w:rsidRPr="00EB53F5">
        <w:rPr>
          <w:i/>
          <w:iCs/>
          <w:sz w:val="24"/>
          <w:szCs w:val="24"/>
          <w:lang w:val="en-GB"/>
        </w:rPr>
        <w:t>i.e</w:t>
      </w:r>
      <w:r w:rsidR="00BD6B48" w:rsidRPr="00C001B1">
        <w:rPr>
          <w:sz w:val="24"/>
          <w:szCs w:val="24"/>
          <w:lang w:val="en-GB"/>
        </w:rPr>
        <w:t xml:space="preserve">. by applying </w:t>
      </w:r>
      <w:r w:rsidR="00DB14DE">
        <w:rPr>
          <w:sz w:val="24"/>
          <w:szCs w:val="24"/>
          <w:lang w:val="en-GB"/>
        </w:rPr>
        <w:t xml:space="preserve">a </w:t>
      </w:r>
      <w:r w:rsidR="00BD6B48" w:rsidRPr="00C001B1">
        <w:rPr>
          <w:sz w:val="24"/>
          <w:szCs w:val="24"/>
          <w:lang w:val="en-GB"/>
        </w:rPr>
        <w:t>signal threshold</w:t>
      </w:r>
      <w:r w:rsidR="00DB14DE">
        <w:rPr>
          <w:sz w:val="24"/>
          <w:szCs w:val="24"/>
          <w:lang w:val="en-GB"/>
        </w:rPr>
        <w:t xml:space="preserve"> of 2,500,000</w:t>
      </w:r>
      <w:r w:rsidR="003E5EB9">
        <w:rPr>
          <w:sz w:val="24"/>
          <w:szCs w:val="24"/>
          <w:lang w:val="en-GB"/>
        </w:rPr>
        <w:t>, corresponding to the noise level in the average MS spectrum</w:t>
      </w:r>
      <w:r w:rsidR="00BD6B48" w:rsidRPr="00C001B1">
        <w:rPr>
          <w:sz w:val="24"/>
          <w:szCs w:val="24"/>
          <w:lang w:val="en-GB"/>
        </w:rPr>
        <w:t>).</w:t>
      </w:r>
    </w:p>
    <w:p w14:paraId="73973FE4" w14:textId="2FB3D5F3" w:rsidR="00BD6B48" w:rsidRDefault="00BD6B48" w:rsidP="00457A2C">
      <w:pPr>
        <w:spacing w:line="276" w:lineRule="auto"/>
        <w:jc w:val="both"/>
        <w:rPr>
          <w:sz w:val="24"/>
          <w:szCs w:val="24"/>
          <w:lang w:val="en-GB"/>
        </w:rPr>
      </w:pPr>
      <w:r w:rsidRPr="00C001B1">
        <w:rPr>
          <w:rFonts w:cstheme="minorHAnsi"/>
          <w:sz w:val="24"/>
          <w:szCs w:val="24"/>
          <w:lang w:val="en-GB"/>
        </w:rPr>
        <w:t>As show</w:t>
      </w:r>
      <w:r w:rsidR="00AA0E3F">
        <w:rPr>
          <w:rFonts w:cstheme="minorHAnsi"/>
          <w:sz w:val="24"/>
          <w:szCs w:val="24"/>
          <w:lang w:val="en-GB"/>
        </w:rPr>
        <w:t>n</w:t>
      </w:r>
      <w:r w:rsidRPr="00C001B1">
        <w:rPr>
          <w:rFonts w:cstheme="minorHAnsi"/>
          <w:sz w:val="24"/>
          <w:szCs w:val="24"/>
          <w:lang w:val="en-GB"/>
        </w:rPr>
        <w:t xml:space="preserve"> in</w:t>
      </w:r>
      <w:r w:rsidR="00C001B1" w:rsidRPr="00C001B1">
        <w:rPr>
          <w:rFonts w:cstheme="minorHAnsi"/>
          <w:sz w:val="24"/>
          <w:szCs w:val="24"/>
          <w:lang w:val="en-GB"/>
        </w:rPr>
        <w:t xml:space="preserve"> </w:t>
      </w:r>
      <w:r w:rsidR="00C001B1" w:rsidRPr="00C001B1">
        <w:rPr>
          <w:sz w:val="24"/>
          <w:szCs w:val="24"/>
          <w:lang w:val="en-GB"/>
        </w:rPr>
        <w:fldChar w:fldCharType="begin"/>
      </w:r>
      <w:r w:rsidR="00C001B1" w:rsidRPr="00C001B1">
        <w:rPr>
          <w:rFonts w:cstheme="minorHAnsi"/>
          <w:sz w:val="24"/>
          <w:szCs w:val="24"/>
          <w:lang w:val="en-GB"/>
        </w:rPr>
        <w:instrText xml:space="preserve"> REF _Ref97643633 \h </w:instrText>
      </w:r>
      <w:r w:rsidR="00C001B1">
        <w:rPr>
          <w:sz w:val="24"/>
          <w:szCs w:val="24"/>
          <w:lang w:val="en-GB"/>
        </w:rPr>
        <w:instrText xml:space="preserve"> \* MERGEFORMAT </w:instrText>
      </w:r>
      <w:r w:rsidR="00C001B1" w:rsidRPr="00C001B1">
        <w:rPr>
          <w:sz w:val="24"/>
          <w:szCs w:val="24"/>
          <w:lang w:val="en-GB"/>
        </w:rPr>
      </w:r>
      <w:r w:rsidR="00C001B1" w:rsidRPr="00C001B1">
        <w:rPr>
          <w:sz w:val="24"/>
          <w:szCs w:val="24"/>
          <w:lang w:val="en-GB"/>
        </w:rPr>
        <w:fldChar w:fldCharType="separate"/>
      </w:r>
      <w:r w:rsidR="007E217B" w:rsidRPr="007E217B">
        <w:rPr>
          <w:sz w:val="24"/>
          <w:szCs w:val="24"/>
          <w:lang w:val="en-GB"/>
        </w:rPr>
        <w:t xml:space="preserve">Figure </w:t>
      </w:r>
      <w:r w:rsidR="007E217B" w:rsidRPr="007E217B">
        <w:rPr>
          <w:noProof/>
          <w:sz w:val="24"/>
          <w:szCs w:val="24"/>
          <w:lang w:val="en-GB"/>
        </w:rPr>
        <w:t>2</w:t>
      </w:r>
      <w:r w:rsidR="00C001B1" w:rsidRPr="00C001B1">
        <w:rPr>
          <w:sz w:val="24"/>
          <w:szCs w:val="24"/>
          <w:lang w:val="en-GB"/>
        </w:rPr>
        <w:fldChar w:fldCharType="end"/>
      </w:r>
      <w:r w:rsidRPr="00C001B1">
        <w:rPr>
          <w:sz w:val="24"/>
          <w:szCs w:val="24"/>
          <w:lang w:val="en-GB"/>
        </w:rPr>
        <w:t xml:space="preserve">, instead of analysing the </w:t>
      </w:r>
      <w:r w:rsidR="004B3283">
        <w:rPr>
          <w:sz w:val="24"/>
          <w:szCs w:val="24"/>
          <w:lang w:val="en-GB"/>
        </w:rPr>
        <w:t xml:space="preserve">LC </w:t>
      </w:r>
      <w:r w:rsidRPr="00C001B1">
        <w:rPr>
          <w:sz w:val="24"/>
          <w:szCs w:val="24"/>
          <w:lang w:val="en-GB"/>
        </w:rPr>
        <w:t xml:space="preserve">peaks individually, one of the assumed lipid </w:t>
      </w:r>
      <w:r w:rsidR="005B1FC7">
        <w:rPr>
          <w:sz w:val="24"/>
          <w:szCs w:val="24"/>
          <w:lang w:val="en-GB"/>
        </w:rPr>
        <w:t>class</w:t>
      </w:r>
      <w:r w:rsidRPr="00C001B1">
        <w:rPr>
          <w:sz w:val="24"/>
          <w:szCs w:val="24"/>
          <w:lang w:val="en-GB"/>
        </w:rPr>
        <w:t xml:space="preserve"> can be selected on the Kendrick plot (</w:t>
      </w:r>
      <w:r w:rsidR="00C001B1" w:rsidRPr="00C001B1">
        <w:rPr>
          <w:sz w:val="24"/>
          <w:szCs w:val="24"/>
          <w:lang w:val="en-GB"/>
        </w:rPr>
        <w:fldChar w:fldCharType="begin"/>
      </w:r>
      <w:r w:rsidR="00C001B1" w:rsidRPr="00C001B1">
        <w:rPr>
          <w:sz w:val="24"/>
          <w:szCs w:val="24"/>
          <w:lang w:val="en-GB"/>
        </w:rPr>
        <w:instrText xml:space="preserve"> REF _Ref97643633 \h </w:instrText>
      </w:r>
      <w:r w:rsidR="00C001B1">
        <w:rPr>
          <w:sz w:val="24"/>
          <w:szCs w:val="24"/>
          <w:lang w:val="en-GB"/>
        </w:rPr>
        <w:instrText xml:space="preserve"> \* MERGEFORMAT </w:instrText>
      </w:r>
      <w:r w:rsidR="00C001B1" w:rsidRPr="00C001B1">
        <w:rPr>
          <w:sz w:val="24"/>
          <w:szCs w:val="24"/>
          <w:lang w:val="en-GB"/>
        </w:rPr>
      </w:r>
      <w:r w:rsidR="00C001B1" w:rsidRPr="00C001B1">
        <w:rPr>
          <w:sz w:val="24"/>
          <w:szCs w:val="24"/>
          <w:lang w:val="en-GB"/>
        </w:rPr>
        <w:fldChar w:fldCharType="separate"/>
      </w:r>
      <w:r w:rsidR="007E217B" w:rsidRPr="007E217B">
        <w:rPr>
          <w:sz w:val="24"/>
          <w:szCs w:val="24"/>
          <w:lang w:val="en-GB"/>
        </w:rPr>
        <w:t xml:space="preserve">Figure </w:t>
      </w:r>
      <w:r w:rsidR="007E217B" w:rsidRPr="007E217B">
        <w:rPr>
          <w:noProof/>
          <w:sz w:val="24"/>
          <w:szCs w:val="24"/>
          <w:lang w:val="en-GB"/>
        </w:rPr>
        <w:t>2</w:t>
      </w:r>
      <w:r w:rsidR="00C001B1" w:rsidRPr="00C001B1">
        <w:rPr>
          <w:sz w:val="24"/>
          <w:szCs w:val="24"/>
          <w:lang w:val="en-GB"/>
        </w:rPr>
        <w:fldChar w:fldCharType="end"/>
      </w:r>
      <w:r w:rsidRPr="00C001B1">
        <w:rPr>
          <w:sz w:val="24"/>
          <w:szCs w:val="24"/>
          <w:lang w:val="en-GB"/>
        </w:rPr>
        <w:t>A) and the corresponding extracted ion chromatogram can be generated by the MSKendrickFilter software (</w:t>
      </w:r>
      <w:r w:rsidR="00C001B1" w:rsidRPr="00C001B1">
        <w:rPr>
          <w:sz w:val="24"/>
          <w:szCs w:val="24"/>
          <w:lang w:val="en-GB"/>
        </w:rPr>
        <w:fldChar w:fldCharType="begin"/>
      </w:r>
      <w:r w:rsidR="00C001B1" w:rsidRPr="00C001B1">
        <w:rPr>
          <w:sz w:val="24"/>
          <w:szCs w:val="24"/>
          <w:lang w:val="en-GB"/>
        </w:rPr>
        <w:instrText xml:space="preserve"> REF _Ref97643633 \h </w:instrText>
      </w:r>
      <w:r w:rsidR="00C001B1">
        <w:rPr>
          <w:sz w:val="24"/>
          <w:szCs w:val="24"/>
          <w:lang w:val="en-GB"/>
        </w:rPr>
        <w:instrText xml:space="preserve"> \* MERGEFORMAT </w:instrText>
      </w:r>
      <w:r w:rsidR="00C001B1" w:rsidRPr="00C001B1">
        <w:rPr>
          <w:sz w:val="24"/>
          <w:szCs w:val="24"/>
          <w:lang w:val="en-GB"/>
        </w:rPr>
      </w:r>
      <w:r w:rsidR="00C001B1" w:rsidRPr="00C001B1">
        <w:rPr>
          <w:sz w:val="24"/>
          <w:szCs w:val="24"/>
          <w:lang w:val="en-GB"/>
        </w:rPr>
        <w:fldChar w:fldCharType="separate"/>
      </w:r>
      <w:r w:rsidR="007E217B" w:rsidRPr="007E217B">
        <w:rPr>
          <w:sz w:val="24"/>
          <w:szCs w:val="24"/>
          <w:lang w:val="en-GB"/>
        </w:rPr>
        <w:t xml:space="preserve">Figure </w:t>
      </w:r>
      <w:r w:rsidR="007E217B" w:rsidRPr="007E217B">
        <w:rPr>
          <w:noProof/>
          <w:sz w:val="24"/>
          <w:szCs w:val="24"/>
          <w:lang w:val="en-GB"/>
        </w:rPr>
        <w:t>2</w:t>
      </w:r>
      <w:r w:rsidR="00C001B1" w:rsidRPr="00C001B1">
        <w:rPr>
          <w:sz w:val="24"/>
          <w:szCs w:val="24"/>
          <w:lang w:val="en-GB"/>
        </w:rPr>
        <w:fldChar w:fldCharType="end"/>
      </w:r>
      <w:r w:rsidRPr="00C001B1">
        <w:rPr>
          <w:sz w:val="24"/>
          <w:szCs w:val="24"/>
          <w:lang w:val="en-GB"/>
        </w:rPr>
        <w:t xml:space="preserve">B and D). </w:t>
      </w:r>
      <w:r w:rsidR="0064384F" w:rsidRPr="0064384F">
        <w:rPr>
          <w:sz w:val="24"/>
          <w:szCs w:val="24"/>
          <w:lang w:val="en-GB"/>
        </w:rPr>
        <w:t>This KMD-based data analysis approach</w:t>
      </w:r>
      <w:r w:rsidRPr="00C001B1">
        <w:rPr>
          <w:sz w:val="24"/>
          <w:szCs w:val="24"/>
          <w:lang w:val="en-GB"/>
        </w:rPr>
        <w:t xml:space="preserve"> allows</w:t>
      </w:r>
      <w:r w:rsidR="00D2006D">
        <w:rPr>
          <w:sz w:val="24"/>
          <w:szCs w:val="24"/>
          <w:lang w:val="en-GB"/>
        </w:rPr>
        <w:t xml:space="preserve"> </w:t>
      </w:r>
      <w:r w:rsidRPr="00C001B1">
        <w:rPr>
          <w:sz w:val="24"/>
          <w:szCs w:val="24"/>
          <w:lang w:val="en-GB"/>
        </w:rPr>
        <w:t>rapid visualization of lipid chromatograms.</w:t>
      </w:r>
    </w:p>
    <w:p w14:paraId="16917325" w14:textId="09EFE0E8" w:rsidR="002E78D2" w:rsidRPr="00C001B1" w:rsidRDefault="002E78D2" w:rsidP="002E78D2">
      <w:pPr>
        <w:spacing w:after="0" w:line="276" w:lineRule="auto"/>
        <w:jc w:val="both"/>
        <w:rPr>
          <w:sz w:val="24"/>
          <w:szCs w:val="24"/>
          <w:lang w:val="en-GB"/>
        </w:rPr>
      </w:pPr>
      <w:r>
        <w:rPr>
          <w:noProof/>
          <w:sz w:val="24"/>
          <w:szCs w:val="24"/>
          <w:lang w:eastAsia="fr-BE"/>
        </w:rPr>
        <w:drawing>
          <wp:inline distT="0" distB="0" distL="0" distR="0" wp14:anchorId="5293D702" wp14:editId="69CDCFE4">
            <wp:extent cx="5953125" cy="3854357"/>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62449" cy="3860394"/>
                    </a:xfrm>
                    <a:prstGeom prst="rect">
                      <a:avLst/>
                    </a:prstGeom>
                  </pic:spPr>
                </pic:pic>
              </a:graphicData>
            </a:graphic>
          </wp:inline>
        </w:drawing>
      </w:r>
    </w:p>
    <w:p w14:paraId="0C7B1141" w14:textId="5D9E2466" w:rsidR="00BD6B48" w:rsidRPr="00845BFE" w:rsidRDefault="00C001B1" w:rsidP="00C001B1">
      <w:pPr>
        <w:pStyle w:val="Lgende"/>
        <w:jc w:val="both"/>
        <w:rPr>
          <w:lang w:val="en-GB"/>
        </w:rPr>
      </w:pPr>
      <w:bookmarkStart w:id="7" w:name="_Ref97643633"/>
      <w:r w:rsidRPr="00C001B1">
        <w:rPr>
          <w:lang w:val="en-GB"/>
        </w:rPr>
        <w:t xml:space="preserve">Figure </w:t>
      </w:r>
      <w:r>
        <w:fldChar w:fldCharType="begin"/>
      </w:r>
      <w:r w:rsidRPr="00C001B1">
        <w:rPr>
          <w:lang w:val="en-GB"/>
        </w:rPr>
        <w:instrText xml:space="preserve"> SEQ Figure \* ARABIC </w:instrText>
      </w:r>
      <w:r>
        <w:fldChar w:fldCharType="separate"/>
      </w:r>
      <w:r w:rsidR="007E217B">
        <w:rPr>
          <w:noProof/>
          <w:lang w:val="en-GB"/>
        </w:rPr>
        <w:t>2</w:t>
      </w:r>
      <w:r>
        <w:fldChar w:fldCharType="end"/>
      </w:r>
      <w:bookmarkEnd w:id="7"/>
      <w:r w:rsidR="00BD6B48" w:rsidRPr="00A278C3">
        <w:rPr>
          <w:lang w:val="en-GB"/>
        </w:rPr>
        <w:t xml:space="preserve"> : Chromatogram extraction from the Kendrick plot. (A) Kendrick mass defect plot of the spectra obtained by LC-MS. By selecting a specific horizontal line in the Kendrick plot, it is possible to filter the Kendrick plot and </w:t>
      </w:r>
      <w:r w:rsidR="00BD6B48">
        <w:rPr>
          <w:lang w:val="en-GB"/>
        </w:rPr>
        <w:t xml:space="preserve">provide </w:t>
      </w:r>
      <w:r w:rsidR="00BD6B48" w:rsidRPr="00A278C3">
        <w:rPr>
          <w:lang w:val="en-GB"/>
        </w:rPr>
        <w:t>the</w:t>
      </w:r>
      <w:r w:rsidR="00BD6B48">
        <w:rPr>
          <w:lang w:val="en-GB"/>
        </w:rPr>
        <w:t xml:space="preserve"> extracted ions chromatogram of this selection box</w:t>
      </w:r>
      <w:r w:rsidR="00BD6B48" w:rsidRPr="00A278C3">
        <w:rPr>
          <w:lang w:val="en-GB"/>
        </w:rPr>
        <w:t>. (B) Chromatogram from a specific line of protonated phosphatidylcholines (PC) and</w:t>
      </w:r>
      <w:r w:rsidR="00BD6B48">
        <w:rPr>
          <w:lang w:val="en-GB"/>
        </w:rPr>
        <w:t>/or</w:t>
      </w:r>
      <w:r w:rsidR="00BD6B48" w:rsidRPr="00A278C3">
        <w:rPr>
          <w:lang w:val="en-GB"/>
        </w:rPr>
        <w:t xml:space="preserve"> phosphatidylethanolamines (PE)</w:t>
      </w:r>
      <w:r w:rsidR="00BD6B48">
        <w:rPr>
          <w:lang w:val="en-GB"/>
        </w:rPr>
        <w:t xml:space="preserve"> which are isomers</w:t>
      </w:r>
      <w:r w:rsidR="00BD6B48" w:rsidRPr="00A278C3">
        <w:rPr>
          <w:lang w:val="en-GB"/>
        </w:rPr>
        <w:t xml:space="preserve">. (C) Extraction of chromatogram B allow us to separate </w:t>
      </w:r>
      <w:r w:rsidR="00BD6B48">
        <w:rPr>
          <w:lang w:val="en-GB"/>
        </w:rPr>
        <w:t xml:space="preserve">two </w:t>
      </w:r>
      <w:r w:rsidR="005B1FC7">
        <w:rPr>
          <w:lang w:val="en-GB"/>
        </w:rPr>
        <w:t xml:space="preserve">series </w:t>
      </w:r>
      <w:r w:rsidR="00BD6B48">
        <w:rPr>
          <w:lang w:val="en-GB"/>
        </w:rPr>
        <w:t>of</w:t>
      </w:r>
      <w:r w:rsidR="00BD6B48" w:rsidRPr="00A278C3">
        <w:rPr>
          <w:lang w:val="en-GB"/>
        </w:rPr>
        <w:t xml:space="preserve"> PC and</w:t>
      </w:r>
      <w:r w:rsidR="00BD6B48">
        <w:rPr>
          <w:lang w:val="en-GB"/>
        </w:rPr>
        <w:t xml:space="preserve">/or </w:t>
      </w:r>
      <w:r w:rsidR="00BD6B48" w:rsidRPr="00A278C3">
        <w:rPr>
          <w:lang w:val="en-GB"/>
        </w:rPr>
        <w:t>PE. (D) Chromatogram from a specific line of triglycerides (TG</w:t>
      </w:r>
      <w:r w:rsidR="00BD6B48">
        <w:rPr>
          <w:lang w:val="en-GB"/>
        </w:rPr>
        <w:t xml:space="preserve"> detected as ammonium adducts</w:t>
      </w:r>
      <w:r w:rsidR="00BD6B48" w:rsidRPr="00A278C3">
        <w:rPr>
          <w:lang w:val="en-GB"/>
        </w:rPr>
        <w:t>). The retention time is different from the PC and PE one due to the size of the lipids.</w:t>
      </w:r>
      <w:r w:rsidR="00BD6B48" w:rsidRPr="00860097">
        <w:rPr>
          <w:noProof/>
          <w:lang w:val="en-GB" w:eastAsia="fr-BE"/>
        </w:rPr>
        <w:t xml:space="preserve"> </w:t>
      </w:r>
    </w:p>
    <w:p w14:paraId="6851B52A" w14:textId="0E3ABCA1" w:rsidR="00BD6B48" w:rsidRPr="00A23494" w:rsidRDefault="00BD6B48" w:rsidP="00457A2C">
      <w:pPr>
        <w:spacing w:line="276" w:lineRule="auto"/>
        <w:jc w:val="both"/>
        <w:rPr>
          <w:sz w:val="24"/>
          <w:szCs w:val="24"/>
          <w:lang w:val="en-GB"/>
        </w:rPr>
      </w:pPr>
      <w:r w:rsidRPr="00C001B1">
        <w:rPr>
          <w:sz w:val="24"/>
          <w:szCs w:val="24"/>
          <w:lang w:val="en-GB"/>
        </w:rPr>
        <w:lastRenderedPageBreak/>
        <w:t xml:space="preserve">Looking </w:t>
      </w:r>
      <w:r w:rsidR="00DE0B2E">
        <w:rPr>
          <w:sz w:val="24"/>
          <w:szCs w:val="24"/>
          <w:lang w:val="en-GB"/>
        </w:rPr>
        <w:t>at</w:t>
      </w:r>
      <w:r w:rsidR="00DE0B2E" w:rsidRPr="00C001B1">
        <w:rPr>
          <w:sz w:val="24"/>
          <w:szCs w:val="24"/>
          <w:lang w:val="en-GB"/>
        </w:rPr>
        <w:t xml:space="preserve"> </w:t>
      </w:r>
      <w:r w:rsidRPr="00C001B1">
        <w:rPr>
          <w:sz w:val="24"/>
          <w:szCs w:val="24"/>
          <w:lang w:val="en-GB"/>
        </w:rPr>
        <w:t>the extracted chromatogram (</w:t>
      </w:r>
      <w:r w:rsidR="00C001B1" w:rsidRPr="00C001B1">
        <w:rPr>
          <w:sz w:val="24"/>
          <w:szCs w:val="24"/>
          <w:lang w:val="en-GB"/>
        </w:rPr>
        <w:fldChar w:fldCharType="begin"/>
      </w:r>
      <w:r w:rsidR="00C001B1" w:rsidRPr="00C001B1">
        <w:rPr>
          <w:sz w:val="24"/>
          <w:szCs w:val="24"/>
          <w:lang w:val="en-GB"/>
        </w:rPr>
        <w:instrText xml:space="preserve"> REF _Ref97643633 \h </w:instrText>
      </w:r>
      <w:r w:rsidR="00C001B1">
        <w:rPr>
          <w:sz w:val="24"/>
          <w:szCs w:val="24"/>
          <w:lang w:val="en-GB"/>
        </w:rPr>
        <w:instrText xml:space="preserve"> \* MERGEFORMAT </w:instrText>
      </w:r>
      <w:r w:rsidR="00C001B1" w:rsidRPr="00C001B1">
        <w:rPr>
          <w:sz w:val="24"/>
          <w:szCs w:val="24"/>
          <w:lang w:val="en-GB"/>
        </w:rPr>
      </w:r>
      <w:r w:rsidR="00C001B1" w:rsidRPr="00C001B1">
        <w:rPr>
          <w:sz w:val="24"/>
          <w:szCs w:val="24"/>
          <w:lang w:val="en-GB"/>
        </w:rPr>
        <w:fldChar w:fldCharType="separate"/>
      </w:r>
      <w:r w:rsidR="007E217B" w:rsidRPr="007E217B">
        <w:rPr>
          <w:sz w:val="24"/>
          <w:szCs w:val="24"/>
          <w:lang w:val="en-GB"/>
        </w:rPr>
        <w:t xml:space="preserve">Figure </w:t>
      </w:r>
      <w:r w:rsidR="007E217B" w:rsidRPr="007E217B">
        <w:rPr>
          <w:noProof/>
          <w:sz w:val="24"/>
          <w:szCs w:val="24"/>
          <w:lang w:val="en-GB"/>
        </w:rPr>
        <w:t>2</w:t>
      </w:r>
      <w:r w:rsidR="00C001B1" w:rsidRPr="00C001B1">
        <w:rPr>
          <w:sz w:val="24"/>
          <w:szCs w:val="24"/>
          <w:lang w:val="en-GB"/>
        </w:rPr>
        <w:fldChar w:fldCharType="end"/>
      </w:r>
      <w:r w:rsidRPr="00C001B1">
        <w:rPr>
          <w:sz w:val="24"/>
          <w:szCs w:val="24"/>
          <w:lang w:val="en-GB"/>
        </w:rPr>
        <w:t xml:space="preserve">B) from the red selection box </w:t>
      </w:r>
      <w:r w:rsidR="00275AC5">
        <w:rPr>
          <w:sz w:val="24"/>
          <w:szCs w:val="24"/>
          <w:lang w:val="en-GB"/>
        </w:rPr>
        <w:t>i</w:t>
      </w:r>
      <w:r w:rsidRPr="00C001B1">
        <w:rPr>
          <w:sz w:val="24"/>
          <w:szCs w:val="24"/>
          <w:lang w:val="en-GB"/>
        </w:rPr>
        <w:t xml:space="preserve">n </w:t>
      </w:r>
      <w:r w:rsidR="00C001B1" w:rsidRPr="00C001B1">
        <w:rPr>
          <w:sz w:val="24"/>
          <w:szCs w:val="24"/>
          <w:lang w:val="en-GB"/>
        </w:rPr>
        <w:fldChar w:fldCharType="begin"/>
      </w:r>
      <w:r w:rsidR="00C001B1" w:rsidRPr="00C001B1">
        <w:rPr>
          <w:sz w:val="24"/>
          <w:szCs w:val="24"/>
          <w:lang w:val="en-GB"/>
        </w:rPr>
        <w:instrText xml:space="preserve"> REF _Ref97643633 \h </w:instrText>
      </w:r>
      <w:r w:rsidR="00C001B1">
        <w:rPr>
          <w:sz w:val="24"/>
          <w:szCs w:val="24"/>
          <w:lang w:val="en-GB"/>
        </w:rPr>
        <w:instrText xml:space="preserve"> \* MERGEFORMAT </w:instrText>
      </w:r>
      <w:r w:rsidR="00C001B1" w:rsidRPr="00C001B1">
        <w:rPr>
          <w:sz w:val="24"/>
          <w:szCs w:val="24"/>
          <w:lang w:val="en-GB"/>
        </w:rPr>
      </w:r>
      <w:r w:rsidR="00C001B1" w:rsidRPr="00C001B1">
        <w:rPr>
          <w:sz w:val="24"/>
          <w:szCs w:val="24"/>
          <w:lang w:val="en-GB"/>
        </w:rPr>
        <w:fldChar w:fldCharType="separate"/>
      </w:r>
      <w:r w:rsidR="007E217B" w:rsidRPr="007E217B">
        <w:rPr>
          <w:sz w:val="24"/>
          <w:szCs w:val="24"/>
          <w:lang w:val="en-GB"/>
        </w:rPr>
        <w:t xml:space="preserve">Figure </w:t>
      </w:r>
      <w:r w:rsidR="007E217B" w:rsidRPr="007E217B">
        <w:rPr>
          <w:noProof/>
          <w:sz w:val="24"/>
          <w:szCs w:val="24"/>
          <w:lang w:val="en-GB"/>
        </w:rPr>
        <w:t>2</w:t>
      </w:r>
      <w:r w:rsidR="00C001B1" w:rsidRPr="00C001B1">
        <w:rPr>
          <w:sz w:val="24"/>
          <w:szCs w:val="24"/>
          <w:lang w:val="en-GB"/>
        </w:rPr>
        <w:fldChar w:fldCharType="end"/>
      </w:r>
      <w:r w:rsidRPr="00C001B1">
        <w:rPr>
          <w:sz w:val="24"/>
          <w:szCs w:val="24"/>
          <w:lang w:val="en-GB"/>
        </w:rPr>
        <w:t xml:space="preserve">A, we </w:t>
      </w:r>
      <w:r w:rsidR="004B3283" w:rsidRPr="001F37B0">
        <w:rPr>
          <w:sz w:val="24"/>
          <w:szCs w:val="24"/>
          <w:lang w:val="en-GB"/>
        </w:rPr>
        <w:t>observe</w:t>
      </w:r>
      <w:r w:rsidRPr="001F37B0">
        <w:rPr>
          <w:sz w:val="24"/>
          <w:szCs w:val="24"/>
          <w:lang w:val="en-GB"/>
        </w:rPr>
        <w:t xml:space="preserve"> that two different </w:t>
      </w:r>
      <w:r w:rsidR="00275AC5" w:rsidRPr="001F37B0">
        <w:rPr>
          <w:sz w:val="24"/>
          <w:szCs w:val="24"/>
          <w:lang w:val="en-GB"/>
        </w:rPr>
        <w:t xml:space="preserve">sets </w:t>
      </w:r>
      <w:r w:rsidRPr="001F37B0">
        <w:rPr>
          <w:sz w:val="24"/>
          <w:szCs w:val="24"/>
          <w:lang w:val="en-GB"/>
        </w:rPr>
        <w:t xml:space="preserve">of lipids are present according to the chromatogram profile. Using the </w:t>
      </w:r>
      <w:r w:rsidRPr="001F37B0">
        <w:rPr>
          <w:rFonts w:cstheme="minorHAnsi"/>
          <w:sz w:val="24"/>
          <w:szCs w:val="24"/>
          <w:lang w:val="en-GB"/>
        </w:rPr>
        <w:t xml:space="preserve">LIPID MAPS structure database, the </w:t>
      </w:r>
      <w:r w:rsidRPr="001F37B0">
        <w:rPr>
          <w:rFonts w:cstheme="minorHAnsi"/>
          <w:i/>
          <w:sz w:val="24"/>
          <w:szCs w:val="24"/>
          <w:lang w:val="en-GB"/>
        </w:rPr>
        <w:t>m/z</w:t>
      </w:r>
      <w:r w:rsidRPr="001F37B0">
        <w:rPr>
          <w:rFonts w:cstheme="minorHAnsi"/>
          <w:sz w:val="24"/>
          <w:szCs w:val="24"/>
          <w:lang w:val="en-GB"/>
        </w:rPr>
        <w:t xml:space="preserve"> and KMD correspond to PC and/or PE</w:t>
      </w:r>
      <w:r w:rsidRPr="001F37B0">
        <w:rPr>
          <w:sz w:val="24"/>
          <w:szCs w:val="24"/>
          <w:lang w:val="en-GB"/>
        </w:rPr>
        <w:t xml:space="preserve"> which can be isomers. Grouping these lipids </w:t>
      </w:r>
      <w:r w:rsidR="00B275BB" w:rsidRPr="001F37B0">
        <w:rPr>
          <w:sz w:val="24"/>
          <w:szCs w:val="24"/>
          <w:lang w:val="en-GB"/>
        </w:rPr>
        <w:t>based on</w:t>
      </w:r>
      <w:r w:rsidR="003B211F" w:rsidRPr="001F37B0">
        <w:rPr>
          <w:sz w:val="24"/>
          <w:szCs w:val="24"/>
          <w:lang w:val="en-GB"/>
        </w:rPr>
        <w:t xml:space="preserve"> mass difference, using</w:t>
      </w:r>
      <w:r w:rsidRPr="001F37B0">
        <w:rPr>
          <w:sz w:val="24"/>
          <w:szCs w:val="24"/>
          <w:lang w:val="en-GB"/>
        </w:rPr>
        <w:t xml:space="preserve"> -C</w:t>
      </w:r>
      <w:r w:rsidRPr="001F37B0">
        <w:rPr>
          <w:sz w:val="24"/>
          <w:szCs w:val="24"/>
          <w:vertAlign w:val="subscript"/>
          <w:lang w:val="en-GB"/>
        </w:rPr>
        <w:t>2</w:t>
      </w:r>
      <w:r w:rsidRPr="001F37B0">
        <w:rPr>
          <w:sz w:val="24"/>
          <w:szCs w:val="24"/>
          <w:lang w:val="en-GB"/>
        </w:rPr>
        <w:t>H</w:t>
      </w:r>
      <w:r w:rsidRPr="001F37B0">
        <w:rPr>
          <w:sz w:val="24"/>
          <w:szCs w:val="24"/>
          <w:vertAlign w:val="subscript"/>
          <w:lang w:val="en-GB"/>
        </w:rPr>
        <w:t>4</w:t>
      </w:r>
      <w:r w:rsidRPr="001F37B0">
        <w:rPr>
          <w:sz w:val="24"/>
          <w:szCs w:val="24"/>
          <w:lang w:val="en-GB"/>
        </w:rPr>
        <w:t xml:space="preserve">- </w:t>
      </w:r>
      <w:r w:rsidR="003B211F" w:rsidRPr="001F37B0">
        <w:rPr>
          <w:sz w:val="24"/>
          <w:szCs w:val="24"/>
          <w:lang w:val="en-GB"/>
        </w:rPr>
        <w:t xml:space="preserve">unit </w:t>
      </w:r>
      <w:r w:rsidRPr="001F37B0">
        <w:rPr>
          <w:sz w:val="24"/>
          <w:szCs w:val="24"/>
          <w:lang w:val="en-GB"/>
        </w:rPr>
        <w:t>(equivalent to two -CH</w:t>
      </w:r>
      <w:r w:rsidRPr="001F37B0">
        <w:rPr>
          <w:sz w:val="24"/>
          <w:szCs w:val="24"/>
          <w:vertAlign w:val="subscript"/>
          <w:lang w:val="en-GB"/>
        </w:rPr>
        <w:t>2</w:t>
      </w:r>
      <w:r w:rsidRPr="001F37B0">
        <w:rPr>
          <w:sz w:val="24"/>
          <w:szCs w:val="24"/>
          <w:lang w:val="en-GB"/>
        </w:rPr>
        <w:t>-) leads to two sub-sets, depicted</w:t>
      </w:r>
      <w:r w:rsidR="00275AC5" w:rsidRPr="001F37B0">
        <w:rPr>
          <w:sz w:val="24"/>
          <w:szCs w:val="24"/>
          <w:lang w:val="en-GB"/>
        </w:rPr>
        <w:t xml:space="preserve"> as</w:t>
      </w:r>
      <w:r w:rsidRPr="001F37B0">
        <w:rPr>
          <w:sz w:val="24"/>
          <w:szCs w:val="24"/>
          <w:lang w:val="en-GB"/>
        </w:rPr>
        <w:t xml:space="preserve"> X and Y. The chromatograms of X and Y are reported in purple and pink, respectively in </w:t>
      </w:r>
      <w:r w:rsidR="00C001B1" w:rsidRPr="001F37B0">
        <w:rPr>
          <w:sz w:val="24"/>
          <w:szCs w:val="24"/>
          <w:lang w:val="en-GB"/>
        </w:rPr>
        <w:fldChar w:fldCharType="begin"/>
      </w:r>
      <w:r w:rsidR="00C001B1" w:rsidRPr="001F37B0">
        <w:rPr>
          <w:sz w:val="24"/>
          <w:szCs w:val="24"/>
          <w:lang w:val="en-GB"/>
        </w:rPr>
        <w:instrText xml:space="preserve"> REF _Ref97643633 \h  \* MERGEFORMAT </w:instrText>
      </w:r>
      <w:r w:rsidR="00C001B1" w:rsidRPr="001F37B0">
        <w:rPr>
          <w:sz w:val="24"/>
          <w:szCs w:val="24"/>
          <w:lang w:val="en-GB"/>
        </w:rPr>
      </w:r>
      <w:r w:rsidR="00C001B1" w:rsidRPr="001F37B0">
        <w:rPr>
          <w:sz w:val="24"/>
          <w:szCs w:val="24"/>
          <w:lang w:val="en-GB"/>
        </w:rPr>
        <w:fldChar w:fldCharType="separate"/>
      </w:r>
      <w:r w:rsidR="007E217B" w:rsidRPr="001F37B0">
        <w:rPr>
          <w:sz w:val="24"/>
          <w:szCs w:val="24"/>
          <w:lang w:val="en-GB"/>
        </w:rPr>
        <w:t xml:space="preserve">Figure </w:t>
      </w:r>
      <w:r w:rsidR="007E217B" w:rsidRPr="001F37B0">
        <w:rPr>
          <w:noProof/>
          <w:sz w:val="24"/>
          <w:szCs w:val="24"/>
          <w:lang w:val="en-GB"/>
        </w:rPr>
        <w:t>2</w:t>
      </w:r>
      <w:r w:rsidR="00C001B1" w:rsidRPr="001F37B0">
        <w:rPr>
          <w:sz w:val="24"/>
          <w:szCs w:val="24"/>
          <w:lang w:val="en-GB"/>
        </w:rPr>
        <w:fldChar w:fldCharType="end"/>
      </w:r>
      <w:r w:rsidRPr="001F37B0">
        <w:rPr>
          <w:sz w:val="24"/>
          <w:szCs w:val="24"/>
          <w:lang w:val="en-GB"/>
        </w:rPr>
        <w:t xml:space="preserve">C. Four hypothesis, summarized in </w:t>
      </w:r>
      <w:r w:rsidRPr="001F37B0">
        <w:rPr>
          <w:sz w:val="24"/>
          <w:szCs w:val="24"/>
          <w:lang w:val="en-GB"/>
        </w:rPr>
        <w:fldChar w:fldCharType="begin"/>
      </w:r>
      <w:r w:rsidRPr="001F37B0">
        <w:rPr>
          <w:sz w:val="24"/>
          <w:szCs w:val="24"/>
          <w:lang w:val="en-GB"/>
        </w:rPr>
        <w:instrText xml:space="preserve"> REF _Ref96697335 \h  \* MERGEFORMAT </w:instrText>
      </w:r>
      <w:r w:rsidRPr="001F37B0">
        <w:rPr>
          <w:sz w:val="24"/>
          <w:szCs w:val="24"/>
          <w:lang w:val="en-GB"/>
        </w:rPr>
      </w:r>
      <w:r w:rsidRPr="001F37B0">
        <w:rPr>
          <w:sz w:val="24"/>
          <w:szCs w:val="24"/>
          <w:lang w:val="en-GB"/>
        </w:rPr>
        <w:fldChar w:fldCharType="separate"/>
      </w:r>
      <w:r w:rsidR="007E217B" w:rsidRPr="001F37B0">
        <w:rPr>
          <w:noProof/>
          <w:sz w:val="24"/>
          <w:szCs w:val="24"/>
          <w:lang w:val="en-GB"/>
        </w:rPr>
        <w:t>Table 2</w:t>
      </w:r>
      <w:r w:rsidRPr="001F37B0">
        <w:rPr>
          <w:sz w:val="24"/>
          <w:szCs w:val="24"/>
          <w:lang w:val="en-GB"/>
        </w:rPr>
        <w:fldChar w:fldCharType="end"/>
      </w:r>
      <w:r w:rsidRPr="001F37B0">
        <w:rPr>
          <w:sz w:val="24"/>
          <w:szCs w:val="24"/>
          <w:lang w:val="en-GB"/>
        </w:rPr>
        <w:t xml:space="preserve">, can be </w:t>
      </w:r>
      <w:r w:rsidR="00275AC5" w:rsidRPr="001F37B0">
        <w:rPr>
          <w:sz w:val="24"/>
          <w:szCs w:val="24"/>
          <w:lang w:val="en-GB"/>
        </w:rPr>
        <w:t xml:space="preserve">made </w:t>
      </w:r>
      <w:r w:rsidRPr="001F37B0">
        <w:rPr>
          <w:sz w:val="24"/>
          <w:szCs w:val="24"/>
          <w:lang w:val="en-GB"/>
        </w:rPr>
        <w:t xml:space="preserve">for the identification of </w:t>
      </w:r>
      <w:r w:rsidR="008237B4" w:rsidRPr="001F37B0">
        <w:rPr>
          <w:sz w:val="24"/>
          <w:szCs w:val="24"/>
          <w:lang w:val="en-GB"/>
        </w:rPr>
        <w:t xml:space="preserve">these two </w:t>
      </w:r>
      <w:r w:rsidRPr="001F37B0">
        <w:rPr>
          <w:sz w:val="24"/>
          <w:szCs w:val="24"/>
          <w:lang w:val="en-GB"/>
        </w:rPr>
        <w:t xml:space="preserve">lipid </w:t>
      </w:r>
      <w:r w:rsidR="005B1FC7" w:rsidRPr="001F37B0">
        <w:rPr>
          <w:sz w:val="24"/>
          <w:szCs w:val="24"/>
          <w:lang w:val="en-GB"/>
        </w:rPr>
        <w:t>series</w:t>
      </w:r>
      <w:r w:rsidRPr="001F37B0">
        <w:rPr>
          <w:sz w:val="24"/>
          <w:szCs w:val="24"/>
          <w:lang w:val="en-GB"/>
        </w:rPr>
        <w:t>.</w:t>
      </w:r>
    </w:p>
    <w:tbl>
      <w:tblPr>
        <w:tblStyle w:val="Grilledutableau"/>
        <w:tblW w:w="9493" w:type="dxa"/>
        <w:tblLook w:val="04A0" w:firstRow="1" w:lastRow="0" w:firstColumn="1" w:lastColumn="0" w:noHBand="0" w:noVBand="1"/>
      </w:tblPr>
      <w:tblGrid>
        <w:gridCol w:w="1555"/>
        <w:gridCol w:w="3969"/>
        <w:gridCol w:w="3969"/>
      </w:tblGrid>
      <w:tr w:rsidR="00BD6B48" w14:paraId="1174BE21" w14:textId="77777777" w:rsidTr="00DB14DE">
        <w:trPr>
          <w:trHeight w:val="351"/>
        </w:trPr>
        <w:tc>
          <w:tcPr>
            <w:tcW w:w="1555" w:type="dxa"/>
          </w:tcPr>
          <w:p w14:paraId="21A00232" w14:textId="77777777" w:rsidR="00BD6B48" w:rsidRDefault="00BD6B48" w:rsidP="00062DE5">
            <w:pPr>
              <w:spacing w:after="0"/>
              <w:jc w:val="center"/>
              <w:rPr>
                <w:sz w:val="24"/>
                <w:szCs w:val="24"/>
                <w:lang w:val="en-GB"/>
              </w:rPr>
            </w:pPr>
          </w:p>
        </w:tc>
        <w:tc>
          <w:tcPr>
            <w:tcW w:w="3969" w:type="dxa"/>
            <w:vAlign w:val="center"/>
          </w:tcPr>
          <w:p w14:paraId="12810E43" w14:textId="77777777" w:rsidR="00BD6B48" w:rsidRDefault="00BD6B48" w:rsidP="00062DE5">
            <w:pPr>
              <w:spacing w:after="0"/>
              <w:jc w:val="center"/>
              <w:rPr>
                <w:sz w:val="24"/>
                <w:szCs w:val="24"/>
                <w:lang w:val="en-GB"/>
              </w:rPr>
            </w:pPr>
            <w:r>
              <w:rPr>
                <w:color w:val="7030A0"/>
                <w:sz w:val="24"/>
                <w:szCs w:val="24"/>
                <w:lang w:val="en-GB"/>
              </w:rPr>
              <w:t>X (</w:t>
            </w:r>
            <w:r w:rsidRPr="00F835CA">
              <w:rPr>
                <w:color w:val="7030A0"/>
                <w:sz w:val="24"/>
                <w:szCs w:val="24"/>
                <w:lang w:val="en-GB"/>
              </w:rPr>
              <w:t>Purple chromatogram</w:t>
            </w:r>
            <w:r>
              <w:rPr>
                <w:color w:val="7030A0"/>
                <w:sz w:val="24"/>
                <w:szCs w:val="24"/>
                <w:lang w:val="en-GB"/>
              </w:rPr>
              <w:t>)</w:t>
            </w:r>
          </w:p>
        </w:tc>
        <w:tc>
          <w:tcPr>
            <w:tcW w:w="3969" w:type="dxa"/>
            <w:vAlign w:val="center"/>
          </w:tcPr>
          <w:p w14:paraId="7C0CC880" w14:textId="77777777" w:rsidR="00BD6B48" w:rsidRPr="00F835CA" w:rsidRDefault="00BD6B48" w:rsidP="00062DE5">
            <w:pPr>
              <w:spacing w:after="0"/>
              <w:jc w:val="center"/>
              <w:rPr>
                <w:color w:val="7030A0"/>
                <w:sz w:val="24"/>
                <w:szCs w:val="24"/>
                <w:lang w:val="en-GB"/>
              </w:rPr>
            </w:pPr>
            <w:r>
              <w:rPr>
                <w:color w:val="FF00FF"/>
                <w:sz w:val="24"/>
                <w:szCs w:val="24"/>
                <w:lang w:val="en-GB"/>
              </w:rPr>
              <w:t>Y (</w:t>
            </w:r>
            <w:r w:rsidRPr="00F835CA">
              <w:rPr>
                <w:color w:val="FF00FF"/>
                <w:sz w:val="24"/>
                <w:szCs w:val="24"/>
                <w:lang w:val="en-GB"/>
              </w:rPr>
              <w:t>Pink chromatogram</w:t>
            </w:r>
            <w:r>
              <w:rPr>
                <w:color w:val="FF00FF"/>
                <w:sz w:val="24"/>
                <w:szCs w:val="24"/>
                <w:lang w:val="en-GB"/>
              </w:rPr>
              <w:t>)</w:t>
            </w:r>
          </w:p>
        </w:tc>
      </w:tr>
      <w:tr w:rsidR="00BD6B48" w:rsidRPr="000458A8" w14:paraId="78D262D2" w14:textId="77777777" w:rsidTr="00DB14DE">
        <w:trPr>
          <w:trHeight w:val="227"/>
        </w:trPr>
        <w:tc>
          <w:tcPr>
            <w:tcW w:w="1555" w:type="dxa"/>
          </w:tcPr>
          <w:p w14:paraId="46AEB38E" w14:textId="77777777" w:rsidR="00BD6B48" w:rsidRDefault="00BD6B48" w:rsidP="00062DE5">
            <w:pPr>
              <w:spacing w:after="0"/>
              <w:jc w:val="center"/>
              <w:rPr>
                <w:sz w:val="24"/>
                <w:szCs w:val="24"/>
                <w:lang w:val="en-GB"/>
              </w:rPr>
            </w:pPr>
            <w:r>
              <w:rPr>
                <w:sz w:val="24"/>
                <w:szCs w:val="24"/>
                <w:lang w:val="en-GB"/>
              </w:rPr>
              <w:t>Hypothesis 1</w:t>
            </w:r>
          </w:p>
        </w:tc>
        <w:tc>
          <w:tcPr>
            <w:tcW w:w="3969" w:type="dxa"/>
            <w:vAlign w:val="center"/>
          </w:tcPr>
          <w:p w14:paraId="372B37F0" w14:textId="4312D796" w:rsidR="00BD6B48" w:rsidRDefault="00DB14DE" w:rsidP="00062DE5">
            <w:pPr>
              <w:spacing w:after="0"/>
              <w:jc w:val="center"/>
              <w:rPr>
                <w:sz w:val="24"/>
                <w:szCs w:val="24"/>
                <w:lang w:val="en-GB"/>
              </w:rPr>
            </w:pPr>
            <w:r>
              <w:rPr>
                <w:sz w:val="24"/>
                <w:szCs w:val="24"/>
                <w:lang w:val="en-GB"/>
              </w:rPr>
              <w:t>PC with even number of carbon atoms</w:t>
            </w:r>
          </w:p>
        </w:tc>
        <w:tc>
          <w:tcPr>
            <w:tcW w:w="3969" w:type="dxa"/>
            <w:vAlign w:val="center"/>
          </w:tcPr>
          <w:p w14:paraId="100DB481" w14:textId="21A5373C" w:rsidR="00BD6B48" w:rsidRDefault="00BD6B48" w:rsidP="00062DE5">
            <w:pPr>
              <w:spacing w:after="0"/>
              <w:jc w:val="center"/>
              <w:rPr>
                <w:sz w:val="24"/>
                <w:szCs w:val="24"/>
                <w:lang w:val="en-GB"/>
              </w:rPr>
            </w:pPr>
            <w:r>
              <w:rPr>
                <w:sz w:val="24"/>
                <w:szCs w:val="24"/>
                <w:lang w:val="en-GB"/>
              </w:rPr>
              <w:t xml:space="preserve">PE with even number of </w:t>
            </w:r>
            <w:r w:rsidR="00DB14DE">
              <w:rPr>
                <w:sz w:val="24"/>
                <w:szCs w:val="24"/>
                <w:lang w:val="en-GB"/>
              </w:rPr>
              <w:t>carbon atoms</w:t>
            </w:r>
          </w:p>
        </w:tc>
      </w:tr>
      <w:tr w:rsidR="00BD6B48" w:rsidRPr="000458A8" w14:paraId="709154C0" w14:textId="77777777" w:rsidTr="00DB14DE">
        <w:trPr>
          <w:trHeight w:val="227"/>
        </w:trPr>
        <w:tc>
          <w:tcPr>
            <w:tcW w:w="1555" w:type="dxa"/>
          </w:tcPr>
          <w:p w14:paraId="3A2607B4" w14:textId="77777777" w:rsidR="00BD6B48" w:rsidRDefault="00BD6B48" w:rsidP="00062DE5">
            <w:pPr>
              <w:spacing w:after="0"/>
              <w:jc w:val="center"/>
              <w:rPr>
                <w:sz w:val="24"/>
                <w:szCs w:val="24"/>
                <w:lang w:val="en-GB"/>
              </w:rPr>
            </w:pPr>
            <w:r>
              <w:rPr>
                <w:sz w:val="24"/>
                <w:szCs w:val="24"/>
                <w:lang w:val="en-GB"/>
              </w:rPr>
              <w:t>Hypothesis 2</w:t>
            </w:r>
          </w:p>
        </w:tc>
        <w:tc>
          <w:tcPr>
            <w:tcW w:w="3969" w:type="dxa"/>
            <w:vAlign w:val="center"/>
          </w:tcPr>
          <w:p w14:paraId="60025024" w14:textId="1C3E4840" w:rsidR="00BD6B48" w:rsidRDefault="00BD6B48" w:rsidP="00062DE5">
            <w:pPr>
              <w:spacing w:after="0"/>
              <w:jc w:val="center"/>
              <w:rPr>
                <w:sz w:val="24"/>
                <w:szCs w:val="24"/>
                <w:lang w:val="en-GB"/>
              </w:rPr>
            </w:pPr>
            <w:r>
              <w:rPr>
                <w:sz w:val="24"/>
                <w:szCs w:val="24"/>
                <w:lang w:val="en-GB"/>
              </w:rPr>
              <w:t xml:space="preserve">PC with even number of </w:t>
            </w:r>
            <w:r w:rsidR="00DB14DE">
              <w:rPr>
                <w:sz w:val="24"/>
                <w:szCs w:val="24"/>
                <w:lang w:val="en-GB"/>
              </w:rPr>
              <w:t>carbon atoms</w:t>
            </w:r>
          </w:p>
        </w:tc>
        <w:tc>
          <w:tcPr>
            <w:tcW w:w="3969" w:type="dxa"/>
            <w:vAlign w:val="center"/>
          </w:tcPr>
          <w:p w14:paraId="53C9676B" w14:textId="1B5A7F85" w:rsidR="00BD6B48" w:rsidRDefault="00BD6B48" w:rsidP="00062DE5">
            <w:pPr>
              <w:spacing w:after="0"/>
              <w:jc w:val="center"/>
              <w:rPr>
                <w:sz w:val="24"/>
                <w:szCs w:val="24"/>
                <w:lang w:val="en-GB"/>
              </w:rPr>
            </w:pPr>
            <w:r>
              <w:rPr>
                <w:sz w:val="24"/>
                <w:szCs w:val="24"/>
                <w:lang w:val="en-GB"/>
              </w:rPr>
              <w:t xml:space="preserve">PC with odd number of </w:t>
            </w:r>
            <w:r w:rsidR="00DB14DE">
              <w:rPr>
                <w:sz w:val="24"/>
                <w:szCs w:val="24"/>
                <w:lang w:val="en-GB"/>
              </w:rPr>
              <w:t>carbon atoms</w:t>
            </w:r>
          </w:p>
        </w:tc>
      </w:tr>
      <w:tr w:rsidR="00BD6B48" w:rsidRPr="000458A8" w14:paraId="0E080EF9" w14:textId="77777777" w:rsidTr="00DB14DE">
        <w:trPr>
          <w:trHeight w:val="227"/>
        </w:trPr>
        <w:tc>
          <w:tcPr>
            <w:tcW w:w="1555" w:type="dxa"/>
          </w:tcPr>
          <w:p w14:paraId="126D44A3" w14:textId="77777777" w:rsidR="00BD6B48" w:rsidRDefault="00BD6B48" w:rsidP="00062DE5">
            <w:pPr>
              <w:spacing w:after="0"/>
              <w:jc w:val="center"/>
              <w:rPr>
                <w:sz w:val="24"/>
                <w:szCs w:val="24"/>
                <w:lang w:val="en-GB"/>
              </w:rPr>
            </w:pPr>
            <w:r>
              <w:rPr>
                <w:sz w:val="24"/>
                <w:szCs w:val="24"/>
                <w:lang w:val="en-GB"/>
              </w:rPr>
              <w:t>Hypothesis 3</w:t>
            </w:r>
          </w:p>
        </w:tc>
        <w:tc>
          <w:tcPr>
            <w:tcW w:w="3969" w:type="dxa"/>
            <w:vAlign w:val="center"/>
          </w:tcPr>
          <w:p w14:paraId="04EED080" w14:textId="1EAADC70" w:rsidR="00BD6B48" w:rsidRDefault="00BD6B48" w:rsidP="00062DE5">
            <w:pPr>
              <w:spacing w:after="0"/>
              <w:jc w:val="center"/>
              <w:rPr>
                <w:sz w:val="24"/>
                <w:szCs w:val="24"/>
                <w:lang w:val="en-GB"/>
              </w:rPr>
            </w:pPr>
            <w:r>
              <w:rPr>
                <w:sz w:val="24"/>
                <w:szCs w:val="24"/>
                <w:lang w:val="en-GB"/>
              </w:rPr>
              <w:t xml:space="preserve">PE with odd number of </w:t>
            </w:r>
            <w:r w:rsidR="00DB14DE">
              <w:rPr>
                <w:sz w:val="24"/>
                <w:szCs w:val="24"/>
                <w:lang w:val="en-GB"/>
              </w:rPr>
              <w:t>carbon atoms</w:t>
            </w:r>
          </w:p>
        </w:tc>
        <w:tc>
          <w:tcPr>
            <w:tcW w:w="3969" w:type="dxa"/>
            <w:vAlign w:val="center"/>
          </w:tcPr>
          <w:p w14:paraId="58C16337" w14:textId="363071FA" w:rsidR="00BD6B48" w:rsidRDefault="00BD6B48" w:rsidP="00062DE5">
            <w:pPr>
              <w:spacing w:after="0"/>
              <w:jc w:val="center"/>
              <w:rPr>
                <w:sz w:val="24"/>
                <w:szCs w:val="24"/>
                <w:lang w:val="en-GB"/>
              </w:rPr>
            </w:pPr>
            <w:r>
              <w:rPr>
                <w:sz w:val="24"/>
                <w:szCs w:val="24"/>
                <w:lang w:val="en-GB"/>
              </w:rPr>
              <w:t xml:space="preserve">PC with odd number of </w:t>
            </w:r>
            <w:r w:rsidR="00DB14DE">
              <w:rPr>
                <w:sz w:val="24"/>
                <w:szCs w:val="24"/>
                <w:lang w:val="en-GB"/>
              </w:rPr>
              <w:t>carbon atoms</w:t>
            </w:r>
          </w:p>
        </w:tc>
      </w:tr>
      <w:tr w:rsidR="00BD6B48" w:rsidRPr="000458A8" w14:paraId="536094E1" w14:textId="77777777" w:rsidTr="00DB14DE">
        <w:trPr>
          <w:trHeight w:val="227"/>
        </w:trPr>
        <w:tc>
          <w:tcPr>
            <w:tcW w:w="1555" w:type="dxa"/>
          </w:tcPr>
          <w:p w14:paraId="66331FB3" w14:textId="77777777" w:rsidR="00BD6B48" w:rsidRDefault="00BD6B48" w:rsidP="00062DE5">
            <w:pPr>
              <w:spacing w:after="0"/>
              <w:jc w:val="center"/>
              <w:rPr>
                <w:sz w:val="24"/>
                <w:szCs w:val="24"/>
                <w:lang w:val="en-GB"/>
              </w:rPr>
            </w:pPr>
            <w:r>
              <w:rPr>
                <w:sz w:val="24"/>
                <w:szCs w:val="24"/>
                <w:lang w:val="en-GB"/>
              </w:rPr>
              <w:t>Hypothesis 4</w:t>
            </w:r>
          </w:p>
        </w:tc>
        <w:tc>
          <w:tcPr>
            <w:tcW w:w="3969" w:type="dxa"/>
            <w:vAlign w:val="center"/>
          </w:tcPr>
          <w:p w14:paraId="52540D8A" w14:textId="5D42DD4C" w:rsidR="00BD6B48" w:rsidRDefault="00BD6B48" w:rsidP="00062DE5">
            <w:pPr>
              <w:spacing w:after="0"/>
              <w:jc w:val="center"/>
              <w:rPr>
                <w:sz w:val="24"/>
                <w:szCs w:val="24"/>
                <w:lang w:val="en-GB"/>
              </w:rPr>
            </w:pPr>
            <w:r>
              <w:rPr>
                <w:sz w:val="24"/>
                <w:szCs w:val="24"/>
                <w:lang w:val="en-GB"/>
              </w:rPr>
              <w:t xml:space="preserve">PE with odd number of </w:t>
            </w:r>
            <w:r w:rsidR="00DB14DE">
              <w:rPr>
                <w:sz w:val="24"/>
                <w:szCs w:val="24"/>
                <w:lang w:val="en-GB"/>
              </w:rPr>
              <w:t>carbon atoms</w:t>
            </w:r>
          </w:p>
        </w:tc>
        <w:tc>
          <w:tcPr>
            <w:tcW w:w="3969" w:type="dxa"/>
            <w:vAlign w:val="center"/>
          </w:tcPr>
          <w:p w14:paraId="7D98361B" w14:textId="09A7CD27" w:rsidR="00BD6B48" w:rsidRDefault="00BD6B48" w:rsidP="00062DE5">
            <w:pPr>
              <w:spacing w:after="0"/>
              <w:jc w:val="center"/>
              <w:rPr>
                <w:sz w:val="24"/>
                <w:szCs w:val="24"/>
                <w:lang w:val="en-GB"/>
              </w:rPr>
            </w:pPr>
            <w:r>
              <w:rPr>
                <w:sz w:val="24"/>
                <w:szCs w:val="24"/>
                <w:lang w:val="en-GB"/>
              </w:rPr>
              <w:t xml:space="preserve">PE with even number of </w:t>
            </w:r>
            <w:r w:rsidR="00DB14DE">
              <w:rPr>
                <w:sz w:val="24"/>
                <w:szCs w:val="24"/>
                <w:lang w:val="en-GB"/>
              </w:rPr>
              <w:t>carbon atoms</w:t>
            </w:r>
          </w:p>
        </w:tc>
      </w:tr>
    </w:tbl>
    <w:p w14:paraId="30E9EE78" w14:textId="77777777" w:rsidR="00F13EDB" w:rsidRPr="00F13EDB" w:rsidRDefault="00F13EDB" w:rsidP="00F13EDB">
      <w:pPr>
        <w:pStyle w:val="Lgende"/>
        <w:spacing w:after="0"/>
        <w:jc w:val="center"/>
        <w:rPr>
          <w:sz w:val="6"/>
          <w:lang w:val="en-GB"/>
        </w:rPr>
      </w:pPr>
      <w:bookmarkStart w:id="8" w:name="_Ref96697335"/>
    </w:p>
    <w:p w14:paraId="3B3C6B4F" w14:textId="181D9DFC" w:rsidR="00BD6B48" w:rsidRDefault="00BD6B48" w:rsidP="00BD6B48">
      <w:pPr>
        <w:pStyle w:val="Lgende"/>
        <w:jc w:val="center"/>
        <w:rPr>
          <w:sz w:val="24"/>
          <w:szCs w:val="24"/>
          <w:lang w:val="en-GB"/>
        </w:rPr>
      </w:pPr>
      <w:r w:rsidRPr="00F835CA">
        <w:rPr>
          <w:lang w:val="en-GB"/>
        </w:rPr>
        <w:t xml:space="preserve">Table </w:t>
      </w:r>
      <w:r>
        <w:fldChar w:fldCharType="begin"/>
      </w:r>
      <w:r w:rsidRPr="00F835CA">
        <w:rPr>
          <w:lang w:val="en-GB"/>
        </w:rPr>
        <w:instrText xml:space="preserve"> SEQ Table \* ARABIC </w:instrText>
      </w:r>
      <w:r>
        <w:fldChar w:fldCharType="separate"/>
      </w:r>
      <w:r w:rsidR="007E217B">
        <w:rPr>
          <w:noProof/>
          <w:lang w:val="en-GB"/>
        </w:rPr>
        <w:t>2</w:t>
      </w:r>
      <w:r>
        <w:fldChar w:fldCharType="end"/>
      </w:r>
      <w:bookmarkEnd w:id="8"/>
      <w:r w:rsidRPr="00F835CA">
        <w:rPr>
          <w:lang w:val="en-GB"/>
        </w:rPr>
        <w:t xml:space="preserve"> : </w:t>
      </w:r>
      <w:r>
        <w:rPr>
          <w:lang w:val="en-GB"/>
        </w:rPr>
        <w:t xml:space="preserve">4 </w:t>
      </w:r>
      <w:r w:rsidR="00B275BB">
        <w:rPr>
          <w:lang w:val="en-GB"/>
        </w:rPr>
        <w:t>hypotheses</w:t>
      </w:r>
      <w:r>
        <w:rPr>
          <w:lang w:val="en-GB"/>
        </w:rPr>
        <w:t xml:space="preserve"> for lipids identification of the pink and pu</w:t>
      </w:r>
      <w:r w:rsidR="00062DE5">
        <w:rPr>
          <w:lang w:val="en-GB"/>
        </w:rPr>
        <w:t xml:space="preserve">rple chromatogram from </w:t>
      </w:r>
      <w:r w:rsidR="00062DE5">
        <w:rPr>
          <w:lang w:val="en-GB"/>
        </w:rPr>
        <w:fldChar w:fldCharType="begin"/>
      </w:r>
      <w:r w:rsidR="00062DE5">
        <w:rPr>
          <w:lang w:val="en-GB"/>
        </w:rPr>
        <w:instrText xml:space="preserve"> REF _Ref97643633 \h </w:instrText>
      </w:r>
      <w:r w:rsidR="00062DE5">
        <w:rPr>
          <w:lang w:val="en-GB"/>
        </w:rPr>
      </w:r>
      <w:r w:rsidR="00062DE5">
        <w:rPr>
          <w:lang w:val="en-GB"/>
        </w:rPr>
        <w:fldChar w:fldCharType="separate"/>
      </w:r>
      <w:r w:rsidR="007E217B" w:rsidRPr="00C001B1">
        <w:rPr>
          <w:lang w:val="en-GB"/>
        </w:rPr>
        <w:t xml:space="preserve">Figure </w:t>
      </w:r>
      <w:r w:rsidR="007E217B">
        <w:rPr>
          <w:noProof/>
          <w:lang w:val="en-GB"/>
        </w:rPr>
        <w:t>2</w:t>
      </w:r>
      <w:r w:rsidR="00062DE5">
        <w:rPr>
          <w:lang w:val="en-GB"/>
        </w:rPr>
        <w:fldChar w:fldCharType="end"/>
      </w:r>
      <w:r>
        <w:rPr>
          <w:lang w:val="en-GB"/>
        </w:rPr>
        <w:t>C.</w:t>
      </w:r>
    </w:p>
    <w:p w14:paraId="17ED7AF0" w14:textId="6479B45C" w:rsidR="00BD6B48" w:rsidRPr="00861934" w:rsidRDefault="00BD6B48" w:rsidP="00457A2C">
      <w:pPr>
        <w:spacing w:line="276" w:lineRule="auto"/>
        <w:jc w:val="both"/>
        <w:rPr>
          <w:sz w:val="24"/>
          <w:szCs w:val="24"/>
          <w:lang w:val="en-GB"/>
        </w:rPr>
      </w:pPr>
      <w:r>
        <w:rPr>
          <w:sz w:val="24"/>
          <w:szCs w:val="24"/>
          <w:lang w:val="en-GB"/>
        </w:rPr>
        <w:t xml:space="preserve">Lipids from sub-set X are more abundant than lipids from sub-set Y </w:t>
      </w:r>
      <w:r w:rsidR="002B4B44">
        <w:rPr>
          <w:sz w:val="24"/>
          <w:szCs w:val="24"/>
          <w:lang w:val="en-GB"/>
        </w:rPr>
        <w:t xml:space="preserve">when </w:t>
      </w:r>
      <w:r>
        <w:rPr>
          <w:sz w:val="24"/>
          <w:szCs w:val="24"/>
          <w:lang w:val="en-GB"/>
        </w:rPr>
        <w:t xml:space="preserve">looking at the relative intensities. </w:t>
      </w:r>
      <w:r w:rsidR="002B4B44" w:rsidRPr="002B4B44">
        <w:rPr>
          <w:sz w:val="24"/>
          <w:szCs w:val="24"/>
          <w:lang w:val="en-GB"/>
        </w:rPr>
        <w:t>Since it is known that lipids with an even number of carbon atoms in the acyl chains are more abundant than lipids with an odd number of carbon atoms</w:t>
      </w:r>
      <w:r>
        <w:rPr>
          <w:sz w:val="24"/>
          <w:szCs w:val="24"/>
          <w:lang w:val="en-GB"/>
        </w:rPr>
        <w:fldChar w:fldCharType="begin" w:fldLock="1"/>
      </w:r>
      <w:r w:rsidR="00FD22D8">
        <w:rPr>
          <w:sz w:val="24"/>
          <w:szCs w:val="24"/>
          <w:lang w:val="en-GB"/>
        </w:rPr>
        <w:instrText>ADDIN CSL_CITATION { "citationItems" : [ { "id" : "ITEM-1", "itemData" : { "DOI" : "10.1002/mas", "ISBN" : "0019-5189", "ISSN" : "00195189", "PMID" : "20329703", "abstract" : "Metabolomics is one omics approach that can be used to acquire comprehensive information on the composition of a metabolite pool to provide a functional screen of the cellular state. Studies of the plant metabolome include analysis of a wide range of chemical species with diverse physical properties, from ionic inorganic compounds to biochemically derived hydrophilic carbohydrates, organic and amino acids, and a range of hydrophobic lipid-related compounds. This complexitiy brings huge challenges to the analytical technologies employed in current plant metabolomics programs, and powerful analytical tools are required for the separation and characterization of this extremely high compound diversity present in biological sample matrices. The use of mass spectrometry (MS)-based analytical platforms to profile stress-responsive metabolites that allow some plants to adapt to adverse environmental conditions is fundamental in current plant biotechnology research programs for the understanding and development of stress-tolerant plants. In this review, we describe recent applications of metabolomics and emphasize its increasing application to study plant responses to environmental (stress-) factors, including drought, salt, low oxygen caused by waterlogging or flooding of the soil, temperature, light and oxidative stress (or a combination of them). Advances in understanding the global changes occurring in plant metabolism under specific abiotic stress conditions are fundamental to enhance plant fitness and increase stress tolerance.", "author" : [ { "dropping-particle" : "", "family" : "Bou Khalil", "given" : "M", "non-dropping-particle" : "", "parse-names" : false, "suffix" : "" }, { "dropping-particle" : "", "family" : "Hou", "given" : "W", "non-dropping-particle" : "", "parse-names" : false, "suffix" : "" }, { "dropping-particle" : "", "family" : "Zhou", "given" : "H", "non-dropping-particle" : "", "parse-names" : false, "suffix" : "" }, { "dropping-particle" : "", "family" : "Elisma", "given" : "F", "non-dropping-particle" : "", "parse-names" : false, "suffix" : "" }, { "dropping-particle" : "", "family" : "Swayne", "given" : "L", "non-dropping-particle" : "", "parse-names" : false, "suffix" : "" }, { "dropping-particle" : "", "family" : "P. Blanchard", "given" : "A", "non-dropping-particle" : "", "parse-names" : false, "suffix" : "" }, { "dropping-particle" : "", "family" : "Yao", "given" : "Z", "non-dropping-particle" : "", "parse-names" : false, "suffix" : "" }, { "dropping-particle" : "", "family" : "A.L. Bennett", "given" : "S", "non-dropping-particle" : "", "parse-names" : false, "suffix" : "" }, { "dropping-particle" : "", "family" : "Figeys", "given" : "D", "non-dropping-particle" : "", "parse-names" : false, "suffix" : "" }, { "dropping-particle" : "", "family" : "Figeys", "given" : "and Daniel", "non-dropping-particle" : "", "parse-names" : false, "suffix" : "" } ], "container-title" : "Mass Spectrometry Reviews", "id" : "ITEM-1", "issued" : { "date-parts" : [ [ "2010" ] ] }, "page" : "877-929", "title" : "Lipidomics Era : Accomplishments and Challenges", "type" : "article-journal", "volume" : "29" }, "uris" : [ "http://www.mendeley.com/documents/?uuid=b2aa5f7f-cc33-4f87-83c6-1e1176e244c4" ] } ], "mendeley" : { "formattedCitation" : "&lt;sup&gt;11&lt;/sup&gt;", "plainTextFormattedCitation" : "11", "previouslyFormattedCitation" : "&lt;sup&gt;11&lt;/sup&gt;" }, "properties" : { "noteIndex" : 0 }, "schema" : "https://github.com/citation-style-language/schema/raw/master/csl-citation.json" }</w:instrText>
      </w:r>
      <w:r>
        <w:rPr>
          <w:sz w:val="24"/>
          <w:szCs w:val="24"/>
          <w:lang w:val="en-GB"/>
        </w:rPr>
        <w:fldChar w:fldCharType="separate"/>
      </w:r>
      <w:r w:rsidR="00FD22D8" w:rsidRPr="00FD22D8">
        <w:rPr>
          <w:noProof/>
          <w:sz w:val="24"/>
          <w:szCs w:val="24"/>
          <w:vertAlign w:val="superscript"/>
          <w:lang w:val="en-GB"/>
        </w:rPr>
        <w:t>11</w:t>
      </w:r>
      <w:r>
        <w:rPr>
          <w:sz w:val="24"/>
          <w:szCs w:val="24"/>
          <w:lang w:val="en-GB"/>
        </w:rPr>
        <w:fldChar w:fldCharType="end"/>
      </w:r>
      <w:r>
        <w:rPr>
          <w:sz w:val="24"/>
          <w:szCs w:val="24"/>
          <w:lang w:val="en-GB"/>
        </w:rPr>
        <w:t xml:space="preserve">, </w:t>
      </w:r>
      <w:r w:rsidR="002B4B44">
        <w:rPr>
          <w:sz w:val="24"/>
          <w:szCs w:val="24"/>
          <w:lang w:val="en-GB"/>
        </w:rPr>
        <w:t xml:space="preserve">assumptions </w:t>
      </w:r>
      <w:r>
        <w:rPr>
          <w:sz w:val="24"/>
          <w:szCs w:val="24"/>
          <w:lang w:val="en-GB"/>
        </w:rPr>
        <w:t xml:space="preserve">1 and 2 are the more </w:t>
      </w:r>
      <w:r w:rsidR="002B4B44">
        <w:rPr>
          <w:sz w:val="24"/>
          <w:szCs w:val="24"/>
          <w:lang w:val="en-GB"/>
        </w:rPr>
        <w:t>likely</w:t>
      </w:r>
      <w:r>
        <w:rPr>
          <w:sz w:val="24"/>
          <w:szCs w:val="24"/>
          <w:lang w:val="en-GB"/>
        </w:rPr>
        <w:t xml:space="preserve">. </w:t>
      </w:r>
      <w:r w:rsidR="002B4B44">
        <w:rPr>
          <w:sz w:val="24"/>
          <w:szCs w:val="24"/>
          <w:lang w:val="en-GB"/>
        </w:rPr>
        <w:t xml:space="preserve">An </w:t>
      </w:r>
      <w:r>
        <w:rPr>
          <w:sz w:val="24"/>
          <w:szCs w:val="24"/>
          <w:lang w:val="en"/>
        </w:rPr>
        <w:t>MS/MS analysis</w:t>
      </w:r>
      <w:r w:rsidR="004B3283">
        <w:rPr>
          <w:sz w:val="24"/>
          <w:szCs w:val="24"/>
          <w:lang w:val="en"/>
        </w:rPr>
        <w:t xml:space="preserve"> altern</w:t>
      </w:r>
      <w:r w:rsidR="008237B4">
        <w:rPr>
          <w:sz w:val="24"/>
          <w:szCs w:val="24"/>
          <w:lang w:val="en"/>
        </w:rPr>
        <w:t>at</w:t>
      </w:r>
      <w:r w:rsidR="004B3283">
        <w:rPr>
          <w:sz w:val="24"/>
          <w:szCs w:val="24"/>
          <w:lang w:val="en"/>
        </w:rPr>
        <w:t>ing MS and MS/MS scans</w:t>
      </w:r>
      <w:r>
        <w:rPr>
          <w:sz w:val="24"/>
          <w:szCs w:val="24"/>
          <w:lang w:val="en"/>
        </w:rPr>
        <w:t xml:space="preserve"> c</w:t>
      </w:r>
      <w:r w:rsidR="00690349">
        <w:rPr>
          <w:sz w:val="24"/>
          <w:szCs w:val="24"/>
          <w:lang w:val="en"/>
        </w:rPr>
        <w:t>ould</w:t>
      </w:r>
      <w:r>
        <w:rPr>
          <w:sz w:val="24"/>
          <w:szCs w:val="24"/>
          <w:lang w:val="en"/>
        </w:rPr>
        <w:t xml:space="preserve"> be considered to unequivocally </w:t>
      </w:r>
      <w:r w:rsidR="002B4B44">
        <w:rPr>
          <w:sz w:val="24"/>
          <w:szCs w:val="24"/>
          <w:lang w:val="en"/>
        </w:rPr>
        <w:t xml:space="preserve">identify </w:t>
      </w:r>
      <w:r>
        <w:rPr>
          <w:sz w:val="24"/>
          <w:szCs w:val="24"/>
          <w:lang w:val="en"/>
        </w:rPr>
        <w:t xml:space="preserve">these lipids. The identification of </w:t>
      </w:r>
      <w:r w:rsidR="002B4B44">
        <w:rPr>
          <w:sz w:val="24"/>
          <w:szCs w:val="24"/>
          <w:lang w:val="en"/>
        </w:rPr>
        <w:t>a single</w:t>
      </w:r>
      <w:r>
        <w:rPr>
          <w:sz w:val="24"/>
          <w:szCs w:val="24"/>
          <w:lang w:val="en"/>
        </w:rPr>
        <w:t xml:space="preserve"> lipid will be sufficient to identify </w:t>
      </w:r>
      <w:r w:rsidRPr="00BB55C1">
        <w:rPr>
          <w:sz w:val="24"/>
          <w:szCs w:val="24"/>
          <w:lang w:val="en"/>
        </w:rPr>
        <w:t>all the lipids from the same sub-set</w:t>
      </w:r>
      <w:r w:rsidRPr="00861934">
        <w:rPr>
          <w:sz w:val="24"/>
          <w:szCs w:val="24"/>
          <w:lang w:val="en"/>
        </w:rPr>
        <w:t>.</w:t>
      </w:r>
      <w:r w:rsidR="00BB55C1" w:rsidRPr="00861934">
        <w:rPr>
          <w:sz w:val="24"/>
          <w:szCs w:val="24"/>
          <w:lang w:val="en"/>
        </w:rPr>
        <w:t xml:space="preserve"> </w:t>
      </w:r>
      <w:r w:rsidR="00BB55C1" w:rsidRPr="00861934">
        <w:rPr>
          <w:sz w:val="24"/>
          <w:szCs w:val="24"/>
          <w:lang w:val="en-GB"/>
        </w:rPr>
        <w:fldChar w:fldCharType="begin"/>
      </w:r>
      <w:r w:rsidR="00BB55C1" w:rsidRPr="00861934">
        <w:rPr>
          <w:sz w:val="24"/>
          <w:szCs w:val="24"/>
          <w:lang w:val="en"/>
        </w:rPr>
        <w:instrText xml:space="preserve"> REF _Ref97643633 \h </w:instrText>
      </w:r>
      <w:r w:rsidR="00BB55C1" w:rsidRPr="00861934">
        <w:rPr>
          <w:sz w:val="24"/>
          <w:szCs w:val="24"/>
          <w:lang w:val="en-GB"/>
        </w:rPr>
        <w:instrText xml:space="preserve"> \* MERGEFORMAT </w:instrText>
      </w:r>
      <w:r w:rsidR="00BB55C1" w:rsidRPr="00861934">
        <w:rPr>
          <w:sz w:val="24"/>
          <w:szCs w:val="24"/>
          <w:lang w:val="en-GB"/>
        </w:rPr>
      </w:r>
      <w:r w:rsidR="00BB55C1" w:rsidRPr="00861934">
        <w:rPr>
          <w:sz w:val="24"/>
          <w:szCs w:val="24"/>
          <w:lang w:val="en-GB"/>
        </w:rPr>
        <w:fldChar w:fldCharType="separate"/>
      </w:r>
      <w:r w:rsidR="007E217B" w:rsidRPr="007E217B">
        <w:rPr>
          <w:sz w:val="24"/>
          <w:szCs w:val="24"/>
          <w:lang w:val="en-GB"/>
        </w:rPr>
        <w:t xml:space="preserve">Figure </w:t>
      </w:r>
      <w:r w:rsidR="007E217B" w:rsidRPr="007E217B">
        <w:rPr>
          <w:noProof/>
          <w:sz w:val="24"/>
          <w:szCs w:val="24"/>
          <w:lang w:val="en-GB"/>
        </w:rPr>
        <w:t>2</w:t>
      </w:r>
      <w:r w:rsidR="00BB55C1" w:rsidRPr="00861934">
        <w:rPr>
          <w:sz w:val="24"/>
          <w:szCs w:val="24"/>
          <w:lang w:val="en-GB"/>
        </w:rPr>
        <w:fldChar w:fldCharType="end"/>
      </w:r>
      <w:r w:rsidR="00BB55C1" w:rsidRPr="00861934">
        <w:rPr>
          <w:sz w:val="24"/>
          <w:szCs w:val="24"/>
          <w:lang w:val="en-GB"/>
        </w:rPr>
        <w:t>D is the chromatogram from a specific line of triglycerides (TG detected as ammonium adducts). The retention time is different from the PC and PE due to the size of the lipids.</w:t>
      </w:r>
    </w:p>
    <w:p w14:paraId="56A5624B" w14:textId="6CD622C7" w:rsidR="00BD6B48" w:rsidRPr="00C001B1" w:rsidRDefault="00BD6B48" w:rsidP="000476F2">
      <w:pPr>
        <w:spacing w:after="0" w:line="276" w:lineRule="auto"/>
        <w:jc w:val="both"/>
        <w:rPr>
          <w:sz w:val="24"/>
          <w:szCs w:val="24"/>
          <w:lang w:val="en-GB"/>
        </w:rPr>
      </w:pPr>
      <w:r w:rsidRPr="00C001B1">
        <w:rPr>
          <w:sz w:val="24"/>
          <w:szCs w:val="24"/>
          <w:lang w:val="en-US"/>
        </w:rPr>
        <w:t>The Kendrick plot can also be built from the chromatogram or a section of the chromatogram</w:t>
      </w:r>
      <w:r w:rsidR="008237B4">
        <w:rPr>
          <w:sz w:val="24"/>
          <w:szCs w:val="24"/>
          <w:lang w:val="en-US"/>
        </w:rPr>
        <w:t>,</w:t>
      </w:r>
      <w:r w:rsidRPr="00C001B1">
        <w:rPr>
          <w:sz w:val="24"/>
          <w:szCs w:val="24"/>
          <w:lang w:val="en-US"/>
        </w:rPr>
        <w:t xml:space="preserve"> as pointed in </w:t>
      </w:r>
      <w:r w:rsidR="00C001B1" w:rsidRPr="00C001B1">
        <w:rPr>
          <w:sz w:val="24"/>
          <w:szCs w:val="24"/>
          <w:lang w:val="en-US"/>
        </w:rPr>
        <w:fldChar w:fldCharType="begin"/>
      </w:r>
      <w:r w:rsidR="00C001B1" w:rsidRPr="00C001B1">
        <w:rPr>
          <w:sz w:val="24"/>
          <w:szCs w:val="24"/>
          <w:lang w:val="en-US"/>
        </w:rPr>
        <w:instrText xml:space="preserve"> REF _Ref90481073 \h </w:instrText>
      </w:r>
      <w:r w:rsidR="00C001B1">
        <w:rPr>
          <w:sz w:val="24"/>
          <w:szCs w:val="24"/>
          <w:lang w:val="en-US"/>
        </w:rPr>
        <w:instrText xml:space="preserve"> \* MERGEFORMAT </w:instrText>
      </w:r>
      <w:r w:rsidR="00C001B1" w:rsidRPr="00C001B1">
        <w:rPr>
          <w:sz w:val="24"/>
          <w:szCs w:val="24"/>
          <w:lang w:val="en-US"/>
        </w:rPr>
      </w:r>
      <w:r w:rsidR="00C001B1" w:rsidRPr="00C001B1">
        <w:rPr>
          <w:sz w:val="24"/>
          <w:szCs w:val="24"/>
          <w:lang w:val="en-US"/>
        </w:rPr>
        <w:fldChar w:fldCharType="separate"/>
      </w:r>
      <w:r w:rsidR="007E217B" w:rsidRPr="007E217B">
        <w:rPr>
          <w:sz w:val="24"/>
          <w:szCs w:val="24"/>
          <w:lang w:val="en-GB"/>
        </w:rPr>
        <w:t xml:space="preserve">Figure </w:t>
      </w:r>
      <w:r w:rsidR="007E217B" w:rsidRPr="007E217B">
        <w:rPr>
          <w:noProof/>
          <w:sz w:val="24"/>
          <w:szCs w:val="24"/>
          <w:lang w:val="en-GB"/>
        </w:rPr>
        <w:t>3</w:t>
      </w:r>
      <w:r w:rsidR="00C001B1" w:rsidRPr="00C001B1">
        <w:rPr>
          <w:sz w:val="24"/>
          <w:szCs w:val="24"/>
          <w:lang w:val="en-US"/>
        </w:rPr>
        <w:fldChar w:fldCharType="end"/>
      </w:r>
      <w:r w:rsidRPr="00C001B1">
        <w:rPr>
          <w:sz w:val="24"/>
          <w:szCs w:val="24"/>
          <w:lang w:val="en-US"/>
        </w:rPr>
        <w:t>A. From the summed retention time</w:t>
      </w:r>
      <w:r w:rsidR="00471617">
        <w:rPr>
          <w:sz w:val="24"/>
          <w:szCs w:val="24"/>
          <w:lang w:val="en-US"/>
        </w:rPr>
        <w:t>s</w:t>
      </w:r>
      <w:r w:rsidRPr="00C001B1">
        <w:rPr>
          <w:sz w:val="24"/>
          <w:szCs w:val="24"/>
          <w:lang w:val="en-US"/>
        </w:rPr>
        <w:t xml:space="preserve"> from 26 to 32 minutes (</w:t>
      </w:r>
      <w:r w:rsidR="00C001B1" w:rsidRPr="00C001B1">
        <w:rPr>
          <w:sz w:val="24"/>
          <w:szCs w:val="24"/>
          <w:lang w:val="en-US"/>
        </w:rPr>
        <w:fldChar w:fldCharType="begin"/>
      </w:r>
      <w:r w:rsidR="00C001B1" w:rsidRPr="00C001B1">
        <w:rPr>
          <w:sz w:val="24"/>
          <w:szCs w:val="24"/>
          <w:lang w:val="en-US"/>
        </w:rPr>
        <w:instrText xml:space="preserve"> REF _Ref90481073 \h </w:instrText>
      </w:r>
      <w:r w:rsidR="00C001B1">
        <w:rPr>
          <w:sz w:val="24"/>
          <w:szCs w:val="24"/>
          <w:lang w:val="en-US"/>
        </w:rPr>
        <w:instrText xml:space="preserve"> \* MERGEFORMAT </w:instrText>
      </w:r>
      <w:r w:rsidR="00C001B1" w:rsidRPr="00C001B1">
        <w:rPr>
          <w:sz w:val="24"/>
          <w:szCs w:val="24"/>
          <w:lang w:val="en-US"/>
        </w:rPr>
      </w:r>
      <w:r w:rsidR="00C001B1" w:rsidRPr="00C001B1">
        <w:rPr>
          <w:sz w:val="24"/>
          <w:szCs w:val="24"/>
          <w:lang w:val="en-US"/>
        </w:rPr>
        <w:fldChar w:fldCharType="separate"/>
      </w:r>
      <w:r w:rsidR="007E217B" w:rsidRPr="007E217B">
        <w:rPr>
          <w:sz w:val="24"/>
          <w:szCs w:val="24"/>
          <w:lang w:val="en-GB"/>
        </w:rPr>
        <w:t xml:space="preserve">Figure </w:t>
      </w:r>
      <w:r w:rsidR="007E217B" w:rsidRPr="007E217B">
        <w:rPr>
          <w:noProof/>
          <w:sz w:val="24"/>
          <w:szCs w:val="24"/>
          <w:lang w:val="en-GB"/>
        </w:rPr>
        <w:t>3</w:t>
      </w:r>
      <w:r w:rsidR="00C001B1" w:rsidRPr="00C001B1">
        <w:rPr>
          <w:sz w:val="24"/>
          <w:szCs w:val="24"/>
          <w:lang w:val="en-US"/>
        </w:rPr>
        <w:fldChar w:fldCharType="end"/>
      </w:r>
      <w:r w:rsidRPr="00C001B1">
        <w:rPr>
          <w:sz w:val="24"/>
          <w:szCs w:val="24"/>
          <w:lang w:val="en-US"/>
        </w:rPr>
        <w:t>A), the corresponding Kendrick plot was generated (</w:t>
      </w:r>
      <w:r w:rsidR="00C001B1" w:rsidRPr="00C001B1">
        <w:rPr>
          <w:sz w:val="24"/>
          <w:szCs w:val="24"/>
          <w:lang w:val="en-US"/>
        </w:rPr>
        <w:fldChar w:fldCharType="begin"/>
      </w:r>
      <w:r w:rsidR="00C001B1" w:rsidRPr="00C001B1">
        <w:rPr>
          <w:sz w:val="24"/>
          <w:szCs w:val="24"/>
          <w:lang w:val="en-US"/>
        </w:rPr>
        <w:instrText xml:space="preserve"> REF _Ref90481073 \h </w:instrText>
      </w:r>
      <w:r w:rsidR="00C001B1">
        <w:rPr>
          <w:sz w:val="24"/>
          <w:szCs w:val="24"/>
          <w:lang w:val="en-US"/>
        </w:rPr>
        <w:instrText xml:space="preserve"> \* MERGEFORMAT </w:instrText>
      </w:r>
      <w:r w:rsidR="00C001B1" w:rsidRPr="00C001B1">
        <w:rPr>
          <w:sz w:val="24"/>
          <w:szCs w:val="24"/>
          <w:lang w:val="en-US"/>
        </w:rPr>
      </w:r>
      <w:r w:rsidR="00C001B1" w:rsidRPr="00C001B1">
        <w:rPr>
          <w:sz w:val="24"/>
          <w:szCs w:val="24"/>
          <w:lang w:val="en-US"/>
        </w:rPr>
        <w:fldChar w:fldCharType="separate"/>
      </w:r>
      <w:r w:rsidR="007E217B" w:rsidRPr="007E217B">
        <w:rPr>
          <w:sz w:val="24"/>
          <w:szCs w:val="24"/>
          <w:lang w:val="en-GB"/>
        </w:rPr>
        <w:t xml:space="preserve">Figure </w:t>
      </w:r>
      <w:r w:rsidR="007E217B" w:rsidRPr="007E217B">
        <w:rPr>
          <w:noProof/>
          <w:sz w:val="24"/>
          <w:szCs w:val="24"/>
          <w:lang w:val="en-GB"/>
        </w:rPr>
        <w:t>3</w:t>
      </w:r>
      <w:r w:rsidR="00C001B1" w:rsidRPr="00C001B1">
        <w:rPr>
          <w:sz w:val="24"/>
          <w:szCs w:val="24"/>
          <w:lang w:val="en-US"/>
        </w:rPr>
        <w:fldChar w:fldCharType="end"/>
      </w:r>
      <w:r w:rsidRPr="00C001B1">
        <w:rPr>
          <w:sz w:val="24"/>
          <w:szCs w:val="24"/>
          <w:lang w:val="en-US"/>
        </w:rPr>
        <w:t>B). The signal</w:t>
      </w:r>
      <w:r w:rsidR="00471617">
        <w:rPr>
          <w:sz w:val="24"/>
          <w:szCs w:val="24"/>
          <w:lang w:val="en-US"/>
        </w:rPr>
        <w:t>s</w:t>
      </w:r>
      <w:r w:rsidRPr="00C001B1">
        <w:rPr>
          <w:sz w:val="24"/>
          <w:szCs w:val="24"/>
          <w:lang w:val="en-US"/>
        </w:rPr>
        <w:t xml:space="preserve"> of the selected retention times are highlighted in different colors while the signal</w:t>
      </w:r>
      <w:r w:rsidR="00471617">
        <w:rPr>
          <w:sz w:val="24"/>
          <w:szCs w:val="24"/>
          <w:lang w:val="en-US"/>
        </w:rPr>
        <w:t>s corresponding to</w:t>
      </w:r>
      <w:r w:rsidRPr="00C001B1">
        <w:rPr>
          <w:sz w:val="24"/>
          <w:szCs w:val="24"/>
          <w:lang w:val="en-US"/>
        </w:rPr>
        <w:t xml:space="preserve"> the rest of the chromatogram appear in grey. </w:t>
      </w:r>
      <w:r w:rsidR="00690349">
        <w:rPr>
          <w:sz w:val="24"/>
          <w:szCs w:val="24"/>
          <w:lang w:val="en-US"/>
        </w:rPr>
        <w:t>This</w:t>
      </w:r>
      <w:r w:rsidR="00471617">
        <w:rPr>
          <w:sz w:val="24"/>
          <w:szCs w:val="24"/>
          <w:lang w:val="en-US"/>
        </w:rPr>
        <w:t xml:space="preserve"> </w:t>
      </w:r>
      <w:r w:rsidR="00D613EE">
        <w:rPr>
          <w:sz w:val="24"/>
          <w:szCs w:val="24"/>
          <w:lang w:val="en-US"/>
        </w:rPr>
        <w:t>provides</w:t>
      </w:r>
      <w:r w:rsidRPr="00C001B1">
        <w:rPr>
          <w:sz w:val="24"/>
          <w:szCs w:val="24"/>
          <w:lang w:val="en-US"/>
        </w:rPr>
        <w:t xml:space="preserve"> </w:t>
      </w:r>
      <w:r w:rsidR="00471617">
        <w:rPr>
          <w:sz w:val="24"/>
          <w:szCs w:val="24"/>
          <w:lang w:val="en-US"/>
        </w:rPr>
        <w:t xml:space="preserve">a </w:t>
      </w:r>
      <w:r w:rsidRPr="00C001B1">
        <w:rPr>
          <w:sz w:val="24"/>
          <w:szCs w:val="24"/>
          <w:lang w:val="en-US"/>
        </w:rPr>
        <w:t>cleaned KMD plot based on the retention time.</w:t>
      </w:r>
      <w:r w:rsidR="0065617B">
        <w:rPr>
          <w:sz w:val="24"/>
          <w:szCs w:val="24"/>
          <w:lang w:val="en-US"/>
        </w:rPr>
        <w:t xml:space="preserve"> It also allows to detect lipids without the need to explore the retention times. This can be useful in case of low intensity signals.</w:t>
      </w:r>
    </w:p>
    <w:p w14:paraId="21B8B189" w14:textId="0EC431D5" w:rsidR="00BD6B48" w:rsidRPr="00AE224C" w:rsidRDefault="001F37B0" w:rsidP="00BD6B48">
      <w:pPr>
        <w:spacing w:line="276" w:lineRule="auto"/>
        <w:jc w:val="both"/>
        <w:rPr>
          <w:sz w:val="2"/>
          <w:szCs w:val="24"/>
          <w:lang w:val="en-US"/>
        </w:rPr>
      </w:pPr>
      <w:r w:rsidRPr="00A278C3">
        <w:rPr>
          <w:noProof/>
          <w:lang w:eastAsia="fr-BE"/>
        </w:rPr>
        <w:lastRenderedPageBreak/>
        <w:drawing>
          <wp:anchor distT="0" distB="0" distL="114300" distR="114300" simplePos="0" relativeHeight="251659264" behindDoc="0" locked="0" layoutInCell="1" allowOverlap="1" wp14:anchorId="5CE1C7DF" wp14:editId="37AB80AB">
            <wp:simplePos x="0" y="0"/>
            <wp:positionH relativeFrom="column">
              <wp:posOffset>-542290</wp:posOffset>
            </wp:positionH>
            <wp:positionV relativeFrom="paragraph">
              <wp:posOffset>0</wp:posOffset>
            </wp:positionV>
            <wp:extent cx="6934200" cy="3755390"/>
            <wp:effectExtent l="0" t="0" r="0" b="0"/>
            <wp:wrapSquare wrapText="bothSides"/>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934200" cy="3755390"/>
                    </a:xfrm>
                    <a:prstGeom prst="rect">
                      <a:avLst/>
                    </a:prstGeom>
                    <a:noFill/>
                  </pic:spPr>
                </pic:pic>
              </a:graphicData>
            </a:graphic>
            <wp14:sizeRelH relativeFrom="page">
              <wp14:pctWidth>0</wp14:pctWidth>
            </wp14:sizeRelH>
            <wp14:sizeRelV relativeFrom="page">
              <wp14:pctHeight>0</wp14:pctHeight>
            </wp14:sizeRelV>
          </wp:anchor>
        </w:drawing>
      </w:r>
      <w:r w:rsidR="00BD6B48" w:rsidRPr="00A278C3">
        <w:rPr>
          <w:sz w:val="24"/>
          <w:szCs w:val="24"/>
          <w:lang w:val="en-GB"/>
        </w:rPr>
        <w:t xml:space="preserve"> </w:t>
      </w:r>
    </w:p>
    <w:p w14:paraId="457FA9E3" w14:textId="3F9D409A" w:rsidR="00BD6B48" w:rsidRPr="00AE224C" w:rsidRDefault="00BD6B48" w:rsidP="00BD6B48">
      <w:pPr>
        <w:pStyle w:val="Lgende"/>
        <w:jc w:val="both"/>
        <w:rPr>
          <w:lang w:val="en-GB"/>
        </w:rPr>
      </w:pPr>
      <w:bookmarkStart w:id="9" w:name="_Ref90481073"/>
      <w:r w:rsidRPr="00A278C3">
        <w:rPr>
          <w:lang w:val="en-GB"/>
        </w:rPr>
        <w:t xml:space="preserve">Figure </w:t>
      </w:r>
      <w:r w:rsidRPr="00A278C3">
        <w:fldChar w:fldCharType="begin"/>
      </w:r>
      <w:r w:rsidRPr="00A278C3">
        <w:rPr>
          <w:lang w:val="en-GB"/>
        </w:rPr>
        <w:instrText xml:space="preserve"> SEQ Figure \* ARABIC </w:instrText>
      </w:r>
      <w:r w:rsidRPr="00A278C3">
        <w:fldChar w:fldCharType="separate"/>
      </w:r>
      <w:r w:rsidR="007E217B">
        <w:rPr>
          <w:noProof/>
          <w:lang w:val="en-GB"/>
        </w:rPr>
        <w:t>3</w:t>
      </w:r>
      <w:r w:rsidRPr="00A278C3">
        <w:fldChar w:fldCharType="end"/>
      </w:r>
      <w:bookmarkEnd w:id="9"/>
      <w:r w:rsidRPr="00A278C3">
        <w:rPr>
          <w:lang w:val="en-GB"/>
        </w:rPr>
        <w:t xml:space="preserve"> : Kendrick plot extraction from </w:t>
      </w:r>
      <w:r>
        <w:rPr>
          <w:lang w:val="en-GB"/>
        </w:rPr>
        <w:t>26 to 32 minutes in the LC-MS</w:t>
      </w:r>
      <w:r w:rsidRPr="00A278C3">
        <w:rPr>
          <w:lang w:val="en-GB"/>
        </w:rPr>
        <w:t xml:space="preserve"> chromatogram</w:t>
      </w:r>
      <w:r>
        <w:rPr>
          <w:lang w:val="en-GB"/>
        </w:rPr>
        <w:t xml:space="preserve"> data of yeast lipid extract</w:t>
      </w:r>
      <w:r w:rsidRPr="00A278C3">
        <w:rPr>
          <w:lang w:val="en-GB"/>
        </w:rPr>
        <w:t xml:space="preserve">. (A) Full chromatogram of the spectra obtained by LC-MS. By selecting </w:t>
      </w:r>
      <w:r>
        <w:rPr>
          <w:lang w:val="en-GB"/>
        </w:rPr>
        <w:t>4 different</w:t>
      </w:r>
      <w:r w:rsidRPr="00A278C3">
        <w:rPr>
          <w:lang w:val="en-GB"/>
        </w:rPr>
        <w:t xml:space="preserve"> retention time range</w:t>
      </w:r>
      <w:r>
        <w:rPr>
          <w:lang w:val="en-GB"/>
        </w:rPr>
        <w:t>s (in red, purple, green and yellow).</w:t>
      </w:r>
      <w:r w:rsidRPr="00A278C3">
        <w:rPr>
          <w:lang w:val="en-GB"/>
        </w:rPr>
        <w:t xml:space="preserve"> (B) Kendrick plot reconstruction from </w:t>
      </w:r>
      <w:r>
        <w:rPr>
          <w:lang w:val="en-GB"/>
        </w:rPr>
        <w:t xml:space="preserve">the 4 </w:t>
      </w:r>
      <w:r w:rsidRPr="00A278C3">
        <w:rPr>
          <w:lang w:val="en-GB"/>
        </w:rPr>
        <w:t>different retention time range</w:t>
      </w:r>
      <w:r>
        <w:rPr>
          <w:lang w:val="en-GB"/>
        </w:rPr>
        <w:t>s</w:t>
      </w:r>
      <w:r w:rsidRPr="00A278C3">
        <w:rPr>
          <w:lang w:val="en-GB"/>
        </w:rPr>
        <w:t>. (red : 27-28 min, purple : 28-29 min, green : 29-29</w:t>
      </w:r>
      <w:r w:rsidR="00AF456C">
        <w:rPr>
          <w:lang w:val="en-GB"/>
        </w:rPr>
        <w:t>.</w:t>
      </w:r>
      <w:r w:rsidRPr="00A278C3">
        <w:rPr>
          <w:lang w:val="en-GB"/>
        </w:rPr>
        <w:t>8 min and yellow : 29</w:t>
      </w:r>
      <w:r w:rsidR="00AF456C">
        <w:rPr>
          <w:lang w:val="en-GB"/>
        </w:rPr>
        <w:t>.</w:t>
      </w:r>
      <w:r w:rsidRPr="00A278C3">
        <w:rPr>
          <w:lang w:val="en-GB"/>
        </w:rPr>
        <w:t>8-31</w:t>
      </w:r>
      <w:r w:rsidR="00AF456C">
        <w:rPr>
          <w:lang w:val="en-GB"/>
        </w:rPr>
        <w:t>.</w:t>
      </w:r>
      <w:r w:rsidRPr="00A278C3">
        <w:rPr>
          <w:lang w:val="en-GB"/>
        </w:rPr>
        <w:t>1 min)</w:t>
      </w:r>
      <w:r>
        <w:rPr>
          <w:lang w:val="en-GB"/>
        </w:rPr>
        <w:t>.</w:t>
      </w:r>
      <w:r w:rsidRPr="00A278C3">
        <w:rPr>
          <w:lang w:val="en-GB"/>
        </w:rPr>
        <w:t xml:space="preserve"> </w:t>
      </w:r>
    </w:p>
    <w:p w14:paraId="4BE96682" w14:textId="5BCAE8DE" w:rsidR="00A61342" w:rsidRPr="00B55E38" w:rsidRDefault="00690349" w:rsidP="00457A2C">
      <w:pPr>
        <w:spacing w:line="276" w:lineRule="auto"/>
        <w:jc w:val="both"/>
        <w:rPr>
          <w:sz w:val="24"/>
          <w:szCs w:val="24"/>
          <w:lang w:val="en-GB"/>
        </w:rPr>
      </w:pPr>
      <w:r>
        <w:rPr>
          <w:sz w:val="24"/>
          <w:szCs w:val="24"/>
          <w:lang w:val="en-GB"/>
        </w:rPr>
        <w:t>The software is bui</w:t>
      </w:r>
      <w:r w:rsidR="000365E3">
        <w:rPr>
          <w:sz w:val="24"/>
          <w:szCs w:val="24"/>
          <w:lang w:val="en-GB"/>
        </w:rPr>
        <w:t>l</w:t>
      </w:r>
      <w:r>
        <w:rPr>
          <w:sz w:val="24"/>
          <w:szCs w:val="24"/>
          <w:lang w:val="en-GB"/>
        </w:rPr>
        <w:t>t to allow t</w:t>
      </w:r>
      <w:r w:rsidRPr="00715E24">
        <w:rPr>
          <w:sz w:val="24"/>
          <w:szCs w:val="24"/>
          <w:lang w:val="en-GB"/>
        </w:rPr>
        <w:t>h</w:t>
      </w:r>
      <w:r>
        <w:rPr>
          <w:sz w:val="24"/>
          <w:szCs w:val="24"/>
          <w:lang w:val="en-GB"/>
        </w:rPr>
        <w:t>e same</w:t>
      </w:r>
      <w:r w:rsidRPr="00715E24">
        <w:rPr>
          <w:sz w:val="24"/>
          <w:szCs w:val="24"/>
          <w:lang w:val="en-GB"/>
        </w:rPr>
        <w:t xml:space="preserve"> </w:t>
      </w:r>
      <w:r w:rsidR="006719DA" w:rsidRPr="00715E24">
        <w:rPr>
          <w:sz w:val="24"/>
          <w:szCs w:val="24"/>
          <w:lang w:val="en-GB"/>
        </w:rPr>
        <w:t xml:space="preserve">approach </w:t>
      </w:r>
      <w:r>
        <w:rPr>
          <w:sz w:val="24"/>
          <w:szCs w:val="24"/>
          <w:lang w:val="en-GB"/>
        </w:rPr>
        <w:t>to analyse data from</w:t>
      </w:r>
      <w:r w:rsidR="006719DA" w:rsidRPr="00715E24">
        <w:rPr>
          <w:sz w:val="24"/>
          <w:szCs w:val="24"/>
          <w:lang w:val="en-GB"/>
        </w:rPr>
        <w:t xml:space="preserve"> other separation techniques </w:t>
      </w:r>
      <w:r w:rsidR="006719DA">
        <w:rPr>
          <w:sz w:val="24"/>
          <w:szCs w:val="24"/>
          <w:lang w:val="en-GB"/>
        </w:rPr>
        <w:t xml:space="preserve">such as </w:t>
      </w:r>
      <w:r w:rsidR="006719DA" w:rsidRPr="00715E24">
        <w:rPr>
          <w:sz w:val="24"/>
          <w:szCs w:val="24"/>
          <w:lang w:val="en-GB"/>
        </w:rPr>
        <w:t>ion mobility</w:t>
      </w:r>
      <w:r w:rsidR="006719DA">
        <w:rPr>
          <w:sz w:val="24"/>
          <w:szCs w:val="24"/>
          <w:lang w:val="en-GB"/>
        </w:rPr>
        <w:t xml:space="preserve"> or capillary electrophoresis.</w:t>
      </w:r>
    </w:p>
    <w:p w14:paraId="6FD802A2" w14:textId="6A7DA8B0" w:rsidR="00A61342" w:rsidRPr="00A61342" w:rsidRDefault="00A61342" w:rsidP="00A61342">
      <w:pPr>
        <w:spacing w:after="0"/>
        <w:jc w:val="both"/>
        <w:rPr>
          <w:rFonts w:cstheme="minorHAnsi"/>
          <w:b/>
          <w:i/>
          <w:sz w:val="24"/>
          <w:szCs w:val="24"/>
          <w:lang w:val="en-GB"/>
        </w:rPr>
      </w:pPr>
      <w:r w:rsidRPr="00A61342">
        <w:rPr>
          <w:rFonts w:cstheme="minorHAnsi"/>
          <w:b/>
          <w:i/>
          <w:sz w:val="24"/>
          <w:szCs w:val="24"/>
          <w:lang w:val="en-GB"/>
        </w:rPr>
        <w:t>Direct infusion</w:t>
      </w:r>
      <w:r w:rsidR="00B55E38">
        <w:rPr>
          <w:rFonts w:cstheme="minorHAnsi"/>
          <w:b/>
          <w:i/>
          <w:sz w:val="24"/>
          <w:szCs w:val="24"/>
          <w:lang w:val="en-GB"/>
        </w:rPr>
        <w:t xml:space="preserve"> MS </w:t>
      </w:r>
      <w:r w:rsidRPr="00A61342">
        <w:rPr>
          <w:rFonts w:cstheme="minorHAnsi"/>
          <w:b/>
          <w:i/>
          <w:sz w:val="24"/>
          <w:szCs w:val="24"/>
          <w:lang w:val="en-GB"/>
        </w:rPr>
        <w:t>and LC-MS KMD comparison</w:t>
      </w:r>
    </w:p>
    <w:p w14:paraId="2E59B85C" w14:textId="7DD82D2B" w:rsidR="00BD6B48" w:rsidRPr="00A278C3" w:rsidRDefault="00AA0E3F" w:rsidP="00457A2C">
      <w:pPr>
        <w:suppressAutoHyphens w:val="0"/>
        <w:spacing w:line="276" w:lineRule="auto"/>
        <w:jc w:val="both"/>
        <w:rPr>
          <w:sz w:val="24"/>
          <w:szCs w:val="24"/>
          <w:lang w:val="en-GB"/>
        </w:rPr>
      </w:pPr>
      <w:r>
        <w:rPr>
          <w:sz w:val="24"/>
          <w:szCs w:val="24"/>
          <w:lang w:val="en-GB"/>
        </w:rPr>
        <w:t xml:space="preserve">To </w:t>
      </w:r>
      <w:r w:rsidR="00B12EA0">
        <w:rPr>
          <w:sz w:val="24"/>
          <w:szCs w:val="24"/>
          <w:lang w:val="en-GB"/>
        </w:rPr>
        <w:t>enable</w:t>
      </w:r>
      <w:r>
        <w:rPr>
          <w:sz w:val="24"/>
          <w:szCs w:val="24"/>
          <w:lang w:val="en-GB"/>
        </w:rPr>
        <w:t xml:space="preserve"> </w:t>
      </w:r>
      <w:r w:rsidR="00983DBC">
        <w:rPr>
          <w:sz w:val="24"/>
          <w:szCs w:val="24"/>
          <w:lang w:val="en-GB"/>
        </w:rPr>
        <w:t xml:space="preserve">faster </w:t>
      </w:r>
      <w:r>
        <w:rPr>
          <w:sz w:val="24"/>
          <w:szCs w:val="24"/>
          <w:lang w:val="en-GB"/>
        </w:rPr>
        <w:t xml:space="preserve">screening of lipids, direct infusion mass spectrometry appears to be a valuable option, especially using </w:t>
      </w:r>
      <w:r w:rsidR="00EB53F5">
        <w:rPr>
          <w:sz w:val="24"/>
          <w:szCs w:val="24"/>
          <w:lang w:val="en-GB"/>
        </w:rPr>
        <w:t>ultra</w:t>
      </w:r>
      <w:r>
        <w:rPr>
          <w:sz w:val="24"/>
          <w:szCs w:val="24"/>
          <w:lang w:val="en-GB"/>
        </w:rPr>
        <w:t xml:space="preserve"> </w:t>
      </w:r>
      <w:r w:rsidR="007D50B3">
        <w:rPr>
          <w:sz w:val="24"/>
          <w:szCs w:val="24"/>
          <w:lang w:val="en-GB"/>
        </w:rPr>
        <w:t>high-resolution</w:t>
      </w:r>
      <w:r w:rsidR="000F7F95">
        <w:rPr>
          <w:sz w:val="24"/>
          <w:szCs w:val="24"/>
          <w:lang w:val="en-GB"/>
        </w:rPr>
        <w:t xml:space="preserve"> spectrometers</w:t>
      </w:r>
      <w:r w:rsidR="00BD6B48" w:rsidRPr="00A278C3">
        <w:rPr>
          <w:sz w:val="24"/>
          <w:szCs w:val="24"/>
          <w:lang w:val="en-GB"/>
        </w:rPr>
        <w:t xml:space="preserve">. </w:t>
      </w:r>
      <w:r w:rsidR="000F7F95">
        <w:rPr>
          <w:sz w:val="24"/>
          <w:szCs w:val="24"/>
          <w:lang w:val="en"/>
        </w:rPr>
        <w:t>Indeed</w:t>
      </w:r>
      <w:r w:rsidR="00BD6B48">
        <w:rPr>
          <w:sz w:val="24"/>
          <w:szCs w:val="24"/>
          <w:lang w:val="en"/>
        </w:rPr>
        <w:t xml:space="preserve">, </w:t>
      </w:r>
      <w:r w:rsidR="000F7F95" w:rsidRPr="00A278C3">
        <w:rPr>
          <w:sz w:val="24"/>
          <w:szCs w:val="24"/>
          <w:lang w:val="en-GB"/>
        </w:rPr>
        <w:t>Fourier transform mass spectrometry</w:t>
      </w:r>
      <w:r w:rsidR="000F7F95">
        <w:rPr>
          <w:sz w:val="24"/>
          <w:szCs w:val="24"/>
          <w:lang w:val="en-GB"/>
        </w:rPr>
        <w:t xml:space="preserve"> gives access </w:t>
      </w:r>
      <w:r w:rsidR="000F7F95" w:rsidRPr="00861934">
        <w:rPr>
          <w:sz w:val="24"/>
          <w:szCs w:val="24"/>
          <w:lang w:val="en-GB"/>
        </w:rPr>
        <w:t xml:space="preserve">to </w:t>
      </w:r>
      <w:r w:rsidR="008B0E9C" w:rsidRPr="00861934">
        <w:rPr>
          <w:sz w:val="24"/>
          <w:szCs w:val="24"/>
          <w:lang w:val="en-GB"/>
        </w:rPr>
        <w:t>accurate</w:t>
      </w:r>
      <w:r w:rsidR="00BD6B48" w:rsidRPr="00861934">
        <w:rPr>
          <w:sz w:val="24"/>
          <w:szCs w:val="24"/>
          <w:lang w:val="en-GB"/>
        </w:rPr>
        <w:t xml:space="preserve"> mass</w:t>
      </w:r>
      <w:r w:rsidR="00983DBC" w:rsidRPr="00861934">
        <w:rPr>
          <w:sz w:val="24"/>
          <w:szCs w:val="24"/>
          <w:lang w:val="en-GB"/>
        </w:rPr>
        <w:t xml:space="preserve"> </w:t>
      </w:r>
      <w:r w:rsidR="00983DBC">
        <w:rPr>
          <w:sz w:val="24"/>
          <w:szCs w:val="24"/>
          <w:lang w:val="en-GB"/>
        </w:rPr>
        <w:t>and isotopic signature</w:t>
      </w:r>
      <w:r w:rsidR="000F7F95">
        <w:rPr>
          <w:sz w:val="24"/>
          <w:szCs w:val="24"/>
          <w:lang w:val="en-GB"/>
        </w:rPr>
        <w:t xml:space="preserve">, </w:t>
      </w:r>
      <w:r w:rsidR="00BD6B48" w:rsidRPr="00A278C3">
        <w:rPr>
          <w:sz w:val="24"/>
          <w:szCs w:val="24"/>
          <w:lang w:val="en-GB"/>
        </w:rPr>
        <w:t>allow</w:t>
      </w:r>
      <w:r w:rsidR="00EB53F5">
        <w:rPr>
          <w:sz w:val="24"/>
          <w:szCs w:val="24"/>
          <w:lang w:val="en-GB"/>
        </w:rPr>
        <w:t>ing the</w:t>
      </w:r>
      <w:r w:rsidR="00BD6B48" w:rsidRPr="00A278C3">
        <w:rPr>
          <w:sz w:val="24"/>
          <w:szCs w:val="24"/>
          <w:lang w:val="en-GB"/>
        </w:rPr>
        <w:t xml:space="preserve"> determin</w:t>
      </w:r>
      <w:r w:rsidR="000F7F95">
        <w:rPr>
          <w:sz w:val="24"/>
          <w:szCs w:val="24"/>
          <w:lang w:val="en-GB"/>
        </w:rPr>
        <w:t>ation</w:t>
      </w:r>
      <w:r w:rsidR="00BD6B48" w:rsidRPr="00A278C3">
        <w:rPr>
          <w:sz w:val="24"/>
          <w:szCs w:val="24"/>
          <w:lang w:val="en-GB"/>
        </w:rPr>
        <w:t xml:space="preserve"> </w:t>
      </w:r>
      <w:r w:rsidR="000F7F95">
        <w:rPr>
          <w:sz w:val="24"/>
          <w:szCs w:val="24"/>
          <w:lang w:val="en-GB"/>
        </w:rPr>
        <w:t xml:space="preserve">of </w:t>
      </w:r>
      <w:r w:rsidR="00BD6B48" w:rsidRPr="00A278C3">
        <w:rPr>
          <w:sz w:val="24"/>
          <w:szCs w:val="24"/>
          <w:lang w:val="en-GB"/>
        </w:rPr>
        <w:t>the elemental composition</w:t>
      </w:r>
      <w:r w:rsidR="000F7F95">
        <w:rPr>
          <w:sz w:val="24"/>
          <w:szCs w:val="24"/>
          <w:lang w:val="en-GB"/>
        </w:rPr>
        <w:t xml:space="preserve"> </w:t>
      </w:r>
      <w:r>
        <w:rPr>
          <w:sz w:val="24"/>
          <w:szCs w:val="24"/>
          <w:lang w:val="en-GB"/>
        </w:rPr>
        <w:t>of low molecular weight molecules</w:t>
      </w:r>
      <w:r w:rsidR="000F7F95">
        <w:rPr>
          <w:sz w:val="24"/>
          <w:szCs w:val="24"/>
          <w:lang w:val="en-GB"/>
        </w:rPr>
        <w:t>.</w:t>
      </w:r>
      <w:r w:rsidR="00BD6B48" w:rsidRPr="00A278C3">
        <w:rPr>
          <w:sz w:val="24"/>
          <w:szCs w:val="24"/>
          <w:lang w:val="en-GB"/>
        </w:rPr>
        <w:t xml:space="preserve"> </w:t>
      </w:r>
      <w:r w:rsidR="008424F5">
        <w:rPr>
          <w:sz w:val="24"/>
          <w:szCs w:val="24"/>
          <w:lang w:val="en-GB"/>
        </w:rPr>
        <w:t xml:space="preserve">The main </w:t>
      </w:r>
      <w:r w:rsidR="008424F5" w:rsidRPr="00F75990">
        <w:rPr>
          <w:sz w:val="24"/>
          <w:szCs w:val="24"/>
          <w:lang w:val="en-GB"/>
        </w:rPr>
        <w:t xml:space="preserve">advantages of direct infusion </w:t>
      </w:r>
      <w:r w:rsidR="00B12EA0">
        <w:rPr>
          <w:sz w:val="24"/>
          <w:szCs w:val="24"/>
          <w:lang w:val="en-GB"/>
        </w:rPr>
        <w:t xml:space="preserve">over </w:t>
      </w:r>
      <w:r w:rsidR="004736AE">
        <w:rPr>
          <w:sz w:val="24"/>
          <w:szCs w:val="24"/>
          <w:lang w:val="en-GB"/>
        </w:rPr>
        <w:t xml:space="preserve">LC-MS </w:t>
      </w:r>
      <w:r w:rsidR="008424F5" w:rsidRPr="00F75990">
        <w:rPr>
          <w:sz w:val="24"/>
          <w:szCs w:val="24"/>
          <w:lang w:val="en-GB"/>
        </w:rPr>
        <w:t>are a</w:t>
      </w:r>
      <w:r w:rsidR="00BD6B48" w:rsidRPr="00F75990">
        <w:rPr>
          <w:sz w:val="24"/>
          <w:szCs w:val="24"/>
          <w:lang w:val="en-GB"/>
        </w:rPr>
        <w:t xml:space="preserve"> faster </w:t>
      </w:r>
      <w:r w:rsidR="008424F5" w:rsidRPr="00F75990">
        <w:rPr>
          <w:sz w:val="24"/>
          <w:szCs w:val="24"/>
          <w:lang w:val="en-GB"/>
        </w:rPr>
        <w:t xml:space="preserve">acquisition time </w:t>
      </w:r>
      <w:r w:rsidR="00BD6B48" w:rsidRPr="00F75990">
        <w:rPr>
          <w:sz w:val="24"/>
          <w:szCs w:val="24"/>
          <w:lang w:val="en-GB"/>
        </w:rPr>
        <w:t>and</w:t>
      </w:r>
      <w:r w:rsidR="00F75990">
        <w:rPr>
          <w:sz w:val="24"/>
          <w:szCs w:val="24"/>
          <w:lang w:val="en-GB"/>
        </w:rPr>
        <w:t xml:space="preserve"> </w:t>
      </w:r>
      <w:r w:rsidR="008323BB">
        <w:rPr>
          <w:sz w:val="24"/>
          <w:szCs w:val="24"/>
          <w:lang w:val="en-GB"/>
        </w:rPr>
        <w:t>a</w:t>
      </w:r>
      <w:r w:rsidR="00AF456C">
        <w:rPr>
          <w:sz w:val="24"/>
          <w:szCs w:val="24"/>
          <w:lang w:val="en-GB"/>
        </w:rPr>
        <w:t xml:space="preserve"> minimal sample preparation </w:t>
      </w:r>
      <w:r w:rsidR="006539E4">
        <w:rPr>
          <w:sz w:val="24"/>
          <w:szCs w:val="24"/>
          <w:lang w:val="en-GB"/>
        </w:rPr>
        <w:t>apart from</w:t>
      </w:r>
      <w:r w:rsidR="00AF456C">
        <w:rPr>
          <w:sz w:val="24"/>
          <w:szCs w:val="24"/>
          <w:lang w:val="en-GB"/>
        </w:rPr>
        <w:t xml:space="preserve"> extraction</w:t>
      </w:r>
      <w:r w:rsidR="00F75990">
        <w:rPr>
          <w:sz w:val="24"/>
          <w:szCs w:val="24"/>
          <w:lang w:val="en-GB"/>
        </w:rPr>
        <w:t>.</w:t>
      </w:r>
      <w:r w:rsidR="008424F5" w:rsidRPr="00EB53F5">
        <w:rPr>
          <w:sz w:val="24"/>
          <w:szCs w:val="24"/>
          <w:shd w:val="clear" w:color="auto" w:fill="FFFF00"/>
          <w:lang w:val="en-GB"/>
        </w:rPr>
        <w:t xml:space="preserve"> </w:t>
      </w:r>
    </w:p>
    <w:p w14:paraId="7E91FA05" w14:textId="161DB92B" w:rsidR="00BD6B48" w:rsidRPr="00756D65" w:rsidRDefault="00106397" w:rsidP="00762F6C">
      <w:pPr>
        <w:spacing w:line="276" w:lineRule="auto"/>
        <w:jc w:val="both"/>
        <w:rPr>
          <w:sz w:val="24"/>
          <w:szCs w:val="24"/>
          <w:lang w:val="en-GB"/>
        </w:rPr>
      </w:pPr>
      <w:r>
        <w:rPr>
          <w:sz w:val="24"/>
          <w:szCs w:val="24"/>
          <w:lang w:val="en-GB"/>
        </w:rPr>
        <w:t>D</w:t>
      </w:r>
      <w:r w:rsidRPr="00DE0B2E">
        <w:rPr>
          <w:sz w:val="24"/>
          <w:szCs w:val="24"/>
          <w:lang w:val="en-GB"/>
        </w:rPr>
        <w:t xml:space="preserve">irect infusion also </w:t>
      </w:r>
      <w:r w:rsidR="006539E4">
        <w:rPr>
          <w:sz w:val="24"/>
          <w:szCs w:val="24"/>
          <w:lang w:val="en-GB"/>
        </w:rPr>
        <w:t>has</w:t>
      </w:r>
      <w:r w:rsidRPr="00DE0B2E">
        <w:rPr>
          <w:sz w:val="24"/>
          <w:szCs w:val="24"/>
          <w:lang w:val="en-GB"/>
        </w:rPr>
        <w:t xml:space="preserve"> drawbacks.</w:t>
      </w:r>
      <w:r w:rsidR="006539E4">
        <w:rPr>
          <w:sz w:val="24"/>
          <w:szCs w:val="24"/>
          <w:lang w:val="en-GB"/>
        </w:rPr>
        <w:t xml:space="preserve"> On the </w:t>
      </w:r>
      <w:r>
        <w:rPr>
          <w:sz w:val="24"/>
          <w:szCs w:val="24"/>
          <w:lang w:val="en-GB"/>
        </w:rPr>
        <w:t>one</w:t>
      </w:r>
      <w:r w:rsidRPr="00DE0B2E">
        <w:rPr>
          <w:sz w:val="24"/>
          <w:szCs w:val="24"/>
          <w:lang w:val="en-GB"/>
        </w:rPr>
        <w:t xml:space="preserve"> hand, there is no preconcentration </w:t>
      </w:r>
      <w:r w:rsidR="006539E4">
        <w:rPr>
          <w:sz w:val="24"/>
          <w:szCs w:val="24"/>
          <w:lang w:val="en-GB"/>
        </w:rPr>
        <w:t>step</w:t>
      </w:r>
      <w:r w:rsidR="006539E4" w:rsidRPr="00DE0B2E">
        <w:rPr>
          <w:sz w:val="24"/>
          <w:szCs w:val="24"/>
          <w:lang w:val="en-GB"/>
        </w:rPr>
        <w:t xml:space="preserve"> </w:t>
      </w:r>
      <w:r w:rsidRPr="00DE0B2E">
        <w:rPr>
          <w:sz w:val="24"/>
          <w:szCs w:val="24"/>
          <w:lang w:val="en-GB"/>
        </w:rPr>
        <w:t xml:space="preserve">of the </w:t>
      </w:r>
      <w:r>
        <w:rPr>
          <w:sz w:val="24"/>
          <w:szCs w:val="24"/>
          <w:lang w:val="en-GB"/>
        </w:rPr>
        <w:t>analytes. T</w:t>
      </w:r>
      <w:r w:rsidRPr="00DE0B2E">
        <w:rPr>
          <w:sz w:val="24"/>
          <w:szCs w:val="24"/>
          <w:lang w:val="en-GB"/>
        </w:rPr>
        <w:t xml:space="preserve">he detection limit </w:t>
      </w:r>
      <w:r>
        <w:rPr>
          <w:sz w:val="24"/>
          <w:szCs w:val="24"/>
          <w:lang w:val="en-GB"/>
        </w:rPr>
        <w:t>is</w:t>
      </w:r>
      <w:r w:rsidRPr="00DE0B2E">
        <w:rPr>
          <w:sz w:val="24"/>
          <w:szCs w:val="24"/>
          <w:lang w:val="en-GB"/>
        </w:rPr>
        <w:t xml:space="preserve"> </w:t>
      </w:r>
      <w:r>
        <w:rPr>
          <w:sz w:val="24"/>
          <w:szCs w:val="24"/>
          <w:lang w:val="en-GB"/>
        </w:rPr>
        <w:t xml:space="preserve">consequently </w:t>
      </w:r>
      <w:r w:rsidRPr="00DE0B2E">
        <w:rPr>
          <w:sz w:val="24"/>
          <w:szCs w:val="24"/>
          <w:lang w:val="en-GB"/>
        </w:rPr>
        <w:t>higher and min</w:t>
      </w:r>
      <w:r w:rsidR="006539E4">
        <w:rPr>
          <w:sz w:val="24"/>
          <w:szCs w:val="24"/>
          <w:lang w:val="en-GB"/>
        </w:rPr>
        <w:t>o</w:t>
      </w:r>
      <w:r w:rsidRPr="00DE0B2E">
        <w:rPr>
          <w:sz w:val="24"/>
          <w:szCs w:val="24"/>
          <w:lang w:val="en-GB"/>
        </w:rPr>
        <w:t xml:space="preserve">r components may be lost. </w:t>
      </w:r>
      <w:r>
        <w:rPr>
          <w:sz w:val="24"/>
          <w:szCs w:val="24"/>
          <w:lang w:val="en-GB"/>
        </w:rPr>
        <w:t>On</w:t>
      </w:r>
      <w:r w:rsidRPr="00DE0B2E">
        <w:rPr>
          <w:sz w:val="24"/>
          <w:szCs w:val="24"/>
          <w:lang w:val="en-GB"/>
        </w:rPr>
        <w:t xml:space="preserve"> the other hand, ion suppression effect</w:t>
      </w:r>
      <w:r>
        <w:rPr>
          <w:sz w:val="24"/>
          <w:szCs w:val="24"/>
          <w:lang w:val="en-GB"/>
        </w:rPr>
        <w:t xml:space="preserve"> is increased</w:t>
      </w:r>
      <w:r w:rsidRPr="00DE0B2E">
        <w:rPr>
          <w:sz w:val="24"/>
          <w:szCs w:val="24"/>
          <w:lang w:val="en-GB"/>
        </w:rPr>
        <w:t xml:space="preserve"> </w:t>
      </w:r>
      <w:r>
        <w:rPr>
          <w:sz w:val="24"/>
          <w:szCs w:val="24"/>
          <w:lang w:val="en-GB"/>
        </w:rPr>
        <w:t>during</w:t>
      </w:r>
      <w:r w:rsidRPr="00A278C3">
        <w:rPr>
          <w:sz w:val="24"/>
          <w:szCs w:val="24"/>
          <w:lang w:val="en-GB"/>
        </w:rPr>
        <w:t xml:space="preserve"> direct infusion</w:t>
      </w:r>
      <w:r>
        <w:rPr>
          <w:sz w:val="24"/>
          <w:szCs w:val="24"/>
          <w:lang w:val="en-GB"/>
        </w:rPr>
        <w:t xml:space="preserve"> compared to LC</w:t>
      </w:r>
      <w:r w:rsidR="006539E4">
        <w:rPr>
          <w:sz w:val="24"/>
          <w:szCs w:val="24"/>
          <w:lang w:val="en-GB"/>
        </w:rPr>
        <w:t>,</w:t>
      </w:r>
      <w:r>
        <w:rPr>
          <w:sz w:val="24"/>
          <w:szCs w:val="24"/>
          <w:lang w:val="en-GB"/>
        </w:rPr>
        <w:t xml:space="preserve"> due to the increase</w:t>
      </w:r>
      <w:r w:rsidR="006539E4">
        <w:rPr>
          <w:sz w:val="24"/>
          <w:szCs w:val="24"/>
          <w:lang w:val="en-GB"/>
        </w:rPr>
        <w:t>d</w:t>
      </w:r>
      <w:r>
        <w:rPr>
          <w:sz w:val="24"/>
          <w:szCs w:val="24"/>
          <w:lang w:val="en-GB"/>
        </w:rPr>
        <w:t xml:space="preserve"> </w:t>
      </w:r>
      <w:r w:rsidR="006539E4">
        <w:rPr>
          <w:sz w:val="24"/>
          <w:szCs w:val="24"/>
          <w:lang w:val="en-GB"/>
        </w:rPr>
        <w:t>coverage</w:t>
      </w:r>
      <w:r>
        <w:rPr>
          <w:sz w:val="24"/>
          <w:szCs w:val="24"/>
          <w:lang w:val="en-GB"/>
        </w:rPr>
        <w:t xml:space="preserve"> of the </w:t>
      </w:r>
      <w:r w:rsidR="005E128E">
        <w:rPr>
          <w:sz w:val="24"/>
          <w:szCs w:val="24"/>
          <w:lang w:val="en-GB"/>
        </w:rPr>
        <w:t xml:space="preserve">droplets </w:t>
      </w:r>
      <w:r>
        <w:rPr>
          <w:sz w:val="24"/>
          <w:szCs w:val="24"/>
          <w:lang w:val="en-GB"/>
        </w:rPr>
        <w:t xml:space="preserve">surface by </w:t>
      </w:r>
      <w:r w:rsidR="00915621">
        <w:rPr>
          <w:sz w:val="24"/>
          <w:szCs w:val="24"/>
          <w:lang w:val="en-GB"/>
        </w:rPr>
        <w:t xml:space="preserve">the </w:t>
      </w:r>
      <w:r>
        <w:rPr>
          <w:sz w:val="24"/>
          <w:szCs w:val="24"/>
          <w:lang w:val="en-GB"/>
        </w:rPr>
        <w:t>matrix and the competition for the charge</w:t>
      </w:r>
      <w:r w:rsidR="00457A2C">
        <w:rPr>
          <w:sz w:val="24"/>
          <w:szCs w:val="24"/>
          <w:lang w:val="en-GB"/>
        </w:rPr>
        <w:fldChar w:fldCharType="begin" w:fldLock="1"/>
      </w:r>
      <w:r w:rsidR="00FD22D8">
        <w:rPr>
          <w:sz w:val="24"/>
          <w:szCs w:val="24"/>
          <w:lang w:val="en-GB"/>
        </w:rPr>
        <w:instrText>ADDIN CSL_CITATION { "citationItems" : [ { "id" : "ITEM-1", "itemData" : { "DOI" : "https://doi.org/10.1016/j.talanta.2013.03.048", "author" : [ { "dropping-particle" : "", "family" : "Furey", "given" : "A", "non-dropping-particle" : "", "parse-names" : false, "suffix" : "" }, { "dropping-particle" : "", "family" : "Moriarty", "given" : "M", "non-dropping-particle" : "", "parse-names" : false, "suffix" : "" }, { "dropping-particle" : "", "family" : "Bane", "given" : "V", "non-dropping-particle" : "", "parse-names" : false, "suffix" : "" }, { "dropping-particle" : "", "family" : "Kinsella", "given" : "B", "non-dropping-particle" : "", "parse-names" : false, "suffix" : "" }, { "dropping-particle" : "", "family" : "Lehane", "given" : "M", "non-dropping-particle" : "", "parse-names" : false, "suffix" : "" } ], "container-title" : "Talanta", "id" : "ITEM-1", "issued" : { "date-parts" : [ [ "2013" ] ] }, "page" : "104-122", "title" : "Ion suppression; A critical review on causes, evaluation, prevention and applications", "type" : "article-journal", "volume" : "115" }, "uris" : [ "http://www.mendeley.com/documents/?uuid=2a7062ac-8f1e-42d4-9ff5-fa2afb1b75c6" ] } ], "mendeley" : { "formattedCitation" : "&lt;sup&gt;51&lt;/sup&gt;", "plainTextFormattedCitation" : "51", "previouslyFormattedCitation" : "&lt;sup&gt;50&lt;/sup&gt;" }, "properties" : { "noteIndex" : 0 }, "schema" : "https://github.com/citation-style-language/schema/raw/master/csl-citation.json" }</w:instrText>
      </w:r>
      <w:r w:rsidR="00457A2C">
        <w:rPr>
          <w:sz w:val="24"/>
          <w:szCs w:val="24"/>
          <w:lang w:val="en-GB"/>
        </w:rPr>
        <w:fldChar w:fldCharType="separate"/>
      </w:r>
      <w:r w:rsidR="00FD22D8" w:rsidRPr="00FD22D8">
        <w:rPr>
          <w:noProof/>
          <w:sz w:val="24"/>
          <w:szCs w:val="24"/>
          <w:vertAlign w:val="superscript"/>
          <w:lang w:val="en-GB"/>
        </w:rPr>
        <w:t>51</w:t>
      </w:r>
      <w:r w:rsidR="00457A2C">
        <w:rPr>
          <w:sz w:val="24"/>
          <w:szCs w:val="24"/>
          <w:lang w:val="en-GB"/>
        </w:rPr>
        <w:fldChar w:fldCharType="end"/>
      </w:r>
      <w:r>
        <w:rPr>
          <w:sz w:val="24"/>
          <w:szCs w:val="24"/>
          <w:lang w:val="en-GB"/>
        </w:rPr>
        <w:t xml:space="preserve">. The simultaneous injections of </w:t>
      </w:r>
      <w:r w:rsidR="00983DBC">
        <w:rPr>
          <w:sz w:val="24"/>
          <w:szCs w:val="24"/>
          <w:lang w:val="en-GB"/>
        </w:rPr>
        <w:t>many</w:t>
      </w:r>
      <w:r>
        <w:rPr>
          <w:sz w:val="24"/>
          <w:szCs w:val="24"/>
          <w:lang w:val="en-GB"/>
        </w:rPr>
        <w:t xml:space="preserve"> compounds increase</w:t>
      </w:r>
      <w:r w:rsidR="007D50B3">
        <w:rPr>
          <w:sz w:val="24"/>
          <w:szCs w:val="24"/>
          <w:lang w:val="en-GB"/>
        </w:rPr>
        <w:t xml:space="preserve"> </w:t>
      </w:r>
      <w:r>
        <w:rPr>
          <w:sz w:val="24"/>
          <w:szCs w:val="24"/>
          <w:lang w:val="en-GB"/>
        </w:rPr>
        <w:t>the risk of interferences</w:t>
      </w:r>
      <w:r w:rsidRPr="00A278C3">
        <w:rPr>
          <w:sz w:val="24"/>
          <w:szCs w:val="24"/>
          <w:lang w:val="en-GB"/>
        </w:rPr>
        <w:t>.</w:t>
      </w:r>
      <w:r>
        <w:rPr>
          <w:sz w:val="24"/>
          <w:szCs w:val="24"/>
          <w:lang w:val="en-GB"/>
        </w:rPr>
        <w:t xml:space="preserve"> </w:t>
      </w:r>
      <w:r w:rsidRPr="000740CA">
        <w:rPr>
          <w:sz w:val="24"/>
          <w:szCs w:val="24"/>
          <w:lang w:val="en-GB"/>
        </w:rPr>
        <w:t xml:space="preserve">In the absence of desalting, </w:t>
      </w:r>
      <w:r w:rsidR="00983DBC" w:rsidRPr="000740CA">
        <w:rPr>
          <w:sz w:val="24"/>
          <w:szCs w:val="24"/>
          <w:lang w:val="en-GB"/>
        </w:rPr>
        <w:t>signal</w:t>
      </w:r>
      <w:r w:rsidR="00CA01EA" w:rsidRPr="000740CA">
        <w:rPr>
          <w:sz w:val="24"/>
          <w:szCs w:val="24"/>
          <w:lang w:val="en-GB"/>
        </w:rPr>
        <w:t>s</w:t>
      </w:r>
      <w:r w:rsidR="00983DBC" w:rsidRPr="000740CA">
        <w:rPr>
          <w:sz w:val="24"/>
          <w:szCs w:val="24"/>
          <w:lang w:val="en-GB"/>
        </w:rPr>
        <w:t xml:space="preserve"> coming from </w:t>
      </w:r>
      <w:r w:rsidR="004736AE" w:rsidRPr="000740CA">
        <w:rPr>
          <w:sz w:val="24"/>
          <w:szCs w:val="24"/>
          <w:lang w:val="en-GB"/>
        </w:rPr>
        <w:t xml:space="preserve">different </w:t>
      </w:r>
      <w:r w:rsidRPr="000740CA">
        <w:rPr>
          <w:sz w:val="24"/>
          <w:szCs w:val="24"/>
          <w:lang w:val="en-GB"/>
        </w:rPr>
        <w:t>cation</w:t>
      </w:r>
      <w:r w:rsidR="004736AE" w:rsidRPr="000740CA">
        <w:rPr>
          <w:sz w:val="24"/>
          <w:szCs w:val="24"/>
          <w:lang w:val="en-GB"/>
        </w:rPr>
        <w:t xml:space="preserve"> adducts</w:t>
      </w:r>
      <w:r w:rsidRPr="000740CA">
        <w:rPr>
          <w:sz w:val="24"/>
          <w:szCs w:val="24"/>
          <w:lang w:val="en-GB"/>
        </w:rPr>
        <w:t xml:space="preserve"> </w:t>
      </w:r>
      <w:r w:rsidR="00983DBC" w:rsidRPr="000740CA">
        <w:rPr>
          <w:sz w:val="24"/>
          <w:szCs w:val="24"/>
          <w:lang w:val="en-GB"/>
        </w:rPr>
        <w:t xml:space="preserve">generate </w:t>
      </w:r>
      <w:r w:rsidRPr="000740CA">
        <w:rPr>
          <w:sz w:val="24"/>
          <w:szCs w:val="24"/>
          <w:lang w:val="en-GB"/>
        </w:rPr>
        <w:t xml:space="preserve">more complex spectra. This drawback can be </w:t>
      </w:r>
      <w:r w:rsidR="00915621">
        <w:rPr>
          <w:sz w:val="24"/>
          <w:szCs w:val="24"/>
          <w:lang w:val="en-GB"/>
        </w:rPr>
        <w:t>overcome by combining</w:t>
      </w:r>
      <w:r w:rsidR="000740CA" w:rsidRPr="000740CA">
        <w:rPr>
          <w:sz w:val="24"/>
          <w:szCs w:val="24"/>
          <w:lang w:val="en-GB"/>
        </w:rPr>
        <w:t xml:space="preserve"> all </w:t>
      </w:r>
      <w:r w:rsidR="00915621">
        <w:rPr>
          <w:sz w:val="24"/>
          <w:szCs w:val="24"/>
          <w:lang w:val="en-GB"/>
        </w:rPr>
        <w:t xml:space="preserve">the </w:t>
      </w:r>
      <w:r w:rsidR="000740CA" w:rsidRPr="000740CA">
        <w:rPr>
          <w:sz w:val="24"/>
          <w:szCs w:val="24"/>
          <w:lang w:val="en-GB"/>
        </w:rPr>
        <w:t>lipid series</w:t>
      </w:r>
      <w:r w:rsidR="00915621">
        <w:rPr>
          <w:sz w:val="24"/>
          <w:szCs w:val="24"/>
          <w:lang w:val="en-GB"/>
        </w:rPr>
        <w:t xml:space="preserve"> of the </w:t>
      </w:r>
      <w:r w:rsidR="00915621" w:rsidRPr="000740CA">
        <w:rPr>
          <w:sz w:val="24"/>
          <w:szCs w:val="24"/>
          <w:lang w:val="en-GB"/>
        </w:rPr>
        <w:t>cation adducts</w:t>
      </w:r>
      <w:r w:rsidR="000740CA" w:rsidRPr="000740CA">
        <w:rPr>
          <w:sz w:val="24"/>
          <w:szCs w:val="24"/>
          <w:lang w:val="en-GB"/>
        </w:rPr>
        <w:t xml:space="preserve"> to a unique series, aligned </w:t>
      </w:r>
      <w:r w:rsidR="00915621">
        <w:rPr>
          <w:sz w:val="24"/>
          <w:szCs w:val="24"/>
          <w:lang w:val="en-GB"/>
        </w:rPr>
        <w:t>with</w:t>
      </w:r>
      <w:r w:rsidR="00915621" w:rsidRPr="000740CA">
        <w:rPr>
          <w:sz w:val="24"/>
          <w:szCs w:val="24"/>
          <w:lang w:val="en-GB"/>
        </w:rPr>
        <w:t xml:space="preserve"> </w:t>
      </w:r>
      <w:r w:rsidR="000740CA" w:rsidRPr="000740CA">
        <w:rPr>
          <w:sz w:val="24"/>
          <w:szCs w:val="24"/>
          <w:lang w:val="en-GB"/>
        </w:rPr>
        <w:t xml:space="preserve">the protonated lipid series. </w:t>
      </w:r>
      <w:r w:rsidR="00915621" w:rsidRPr="00915621">
        <w:rPr>
          <w:sz w:val="24"/>
          <w:szCs w:val="24"/>
          <w:lang w:val="en-GB"/>
        </w:rPr>
        <w:t xml:space="preserve">This results in a clean KMD plot. </w:t>
      </w:r>
      <w:r>
        <w:rPr>
          <w:sz w:val="24"/>
          <w:szCs w:val="24"/>
          <w:lang w:val="en-GB"/>
        </w:rPr>
        <w:t>For the comparison between</w:t>
      </w:r>
      <w:r w:rsidR="00BD6B48" w:rsidRPr="00925805">
        <w:rPr>
          <w:sz w:val="24"/>
          <w:szCs w:val="24"/>
          <w:lang w:val="en-GB"/>
        </w:rPr>
        <w:t xml:space="preserve"> </w:t>
      </w:r>
      <w:r w:rsidR="00B55E38">
        <w:rPr>
          <w:sz w:val="24"/>
          <w:szCs w:val="24"/>
          <w:lang w:val="en-GB"/>
        </w:rPr>
        <w:t xml:space="preserve">direct infusion MS and </w:t>
      </w:r>
      <w:r w:rsidR="00756D65">
        <w:rPr>
          <w:sz w:val="24"/>
          <w:szCs w:val="24"/>
          <w:lang w:val="en-GB"/>
        </w:rPr>
        <w:t>LC-M</w:t>
      </w:r>
      <w:r w:rsidR="00457A2C">
        <w:rPr>
          <w:sz w:val="24"/>
          <w:szCs w:val="24"/>
          <w:lang w:val="en-GB"/>
        </w:rPr>
        <w:t>S Kendrick plots</w:t>
      </w:r>
      <w:r w:rsidR="00756D65">
        <w:rPr>
          <w:sz w:val="24"/>
          <w:szCs w:val="24"/>
          <w:lang w:val="en-GB"/>
        </w:rPr>
        <w:t xml:space="preserve">, </w:t>
      </w:r>
      <w:r w:rsidR="00457A2C">
        <w:rPr>
          <w:sz w:val="24"/>
          <w:szCs w:val="24"/>
          <w:lang w:val="en-GB"/>
        </w:rPr>
        <w:t xml:space="preserve">a </w:t>
      </w:r>
      <w:r w:rsidR="007B43DD">
        <w:rPr>
          <w:sz w:val="24"/>
          <w:szCs w:val="24"/>
          <w:lang w:val="en-GB"/>
        </w:rPr>
        <w:t xml:space="preserve">lipid extract from </w:t>
      </w:r>
      <w:r w:rsidR="00756D65">
        <w:rPr>
          <w:sz w:val="24"/>
          <w:szCs w:val="24"/>
          <w:lang w:val="en-GB"/>
        </w:rPr>
        <w:t>y</w:t>
      </w:r>
      <w:r w:rsidR="00BD6B48" w:rsidRPr="00756D65">
        <w:rPr>
          <w:sz w:val="24"/>
          <w:szCs w:val="24"/>
          <w:lang w:val="en-GB"/>
        </w:rPr>
        <w:t xml:space="preserve">east was </w:t>
      </w:r>
      <w:r w:rsidR="00B275BB">
        <w:rPr>
          <w:sz w:val="24"/>
          <w:szCs w:val="24"/>
          <w:lang w:val="en-GB"/>
        </w:rPr>
        <w:t>analysed</w:t>
      </w:r>
      <w:r w:rsidR="007B43DD" w:rsidRPr="00756D65">
        <w:rPr>
          <w:sz w:val="24"/>
          <w:szCs w:val="24"/>
          <w:lang w:val="en-GB"/>
        </w:rPr>
        <w:t xml:space="preserve"> </w:t>
      </w:r>
      <w:r w:rsidR="00BD6B48" w:rsidRPr="00756D65">
        <w:rPr>
          <w:sz w:val="24"/>
          <w:szCs w:val="24"/>
          <w:lang w:val="en-GB"/>
        </w:rPr>
        <w:t xml:space="preserve">using </w:t>
      </w:r>
      <w:r w:rsidR="00132CFC">
        <w:rPr>
          <w:sz w:val="24"/>
          <w:szCs w:val="24"/>
          <w:lang w:val="en-GB"/>
        </w:rPr>
        <w:t>RP-UPLC-ESI-FT-ICR</w:t>
      </w:r>
      <w:r w:rsidR="00C71F81">
        <w:rPr>
          <w:sz w:val="24"/>
          <w:szCs w:val="24"/>
          <w:lang w:val="en-GB"/>
        </w:rPr>
        <w:t xml:space="preserve"> (LC-MS)</w:t>
      </w:r>
      <w:r w:rsidR="00BD6B48" w:rsidRPr="00756D65">
        <w:rPr>
          <w:sz w:val="24"/>
          <w:szCs w:val="24"/>
          <w:lang w:val="en-GB"/>
        </w:rPr>
        <w:t xml:space="preserve"> and </w:t>
      </w:r>
      <w:r w:rsidR="00132CFC">
        <w:rPr>
          <w:sz w:val="24"/>
          <w:szCs w:val="24"/>
          <w:lang w:val="en-GB"/>
        </w:rPr>
        <w:t>nESI-FT-ICR</w:t>
      </w:r>
      <w:r w:rsidR="00C71F81">
        <w:rPr>
          <w:sz w:val="24"/>
          <w:szCs w:val="24"/>
          <w:lang w:val="en-GB"/>
        </w:rPr>
        <w:t xml:space="preserve"> (direct infusion)</w:t>
      </w:r>
      <w:r w:rsidR="00BD6B48" w:rsidRPr="00756D65">
        <w:rPr>
          <w:sz w:val="24"/>
          <w:szCs w:val="24"/>
          <w:lang w:val="en-GB"/>
        </w:rPr>
        <w:t xml:space="preserve">. Both </w:t>
      </w:r>
      <w:r w:rsidR="00C71F81">
        <w:rPr>
          <w:sz w:val="24"/>
          <w:szCs w:val="24"/>
          <w:lang w:val="en-GB"/>
        </w:rPr>
        <w:t>analys</w:t>
      </w:r>
      <w:r w:rsidR="00D923C2">
        <w:rPr>
          <w:sz w:val="24"/>
          <w:szCs w:val="24"/>
          <w:lang w:val="en-GB"/>
        </w:rPr>
        <w:t>e</w:t>
      </w:r>
      <w:r w:rsidR="00C71F81">
        <w:rPr>
          <w:sz w:val="24"/>
          <w:szCs w:val="24"/>
          <w:lang w:val="en-GB"/>
        </w:rPr>
        <w:t>s</w:t>
      </w:r>
      <w:r w:rsidR="00C71F81" w:rsidRPr="00756D65">
        <w:rPr>
          <w:sz w:val="24"/>
          <w:szCs w:val="24"/>
          <w:lang w:val="en-GB"/>
        </w:rPr>
        <w:t xml:space="preserve"> </w:t>
      </w:r>
      <w:r w:rsidR="00BD6B48" w:rsidRPr="00756D65">
        <w:rPr>
          <w:sz w:val="24"/>
          <w:szCs w:val="24"/>
          <w:lang w:val="en-GB"/>
        </w:rPr>
        <w:t>have been performed in triplicate</w:t>
      </w:r>
      <w:r w:rsidR="00974F87">
        <w:rPr>
          <w:sz w:val="24"/>
          <w:szCs w:val="24"/>
          <w:lang w:val="en-GB"/>
        </w:rPr>
        <w:t>s</w:t>
      </w:r>
      <w:r w:rsidR="00BD6B48" w:rsidRPr="00756D65">
        <w:rPr>
          <w:sz w:val="24"/>
          <w:szCs w:val="24"/>
          <w:lang w:val="en-GB"/>
        </w:rPr>
        <w:t xml:space="preserve">. The </w:t>
      </w:r>
      <w:r w:rsidR="00974F87">
        <w:rPr>
          <w:sz w:val="24"/>
          <w:szCs w:val="24"/>
          <w:lang w:val="en-GB"/>
        </w:rPr>
        <w:t xml:space="preserve">KMD plots related to these experiments </w:t>
      </w:r>
      <w:r w:rsidR="00BD6B48" w:rsidRPr="00756D65">
        <w:rPr>
          <w:sz w:val="24"/>
          <w:szCs w:val="24"/>
          <w:lang w:val="en-GB"/>
        </w:rPr>
        <w:t xml:space="preserve">are </w:t>
      </w:r>
      <w:r w:rsidR="00974F87">
        <w:rPr>
          <w:sz w:val="24"/>
          <w:szCs w:val="24"/>
          <w:lang w:val="en-GB"/>
        </w:rPr>
        <w:t>provided</w:t>
      </w:r>
      <w:r w:rsidR="00974F87" w:rsidRPr="00756D65">
        <w:rPr>
          <w:sz w:val="24"/>
          <w:szCs w:val="24"/>
          <w:lang w:val="en-GB"/>
        </w:rPr>
        <w:t xml:space="preserve"> </w:t>
      </w:r>
      <w:r w:rsidR="00BD6B48" w:rsidRPr="00756D65">
        <w:rPr>
          <w:sz w:val="24"/>
          <w:szCs w:val="24"/>
          <w:lang w:val="en-GB"/>
        </w:rPr>
        <w:t xml:space="preserve">in </w:t>
      </w:r>
      <w:r w:rsidR="00062DE5" w:rsidRPr="00756D65">
        <w:rPr>
          <w:sz w:val="24"/>
          <w:szCs w:val="24"/>
          <w:lang w:val="en-GB"/>
        </w:rPr>
        <w:lastRenderedPageBreak/>
        <w:t xml:space="preserve">Figure SI1 </w:t>
      </w:r>
      <w:r w:rsidR="00BD6B48" w:rsidRPr="00756D65">
        <w:rPr>
          <w:sz w:val="24"/>
          <w:szCs w:val="24"/>
          <w:lang w:val="en-GB"/>
        </w:rPr>
        <w:t>and</w:t>
      </w:r>
      <w:r w:rsidR="00C001B1" w:rsidRPr="00756D65">
        <w:rPr>
          <w:sz w:val="24"/>
          <w:szCs w:val="24"/>
          <w:lang w:val="en-GB"/>
        </w:rPr>
        <w:t xml:space="preserve"> </w:t>
      </w:r>
      <w:r w:rsidR="00062DE5" w:rsidRPr="00756D65">
        <w:rPr>
          <w:sz w:val="24"/>
          <w:szCs w:val="24"/>
          <w:lang w:val="en-GB"/>
        </w:rPr>
        <w:t>Figure SI2</w:t>
      </w:r>
      <w:r w:rsidR="00C001B1" w:rsidRPr="00756D65">
        <w:rPr>
          <w:sz w:val="24"/>
          <w:szCs w:val="24"/>
          <w:lang w:val="en-GB"/>
        </w:rPr>
        <w:fldChar w:fldCharType="begin"/>
      </w:r>
      <w:r w:rsidR="00C001B1" w:rsidRPr="00756D65">
        <w:rPr>
          <w:sz w:val="24"/>
          <w:szCs w:val="24"/>
          <w:lang w:val="en-GB"/>
        </w:rPr>
        <w:instrText xml:space="preserve"> REF _Ref96436561 \h  \* MERGEFORMAT </w:instrText>
      </w:r>
      <w:r w:rsidR="00C001B1" w:rsidRPr="00756D65">
        <w:rPr>
          <w:sz w:val="24"/>
          <w:szCs w:val="24"/>
          <w:lang w:val="en-GB"/>
        </w:rPr>
      </w:r>
      <w:r w:rsidR="00C001B1" w:rsidRPr="00756D65">
        <w:rPr>
          <w:sz w:val="24"/>
          <w:szCs w:val="24"/>
          <w:lang w:val="en-GB"/>
        </w:rPr>
        <w:fldChar w:fldCharType="separate"/>
      </w:r>
      <w:r w:rsidR="007E217B" w:rsidRPr="00A278C3">
        <w:rPr>
          <w:lang w:val="en-GB"/>
        </w:rPr>
        <w:t>Figure</w:t>
      </w:r>
      <w:r w:rsidR="00C001B1" w:rsidRPr="00756D65">
        <w:rPr>
          <w:sz w:val="24"/>
          <w:szCs w:val="24"/>
          <w:lang w:val="en-GB"/>
        </w:rPr>
        <w:fldChar w:fldCharType="end"/>
      </w:r>
      <w:r w:rsidR="00BD6B48" w:rsidRPr="00756D65">
        <w:rPr>
          <w:sz w:val="24"/>
          <w:szCs w:val="24"/>
          <w:lang w:val="en-GB"/>
        </w:rPr>
        <w:t xml:space="preserve">. </w:t>
      </w:r>
      <w:r w:rsidR="00B275BB">
        <w:rPr>
          <w:sz w:val="24"/>
          <w:szCs w:val="24"/>
          <w:lang w:val="en-GB"/>
        </w:rPr>
        <w:t>Most of</w:t>
      </w:r>
      <w:r w:rsidR="00974F87">
        <w:rPr>
          <w:sz w:val="24"/>
          <w:szCs w:val="24"/>
          <w:lang w:val="en-GB"/>
        </w:rPr>
        <w:t xml:space="preserve"> the </w:t>
      </w:r>
      <w:r w:rsidR="00BD6B48" w:rsidRPr="00756D65">
        <w:rPr>
          <w:sz w:val="24"/>
          <w:szCs w:val="24"/>
          <w:lang w:val="en-GB"/>
        </w:rPr>
        <w:t xml:space="preserve">peaks are present in </w:t>
      </w:r>
      <w:r w:rsidR="00974F87">
        <w:rPr>
          <w:sz w:val="24"/>
          <w:szCs w:val="24"/>
          <w:lang w:val="en-GB"/>
        </w:rPr>
        <w:t>each</w:t>
      </w:r>
      <w:r w:rsidR="00974F87" w:rsidRPr="00756D65">
        <w:rPr>
          <w:sz w:val="24"/>
          <w:szCs w:val="24"/>
          <w:lang w:val="en-GB"/>
        </w:rPr>
        <w:t xml:space="preserve"> </w:t>
      </w:r>
      <w:r w:rsidR="00BD6B48" w:rsidRPr="00756D65">
        <w:rPr>
          <w:sz w:val="24"/>
          <w:szCs w:val="24"/>
          <w:lang w:val="en-GB"/>
        </w:rPr>
        <w:t xml:space="preserve">plot </w:t>
      </w:r>
      <w:r w:rsidR="00974F87">
        <w:rPr>
          <w:sz w:val="24"/>
          <w:szCs w:val="24"/>
          <w:lang w:val="en-GB"/>
        </w:rPr>
        <w:t>even if few</w:t>
      </w:r>
      <w:r w:rsidR="00BD6B48" w:rsidRPr="00756D65">
        <w:rPr>
          <w:sz w:val="24"/>
          <w:szCs w:val="24"/>
          <w:lang w:val="en-GB"/>
        </w:rPr>
        <w:t xml:space="preserve"> differences </w:t>
      </w:r>
      <w:r w:rsidR="00974F87">
        <w:rPr>
          <w:sz w:val="24"/>
          <w:szCs w:val="24"/>
          <w:lang w:val="en-GB"/>
        </w:rPr>
        <w:t xml:space="preserve">appear for </w:t>
      </w:r>
      <w:r w:rsidR="00BD6B48" w:rsidRPr="00756D65">
        <w:rPr>
          <w:sz w:val="24"/>
          <w:szCs w:val="24"/>
          <w:lang w:val="en-GB"/>
        </w:rPr>
        <w:t xml:space="preserve">the minor peaks which are </w:t>
      </w:r>
      <w:r w:rsidR="00974F87">
        <w:rPr>
          <w:sz w:val="24"/>
          <w:szCs w:val="24"/>
          <w:lang w:val="en-GB"/>
        </w:rPr>
        <w:t xml:space="preserve">sometimes </w:t>
      </w:r>
      <w:r w:rsidR="00BD6B48" w:rsidRPr="00756D65">
        <w:rPr>
          <w:sz w:val="24"/>
          <w:szCs w:val="24"/>
          <w:lang w:val="en-GB"/>
        </w:rPr>
        <w:t xml:space="preserve">suppressed by the threshold. Note that isotope contribution </w:t>
      </w:r>
      <w:r w:rsidR="00C971DA">
        <w:rPr>
          <w:sz w:val="24"/>
          <w:szCs w:val="24"/>
          <w:lang w:val="en-GB"/>
        </w:rPr>
        <w:t>(</w:t>
      </w:r>
      <w:r w:rsidR="00BD6B48" w:rsidRPr="00756D65">
        <w:rPr>
          <w:sz w:val="24"/>
          <w:szCs w:val="24"/>
          <w:lang w:val="en-GB"/>
        </w:rPr>
        <w:t xml:space="preserve">mainly </w:t>
      </w:r>
      <w:r w:rsidR="00C971DA">
        <w:rPr>
          <w:sz w:val="24"/>
          <w:szCs w:val="24"/>
          <w:lang w:val="en-GB"/>
        </w:rPr>
        <w:t xml:space="preserve">of </w:t>
      </w:r>
      <w:r w:rsidR="00C971DA" w:rsidRPr="00AB4EB9">
        <w:rPr>
          <w:sz w:val="24"/>
          <w:szCs w:val="24"/>
          <w:vertAlign w:val="superscript"/>
          <w:lang w:val="en-GB"/>
        </w:rPr>
        <w:t>13</w:t>
      </w:r>
      <w:r w:rsidR="00C971DA">
        <w:rPr>
          <w:sz w:val="24"/>
          <w:szCs w:val="24"/>
          <w:lang w:val="en-GB"/>
        </w:rPr>
        <w:t>C)</w:t>
      </w:r>
      <w:r w:rsidR="00BD6B48" w:rsidRPr="00756D65">
        <w:rPr>
          <w:sz w:val="24"/>
          <w:szCs w:val="24"/>
          <w:lang w:val="en-GB"/>
        </w:rPr>
        <w:t xml:space="preserve"> and </w:t>
      </w:r>
      <w:r w:rsidR="00C971DA">
        <w:rPr>
          <w:sz w:val="24"/>
          <w:szCs w:val="24"/>
          <w:lang w:val="en-GB"/>
        </w:rPr>
        <w:t>cation</w:t>
      </w:r>
      <w:r w:rsidR="00BD6B48" w:rsidRPr="00756D65">
        <w:rPr>
          <w:sz w:val="24"/>
          <w:szCs w:val="24"/>
          <w:lang w:val="en-GB"/>
        </w:rPr>
        <w:t xml:space="preserve"> adducts are also part of these Kendrick plots</w:t>
      </w:r>
      <w:r w:rsidR="00323EE7">
        <w:rPr>
          <w:sz w:val="24"/>
          <w:szCs w:val="24"/>
          <w:lang w:val="en-GB"/>
        </w:rPr>
        <w:t xml:space="preserve"> (</w:t>
      </w:r>
      <w:r w:rsidR="00323EE7" w:rsidRPr="00B275BB">
        <w:rPr>
          <w:i/>
          <w:iCs/>
          <w:sz w:val="24"/>
          <w:szCs w:val="24"/>
          <w:lang w:val="en-GB"/>
        </w:rPr>
        <w:t>i.e.</w:t>
      </w:r>
      <w:r w:rsidR="00323EE7">
        <w:rPr>
          <w:sz w:val="24"/>
          <w:szCs w:val="24"/>
          <w:lang w:val="en-GB"/>
        </w:rPr>
        <w:t xml:space="preserve"> no cleaning of the KMD plot)</w:t>
      </w:r>
      <w:r w:rsidR="00BD6B48" w:rsidRPr="00756D65">
        <w:rPr>
          <w:sz w:val="24"/>
          <w:szCs w:val="24"/>
          <w:lang w:val="en-GB"/>
        </w:rPr>
        <w:t>.</w:t>
      </w:r>
    </w:p>
    <w:p w14:paraId="350BD228" w14:textId="27480F02" w:rsidR="000D3F3D" w:rsidRDefault="00D923C2" w:rsidP="00BB55C1">
      <w:pPr>
        <w:spacing w:line="276" w:lineRule="auto"/>
        <w:jc w:val="both"/>
        <w:rPr>
          <w:sz w:val="24"/>
          <w:szCs w:val="25"/>
          <w:lang w:val="en-GB"/>
        </w:rPr>
      </w:pPr>
      <w:r>
        <w:rPr>
          <w:sz w:val="24"/>
          <w:szCs w:val="25"/>
          <w:lang w:val="en-GB"/>
        </w:rPr>
        <w:t>The di</w:t>
      </w:r>
      <w:r w:rsidR="00800F37">
        <w:rPr>
          <w:sz w:val="24"/>
          <w:szCs w:val="25"/>
          <w:lang w:val="en-GB"/>
        </w:rPr>
        <w:t>fferences and similarities</w:t>
      </w:r>
      <w:r w:rsidR="00BD6B48" w:rsidRPr="0025468E">
        <w:rPr>
          <w:sz w:val="24"/>
          <w:szCs w:val="25"/>
          <w:lang w:val="en-GB"/>
        </w:rPr>
        <w:t xml:space="preserve"> </w:t>
      </w:r>
      <w:r w:rsidR="00AB4EB9">
        <w:rPr>
          <w:sz w:val="24"/>
          <w:szCs w:val="25"/>
          <w:lang w:val="en-GB"/>
        </w:rPr>
        <w:t xml:space="preserve">of lipid detection </w:t>
      </w:r>
      <w:r w:rsidR="00800F37">
        <w:rPr>
          <w:sz w:val="24"/>
          <w:szCs w:val="25"/>
          <w:lang w:val="en-GB"/>
        </w:rPr>
        <w:t xml:space="preserve">between the two </w:t>
      </w:r>
      <w:r w:rsidR="00CA01EA">
        <w:rPr>
          <w:sz w:val="24"/>
          <w:szCs w:val="25"/>
          <w:lang w:val="en-GB"/>
        </w:rPr>
        <w:t xml:space="preserve">methods </w:t>
      </w:r>
      <w:r w:rsidR="00800F37">
        <w:rPr>
          <w:sz w:val="24"/>
          <w:szCs w:val="25"/>
          <w:lang w:val="en-GB"/>
        </w:rPr>
        <w:t xml:space="preserve">have been highlighted </w:t>
      </w:r>
      <w:r w:rsidR="00BD6B48" w:rsidRPr="0025468E">
        <w:rPr>
          <w:sz w:val="24"/>
          <w:szCs w:val="25"/>
          <w:lang w:val="en-GB"/>
        </w:rPr>
        <w:t xml:space="preserve">by </w:t>
      </w:r>
      <w:r w:rsidR="00554CFB">
        <w:rPr>
          <w:sz w:val="24"/>
          <w:szCs w:val="25"/>
          <w:lang w:val="en-GB"/>
        </w:rPr>
        <w:t>extracting common and different signal</w:t>
      </w:r>
      <w:r>
        <w:rPr>
          <w:sz w:val="24"/>
          <w:szCs w:val="25"/>
          <w:lang w:val="en-GB"/>
        </w:rPr>
        <w:t>s</w:t>
      </w:r>
      <w:r w:rsidR="00554CFB">
        <w:rPr>
          <w:sz w:val="24"/>
          <w:szCs w:val="25"/>
          <w:lang w:val="en-GB"/>
        </w:rPr>
        <w:t xml:space="preserve"> between their generated KMD plots. </w:t>
      </w:r>
      <w:r w:rsidR="00D2104E">
        <w:rPr>
          <w:sz w:val="24"/>
          <w:szCs w:val="25"/>
          <w:lang w:val="en-GB"/>
        </w:rPr>
        <w:t xml:space="preserve">In this case, the clustering by cation adducts was not performed </w:t>
      </w:r>
      <w:r w:rsidR="00B275BB">
        <w:rPr>
          <w:sz w:val="24"/>
          <w:szCs w:val="25"/>
          <w:lang w:val="en-GB"/>
        </w:rPr>
        <w:t>to</w:t>
      </w:r>
      <w:r w:rsidR="00D2104E">
        <w:rPr>
          <w:sz w:val="24"/>
          <w:szCs w:val="25"/>
          <w:lang w:val="en-GB"/>
        </w:rPr>
        <w:t xml:space="preserve"> consider cation adducts in this comparative study. </w:t>
      </w:r>
      <w:r w:rsidR="00800F37">
        <w:rPr>
          <w:sz w:val="24"/>
          <w:szCs w:val="24"/>
          <w:lang w:val="en-GB"/>
        </w:rPr>
        <w:t xml:space="preserve">The </w:t>
      </w:r>
      <w:r w:rsidR="00554CFB">
        <w:rPr>
          <w:sz w:val="24"/>
          <w:szCs w:val="24"/>
          <w:lang w:val="en-GB"/>
        </w:rPr>
        <w:t xml:space="preserve">result </w:t>
      </w:r>
      <w:r w:rsidR="00800F37">
        <w:rPr>
          <w:sz w:val="24"/>
          <w:szCs w:val="24"/>
          <w:lang w:val="en-GB"/>
        </w:rPr>
        <w:t xml:space="preserve">at the lipid </w:t>
      </w:r>
      <w:r w:rsidR="005B1FC7">
        <w:rPr>
          <w:sz w:val="24"/>
          <w:szCs w:val="24"/>
          <w:lang w:val="en-GB"/>
        </w:rPr>
        <w:t>category</w:t>
      </w:r>
      <w:r w:rsidR="00800F37">
        <w:rPr>
          <w:sz w:val="24"/>
          <w:szCs w:val="24"/>
          <w:lang w:val="en-GB"/>
        </w:rPr>
        <w:t xml:space="preserve"> level is</w:t>
      </w:r>
      <w:r w:rsidR="00800F37" w:rsidRPr="00AE224C">
        <w:rPr>
          <w:sz w:val="24"/>
          <w:szCs w:val="24"/>
          <w:lang w:val="en-GB"/>
        </w:rPr>
        <w:t xml:space="preserve"> </w:t>
      </w:r>
      <w:r w:rsidR="00BD6B48" w:rsidRPr="00AE224C">
        <w:rPr>
          <w:sz w:val="24"/>
          <w:szCs w:val="24"/>
          <w:lang w:val="en-GB"/>
        </w:rPr>
        <w:t xml:space="preserve">reported in </w:t>
      </w:r>
      <w:r w:rsidR="009C45AB" w:rsidRPr="009C45AB">
        <w:rPr>
          <w:sz w:val="24"/>
          <w:szCs w:val="24"/>
          <w:lang w:val="en-GB"/>
        </w:rPr>
        <w:fldChar w:fldCharType="begin"/>
      </w:r>
      <w:r w:rsidR="009C45AB" w:rsidRPr="009C45AB">
        <w:rPr>
          <w:sz w:val="24"/>
          <w:szCs w:val="24"/>
          <w:lang w:val="en-GB"/>
        </w:rPr>
        <w:instrText xml:space="preserve"> REF _Ref97644268 \h </w:instrText>
      </w:r>
      <w:r w:rsidR="009C45AB">
        <w:rPr>
          <w:sz w:val="24"/>
          <w:szCs w:val="24"/>
          <w:lang w:val="en-GB"/>
        </w:rPr>
        <w:instrText xml:space="preserve"> \* MERGEFORMAT </w:instrText>
      </w:r>
      <w:r w:rsidR="009C45AB" w:rsidRPr="009C45AB">
        <w:rPr>
          <w:sz w:val="24"/>
          <w:szCs w:val="24"/>
          <w:lang w:val="en-GB"/>
        </w:rPr>
      </w:r>
      <w:r w:rsidR="009C45AB" w:rsidRPr="009C45AB">
        <w:rPr>
          <w:sz w:val="24"/>
          <w:szCs w:val="24"/>
          <w:lang w:val="en-GB"/>
        </w:rPr>
        <w:fldChar w:fldCharType="separate"/>
      </w:r>
      <w:r w:rsidR="007E217B" w:rsidRPr="007E217B">
        <w:rPr>
          <w:sz w:val="24"/>
          <w:szCs w:val="24"/>
          <w:lang w:val="en-GB"/>
        </w:rPr>
        <w:t xml:space="preserve">Figure </w:t>
      </w:r>
      <w:r w:rsidR="007E217B" w:rsidRPr="007E217B">
        <w:rPr>
          <w:noProof/>
          <w:sz w:val="24"/>
          <w:szCs w:val="24"/>
          <w:lang w:val="en-GB"/>
        </w:rPr>
        <w:t>4</w:t>
      </w:r>
      <w:r w:rsidR="009C45AB" w:rsidRPr="009C45AB">
        <w:rPr>
          <w:sz w:val="24"/>
          <w:szCs w:val="24"/>
          <w:lang w:val="en-GB"/>
        </w:rPr>
        <w:fldChar w:fldCharType="end"/>
      </w:r>
      <w:r w:rsidR="00BD6B48" w:rsidRPr="009C45AB">
        <w:rPr>
          <w:sz w:val="24"/>
          <w:szCs w:val="24"/>
          <w:lang w:val="en-GB"/>
        </w:rPr>
        <w:t>A</w:t>
      </w:r>
      <w:r w:rsidR="00744030">
        <w:rPr>
          <w:sz w:val="24"/>
          <w:szCs w:val="24"/>
          <w:lang w:val="en-GB"/>
        </w:rPr>
        <w:t>.</w:t>
      </w:r>
      <w:r w:rsidR="00554CFB">
        <w:rPr>
          <w:sz w:val="24"/>
          <w:szCs w:val="24"/>
          <w:lang w:val="en-GB"/>
        </w:rPr>
        <w:t xml:space="preserve"> </w:t>
      </w:r>
    </w:p>
    <w:p w14:paraId="080F4F71" w14:textId="77777777" w:rsidR="00BD6B48" w:rsidRPr="00A278C3" w:rsidRDefault="00BD6B48" w:rsidP="00F13EDB">
      <w:pPr>
        <w:spacing w:after="0"/>
        <w:jc w:val="center"/>
        <w:rPr>
          <w:sz w:val="24"/>
          <w:szCs w:val="25"/>
          <w:lang w:val="en-GB"/>
        </w:rPr>
      </w:pPr>
      <w:r>
        <w:rPr>
          <w:noProof/>
          <w:sz w:val="24"/>
          <w:szCs w:val="25"/>
          <w:lang w:eastAsia="fr-BE"/>
        </w:rPr>
        <w:drawing>
          <wp:inline distT="0" distB="0" distL="0" distR="0" wp14:anchorId="595B5646" wp14:editId="1F5BAA5E">
            <wp:extent cx="5941113" cy="3820526"/>
            <wp:effectExtent l="0" t="0" r="2540" b="889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2814" cy="3840912"/>
                    </a:xfrm>
                    <a:prstGeom prst="rect">
                      <a:avLst/>
                    </a:prstGeom>
                    <a:noFill/>
                  </pic:spPr>
                </pic:pic>
              </a:graphicData>
            </a:graphic>
          </wp:inline>
        </w:drawing>
      </w:r>
    </w:p>
    <w:p w14:paraId="4E674F88" w14:textId="1955A037" w:rsidR="00BD6B48" w:rsidRPr="00A278C3" w:rsidRDefault="009C45AB" w:rsidP="009C45AB">
      <w:pPr>
        <w:pStyle w:val="Lgende"/>
        <w:jc w:val="both"/>
        <w:rPr>
          <w:iCs w:val="0"/>
          <w:lang w:val="en-GB"/>
        </w:rPr>
      </w:pPr>
      <w:bookmarkStart w:id="10" w:name="_Ref97644268"/>
      <w:r w:rsidRPr="009C45AB">
        <w:rPr>
          <w:lang w:val="en-GB"/>
        </w:rPr>
        <w:t xml:space="preserve">Figure </w:t>
      </w:r>
      <w:r>
        <w:fldChar w:fldCharType="begin"/>
      </w:r>
      <w:r w:rsidRPr="009C45AB">
        <w:rPr>
          <w:lang w:val="en-GB"/>
        </w:rPr>
        <w:instrText xml:space="preserve"> SEQ Figure \* ARABIC </w:instrText>
      </w:r>
      <w:r>
        <w:fldChar w:fldCharType="separate"/>
      </w:r>
      <w:r w:rsidR="007E217B">
        <w:rPr>
          <w:noProof/>
          <w:lang w:val="en-GB"/>
        </w:rPr>
        <w:t>4</w:t>
      </w:r>
      <w:r>
        <w:fldChar w:fldCharType="end"/>
      </w:r>
      <w:bookmarkEnd w:id="10"/>
      <w:r w:rsidR="00BD6B48" w:rsidRPr="00A278C3">
        <w:rPr>
          <w:lang w:val="en-GB"/>
        </w:rPr>
        <w:t xml:space="preserve"> : </w:t>
      </w:r>
      <w:r w:rsidR="00BD6B48">
        <w:rPr>
          <w:lang w:val="en-GB"/>
        </w:rPr>
        <w:t xml:space="preserve">(A) </w:t>
      </w:r>
      <w:r w:rsidR="00CA01EA">
        <w:rPr>
          <w:lang w:val="en-GB"/>
        </w:rPr>
        <w:t>C</w:t>
      </w:r>
      <w:r w:rsidR="00BD6B48" w:rsidRPr="00A278C3">
        <w:rPr>
          <w:lang w:val="en-GB"/>
        </w:rPr>
        <w:t xml:space="preserve">omparison by the Kendrick plots of the yeast sample analysed by </w:t>
      </w:r>
      <w:r w:rsidR="00132CFC">
        <w:rPr>
          <w:iCs w:val="0"/>
          <w:lang w:val="en-GB"/>
        </w:rPr>
        <w:t>nESI-FT-ICR</w:t>
      </w:r>
      <w:r w:rsidR="00BD6B48" w:rsidRPr="00A278C3">
        <w:rPr>
          <w:iCs w:val="0"/>
          <w:lang w:val="en-GB"/>
        </w:rPr>
        <w:t xml:space="preserve"> and </w:t>
      </w:r>
      <w:r w:rsidR="00132CFC">
        <w:rPr>
          <w:iCs w:val="0"/>
          <w:lang w:val="en-GB"/>
        </w:rPr>
        <w:t>RP-UPLC-ESI-FT-ICR</w:t>
      </w:r>
      <w:r w:rsidR="00BD6B48" w:rsidRPr="00A278C3">
        <w:rPr>
          <w:iCs w:val="0"/>
          <w:lang w:val="en-GB"/>
        </w:rPr>
        <w:t>. The area containing the fatty acyl</w:t>
      </w:r>
      <w:r w:rsidR="00FF5C63">
        <w:rPr>
          <w:iCs w:val="0"/>
          <w:lang w:val="en-GB"/>
        </w:rPr>
        <w:t>s</w:t>
      </w:r>
      <w:r w:rsidR="00BD6B48" w:rsidRPr="00A278C3">
        <w:rPr>
          <w:iCs w:val="0"/>
          <w:lang w:val="en-GB"/>
        </w:rPr>
        <w:t xml:space="preserve"> (FA) is circled in red, the glycerolipid</w:t>
      </w:r>
      <w:r w:rsidR="00FF5C63">
        <w:rPr>
          <w:iCs w:val="0"/>
          <w:lang w:val="en-GB"/>
        </w:rPr>
        <w:t>s</w:t>
      </w:r>
      <w:r w:rsidR="00BD6B48" w:rsidRPr="00A278C3">
        <w:rPr>
          <w:iCs w:val="0"/>
          <w:lang w:val="en-GB"/>
        </w:rPr>
        <w:t xml:space="preserve"> (GL) in orange, the sphingolipid</w:t>
      </w:r>
      <w:r w:rsidR="00FF5C63">
        <w:rPr>
          <w:iCs w:val="0"/>
          <w:lang w:val="en-GB"/>
        </w:rPr>
        <w:t>s</w:t>
      </w:r>
      <w:r w:rsidR="00BD6B48" w:rsidRPr="00A278C3">
        <w:rPr>
          <w:iCs w:val="0"/>
          <w:lang w:val="en-GB"/>
        </w:rPr>
        <w:t xml:space="preserve"> (SP) in blue and the glycerophospholipids (GP) in grey.</w:t>
      </w:r>
      <w:r w:rsidR="00BD6B48" w:rsidRPr="00C30554">
        <w:rPr>
          <w:lang w:val="en-GB"/>
        </w:rPr>
        <w:t xml:space="preserve"> </w:t>
      </w:r>
      <w:r w:rsidR="00BD6B48">
        <w:rPr>
          <w:lang w:val="en-GB"/>
        </w:rPr>
        <w:t xml:space="preserve">(B) </w:t>
      </w:r>
      <w:r w:rsidR="00FF5C63">
        <w:rPr>
          <w:lang w:val="en-GB"/>
        </w:rPr>
        <w:t>Deep t</w:t>
      </w:r>
      <w:r w:rsidR="00BD6B48" w:rsidRPr="00A278C3">
        <w:rPr>
          <w:lang w:val="en-GB"/>
        </w:rPr>
        <w:t xml:space="preserve">riglycerides </w:t>
      </w:r>
      <w:r w:rsidR="00744030" w:rsidRPr="00A278C3">
        <w:rPr>
          <w:lang w:val="en-GB"/>
        </w:rPr>
        <w:t xml:space="preserve">comparison. </w:t>
      </w:r>
    </w:p>
    <w:p w14:paraId="2BD3479E" w14:textId="4973F158" w:rsidR="00BD6B48" w:rsidRPr="001F37B0" w:rsidRDefault="00BD6B48" w:rsidP="001F37B0">
      <w:pPr>
        <w:spacing w:line="276" w:lineRule="auto"/>
        <w:jc w:val="both"/>
        <w:rPr>
          <w:sz w:val="24"/>
          <w:szCs w:val="24"/>
          <w:lang w:val="en-GB"/>
        </w:rPr>
      </w:pPr>
      <w:r w:rsidRPr="001F37B0">
        <w:rPr>
          <w:sz w:val="24"/>
          <w:szCs w:val="24"/>
          <w:lang w:val="en-GB"/>
        </w:rPr>
        <w:t xml:space="preserve">Lipid </w:t>
      </w:r>
      <w:r w:rsidR="005B1FC7" w:rsidRPr="001F37B0">
        <w:rPr>
          <w:sz w:val="24"/>
          <w:szCs w:val="24"/>
          <w:lang w:val="en-GB"/>
        </w:rPr>
        <w:t>category</w:t>
      </w:r>
      <w:r w:rsidRPr="001F37B0">
        <w:rPr>
          <w:sz w:val="24"/>
          <w:szCs w:val="24"/>
          <w:lang w:val="en-GB"/>
        </w:rPr>
        <w:t xml:space="preserve"> identification was performed </w:t>
      </w:r>
      <w:r w:rsidR="008E710B" w:rsidRPr="001F37B0">
        <w:rPr>
          <w:sz w:val="24"/>
          <w:szCs w:val="24"/>
          <w:lang w:val="en-GB"/>
        </w:rPr>
        <w:t xml:space="preserve">from </w:t>
      </w:r>
      <w:r w:rsidRPr="001F37B0">
        <w:rPr>
          <w:sz w:val="24"/>
          <w:szCs w:val="24"/>
          <w:lang w:val="en-GB"/>
        </w:rPr>
        <w:t>the lipid KMD reference plot (Figure 1) considering H</w:t>
      </w:r>
      <w:r w:rsidRPr="001F37B0">
        <w:rPr>
          <w:sz w:val="24"/>
          <w:szCs w:val="24"/>
          <w:vertAlign w:val="superscript"/>
          <w:lang w:val="en-GB"/>
        </w:rPr>
        <w:t>+</w:t>
      </w:r>
      <w:r w:rsidRPr="001F37B0">
        <w:rPr>
          <w:sz w:val="24"/>
          <w:szCs w:val="24"/>
          <w:lang w:val="en-GB"/>
        </w:rPr>
        <w:t>, Na</w:t>
      </w:r>
      <w:r w:rsidRPr="001F37B0">
        <w:rPr>
          <w:sz w:val="24"/>
          <w:szCs w:val="24"/>
          <w:vertAlign w:val="superscript"/>
          <w:lang w:val="en-GB"/>
        </w:rPr>
        <w:t>+</w:t>
      </w:r>
      <w:r w:rsidRPr="001F37B0">
        <w:rPr>
          <w:sz w:val="24"/>
          <w:szCs w:val="24"/>
          <w:lang w:val="en-GB"/>
        </w:rPr>
        <w:t>, K</w:t>
      </w:r>
      <w:r w:rsidRPr="001F37B0">
        <w:rPr>
          <w:sz w:val="24"/>
          <w:szCs w:val="24"/>
          <w:vertAlign w:val="superscript"/>
          <w:lang w:val="en-GB"/>
        </w:rPr>
        <w:t>+</w:t>
      </w:r>
      <w:r w:rsidRPr="001F37B0">
        <w:rPr>
          <w:sz w:val="24"/>
          <w:szCs w:val="24"/>
          <w:lang w:val="en-GB"/>
        </w:rPr>
        <w:t xml:space="preserve"> and NH</w:t>
      </w:r>
      <w:r w:rsidRPr="001F37B0">
        <w:rPr>
          <w:sz w:val="24"/>
          <w:szCs w:val="24"/>
          <w:vertAlign w:val="subscript"/>
          <w:lang w:val="en-GB"/>
        </w:rPr>
        <w:t>4</w:t>
      </w:r>
      <w:r w:rsidRPr="001F37B0">
        <w:rPr>
          <w:sz w:val="24"/>
          <w:szCs w:val="24"/>
          <w:vertAlign w:val="superscript"/>
          <w:lang w:val="en-GB"/>
        </w:rPr>
        <w:t>+</w:t>
      </w:r>
      <w:r w:rsidRPr="001F37B0">
        <w:rPr>
          <w:sz w:val="24"/>
          <w:szCs w:val="24"/>
          <w:lang w:val="en-GB"/>
        </w:rPr>
        <w:t xml:space="preserve"> as potential adducts. </w:t>
      </w:r>
      <w:r w:rsidR="008E710B" w:rsidRPr="001F37B0">
        <w:rPr>
          <w:sz w:val="24"/>
          <w:szCs w:val="24"/>
          <w:lang w:val="en-GB"/>
        </w:rPr>
        <w:t>The</w:t>
      </w:r>
      <w:r w:rsidRPr="001F37B0">
        <w:rPr>
          <w:sz w:val="24"/>
          <w:szCs w:val="24"/>
          <w:lang w:val="en-GB"/>
        </w:rPr>
        <w:t xml:space="preserve"> </w:t>
      </w:r>
      <w:r w:rsidR="009C45AB" w:rsidRPr="001F37B0">
        <w:rPr>
          <w:sz w:val="24"/>
          <w:szCs w:val="24"/>
          <w:lang w:val="en-GB"/>
        </w:rPr>
        <w:fldChar w:fldCharType="begin"/>
      </w:r>
      <w:r w:rsidR="009C45AB" w:rsidRPr="001F37B0">
        <w:rPr>
          <w:sz w:val="24"/>
          <w:szCs w:val="24"/>
          <w:lang w:val="en-GB"/>
        </w:rPr>
        <w:instrText xml:space="preserve"> REF _Ref97644268 \h  \* MERGEFORMAT </w:instrText>
      </w:r>
      <w:r w:rsidR="009C45AB" w:rsidRPr="001F37B0">
        <w:rPr>
          <w:sz w:val="24"/>
          <w:szCs w:val="24"/>
          <w:lang w:val="en-GB"/>
        </w:rPr>
      </w:r>
      <w:r w:rsidR="009C45AB" w:rsidRPr="001F37B0">
        <w:rPr>
          <w:sz w:val="24"/>
          <w:szCs w:val="24"/>
          <w:lang w:val="en-GB"/>
        </w:rPr>
        <w:fldChar w:fldCharType="separate"/>
      </w:r>
      <w:r w:rsidR="007E217B" w:rsidRPr="001F37B0">
        <w:rPr>
          <w:sz w:val="24"/>
          <w:szCs w:val="24"/>
          <w:lang w:val="en-GB"/>
        </w:rPr>
        <w:t xml:space="preserve">Figure </w:t>
      </w:r>
      <w:r w:rsidR="007E217B" w:rsidRPr="001F37B0">
        <w:rPr>
          <w:noProof/>
          <w:sz w:val="24"/>
          <w:szCs w:val="24"/>
          <w:lang w:val="en-GB"/>
        </w:rPr>
        <w:t>4</w:t>
      </w:r>
      <w:r w:rsidR="009C45AB" w:rsidRPr="001F37B0">
        <w:rPr>
          <w:sz w:val="24"/>
          <w:szCs w:val="24"/>
          <w:lang w:val="en-GB"/>
        </w:rPr>
        <w:fldChar w:fldCharType="end"/>
      </w:r>
      <w:r w:rsidRPr="001F37B0">
        <w:rPr>
          <w:sz w:val="24"/>
          <w:szCs w:val="24"/>
          <w:lang w:val="en-GB"/>
        </w:rPr>
        <w:t>A</w:t>
      </w:r>
      <w:r w:rsidR="008E710B" w:rsidRPr="001F37B0">
        <w:rPr>
          <w:sz w:val="24"/>
          <w:szCs w:val="24"/>
          <w:lang w:val="en-GB"/>
        </w:rPr>
        <w:t xml:space="preserve"> shows that</w:t>
      </w:r>
      <w:r w:rsidR="00AB4EB9" w:rsidRPr="001F37B0">
        <w:rPr>
          <w:sz w:val="24"/>
          <w:szCs w:val="24"/>
          <w:lang w:val="en-GB"/>
        </w:rPr>
        <w:t xml:space="preserve"> </w:t>
      </w:r>
      <w:r w:rsidRPr="001F37B0">
        <w:rPr>
          <w:sz w:val="24"/>
          <w:szCs w:val="24"/>
          <w:lang w:val="en-GB"/>
        </w:rPr>
        <w:t xml:space="preserve">the same </w:t>
      </w:r>
      <w:r w:rsidR="005B1FC7" w:rsidRPr="001F37B0">
        <w:rPr>
          <w:sz w:val="24"/>
          <w:szCs w:val="24"/>
          <w:lang w:val="en-GB"/>
        </w:rPr>
        <w:t>categories</w:t>
      </w:r>
      <w:r w:rsidRPr="001F37B0">
        <w:rPr>
          <w:sz w:val="24"/>
          <w:szCs w:val="24"/>
          <w:lang w:val="en-GB"/>
        </w:rPr>
        <w:t xml:space="preserve"> of lipids can be found </w:t>
      </w:r>
      <w:r w:rsidR="00103A43" w:rsidRPr="001F37B0">
        <w:rPr>
          <w:sz w:val="24"/>
          <w:szCs w:val="24"/>
          <w:lang w:val="en-GB"/>
        </w:rPr>
        <w:t xml:space="preserve">in </w:t>
      </w:r>
      <w:r w:rsidR="00103A43" w:rsidRPr="001F37B0">
        <w:rPr>
          <w:iCs/>
          <w:sz w:val="24"/>
          <w:szCs w:val="24"/>
          <w:lang w:val="en-GB"/>
        </w:rPr>
        <w:t>direct infusion and LC-MS</w:t>
      </w:r>
      <w:r w:rsidR="005B1FC7" w:rsidRPr="001F37B0">
        <w:rPr>
          <w:sz w:val="24"/>
          <w:szCs w:val="24"/>
          <w:lang w:val="en-GB"/>
        </w:rPr>
        <w:t>. The four categories</w:t>
      </w:r>
      <w:r w:rsidRPr="001F37B0">
        <w:rPr>
          <w:sz w:val="24"/>
          <w:szCs w:val="24"/>
          <w:lang w:val="en-GB"/>
        </w:rPr>
        <w:t xml:space="preserve"> of lipids detected in positive mode for </w:t>
      </w:r>
      <w:r w:rsidRPr="001F37B0">
        <w:rPr>
          <w:i/>
          <w:sz w:val="24"/>
          <w:szCs w:val="24"/>
          <w:lang w:val="en-GB"/>
        </w:rPr>
        <w:t>Saccharomyces cerevisiae</w:t>
      </w:r>
      <w:r w:rsidRPr="001F37B0">
        <w:rPr>
          <w:sz w:val="24"/>
          <w:szCs w:val="24"/>
          <w:lang w:val="en-GB"/>
        </w:rPr>
        <w:t xml:space="preserve"> lipid extract are: fatty acyls (FA), glycerolipids (GL</w:t>
      </w:r>
      <w:r w:rsidR="00744030" w:rsidRPr="001F37B0">
        <w:rPr>
          <w:sz w:val="24"/>
          <w:szCs w:val="24"/>
          <w:lang w:val="en-GB"/>
        </w:rPr>
        <w:t>) containing</w:t>
      </w:r>
      <w:r w:rsidRPr="001F37B0">
        <w:rPr>
          <w:sz w:val="24"/>
          <w:szCs w:val="24"/>
          <w:lang w:val="en-GB"/>
        </w:rPr>
        <w:t xml:space="preserve"> mainly diglycerides (DG) and triglycerides (TG)</w:t>
      </w:r>
      <w:r w:rsidR="005B1FC7" w:rsidRPr="001F37B0">
        <w:rPr>
          <w:sz w:val="24"/>
          <w:szCs w:val="24"/>
          <w:lang w:val="en-GB"/>
        </w:rPr>
        <w:t xml:space="preserve"> classes</w:t>
      </w:r>
      <w:r w:rsidRPr="001F37B0">
        <w:rPr>
          <w:sz w:val="24"/>
          <w:szCs w:val="24"/>
          <w:lang w:val="en-GB"/>
        </w:rPr>
        <w:t xml:space="preserve">, sphingolipids (SP) containing mainly sphingomyelins (SM) and ceramides (Cer) </w:t>
      </w:r>
      <w:r w:rsidR="005B1FC7" w:rsidRPr="001F37B0">
        <w:rPr>
          <w:sz w:val="24"/>
          <w:szCs w:val="24"/>
          <w:lang w:val="en-GB"/>
        </w:rPr>
        <w:t>classes</w:t>
      </w:r>
      <w:r w:rsidR="002258CF" w:rsidRPr="001F37B0">
        <w:rPr>
          <w:sz w:val="24"/>
          <w:szCs w:val="24"/>
          <w:lang w:val="en-GB"/>
        </w:rPr>
        <w:t>,</w:t>
      </w:r>
      <w:r w:rsidR="005B1FC7" w:rsidRPr="001F37B0">
        <w:rPr>
          <w:sz w:val="24"/>
          <w:szCs w:val="24"/>
          <w:lang w:val="en-GB"/>
        </w:rPr>
        <w:t xml:space="preserve"> </w:t>
      </w:r>
      <w:r w:rsidRPr="001F37B0">
        <w:rPr>
          <w:sz w:val="24"/>
          <w:szCs w:val="24"/>
          <w:lang w:val="en-GB"/>
        </w:rPr>
        <w:t>and glycerophospholipids (GP) containing predominantly phosphatidylcholines (PC</w:t>
      </w:r>
      <w:r w:rsidR="00744030" w:rsidRPr="001F37B0">
        <w:rPr>
          <w:sz w:val="24"/>
          <w:szCs w:val="24"/>
          <w:lang w:val="en-GB"/>
        </w:rPr>
        <w:t>), phosphatidylethanolamines</w:t>
      </w:r>
      <w:r w:rsidRPr="001F37B0">
        <w:rPr>
          <w:sz w:val="24"/>
          <w:szCs w:val="24"/>
          <w:lang w:val="en-GB"/>
        </w:rPr>
        <w:t xml:space="preserve"> (PE) and some phosphatidylglycerols (PG) and phosphatidylinositols (PI)</w:t>
      </w:r>
      <w:r w:rsidR="005B1FC7" w:rsidRPr="001F37B0">
        <w:rPr>
          <w:sz w:val="24"/>
          <w:szCs w:val="24"/>
          <w:lang w:val="en-GB"/>
        </w:rPr>
        <w:t xml:space="preserve"> classes</w:t>
      </w:r>
      <w:r w:rsidRPr="001F37B0">
        <w:rPr>
          <w:sz w:val="24"/>
          <w:szCs w:val="24"/>
          <w:lang w:val="en-GB"/>
        </w:rPr>
        <w:t>.</w:t>
      </w:r>
      <w:r w:rsidR="00E413A1" w:rsidRPr="001F37B0">
        <w:rPr>
          <w:sz w:val="24"/>
          <w:szCs w:val="24"/>
          <w:lang w:val="en-GB"/>
        </w:rPr>
        <w:t xml:space="preserve"> </w:t>
      </w:r>
      <w:r w:rsidR="001C58F9" w:rsidRPr="001F37B0">
        <w:rPr>
          <w:sz w:val="24"/>
          <w:szCs w:val="24"/>
          <w:lang w:val="en-GB"/>
        </w:rPr>
        <w:t xml:space="preserve">These </w:t>
      </w:r>
      <w:r w:rsidR="005B1FC7" w:rsidRPr="001F37B0">
        <w:rPr>
          <w:sz w:val="24"/>
          <w:szCs w:val="24"/>
          <w:lang w:val="en-GB"/>
        </w:rPr>
        <w:t>categories</w:t>
      </w:r>
      <w:r w:rsidR="00744030" w:rsidRPr="001F37B0">
        <w:rPr>
          <w:sz w:val="24"/>
          <w:szCs w:val="24"/>
          <w:lang w:val="en-GB"/>
        </w:rPr>
        <w:t xml:space="preserve"> (</w:t>
      </w:r>
      <w:r w:rsidRPr="001F37B0">
        <w:rPr>
          <w:sz w:val="24"/>
          <w:szCs w:val="24"/>
          <w:lang w:val="en-GB"/>
        </w:rPr>
        <w:t xml:space="preserve">FA, GL, SP and GP from </w:t>
      </w:r>
      <w:r w:rsidRPr="001F37B0">
        <w:rPr>
          <w:sz w:val="24"/>
          <w:szCs w:val="24"/>
          <w:lang w:val="en-GB"/>
        </w:rPr>
        <w:fldChar w:fldCharType="begin"/>
      </w:r>
      <w:r w:rsidRPr="001F37B0">
        <w:rPr>
          <w:sz w:val="24"/>
          <w:szCs w:val="24"/>
          <w:lang w:val="en-GB"/>
        </w:rPr>
        <w:instrText xml:space="preserve"> REF _Ref95212464 \h  \* MERGEFORMAT </w:instrText>
      </w:r>
      <w:r w:rsidRPr="001F37B0">
        <w:rPr>
          <w:sz w:val="24"/>
          <w:szCs w:val="24"/>
          <w:lang w:val="en-GB"/>
        </w:rPr>
      </w:r>
      <w:r w:rsidRPr="001F37B0">
        <w:rPr>
          <w:sz w:val="24"/>
          <w:szCs w:val="24"/>
          <w:lang w:val="en-GB"/>
        </w:rPr>
        <w:fldChar w:fldCharType="separate"/>
      </w:r>
      <w:r w:rsidR="007E217B" w:rsidRPr="001F37B0">
        <w:rPr>
          <w:noProof/>
          <w:sz w:val="24"/>
          <w:szCs w:val="24"/>
          <w:lang w:val="en-GB"/>
        </w:rPr>
        <w:t>Table 1</w:t>
      </w:r>
      <w:r w:rsidRPr="001F37B0">
        <w:rPr>
          <w:sz w:val="24"/>
          <w:szCs w:val="24"/>
          <w:lang w:val="en-GB"/>
        </w:rPr>
        <w:fldChar w:fldCharType="end"/>
      </w:r>
      <w:r w:rsidRPr="001F37B0">
        <w:rPr>
          <w:sz w:val="24"/>
          <w:szCs w:val="24"/>
          <w:lang w:val="en-GB"/>
        </w:rPr>
        <w:t xml:space="preserve">) are detected with </w:t>
      </w:r>
      <w:r w:rsidR="001C58F9" w:rsidRPr="001F37B0">
        <w:rPr>
          <w:sz w:val="24"/>
          <w:szCs w:val="24"/>
          <w:lang w:val="en-GB"/>
        </w:rPr>
        <w:t xml:space="preserve">the </w:t>
      </w:r>
      <w:r w:rsidR="00744030" w:rsidRPr="001F37B0">
        <w:rPr>
          <w:sz w:val="24"/>
          <w:szCs w:val="24"/>
          <w:lang w:val="en-GB"/>
        </w:rPr>
        <w:t>two methods, but</w:t>
      </w:r>
      <w:r w:rsidRPr="001F37B0">
        <w:rPr>
          <w:sz w:val="24"/>
          <w:szCs w:val="24"/>
          <w:lang w:val="en-GB"/>
        </w:rPr>
        <w:t xml:space="preserve"> not </w:t>
      </w:r>
      <w:r w:rsidR="001C58F9" w:rsidRPr="001F37B0">
        <w:rPr>
          <w:sz w:val="24"/>
          <w:szCs w:val="24"/>
          <w:lang w:val="en-GB"/>
        </w:rPr>
        <w:t xml:space="preserve">under </w:t>
      </w:r>
      <w:r w:rsidRPr="001F37B0">
        <w:rPr>
          <w:sz w:val="24"/>
          <w:szCs w:val="24"/>
          <w:lang w:val="en-GB"/>
        </w:rPr>
        <w:t xml:space="preserve">the same adducts. </w:t>
      </w:r>
    </w:p>
    <w:p w14:paraId="170E2649" w14:textId="599023CF" w:rsidR="008927AC" w:rsidRDefault="005F2EE4" w:rsidP="00457A2C">
      <w:pPr>
        <w:spacing w:line="276" w:lineRule="auto"/>
        <w:jc w:val="both"/>
        <w:rPr>
          <w:rFonts w:cstheme="minorHAnsi"/>
          <w:sz w:val="24"/>
          <w:szCs w:val="24"/>
          <w:lang w:val="en-GB"/>
        </w:rPr>
      </w:pPr>
      <w:r>
        <w:rPr>
          <w:sz w:val="24"/>
          <w:szCs w:val="24"/>
          <w:lang w:val="en-GB"/>
        </w:rPr>
        <w:t xml:space="preserve">The </w:t>
      </w:r>
      <w:r w:rsidR="00E413A1">
        <w:rPr>
          <w:sz w:val="24"/>
          <w:szCs w:val="24"/>
          <w:lang w:val="en-GB"/>
        </w:rPr>
        <w:t>KMD plots additionally allow</w:t>
      </w:r>
      <w:r w:rsidR="00E413A1" w:rsidRPr="009C45AB">
        <w:rPr>
          <w:sz w:val="24"/>
          <w:szCs w:val="24"/>
          <w:lang w:val="en-GB"/>
        </w:rPr>
        <w:t xml:space="preserve"> </w:t>
      </w:r>
      <w:r>
        <w:rPr>
          <w:sz w:val="24"/>
          <w:szCs w:val="24"/>
          <w:lang w:val="en-GB"/>
        </w:rPr>
        <w:t xml:space="preserve">the </w:t>
      </w:r>
      <w:r w:rsidR="00E413A1">
        <w:rPr>
          <w:sz w:val="24"/>
          <w:szCs w:val="24"/>
          <w:lang w:val="en-GB"/>
        </w:rPr>
        <w:t xml:space="preserve">individual </w:t>
      </w:r>
      <w:r w:rsidR="00BD6B48" w:rsidRPr="009C45AB">
        <w:rPr>
          <w:sz w:val="24"/>
          <w:szCs w:val="24"/>
          <w:lang w:val="en-GB"/>
        </w:rPr>
        <w:t xml:space="preserve">lipids </w:t>
      </w:r>
      <w:r w:rsidR="00687E52">
        <w:rPr>
          <w:sz w:val="24"/>
          <w:szCs w:val="24"/>
          <w:lang w:val="en-GB"/>
        </w:rPr>
        <w:t xml:space="preserve">from </w:t>
      </w:r>
      <w:r w:rsidR="00B96CC0">
        <w:rPr>
          <w:sz w:val="24"/>
          <w:szCs w:val="24"/>
          <w:lang w:val="en-GB"/>
        </w:rPr>
        <w:t>each structural</w:t>
      </w:r>
      <w:r w:rsidR="00BD6B48" w:rsidRPr="009C45AB">
        <w:rPr>
          <w:sz w:val="24"/>
          <w:szCs w:val="24"/>
          <w:lang w:val="en-GB"/>
        </w:rPr>
        <w:t xml:space="preserve"> </w:t>
      </w:r>
      <w:r w:rsidR="005B1FC7">
        <w:rPr>
          <w:sz w:val="24"/>
          <w:szCs w:val="24"/>
          <w:lang w:val="en-GB"/>
        </w:rPr>
        <w:t>class</w:t>
      </w:r>
      <w:r>
        <w:rPr>
          <w:sz w:val="24"/>
          <w:szCs w:val="24"/>
          <w:lang w:val="en-GB"/>
        </w:rPr>
        <w:t xml:space="preserve"> to be investigated</w:t>
      </w:r>
      <w:r w:rsidR="00BD6B48" w:rsidRPr="009C45AB">
        <w:rPr>
          <w:sz w:val="24"/>
          <w:szCs w:val="24"/>
          <w:lang w:val="en-GB"/>
        </w:rPr>
        <w:t xml:space="preserve">. </w:t>
      </w:r>
      <w:r w:rsidR="00687E52">
        <w:rPr>
          <w:sz w:val="24"/>
          <w:szCs w:val="24"/>
          <w:lang w:val="en-GB"/>
        </w:rPr>
        <w:t xml:space="preserve">Figure 4B depicts the case of </w:t>
      </w:r>
      <w:r w:rsidR="00BD6B48" w:rsidRPr="009C45AB">
        <w:rPr>
          <w:sz w:val="24"/>
          <w:szCs w:val="24"/>
          <w:lang w:val="en-GB"/>
        </w:rPr>
        <w:t xml:space="preserve">the triglycerides (TG) class which is part of the </w:t>
      </w:r>
      <w:r w:rsidR="00BD6B48" w:rsidRPr="009C45AB">
        <w:rPr>
          <w:sz w:val="24"/>
          <w:szCs w:val="24"/>
          <w:lang w:val="en-GB"/>
        </w:rPr>
        <w:lastRenderedPageBreak/>
        <w:t xml:space="preserve">glycerolipids </w:t>
      </w:r>
      <w:r w:rsidR="005B1FC7">
        <w:rPr>
          <w:sz w:val="24"/>
          <w:szCs w:val="24"/>
          <w:lang w:val="en-GB"/>
        </w:rPr>
        <w:t>category</w:t>
      </w:r>
      <w:r w:rsidR="00BD6B48" w:rsidRPr="009C45AB">
        <w:rPr>
          <w:sz w:val="24"/>
          <w:szCs w:val="24"/>
          <w:lang w:val="en-GB"/>
        </w:rPr>
        <w:t xml:space="preserve">. </w:t>
      </w:r>
      <w:r w:rsidR="00BD6B48" w:rsidRPr="009C45AB">
        <w:rPr>
          <w:rFonts w:cstheme="minorHAnsi"/>
          <w:sz w:val="24"/>
          <w:szCs w:val="24"/>
          <w:lang w:val="en-GB"/>
        </w:rPr>
        <w:t xml:space="preserve">As we can see on </w:t>
      </w:r>
      <w:r w:rsidR="009C45AB" w:rsidRPr="009C45AB">
        <w:rPr>
          <w:rFonts w:cstheme="minorHAnsi"/>
          <w:sz w:val="24"/>
          <w:szCs w:val="24"/>
          <w:lang w:val="en-GB"/>
        </w:rPr>
        <w:fldChar w:fldCharType="begin"/>
      </w:r>
      <w:r w:rsidR="009C45AB" w:rsidRPr="009C45AB">
        <w:rPr>
          <w:rFonts w:cstheme="minorHAnsi"/>
          <w:sz w:val="24"/>
          <w:szCs w:val="24"/>
          <w:lang w:val="en-GB"/>
        </w:rPr>
        <w:instrText xml:space="preserve"> REF _Ref97644268 \h  \* MERGEFORMAT </w:instrText>
      </w:r>
      <w:r w:rsidR="009C45AB" w:rsidRPr="009C45AB">
        <w:rPr>
          <w:rFonts w:cstheme="minorHAnsi"/>
          <w:sz w:val="24"/>
          <w:szCs w:val="24"/>
          <w:lang w:val="en-GB"/>
        </w:rPr>
      </w:r>
      <w:r w:rsidR="009C45AB" w:rsidRPr="009C45AB">
        <w:rPr>
          <w:rFonts w:cstheme="minorHAnsi"/>
          <w:sz w:val="24"/>
          <w:szCs w:val="24"/>
          <w:lang w:val="en-GB"/>
        </w:rPr>
        <w:fldChar w:fldCharType="separate"/>
      </w:r>
      <w:r w:rsidR="007E217B" w:rsidRPr="007E217B">
        <w:rPr>
          <w:sz w:val="24"/>
          <w:szCs w:val="24"/>
          <w:lang w:val="en-GB"/>
        </w:rPr>
        <w:t xml:space="preserve">Figure </w:t>
      </w:r>
      <w:r w:rsidR="007E217B" w:rsidRPr="007E217B">
        <w:rPr>
          <w:noProof/>
          <w:sz w:val="24"/>
          <w:szCs w:val="24"/>
          <w:lang w:val="en-GB"/>
        </w:rPr>
        <w:t>4</w:t>
      </w:r>
      <w:r w:rsidR="009C45AB" w:rsidRPr="009C45AB">
        <w:rPr>
          <w:rFonts w:cstheme="minorHAnsi"/>
          <w:sz w:val="24"/>
          <w:szCs w:val="24"/>
          <w:lang w:val="en-GB"/>
        </w:rPr>
        <w:fldChar w:fldCharType="end"/>
      </w:r>
      <w:r w:rsidR="00BD6B48" w:rsidRPr="009C45AB">
        <w:rPr>
          <w:rFonts w:cstheme="minorHAnsi"/>
          <w:sz w:val="24"/>
          <w:szCs w:val="24"/>
          <w:lang w:val="en-GB"/>
        </w:rPr>
        <w:t>B, many triglycerides</w:t>
      </w:r>
      <w:r w:rsidR="005850E5">
        <w:rPr>
          <w:rFonts w:cstheme="minorHAnsi"/>
          <w:sz w:val="24"/>
          <w:szCs w:val="24"/>
          <w:lang w:val="en-GB"/>
        </w:rPr>
        <w:t xml:space="preserve"> are detected by the two approaches</w:t>
      </w:r>
      <w:r w:rsidR="00BD6B48" w:rsidRPr="009C45AB">
        <w:rPr>
          <w:rFonts w:cstheme="minorHAnsi"/>
          <w:sz w:val="24"/>
          <w:szCs w:val="24"/>
          <w:lang w:val="en-GB"/>
        </w:rPr>
        <w:t xml:space="preserve">. </w:t>
      </w:r>
      <w:r w:rsidR="005850E5">
        <w:rPr>
          <w:rFonts w:cstheme="minorHAnsi"/>
          <w:sz w:val="24"/>
          <w:szCs w:val="24"/>
          <w:lang w:val="en-GB"/>
        </w:rPr>
        <w:t xml:space="preserve">In </w:t>
      </w:r>
      <w:r w:rsidR="00BD6B48" w:rsidRPr="009C45AB">
        <w:rPr>
          <w:rFonts w:cstheme="minorHAnsi"/>
          <w:sz w:val="24"/>
          <w:szCs w:val="24"/>
          <w:lang w:val="en-GB"/>
        </w:rPr>
        <w:t>direct infusion</w:t>
      </w:r>
      <w:r w:rsidR="00B96CC0">
        <w:rPr>
          <w:rFonts w:cstheme="minorHAnsi"/>
          <w:sz w:val="24"/>
          <w:szCs w:val="24"/>
          <w:lang w:val="en-GB"/>
        </w:rPr>
        <w:t xml:space="preserve">, </w:t>
      </w:r>
      <w:r w:rsidR="00DF7588">
        <w:rPr>
          <w:rFonts w:cstheme="minorHAnsi"/>
          <w:sz w:val="24"/>
          <w:szCs w:val="24"/>
          <w:lang w:val="en-GB"/>
        </w:rPr>
        <w:t>different cation adducts are detected, mainly ammonium and potassium adducts</w:t>
      </w:r>
      <w:r w:rsidR="00BD6B48" w:rsidRPr="009C45AB">
        <w:rPr>
          <w:rFonts w:cstheme="minorHAnsi"/>
          <w:sz w:val="24"/>
          <w:szCs w:val="24"/>
          <w:lang w:val="en-GB"/>
        </w:rPr>
        <w:t xml:space="preserve"> (circled in </w:t>
      </w:r>
      <w:r w:rsidR="00DF7588">
        <w:rPr>
          <w:rFonts w:cstheme="minorHAnsi"/>
          <w:sz w:val="24"/>
          <w:szCs w:val="24"/>
          <w:lang w:val="en-GB"/>
        </w:rPr>
        <w:t xml:space="preserve">red and </w:t>
      </w:r>
      <w:r w:rsidR="00744030">
        <w:rPr>
          <w:rFonts w:cstheme="minorHAnsi"/>
          <w:sz w:val="24"/>
          <w:szCs w:val="24"/>
          <w:lang w:val="en-GB"/>
        </w:rPr>
        <w:t>purple</w:t>
      </w:r>
      <w:r w:rsidR="00DF7588">
        <w:rPr>
          <w:rFonts w:cstheme="minorHAnsi"/>
          <w:sz w:val="24"/>
          <w:szCs w:val="24"/>
          <w:lang w:val="en-GB"/>
        </w:rPr>
        <w:t xml:space="preserve"> respectively</w:t>
      </w:r>
      <w:r w:rsidR="00B96CC0">
        <w:rPr>
          <w:rFonts w:cstheme="minorHAnsi"/>
          <w:sz w:val="24"/>
          <w:szCs w:val="24"/>
          <w:lang w:val="en-GB"/>
        </w:rPr>
        <w:t xml:space="preserve">) </w:t>
      </w:r>
      <w:r w:rsidR="008927AC">
        <w:rPr>
          <w:rFonts w:cstheme="minorHAnsi"/>
          <w:sz w:val="24"/>
          <w:szCs w:val="24"/>
          <w:lang w:val="en-GB"/>
        </w:rPr>
        <w:t xml:space="preserve">while these species are </w:t>
      </w:r>
      <w:r w:rsidR="00DF7588">
        <w:rPr>
          <w:rFonts w:cstheme="minorHAnsi"/>
          <w:sz w:val="24"/>
          <w:szCs w:val="24"/>
          <w:lang w:val="en-GB"/>
        </w:rPr>
        <w:t xml:space="preserve">only </w:t>
      </w:r>
      <w:r w:rsidR="008927AC">
        <w:rPr>
          <w:rFonts w:cstheme="minorHAnsi"/>
          <w:sz w:val="24"/>
          <w:szCs w:val="24"/>
          <w:lang w:val="en-GB"/>
        </w:rPr>
        <w:t>detected with ammonium adducts in LC-MS. This can be explain</w:t>
      </w:r>
      <w:r w:rsidR="002258CF">
        <w:rPr>
          <w:rFonts w:cstheme="minorHAnsi"/>
          <w:sz w:val="24"/>
          <w:szCs w:val="24"/>
          <w:lang w:val="en-GB"/>
        </w:rPr>
        <w:t>ed</w:t>
      </w:r>
      <w:r w:rsidR="00DF7588">
        <w:rPr>
          <w:rFonts w:cstheme="minorHAnsi"/>
          <w:sz w:val="24"/>
          <w:szCs w:val="24"/>
          <w:lang w:val="en-GB"/>
        </w:rPr>
        <w:t xml:space="preserve"> by the desalting provided by the reverse phase LC separation and the presence of ammonium in the mobile phase.</w:t>
      </w:r>
    </w:p>
    <w:p w14:paraId="79174BD5" w14:textId="61C9F6B7" w:rsidR="001D112C" w:rsidRPr="00DA485D" w:rsidRDefault="00181CF8" w:rsidP="00457A2C">
      <w:pPr>
        <w:spacing w:line="276" w:lineRule="auto"/>
        <w:jc w:val="both"/>
        <w:rPr>
          <w:sz w:val="24"/>
          <w:szCs w:val="24"/>
          <w:lang w:val="en-GB"/>
        </w:rPr>
      </w:pPr>
      <w:r w:rsidRPr="00181CF8">
        <w:rPr>
          <w:rFonts w:cstheme="minorHAnsi"/>
          <w:sz w:val="24"/>
          <w:szCs w:val="24"/>
          <w:lang w:val="en-GB"/>
        </w:rPr>
        <w:t xml:space="preserve">Moreover, some short acyl chain triglycerides are only detected by direct infusion. One hypothesis is that these lipids are below the signal threshold applied in LC-MS (corresponding to the noise level). </w:t>
      </w:r>
      <w:bookmarkStart w:id="11" w:name="_Hlk116465029"/>
      <w:r w:rsidRPr="00181CF8">
        <w:rPr>
          <w:rFonts w:cstheme="minorHAnsi"/>
          <w:sz w:val="24"/>
          <w:szCs w:val="24"/>
          <w:lang w:val="en-GB"/>
        </w:rPr>
        <w:t>On the contrary, the triglycerides detected specifically by LC-MS correspond to the ones of lower abundances, which could be explained by ion suppression effect, indeed more present and restrictive in direct infusion than in LC-MS. Even if all the lipids can be subjected to ion suppression, the least intense ones appear more impacted than the other ones in direct infusion.</w:t>
      </w:r>
      <w:r w:rsidRPr="00DA485D">
        <w:rPr>
          <w:rFonts w:cstheme="minorHAnsi"/>
          <w:sz w:val="24"/>
          <w:szCs w:val="24"/>
          <w:lang w:val="en-GB"/>
        </w:rPr>
        <w:t xml:space="preserve"> </w:t>
      </w:r>
      <w:bookmarkEnd w:id="11"/>
      <w:r w:rsidR="00F13EDB" w:rsidRPr="00DA485D">
        <w:rPr>
          <w:rFonts w:cstheme="minorHAnsi"/>
          <w:sz w:val="24"/>
          <w:szCs w:val="24"/>
          <w:lang w:val="en-GB"/>
        </w:rPr>
        <w:t xml:space="preserve">Specific TG from direct infusion and LC-MS are summarized in the </w:t>
      </w:r>
      <w:r w:rsidR="00F13EDB" w:rsidRPr="00DA485D">
        <w:rPr>
          <w:rFonts w:cstheme="minorHAnsi"/>
          <w:sz w:val="24"/>
          <w:szCs w:val="24"/>
          <w:lang w:val="en-GB"/>
        </w:rPr>
        <w:fldChar w:fldCharType="begin"/>
      </w:r>
      <w:r w:rsidR="00F13EDB" w:rsidRPr="00DA485D">
        <w:rPr>
          <w:rFonts w:cstheme="minorHAnsi"/>
          <w:sz w:val="24"/>
          <w:szCs w:val="24"/>
          <w:lang w:val="en-GB"/>
        </w:rPr>
        <w:instrText xml:space="preserve"> REF _Ref98872042 \h  \* MERGEFORMAT </w:instrText>
      </w:r>
      <w:r w:rsidR="00F13EDB" w:rsidRPr="00DA485D">
        <w:rPr>
          <w:rFonts w:cstheme="minorHAnsi"/>
          <w:sz w:val="24"/>
          <w:szCs w:val="24"/>
          <w:lang w:val="en-GB"/>
        </w:rPr>
      </w:r>
      <w:r w:rsidR="00F13EDB" w:rsidRPr="00DA485D">
        <w:rPr>
          <w:rFonts w:cstheme="minorHAnsi"/>
          <w:sz w:val="24"/>
          <w:szCs w:val="24"/>
          <w:lang w:val="en-GB"/>
        </w:rPr>
        <w:fldChar w:fldCharType="separate"/>
      </w:r>
      <w:r w:rsidR="007E217B" w:rsidRPr="00DA485D">
        <w:rPr>
          <w:noProof/>
          <w:sz w:val="24"/>
          <w:szCs w:val="24"/>
          <w:lang w:val="en-GB"/>
        </w:rPr>
        <w:t>Table 3</w:t>
      </w:r>
      <w:r w:rsidR="00F13EDB" w:rsidRPr="00DA485D">
        <w:rPr>
          <w:rFonts w:cstheme="minorHAnsi"/>
          <w:sz w:val="24"/>
          <w:szCs w:val="24"/>
          <w:lang w:val="en-GB"/>
        </w:rPr>
        <w:fldChar w:fldCharType="end"/>
      </w:r>
      <w:r w:rsidR="00F13EDB" w:rsidRPr="00DA485D">
        <w:rPr>
          <w:rFonts w:cstheme="minorHAnsi"/>
          <w:sz w:val="24"/>
          <w:szCs w:val="24"/>
          <w:lang w:val="en-GB"/>
        </w:rPr>
        <w:t>.</w:t>
      </w:r>
    </w:p>
    <w:tbl>
      <w:tblPr>
        <w:tblStyle w:val="Grilledutableau"/>
        <w:tblW w:w="0" w:type="auto"/>
        <w:tblLook w:val="04A0" w:firstRow="1" w:lastRow="0" w:firstColumn="1" w:lastColumn="0" w:noHBand="0" w:noVBand="1"/>
      </w:tblPr>
      <w:tblGrid>
        <w:gridCol w:w="4644"/>
        <w:gridCol w:w="4644"/>
      </w:tblGrid>
      <w:tr w:rsidR="00F449AF" w:rsidRPr="000458A8" w14:paraId="0A6FB51C" w14:textId="77777777" w:rsidTr="00F449AF">
        <w:tc>
          <w:tcPr>
            <w:tcW w:w="4644" w:type="dxa"/>
          </w:tcPr>
          <w:p w14:paraId="6586E144" w14:textId="50A9C3D0" w:rsidR="00F449AF" w:rsidRPr="008323BB" w:rsidRDefault="00F449AF" w:rsidP="00F449AF">
            <w:pPr>
              <w:spacing w:after="0" w:line="276" w:lineRule="auto"/>
              <w:jc w:val="center"/>
              <w:rPr>
                <w:rFonts w:cstheme="minorHAnsi"/>
                <w:b/>
                <w:i/>
                <w:sz w:val="24"/>
                <w:szCs w:val="24"/>
                <w:lang w:val="en-GB"/>
              </w:rPr>
            </w:pPr>
            <w:r w:rsidRPr="008323BB">
              <w:rPr>
                <w:rFonts w:cstheme="minorHAnsi"/>
                <w:b/>
                <w:i/>
                <w:sz w:val="24"/>
                <w:szCs w:val="24"/>
                <w:lang w:val="en-GB"/>
              </w:rPr>
              <w:t>Triglycerides specific to direct infusion</w:t>
            </w:r>
          </w:p>
        </w:tc>
        <w:tc>
          <w:tcPr>
            <w:tcW w:w="4644" w:type="dxa"/>
          </w:tcPr>
          <w:p w14:paraId="027CD7CE" w14:textId="4E4FB88A" w:rsidR="00F449AF" w:rsidRPr="008323BB" w:rsidRDefault="00F449AF" w:rsidP="00F449AF">
            <w:pPr>
              <w:spacing w:after="0" w:line="276" w:lineRule="auto"/>
              <w:jc w:val="center"/>
              <w:rPr>
                <w:rFonts w:cstheme="minorHAnsi"/>
                <w:b/>
                <w:i/>
                <w:sz w:val="24"/>
                <w:szCs w:val="24"/>
                <w:lang w:val="en-GB"/>
              </w:rPr>
            </w:pPr>
            <w:r w:rsidRPr="008323BB">
              <w:rPr>
                <w:rFonts w:cstheme="minorHAnsi"/>
                <w:b/>
                <w:i/>
                <w:sz w:val="24"/>
                <w:szCs w:val="24"/>
                <w:lang w:val="en-GB"/>
              </w:rPr>
              <w:t>Triglycerides specific to LC-MS</w:t>
            </w:r>
          </w:p>
        </w:tc>
      </w:tr>
      <w:tr w:rsidR="00F449AF" w14:paraId="3D24CFB0" w14:textId="77777777" w:rsidTr="00F449AF">
        <w:tc>
          <w:tcPr>
            <w:tcW w:w="4644" w:type="dxa"/>
          </w:tcPr>
          <w:p w14:paraId="7A839A49" w14:textId="1934953E" w:rsidR="00F449AF" w:rsidRPr="008323BB" w:rsidRDefault="00B53F16" w:rsidP="00B53F16">
            <w:pPr>
              <w:spacing w:after="0" w:line="276" w:lineRule="auto"/>
              <w:jc w:val="center"/>
              <w:rPr>
                <w:rFonts w:cstheme="minorHAnsi"/>
                <w:sz w:val="24"/>
                <w:szCs w:val="24"/>
                <w:lang w:val="en-GB"/>
              </w:rPr>
            </w:pPr>
            <w:r>
              <w:rPr>
                <w:rFonts w:cstheme="minorHAnsi"/>
                <w:sz w:val="24"/>
                <w:szCs w:val="24"/>
                <w:lang w:val="en-GB"/>
              </w:rPr>
              <w:t>Po</w:t>
            </w:r>
            <w:r w:rsidR="00F449AF" w:rsidRPr="008323BB">
              <w:rPr>
                <w:rFonts w:cstheme="minorHAnsi"/>
                <w:sz w:val="24"/>
                <w:szCs w:val="24"/>
                <w:lang w:val="en-GB"/>
              </w:rPr>
              <w:t>tassium adducts</w:t>
            </w:r>
            <w:r w:rsidR="008323BB">
              <w:rPr>
                <w:rFonts w:cstheme="minorHAnsi"/>
                <w:sz w:val="24"/>
                <w:szCs w:val="24"/>
                <w:lang w:val="en-GB"/>
              </w:rPr>
              <w:t xml:space="preserve"> TG</w:t>
            </w:r>
          </w:p>
        </w:tc>
        <w:tc>
          <w:tcPr>
            <w:tcW w:w="4644" w:type="dxa"/>
          </w:tcPr>
          <w:p w14:paraId="25C2CC50" w14:textId="5F65768D" w:rsidR="00F449AF" w:rsidRPr="008323BB" w:rsidRDefault="00F449AF" w:rsidP="00F449AF">
            <w:pPr>
              <w:spacing w:after="0" w:line="276" w:lineRule="auto"/>
              <w:jc w:val="center"/>
              <w:rPr>
                <w:rFonts w:cstheme="minorHAnsi"/>
                <w:sz w:val="24"/>
                <w:szCs w:val="24"/>
                <w:lang w:val="en-GB"/>
              </w:rPr>
            </w:pPr>
            <w:r w:rsidRPr="008323BB">
              <w:rPr>
                <w:rFonts w:cstheme="minorHAnsi"/>
                <w:sz w:val="24"/>
                <w:szCs w:val="24"/>
                <w:lang w:val="en-GB"/>
              </w:rPr>
              <w:t>TG of lower abundance</w:t>
            </w:r>
          </w:p>
        </w:tc>
      </w:tr>
      <w:tr w:rsidR="00F449AF" w14:paraId="5FF432CF" w14:textId="77777777" w:rsidTr="00F449AF">
        <w:tc>
          <w:tcPr>
            <w:tcW w:w="4644" w:type="dxa"/>
          </w:tcPr>
          <w:p w14:paraId="4840565F" w14:textId="74481D9F" w:rsidR="00F449AF" w:rsidRPr="008323BB" w:rsidRDefault="00F449AF" w:rsidP="00F449AF">
            <w:pPr>
              <w:spacing w:after="0" w:line="276" w:lineRule="auto"/>
              <w:jc w:val="center"/>
              <w:rPr>
                <w:rFonts w:cstheme="minorHAnsi"/>
                <w:sz w:val="24"/>
                <w:szCs w:val="24"/>
                <w:lang w:val="en-GB"/>
              </w:rPr>
            </w:pPr>
            <w:r w:rsidRPr="008323BB">
              <w:rPr>
                <w:rFonts w:cstheme="minorHAnsi"/>
                <w:sz w:val="24"/>
                <w:szCs w:val="24"/>
                <w:lang w:val="en-GB"/>
              </w:rPr>
              <w:t>Short acyl chain TG</w:t>
            </w:r>
          </w:p>
        </w:tc>
        <w:tc>
          <w:tcPr>
            <w:tcW w:w="4644" w:type="dxa"/>
            <w:tcBorders>
              <w:bottom w:val="single" w:sz="4" w:space="0" w:color="FFFFFF"/>
              <w:right w:val="single" w:sz="4" w:space="0" w:color="FFFFFF"/>
            </w:tcBorders>
          </w:tcPr>
          <w:p w14:paraId="673E66A2" w14:textId="77777777" w:rsidR="00F449AF" w:rsidRPr="008323BB" w:rsidRDefault="00F449AF" w:rsidP="00F449AF">
            <w:pPr>
              <w:spacing w:after="0" w:line="276" w:lineRule="auto"/>
              <w:jc w:val="center"/>
              <w:rPr>
                <w:rFonts w:cstheme="minorHAnsi"/>
                <w:sz w:val="24"/>
                <w:szCs w:val="24"/>
                <w:lang w:val="en-GB"/>
              </w:rPr>
            </w:pPr>
          </w:p>
        </w:tc>
      </w:tr>
    </w:tbl>
    <w:p w14:paraId="4FDA24A3" w14:textId="77777777" w:rsidR="00F13EDB" w:rsidRPr="00F13EDB" w:rsidRDefault="00F13EDB" w:rsidP="00F13EDB">
      <w:pPr>
        <w:pStyle w:val="Lgende"/>
        <w:spacing w:after="0"/>
        <w:jc w:val="center"/>
        <w:rPr>
          <w:sz w:val="6"/>
          <w:lang w:val="en-GB"/>
        </w:rPr>
      </w:pPr>
      <w:bookmarkStart w:id="12" w:name="_Ref98872042"/>
    </w:p>
    <w:p w14:paraId="7A62B8BC" w14:textId="5A9406AC" w:rsidR="00F449AF" w:rsidRPr="00F449AF" w:rsidRDefault="00F449AF" w:rsidP="00F13EDB">
      <w:pPr>
        <w:pStyle w:val="Lgende"/>
        <w:jc w:val="center"/>
        <w:rPr>
          <w:rFonts w:cstheme="minorHAnsi"/>
          <w:sz w:val="24"/>
          <w:szCs w:val="24"/>
          <w:lang w:val="en-GB"/>
        </w:rPr>
      </w:pPr>
      <w:r w:rsidRPr="00F449AF">
        <w:rPr>
          <w:lang w:val="en-GB"/>
        </w:rPr>
        <w:t xml:space="preserve">Table </w:t>
      </w:r>
      <w:r>
        <w:fldChar w:fldCharType="begin"/>
      </w:r>
      <w:r w:rsidRPr="00F449AF">
        <w:rPr>
          <w:lang w:val="en-GB"/>
        </w:rPr>
        <w:instrText xml:space="preserve"> SEQ Table \* ARABIC </w:instrText>
      </w:r>
      <w:r>
        <w:fldChar w:fldCharType="separate"/>
      </w:r>
      <w:r w:rsidR="007E217B">
        <w:rPr>
          <w:noProof/>
          <w:lang w:val="en-GB"/>
        </w:rPr>
        <w:t>3</w:t>
      </w:r>
      <w:r>
        <w:fldChar w:fldCharType="end"/>
      </w:r>
      <w:bookmarkEnd w:id="12"/>
      <w:r w:rsidRPr="00F449AF">
        <w:rPr>
          <w:lang w:val="en-GB"/>
        </w:rPr>
        <w:t xml:space="preserve"> : Specific triglycerides </w:t>
      </w:r>
      <w:r w:rsidR="008323BB">
        <w:rPr>
          <w:lang w:val="en-GB"/>
        </w:rPr>
        <w:t xml:space="preserve">(TG) </w:t>
      </w:r>
      <w:r w:rsidRPr="00F449AF">
        <w:rPr>
          <w:lang w:val="en-GB"/>
        </w:rPr>
        <w:t>detected by direct infusion (left) an</w:t>
      </w:r>
      <w:r>
        <w:rPr>
          <w:lang w:val="en-GB"/>
        </w:rPr>
        <w:t>d LC-MS (right).</w:t>
      </w:r>
    </w:p>
    <w:p w14:paraId="540E6F0E" w14:textId="7B255A5E" w:rsidR="00A61342" w:rsidRDefault="00DE65A4" w:rsidP="00457A2C">
      <w:pPr>
        <w:spacing w:line="276" w:lineRule="auto"/>
        <w:jc w:val="both"/>
        <w:rPr>
          <w:sz w:val="24"/>
          <w:szCs w:val="24"/>
          <w:lang w:val="en-GB"/>
        </w:rPr>
      </w:pPr>
      <w:r>
        <w:rPr>
          <w:rFonts w:cstheme="minorHAnsi"/>
          <w:sz w:val="24"/>
          <w:szCs w:val="24"/>
          <w:lang w:val="en-GB"/>
        </w:rPr>
        <w:t xml:space="preserve">Lipid </w:t>
      </w:r>
      <w:r w:rsidR="00BD6B48" w:rsidRPr="001156CC">
        <w:rPr>
          <w:rFonts w:cstheme="minorHAnsi"/>
          <w:sz w:val="24"/>
          <w:szCs w:val="24"/>
          <w:lang w:val="en-GB"/>
        </w:rPr>
        <w:t>identification was performed using LIPID MAPS</w:t>
      </w:r>
      <w:r w:rsidR="0069768C">
        <w:rPr>
          <w:rFonts w:cstheme="minorHAnsi"/>
          <w:sz w:val="24"/>
          <w:szCs w:val="24"/>
          <w:lang w:val="en-GB"/>
        </w:rPr>
        <w:t xml:space="preserve"> database,</w:t>
      </w:r>
      <w:r w:rsidR="00BD6B48" w:rsidRPr="001156CC">
        <w:rPr>
          <w:rFonts w:cstheme="minorHAnsi"/>
          <w:sz w:val="24"/>
          <w:szCs w:val="24"/>
          <w:lang w:val="en-GB"/>
        </w:rPr>
        <w:t xml:space="preserve"> </w:t>
      </w:r>
      <w:r w:rsidR="00BD6B48" w:rsidRPr="001156CC">
        <w:rPr>
          <w:sz w:val="24"/>
          <w:szCs w:val="24"/>
          <w:lang w:val="en-GB"/>
        </w:rPr>
        <w:t>considering H</w:t>
      </w:r>
      <w:r w:rsidR="00BD6B48" w:rsidRPr="001156CC">
        <w:rPr>
          <w:sz w:val="24"/>
          <w:szCs w:val="24"/>
          <w:vertAlign w:val="superscript"/>
          <w:lang w:val="en-GB"/>
        </w:rPr>
        <w:t>+</w:t>
      </w:r>
      <w:r w:rsidR="00BD6B48" w:rsidRPr="001156CC">
        <w:rPr>
          <w:sz w:val="24"/>
          <w:szCs w:val="24"/>
          <w:lang w:val="en-GB"/>
        </w:rPr>
        <w:t>, Na</w:t>
      </w:r>
      <w:r w:rsidR="00BD6B48" w:rsidRPr="001156CC">
        <w:rPr>
          <w:sz w:val="24"/>
          <w:szCs w:val="24"/>
          <w:vertAlign w:val="superscript"/>
          <w:lang w:val="en-GB"/>
        </w:rPr>
        <w:t>+</w:t>
      </w:r>
      <w:r w:rsidR="00BD6B48" w:rsidRPr="001156CC">
        <w:rPr>
          <w:sz w:val="24"/>
          <w:szCs w:val="24"/>
          <w:lang w:val="en-GB"/>
        </w:rPr>
        <w:t>, K</w:t>
      </w:r>
      <w:r w:rsidR="00BD6B48" w:rsidRPr="001156CC">
        <w:rPr>
          <w:sz w:val="24"/>
          <w:szCs w:val="24"/>
          <w:vertAlign w:val="superscript"/>
          <w:lang w:val="en-GB"/>
        </w:rPr>
        <w:t>+</w:t>
      </w:r>
      <w:r w:rsidR="00BD6B48" w:rsidRPr="001156CC">
        <w:rPr>
          <w:sz w:val="24"/>
          <w:szCs w:val="24"/>
          <w:lang w:val="en-GB"/>
        </w:rPr>
        <w:t xml:space="preserve"> and NH</w:t>
      </w:r>
      <w:r w:rsidR="00BD6B48" w:rsidRPr="001156CC">
        <w:rPr>
          <w:sz w:val="24"/>
          <w:szCs w:val="24"/>
          <w:vertAlign w:val="subscript"/>
          <w:lang w:val="en-GB"/>
        </w:rPr>
        <w:t>4</w:t>
      </w:r>
      <w:r w:rsidR="00BD6B48" w:rsidRPr="001156CC">
        <w:rPr>
          <w:sz w:val="24"/>
          <w:szCs w:val="24"/>
          <w:vertAlign w:val="superscript"/>
          <w:lang w:val="en-GB"/>
        </w:rPr>
        <w:t>+</w:t>
      </w:r>
      <w:r w:rsidR="00BD6B48" w:rsidRPr="001156CC">
        <w:rPr>
          <w:sz w:val="24"/>
          <w:szCs w:val="24"/>
          <w:lang w:val="en-GB"/>
        </w:rPr>
        <w:t xml:space="preserve"> as potential adducts. </w:t>
      </w:r>
      <w:r w:rsidR="00443FE5" w:rsidRPr="00443FE5">
        <w:rPr>
          <w:sz w:val="24"/>
          <w:szCs w:val="24"/>
          <w:lang w:val="en-GB"/>
        </w:rPr>
        <w:t>The unidentified point</w:t>
      </w:r>
      <w:r w:rsidR="00443FE5">
        <w:rPr>
          <w:sz w:val="24"/>
          <w:szCs w:val="24"/>
          <w:lang w:val="en-GB"/>
        </w:rPr>
        <w:t>s</w:t>
      </w:r>
      <w:r w:rsidRPr="001156CC">
        <w:rPr>
          <w:sz w:val="24"/>
          <w:szCs w:val="24"/>
          <w:lang w:val="en-GB"/>
        </w:rPr>
        <w:t xml:space="preserve"> </w:t>
      </w:r>
      <w:r>
        <w:rPr>
          <w:sz w:val="24"/>
          <w:szCs w:val="24"/>
          <w:lang w:val="en-GB"/>
        </w:rPr>
        <w:t xml:space="preserve">in </w:t>
      </w:r>
      <w:r w:rsidR="009C45AB" w:rsidRPr="009C45AB">
        <w:rPr>
          <w:sz w:val="24"/>
          <w:szCs w:val="24"/>
          <w:lang w:val="en-GB"/>
        </w:rPr>
        <w:fldChar w:fldCharType="begin"/>
      </w:r>
      <w:r w:rsidR="009C45AB" w:rsidRPr="009C45AB">
        <w:rPr>
          <w:sz w:val="24"/>
          <w:szCs w:val="24"/>
          <w:lang w:val="en-GB"/>
        </w:rPr>
        <w:instrText xml:space="preserve"> REF _Ref97644268 \h </w:instrText>
      </w:r>
      <w:r w:rsidR="009C45AB">
        <w:rPr>
          <w:sz w:val="24"/>
          <w:szCs w:val="24"/>
          <w:lang w:val="en-GB"/>
        </w:rPr>
        <w:instrText xml:space="preserve"> \* MERGEFORMAT </w:instrText>
      </w:r>
      <w:r w:rsidR="009C45AB" w:rsidRPr="009C45AB">
        <w:rPr>
          <w:sz w:val="24"/>
          <w:szCs w:val="24"/>
          <w:lang w:val="en-GB"/>
        </w:rPr>
      </w:r>
      <w:r w:rsidR="009C45AB" w:rsidRPr="009C45AB">
        <w:rPr>
          <w:sz w:val="24"/>
          <w:szCs w:val="24"/>
          <w:lang w:val="en-GB"/>
        </w:rPr>
        <w:fldChar w:fldCharType="separate"/>
      </w:r>
      <w:r w:rsidR="007E217B" w:rsidRPr="007E217B">
        <w:rPr>
          <w:sz w:val="24"/>
          <w:szCs w:val="24"/>
          <w:lang w:val="en-GB"/>
        </w:rPr>
        <w:t xml:space="preserve">Figure </w:t>
      </w:r>
      <w:r w:rsidR="007E217B" w:rsidRPr="007E217B">
        <w:rPr>
          <w:noProof/>
          <w:sz w:val="24"/>
          <w:szCs w:val="24"/>
          <w:lang w:val="en-GB"/>
        </w:rPr>
        <w:t>4</w:t>
      </w:r>
      <w:r w:rsidR="009C45AB" w:rsidRPr="009C45AB">
        <w:rPr>
          <w:sz w:val="24"/>
          <w:szCs w:val="24"/>
          <w:lang w:val="en-GB"/>
        </w:rPr>
        <w:fldChar w:fldCharType="end"/>
      </w:r>
      <w:r w:rsidR="00BD6B48" w:rsidRPr="009C45AB">
        <w:rPr>
          <w:sz w:val="24"/>
          <w:szCs w:val="24"/>
          <w:lang w:val="en-GB"/>
        </w:rPr>
        <w:t xml:space="preserve">B </w:t>
      </w:r>
      <w:r>
        <w:rPr>
          <w:sz w:val="24"/>
          <w:szCs w:val="24"/>
          <w:lang w:val="en-GB"/>
        </w:rPr>
        <w:t xml:space="preserve">correspond to </w:t>
      </w:r>
      <w:r w:rsidR="005C673A">
        <w:rPr>
          <w:sz w:val="24"/>
          <w:szCs w:val="24"/>
          <w:lang w:val="en-GB"/>
        </w:rPr>
        <w:t xml:space="preserve">masses </w:t>
      </w:r>
      <w:r w:rsidR="00443FE5" w:rsidRPr="00443FE5">
        <w:rPr>
          <w:sz w:val="24"/>
          <w:szCs w:val="24"/>
          <w:lang w:val="en-GB"/>
        </w:rPr>
        <w:t>that do not matc</w:t>
      </w:r>
      <w:r w:rsidR="00443FE5">
        <w:rPr>
          <w:sz w:val="24"/>
          <w:szCs w:val="24"/>
          <w:lang w:val="en-GB"/>
        </w:rPr>
        <w:t xml:space="preserve">h </w:t>
      </w:r>
      <w:r w:rsidR="00BD6B48" w:rsidRPr="001156CC">
        <w:rPr>
          <w:sz w:val="24"/>
          <w:szCs w:val="24"/>
          <w:lang w:val="en-GB"/>
        </w:rPr>
        <w:t>the</w:t>
      </w:r>
      <w:r w:rsidR="00BD6B48">
        <w:rPr>
          <w:sz w:val="24"/>
          <w:szCs w:val="24"/>
          <w:lang w:val="en-GB"/>
        </w:rPr>
        <w:t xml:space="preserve"> lipids present in the</w:t>
      </w:r>
      <w:r w:rsidR="00BD6B48" w:rsidRPr="001156CC">
        <w:rPr>
          <w:sz w:val="24"/>
          <w:szCs w:val="24"/>
          <w:lang w:val="en-GB"/>
        </w:rPr>
        <w:t xml:space="preserve"> database</w:t>
      </w:r>
      <w:r w:rsidR="00BD6B48">
        <w:rPr>
          <w:sz w:val="24"/>
          <w:szCs w:val="24"/>
          <w:lang w:val="en-GB"/>
        </w:rPr>
        <w:t>.</w:t>
      </w:r>
      <w:r w:rsidR="00BD6B48" w:rsidRPr="001156CC">
        <w:rPr>
          <w:sz w:val="24"/>
          <w:szCs w:val="24"/>
          <w:lang w:val="en-GB"/>
        </w:rPr>
        <w:t xml:space="preserve"> </w:t>
      </w:r>
    </w:p>
    <w:p w14:paraId="4D63FAA5" w14:textId="7065575A" w:rsidR="003650C5" w:rsidRPr="00B55E38" w:rsidRDefault="003650C5" w:rsidP="00457A2C">
      <w:pPr>
        <w:spacing w:line="276" w:lineRule="auto"/>
        <w:jc w:val="both"/>
        <w:rPr>
          <w:sz w:val="24"/>
          <w:szCs w:val="24"/>
          <w:lang w:val="en-GB"/>
        </w:rPr>
      </w:pPr>
      <w:r>
        <w:rPr>
          <w:sz w:val="24"/>
          <w:szCs w:val="24"/>
          <w:lang w:val="en-GB"/>
        </w:rPr>
        <w:t xml:space="preserve">According to the results, direct infusion combined with KMD analysis </w:t>
      </w:r>
      <w:r w:rsidR="00443FE5">
        <w:rPr>
          <w:sz w:val="24"/>
          <w:szCs w:val="24"/>
          <w:lang w:val="en-GB"/>
        </w:rPr>
        <w:t xml:space="preserve">can </w:t>
      </w:r>
      <w:r w:rsidR="00773A1E">
        <w:rPr>
          <w:sz w:val="24"/>
          <w:szCs w:val="24"/>
          <w:lang w:val="en-GB"/>
        </w:rPr>
        <w:t xml:space="preserve">detect </w:t>
      </w:r>
      <w:r>
        <w:rPr>
          <w:sz w:val="24"/>
          <w:szCs w:val="24"/>
          <w:lang w:val="en-GB"/>
        </w:rPr>
        <w:t xml:space="preserve">all the different </w:t>
      </w:r>
      <w:r w:rsidR="005B1FC7">
        <w:rPr>
          <w:sz w:val="24"/>
          <w:szCs w:val="24"/>
          <w:lang w:val="en-GB"/>
        </w:rPr>
        <w:t>classes</w:t>
      </w:r>
      <w:r w:rsidR="00443FE5">
        <w:rPr>
          <w:sz w:val="24"/>
          <w:szCs w:val="24"/>
          <w:lang w:val="en-GB"/>
        </w:rPr>
        <w:t xml:space="preserve"> of lipids</w:t>
      </w:r>
      <w:r>
        <w:rPr>
          <w:sz w:val="24"/>
          <w:szCs w:val="24"/>
          <w:lang w:val="en-GB"/>
        </w:rPr>
        <w:t>.</w:t>
      </w:r>
      <w:r w:rsidR="00D2006D">
        <w:rPr>
          <w:sz w:val="24"/>
          <w:szCs w:val="24"/>
          <w:lang w:val="en-GB"/>
        </w:rPr>
        <w:t xml:space="preserve"> </w:t>
      </w:r>
      <w:r w:rsidR="003C7644">
        <w:rPr>
          <w:sz w:val="24"/>
          <w:szCs w:val="24"/>
          <w:lang w:val="en-GB"/>
        </w:rPr>
        <w:t>As d</w:t>
      </w:r>
      <w:r>
        <w:rPr>
          <w:sz w:val="24"/>
          <w:szCs w:val="24"/>
          <w:lang w:val="en-GB"/>
        </w:rPr>
        <w:t xml:space="preserve">irect infusion </w:t>
      </w:r>
      <w:r w:rsidR="003C7644">
        <w:rPr>
          <w:sz w:val="24"/>
          <w:szCs w:val="24"/>
          <w:lang w:val="en-GB"/>
        </w:rPr>
        <w:t xml:space="preserve">is </w:t>
      </w:r>
      <w:r>
        <w:rPr>
          <w:sz w:val="24"/>
          <w:szCs w:val="24"/>
          <w:lang w:val="en-GB"/>
        </w:rPr>
        <w:t>very fast</w:t>
      </w:r>
      <w:r w:rsidR="005C1020">
        <w:rPr>
          <w:sz w:val="24"/>
          <w:szCs w:val="24"/>
          <w:lang w:val="en-GB"/>
        </w:rPr>
        <w:t xml:space="preserve"> compared to LC-MS</w:t>
      </w:r>
      <w:r>
        <w:rPr>
          <w:sz w:val="24"/>
          <w:szCs w:val="24"/>
          <w:lang w:val="en-GB"/>
        </w:rPr>
        <w:t xml:space="preserve">, it </w:t>
      </w:r>
      <w:r w:rsidR="005C1020">
        <w:rPr>
          <w:sz w:val="24"/>
          <w:szCs w:val="24"/>
          <w:lang w:val="en-GB"/>
        </w:rPr>
        <w:t xml:space="preserve">appears </w:t>
      </w:r>
      <w:r w:rsidR="003C7644">
        <w:rPr>
          <w:sz w:val="24"/>
          <w:szCs w:val="24"/>
          <w:lang w:val="en-GB"/>
        </w:rPr>
        <w:t>to be</w:t>
      </w:r>
      <w:r w:rsidR="005C1020">
        <w:rPr>
          <w:sz w:val="24"/>
          <w:szCs w:val="24"/>
          <w:lang w:val="en-GB"/>
        </w:rPr>
        <w:t xml:space="preserve"> a powerful tool </w:t>
      </w:r>
      <w:r>
        <w:rPr>
          <w:sz w:val="24"/>
          <w:szCs w:val="24"/>
          <w:lang w:val="en-GB"/>
        </w:rPr>
        <w:t xml:space="preserve">for rapid profiling and high throughput screening. LC-MS which allows to </w:t>
      </w:r>
      <w:r w:rsidR="00773A1E">
        <w:rPr>
          <w:sz w:val="24"/>
          <w:szCs w:val="24"/>
          <w:lang w:val="en-GB"/>
        </w:rPr>
        <w:t xml:space="preserve">highlight the presence of </w:t>
      </w:r>
      <w:r>
        <w:rPr>
          <w:sz w:val="24"/>
          <w:szCs w:val="24"/>
          <w:lang w:val="en-GB"/>
        </w:rPr>
        <w:t>lipids of lower abundance will be more suitable for targeted analysis.</w:t>
      </w:r>
    </w:p>
    <w:p w14:paraId="0411ADC4" w14:textId="50D118CB" w:rsidR="00A61342" w:rsidRDefault="00A61342" w:rsidP="00A61342">
      <w:pPr>
        <w:spacing w:after="0"/>
        <w:jc w:val="both"/>
        <w:rPr>
          <w:rFonts w:cstheme="minorHAnsi"/>
          <w:b/>
          <w:i/>
          <w:sz w:val="24"/>
          <w:szCs w:val="24"/>
          <w:lang w:val="en-GB"/>
        </w:rPr>
      </w:pPr>
      <w:r w:rsidRPr="00A61342">
        <w:rPr>
          <w:rFonts w:cstheme="minorHAnsi"/>
          <w:b/>
          <w:i/>
          <w:sz w:val="24"/>
          <w:szCs w:val="24"/>
          <w:lang w:val="en-GB"/>
        </w:rPr>
        <w:t>Cancer cell lines lipid extracts comparison using differential Kendrick plot analysis</w:t>
      </w:r>
    </w:p>
    <w:p w14:paraId="2F15B824" w14:textId="2D2A7FBF" w:rsidR="00BD6B48" w:rsidRPr="006A1BFB" w:rsidRDefault="00BD6B48" w:rsidP="00457A2C">
      <w:pPr>
        <w:spacing w:line="276" w:lineRule="auto"/>
        <w:jc w:val="both"/>
        <w:rPr>
          <w:sz w:val="24"/>
          <w:szCs w:val="24"/>
          <w:lang w:val="en-GB"/>
        </w:rPr>
      </w:pPr>
      <w:r w:rsidRPr="002D540E">
        <w:rPr>
          <w:sz w:val="24"/>
          <w:szCs w:val="24"/>
          <w:lang w:val="en-GB"/>
        </w:rPr>
        <w:t xml:space="preserve">Direct infusion has been </w:t>
      </w:r>
      <w:r w:rsidR="00AF67A9">
        <w:rPr>
          <w:sz w:val="24"/>
          <w:szCs w:val="24"/>
          <w:lang w:val="en-GB"/>
        </w:rPr>
        <w:t xml:space="preserve">demonstrated </w:t>
      </w:r>
      <w:r w:rsidR="003C7644">
        <w:rPr>
          <w:sz w:val="24"/>
          <w:szCs w:val="24"/>
          <w:lang w:val="en-GB"/>
        </w:rPr>
        <w:t>to be</w:t>
      </w:r>
      <w:r w:rsidR="00AF67A9">
        <w:rPr>
          <w:sz w:val="24"/>
          <w:szCs w:val="24"/>
          <w:lang w:val="en-GB"/>
        </w:rPr>
        <w:t xml:space="preserve"> a credible challenger to classical </w:t>
      </w:r>
      <w:r w:rsidRPr="002D540E">
        <w:rPr>
          <w:sz w:val="24"/>
          <w:szCs w:val="24"/>
          <w:lang w:val="en-GB"/>
        </w:rPr>
        <w:t xml:space="preserve">LC-MS </w:t>
      </w:r>
      <w:r w:rsidR="00AF67A9">
        <w:rPr>
          <w:sz w:val="24"/>
          <w:szCs w:val="24"/>
          <w:lang w:val="en-GB"/>
        </w:rPr>
        <w:t>for</w:t>
      </w:r>
      <w:r w:rsidRPr="002D540E">
        <w:rPr>
          <w:sz w:val="24"/>
          <w:szCs w:val="24"/>
          <w:lang w:val="en-GB"/>
        </w:rPr>
        <w:t xml:space="preserve"> </w:t>
      </w:r>
      <w:r w:rsidR="00457A2C">
        <w:rPr>
          <w:sz w:val="24"/>
          <w:szCs w:val="24"/>
          <w:lang w:val="en-GB"/>
        </w:rPr>
        <w:t xml:space="preserve">qualitative </w:t>
      </w:r>
      <w:r>
        <w:rPr>
          <w:sz w:val="24"/>
          <w:szCs w:val="24"/>
          <w:lang w:val="en-GB"/>
        </w:rPr>
        <w:t xml:space="preserve">lipid </w:t>
      </w:r>
      <w:r w:rsidRPr="002D540E">
        <w:rPr>
          <w:sz w:val="24"/>
          <w:szCs w:val="24"/>
          <w:lang w:val="en-GB"/>
        </w:rPr>
        <w:t xml:space="preserve">profiling. </w:t>
      </w:r>
      <w:r w:rsidR="00D334F8">
        <w:rPr>
          <w:sz w:val="24"/>
          <w:szCs w:val="24"/>
          <w:lang w:val="en-GB"/>
        </w:rPr>
        <w:t>To illustrate this</w:t>
      </w:r>
      <w:r w:rsidR="00241743">
        <w:rPr>
          <w:sz w:val="24"/>
          <w:szCs w:val="24"/>
          <w:lang w:val="en-GB"/>
        </w:rPr>
        <w:t xml:space="preserve">, the </w:t>
      </w:r>
      <w:r w:rsidR="00D334F8">
        <w:rPr>
          <w:sz w:val="24"/>
          <w:szCs w:val="24"/>
          <w:lang w:val="en-GB"/>
        </w:rPr>
        <w:t>method has been applied t</w:t>
      </w:r>
      <w:r w:rsidRPr="002D540E">
        <w:rPr>
          <w:sz w:val="24"/>
          <w:szCs w:val="24"/>
          <w:lang w:val="en-GB"/>
        </w:rPr>
        <w:t xml:space="preserve">o a real </w:t>
      </w:r>
      <w:r w:rsidR="00457A2C">
        <w:rPr>
          <w:sz w:val="24"/>
          <w:szCs w:val="24"/>
          <w:lang w:val="en-GB"/>
        </w:rPr>
        <w:t xml:space="preserve">case: </w:t>
      </w:r>
      <w:r w:rsidR="00D334F8">
        <w:rPr>
          <w:sz w:val="24"/>
          <w:szCs w:val="24"/>
          <w:lang w:val="en-GB"/>
        </w:rPr>
        <w:t xml:space="preserve">the </w:t>
      </w:r>
      <w:r w:rsidR="00D334F8" w:rsidRPr="009E6087">
        <w:rPr>
          <w:sz w:val="24"/>
          <w:szCs w:val="24"/>
          <w:lang w:val="en-GB"/>
        </w:rPr>
        <w:t xml:space="preserve">comparison of </w:t>
      </w:r>
      <w:r w:rsidR="00457A2C" w:rsidRPr="009E6087">
        <w:rPr>
          <w:sz w:val="24"/>
          <w:szCs w:val="24"/>
          <w:lang w:val="en-GB"/>
        </w:rPr>
        <w:t xml:space="preserve">the </w:t>
      </w:r>
      <w:r w:rsidR="00D334F8" w:rsidRPr="009E6087">
        <w:rPr>
          <w:sz w:val="24"/>
          <w:szCs w:val="24"/>
          <w:lang w:val="en-GB"/>
        </w:rPr>
        <w:t>lipid content of</w:t>
      </w:r>
      <w:r w:rsidRPr="009E6087">
        <w:rPr>
          <w:sz w:val="24"/>
          <w:szCs w:val="24"/>
          <w:lang w:val="en-GB"/>
        </w:rPr>
        <w:t xml:space="preserve"> </w:t>
      </w:r>
      <w:r w:rsidRPr="009E6087">
        <w:rPr>
          <w:rFonts w:cstheme="minorHAnsi"/>
          <w:sz w:val="24"/>
          <w:szCs w:val="24"/>
          <w:lang w:val="en-GB"/>
        </w:rPr>
        <w:t>prostate cancer cell line</w:t>
      </w:r>
      <w:r w:rsidR="00241743" w:rsidRPr="009E6087">
        <w:rPr>
          <w:rFonts w:cstheme="minorHAnsi"/>
          <w:sz w:val="24"/>
          <w:szCs w:val="24"/>
          <w:lang w:val="en-GB"/>
        </w:rPr>
        <w:t>s</w:t>
      </w:r>
      <w:r w:rsidRPr="009E6087">
        <w:rPr>
          <w:rFonts w:cstheme="minorHAnsi"/>
          <w:sz w:val="24"/>
          <w:szCs w:val="24"/>
          <w:lang w:val="en-GB"/>
        </w:rPr>
        <w:t xml:space="preserve"> and</w:t>
      </w:r>
      <w:r w:rsidR="00241743" w:rsidRPr="009E6087">
        <w:rPr>
          <w:rFonts w:cstheme="minorHAnsi"/>
          <w:sz w:val="24"/>
          <w:szCs w:val="24"/>
          <w:lang w:val="en-GB"/>
        </w:rPr>
        <w:t xml:space="preserve"> the same cells </w:t>
      </w:r>
      <w:r w:rsidRPr="009E6087">
        <w:rPr>
          <w:rFonts w:cstheme="minorHAnsi"/>
          <w:sz w:val="24"/>
          <w:szCs w:val="24"/>
          <w:lang w:val="en-GB"/>
        </w:rPr>
        <w:t xml:space="preserve">treated with a DGAT2 inhibitor. DGAT2 enzymes are involved in triglycerides synthesis which </w:t>
      </w:r>
      <w:r w:rsidR="007943E5" w:rsidRPr="009E6087">
        <w:rPr>
          <w:rFonts w:cstheme="minorHAnsi"/>
          <w:sz w:val="24"/>
          <w:szCs w:val="24"/>
          <w:lang w:val="en-GB"/>
        </w:rPr>
        <w:t>in turn are</w:t>
      </w:r>
      <w:r w:rsidRPr="009E6087">
        <w:rPr>
          <w:rFonts w:cstheme="minorHAnsi"/>
          <w:sz w:val="24"/>
          <w:szCs w:val="24"/>
          <w:lang w:val="en-GB"/>
        </w:rPr>
        <w:t xml:space="preserve"> transformed in</w:t>
      </w:r>
      <w:r w:rsidR="001D112C" w:rsidRPr="009E6087">
        <w:rPr>
          <w:rFonts w:cstheme="minorHAnsi"/>
          <w:sz w:val="24"/>
          <w:szCs w:val="24"/>
          <w:lang w:val="en-GB"/>
        </w:rPr>
        <w:t>to</w:t>
      </w:r>
      <w:r w:rsidRPr="009E6087">
        <w:rPr>
          <w:rFonts w:cstheme="minorHAnsi"/>
          <w:sz w:val="24"/>
          <w:szCs w:val="24"/>
          <w:lang w:val="en-GB"/>
        </w:rPr>
        <w:t xml:space="preserve"> diglycerides </w:t>
      </w:r>
      <w:r w:rsidR="00EE7A21" w:rsidRPr="009E6087">
        <w:rPr>
          <w:rFonts w:cstheme="minorHAnsi"/>
          <w:sz w:val="24"/>
          <w:szCs w:val="24"/>
          <w:lang w:val="en-GB"/>
        </w:rPr>
        <w:t xml:space="preserve">under </w:t>
      </w:r>
      <w:r w:rsidRPr="009E6087">
        <w:rPr>
          <w:rFonts w:cstheme="minorHAnsi"/>
          <w:sz w:val="24"/>
          <w:szCs w:val="24"/>
          <w:lang w:val="en-GB"/>
        </w:rPr>
        <w:t>the action of the adipose-tissue triglyceride lipase (</w:t>
      </w:r>
      <w:r w:rsidR="009C45AB" w:rsidRPr="009E6087">
        <w:rPr>
          <w:rFonts w:cstheme="minorHAnsi"/>
          <w:sz w:val="24"/>
          <w:szCs w:val="24"/>
          <w:lang w:val="en-GB"/>
        </w:rPr>
        <w:fldChar w:fldCharType="begin"/>
      </w:r>
      <w:r w:rsidR="009C45AB" w:rsidRPr="009E6087">
        <w:rPr>
          <w:rFonts w:cstheme="minorHAnsi"/>
          <w:sz w:val="24"/>
          <w:szCs w:val="24"/>
          <w:lang w:val="en-GB"/>
        </w:rPr>
        <w:instrText xml:space="preserve"> REF _Ref96440017 \h  \* MERGEFORMAT </w:instrText>
      </w:r>
      <w:r w:rsidR="009C45AB" w:rsidRPr="009E6087">
        <w:rPr>
          <w:rFonts w:cstheme="minorHAnsi"/>
          <w:sz w:val="24"/>
          <w:szCs w:val="24"/>
          <w:lang w:val="en-GB"/>
        </w:rPr>
      </w:r>
      <w:r w:rsidR="009C45AB" w:rsidRPr="009E6087">
        <w:rPr>
          <w:rFonts w:cstheme="minorHAnsi"/>
          <w:sz w:val="24"/>
          <w:szCs w:val="24"/>
          <w:lang w:val="en-GB"/>
        </w:rPr>
        <w:fldChar w:fldCharType="separate"/>
      </w:r>
      <w:r w:rsidR="007E217B" w:rsidRPr="007E217B">
        <w:rPr>
          <w:sz w:val="24"/>
          <w:szCs w:val="24"/>
          <w:lang w:val="en-GB"/>
        </w:rPr>
        <w:t xml:space="preserve">Figure </w:t>
      </w:r>
      <w:r w:rsidR="007E217B" w:rsidRPr="007E217B">
        <w:rPr>
          <w:noProof/>
          <w:sz w:val="24"/>
          <w:szCs w:val="24"/>
          <w:lang w:val="en-GB"/>
        </w:rPr>
        <w:t>5</w:t>
      </w:r>
      <w:r w:rsidR="009C45AB" w:rsidRPr="009E6087">
        <w:rPr>
          <w:rFonts w:cstheme="minorHAnsi"/>
          <w:sz w:val="24"/>
          <w:szCs w:val="24"/>
          <w:lang w:val="en-GB"/>
        </w:rPr>
        <w:fldChar w:fldCharType="end"/>
      </w:r>
      <w:r w:rsidRPr="009E6087">
        <w:rPr>
          <w:rFonts w:cstheme="minorHAnsi"/>
          <w:sz w:val="24"/>
          <w:szCs w:val="24"/>
          <w:lang w:val="en-GB"/>
        </w:rPr>
        <w:t>)</w:t>
      </w:r>
      <w:r w:rsidRPr="009E6087">
        <w:rPr>
          <w:rFonts w:cstheme="minorHAnsi"/>
          <w:sz w:val="24"/>
          <w:szCs w:val="24"/>
          <w:lang w:val="en-GB"/>
        </w:rPr>
        <w:fldChar w:fldCharType="begin" w:fldLock="1"/>
      </w:r>
      <w:r w:rsidR="00FD22D8">
        <w:rPr>
          <w:rFonts w:cstheme="minorHAnsi"/>
          <w:sz w:val="24"/>
          <w:szCs w:val="24"/>
          <w:lang w:val="en-GB"/>
        </w:rPr>
        <w:instrText>ADDIN CSL_CITATION { "citationItems" : [ { "id" : "ITEM-1", "itemData" : { "DOI" : "10.1194/jlr.R800018-JLR200", "ISSN" : "00222275", "PMID" : "18757836", "abstract" : "Triacylglycerols (triglycerides) (TGs) are the major storage molecules of metabolic energy and FAs in most living organisms. Excessive accumulation of TGs, however, is associated with human diseases, such as obesity, diabetes mellitus, and steatohepatitis. The final and the only committed step in the biosynthesis of TGs is catalyzed by acyl-CoA:diacylglycerol acyltransferase (DGAT) enzymes. The genes encoding two DGAT enzymes, DGAT1 and DGAT2, were identified in the past decade, and the use of molecular tools, including mice deficient in either enzyme, has shed light on their functions. Although DGAT enzymes are involved in TG synthesis, they have distinct protein sequences and differ in their biochemical, cellular, and physiological functions. Both enzymes may be useful as therapeutic targets for diseases. Here we review the current knowledge of DGAT enzymes, focusing on new advances since the cloning of their genes, including possible roles in human health and diseases. Copyright \u00a9 2008 by the American Society for Biochemistry and Molecular Biology, Inc.", "author" : [ { "dropping-particle" : "", "family" : "Yen", "given" : "Chi Liang Eric", "non-dropping-particle" : "", "parse-names" : false, "suffix" : "" }, { "dropping-particle" : "", "family" : "Stone", "given" : "Scot J.", "non-dropping-particle" : "", "parse-names" : false, "suffix" : "" }, { "dropping-particle" : "", "family" : "Koliwad", "given" : "Suneil", "non-dropping-particle" : "", "parse-names" : false, "suffix" : "" }, { "dropping-particle" : "", "family" : "Harris", "given" : "Charles", "non-dropping-particle" : "", "parse-names" : false, "suffix" : "" }, { "dropping-particle" : "V.", "family" : "Farese", "given" : "Robert", "non-dropping-particle" : "", "parse-names" : false, "suffix" : "" } ], "container-title" : "Journal of Lipid Research", "id" : "ITEM-1", "issue" : "11", "issued" : { "date-parts" : [ [ "2008" ] ] }, "page" : "2283-2301", "title" : "DGAT enzymes and triacylglycerol biosynthesis", "type" : "article-journal", "volume" : "49" }, "uris" : [ "http://www.mendeley.com/documents/?uuid=e3e26c97-8d20-48b1-ba9d-94058eada63d" ] } ], "mendeley" : { "formattedCitation" : "&lt;sup&gt;52&lt;/sup&gt;", "plainTextFormattedCitation" : "52", "previouslyFormattedCitation" : "&lt;sup&gt;51&lt;/sup&gt;" }, "properties" : { "noteIndex" : 0 }, "schema" : "https://github.com/citation-style-language/schema/raw/master/csl-citation.json" }</w:instrText>
      </w:r>
      <w:r w:rsidRPr="009E6087">
        <w:rPr>
          <w:rFonts w:cstheme="minorHAnsi"/>
          <w:sz w:val="24"/>
          <w:szCs w:val="24"/>
          <w:lang w:val="en-GB"/>
        </w:rPr>
        <w:fldChar w:fldCharType="separate"/>
      </w:r>
      <w:r w:rsidR="00FD22D8" w:rsidRPr="00FD22D8">
        <w:rPr>
          <w:rFonts w:cstheme="minorHAnsi"/>
          <w:noProof/>
          <w:sz w:val="24"/>
          <w:szCs w:val="24"/>
          <w:vertAlign w:val="superscript"/>
          <w:lang w:val="en-GB"/>
        </w:rPr>
        <w:t>52</w:t>
      </w:r>
      <w:r w:rsidRPr="009E6087">
        <w:rPr>
          <w:rFonts w:cstheme="minorHAnsi"/>
          <w:sz w:val="24"/>
          <w:szCs w:val="24"/>
          <w:lang w:val="en-GB"/>
        </w:rPr>
        <w:fldChar w:fldCharType="end"/>
      </w:r>
      <w:r w:rsidRPr="009E6087">
        <w:rPr>
          <w:rFonts w:cstheme="minorHAnsi"/>
          <w:sz w:val="24"/>
          <w:szCs w:val="24"/>
          <w:lang w:val="en-GB"/>
        </w:rPr>
        <w:t xml:space="preserve">. </w:t>
      </w:r>
      <w:r w:rsidR="00241743" w:rsidRPr="009E6087">
        <w:rPr>
          <w:rFonts w:cstheme="minorHAnsi"/>
          <w:sz w:val="24"/>
          <w:szCs w:val="24"/>
          <w:lang w:val="en-GB"/>
        </w:rPr>
        <w:t>The introduction of a</w:t>
      </w:r>
      <w:r w:rsidRPr="009E6087">
        <w:rPr>
          <w:rFonts w:cstheme="minorHAnsi"/>
          <w:sz w:val="24"/>
          <w:szCs w:val="24"/>
          <w:lang w:val="en-GB"/>
        </w:rPr>
        <w:t xml:space="preserve">n inhibitor of the DGAT2 enzyme </w:t>
      </w:r>
      <w:r w:rsidR="00241743" w:rsidRPr="009E6087">
        <w:rPr>
          <w:rFonts w:cstheme="minorHAnsi"/>
          <w:sz w:val="24"/>
          <w:szCs w:val="24"/>
          <w:lang w:val="en-GB"/>
        </w:rPr>
        <w:t xml:space="preserve">is expected to </w:t>
      </w:r>
      <w:r w:rsidR="00457A2C" w:rsidRPr="009E6087">
        <w:rPr>
          <w:rFonts w:cstheme="minorHAnsi"/>
          <w:sz w:val="24"/>
          <w:szCs w:val="24"/>
          <w:lang w:val="en-GB"/>
        </w:rPr>
        <w:t xml:space="preserve">strongly </w:t>
      </w:r>
      <w:r w:rsidRPr="009E6087">
        <w:rPr>
          <w:rFonts w:cstheme="minorHAnsi"/>
          <w:sz w:val="24"/>
          <w:szCs w:val="24"/>
          <w:lang w:val="en-GB"/>
        </w:rPr>
        <w:t>affect the relative abundance of triglycerides and diglycerides lipids.</w:t>
      </w:r>
      <w:r w:rsidR="004228E6" w:rsidRPr="009E6087">
        <w:rPr>
          <w:rFonts w:cstheme="minorHAnsi"/>
          <w:sz w:val="24"/>
          <w:szCs w:val="24"/>
          <w:lang w:val="en-GB"/>
        </w:rPr>
        <w:t xml:space="preserve"> In this case, an on/off detection of the concerned lipids families is expected</w:t>
      </w:r>
      <w:r w:rsidR="009E6087" w:rsidRPr="009E6087">
        <w:rPr>
          <w:rFonts w:cstheme="minorHAnsi"/>
          <w:sz w:val="24"/>
          <w:szCs w:val="24"/>
          <w:lang w:val="en-GB"/>
        </w:rPr>
        <w:t>.</w:t>
      </w:r>
    </w:p>
    <w:p w14:paraId="6F4618CA" w14:textId="7F4D3C52" w:rsidR="00BD6B48" w:rsidRPr="006A1BFB" w:rsidRDefault="00D11367" w:rsidP="008B7771">
      <w:pPr>
        <w:spacing w:after="0"/>
        <w:jc w:val="center"/>
        <w:rPr>
          <w:sz w:val="24"/>
          <w:szCs w:val="24"/>
          <w:lang w:val="en-GB"/>
        </w:rPr>
      </w:pPr>
      <w:r w:rsidRPr="0009381A">
        <w:rPr>
          <w:noProof/>
          <w:sz w:val="24"/>
          <w:szCs w:val="24"/>
          <w:lang w:eastAsia="fr-BE"/>
        </w:rPr>
        <w:lastRenderedPageBreak/>
        <w:drawing>
          <wp:inline distT="0" distB="0" distL="0" distR="0" wp14:anchorId="373D0DD5" wp14:editId="23BCDC6C">
            <wp:extent cx="3158949" cy="2597785"/>
            <wp:effectExtent l="0" t="0" r="381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65673" cy="2603315"/>
                    </a:xfrm>
                    <a:prstGeom prst="rect">
                      <a:avLst/>
                    </a:prstGeom>
                    <a:noFill/>
                  </pic:spPr>
                </pic:pic>
              </a:graphicData>
            </a:graphic>
          </wp:inline>
        </w:drawing>
      </w:r>
    </w:p>
    <w:p w14:paraId="6F31E3CF" w14:textId="2EB79A56" w:rsidR="00BD6B48" w:rsidRPr="006A1BFB" w:rsidRDefault="00BD6B48" w:rsidP="00BD6B48">
      <w:pPr>
        <w:pStyle w:val="Lgende"/>
        <w:jc w:val="both"/>
        <w:rPr>
          <w:lang w:val="en-GB"/>
        </w:rPr>
      </w:pPr>
      <w:bookmarkStart w:id="13" w:name="_Ref96440017"/>
      <w:r w:rsidRPr="001156CC">
        <w:rPr>
          <w:lang w:val="en-GB"/>
        </w:rPr>
        <w:t xml:space="preserve">Figure </w:t>
      </w:r>
      <w:r>
        <w:fldChar w:fldCharType="begin"/>
      </w:r>
      <w:r w:rsidRPr="001156CC">
        <w:rPr>
          <w:lang w:val="en-GB"/>
        </w:rPr>
        <w:instrText xml:space="preserve"> SEQ Figure \* ARABIC </w:instrText>
      </w:r>
      <w:r>
        <w:fldChar w:fldCharType="separate"/>
      </w:r>
      <w:r w:rsidR="007E217B">
        <w:rPr>
          <w:noProof/>
          <w:lang w:val="en-GB"/>
        </w:rPr>
        <w:t>5</w:t>
      </w:r>
      <w:r>
        <w:fldChar w:fldCharType="end"/>
      </w:r>
      <w:bookmarkEnd w:id="13"/>
      <w:r w:rsidRPr="006A1BFB">
        <w:rPr>
          <w:lang w:val="en-GB"/>
        </w:rPr>
        <w:t> : Intracellular role of DGAT2. DGAT2 is an enzyme involved in the triglycerides synthesis and which are themselves transformed in diglycerides with the action of the adipose-tissue triglyceride lipase</w:t>
      </w:r>
      <w:r w:rsidRPr="006A1BFB">
        <w:rPr>
          <w:lang w:val="en-GB"/>
        </w:rPr>
        <w:fldChar w:fldCharType="begin" w:fldLock="1"/>
      </w:r>
      <w:r w:rsidR="00FD22D8">
        <w:rPr>
          <w:lang w:val="en-GB"/>
        </w:rPr>
        <w:instrText>ADDIN CSL_CITATION { "citationItems" : [ { "id" : "ITEM-1", "itemData" : { "DOI" : "10.1194/jlr.R800018-JLR200", "ISSN" : "00222275", "PMID" : "18757836", "abstract" : "Triacylglycerols (triglycerides) (TGs) are the major storage molecules of metabolic energy and FAs in most living organisms. Excessive accumulation of TGs, however, is associated with human diseases, such as obesity, diabetes mellitus, and steatohepatitis. The final and the only committed step in the biosynthesis of TGs is catalyzed by acyl-CoA:diacylglycerol acyltransferase (DGAT) enzymes. The genes encoding two DGAT enzymes, DGAT1 and DGAT2, were identified in the past decade, and the use of molecular tools, including mice deficient in either enzyme, has shed light on their functions. Although DGAT enzymes are involved in TG synthesis, they have distinct protein sequences and differ in their biochemical, cellular, and physiological functions. Both enzymes may be useful as therapeutic targets for diseases. Here we review the current knowledge of DGAT enzymes, focusing on new advances since the cloning of their genes, including possible roles in human health and diseases. Copyright \u00a9 2008 by the American Society for Biochemistry and Molecular Biology, Inc.", "author" : [ { "dropping-particle" : "", "family" : "Yen", "given" : "Chi Liang Eric", "non-dropping-particle" : "", "parse-names" : false, "suffix" : "" }, { "dropping-particle" : "", "family" : "Stone", "given" : "Scot J.", "non-dropping-particle" : "", "parse-names" : false, "suffix" : "" }, { "dropping-particle" : "", "family" : "Koliwad", "given" : "Suneil", "non-dropping-particle" : "", "parse-names" : false, "suffix" : "" }, { "dropping-particle" : "", "family" : "Harris", "given" : "Charles", "non-dropping-particle" : "", "parse-names" : false, "suffix" : "" }, { "dropping-particle" : "V.", "family" : "Farese", "given" : "Robert", "non-dropping-particle" : "", "parse-names" : false, "suffix" : "" } ], "container-title" : "Journal of Lipid Research", "id" : "ITEM-1", "issue" : "11", "issued" : { "date-parts" : [ [ "2008" ] ] }, "page" : "2283-2301", "title" : "DGAT enzymes and triacylglycerol biosynthesis", "type" : "article-journal", "volume" : "49" }, "uris" : [ "http://www.mendeley.com/documents/?uuid=e3e26c97-8d20-48b1-ba9d-94058eada63d" ] } ], "mendeley" : { "formattedCitation" : "&lt;sup&gt;52&lt;/sup&gt;", "plainTextFormattedCitation" : "52", "previouslyFormattedCitation" : "&lt;sup&gt;51&lt;/sup&gt;" }, "properties" : { "noteIndex" : 0 }, "schema" : "https://github.com/citation-style-language/schema/raw/master/csl-citation.json" }</w:instrText>
      </w:r>
      <w:r w:rsidRPr="006A1BFB">
        <w:rPr>
          <w:lang w:val="en-GB"/>
        </w:rPr>
        <w:fldChar w:fldCharType="separate"/>
      </w:r>
      <w:r w:rsidR="00FD22D8" w:rsidRPr="00FD22D8">
        <w:rPr>
          <w:i w:val="0"/>
          <w:noProof/>
          <w:vertAlign w:val="superscript"/>
          <w:lang w:val="en-GB"/>
        </w:rPr>
        <w:t>52</w:t>
      </w:r>
      <w:r w:rsidRPr="006A1BFB">
        <w:rPr>
          <w:lang w:val="en-GB"/>
        </w:rPr>
        <w:fldChar w:fldCharType="end"/>
      </w:r>
      <w:r w:rsidRPr="006A1BFB">
        <w:rPr>
          <w:lang w:val="en-GB"/>
        </w:rPr>
        <w:t>.</w:t>
      </w:r>
    </w:p>
    <w:p w14:paraId="67FD61BA" w14:textId="6938263C" w:rsidR="00BD6B48" w:rsidRPr="00DA485D" w:rsidRDefault="00BD6B48" w:rsidP="00DA485D">
      <w:pPr>
        <w:spacing w:line="276" w:lineRule="auto"/>
        <w:rPr>
          <w:sz w:val="24"/>
          <w:szCs w:val="24"/>
          <w:lang w:val="en-GB"/>
        </w:rPr>
      </w:pPr>
      <w:r w:rsidRPr="00990F2B">
        <w:rPr>
          <w:sz w:val="24"/>
          <w:szCs w:val="24"/>
          <w:lang w:val="en-GB"/>
        </w:rPr>
        <w:t>The comparison of the Kendrick plot</w:t>
      </w:r>
      <w:r w:rsidR="00241743" w:rsidRPr="00990F2B">
        <w:rPr>
          <w:sz w:val="24"/>
          <w:szCs w:val="24"/>
          <w:lang w:val="en-GB"/>
        </w:rPr>
        <w:t>s</w:t>
      </w:r>
      <w:r w:rsidRPr="00990F2B">
        <w:rPr>
          <w:sz w:val="24"/>
          <w:szCs w:val="24"/>
          <w:lang w:val="en-GB"/>
        </w:rPr>
        <w:t xml:space="preserve"> from the control sample and the </w:t>
      </w:r>
      <w:r w:rsidR="00241743" w:rsidRPr="00990F2B">
        <w:rPr>
          <w:sz w:val="24"/>
          <w:szCs w:val="24"/>
          <w:lang w:val="en-GB"/>
        </w:rPr>
        <w:t xml:space="preserve">treated </w:t>
      </w:r>
      <w:r w:rsidRPr="00990F2B">
        <w:rPr>
          <w:sz w:val="24"/>
          <w:szCs w:val="24"/>
          <w:lang w:val="en-GB"/>
        </w:rPr>
        <w:t xml:space="preserve">sample is shown </w:t>
      </w:r>
      <w:r w:rsidR="00990F2B" w:rsidRPr="00DA485D">
        <w:rPr>
          <w:sz w:val="24"/>
          <w:szCs w:val="24"/>
          <w:lang w:val="en-GB"/>
        </w:rPr>
        <w:t xml:space="preserve">in </w:t>
      </w:r>
      <w:r w:rsidR="009C45AB" w:rsidRPr="00DA485D">
        <w:rPr>
          <w:sz w:val="24"/>
          <w:szCs w:val="24"/>
          <w:lang w:val="en-GB"/>
        </w:rPr>
        <w:fldChar w:fldCharType="begin"/>
      </w:r>
      <w:r w:rsidR="009C45AB" w:rsidRPr="00DA485D">
        <w:rPr>
          <w:sz w:val="24"/>
          <w:szCs w:val="24"/>
          <w:lang w:val="en-GB"/>
        </w:rPr>
        <w:instrText xml:space="preserve"> REF _Ref95407487 \h  \* MERGEFORMAT </w:instrText>
      </w:r>
      <w:r w:rsidR="009C45AB" w:rsidRPr="00DA485D">
        <w:rPr>
          <w:sz w:val="24"/>
          <w:szCs w:val="24"/>
          <w:lang w:val="en-GB"/>
        </w:rPr>
      </w:r>
      <w:r w:rsidR="009C45AB" w:rsidRPr="00DA485D">
        <w:rPr>
          <w:sz w:val="24"/>
          <w:szCs w:val="24"/>
          <w:lang w:val="en-GB"/>
        </w:rPr>
        <w:fldChar w:fldCharType="separate"/>
      </w:r>
      <w:r w:rsidR="007E217B" w:rsidRPr="00DA485D">
        <w:rPr>
          <w:noProof/>
          <w:sz w:val="24"/>
          <w:szCs w:val="24"/>
          <w:lang w:val="en-GB"/>
        </w:rPr>
        <w:t>Figure 6</w:t>
      </w:r>
      <w:r w:rsidR="009C45AB" w:rsidRPr="00DA485D">
        <w:rPr>
          <w:sz w:val="24"/>
          <w:szCs w:val="24"/>
          <w:lang w:val="en-GB"/>
        </w:rPr>
        <w:fldChar w:fldCharType="end"/>
      </w:r>
      <w:r w:rsidRPr="00DA485D">
        <w:rPr>
          <w:sz w:val="24"/>
          <w:szCs w:val="24"/>
          <w:lang w:val="en-GB"/>
        </w:rPr>
        <w:t>.</w:t>
      </w:r>
    </w:p>
    <w:p w14:paraId="7E9AFB34" w14:textId="77777777" w:rsidR="00BD6B48" w:rsidRPr="006A1BFB" w:rsidRDefault="00BD6B48" w:rsidP="00F13EDB">
      <w:pPr>
        <w:spacing w:after="0"/>
        <w:jc w:val="center"/>
        <w:rPr>
          <w:sz w:val="24"/>
          <w:szCs w:val="24"/>
          <w:lang w:val="en-GB"/>
        </w:rPr>
      </w:pPr>
      <w:r>
        <w:rPr>
          <w:noProof/>
          <w:sz w:val="24"/>
          <w:szCs w:val="24"/>
          <w:lang w:eastAsia="fr-BE"/>
        </w:rPr>
        <w:drawing>
          <wp:inline distT="0" distB="0" distL="0" distR="0" wp14:anchorId="244E8AA2" wp14:editId="745D19D0">
            <wp:extent cx="3562985" cy="4862322"/>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74086" cy="4877471"/>
                    </a:xfrm>
                    <a:prstGeom prst="rect">
                      <a:avLst/>
                    </a:prstGeom>
                    <a:noFill/>
                  </pic:spPr>
                </pic:pic>
              </a:graphicData>
            </a:graphic>
          </wp:inline>
        </w:drawing>
      </w:r>
    </w:p>
    <w:p w14:paraId="4967A606" w14:textId="77777777" w:rsidR="00F13EDB" w:rsidRPr="00F13EDB" w:rsidRDefault="00F13EDB" w:rsidP="00F13EDB">
      <w:pPr>
        <w:pStyle w:val="Lgende"/>
        <w:spacing w:after="0"/>
        <w:jc w:val="both"/>
        <w:rPr>
          <w:sz w:val="6"/>
          <w:lang w:val="en-GB"/>
        </w:rPr>
      </w:pPr>
      <w:bookmarkStart w:id="14" w:name="_Ref95407487"/>
    </w:p>
    <w:p w14:paraId="1AA3E38B" w14:textId="6B8FA497" w:rsidR="00BD6B48" w:rsidRPr="006A1BFB" w:rsidRDefault="00BD6B48" w:rsidP="00BD6B48">
      <w:pPr>
        <w:pStyle w:val="Lgende"/>
        <w:jc w:val="both"/>
        <w:rPr>
          <w:sz w:val="24"/>
          <w:szCs w:val="24"/>
          <w:lang w:val="en-GB"/>
        </w:rPr>
      </w:pPr>
      <w:r w:rsidRPr="006A1BFB">
        <w:rPr>
          <w:lang w:val="en-GB"/>
        </w:rPr>
        <w:t xml:space="preserve">Figure </w:t>
      </w:r>
      <w:r w:rsidRPr="006A1BFB">
        <w:fldChar w:fldCharType="begin"/>
      </w:r>
      <w:r w:rsidRPr="006A1BFB">
        <w:rPr>
          <w:lang w:val="en-GB"/>
        </w:rPr>
        <w:instrText xml:space="preserve"> SEQ Figure \* ARABIC </w:instrText>
      </w:r>
      <w:r w:rsidRPr="006A1BFB">
        <w:fldChar w:fldCharType="separate"/>
      </w:r>
      <w:r w:rsidR="007E217B">
        <w:rPr>
          <w:noProof/>
          <w:lang w:val="en-GB"/>
        </w:rPr>
        <w:t>6</w:t>
      </w:r>
      <w:r w:rsidRPr="006A1BFB">
        <w:fldChar w:fldCharType="end"/>
      </w:r>
      <w:bookmarkEnd w:id="14"/>
      <w:r w:rsidRPr="006A1BFB">
        <w:rPr>
          <w:lang w:val="en-GB"/>
        </w:rPr>
        <w:t xml:space="preserve"> : </w:t>
      </w:r>
      <w:r w:rsidR="001D112C">
        <w:rPr>
          <w:lang w:val="en-GB"/>
        </w:rPr>
        <w:t>C</w:t>
      </w:r>
      <w:r w:rsidRPr="006A1BFB">
        <w:rPr>
          <w:lang w:val="en-GB"/>
        </w:rPr>
        <w:t xml:space="preserve">omparison </w:t>
      </w:r>
      <w:r w:rsidR="001D112C">
        <w:rPr>
          <w:lang w:val="en-GB"/>
        </w:rPr>
        <w:t xml:space="preserve">of the </w:t>
      </w:r>
      <w:r w:rsidRPr="006A1BFB">
        <w:rPr>
          <w:lang w:val="en-GB"/>
        </w:rPr>
        <w:t>Kendrick plot of the control</w:t>
      </w:r>
      <w:r w:rsidR="001D112C">
        <w:rPr>
          <w:lang w:val="en-GB"/>
        </w:rPr>
        <w:t xml:space="preserve"> lipids extracted from</w:t>
      </w:r>
      <w:r w:rsidRPr="006A1BFB">
        <w:rPr>
          <w:lang w:val="en-GB"/>
        </w:rPr>
        <w:t xml:space="preserve"> prostate cancer cell line and the prostate cancer cell line treated with DGAT2 inhibitor analysed by </w:t>
      </w:r>
      <w:r w:rsidR="00BA7C21">
        <w:rPr>
          <w:iCs w:val="0"/>
          <w:lang w:val="en-GB"/>
        </w:rPr>
        <w:t>nESI-FT-ICR</w:t>
      </w:r>
      <w:r w:rsidRPr="006A1BFB">
        <w:rPr>
          <w:iCs w:val="0"/>
          <w:lang w:val="en-GB"/>
        </w:rPr>
        <w:t>. The area containing lipids from the glycerolipid (GL) category in orange, from the sphingolipid (SP) category in blue and from the glycerophospholipids (GP) category in grey. In the glycerolipids category, triglycerides (TG) are coloured in yellow and diglycerides (DG) in brown.</w:t>
      </w:r>
    </w:p>
    <w:p w14:paraId="03881093" w14:textId="177207DC" w:rsidR="00BA7C21" w:rsidRDefault="00BD6B48" w:rsidP="00EB5F09">
      <w:pPr>
        <w:spacing w:line="276" w:lineRule="auto"/>
        <w:jc w:val="both"/>
        <w:rPr>
          <w:rFonts w:cstheme="minorHAnsi"/>
          <w:b/>
          <w:i/>
          <w:sz w:val="24"/>
          <w:szCs w:val="24"/>
          <w:lang w:val="en-GB"/>
        </w:rPr>
      </w:pPr>
      <w:r>
        <w:rPr>
          <w:sz w:val="24"/>
          <w:szCs w:val="24"/>
          <w:lang w:val="en-GB"/>
        </w:rPr>
        <w:lastRenderedPageBreak/>
        <w:t>As expected, t</w:t>
      </w:r>
      <w:r w:rsidRPr="006A1BFB">
        <w:rPr>
          <w:sz w:val="24"/>
          <w:szCs w:val="24"/>
          <w:lang w:val="en-GB"/>
        </w:rPr>
        <w:t>he Kendrick plot</w:t>
      </w:r>
      <w:r>
        <w:rPr>
          <w:sz w:val="24"/>
          <w:szCs w:val="24"/>
          <w:lang w:val="en-GB"/>
        </w:rPr>
        <w:t xml:space="preserve"> easily </w:t>
      </w:r>
      <w:r w:rsidR="003C7644">
        <w:rPr>
          <w:sz w:val="24"/>
          <w:szCs w:val="24"/>
          <w:lang w:val="en-GB"/>
        </w:rPr>
        <w:t>showed</w:t>
      </w:r>
      <w:r w:rsidR="003C7644" w:rsidRPr="006A1BFB">
        <w:rPr>
          <w:sz w:val="24"/>
          <w:szCs w:val="24"/>
          <w:lang w:val="en-GB"/>
        </w:rPr>
        <w:t xml:space="preserve"> </w:t>
      </w:r>
      <w:r w:rsidRPr="006A1BFB">
        <w:rPr>
          <w:sz w:val="24"/>
          <w:szCs w:val="24"/>
          <w:lang w:val="en-GB"/>
        </w:rPr>
        <w:t xml:space="preserve">that triglycerides (in yellow) and diglycerides (in brown) are only present in the control sample </w:t>
      </w:r>
      <w:r>
        <w:rPr>
          <w:sz w:val="24"/>
          <w:szCs w:val="24"/>
          <w:lang w:val="en-GB"/>
        </w:rPr>
        <w:t xml:space="preserve">and are almost absent </w:t>
      </w:r>
      <w:r w:rsidRPr="006A1BFB">
        <w:rPr>
          <w:sz w:val="24"/>
          <w:szCs w:val="24"/>
          <w:lang w:val="en-GB"/>
        </w:rPr>
        <w:t xml:space="preserve">in the sample treated with DGAT2 inhibitor. </w:t>
      </w:r>
      <w:r w:rsidR="00181CF8" w:rsidRPr="00181CF8">
        <w:rPr>
          <w:sz w:val="24"/>
          <w:szCs w:val="24"/>
          <w:lang w:val="en-GB"/>
        </w:rPr>
        <w:t xml:space="preserve">Blue dots appearing only in the DGAT2 inhibitor sample, and especially in the GL area, have not been identified based on LIPID MAPS database. Moreover, as these signals do not show any alignment in the Kendrick 2D map, they are much probably not belonging to any lipid family and were not consequently taken into account for the study. </w:t>
      </w:r>
      <w:r>
        <w:rPr>
          <w:sz w:val="24"/>
          <w:szCs w:val="24"/>
          <w:lang w:val="en-GB"/>
        </w:rPr>
        <w:t xml:space="preserve">This result </w:t>
      </w:r>
      <w:r w:rsidR="003C7644">
        <w:rPr>
          <w:sz w:val="24"/>
          <w:szCs w:val="24"/>
          <w:lang w:val="en-GB"/>
        </w:rPr>
        <w:t xml:space="preserve">confirms </w:t>
      </w:r>
      <w:r>
        <w:rPr>
          <w:sz w:val="24"/>
          <w:szCs w:val="24"/>
          <w:lang w:val="en-GB"/>
        </w:rPr>
        <w:t xml:space="preserve">that KMD plot comparison (similitudes and/or differences) </w:t>
      </w:r>
      <w:r w:rsidR="003C7644" w:rsidRPr="003C7644">
        <w:rPr>
          <w:sz w:val="24"/>
          <w:szCs w:val="24"/>
          <w:lang w:val="en-GB"/>
        </w:rPr>
        <w:t xml:space="preserve">can be considered for rapid lipid </w:t>
      </w:r>
      <w:r w:rsidR="001D112C">
        <w:rPr>
          <w:sz w:val="24"/>
          <w:szCs w:val="24"/>
          <w:lang w:val="en-GB"/>
        </w:rPr>
        <w:t>profil</w:t>
      </w:r>
      <w:r w:rsidR="003C7644">
        <w:rPr>
          <w:sz w:val="24"/>
          <w:szCs w:val="24"/>
          <w:lang w:val="en-GB"/>
        </w:rPr>
        <w:t>ing of</w:t>
      </w:r>
      <w:r w:rsidR="006634FF">
        <w:rPr>
          <w:sz w:val="24"/>
          <w:szCs w:val="24"/>
          <w:lang w:val="en-GB"/>
        </w:rPr>
        <w:t xml:space="preserve"> biologically relevant samples </w:t>
      </w:r>
      <w:r>
        <w:rPr>
          <w:sz w:val="24"/>
          <w:szCs w:val="24"/>
          <w:lang w:val="en-GB"/>
        </w:rPr>
        <w:t>e</w:t>
      </w:r>
      <w:r w:rsidRPr="006A1BFB">
        <w:rPr>
          <w:sz w:val="24"/>
          <w:szCs w:val="24"/>
          <w:lang w:val="en-GB"/>
        </w:rPr>
        <w:t xml:space="preserve">mphasize </w:t>
      </w:r>
      <w:r w:rsidR="006634FF">
        <w:rPr>
          <w:sz w:val="24"/>
          <w:szCs w:val="24"/>
          <w:lang w:val="en-GB"/>
        </w:rPr>
        <w:t xml:space="preserve">(cell lines, biological fluids, laser </w:t>
      </w:r>
      <w:r w:rsidR="00EE7A21">
        <w:rPr>
          <w:sz w:val="24"/>
          <w:szCs w:val="24"/>
          <w:lang w:val="en-GB"/>
        </w:rPr>
        <w:t>micro dissected</w:t>
      </w:r>
      <w:r w:rsidR="006634FF">
        <w:rPr>
          <w:sz w:val="24"/>
          <w:szCs w:val="24"/>
          <w:lang w:val="en-GB"/>
        </w:rPr>
        <w:t xml:space="preserve"> samples from biopsies…)</w:t>
      </w:r>
      <w:r>
        <w:rPr>
          <w:sz w:val="24"/>
          <w:szCs w:val="24"/>
          <w:lang w:val="en-GB"/>
        </w:rPr>
        <w:t>.</w:t>
      </w:r>
      <w:r w:rsidRPr="006A1BFB">
        <w:rPr>
          <w:sz w:val="24"/>
          <w:szCs w:val="24"/>
          <w:lang w:val="en-GB"/>
        </w:rPr>
        <w:t xml:space="preserve"> Other applications are currently under development</w:t>
      </w:r>
      <w:r>
        <w:rPr>
          <w:sz w:val="24"/>
          <w:szCs w:val="24"/>
          <w:lang w:val="en-GB"/>
        </w:rPr>
        <w:t xml:space="preserve"> for fi</w:t>
      </w:r>
      <w:r w:rsidR="003E2363">
        <w:rPr>
          <w:sz w:val="24"/>
          <w:szCs w:val="24"/>
          <w:lang w:val="en-GB"/>
        </w:rPr>
        <w:t>r</w:t>
      </w:r>
      <w:r>
        <w:rPr>
          <w:sz w:val="24"/>
          <w:szCs w:val="24"/>
          <w:lang w:val="en-GB"/>
        </w:rPr>
        <w:t xml:space="preserve">st line screening in the field of food safety, food authentication, and environmental analysis. In </w:t>
      </w:r>
      <w:r w:rsidR="003C7644">
        <w:rPr>
          <w:sz w:val="24"/>
          <w:szCs w:val="24"/>
          <w:lang w:val="en-GB"/>
        </w:rPr>
        <w:t>these areas</w:t>
      </w:r>
      <w:r>
        <w:rPr>
          <w:sz w:val="24"/>
          <w:szCs w:val="24"/>
          <w:lang w:val="en-GB"/>
        </w:rPr>
        <w:t xml:space="preserve">, a </w:t>
      </w:r>
      <w:r w:rsidR="003C7644">
        <w:rPr>
          <w:sz w:val="24"/>
          <w:szCs w:val="24"/>
          <w:lang w:val="en-GB"/>
        </w:rPr>
        <w:t xml:space="preserve">rapid </w:t>
      </w:r>
      <w:r>
        <w:rPr>
          <w:sz w:val="24"/>
          <w:szCs w:val="24"/>
          <w:lang w:val="en-GB"/>
        </w:rPr>
        <w:t xml:space="preserve">qualitative screening method is </w:t>
      </w:r>
      <w:r w:rsidR="006634FF">
        <w:rPr>
          <w:sz w:val="24"/>
          <w:szCs w:val="24"/>
          <w:lang w:val="en-GB"/>
        </w:rPr>
        <w:t xml:space="preserve">also </w:t>
      </w:r>
      <w:r>
        <w:rPr>
          <w:sz w:val="24"/>
          <w:szCs w:val="24"/>
          <w:lang w:val="en-GB"/>
        </w:rPr>
        <w:t>very important</w:t>
      </w:r>
      <w:r w:rsidR="009C45AB">
        <w:rPr>
          <w:sz w:val="24"/>
          <w:szCs w:val="24"/>
          <w:lang w:val="en-GB"/>
        </w:rPr>
        <w:t>.</w:t>
      </w:r>
    </w:p>
    <w:p w14:paraId="2DDD84D7" w14:textId="77777777" w:rsidR="00B53808" w:rsidRPr="00A278C3" w:rsidRDefault="00B53808" w:rsidP="00B53808">
      <w:pPr>
        <w:rPr>
          <w:rFonts w:cstheme="minorHAnsi"/>
          <w:b/>
          <w:sz w:val="24"/>
          <w:szCs w:val="24"/>
          <w:lang w:val="en-GB"/>
        </w:rPr>
      </w:pPr>
      <w:r w:rsidRPr="00A278C3">
        <w:rPr>
          <w:rFonts w:cstheme="minorHAnsi"/>
          <w:b/>
          <w:sz w:val="24"/>
          <w:szCs w:val="24"/>
          <w:lang w:val="en-GB"/>
        </w:rPr>
        <w:t>Conclusions and perspectives</w:t>
      </w:r>
    </w:p>
    <w:p w14:paraId="4CA2244B" w14:textId="0D00DEEB" w:rsidR="00457A2C" w:rsidRPr="00A278C3" w:rsidRDefault="00457A2C" w:rsidP="00457A2C">
      <w:pPr>
        <w:spacing w:line="276" w:lineRule="auto"/>
        <w:jc w:val="both"/>
        <w:rPr>
          <w:rFonts w:cstheme="minorHAnsi"/>
          <w:sz w:val="24"/>
          <w:szCs w:val="24"/>
          <w:lang w:val="en-GB"/>
        </w:rPr>
      </w:pPr>
      <w:r w:rsidRPr="00A278C3">
        <w:rPr>
          <w:rFonts w:cstheme="minorHAnsi"/>
          <w:sz w:val="24"/>
          <w:szCs w:val="24"/>
          <w:lang w:val="en-GB"/>
        </w:rPr>
        <w:t>Kendrick</w:t>
      </w:r>
      <w:r w:rsidR="00B33B21">
        <w:rPr>
          <w:rFonts w:cstheme="minorHAnsi"/>
          <w:sz w:val="24"/>
          <w:szCs w:val="24"/>
          <w:lang w:val="en-GB"/>
        </w:rPr>
        <w:t>’s</w:t>
      </w:r>
      <w:r w:rsidRPr="00A278C3">
        <w:rPr>
          <w:rFonts w:cstheme="minorHAnsi"/>
          <w:sz w:val="24"/>
          <w:szCs w:val="24"/>
          <w:lang w:val="en-GB"/>
        </w:rPr>
        <w:t xml:space="preserve"> plot</w:t>
      </w:r>
      <w:r>
        <w:rPr>
          <w:rFonts w:cstheme="minorHAnsi"/>
          <w:sz w:val="24"/>
          <w:szCs w:val="24"/>
          <w:lang w:val="en-GB"/>
        </w:rPr>
        <w:t>s ha</w:t>
      </w:r>
      <w:r w:rsidR="00B33B21">
        <w:rPr>
          <w:rFonts w:cstheme="minorHAnsi"/>
          <w:sz w:val="24"/>
          <w:szCs w:val="24"/>
          <w:lang w:val="en-GB"/>
        </w:rPr>
        <w:t>ve</w:t>
      </w:r>
      <w:r>
        <w:rPr>
          <w:rFonts w:cstheme="minorHAnsi"/>
          <w:sz w:val="24"/>
          <w:szCs w:val="24"/>
          <w:lang w:val="en-GB"/>
        </w:rPr>
        <w:t xml:space="preserve"> </w:t>
      </w:r>
      <w:r w:rsidR="00B33B21">
        <w:rPr>
          <w:rFonts w:cstheme="minorHAnsi"/>
          <w:sz w:val="24"/>
          <w:szCs w:val="24"/>
          <w:lang w:val="en-GB"/>
        </w:rPr>
        <w:t>proven</w:t>
      </w:r>
      <w:r>
        <w:rPr>
          <w:rFonts w:cstheme="minorHAnsi"/>
          <w:sz w:val="24"/>
          <w:szCs w:val="24"/>
          <w:lang w:val="en-GB"/>
        </w:rPr>
        <w:t xml:space="preserve"> to be very </w:t>
      </w:r>
      <w:r w:rsidR="00B33B21">
        <w:rPr>
          <w:rFonts w:cstheme="minorHAnsi"/>
          <w:sz w:val="24"/>
          <w:szCs w:val="24"/>
          <w:lang w:val="en-GB"/>
        </w:rPr>
        <w:t>effective</w:t>
      </w:r>
      <w:r>
        <w:rPr>
          <w:rFonts w:cstheme="minorHAnsi"/>
          <w:sz w:val="24"/>
          <w:szCs w:val="24"/>
          <w:lang w:val="en-GB"/>
        </w:rPr>
        <w:t xml:space="preserve"> </w:t>
      </w:r>
      <w:r w:rsidR="00B33B21">
        <w:rPr>
          <w:rFonts w:cstheme="minorHAnsi"/>
          <w:sz w:val="24"/>
          <w:szCs w:val="24"/>
          <w:lang w:val="en-GB"/>
        </w:rPr>
        <w:t>in</w:t>
      </w:r>
      <w:r>
        <w:rPr>
          <w:rFonts w:cstheme="minorHAnsi"/>
          <w:sz w:val="24"/>
          <w:szCs w:val="24"/>
          <w:lang w:val="en-GB"/>
        </w:rPr>
        <w:t xml:space="preserve"> detect</w:t>
      </w:r>
      <w:r w:rsidR="00B33B21">
        <w:rPr>
          <w:rFonts w:cstheme="minorHAnsi"/>
          <w:sz w:val="24"/>
          <w:szCs w:val="24"/>
          <w:lang w:val="en-GB"/>
        </w:rPr>
        <w:t>ing</w:t>
      </w:r>
      <w:r>
        <w:rPr>
          <w:rFonts w:cstheme="minorHAnsi"/>
          <w:sz w:val="24"/>
          <w:szCs w:val="24"/>
          <w:lang w:val="en-GB"/>
        </w:rPr>
        <w:t xml:space="preserve"> lipid </w:t>
      </w:r>
      <w:r w:rsidR="005B1FC7">
        <w:rPr>
          <w:rFonts w:cstheme="minorHAnsi"/>
          <w:sz w:val="24"/>
          <w:szCs w:val="24"/>
          <w:lang w:val="en-GB"/>
        </w:rPr>
        <w:t>categories and classes</w:t>
      </w:r>
      <w:r w:rsidR="00B33B21">
        <w:rPr>
          <w:rFonts w:cstheme="minorHAnsi"/>
          <w:sz w:val="24"/>
          <w:szCs w:val="24"/>
          <w:lang w:val="en-GB"/>
        </w:rPr>
        <w:t>,</w:t>
      </w:r>
      <w:r>
        <w:rPr>
          <w:rFonts w:cstheme="minorHAnsi"/>
          <w:sz w:val="24"/>
          <w:szCs w:val="24"/>
          <w:lang w:val="en-GB"/>
        </w:rPr>
        <w:t xml:space="preserve"> including low intensity member in direct infusion mode, giving access to a fast screening and comparison method. It </w:t>
      </w:r>
      <w:r w:rsidR="00B33B21">
        <w:rPr>
          <w:rFonts w:cstheme="minorHAnsi"/>
          <w:sz w:val="24"/>
          <w:szCs w:val="24"/>
          <w:lang w:val="en-GB"/>
        </w:rPr>
        <w:t>has</w:t>
      </w:r>
      <w:r>
        <w:rPr>
          <w:rFonts w:cstheme="minorHAnsi"/>
          <w:sz w:val="24"/>
          <w:szCs w:val="24"/>
          <w:lang w:val="en-GB"/>
        </w:rPr>
        <w:t xml:space="preserve"> also proven useful to produce, in </w:t>
      </w:r>
      <w:r w:rsidR="000476F2" w:rsidRPr="000476F2">
        <w:rPr>
          <w:rFonts w:cstheme="minorHAnsi"/>
          <w:color w:val="00B050"/>
          <w:sz w:val="24"/>
          <w:szCs w:val="24"/>
          <w:lang w:val="en-GB"/>
        </w:rPr>
        <w:t>U</w:t>
      </w:r>
      <w:r>
        <w:rPr>
          <w:rFonts w:cstheme="minorHAnsi"/>
          <w:sz w:val="24"/>
          <w:szCs w:val="24"/>
          <w:lang w:val="en-GB"/>
        </w:rPr>
        <w:t xml:space="preserve">PLC, lipids </w:t>
      </w:r>
      <w:r w:rsidR="005B1FC7">
        <w:rPr>
          <w:rFonts w:cstheme="minorHAnsi"/>
          <w:sz w:val="24"/>
          <w:szCs w:val="24"/>
          <w:lang w:val="en-GB"/>
        </w:rPr>
        <w:t>class</w:t>
      </w:r>
      <w:r>
        <w:rPr>
          <w:rFonts w:cstheme="minorHAnsi"/>
          <w:sz w:val="24"/>
          <w:szCs w:val="24"/>
          <w:lang w:val="en-GB"/>
        </w:rPr>
        <w:t xml:space="preserve"> specific extracted ions chromatogram </w:t>
      </w:r>
      <w:r w:rsidRPr="00457A2C">
        <w:rPr>
          <w:rFonts w:cstheme="minorHAnsi"/>
          <w:sz w:val="24"/>
          <w:szCs w:val="24"/>
          <w:lang w:val="en-GB"/>
        </w:rPr>
        <w:t xml:space="preserve">allowing the determination of the retention times of all the members of the same </w:t>
      </w:r>
      <w:r w:rsidR="00E97107">
        <w:rPr>
          <w:rFonts w:cstheme="minorHAnsi"/>
          <w:sz w:val="24"/>
          <w:szCs w:val="24"/>
          <w:lang w:val="en-GB"/>
        </w:rPr>
        <w:t>series,</w:t>
      </w:r>
      <w:r w:rsidR="00DD7191">
        <w:rPr>
          <w:rFonts w:cstheme="minorHAnsi"/>
          <w:sz w:val="24"/>
          <w:szCs w:val="24"/>
          <w:lang w:val="en-GB"/>
        </w:rPr>
        <w:t xml:space="preserve"> even hidden in the background noise</w:t>
      </w:r>
      <w:r w:rsidRPr="00457A2C">
        <w:rPr>
          <w:rFonts w:cstheme="minorHAnsi"/>
          <w:sz w:val="24"/>
          <w:szCs w:val="24"/>
          <w:lang w:val="en-GB"/>
        </w:rPr>
        <w:t xml:space="preserve">. For every single point on the Kendrick plot, the linked </w:t>
      </w:r>
      <w:r w:rsidR="005844D6">
        <w:rPr>
          <w:rFonts w:cstheme="minorHAnsi"/>
          <w:sz w:val="24"/>
          <w:szCs w:val="24"/>
          <w:lang w:val="en-GB"/>
        </w:rPr>
        <w:t>I</w:t>
      </w:r>
      <w:r w:rsidRPr="00457A2C">
        <w:rPr>
          <w:rFonts w:cstheme="minorHAnsi"/>
          <w:sz w:val="24"/>
          <w:szCs w:val="24"/>
          <w:lang w:val="en-GB"/>
        </w:rPr>
        <w:t xml:space="preserve">nformation is, </w:t>
      </w:r>
      <w:r>
        <w:rPr>
          <w:rFonts w:cstheme="minorHAnsi"/>
          <w:sz w:val="24"/>
          <w:szCs w:val="24"/>
          <w:lang w:val="en-GB"/>
        </w:rPr>
        <w:t>for LC separation,</w:t>
      </w:r>
      <w:r w:rsidRPr="00457A2C">
        <w:rPr>
          <w:rFonts w:cstheme="minorHAnsi"/>
          <w:sz w:val="24"/>
          <w:szCs w:val="24"/>
          <w:lang w:val="en-GB"/>
        </w:rPr>
        <w:t xml:space="preserve"> the retention time</w:t>
      </w:r>
      <w:r w:rsidR="004B6DD1">
        <w:rPr>
          <w:rFonts w:cstheme="minorHAnsi"/>
          <w:sz w:val="24"/>
          <w:szCs w:val="24"/>
          <w:lang w:val="en-GB"/>
        </w:rPr>
        <w:t xml:space="preserve"> and</w:t>
      </w:r>
      <w:r w:rsidRPr="00457A2C">
        <w:rPr>
          <w:rFonts w:cstheme="minorHAnsi"/>
          <w:sz w:val="24"/>
          <w:szCs w:val="24"/>
          <w:lang w:val="en-GB"/>
        </w:rPr>
        <w:t xml:space="preserve"> </w:t>
      </w:r>
      <w:r w:rsidR="005844D6">
        <w:rPr>
          <w:rFonts w:cstheme="minorHAnsi"/>
          <w:sz w:val="24"/>
          <w:szCs w:val="24"/>
          <w:lang w:val="en-GB"/>
        </w:rPr>
        <w:t xml:space="preserve">the </w:t>
      </w:r>
      <w:r w:rsidRPr="00457A2C">
        <w:rPr>
          <w:rFonts w:cstheme="minorHAnsi"/>
          <w:sz w:val="24"/>
          <w:szCs w:val="24"/>
          <w:lang w:val="en-GB"/>
        </w:rPr>
        <w:t xml:space="preserve">absolute or relative </w:t>
      </w:r>
      <w:r w:rsidR="005844D6" w:rsidRPr="00457A2C">
        <w:rPr>
          <w:rFonts w:cstheme="minorHAnsi"/>
          <w:sz w:val="24"/>
          <w:szCs w:val="24"/>
          <w:lang w:val="en-GB"/>
        </w:rPr>
        <w:t xml:space="preserve">ion </w:t>
      </w:r>
      <w:r w:rsidRPr="00457A2C">
        <w:rPr>
          <w:rFonts w:cstheme="minorHAnsi"/>
          <w:sz w:val="24"/>
          <w:szCs w:val="24"/>
          <w:lang w:val="en-GB"/>
        </w:rPr>
        <w:t xml:space="preserve">intensities. If coupled </w:t>
      </w:r>
      <w:r w:rsidR="005844D6">
        <w:rPr>
          <w:rFonts w:cstheme="minorHAnsi"/>
          <w:sz w:val="24"/>
          <w:szCs w:val="24"/>
          <w:lang w:val="en-GB"/>
        </w:rPr>
        <w:t>to</w:t>
      </w:r>
      <w:r w:rsidR="005844D6" w:rsidRPr="00457A2C">
        <w:rPr>
          <w:rFonts w:cstheme="minorHAnsi"/>
          <w:sz w:val="24"/>
          <w:szCs w:val="24"/>
          <w:lang w:val="en-GB"/>
        </w:rPr>
        <w:t xml:space="preserve"> </w:t>
      </w:r>
      <w:r w:rsidRPr="00457A2C">
        <w:rPr>
          <w:rFonts w:cstheme="minorHAnsi"/>
          <w:sz w:val="24"/>
          <w:szCs w:val="24"/>
          <w:lang w:val="en-GB"/>
        </w:rPr>
        <w:t>IMS, mobility or derive</w:t>
      </w:r>
      <w:r>
        <w:rPr>
          <w:rFonts w:cstheme="minorHAnsi"/>
          <w:sz w:val="24"/>
          <w:szCs w:val="24"/>
          <w:lang w:val="en-GB"/>
        </w:rPr>
        <w:t>d</w:t>
      </w:r>
      <w:r w:rsidRPr="00457A2C">
        <w:rPr>
          <w:rFonts w:cstheme="minorHAnsi"/>
          <w:sz w:val="24"/>
          <w:szCs w:val="24"/>
          <w:lang w:val="en-GB"/>
        </w:rPr>
        <w:t xml:space="preserve"> CCS can be added. </w:t>
      </w:r>
    </w:p>
    <w:p w14:paraId="03573B59" w14:textId="31300580" w:rsidR="00457A2C" w:rsidRDefault="00457A2C" w:rsidP="00457A2C">
      <w:pPr>
        <w:spacing w:line="276" w:lineRule="auto"/>
        <w:jc w:val="both"/>
        <w:rPr>
          <w:rFonts w:cstheme="minorHAnsi"/>
          <w:sz w:val="24"/>
          <w:szCs w:val="24"/>
          <w:lang w:val="en-GB"/>
        </w:rPr>
      </w:pPr>
      <w:r>
        <w:rPr>
          <w:rFonts w:cstheme="minorHAnsi"/>
          <w:sz w:val="24"/>
          <w:szCs w:val="24"/>
          <w:lang w:val="en-GB"/>
        </w:rPr>
        <w:t xml:space="preserve">The concept of KMD plot comparison have been developed to rapidly highlight lipid signal similarities and differences between lipidomics MS datasets. This strategy has been applied to compare </w:t>
      </w:r>
      <w:r w:rsidR="00C24DC9">
        <w:rPr>
          <w:rFonts w:cstheme="minorHAnsi"/>
          <w:sz w:val="24"/>
          <w:szCs w:val="24"/>
          <w:lang w:val="en-GB"/>
        </w:rPr>
        <w:t xml:space="preserve">the </w:t>
      </w:r>
      <w:r>
        <w:rPr>
          <w:rFonts w:cstheme="minorHAnsi"/>
          <w:sz w:val="24"/>
          <w:szCs w:val="24"/>
          <w:lang w:val="en-GB"/>
        </w:rPr>
        <w:t xml:space="preserve">performance of </w:t>
      </w:r>
      <w:r w:rsidR="00987E78">
        <w:rPr>
          <w:rFonts w:cstheme="minorHAnsi"/>
          <w:sz w:val="24"/>
          <w:szCs w:val="24"/>
          <w:lang w:val="en-GB"/>
        </w:rPr>
        <w:t>r</w:t>
      </w:r>
      <w:r>
        <w:rPr>
          <w:rFonts w:cstheme="minorHAnsi"/>
          <w:sz w:val="24"/>
          <w:szCs w:val="24"/>
          <w:lang w:val="en-GB"/>
        </w:rPr>
        <w:t xml:space="preserve">everse </w:t>
      </w:r>
      <w:r w:rsidR="00987E78">
        <w:rPr>
          <w:rFonts w:cstheme="minorHAnsi"/>
          <w:sz w:val="24"/>
          <w:szCs w:val="24"/>
          <w:lang w:val="en-GB"/>
        </w:rPr>
        <w:t>p</w:t>
      </w:r>
      <w:r>
        <w:rPr>
          <w:rFonts w:cstheme="minorHAnsi"/>
          <w:sz w:val="24"/>
          <w:szCs w:val="24"/>
          <w:lang w:val="en-GB"/>
        </w:rPr>
        <w:t>hase LC-MS and direct infusion MS for lipidomics. From this study</w:t>
      </w:r>
      <w:r w:rsidR="00987E78">
        <w:rPr>
          <w:rFonts w:cstheme="minorHAnsi"/>
          <w:sz w:val="24"/>
          <w:szCs w:val="24"/>
          <w:lang w:val="en-GB"/>
        </w:rPr>
        <w:t>,</w:t>
      </w:r>
      <w:r>
        <w:rPr>
          <w:rFonts w:cstheme="minorHAnsi"/>
          <w:sz w:val="24"/>
          <w:szCs w:val="24"/>
          <w:lang w:val="en-GB"/>
        </w:rPr>
        <w:t xml:space="preserve"> </w:t>
      </w:r>
      <w:r w:rsidR="00987E78">
        <w:rPr>
          <w:rFonts w:cstheme="minorHAnsi"/>
          <w:sz w:val="24"/>
          <w:szCs w:val="24"/>
          <w:lang w:val="en-GB"/>
        </w:rPr>
        <w:t>a</w:t>
      </w:r>
      <w:r>
        <w:rPr>
          <w:rFonts w:cstheme="minorHAnsi"/>
          <w:sz w:val="24"/>
          <w:szCs w:val="24"/>
          <w:lang w:val="en-GB"/>
        </w:rPr>
        <w:t xml:space="preserve">t least one lipid of each </w:t>
      </w:r>
      <w:r w:rsidR="00987E78">
        <w:rPr>
          <w:rFonts w:cstheme="minorHAnsi"/>
          <w:sz w:val="24"/>
          <w:szCs w:val="24"/>
          <w:lang w:val="en-GB"/>
        </w:rPr>
        <w:t>class</w:t>
      </w:r>
      <w:r>
        <w:rPr>
          <w:rFonts w:cstheme="minorHAnsi"/>
          <w:sz w:val="24"/>
          <w:szCs w:val="24"/>
          <w:lang w:val="en-GB"/>
        </w:rPr>
        <w:t xml:space="preserve"> detected in LC-MS has also been detected in direct infusion. However, LC-MS </w:t>
      </w:r>
      <w:r w:rsidR="00DD7191">
        <w:rPr>
          <w:rFonts w:cstheme="minorHAnsi"/>
          <w:sz w:val="24"/>
          <w:szCs w:val="24"/>
          <w:lang w:val="en-GB"/>
        </w:rPr>
        <w:t>is more suit</w:t>
      </w:r>
      <w:r w:rsidR="00C24DC9">
        <w:rPr>
          <w:rFonts w:cstheme="minorHAnsi"/>
          <w:sz w:val="24"/>
          <w:szCs w:val="24"/>
          <w:lang w:val="en-GB"/>
        </w:rPr>
        <w:t>able</w:t>
      </w:r>
      <w:r w:rsidR="00DD7191">
        <w:rPr>
          <w:rFonts w:cstheme="minorHAnsi"/>
          <w:sz w:val="24"/>
          <w:szCs w:val="24"/>
          <w:lang w:val="en-GB"/>
        </w:rPr>
        <w:t xml:space="preserve"> for </w:t>
      </w:r>
      <w:r>
        <w:rPr>
          <w:rFonts w:cstheme="minorHAnsi"/>
          <w:sz w:val="24"/>
          <w:szCs w:val="24"/>
          <w:lang w:val="en-GB"/>
        </w:rPr>
        <w:t>the detection of low</w:t>
      </w:r>
      <w:r w:rsidR="00C24DC9">
        <w:rPr>
          <w:rFonts w:cstheme="minorHAnsi"/>
          <w:sz w:val="24"/>
          <w:szCs w:val="24"/>
          <w:lang w:val="en-GB"/>
        </w:rPr>
        <w:t xml:space="preserve"> </w:t>
      </w:r>
      <w:r>
        <w:rPr>
          <w:rFonts w:cstheme="minorHAnsi"/>
          <w:sz w:val="24"/>
          <w:szCs w:val="24"/>
          <w:lang w:val="en-GB"/>
        </w:rPr>
        <w:t>abundan</w:t>
      </w:r>
      <w:r w:rsidR="00C24DC9">
        <w:rPr>
          <w:rFonts w:cstheme="minorHAnsi"/>
          <w:sz w:val="24"/>
          <w:szCs w:val="24"/>
          <w:lang w:val="en-GB"/>
        </w:rPr>
        <w:t>ce</w:t>
      </w:r>
      <w:r>
        <w:rPr>
          <w:rFonts w:cstheme="minorHAnsi"/>
          <w:sz w:val="24"/>
          <w:szCs w:val="24"/>
          <w:lang w:val="en-GB"/>
        </w:rPr>
        <w:t xml:space="preserve"> lipids, not detect</w:t>
      </w:r>
      <w:r w:rsidR="00DD7191">
        <w:rPr>
          <w:rFonts w:cstheme="minorHAnsi"/>
          <w:sz w:val="24"/>
          <w:szCs w:val="24"/>
          <w:lang w:val="en-GB"/>
        </w:rPr>
        <w:t>ed</w:t>
      </w:r>
      <w:r>
        <w:rPr>
          <w:rFonts w:cstheme="minorHAnsi"/>
          <w:sz w:val="24"/>
          <w:szCs w:val="24"/>
          <w:lang w:val="en-GB"/>
        </w:rPr>
        <w:t xml:space="preserve"> in direct infusion. Direct infusion MS combined with KMD analysis is a very fast method </w:t>
      </w:r>
      <w:r w:rsidR="00C24DC9">
        <w:rPr>
          <w:rFonts w:cstheme="minorHAnsi"/>
          <w:sz w:val="24"/>
          <w:szCs w:val="24"/>
          <w:lang w:val="en-GB"/>
        </w:rPr>
        <w:t xml:space="preserve">that is </w:t>
      </w:r>
      <w:r>
        <w:rPr>
          <w:rFonts w:cstheme="minorHAnsi"/>
          <w:sz w:val="24"/>
          <w:szCs w:val="24"/>
          <w:lang w:val="en-GB"/>
        </w:rPr>
        <w:t>well suited</w:t>
      </w:r>
      <w:r w:rsidRPr="00A278C3">
        <w:rPr>
          <w:rFonts w:cstheme="minorHAnsi"/>
          <w:sz w:val="24"/>
          <w:szCs w:val="24"/>
          <w:lang w:val="en-GB"/>
        </w:rPr>
        <w:t xml:space="preserve"> </w:t>
      </w:r>
      <w:r>
        <w:rPr>
          <w:rFonts w:cstheme="minorHAnsi"/>
          <w:sz w:val="24"/>
          <w:szCs w:val="24"/>
          <w:lang w:val="en-GB"/>
        </w:rPr>
        <w:t>for</w:t>
      </w:r>
      <w:r w:rsidR="00DD7191">
        <w:rPr>
          <w:rFonts w:cstheme="minorHAnsi"/>
          <w:sz w:val="24"/>
          <w:szCs w:val="24"/>
          <w:lang w:val="en-GB"/>
        </w:rPr>
        <w:t xml:space="preserve"> </w:t>
      </w:r>
      <w:r w:rsidRPr="00A278C3">
        <w:rPr>
          <w:rFonts w:cstheme="minorHAnsi"/>
          <w:sz w:val="24"/>
          <w:szCs w:val="24"/>
          <w:lang w:val="en-GB"/>
        </w:rPr>
        <w:t xml:space="preserve">rapid </w:t>
      </w:r>
      <w:r w:rsidR="00DD7191">
        <w:rPr>
          <w:rFonts w:cstheme="minorHAnsi"/>
          <w:sz w:val="24"/>
          <w:szCs w:val="24"/>
          <w:lang w:val="en-GB"/>
        </w:rPr>
        <w:t xml:space="preserve">qualitative </w:t>
      </w:r>
      <w:r w:rsidRPr="00A278C3">
        <w:rPr>
          <w:rFonts w:cstheme="minorHAnsi"/>
          <w:sz w:val="24"/>
          <w:szCs w:val="24"/>
          <w:lang w:val="en-GB"/>
        </w:rPr>
        <w:t xml:space="preserve">profiling and </w:t>
      </w:r>
      <w:r w:rsidR="00E97107" w:rsidRPr="00A278C3">
        <w:rPr>
          <w:rFonts w:cstheme="minorHAnsi"/>
          <w:sz w:val="24"/>
          <w:szCs w:val="24"/>
          <w:lang w:val="en-GB"/>
        </w:rPr>
        <w:t>high</w:t>
      </w:r>
      <w:r w:rsidR="00E97107">
        <w:rPr>
          <w:rFonts w:cstheme="minorHAnsi"/>
          <w:sz w:val="24"/>
          <w:szCs w:val="24"/>
          <w:lang w:val="en-GB"/>
        </w:rPr>
        <w:t>-</w:t>
      </w:r>
      <w:r w:rsidRPr="00A278C3">
        <w:rPr>
          <w:rFonts w:cstheme="minorHAnsi"/>
          <w:sz w:val="24"/>
          <w:szCs w:val="24"/>
          <w:lang w:val="en-GB"/>
        </w:rPr>
        <w:t>throughput screening</w:t>
      </w:r>
      <w:r>
        <w:rPr>
          <w:rFonts w:cstheme="minorHAnsi"/>
          <w:sz w:val="24"/>
          <w:szCs w:val="24"/>
          <w:lang w:val="en-GB"/>
        </w:rPr>
        <w:t xml:space="preserve"> of lipid extracts</w:t>
      </w:r>
      <w:r w:rsidR="00DD7191">
        <w:rPr>
          <w:rFonts w:cstheme="minorHAnsi"/>
          <w:sz w:val="24"/>
          <w:szCs w:val="24"/>
          <w:lang w:val="en-GB"/>
        </w:rPr>
        <w:t xml:space="preserve"> in a </w:t>
      </w:r>
      <w:r w:rsidR="00CE0C44">
        <w:rPr>
          <w:rFonts w:cstheme="minorHAnsi"/>
          <w:sz w:val="24"/>
          <w:szCs w:val="24"/>
          <w:lang w:val="en-GB"/>
        </w:rPr>
        <w:t>non-targeted</w:t>
      </w:r>
      <w:r w:rsidR="00DD7191">
        <w:rPr>
          <w:rFonts w:cstheme="minorHAnsi"/>
          <w:sz w:val="24"/>
          <w:szCs w:val="24"/>
          <w:lang w:val="en-GB"/>
        </w:rPr>
        <w:t xml:space="preserve"> manner. L</w:t>
      </w:r>
      <w:r w:rsidRPr="00A278C3">
        <w:rPr>
          <w:rFonts w:cstheme="minorHAnsi"/>
          <w:sz w:val="24"/>
          <w:szCs w:val="24"/>
          <w:lang w:val="en-GB"/>
        </w:rPr>
        <w:t xml:space="preserve">iquid chromatography </w:t>
      </w:r>
      <w:r w:rsidR="00DD7191">
        <w:rPr>
          <w:rFonts w:cstheme="minorHAnsi"/>
          <w:sz w:val="24"/>
          <w:szCs w:val="24"/>
          <w:lang w:val="en-GB"/>
        </w:rPr>
        <w:t>is</w:t>
      </w:r>
      <w:r w:rsidRPr="00A278C3">
        <w:rPr>
          <w:rFonts w:cstheme="minorHAnsi"/>
          <w:sz w:val="24"/>
          <w:szCs w:val="24"/>
          <w:lang w:val="en-GB"/>
        </w:rPr>
        <w:t xml:space="preserve"> more suitable for </w:t>
      </w:r>
      <w:r>
        <w:rPr>
          <w:rFonts w:cstheme="minorHAnsi"/>
          <w:sz w:val="24"/>
          <w:szCs w:val="24"/>
          <w:lang w:val="en-GB"/>
        </w:rPr>
        <w:t>targeted analysis of the low-abundance</w:t>
      </w:r>
      <w:r w:rsidRPr="00A278C3">
        <w:rPr>
          <w:rFonts w:cstheme="minorHAnsi"/>
          <w:sz w:val="24"/>
          <w:szCs w:val="24"/>
          <w:lang w:val="en-GB"/>
        </w:rPr>
        <w:t xml:space="preserve"> lipids</w:t>
      </w:r>
      <w:r w:rsidR="00DD7191">
        <w:rPr>
          <w:rFonts w:cstheme="minorHAnsi"/>
          <w:sz w:val="24"/>
          <w:szCs w:val="24"/>
          <w:lang w:val="en-GB"/>
        </w:rPr>
        <w:t xml:space="preserve"> from suspect samples</w:t>
      </w:r>
      <w:r w:rsidR="004E1C58">
        <w:rPr>
          <w:rFonts w:cstheme="minorHAnsi"/>
          <w:sz w:val="24"/>
          <w:szCs w:val="24"/>
          <w:lang w:val="en-GB"/>
        </w:rPr>
        <w:t>.</w:t>
      </w:r>
    </w:p>
    <w:p w14:paraId="448C809A" w14:textId="74383864" w:rsidR="00457A2C" w:rsidRPr="009E6087" w:rsidRDefault="00457A2C" w:rsidP="00457A2C">
      <w:pPr>
        <w:spacing w:line="276" w:lineRule="auto"/>
        <w:jc w:val="both"/>
        <w:rPr>
          <w:rFonts w:cstheme="minorHAnsi"/>
          <w:sz w:val="24"/>
          <w:szCs w:val="24"/>
          <w:lang w:val="en-GB"/>
        </w:rPr>
      </w:pPr>
      <w:r>
        <w:rPr>
          <w:rFonts w:cstheme="minorHAnsi"/>
          <w:sz w:val="24"/>
          <w:szCs w:val="24"/>
          <w:lang w:val="en-GB"/>
        </w:rPr>
        <w:t>As a proof of concept, t</w:t>
      </w:r>
      <w:r w:rsidRPr="006A1BFB">
        <w:rPr>
          <w:rFonts w:cstheme="minorHAnsi"/>
          <w:sz w:val="24"/>
          <w:szCs w:val="24"/>
          <w:lang w:val="en-GB"/>
        </w:rPr>
        <w:t xml:space="preserve">he Kendrick plots of two </w:t>
      </w:r>
      <w:r>
        <w:rPr>
          <w:rFonts w:cstheme="minorHAnsi"/>
          <w:sz w:val="24"/>
          <w:szCs w:val="24"/>
          <w:lang w:val="en-GB"/>
        </w:rPr>
        <w:t xml:space="preserve">cell cultures were constructed </w:t>
      </w:r>
      <w:r w:rsidR="00ED7CB5">
        <w:rPr>
          <w:rFonts w:cstheme="minorHAnsi"/>
          <w:sz w:val="24"/>
          <w:szCs w:val="24"/>
          <w:lang w:val="en-GB"/>
        </w:rPr>
        <w:t>based on</w:t>
      </w:r>
      <w:r>
        <w:rPr>
          <w:rFonts w:cstheme="minorHAnsi"/>
          <w:sz w:val="24"/>
          <w:szCs w:val="24"/>
          <w:lang w:val="en-GB"/>
        </w:rPr>
        <w:t xml:space="preserve"> d</w:t>
      </w:r>
      <w:r w:rsidRPr="006A1BFB">
        <w:rPr>
          <w:rFonts w:cstheme="minorHAnsi"/>
          <w:sz w:val="24"/>
          <w:szCs w:val="24"/>
          <w:lang w:val="en-GB"/>
        </w:rPr>
        <w:t>irect infusion</w:t>
      </w:r>
      <w:r w:rsidR="006C501A">
        <w:rPr>
          <w:rFonts w:cstheme="minorHAnsi"/>
          <w:sz w:val="24"/>
          <w:szCs w:val="24"/>
          <w:lang w:val="en-GB"/>
        </w:rPr>
        <w:t xml:space="preserve"> results</w:t>
      </w:r>
      <w:r>
        <w:rPr>
          <w:rFonts w:cstheme="minorHAnsi"/>
          <w:sz w:val="24"/>
          <w:szCs w:val="24"/>
          <w:lang w:val="en-GB"/>
        </w:rPr>
        <w:t>. It demonstrates the potential applications of differential KMD plots in the</w:t>
      </w:r>
      <w:r w:rsidRPr="006A1BFB">
        <w:rPr>
          <w:rFonts w:cstheme="minorHAnsi"/>
          <w:sz w:val="24"/>
          <w:szCs w:val="24"/>
          <w:lang w:val="en-GB"/>
        </w:rPr>
        <w:t xml:space="preserve"> </w:t>
      </w:r>
      <w:r>
        <w:rPr>
          <w:rFonts w:cstheme="minorHAnsi"/>
          <w:sz w:val="24"/>
          <w:szCs w:val="24"/>
          <w:lang w:val="en-GB"/>
        </w:rPr>
        <w:t>bio</w:t>
      </w:r>
      <w:r w:rsidRPr="006A1BFB">
        <w:rPr>
          <w:rFonts w:cstheme="minorHAnsi"/>
          <w:sz w:val="24"/>
          <w:szCs w:val="24"/>
          <w:lang w:val="en-GB"/>
        </w:rPr>
        <w:t>medical field</w:t>
      </w:r>
      <w:r>
        <w:rPr>
          <w:rFonts w:cstheme="minorHAnsi"/>
          <w:sz w:val="24"/>
          <w:szCs w:val="24"/>
          <w:lang w:val="en-GB"/>
        </w:rPr>
        <w:t xml:space="preserve">. </w:t>
      </w:r>
      <w:r w:rsidR="006C501A">
        <w:rPr>
          <w:rFonts w:cstheme="minorHAnsi"/>
          <w:sz w:val="24"/>
          <w:szCs w:val="24"/>
          <w:lang w:val="en-GB"/>
        </w:rPr>
        <w:t>The a</w:t>
      </w:r>
      <w:r w:rsidRPr="006A1BFB">
        <w:rPr>
          <w:rFonts w:cstheme="minorHAnsi"/>
          <w:sz w:val="24"/>
          <w:szCs w:val="24"/>
          <w:lang w:val="en-GB"/>
        </w:rPr>
        <w:t xml:space="preserve">pplications can be extended </w:t>
      </w:r>
      <w:r>
        <w:rPr>
          <w:rFonts w:cstheme="minorHAnsi"/>
          <w:sz w:val="24"/>
          <w:szCs w:val="24"/>
          <w:lang w:val="en-GB"/>
        </w:rPr>
        <w:t>to</w:t>
      </w:r>
      <w:r w:rsidRPr="006A1BFB">
        <w:rPr>
          <w:rFonts w:cstheme="minorHAnsi"/>
          <w:sz w:val="24"/>
          <w:szCs w:val="24"/>
          <w:lang w:val="en-GB"/>
        </w:rPr>
        <w:t xml:space="preserve"> other fields </w:t>
      </w:r>
      <w:r>
        <w:rPr>
          <w:rFonts w:cstheme="minorHAnsi"/>
          <w:sz w:val="24"/>
          <w:szCs w:val="24"/>
          <w:lang w:val="en-GB"/>
        </w:rPr>
        <w:t xml:space="preserve">of analytical chemistry </w:t>
      </w:r>
      <w:r w:rsidRPr="006A1BFB">
        <w:rPr>
          <w:rFonts w:cstheme="minorHAnsi"/>
          <w:sz w:val="24"/>
          <w:szCs w:val="24"/>
          <w:lang w:val="en-GB"/>
        </w:rPr>
        <w:t xml:space="preserve">such as </w:t>
      </w:r>
      <w:r w:rsidRPr="009E6087">
        <w:rPr>
          <w:rFonts w:cstheme="minorHAnsi"/>
          <w:sz w:val="24"/>
          <w:szCs w:val="24"/>
          <w:lang w:val="en-GB"/>
        </w:rPr>
        <w:t>food safety</w:t>
      </w:r>
      <w:r w:rsidR="006C501A" w:rsidRPr="009E6087">
        <w:rPr>
          <w:rFonts w:cstheme="minorHAnsi"/>
          <w:sz w:val="24"/>
          <w:szCs w:val="24"/>
          <w:lang w:val="en-GB"/>
        </w:rPr>
        <w:t>,</w:t>
      </w:r>
      <w:r w:rsidRPr="009E6087">
        <w:rPr>
          <w:rFonts w:cstheme="minorHAnsi"/>
          <w:sz w:val="24"/>
          <w:szCs w:val="24"/>
          <w:lang w:val="en-GB"/>
        </w:rPr>
        <w:t xml:space="preserve"> </w:t>
      </w:r>
      <w:r w:rsidR="004E1C58" w:rsidRPr="009E6087">
        <w:rPr>
          <w:rFonts w:cstheme="minorHAnsi"/>
          <w:sz w:val="24"/>
          <w:szCs w:val="24"/>
          <w:lang w:val="en-GB"/>
        </w:rPr>
        <w:t>which are</w:t>
      </w:r>
      <w:r w:rsidRPr="009E6087">
        <w:rPr>
          <w:rFonts w:cstheme="minorHAnsi"/>
          <w:sz w:val="24"/>
          <w:szCs w:val="24"/>
          <w:lang w:val="en-GB"/>
        </w:rPr>
        <w:t xml:space="preserve"> currently under development.</w:t>
      </w:r>
    </w:p>
    <w:p w14:paraId="5D2E616B" w14:textId="638A48B8" w:rsidR="00457A2C" w:rsidRPr="000D3F3D" w:rsidRDefault="000F3FD7" w:rsidP="00457A2C">
      <w:pPr>
        <w:spacing w:line="276" w:lineRule="auto"/>
        <w:jc w:val="both"/>
        <w:rPr>
          <w:rFonts w:cstheme="minorHAnsi"/>
          <w:sz w:val="24"/>
          <w:szCs w:val="24"/>
          <w:lang w:val="en-GB"/>
        </w:rPr>
      </w:pPr>
      <w:r w:rsidRPr="00861934">
        <w:rPr>
          <w:rFonts w:cstheme="minorHAnsi"/>
          <w:sz w:val="24"/>
          <w:szCs w:val="24"/>
          <w:lang w:val="en-GB"/>
        </w:rPr>
        <w:t xml:space="preserve">The </w:t>
      </w:r>
      <w:r w:rsidR="00862C88" w:rsidRPr="00861934">
        <w:rPr>
          <w:rFonts w:cstheme="minorHAnsi"/>
          <w:sz w:val="24"/>
          <w:szCs w:val="24"/>
          <w:lang w:val="en-GB"/>
        </w:rPr>
        <w:t>most efficient</w:t>
      </w:r>
      <w:r w:rsidRPr="00861934">
        <w:rPr>
          <w:rFonts w:cstheme="minorHAnsi"/>
          <w:sz w:val="24"/>
          <w:szCs w:val="24"/>
          <w:lang w:val="en-GB"/>
        </w:rPr>
        <w:t xml:space="preserve"> strategy to</w:t>
      </w:r>
      <w:r w:rsidR="00862C88" w:rsidRPr="00861934">
        <w:rPr>
          <w:rFonts w:cstheme="minorHAnsi"/>
          <w:sz w:val="24"/>
          <w:szCs w:val="24"/>
          <w:lang w:val="en-GB"/>
        </w:rPr>
        <w:t xml:space="preserve"> monitor quantitatively</w:t>
      </w:r>
      <w:r w:rsidRPr="00861934">
        <w:rPr>
          <w:rFonts w:cstheme="minorHAnsi"/>
          <w:sz w:val="24"/>
          <w:szCs w:val="24"/>
          <w:lang w:val="en-GB"/>
        </w:rPr>
        <w:t xml:space="preserve"> the changes of distribution of lipids </w:t>
      </w:r>
      <w:r w:rsidR="00EB5F09" w:rsidRPr="00861934">
        <w:rPr>
          <w:rFonts w:cstheme="minorHAnsi"/>
          <w:sz w:val="24"/>
          <w:szCs w:val="24"/>
          <w:lang w:val="en-GB"/>
        </w:rPr>
        <w:t xml:space="preserve">(using the intensity that can be extracted from Kendrick plots) </w:t>
      </w:r>
      <w:r w:rsidRPr="00861934">
        <w:rPr>
          <w:rFonts w:cstheme="minorHAnsi"/>
          <w:sz w:val="24"/>
          <w:szCs w:val="24"/>
          <w:lang w:val="en-GB"/>
        </w:rPr>
        <w:t xml:space="preserve">between </w:t>
      </w:r>
      <w:r w:rsidRPr="009E6087">
        <w:rPr>
          <w:rFonts w:cstheme="minorHAnsi"/>
          <w:sz w:val="24"/>
          <w:szCs w:val="24"/>
          <w:lang w:val="en-GB"/>
        </w:rPr>
        <w:t>families in non-targeted mode is being investigated</w:t>
      </w:r>
      <w:r w:rsidR="00862C88" w:rsidRPr="009E6087">
        <w:rPr>
          <w:rFonts w:cstheme="minorHAnsi"/>
          <w:sz w:val="24"/>
          <w:szCs w:val="24"/>
          <w:lang w:val="en-GB"/>
        </w:rPr>
        <w:t>.</w:t>
      </w:r>
      <w:r w:rsidR="00862C88">
        <w:rPr>
          <w:rFonts w:cstheme="minorHAnsi"/>
          <w:sz w:val="24"/>
          <w:szCs w:val="24"/>
          <w:lang w:val="en-GB"/>
        </w:rPr>
        <w:t xml:space="preserve"> </w:t>
      </w:r>
    </w:p>
    <w:p w14:paraId="2ECC5C41" w14:textId="77777777" w:rsidR="00D93675" w:rsidRPr="00A278C3" w:rsidRDefault="00D93675">
      <w:pPr>
        <w:rPr>
          <w:rFonts w:cstheme="minorHAnsi"/>
          <w:b/>
          <w:sz w:val="24"/>
          <w:szCs w:val="24"/>
          <w:lang w:val="en-GB"/>
        </w:rPr>
      </w:pPr>
      <w:r w:rsidRPr="00A278C3">
        <w:rPr>
          <w:rFonts w:cstheme="minorHAnsi"/>
          <w:b/>
          <w:sz w:val="24"/>
          <w:szCs w:val="24"/>
          <w:lang w:val="en-GB"/>
        </w:rPr>
        <w:t>Acknowledgments</w:t>
      </w:r>
    </w:p>
    <w:p w14:paraId="502EAB8B" w14:textId="030F5E7E" w:rsidR="00930169" w:rsidRPr="008F47F1" w:rsidRDefault="00D93675" w:rsidP="00457A2C">
      <w:pPr>
        <w:spacing w:line="276" w:lineRule="auto"/>
        <w:jc w:val="both"/>
        <w:rPr>
          <w:rFonts w:cstheme="minorHAnsi"/>
          <w:sz w:val="24"/>
          <w:szCs w:val="24"/>
          <w:lang w:val="en-GB"/>
        </w:rPr>
      </w:pPr>
      <w:r w:rsidRPr="008F47F1">
        <w:rPr>
          <w:rFonts w:cstheme="minorHAnsi"/>
          <w:sz w:val="24"/>
          <w:szCs w:val="24"/>
          <w:lang w:val="en-GB"/>
        </w:rPr>
        <w:t xml:space="preserve">We </w:t>
      </w:r>
      <w:r w:rsidR="00AD7201">
        <w:rPr>
          <w:rFonts w:cstheme="minorHAnsi"/>
          <w:sz w:val="24"/>
          <w:szCs w:val="24"/>
          <w:lang w:val="en-GB"/>
        </w:rPr>
        <w:t>thank</w:t>
      </w:r>
      <w:r w:rsidRPr="008F47F1">
        <w:rPr>
          <w:rFonts w:cstheme="minorHAnsi"/>
          <w:sz w:val="24"/>
          <w:szCs w:val="24"/>
          <w:lang w:val="en-GB"/>
        </w:rPr>
        <w:t xml:space="preserve"> the Interreg EMR project EURLIPIDS </w:t>
      </w:r>
      <w:r w:rsidR="008F47F1" w:rsidRPr="008F47F1">
        <w:rPr>
          <w:rFonts w:cstheme="minorHAnsi"/>
          <w:sz w:val="24"/>
          <w:szCs w:val="24"/>
          <w:lang w:val="en-GB"/>
        </w:rPr>
        <w:t>(R-8598) for financial support.</w:t>
      </w:r>
    </w:p>
    <w:p w14:paraId="50E56B6B" w14:textId="77777777" w:rsidR="009C45AB" w:rsidRPr="008F47F1" w:rsidRDefault="006A1BFB" w:rsidP="00457A2C">
      <w:pPr>
        <w:spacing w:line="276" w:lineRule="auto"/>
        <w:jc w:val="both"/>
        <w:rPr>
          <w:rFonts w:cstheme="minorHAnsi"/>
          <w:sz w:val="24"/>
          <w:szCs w:val="24"/>
          <w:lang w:val="en-GB"/>
        </w:rPr>
      </w:pPr>
      <w:r w:rsidRPr="008F47F1">
        <w:rPr>
          <w:rFonts w:cstheme="minorHAnsi"/>
          <w:sz w:val="24"/>
          <w:szCs w:val="24"/>
          <w:lang w:val="en-GB"/>
        </w:rPr>
        <w:lastRenderedPageBreak/>
        <w:t xml:space="preserve">We acknowledge Lipometrix, the KU Leuven lipidomics core who cultured the cells and performed the lipid extraction </w:t>
      </w:r>
      <w:r w:rsidR="00B6136D" w:rsidRPr="008F47F1">
        <w:rPr>
          <w:rFonts w:cstheme="minorHAnsi"/>
          <w:sz w:val="24"/>
          <w:szCs w:val="24"/>
          <w:lang w:val="en-GB"/>
        </w:rPr>
        <w:t>on those.</w:t>
      </w:r>
      <w:r w:rsidR="009C45AB" w:rsidRPr="008F47F1">
        <w:rPr>
          <w:rFonts w:cstheme="minorHAnsi"/>
          <w:sz w:val="24"/>
          <w:szCs w:val="24"/>
          <w:lang w:val="en-GB"/>
        </w:rPr>
        <w:t xml:space="preserve"> </w:t>
      </w:r>
    </w:p>
    <w:p w14:paraId="44C93D76" w14:textId="342BC7FC" w:rsidR="008F47F1" w:rsidRPr="008F47F1" w:rsidRDefault="00AD7201" w:rsidP="00457A2C">
      <w:pPr>
        <w:spacing w:line="276" w:lineRule="auto"/>
        <w:jc w:val="both"/>
        <w:rPr>
          <w:rFonts w:cstheme="minorHAnsi"/>
          <w:sz w:val="24"/>
          <w:szCs w:val="24"/>
          <w:lang w:val="en-GB"/>
        </w:rPr>
      </w:pPr>
      <w:r>
        <w:rPr>
          <w:rFonts w:cstheme="minorHAnsi"/>
          <w:sz w:val="24"/>
          <w:szCs w:val="24"/>
          <w:lang w:val="en-GB"/>
        </w:rPr>
        <w:t>Thank you to</w:t>
      </w:r>
      <w:r w:rsidR="009C45AB" w:rsidRPr="008F47F1">
        <w:rPr>
          <w:rFonts w:cstheme="minorHAnsi"/>
          <w:sz w:val="24"/>
          <w:szCs w:val="24"/>
          <w:lang w:val="en-GB"/>
        </w:rPr>
        <w:t xml:space="preserve"> the </w:t>
      </w:r>
      <w:r w:rsidR="008F47F1" w:rsidRPr="008F47F1">
        <w:rPr>
          <w:rFonts w:cstheme="minorHAnsi"/>
          <w:sz w:val="24"/>
          <w:szCs w:val="24"/>
          <w:lang w:val="en-GB"/>
        </w:rPr>
        <w:t>FEDER BIOMED HUB Technology Support (n</w:t>
      </w:r>
      <w:r w:rsidR="008F47F1">
        <w:rPr>
          <w:rFonts w:cstheme="minorHAnsi"/>
          <w:sz w:val="24"/>
          <w:szCs w:val="24"/>
          <w:lang w:val="en-GB"/>
        </w:rPr>
        <w:t>umber</w:t>
      </w:r>
      <w:r w:rsidR="008F47F1" w:rsidRPr="008F47F1">
        <w:rPr>
          <w:rFonts w:cstheme="minorHAnsi"/>
          <w:sz w:val="24"/>
          <w:szCs w:val="24"/>
          <w:lang w:val="en-GB"/>
        </w:rPr>
        <w:t xml:space="preserve"> 2.2.1/996) and </w:t>
      </w:r>
      <w:r w:rsidR="008F47F1">
        <w:rPr>
          <w:rFonts w:cstheme="minorHAnsi"/>
          <w:sz w:val="24"/>
          <w:szCs w:val="24"/>
          <w:lang w:val="en-GB"/>
        </w:rPr>
        <w:t xml:space="preserve">the </w:t>
      </w:r>
      <w:r w:rsidR="008F47F1" w:rsidRPr="008F47F1">
        <w:rPr>
          <w:rFonts w:cstheme="minorHAnsi"/>
          <w:sz w:val="24"/>
          <w:szCs w:val="24"/>
          <w:lang w:val="en-GB"/>
        </w:rPr>
        <w:t>European Community’s Horizon 2020 Program (INFRAIA-02-2017, under Grant Agreement No.731077) for the funding</w:t>
      </w:r>
      <w:r w:rsidR="00983DBC">
        <w:rPr>
          <w:rFonts w:cstheme="minorHAnsi"/>
          <w:sz w:val="24"/>
          <w:szCs w:val="24"/>
          <w:lang w:val="en-GB"/>
        </w:rPr>
        <w:t xml:space="preserve"> the development of imaging on the </w:t>
      </w:r>
      <w:r w:rsidR="008F47F1" w:rsidRPr="008F47F1">
        <w:rPr>
          <w:rFonts w:cstheme="minorHAnsi"/>
          <w:sz w:val="24"/>
          <w:szCs w:val="24"/>
          <w:lang w:val="en-GB"/>
        </w:rPr>
        <w:t>SolariX XR 9.4T</w:t>
      </w:r>
      <w:r w:rsidR="00983DBC">
        <w:rPr>
          <w:rFonts w:cstheme="minorHAnsi"/>
          <w:sz w:val="24"/>
          <w:szCs w:val="24"/>
          <w:lang w:val="en-GB"/>
        </w:rPr>
        <w:t xml:space="preserve"> FT</w:t>
      </w:r>
      <w:r w:rsidR="00CE0C44">
        <w:rPr>
          <w:rFonts w:cstheme="minorHAnsi"/>
          <w:sz w:val="24"/>
          <w:szCs w:val="24"/>
          <w:lang w:val="en-GB"/>
        </w:rPr>
        <w:t>-</w:t>
      </w:r>
      <w:r w:rsidR="00983DBC">
        <w:rPr>
          <w:rFonts w:cstheme="minorHAnsi"/>
          <w:sz w:val="24"/>
          <w:szCs w:val="24"/>
          <w:lang w:val="en-GB"/>
        </w:rPr>
        <w:t>ICR</w:t>
      </w:r>
      <w:r w:rsidR="008F47F1" w:rsidRPr="008F47F1">
        <w:rPr>
          <w:rFonts w:cstheme="minorHAnsi"/>
          <w:sz w:val="24"/>
          <w:szCs w:val="24"/>
          <w:lang w:val="en-GB"/>
        </w:rPr>
        <w:t>.</w:t>
      </w:r>
    </w:p>
    <w:p w14:paraId="2FFAF913" w14:textId="19A93E94" w:rsidR="008F47F1" w:rsidRDefault="00AD7201" w:rsidP="00457A2C">
      <w:pPr>
        <w:spacing w:line="276" w:lineRule="auto"/>
        <w:jc w:val="both"/>
        <w:rPr>
          <w:rFonts w:cstheme="minorHAnsi"/>
          <w:sz w:val="24"/>
          <w:szCs w:val="24"/>
          <w:lang w:val="en-GB"/>
        </w:rPr>
      </w:pPr>
      <w:r>
        <w:rPr>
          <w:rFonts w:cstheme="minorHAnsi"/>
          <w:sz w:val="24"/>
          <w:szCs w:val="24"/>
          <w:lang w:val="en-GB"/>
        </w:rPr>
        <w:t>Finally, we acknowledge</w:t>
      </w:r>
      <w:r w:rsidR="008F47F1">
        <w:rPr>
          <w:rFonts w:cstheme="minorHAnsi"/>
          <w:sz w:val="24"/>
          <w:szCs w:val="24"/>
          <w:lang w:val="en-GB"/>
        </w:rPr>
        <w:t xml:space="preserve"> the company Johnson &amp; Johnson (Janssen) for </w:t>
      </w:r>
      <w:r w:rsidR="00F972C7">
        <w:rPr>
          <w:rFonts w:cstheme="minorHAnsi"/>
          <w:sz w:val="24"/>
          <w:szCs w:val="24"/>
          <w:lang w:val="en-GB"/>
        </w:rPr>
        <w:t xml:space="preserve">the donation of </w:t>
      </w:r>
      <w:r w:rsidR="008F47F1">
        <w:rPr>
          <w:rFonts w:cstheme="minorHAnsi"/>
          <w:sz w:val="24"/>
          <w:szCs w:val="24"/>
          <w:lang w:val="en-GB"/>
        </w:rPr>
        <w:t>the LTQ FT Ultra 7T</w:t>
      </w:r>
      <w:r w:rsidR="00F972C7">
        <w:rPr>
          <w:rFonts w:cstheme="minorHAnsi"/>
          <w:sz w:val="24"/>
          <w:szCs w:val="24"/>
          <w:lang w:val="en-GB"/>
        </w:rPr>
        <w:t xml:space="preserve"> instrument</w:t>
      </w:r>
      <w:r w:rsidR="008F47F1">
        <w:rPr>
          <w:rFonts w:cstheme="minorHAnsi"/>
          <w:sz w:val="24"/>
          <w:szCs w:val="24"/>
          <w:lang w:val="en-GB"/>
        </w:rPr>
        <w:t>.</w:t>
      </w:r>
    </w:p>
    <w:p w14:paraId="4A520CB1" w14:textId="093B1458" w:rsidR="006A1BFB" w:rsidRDefault="006A1BFB" w:rsidP="006A1BFB">
      <w:pPr>
        <w:jc w:val="both"/>
        <w:rPr>
          <w:rFonts w:cstheme="minorHAnsi"/>
          <w:sz w:val="24"/>
          <w:szCs w:val="24"/>
          <w:lang w:val="en-GB"/>
        </w:rPr>
      </w:pPr>
    </w:p>
    <w:p w14:paraId="32661FB1" w14:textId="77777777" w:rsidR="008F47F1" w:rsidRPr="008F47F1" w:rsidRDefault="008F47F1" w:rsidP="006A1BFB">
      <w:pPr>
        <w:jc w:val="both"/>
        <w:rPr>
          <w:rFonts w:cstheme="minorHAnsi"/>
          <w:sz w:val="24"/>
          <w:szCs w:val="24"/>
          <w:lang w:val="en-GB"/>
        </w:rPr>
      </w:pPr>
    </w:p>
    <w:p w14:paraId="7130BC4A" w14:textId="77777777" w:rsidR="002C5B7F" w:rsidRDefault="002C5B7F">
      <w:pPr>
        <w:rPr>
          <w:lang w:val="en-GB"/>
        </w:rPr>
      </w:pPr>
    </w:p>
    <w:p w14:paraId="32A5ACD3" w14:textId="77777777" w:rsidR="009E6087" w:rsidRDefault="009E6087">
      <w:pPr>
        <w:rPr>
          <w:lang w:val="en-GB"/>
        </w:rPr>
      </w:pPr>
    </w:p>
    <w:p w14:paraId="612F86ED" w14:textId="77777777" w:rsidR="00EB5F09" w:rsidRDefault="00EB5F09">
      <w:pPr>
        <w:rPr>
          <w:lang w:val="en-GB"/>
        </w:rPr>
      </w:pPr>
    </w:p>
    <w:p w14:paraId="77582ABB" w14:textId="77777777" w:rsidR="00EB5F09" w:rsidRDefault="00EB5F09">
      <w:pPr>
        <w:rPr>
          <w:lang w:val="en-GB"/>
        </w:rPr>
      </w:pPr>
    </w:p>
    <w:p w14:paraId="0C6C32B6" w14:textId="77777777" w:rsidR="00EB5F09" w:rsidRDefault="00EB5F09">
      <w:pPr>
        <w:rPr>
          <w:lang w:val="en-GB"/>
        </w:rPr>
      </w:pPr>
    </w:p>
    <w:p w14:paraId="2DE21D73" w14:textId="77777777" w:rsidR="00EB5F09" w:rsidRDefault="00EB5F09">
      <w:pPr>
        <w:rPr>
          <w:lang w:val="en-GB"/>
        </w:rPr>
      </w:pPr>
    </w:p>
    <w:p w14:paraId="56909A7F" w14:textId="77777777" w:rsidR="00EB5F09" w:rsidRDefault="00EB5F09">
      <w:pPr>
        <w:rPr>
          <w:lang w:val="en-GB"/>
        </w:rPr>
      </w:pPr>
    </w:p>
    <w:p w14:paraId="0483CC30" w14:textId="77777777" w:rsidR="00EB5F09" w:rsidRDefault="00EB5F09">
      <w:pPr>
        <w:rPr>
          <w:lang w:val="en-GB"/>
        </w:rPr>
      </w:pPr>
    </w:p>
    <w:p w14:paraId="4F3CFCF1" w14:textId="77777777" w:rsidR="00EB5F09" w:rsidRDefault="00EB5F09">
      <w:pPr>
        <w:rPr>
          <w:lang w:val="en-GB"/>
        </w:rPr>
      </w:pPr>
    </w:p>
    <w:p w14:paraId="71C08988" w14:textId="77777777" w:rsidR="00EB5F09" w:rsidRDefault="00EB5F09">
      <w:pPr>
        <w:rPr>
          <w:lang w:val="en-GB"/>
        </w:rPr>
      </w:pPr>
    </w:p>
    <w:p w14:paraId="02691A66" w14:textId="77777777" w:rsidR="00EB5F09" w:rsidRDefault="00EB5F09">
      <w:pPr>
        <w:rPr>
          <w:lang w:val="en-GB"/>
        </w:rPr>
      </w:pPr>
    </w:p>
    <w:p w14:paraId="1526756D" w14:textId="77777777" w:rsidR="00EB5F09" w:rsidRDefault="00EB5F09">
      <w:pPr>
        <w:rPr>
          <w:lang w:val="en-GB"/>
        </w:rPr>
      </w:pPr>
    </w:p>
    <w:p w14:paraId="7F739D2E" w14:textId="77777777" w:rsidR="00EB5F09" w:rsidRDefault="00EB5F09">
      <w:pPr>
        <w:rPr>
          <w:lang w:val="en-GB"/>
        </w:rPr>
      </w:pPr>
    </w:p>
    <w:p w14:paraId="1161E29A" w14:textId="77777777" w:rsidR="00EB5F09" w:rsidRDefault="00EB5F09">
      <w:pPr>
        <w:rPr>
          <w:lang w:val="en-GB"/>
        </w:rPr>
      </w:pPr>
    </w:p>
    <w:p w14:paraId="733EEF34" w14:textId="77777777" w:rsidR="00EB5F09" w:rsidRDefault="00EB5F09">
      <w:pPr>
        <w:rPr>
          <w:lang w:val="en-GB"/>
        </w:rPr>
      </w:pPr>
    </w:p>
    <w:p w14:paraId="506BA61C" w14:textId="77777777" w:rsidR="00EB5F09" w:rsidRDefault="00EB5F09">
      <w:pPr>
        <w:rPr>
          <w:lang w:val="en-GB"/>
        </w:rPr>
      </w:pPr>
    </w:p>
    <w:p w14:paraId="4CD062B4" w14:textId="77777777" w:rsidR="00EB5F09" w:rsidRDefault="00EB5F09">
      <w:pPr>
        <w:rPr>
          <w:lang w:val="en-GB"/>
        </w:rPr>
      </w:pPr>
    </w:p>
    <w:p w14:paraId="716767C2" w14:textId="77777777" w:rsidR="00EB5F09" w:rsidRDefault="00EB5F09">
      <w:pPr>
        <w:rPr>
          <w:lang w:val="en-GB"/>
        </w:rPr>
      </w:pPr>
    </w:p>
    <w:p w14:paraId="27046B8C" w14:textId="77777777" w:rsidR="00EB5F09" w:rsidRDefault="00EB5F09">
      <w:pPr>
        <w:rPr>
          <w:lang w:val="en-GB"/>
        </w:rPr>
      </w:pPr>
    </w:p>
    <w:p w14:paraId="6F9EAD41" w14:textId="77777777" w:rsidR="00EB5F09" w:rsidRDefault="00EB5F09">
      <w:pPr>
        <w:rPr>
          <w:lang w:val="en-GB"/>
        </w:rPr>
      </w:pPr>
    </w:p>
    <w:p w14:paraId="356976D2" w14:textId="77777777" w:rsidR="00EB5F09" w:rsidRDefault="00EB5F09">
      <w:pPr>
        <w:rPr>
          <w:lang w:val="en-GB"/>
        </w:rPr>
      </w:pPr>
    </w:p>
    <w:p w14:paraId="2A0038D2" w14:textId="77777777" w:rsidR="00EB5F09" w:rsidRDefault="00EB5F09">
      <w:pPr>
        <w:rPr>
          <w:lang w:val="en-GB"/>
        </w:rPr>
      </w:pPr>
    </w:p>
    <w:p w14:paraId="6590A4A8" w14:textId="77777777" w:rsidR="00EB5F09" w:rsidRDefault="00EB5F09">
      <w:pPr>
        <w:rPr>
          <w:lang w:val="en-GB"/>
        </w:rPr>
      </w:pPr>
    </w:p>
    <w:p w14:paraId="7909AF19" w14:textId="77777777" w:rsidR="00EB5F09" w:rsidRDefault="00EB5F09">
      <w:pPr>
        <w:rPr>
          <w:lang w:val="en-GB"/>
        </w:rPr>
      </w:pPr>
    </w:p>
    <w:p w14:paraId="038F4BC5" w14:textId="77777777" w:rsidR="00EB5F09" w:rsidRDefault="00EB5F09">
      <w:pPr>
        <w:rPr>
          <w:lang w:val="en-GB"/>
        </w:rPr>
      </w:pPr>
    </w:p>
    <w:p w14:paraId="2977D162" w14:textId="16E81FAF" w:rsidR="00930169" w:rsidRPr="0009381A" w:rsidRDefault="00C00578" w:rsidP="009E6087">
      <w:pPr>
        <w:jc w:val="both"/>
        <w:rPr>
          <w:rFonts w:cstheme="minorHAnsi"/>
          <w:b/>
          <w:sz w:val="24"/>
          <w:szCs w:val="24"/>
          <w:lang w:val="en-GB"/>
        </w:rPr>
      </w:pPr>
      <w:r w:rsidRPr="0009381A">
        <w:rPr>
          <w:rFonts w:cstheme="minorHAnsi"/>
          <w:b/>
          <w:sz w:val="24"/>
          <w:szCs w:val="24"/>
          <w:lang w:val="en-GB"/>
        </w:rPr>
        <w:t>References</w:t>
      </w:r>
    </w:p>
    <w:p w14:paraId="0B0B2F10" w14:textId="2B784E18" w:rsidR="00FD22D8" w:rsidRPr="0009381A" w:rsidRDefault="00C0057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cstheme="minorHAnsi"/>
          <w:sz w:val="24"/>
          <w:szCs w:val="24"/>
          <w:lang w:val="en-US"/>
        </w:rPr>
        <w:fldChar w:fldCharType="begin" w:fldLock="1"/>
      </w:r>
      <w:r w:rsidRPr="0009381A">
        <w:rPr>
          <w:rFonts w:cstheme="minorHAnsi"/>
          <w:sz w:val="24"/>
          <w:szCs w:val="24"/>
          <w:lang w:val="en-US"/>
        </w:rPr>
        <w:instrText>ADDIN Mendeley Bibliography CSL_BIBLIOGRAPHY</w:instrText>
      </w:r>
      <w:r w:rsidRPr="0009381A">
        <w:rPr>
          <w:rFonts w:cstheme="minorHAnsi"/>
          <w:sz w:val="24"/>
          <w:szCs w:val="24"/>
          <w:lang w:val="en-US"/>
        </w:rPr>
        <w:fldChar w:fldCharType="separate"/>
      </w:r>
      <w:r w:rsidR="00FD22D8" w:rsidRPr="0009381A">
        <w:rPr>
          <w:rFonts w:ascii="Calibri" w:hAnsi="Calibri" w:cs="Calibri"/>
          <w:noProof/>
          <w:sz w:val="24"/>
          <w:szCs w:val="24"/>
          <w:lang w:val="en-GB"/>
        </w:rPr>
        <w:t xml:space="preserve">(1) </w:t>
      </w:r>
      <w:r w:rsidR="00FD22D8" w:rsidRPr="0009381A">
        <w:rPr>
          <w:rFonts w:ascii="Calibri" w:hAnsi="Calibri" w:cs="Calibri"/>
          <w:noProof/>
          <w:sz w:val="24"/>
          <w:szCs w:val="24"/>
          <w:lang w:val="en-GB"/>
        </w:rPr>
        <w:tab/>
        <w:t xml:space="preserve">Breiding, M. </w:t>
      </w:r>
      <w:r w:rsidR="00D11367" w:rsidRPr="0009381A">
        <w:rPr>
          <w:rFonts w:ascii="Calibri" w:hAnsi="Calibri" w:cs="Calibri"/>
          <w:i/>
          <w:noProof/>
          <w:sz w:val="24"/>
          <w:szCs w:val="24"/>
          <w:lang w:val="en-GB"/>
        </w:rPr>
        <w:t>Trends Biochem. Sci</w:t>
      </w:r>
      <w:r w:rsidR="00D11367" w:rsidRPr="0009381A">
        <w:rPr>
          <w:rFonts w:ascii="Calibri" w:hAnsi="Calibri" w:cs="Calibri"/>
          <w:noProof/>
          <w:sz w:val="24"/>
          <w:szCs w:val="24"/>
          <w:lang w:val="en-GB"/>
        </w:rPr>
        <w:t>.</w:t>
      </w:r>
      <w:r w:rsidR="00D11367" w:rsidRPr="0009381A">
        <w:rPr>
          <w:rFonts w:ascii="Calibri" w:hAnsi="Calibri" w:cs="Calibri"/>
          <w:b/>
          <w:bCs/>
          <w:noProof/>
          <w:sz w:val="24"/>
          <w:szCs w:val="24"/>
          <w:lang w:val="en-GB"/>
        </w:rPr>
        <w:t xml:space="preserve"> </w:t>
      </w:r>
      <w:r w:rsidR="00FD22D8" w:rsidRPr="0009381A">
        <w:rPr>
          <w:rFonts w:ascii="Calibri" w:hAnsi="Calibri" w:cs="Calibri"/>
          <w:b/>
          <w:bCs/>
          <w:noProof/>
          <w:sz w:val="24"/>
          <w:szCs w:val="24"/>
          <w:lang w:val="en-GB"/>
        </w:rPr>
        <w:t>2014</w:t>
      </w:r>
      <w:r w:rsidR="00FD22D8" w:rsidRPr="0009381A">
        <w:rPr>
          <w:rFonts w:ascii="Calibri" w:hAnsi="Calibri" w:cs="Calibri"/>
          <w:noProof/>
          <w:sz w:val="24"/>
          <w:szCs w:val="24"/>
          <w:lang w:val="en-GB"/>
        </w:rPr>
        <w:t xml:space="preserve">, </w:t>
      </w:r>
      <w:r w:rsidR="00FD22D8" w:rsidRPr="0009381A">
        <w:rPr>
          <w:rFonts w:ascii="Calibri" w:hAnsi="Calibri" w:cs="Calibri"/>
          <w:i/>
          <w:iCs/>
          <w:noProof/>
          <w:sz w:val="24"/>
          <w:szCs w:val="24"/>
          <w:lang w:val="en-GB"/>
        </w:rPr>
        <w:t>63</w:t>
      </w:r>
      <w:r w:rsidR="00FD22D8" w:rsidRPr="0009381A">
        <w:rPr>
          <w:rFonts w:ascii="Calibri" w:hAnsi="Calibri" w:cs="Calibri"/>
          <w:noProof/>
          <w:sz w:val="24"/>
          <w:szCs w:val="24"/>
          <w:lang w:val="en-GB"/>
        </w:rPr>
        <w:t xml:space="preserve"> (8), 1–18.</w:t>
      </w:r>
    </w:p>
    <w:p w14:paraId="4719320F"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2) </w:t>
      </w:r>
      <w:r w:rsidRPr="0009381A">
        <w:rPr>
          <w:rFonts w:ascii="Calibri" w:hAnsi="Calibri" w:cs="Calibri"/>
          <w:noProof/>
          <w:sz w:val="24"/>
          <w:szCs w:val="24"/>
          <w:lang w:val="en-GB"/>
        </w:rPr>
        <w:tab/>
        <w:t xml:space="preserve">Gross, R. W.; Han, X. </w:t>
      </w:r>
      <w:r w:rsidRPr="0009381A">
        <w:rPr>
          <w:rFonts w:ascii="Calibri" w:hAnsi="Calibri" w:cs="Calibri"/>
          <w:i/>
          <w:iCs/>
          <w:noProof/>
          <w:sz w:val="24"/>
          <w:szCs w:val="24"/>
          <w:lang w:val="en-GB"/>
        </w:rPr>
        <w:t>Chem. Biol.</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1</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18</w:t>
      </w:r>
      <w:r w:rsidRPr="0009381A">
        <w:rPr>
          <w:rFonts w:ascii="Calibri" w:hAnsi="Calibri" w:cs="Calibri"/>
          <w:noProof/>
          <w:sz w:val="24"/>
          <w:szCs w:val="24"/>
          <w:lang w:val="en-GB"/>
        </w:rPr>
        <w:t xml:space="preserve"> (3), 284–291.</w:t>
      </w:r>
    </w:p>
    <w:p w14:paraId="2CA23A99"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3) </w:t>
      </w:r>
      <w:r w:rsidRPr="0009381A">
        <w:rPr>
          <w:rFonts w:ascii="Calibri" w:hAnsi="Calibri" w:cs="Calibri"/>
          <w:noProof/>
          <w:sz w:val="24"/>
          <w:szCs w:val="24"/>
          <w:lang w:val="en-GB"/>
        </w:rPr>
        <w:tab/>
        <w:t xml:space="preserve">Shevchenko, A.; Simons, K. </w:t>
      </w:r>
      <w:r w:rsidRPr="0009381A">
        <w:rPr>
          <w:rFonts w:ascii="Calibri" w:hAnsi="Calibri" w:cs="Calibri"/>
          <w:i/>
          <w:iCs/>
          <w:noProof/>
          <w:sz w:val="24"/>
          <w:szCs w:val="24"/>
          <w:lang w:val="en-GB"/>
        </w:rPr>
        <w:t>Nat. Rev. Mol. Cell Biol.</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0</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11</w:t>
      </w:r>
      <w:r w:rsidRPr="0009381A">
        <w:rPr>
          <w:rFonts w:ascii="Calibri" w:hAnsi="Calibri" w:cs="Calibri"/>
          <w:noProof/>
          <w:sz w:val="24"/>
          <w:szCs w:val="24"/>
          <w:lang w:val="en-GB"/>
        </w:rPr>
        <w:t xml:space="preserve"> (8), 593–598.</w:t>
      </w:r>
    </w:p>
    <w:p w14:paraId="66AECE8E" w14:textId="568E4A40"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4) </w:t>
      </w:r>
      <w:r w:rsidRPr="0009381A">
        <w:rPr>
          <w:rFonts w:ascii="Calibri" w:hAnsi="Calibri" w:cs="Calibri"/>
          <w:noProof/>
          <w:sz w:val="24"/>
          <w:szCs w:val="24"/>
          <w:lang w:val="en-GB"/>
        </w:rPr>
        <w:tab/>
        <w:t xml:space="preserve">Zhao, Y. Y.; Vaziri, N. D.; Lin, R. C. </w:t>
      </w:r>
      <w:r w:rsidR="00AF4F01" w:rsidRPr="0009381A">
        <w:rPr>
          <w:rFonts w:ascii="Calibri" w:hAnsi="Calibri" w:cs="Calibri"/>
          <w:i/>
          <w:iCs/>
          <w:noProof/>
          <w:sz w:val="24"/>
          <w:szCs w:val="24"/>
          <w:lang w:val="en-GB"/>
        </w:rPr>
        <w:t>Adv. Clin. Chem.</w:t>
      </w:r>
      <w:r w:rsidRPr="0009381A">
        <w:rPr>
          <w:rFonts w:ascii="Calibri" w:hAnsi="Calibri" w:cs="Calibri"/>
          <w:noProof/>
          <w:sz w:val="24"/>
          <w:szCs w:val="24"/>
          <w:lang w:val="en-GB"/>
        </w:rPr>
        <w:t xml:space="preserve"> </w:t>
      </w:r>
      <w:r w:rsidRPr="0009381A">
        <w:rPr>
          <w:rFonts w:ascii="Calibri" w:hAnsi="Calibri" w:cs="Calibri"/>
          <w:b/>
          <w:noProof/>
          <w:sz w:val="24"/>
          <w:szCs w:val="24"/>
          <w:lang w:val="en-GB"/>
        </w:rPr>
        <w:t>2015</w:t>
      </w:r>
      <w:r w:rsidR="00AF4F01" w:rsidRPr="0009381A">
        <w:rPr>
          <w:rFonts w:ascii="Calibri" w:hAnsi="Calibri" w:cs="Calibri"/>
          <w:noProof/>
          <w:sz w:val="24"/>
          <w:szCs w:val="24"/>
          <w:lang w:val="en-GB"/>
        </w:rPr>
        <w:t>;</w:t>
      </w:r>
      <w:r w:rsidRPr="0009381A">
        <w:rPr>
          <w:rFonts w:ascii="Calibri" w:hAnsi="Calibri" w:cs="Calibri"/>
          <w:noProof/>
          <w:sz w:val="24"/>
          <w:szCs w:val="24"/>
          <w:lang w:val="en-GB"/>
        </w:rPr>
        <w:t xml:space="preserve"> 153–175.</w:t>
      </w:r>
    </w:p>
    <w:p w14:paraId="5B3708A8"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5) </w:t>
      </w:r>
      <w:r w:rsidRPr="0009381A">
        <w:rPr>
          <w:rFonts w:ascii="Calibri" w:hAnsi="Calibri" w:cs="Calibri"/>
          <w:noProof/>
          <w:sz w:val="24"/>
          <w:szCs w:val="24"/>
          <w:lang w:val="en-GB"/>
        </w:rPr>
        <w:tab/>
        <w:t xml:space="preserve">Röhrig, F.; Schulze, A. </w:t>
      </w:r>
      <w:r w:rsidRPr="0009381A">
        <w:rPr>
          <w:rFonts w:ascii="Calibri" w:hAnsi="Calibri" w:cs="Calibri"/>
          <w:i/>
          <w:iCs/>
          <w:noProof/>
          <w:sz w:val="24"/>
          <w:szCs w:val="24"/>
          <w:lang w:val="en-GB"/>
        </w:rPr>
        <w:t>Nat. Rev. Cancer</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6</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16</w:t>
      </w:r>
      <w:r w:rsidRPr="0009381A">
        <w:rPr>
          <w:rFonts w:ascii="Calibri" w:hAnsi="Calibri" w:cs="Calibri"/>
          <w:noProof/>
          <w:sz w:val="24"/>
          <w:szCs w:val="24"/>
          <w:lang w:val="en-GB"/>
        </w:rPr>
        <w:t xml:space="preserve"> (11), 732–749.</w:t>
      </w:r>
    </w:p>
    <w:p w14:paraId="69540486" w14:textId="61F54F68"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6) </w:t>
      </w:r>
      <w:r w:rsidRPr="0009381A">
        <w:rPr>
          <w:rFonts w:ascii="Calibri" w:hAnsi="Calibri" w:cs="Calibri"/>
          <w:noProof/>
          <w:sz w:val="24"/>
          <w:szCs w:val="24"/>
          <w:lang w:val="en-GB"/>
        </w:rPr>
        <w:tab/>
        <w:t xml:space="preserve">Wang, J.; Han, X. </w:t>
      </w:r>
      <w:r w:rsidRPr="0009381A">
        <w:rPr>
          <w:rFonts w:ascii="Calibri" w:hAnsi="Calibri" w:cs="Calibri"/>
          <w:i/>
          <w:iCs/>
          <w:noProof/>
          <w:sz w:val="24"/>
          <w:szCs w:val="24"/>
          <w:lang w:val="en-GB"/>
        </w:rPr>
        <w:t>Trends Anal. Chem.</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9</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121</w:t>
      </w:r>
      <w:r w:rsidRPr="0009381A">
        <w:rPr>
          <w:rFonts w:ascii="Calibri" w:hAnsi="Calibri" w:cs="Calibri"/>
          <w:noProof/>
          <w:sz w:val="24"/>
          <w:szCs w:val="24"/>
          <w:lang w:val="en-GB"/>
        </w:rPr>
        <w:t>, 115697.</w:t>
      </w:r>
    </w:p>
    <w:p w14:paraId="573E6D4F"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7) </w:t>
      </w:r>
      <w:r w:rsidRPr="0009381A">
        <w:rPr>
          <w:rFonts w:ascii="Calibri" w:hAnsi="Calibri" w:cs="Calibri"/>
          <w:noProof/>
          <w:sz w:val="24"/>
          <w:szCs w:val="24"/>
          <w:lang w:val="en-GB"/>
        </w:rPr>
        <w:tab/>
        <w:t xml:space="preserve">Han, X. </w:t>
      </w:r>
      <w:r w:rsidRPr="0009381A">
        <w:rPr>
          <w:rFonts w:ascii="Calibri" w:hAnsi="Calibri" w:cs="Calibri"/>
          <w:i/>
          <w:iCs/>
          <w:noProof/>
          <w:sz w:val="24"/>
          <w:szCs w:val="24"/>
          <w:lang w:val="en-GB"/>
        </w:rPr>
        <w:t>Nat Rev Endocrinol</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6</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12</w:t>
      </w:r>
      <w:r w:rsidRPr="0009381A">
        <w:rPr>
          <w:rFonts w:ascii="Calibri" w:hAnsi="Calibri" w:cs="Calibri"/>
          <w:noProof/>
          <w:sz w:val="24"/>
          <w:szCs w:val="24"/>
          <w:lang w:val="en-GB"/>
        </w:rPr>
        <w:t>, 668–679.</w:t>
      </w:r>
    </w:p>
    <w:p w14:paraId="10F4475E" w14:textId="0285761F"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8) </w:t>
      </w:r>
      <w:r w:rsidRPr="0009381A">
        <w:rPr>
          <w:rFonts w:ascii="Calibri" w:hAnsi="Calibri" w:cs="Calibri"/>
          <w:noProof/>
          <w:sz w:val="24"/>
          <w:szCs w:val="24"/>
          <w:lang w:val="en-GB"/>
        </w:rPr>
        <w:tab/>
        <w:t xml:space="preserve">Van Meer, G.; Voelker, D.; Feigenson, G. </w:t>
      </w:r>
      <w:r w:rsidRPr="0009381A">
        <w:rPr>
          <w:rFonts w:ascii="Calibri" w:hAnsi="Calibri" w:cs="Calibri"/>
          <w:i/>
          <w:iCs/>
          <w:noProof/>
          <w:sz w:val="24"/>
          <w:szCs w:val="24"/>
          <w:lang w:val="en-GB"/>
        </w:rPr>
        <w:t>Nat</w:t>
      </w:r>
      <w:r w:rsidR="00D11367" w:rsidRPr="0009381A">
        <w:rPr>
          <w:rFonts w:ascii="Calibri" w:hAnsi="Calibri" w:cs="Calibri"/>
          <w:i/>
          <w:iCs/>
          <w:noProof/>
          <w:sz w:val="24"/>
          <w:szCs w:val="24"/>
          <w:lang w:val="en-GB"/>
        </w:rPr>
        <w:t>.</w:t>
      </w:r>
      <w:r w:rsidRPr="0009381A">
        <w:rPr>
          <w:rFonts w:ascii="Calibri" w:hAnsi="Calibri" w:cs="Calibri"/>
          <w:i/>
          <w:iCs/>
          <w:noProof/>
          <w:sz w:val="24"/>
          <w:szCs w:val="24"/>
          <w:lang w:val="en-GB"/>
        </w:rPr>
        <w:t xml:space="preserve"> Rev</w:t>
      </w:r>
      <w:r w:rsidR="00D11367" w:rsidRPr="0009381A">
        <w:rPr>
          <w:rFonts w:ascii="Calibri" w:hAnsi="Calibri" w:cs="Calibri"/>
          <w:i/>
          <w:iCs/>
          <w:noProof/>
          <w:sz w:val="24"/>
          <w:szCs w:val="24"/>
          <w:lang w:val="en-GB"/>
        </w:rPr>
        <w:t>.</w:t>
      </w:r>
      <w:r w:rsidRPr="0009381A">
        <w:rPr>
          <w:rFonts w:ascii="Calibri" w:hAnsi="Calibri" w:cs="Calibri"/>
          <w:i/>
          <w:iCs/>
          <w:noProof/>
          <w:sz w:val="24"/>
          <w:szCs w:val="24"/>
          <w:lang w:val="en-GB"/>
        </w:rPr>
        <w:t xml:space="preserve"> Mol</w:t>
      </w:r>
      <w:r w:rsidR="00D11367" w:rsidRPr="0009381A">
        <w:rPr>
          <w:rFonts w:ascii="Calibri" w:hAnsi="Calibri" w:cs="Calibri"/>
          <w:i/>
          <w:iCs/>
          <w:noProof/>
          <w:sz w:val="24"/>
          <w:szCs w:val="24"/>
          <w:lang w:val="en-GB"/>
        </w:rPr>
        <w:t>.</w:t>
      </w:r>
      <w:r w:rsidRPr="0009381A">
        <w:rPr>
          <w:rFonts w:ascii="Calibri" w:hAnsi="Calibri" w:cs="Calibri"/>
          <w:i/>
          <w:iCs/>
          <w:noProof/>
          <w:sz w:val="24"/>
          <w:szCs w:val="24"/>
          <w:lang w:val="en-GB"/>
        </w:rPr>
        <w:t xml:space="preserve"> Cell Biol</w:t>
      </w:r>
      <w:r w:rsidR="00D11367" w:rsidRPr="0009381A">
        <w:rPr>
          <w:rFonts w:ascii="Calibri" w:hAnsi="Calibri" w:cs="Calibri"/>
          <w:i/>
          <w:iCs/>
          <w:noProof/>
          <w:sz w:val="24"/>
          <w:szCs w:val="24"/>
          <w:lang w:val="en-GB"/>
        </w:rPr>
        <w:t>.</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08</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9</w:t>
      </w:r>
      <w:r w:rsidRPr="0009381A">
        <w:rPr>
          <w:rFonts w:ascii="Calibri" w:hAnsi="Calibri" w:cs="Calibri"/>
          <w:noProof/>
          <w:sz w:val="24"/>
          <w:szCs w:val="24"/>
          <w:lang w:val="en-GB"/>
        </w:rPr>
        <w:t>, 112–124.</w:t>
      </w:r>
    </w:p>
    <w:p w14:paraId="0662A88F"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s-ES"/>
        </w:rPr>
      </w:pPr>
      <w:r w:rsidRPr="0009381A">
        <w:rPr>
          <w:rFonts w:ascii="Calibri" w:hAnsi="Calibri" w:cs="Calibri"/>
          <w:noProof/>
          <w:sz w:val="24"/>
          <w:szCs w:val="24"/>
          <w:lang w:val="en-GB"/>
        </w:rPr>
        <w:t xml:space="preserve">(9) </w:t>
      </w:r>
      <w:r w:rsidRPr="0009381A">
        <w:rPr>
          <w:rFonts w:ascii="Calibri" w:hAnsi="Calibri" w:cs="Calibri"/>
          <w:noProof/>
          <w:sz w:val="24"/>
          <w:szCs w:val="24"/>
          <w:lang w:val="en-GB"/>
        </w:rPr>
        <w:tab/>
        <w:t xml:space="preserve">Sato, H.; Takahashi, N.; Sato, E.; Kisu, K.; Ito, S.; Saito, T. </w:t>
      </w:r>
      <w:r w:rsidRPr="0009381A">
        <w:rPr>
          <w:rFonts w:ascii="Calibri" w:hAnsi="Calibri" w:cs="Calibri"/>
          <w:i/>
          <w:iCs/>
          <w:noProof/>
          <w:sz w:val="24"/>
          <w:szCs w:val="24"/>
          <w:lang w:val="en-GB"/>
        </w:rPr>
        <w:t>Clin. Exp. Nephrol.</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s-ES"/>
        </w:rPr>
        <w:t>2014</w:t>
      </w:r>
      <w:r w:rsidRPr="0009381A">
        <w:rPr>
          <w:rFonts w:ascii="Calibri" w:hAnsi="Calibri" w:cs="Calibri"/>
          <w:noProof/>
          <w:sz w:val="24"/>
          <w:szCs w:val="24"/>
          <w:lang w:val="es-ES"/>
        </w:rPr>
        <w:t xml:space="preserve">, </w:t>
      </w:r>
      <w:r w:rsidRPr="0009381A">
        <w:rPr>
          <w:rFonts w:ascii="Calibri" w:hAnsi="Calibri" w:cs="Calibri"/>
          <w:i/>
          <w:iCs/>
          <w:noProof/>
          <w:sz w:val="24"/>
          <w:szCs w:val="24"/>
          <w:lang w:val="es-ES"/>
        </w:rPr>
        <w:t>18</w:t>
      </w:r>
      <w:r w:rsidRPr="0009381A">
        <w:rPr>
          <w:rFonts w:ascii="Calibri" w:hAnsi="Calibri" w:cs="Calibri"/>
          <w:noProof/>
          <w:sz w:val="24"/>
          <w:szCs w:val="24"/>
          <w:lang w:val="es-ES"/>
        </w:rPr>
        <w:t xml:space="preserve"> (2), 194–196.</w:t>
      </w:r>
    </w:p>
    <w:p w14:paraId="11E92D66"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s-ES"/>
        </w:rPr>
        <w:t xml:space="preserve">(10) </w:t>
      </w:r>
      <w:r w:rsidRPr="0009381A">
        <w:rPr>
          <w:rFonts w:ascii="Calibri" w:hAnsi="Calibri" w:cs="Calibri"/>
          <w:noProof/>
          <w:sz w:val="24"/>
          <w:szCs w:val="24"/>
          <w:lang w:val="es-ES"/>
        </w:rPr>
        <w:tab/>
        <w:t xml:space="preserve">Muro, E.; Ekin Atilla-Gokcumen, G.; Eggert, U. S. </w:t>
      </w:r>
      <w:r w:rsidRPr="0009381A">
        <w:rPr>
          <w:rFonts w:ascii="Calibri" w:hAnsi="Calibri" w:cs="Calibri"/>
          <w:i/>
          <w:iCs/>
          <w:noProof/>
          <w:sz w:val="24"/>
          <w:szCs w:val="24"/>
          <w:lang w:val="es-ES"/>
        </w:rPr>
        <w:t xml:space="preserve">Mol. </w:t>
      </w:r>
      <w:r w:rsidRPr="0009381A">
        <w:rPr>
          <w:rFonts w:ascii="Calibri" w:hAnsi="Calibri" w:cs="Calibri"/>
          <w:i/>
          <w:iCs/>
          <w:noProof/>
          <w:sz w:val="24"/>
          <w:szCs w:val="24"/>
          <w:lang w:val="en-GB"/>
        </w:rPr>
        <w:t>Biol. Cell</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4</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25</w:t>
      </w:r>
      <w:r w:rsidRPr="0009381A">
        <w:rPr>
          <w:rFonts w:ascii="Calibri" w:hAnsi="Calibri" w:cs="Calibri"/>
          <w:noProof/>
          <w:sz w:val="24"/>
          <w:szCs w:val="24"/>
          <w:lang w:val="en-GB"/>
        </w:rPr>
        <w:t xml:space="preserve"> (12), 1819–1823.</w:t>
      </w:r>
    </w:p>
    <w:p w14:paraId="397F656A" w14:textId="7AA49932"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11) </w:t>
      </w:r>
      <w:r w:rsidRPr="0009381A">
        <w:rPr>
          <w:rFonts w:ascii="Calibri" w:hAnsi="Calibri" w:cs="Calibri"/>
          <w:noProof/>
          <w:sz w:val="24"/>
          <w:szCs w:val="24"/>
          <w:lang w:val="en-GB"/>
        </w:rPr>
        <w:tab/>
        <w:t>Bou Khalil, M.; Hou, W.; Zhou, H.; Elisma, F.; Swayne, L.; P. Blanchard, A.; Yao, Z.; A.L.</w:t>
      </w:r>
      <w:r w:rsidR="00290CA5" w:rsidRPr="0009381A">
        <w:rPr>
          <w:rFonts w:ascii="Calibri" w:hAnsi="Calibri" w:cs="Calibri"/>
          <w:noProof/>
          <w:sz w:val="24"/>
          <w:szCs w:val="24"/>
          <w:lang w:val="en-GB"/>
        </w:rPr>
        <w:t xml:space="preserve"> Bennett, S.; Figeys, D</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Mass Spectrom. Rev.</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0</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29</w:t>
      </w:r>
      <w:r w:rsidRPr="0009381A">
        <w:rPr>
          <w:rFonts w:ascii="Calibri" w:hAnsi="Calibri" w:cs="Calibri"/>
          <w:noProof/>
          <w:sz w:val="24"/>
          <w:szCs w:val="24"/>
          <w:lang w:val="en-GB"/>
        </w:rPr>
        <w:t>, 877–929.</w:t>
      </w:r>
    </w:p>
    <w:p w14:paraId="676278A9" w14:textId="3C83CC2F"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12) </w:t>
      </w:r>
      <w:r w:rsidRPr="0009381A">
        <w:rPr>
          <w:rFonts w:ascii="Calibri" w:hAnsi="Calibri" w:cs="Calibri"/>
          <w:noProof/>
          <w:sz w:val="24"/>
          <w:szCs w:val="24"/>
          <w:lang w:val="en-GB"/>
        </w:rPr>
        <w:tab/>
        <w:t xml:space="preserve">Fahy, E.; Subramaniam, S.; Murphy, R. C.; Nishijima, M.; Raetz, C. R. H.; Shimizu, T.; Spener, F.; Van Meer, G.; Wakelam, M. J. O.; Dennis, E. A. </w:t>
      </w:r>
      <w:r w:rsidR="00290CA5" w:rsidRPr="0009381A">
        <w:rPr>
          <w:rFonts w:ascii="Calibri" w:hAnsi="Calibri" w:cs="Calibri"/>
          <w:i/>
          <w:iCs/>
          <w:noProof/>
          <w:sz w:val="24"/>
          <w:szCs w:val="24"/>
          <w:lang w:val="en-GB"/>
        </w:rPr>
        <w:t>J. Lipid Res.</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09</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50</w:t>
      </w:r>
      <w:r w:rsidRPr="0009381A">
        <w:rPr>
          <w:rFonts w:ascii="Calibri" w:hAnsi="Calibri" w:cs="Calibri"/>
          <w:noProof/>
          <w:sz w:val="24"/>
          <w:szCs w:val="24"/>
          <w:lang w:val="en-GB"/>
        </w:rPr>
        <w:t xml:space="preserve"> (SUPPL.), 9–14.</w:t>
      </w:r>
    </w:p>
    <w:p w14:paraId="47BBCD7A"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s-ES"/>
        </w:rPr>
      </w:pPr>
      <w:r w:rsidRPr="0009381A">
        <w:rPr>
          <w:rFonts w:ascii="Calibri" w:hAnsi="Calibri" w:cs="Calibri"/>
          <w:noProof/>
          <w:sz w:val="24"/>
          <w:szCs w:val="24"/>
          <w:lang w:val="en-GB"/>
        </w:rPr>
        <w:t xml:space="preserve">(13) </w:t>
      </w:r>
      <w:r w:rsidRPr="0009381A">
        <w:rPr>
          <w:rFonts w:ascii="Calibri" w:hAnsi="Calibri" w:cs="Calibri"/>
          <w:noProof/>
          <w:sz w:val="24"/>
          <w:szCs w:val="24"/>
          <w:lang w:val="en-GB"/>
        </w:rPr>
        <w:tab/>
        <w:t xml:space="preserve">Sud, M.; Fahy, E.; Cotter, D.; Brown, A.; Dennis, E. A.; Glass, C. K.; Merrill, A. H.; Murphy, R. C.; Raetz, C. R. H.; Russell, D. W.; Subramaniam, S. </w:t>
      </w:r>
      <w:r w:rsidRPr="0009381A">
        <w:rPr>
          <w:rFonts w:ascii="Calibri" w:hAnsi="Calibri" w:cs="Calibri"/>
          <w:i/>
          <w:iCs/>
          <w:noProof/>
          <w:sz w:val="24"/>
          <w:szCs w:val="24"/>
          <w:lang w:val="en-GB"/>
        </w:rPr>
        <w:t>Nucleic Acids Res.</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07</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35</w:t>
      </w:r>
      <w:r w:rsidRPr="0009381A">
        <w:rPr>
          <w:rFonts w:ascii="Calibri" w:hAnsi="Calibri" w:cs="Calibri"/>
          <w:noProof/>
          <w:sz w:val="24"/>
          <w:szCs w:val="24"/>
          <w:lang w:val="en-GB"/>
        </w:rPr>
        <w:t xml:space="preserve"> (SUPPL. </w:t>
      </w:r>
      <w:r w:rsidRPr="0009381A">
        <w:rPr>
          <w:rFonts w:ascii="Calibri" w:hAnsi="Calibri" w:cs="Calibri"/>
          <w:noProof/>
          <w:sz w:val="24"/>
          <w:szCs w:val="24"/>
          <w:lang w:val="es-ES"/>
        </w:rPr>
        <w:t>1), 527–532.</w:t>
      </w:r>
    </w:p>
    <w:p w14:paraId="0AC6923F"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s-ES"/>
        </w:rPr>
        <w:t xml:space="preserve">(14) </w:t>
      </w:r>
      <w:r w:rsidRPr="0009381A">
        <w:rPr>
          <w:rFonts w:ascii="Calibri" w:hAnsi="Calibri" w:cs="Calibri"/>
          <w:noProof/>
          <w:sz w:val="24"/>
          <w:szCs w:val="24"/>
          <w:lang w:val="es-ES"/>
        </w:rPr>
        <w:tab/>
        <w:t xml:space="preserve">Haler, J. R. N.; Sisley, E. K.; Cintron-Diaz, Y. L.; Meitei, S. N.; Cooper, H. J.; Fernandez-Lima, F. </w:t>
      </w:r>
      <w:r w:rsidRPr="0009381A">
        <w:rPr>
          <w:rFonts w:ascii="Calibri" w:hAnsi="Calibri" w:cs="Calibri"/>
          <w:i/>
          <w:iCs/>
          <w:noProof/>
          <w:sz w:val="24"/>
          <w:szCs w:val="24"/>
          <w:lang w:val="es-ES"/>
        </w:rPr>
        <w:t xml:space="preserve">Anal. </w:t>
      </w:r>
      <w:r w:rsidRPr="0009381A">
        <w:rPr>
          <w:rFonts w:ascii="Calibri" w:hAnsi="Calibri" w:cs="Calibri"/>
          <w:i/>
          <w:iCs/>
          <w:noProof/>
          <w:sz w:val="24"/>
          <w:szCs w:val="24"/>
          <w:lang w:val="en-GB"/>
        </w:rPr>
        <w:t>Methods</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9</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11</w:t>
      </w:r>
      <w:r w:rsidRPr="0009381A">
        <w:rPr>
          <w:rFonts w:ascii="Calibri" w:hAnsi="Calibri" w:cs="Calibri"/>
          <w:noProof/>
          <w:sz w:val="24"/>
          <w:szCs w:val="24"/>
          <w:lang w:val="en-GB"/>
        </w:rPr>
        <w:t xml:space="preserve"> (18), 2385–2395.</w:t>
      </w:r>
    </w:p>
    <w:p w14:paraId="7EE534F4"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15) </w:t>
      </w:r>
      <w:r w:rsidRPr="0009381A">
        <w:rPr>
          <w:rFonts w:ascii="Calibri" w:hAnsi="Calibri" w:cs="Calibri"/>
          <w:noProof/>
          <w:sz w:val="24"/>
          <w:szCs w:val="24"/>
          <w:lang w:val="en-GB"/>
        </w:rPr>
        <w:tab/>
        <w:t xml:space="preserve">Köfeler, H. C.; Fauland, A.; Rechberger, G. N.; Trötzmüller, M. </w:t>
      </w:r>
      <w:r w:rsidRPr="0009381A">
        <w:rPr>
          <w:rFonts w:ascii="Calibri" w:hAnsi="Calibri" w:cs="Calibri"/>
          <w:i/>
          <w:iCs/>
          <w:noProof/>
          <w:sz w:val="24"/>
          <w:szCs w:val="24"/>
          <w:lang w:val="en-GB"/>
        </w:rPr>
        <w:t>Metabolites</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2</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2</w:t>
      </w:r>
      <w:r w:rsidRPr="0009381A">
        <w:rPr>
          <w:rFonts w:ascii="Calibri" w:hAnsi="Calibri" w:cs="Calibri"/>
          <w:noProof/>
          <w:sz w:val="24"/>
          <w:szCs w:val="24"/>
          <w:lang w:val="en-GB"/>
        </w:rPr>
        <w:t xml:space="preserve"> (1), 19–38.</w:t>
      </w:r>
    </w:p>
    <w:p w14:paraId="3A2D6C14" w14:textId="63EFECA5"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16) </w:t>
      </w:r>
      <w:r w:rsidRPr="0009381A">
        <w:rPr>
          <w:rFonts w:ascii="Calibri" w:hAnsi="Calibri" w:cs="Calibri"/>
          <w:noProof/>
          <w:sz w:val="24"/>
          <w:szCs w:val="24"/>
          <w:lang w:val="en-GB"/>
        </w:rPr>
        <w:tab/>
        <w:t xml:space="preserve">Han, X.; Gross, R. W. </w:t>
      </w:r>
      <w:r w:rsidR="00290CA5" w:rsidRPr="0009381A">
        <w:rPr>
          <w:rFonts w:ascii="Calibri" w:hAnsi="Calibri" w:cs="Calibri"/>
          <w:i/>
          <w:iCs/>
          <w:noProof/>
          <w:sz w:val="24"/>
          <w:szCs w:val="24"/>
          <w:lang w:val="en-GB"/>
        </w:rPr>
        <w:t>J. Lipid Res.</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03</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44</w:t>
      </w:r>
      <w:r w:rsidRPr="0009381A">
        <w:rPr>
          <w:rFonts w:ascii="Calibri" w:hAnsi="Calibri" w:cs="Calibri"/>
          <w:noProof/>
          <w:sz w:val="24"/>
          <w:szCs w:val="24"/>
          <w:lang w:val="en-GB"/>
        </w:rPr>
        <w:t xml:space="preserve"> (6), 1071–1079.</w:t>
      </w:r>
    </w:p>
    <w:p w14:paraId="7B98036B"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17) </w:t>
      </w:r>
      <w:r w:rsidRPr="0009381A">
        <w:rPr>
          <w:rFonts w:ascii="Calibri" w:hAnsi="Calibri" w:cs="Calibri"/>
          <w:noProof/>
          <w:sz w:val="24"/>
          <w:szCs w:val="24"/>
          <w:lang w:val="en-GB"/>
        </w:rPr>
        <w:tab/>
        <w:t xml:space="preserve">Han, X. </w:t>
      </w:r>
      <w:r w:rsidRPr="0009381A">
        <w:rPr>
          <w:rFonts w:ascii="Calibri" w:hAnsi="Calibri" w:cs="Calibri"/>
          <w:i/>
          <w:iCs/>
          <w:noProof/>
          <w:sz w:val="24"/>
          <w:szCs w:val="24"/>
          <w:lang w:val="en-GB"/>
        </w:rPr>
        <w:t>Anal. Biochem.</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02</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302</w:t>
      </w:r>
      <w:r w:rsidRPr="0009381A">
        <w:rPr>
          <w:rFonts w:ascii="Calibri" w:hAnsi="Calibri" w:cs="Calibri"/>
          <w:noProof/>
          <w:sz w:val="24"/>
          <w:szCs w:val="24"/>
          <w:lang w:val="en-GB"/>
        </w:rPr>
        <w:t xml:space="preserve"> (2), 199–212.</w:t>
      </w:r>
    </w:p>
    <w:p w14:paraId="11C81D01"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18) </w:t>
      </w:r>
      <w:r w:rsidRPr="0009381A">
        <w:rPr>
          <w:rFonts w:ascii="Calibri" w:hAnsi="Calibri" w:cs="Calibri"/>
          <w:noProof/>
          <w:sz w:val="24"/>
          <w:szCs w:val="24"/>
          <w:lang w:val="en-GB"/>
        </w:rPr>
        <w:tab/>
        <w:t xml:space="preserve">Han, X.; Gross, R. W. </w:t>
      </w:r>
      <w:r w:rsidRPr="0009381A">
        <w:rPr>
          <w:rFonts w:ascii="Calibri" w:hAnsi="Calibri" w:cs="Calibri"/>
          <w:i/>
          <w:iCs/>
          <w:noProof/>
          <w:sz w:val="24"/>
          <w:szCs w:val="24"/>
          <w:lang w:val="en-GB"/>
        </w:rPr>
        <w:t>Anal. Biochem.</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01</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295</w:t>
      </w:r>
      <w:r w:rsidRPr="0009381A">
        <w:rPr>
          <w:rFonts w:ascii="Calibri" w:hAnsi="Calibri" w:cs="Calibri"/>
          <w:noProof/>
          <w:sz w:val="24"/>
          <w:szCs w:val="24"/>
          <w:lang w:val="en-GB"/>
        </w:rPr>
        <w:t xml:space="preserve"> (1), 88–100.</w:t>
      </w:r>
    </w:p>
    <w:p w14:paraId="450D7007"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19) </w:t>
      </w:r>
      <w:r w:rsidRPr="0009381A">
        <w:rPr>
          <w:rFonts w:ascii="Calibri" w:hAnsi="Calibri" w:cs="Calibri"/>
          <w:noProof/>
          <w:sz w:val="24"/>
          <w:szCs w:val="24"/>
          <w:lang w:val="en-GB"/>
        </w:rPr>
        <w:tab/>
        <w:t xml:space="preserve">Han, X.; Gross, R. W. </w:t>
      </w:r>
      <w:r w:rsidRPr="0009381A">
        <w:rPr>
          <w:rFonts w:ascii="Calibri" w:hAnsi="Calibri" w:cs="Calibri"/>
          <w:i/>
          <w:iCs/>
          <w:noProof/>
          <w:sz w:val="24"/>
          <w:szCs w:val="24"/>
          <w:lang w:val="en-GB"/>
        </w:rPr>
        <w:t>Mass Spectrom. Rev.</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05</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24</w:t>
      </w:r>
      <w:r w:rsidRPr="0009381A">
        <w:rPr>
          <w:rFonts w:ascii="Calibri" w:hAnsi="Calibri" w:cs="Calibri"/>
          <w:noProof/>
          <w:sz w:val="24"/>
          <w:szCs w:val="24"/>
          <w:lang w:val="en-GB"/>
        </w:rPr>
        <w:t xml:space="preserve"> (3), 367–412.</w:t>
      </w:r>
    </w:p>
    <w:p w14:paraId="2F8F8D04"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20) </w:t>
      </w:r>
      <w:r w:rsidRPr="0009381A">
        <w:rPr>
          <w:rFonts w:ascii="Calibri" w:hAnsi="Calibri" w:cs="Calibri"/>
          <w:noProof/>
          <w:sz w:val="24"/>
          <w:szCs w:val="24"/>
          <w:lang w:val="en-GB"/>
        </w:rPr>
        <w:tab/>
        <w:t xml:space="preserve">Han, X.; Yang, J.; Cheng, H.; Ye, H.; Gross, R. W. </w:t>
      </w:r>
      <w:r w:rsidRPr="0009381A">
        <w:rPr>
          <w:rFonts w:ascii="Calibri" w:hAnsi="Calibri" w:cs="Calibri"/>
          <w:i/>
          <w:iCs/>
          <w:noProof/>
          <w:sz w:val="24"/>
          <w:szCs w:val="24"/>
          <w:lang w:val="en-GB"/>
        </w:rPr>
        <w:t>Anal. Biochem.</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04</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330</w:t>
      </w:r>
      <w:r w:rsidRPr="0009381A">
        <w:rPr>
          <w:rFonts w:ascii="Calibri" w:hAnsi="Calibri" w:cs="Calibri"/>
          <w:noProof/>
          <w:sz w:val="24"/>
          <w:szCs w:val="24"/>
          <w:lang w:val="en-GB"/>
        </w:rPr>
        <w:t xml:space="preserve"> (2), 317–331.</w:t>
      </w:r>
    </w:p>
    <w:p w14:paraId="3121AF71"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21) </w:t>
      </w:r>
      <w:r w:rsidRPr="0009381A">
        <w:rPr>
          <w:rFonts w:ascii="Calibri" w:hAnsi="Calibri" w:cs="Calibri"/>
          <w:noProof/>
          <w:sz w:val="24"/>
          <w:szCs w:val="24"/>
          <w:lang w:val="en-GB"/>
        </w:rPr>
        <w:tab/>
        <w:t xml:space="preserve">Han, X.; Gross, R. W. </w:t>
      </w:r>
      <w:r w:rsidRPr="0009381A">
        <w:rPr>
          <w:rFonts w:ascii="Calibri" w:hAnsi="Calibri" w:cs="Calibri"/>
          <w:i/>
          <w:iCs/>
          <w:noProof/>
          <w:sz w:val="24"/>
          <w:szCs w:val="24"/>
          <w:lang w:val="en-GB"/>
        </w:rPr>
        <w:t>Proc. Natl. Acad. Sci. U. S. A.</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1994</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91</w:t>
      </w:r>
      <w:r w:rsidRPr="0009381A">
        <w:rPr>
          <w:rFonts w:ascii="Calibri" w:hAnsi="Calibri" w:cs="Calibri"/>
          <w:noProof/>
          <w:sz w:val="24"/>
          <w:szCs w:val="24"/>
          <w:lang w:val="en-GB"/>
        </w:rPr>
        <w:t xml:space="preserve"> (22), 10635–10639.</w:t>
      </w:r>
    </w:p>
    <w:p w14:paraId="7454457C"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22) </w:t>
      </w:r>
      <w:r w:rsidRPr="0009381A">
        <w:rPr>
          <w:rFonts w:ascii="Calibri" w:hAnsi="Calibri" w:cs="Calibri"/>
          <w:noProof/>
          <w:sz w:val="24"/>
          <w:szCs w:val="24"/>
          <w:lang w:val="en-GB"/>
        </w:rPr>
        <w:tab/>
        <w:t xml:space="preserve">Xianlin, H.; Richard W., G. </w:t>
      </w:r>
      <w:r w:rsidRPr="0009381A">
        <w:rPr>
          <w:rFonts w:ascii="Calibri" w:hAnsi="Calibri" w:cs="Calibri"/>
          <w:i/>
          <w:iCs/>
          <w:noProof/>
          <w:sz w:val="24"/>
          <w:szCs w:val="24"/>
          <w:lang w:val="en-GB"/>
        </w:rPr>
        <w:t>J. Am. Soc. Mass Spectrom.</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1995</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6</w:t>
      </w:r>
      <w:r w:rsidRPr="0009381A">
        <w:rPr>
          <w:rFonts w:ascii="Calibri" w:hAnsi="Calibri" w:cs="Calibri"/>
          <w:noProof/>
          <w:sz w:val="24"/>
          <w:szCs w:val="24"/>
          <w:lang w:val="en-GB"/>
        </w:rPr>
        <w:t xml:space="preserve"> (95), 1202–1210.</w:t>
      </w:r>
    </w:p>
    <w:p w14:paraId="5FFA922B" w14:textId="4B2058CC"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23) </w:t>
      </w:r>
      <w:r w:rsidRPr="0009381A">
        <w:rPr>
          <w:rFonts w:ascii="Calibri" w:hAnsi="Calibri" w:cs="Calibri"/>
          <w:noProof/>
          <w:sz w:val="24"/>
          <w:szCs w:val="24"/>
          <w:lang w:val="en-GB"/>
        </w:rPr>
        <w:tab/>
        <w:t xml:space="preserve">Han, X.; Gross, R. W. </w:t>
      </w:r>
      <w:r w:rsidR="00BD49DF" w:rsidRPr="0009381A">
        <w:rPr>
          <w:rFonts w:ascii="Calibri" w:hAnsi="Calibri" w:cs="Calibri"/>
          <w:i/>
          <w:iCs/>
          <w:noProof/>
          <w:sz w:val="24"/>
          <w:szCs w:val="24"/>
          <w:lang w:val="en-GB"/>
        </w:rPr>
        <w:t>J. Am. Soc. Mass Spectrom.</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1996</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118</w:t>
      </w:r>
      <w:r w:rsidRPr="0009381A">
        <w:rPr>
          <w:rFonts w:ascii="Calibri" w:hAnsi="Calibri" w:cs="Calibri"/>
          <w:noProof/>
          <w:sz w:val="24"/>
          <w:szCs w:val="24"/>
          <w:lang w:val="en-GB"/>
        </w:rPr>
        <w:t xml:space="preserve"> (2), 451–457.</w:t>
      </w:r>
    </w:p>
    <w:p w14:paraId="2AC659A8" w14:textId="4067D80A"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24) </w:t>
      </w:r>
      <w:r w:rsidRPr="0009381A">
        <w:rPr>
          <w:rFonts w:ascii="Calibri" w:hAnsi="Calibri" w:cs="Calibri"/>
          <w:noProof/>
          <w:sz w:val="24"/>
          <w:szCs w:val="24"/>
          <w:lang w:val="en-GB"/>
        </w:rPr>
        <w:tab/>
        <w:t xml:space="preserve">Hsu, F. F.; Turk, J. </w:t>
      </w:r>
      <w:r w:rsidRPr="0009381A">
        <w:rPr>
          <w:rFonts w:ascii="Calibri" w:hAnsi="Calibri" w:cs="Calibri"/>
          <w:i/>
          <w:iCs/>
          <w:noProof/>
          <w:sz w:val="24"/>
          <w:szCs w:val="24"/>
          <w:lang w:val="en-GB"/>
        </w:rPr>
        <w:t>J. Chromatogr. B</w:t>
      </w:r>
      <w:r w:rsidR="00AF4F01" w:rsidRPr="0009381A">
        <w:rPr>
          <w:rFonts w:ascii="Calibri" w:hAnsi="Calibri" w:cs="Calibri"/>
          <w:i/>
          <w:iCs/>
          <w:noProof/>
          <w:sz w:val="24"/>
          <w:szCs w:val="24"/>
          <w:lang w:val="en-GB"/>
        </w:rPr>
        <w:t xml:space="preserve"> </w:t>
      </w:r>
      <w:r w:rsidRPr="0009381A">
        <w:rPr>
          <w:rFonts w:ascii="Calibri" w:hAnsi="Calibri" w:cs="Calibri"/>
          <w:b/>
          <w:bCs/>
          <w:noProof/>
          <w:sz w:val="24"/>
          <w:szCs w:val="24"/>
          <w:lang w:val="en-GB"/>
        </w:rPr>
        <w:t>2009</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877</w:t>
      </w:r>
      <w:r w:rsidRPr="0009381A">
        <w:rPr>
          <w:rFonts w:ascii="Calibri" w:hAnsi="Calibri" w:cs="Calibri"/>
          <w:noProof/>
          <w:sz w:val="24"/>
          <w:szCs w:val="24"/>
          <w:lang w:val="en-GB"/>
        </w:rPr>
        <w:t xml:space="preserve"> (26), 2673–2695.</w:t>
      </w:r>
    </w:p>
    <w:p w14:paraId="166A5A4D"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lastRenderedPageBreak/>
        <w:t xml:space="preserve">(25) </w:t>
      </w:r>
      <w:r w:rsidRPr="0009381A">
        <w:rPr>
          <w:rFonts w:ascii="Calibri" w:hAnsi="Calibri" w:cs="Calibri"/>
          <w:noProof/>
          <w:sz w:val="24"/>
          <w:szCs w:val="24"/>
          <w:lang w:val="en-GB"/>
        </w:rPr>
        <w:tab/>
        <w:t xml:space="preserve">Froning, M.; Helmer, P. O.; Hayen, H. </w:t>
      </w:r>
      <w:r w:rsidRPr="0009381A">
        <w:rPr>
          <w:rFonts w:ascii="Calibri" w:hAnsi="Calibri" w:cs="Calibri"/>
          <w:i/>
          <w:iCs/>
          <w:noProof/>
          <w:sz w:val="24"/>
          <w:szCs w:val="24"/>
          <w:lang w:val="en-GB"/>
        </w:rPr>
        <w:t>Rapid Commun. Mass Spectrom.</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20</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34</w:t>
      </w:r>
      <w:r w:rsidRPr="0009381A">
        <w:rPr>
          <w:rFonts w:ascii="Calibri" w:hAnsi="Calibri" w:cs="Calibri"/>
          <w:noProof/>
          <w:sz w:val="24"/>
          <w:szCs w:val="24"/>
          <w:lang w:val="en-GB"/>
        </w:rPr>
        <w:t xml:space="preserve"> (21), 1–9.</w:t>
      </w:r>
    </w:p>
    <w:p w14:paraId="0916EE67" w14:textId="2AEEA83C"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26) </w:t>
      </w:r>
      <w:r w:rsidRPr="0009381A">
        <w:rPr>
          <w:rFonts w:ascii="Calibri" w:hAnsi="Calibri" w:cs="Calibri"/>
          <w:noProof/>
          <w:sz w:val="24"/>
          <w:szCs w:val="24"/>
          <w:lang w:val="en-GB"/>
        </w:rPr>
        <w:tab/>
        <w:t xml:space="preserve">Sun, C.; Zhao, Y. Y.; Curtis, J. M. </w:t>
      </w:r>
      <w:r w:rsidRPr="0009381A">
        <w:rPr>
          <w:rFonts w:ascii="Calibri" w:hAnsi="Calibri" w:cs="Calibri"/>
          <w:i/>
          <w:iCs/>
          <w:noProof/>
          <w:sz w:val="24"/>
          <w:szCs w:val="24"/>
          <w:lang w:val="en-GB"/>
        </w:rPr>
        <w:t>Anal. Ch</w:t>
      </w:r>
      <w:r w:rsidR="00290CA5" w:rsidRPr="0009381A">
        <w:rPr>
          <w:rFonts w:ascii="Calibri" w:hAnsi="Calibri" w:cs="Calibri"/>
          <w:i/>
          <w:iCs/>
          <w:noProof/>
          <w:sz w:val="24"/>
          <w:szCs w:val="24"/>
          <w:lang w:val="en-GB"/>
        </w:rPr>
        <w:t>e</w:t>
      </w:r>
      <w:r w:rsidRPr="0009381A">
        <w:rPr>
          <w:rFonts w:ascii="Calibri" w:hAnsi="Calibri" w:cs="Calibri"/>
          <w:i/>
          <w:iCs/>
          <w:noProof/>
          <w:sz w:val="24"/>
          <w:szCs w:val="24"/>
          <w:lang w:val="en-GB"/>
        </w:rPr>
        <w:t>m. Acta</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3</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762</w:t>
      </w:r>
      <w:r w:rsidRPr="0009381A">
        <w:rPr>
          <w:rFonts w:ascii="Calibri" w:hAnsi="Calibri" w:cs="Calibri"/>
          <w:noProof/>
          <w:sz w:val="24"/>
          <w:szCs w:val="24"/>
          <w:lang w:val="en-GB"/>
        </w:rPr>
        <w:t>, 68–75.</w:t>
      </w:r>
    </w:p>
    <w:p w14:paraId="4FC4A242"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27) </w:t>
      </w:r>
      <w:r w:rsidRPr="0009381A">
        <w:rPr>
          <w:rFonts w:ascii="Calibri" w:hAnsi="Calibri" w:cs="Calibri"/>
          <w:noProof/>
          <w:sz w:val="24"/>
          <w:szCs w:val="24"/>
          <w:lang w:val="en-GB"/>
        </w:rPr>
        <w:tab/>
        <w:t xml:space="preserve">Harris, R. A.; May, J. C.; Stinson, C. A.; Xia, Y.; McLean, J. A. </w:t>
      </w:r>
      <w:r w:rsidRPr="0009381A">
        <w:rPr>
          <w:rFonts w:ascii="Calibri" w:hAnsi="Calibri" w:cs="Calibri"/>
          <w:i/>
          <w:iCs/>
          <w:noProof/>
          <w:sz w:val="24"/>
          <w:szCs w:val="24"/>
          <w:lang w:val="en-GB"/>
        </w:rPr>
        <w:t>Anal. Chem.</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8</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90</w:t>
      </w:r>
      <w:r w:rsidRPr="0009381A">
        <w:rPr>
          <w:rFonts w:ascii="Calibri" w:hAnsi="Calibri" w:cs="Calibri"/>
          <w:noProof/>
          <w:sz w:val="24"/>
          <w:szCs w:val="24"/>
          <w:lang w:val="en-GB"/>
        </w:rPr>
        <w:t xml:space="preserve"> (3), 1915–1924.</w:t>
      </w:r>
    </w:p>
    <w:p w14:paraId="4591AAB3"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28) </w:t>
      </w:r>
      <w:r w:rsidRPr="0009381A">
        <w:rPr>
          <w:rFonts w:ascii="Calibri" w:hAnsi="Calibri" w:cs="Calibri"/>
          <w:noProof/>
          <w:sz w:val="24"/>
          <w:szCs w:val="24"/>
          <w:lang w:val="en-GB"/>
        </w:rPr>
        <w:tab/>
        <w:t xml:space="preserve">Poad, B. L. J.; Zheng, X.; Mitchell, T. W.; Smith, R. D.; Baker, E. S.; Blanksby, S. J. </w:t>
      </w:r>
      <w:r w:rsidRPr="0009381A">
        <w:rPr>
          <w:rFonts w:ascii="Calibri" w:hAnsi="Calibri" w:cs="Calibri"/>
          <w:i/>
          <w:iCs/>
          <w:noProof/>
          <w:sz w:val="24"/>
          <w:szCs w:val="24"/>
          <w:lang w:val="en-GB"/>
        </w:rPr>
        <w:t>Anal. Chem.</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8</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90</w:t>
      </w:r>
      <w:r w:rsidRPr="0009381A">
        <w:rPr>
          <w:rFonts w:ascii="Calibri" w:hAnsi="Calibri" w:cs="Calibri"/>
          <w:noProof/>
          <w:sz w:val="24"/>
          <w:szCs w:val="24"/>
          <w:lang w:val="en-GB"/>
        </w:rPr>
        <w:t xml:space="preserve"> (2), 1292–1300.</w:t>
      </w:r>
    </w:p>
    <w:p w14:paraId="004E5E03"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29) </w:t>
      </w:r>
      <w:r w:rsidRPr="0009381A">
        <w:rPr>
          <w:rFonts w:ascii="Calibri" w:hAnsi="Calibri" w:cs="Calibri"/>
          <w:noProof/>
          <w:sz w:val="24"/>
          <w:szCs w:val="24"/>
          <w:lang w:val="en-GB"/>
        </w:rPr>
        <w:tab/>
        <w:t xml:space="preserve">Kyle, J. E.; Zhang, X.; Weitz, K. K.; Monroe, M. E.; Ibrahim, Y. M.; Moore, R. J.; Cha, J.; Sun, X.; Lovelace, E. S.; Wagoner, J.; Polyak, S. J.; Metz, T. O.; Dey, S. K.; Smith, R. D.; Burnum-Johnson, K. E.; Baker, E. S. </w:t>
      </w:r>
      <w:r w:rsidRPr="0009381A">
        <w:rPr>
          <w:rFonts w:ascii="Calibri" w:hAnsi="Calibri" w:cs="Calibri"/>
          <w:i/>
          <w:iCs/>
          <w:noProof/>
          <w:sz w:val="24"/>
          <w:szCs w:val="24"/>
          <w:lang w:val="en-GB"/>
        </w:rPr>
        <w:t>Analyst</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6</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141</w:t>
      </w:r>
      <w:r w:rsidRPr="0009381A">
        <w:rPr>
          <w:rFonts w:ascii="Calibri" w:hAnsi="Calibri" w:cs="Calibri"/>
          <w:noProof/>
          <w:sz w:val="24"/>
          <w:szCs w:val="24"/>
          <w:lang w:val="en-GB"/>
        </w:rPr>
        <w:t xml:space="preserve"> (5), 1649–1659.</w:t>
      </w:r>
    </w:p>
    <w:p w14:paraId="5979496B" w14:textId="43D7BB74"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30) </w:t>
      </w:r>
      <w:r w:rsidRPr="0009381A">
        <w:rPr>
          <w:rFonts w:ascii="Calibri" w:hAnsi="Calibri" w:cs="Calibri"/>
          <w:noProof/>
          <w:sz w:val="24"/>
          <w:szCs w:val="24"/>
          <w:lang w:val="en-GB"/>
        </w:rPr>
        <w:tab/>
        <w:t xml:space="preserve">Kilman, M.; May, J. C.; McLean, J. A. </w:t>
      </w:r>
      <w:r w:rsidRPr="0009381A">
        <w:rPr>
          <w:rFonts w:ascii="Calibri" w:hAnsi="Calibri" w:cs="Calibri"/>
          <w:i/>
          <w:iCs/>
          <w:noProof/>
          <w:sz w:val="24"/>
          <w:szCs w:val="24"/>
          <w:lang w:val="en-GB"/>
        </w:rPr>
        <w:t>Biochim</w:t>
      </w:r>
      <w:r w:rsidR="008321F1" w:rsidRPr="0009381A">
        <w:rPr>
          <w:rFonts w:ascii="Calibri" w:hAnsi="Calibri" w:cs="Calibri"/>
          <w:i/>
          <w:iCs/>
          <w:noProof/>
          <w:sz w:val="24"/>
          <w:szCs w:val="24"/>
          <w:lang w:val="en-GB"/>
        </w:rPr>
        <w:t>.</w:t>
      </w:r>
      <w:r w:rsidRPr="0009381A">
        <w:rPr>
          <w:rFonts w:ascii="Calibri" w:hAnsi="Calibri" w:cs="Calibri"/>
          <w:i/>
          <w:iCs/>
          <w:noProof/>
          <w:sz w:val="24"/>
          <w:szCs w:val="24"/>
          <w:lang w:val="en-GB"/>
        </w:rPr>
        <w:t xml:space="preserve"> Biophys</w:t>
      </w:r>
      <w:r w:rsidR="008321F1" w:rsidRPr="0009381A">
        <w:rPr>
          <w:rFonts w:ascii="Calibri" w:hAnsi="Calibri" w:cs="Calibri"/>
          <w:i/>
          <w:iCs/>
          <w:noProof/>
          <w:sz w:val="24"/>
          <w:szCs w:val="24"/>
          <w:lang w:val="en-GB"/>
        </w:rPr>
        <w:t>.</w:t>
      </w:r>
      <w:r w:rsidRPr="0009381A">
        <w:rPr>
          <w:rFonts w:ascii="Calibri" w:hAnsi="Calibri" w:cs="Calibri"/>
          <w:i/>
          <w:iCs/>
          <w:noProof/>
          <w:sz w:val="24"/>
          <w:szCs w:val="24"/>
          <w:lang w:val="en-GB"/>
        </w:rPr>
        <w:t xml:space="preserve"> Acta</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1</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1811</w:t>
      </w:r>
      <w:r w:rsidRPr="0009381A">
        <w:rPr>
          <w:rFonts w:ascii="Calibri" w:hAnsi="Calibri" w:cs="Calibri"/>
          <w:noProof/>
          <w:sz w:val="24"/>
          <w:szCs w:val="24"/>
          <w:lang w:val="en-GB"/>
        </w:rPr>
        <w:t xml:space="preserve"> (11), 935–945.</w:t>
      </w:r>
    </w:p>
    <w:p w14:paraId="1D026DC9"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31) </w:t>
      </w:r>
      <w:r w:rsidRPr="0009381A">
        <w:rPr>
          <w:rFonts w:ascii="Calibri" w:hAnsi="Calibri" w:cs="Calibri"/>
          <w:noProof/>
          <w:sz w:val="24"/>
          <w:szCs w:val="24"/>
          <w:lang w:val="en-GB"/>
        </w:rPr>
        <w:tab/>
        <w:t xml:space="preserve">Hu, Ting ; Zhang, J.-L. </w:t>
      </w:r>
      <w:r w:rsidRPr="0009381A">
        <w:rPr>
          <w:rFonts w:ascii="Calibri" w:hAnsi="Calibri" w:cs="Calibri"/>
          <w:i/>
          <w:iCs/>
          <w:noProof/>
          <w:sz w:val="24"/>
          <w:szCs w:val="24"/>
          <w:lang w:val="en-GB"/>
        </w:rPr>
        <w:t>J. Sep. Sci.</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8</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41</w:t>
      </w:r>
      <w:r w:rsidRPr="0009381A">
        <w:rPr>
          <w:rFonts w:ascii="Calibri" w:hAnsi="Calibri" w:cs="Calibri"/>
          <w:noProof/>
          <w:sz w:val="24"/>
          <w:szCs w:val="24"/>
          <w:lang w:val="en-GB"/>
        </w:rPr>
        <w:t xml:space="preserve"> (1), 351–372.</w:t>
      </w:r>
    </w:p>
    <w:p w14:paraId="013A66B4"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32) </w:t>
      </w:r>
      <w:r w:rsidRPr="0009381A">
        <w:rPr>
          <w:rFonts w:ascii="Calibri" w:hAnsi="Calibri" w:cs="Calibri"/>
          <w:noProof/>
          <w:sz w:val="24"/>
          <w:szCs w:val="24"/>
          <w:lang w:val="en-GB"/>
        </w:rPr>
        <w:tab/>
        <w:t xml:space="preserve">Vasilopoulou, C. G.; Sulek, K.; Brunner, A. D.; Meitei, N. S.; Schweiger-Hufnagel, U.; Meyer, S. W.; Barsch, A.; Mann, M.; Meier, F. </w:t>
      </w:r>
      <w:r w:rsidRPr="0009381A">
        <w:rPr>
          <w:rFonts w:ascii="Calibri" w:hAnsi="Calibri" w:cs="Calibri"/>
          <w:i/>
          <w:iCs/>
          <w:noProof/>
          <w:sz w:val="24"/>
          <w:szCs w:val="24"/>
          <w:lang w:val="en-GB"/>
        </w:rPr>
        <w:t>Nat. Commun.</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20</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11</w:t>
      </w:r>
      <w:r w:rsidRPr="0009381A">
        <w:rPr>
          <w:rFonts w:ascii="Calibri" w:hAnsi="Calibri" w:cs="Calibri"/>
          <w:noProof/>
          <w:sz w:val="24"/>
          <w:szCs w:val="24"/>
          <w:lang w:val="en-GB"/>
        </w:rPr>
        <w:t xml:space="preserve"> (1), 1–11.</w:t>
      </w:r>
    </w:p>
    <w:p w14:paraId="3882C116" w14:textId="1AF42698"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33) </w:t>
      </w:r>
      <w:r w:rsidRPr="0009381A">
        <w:rPr>
          <w:rFonts w:ascii="Calibri" w:hAnsi="Calibri" w:cs="Calibri"/>
          <w:noProof/>
          <w:sz w:val="24"/>
          <w:szCs w:val="24"/>
          <w:lang w:val="en-GB"/>
        </w:rPr>
        <w:tab/>
        <w:t xml:space="preserve">Cajka, T.; Fiehn, O. </w:t>
      </w:r>
      <w:r w:rsidRPr="0009381A">
        <w:rPr>
          <w:rFonts w:ascii="Calibri" w:hAnsi="Calibri" w:cs="Calibri"/>
          <w:i/>
          <w:iCs/>
          <w:noProof/>
          <w:sz w:val="24"/>
          <w:szCs w:val="24"/>
          <w:lang w:val="en-GB"/>
        </w:rPr>
        <w:t>Trends Anal. Chem.</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4</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61</w:t>
      </w:r>
      <w:r w:rsidRPr="0009381A">
        <w:rPr>
          <w:rFonts w:ascii="Calibri" w:hAnsi="Calibri" w:cs="Calibri"/>
          <w:noProof/>
          <w:sz w:val="24"/>
          <w:szCs w:val="24"/>
          <w:lang w:val="en-GB"/>
        </w:rPr>
        <w:t>, 192–206.</w:t>
      </w:r>
    </w:p>
    <w:p w14:paraId="0B363D97"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34) </w:t>
      </w:r>
      <w:r w:rsidRPr="0009381A">
        <w:rPr>
          <w:rFonts w:ascii="Calibri" w:hAnsi="Calibri" w:cs="Calibri"/>
          <w:noProof/>
          <w:sz w:val="24"/>
          <w:szCs w:val="24"/>
          <w:lang w:val="en-GB"/>
        </w:rPr>
        <w:tab/>
        <w:t xml:space="preserve">Paglia, G.; Angel, P.; Williams, J. P.; Richardson, K.; Olivos, H. J.; Thompson, J. W.; Menikarachchi, L.; Lai, S.; Walsh, C.; Moseley, A.; Plumb, R. S.; Grant, D. F.; Palsson, B. O.; Langridge, J.; Geromanos, S.; Astarita, G. </w:t>
      </w:r>
      <w:r w:rsidRPr="0009381A">
        <w:rPr>
          <w:rFonts w:ascii="Calibri" w:hAnsi="Calibri" w:cs="Calibri"/>
          <w:i/>
          <w:iCs/>
          <w:noProof/>
          <w:sz w:val="24"/>
          <w:szCs w:val="24"/>
          <w:lang w:val="en-GB"/>
        </w:rPr>
        <w:t>Anal. Chem.</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5</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87</w:t>
      </w:r>
      <w:r w:rsidRPr="0009381A">
        <w:rPr>
          <w:rFonts w:ascii="Calibri" w:hAnsi="Calibri" w:cs="Calibri"/>
          <w:noProof/>
          <w:sz w:val="24"/>
          <w:szCs w:val="24"/>
          <w:lang w:val="en-GB"/>
        </w:rPr>
        <w:t xml:space="preserve"> (2), 1137–1144.</w:t>
      </w:r>
    </w:p>
    <w:p w14:paraId="3AE58B91"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35) </w:t>
      </w:r>
      <w:r w:rsidRPr="0009381A">
        <w:rPr>
          <w:rFonts w:ascii="Calibri" w:hAnsi="Calibri" w:cs="Calibri"/>
          <w:noProof/>
          <w:sz w:val="24"/>
          <w:szCs w:val="24"/>
          <w:lang w:val="en-GB"/>
        </w:rPr>
        <w:tab/>
        <w:t xml:space="preserve">Groess, M. ; Graf, S. ; Knochenmuss, R. </w:t>
      </w:r>
      <w:r w:rsidRPr="0009381A">
        <w:rPr>
          <w:rFonts w:ascii="Calibri" w:hAnsi="Calibri" w:cs="Calibri"/>
          <w:i/>
          <w:iCs/>
          <w:noProof/>
          <w:sz w:val="24"/>
          <w:szCs w:val="24"/>
          <w:lang w:val="en-GB"/>
        </w:rPr>
        <w:t>Analyst</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21</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140</w:t>
      </w:r>
      <w:r w:rsidRPr="0009381A">
        <w:rPr>
          <w:rFonts w:ascii="Calibri" w:hAnsi="Calibri" w:cs="Calibri"/>
          <w:noProof/>
          <w:sz w:val="24"/>
          <w:szCs w:val="24"/>
          <w:lang w:val="en-GB"/>
        </w:rPr>
        <w:t xml:space="preserve"> (20), 6904–6911.</w:t>
      </w:r>
    </w:p>
    <w:p w14:paraId="13281EFB" w14:textId="2B00D3E3"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36) </w:t>
      </w:r>
      <w:r w:rsidRPr="0009381A">
        <w:rPr>
          <w:rFonts w:ascii="Calibri" w:hAnsi="Calibri" w:cs="Calibri"/>
          <w:noProof/>
          <w:sz w:val="24"/>
          <w:szCs w:val="24"/>
          <w:lang w:val="en-GB"/>
        </w:rPr>
        <w:tab/>
        <w:t xml:space="preserve">Kyle, J. E.; Zhang, X.; Weitz, K. K.; Monroe, M. E.; Ibrahim, Y. M.; Moore, R. J.; Cha, J.; Sun, X.; Lovelace, E. S.; Wagoner, J.; Polyak, S. J.; Metz, T. O.; Dey, S. K.; Smith, R. D.; Kristin, E. </w:t>
      </w:r>
      <w:r w:rsidR="006D788E" w:rsidRPr="0009381A">
        <w:rPr>
          <w:rFonts w:ascii="Calibri" w:hAnsi="Calibri" w:cs="Calibri"/>
          <w:i/>
          <w:noProof/>
          <w:sz w:val="24"/>
          <w:szCs w:val="24"/>
          <w:lang w:val="en-GB"/>
        </w:rPr>
        <w:t>Analyst</w:t>
      </w:r>
      <w:r w:rsidR="006D788E"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7</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141</w:t>
      </w:r>
      <w:r w:rsidRPr="0009381A">
        <w:rPr>
          <w:rFonts w:ascii="Calibri" w:hAnsi="Calibri" w:cs="Calibri"/>
          <w:noProof/>
          <w:sz w:val="24"/>
          <w:szCs w:val="24"/>
          <w:lang w:val="en-GB"/>
        </w:rPr>
        <w:t xml:space="preserve"> (5), 1649–1659.</w:t>
      </w:r>
    </w:p>
    <w:p w14:paraId="05394CD8"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s-ES"/>
        </w:rPr>
        <w:t xml:space="preserve">(37) </w:t>
      </w:r>
      <w:r w:rsidRPr="0009381A">
        <w:rPr>
          <w:rFonts w:ascii="Calibri" w:hAnsi="Calibri" w:cs="Calibri"/>
          <w:noProof/>
          <w:sz w:val="24"/>
          <w:szCs w:val="24"/>
          <w:lang w:val="es-ES"/>
        </w:rPr>
        <w:tab/>
        <w:t xml:space="preserve">Lerno, L. A.; German, J. B.; Lebrilla, C. B. </w:t>
      </w:r>
      <w:r w:rsidRPr="0009381A">
        <w:rPr>
          <w:rFonts w:ascii="Calibri" w:hAnsi="Calibri" w:cs="Calibri"/>
          <w:i/>
          <w:iCs/>
          <w:noProof/>
          <w:sz w:val="24"/>
          <w:szCs w:val="24"/>
          <w:lang w:val="es-ES"/>
        </w:rPr>
        <w:t xml:space="preserve">Anal. </w:t>
      </w:r>
      <w:r w:rsidRPr="0009381A">
        <w:rPr>
          <w:rFonts w:ascii="Calibri" w:hAnsi="Calibri" w:cs="Calibri"/>
          <w:i/>
          <w:iCs/>
          <w:noProof/>
          <w:sz w:val="24"/>
          <w:szCs w:val="24"/>
          <w:lang w:val="en-GB"/>
        </w:rPr>
        <w:t>Chem.</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0</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82</w:t>
      </w:r>
      <w:r w:rsidRPr="0009381A">
        <w:rPr>
          <w:rFonts w:ascii="Calibri" w:hAnsi="Calibri" w:cs="Calibri"/>
          <w:noProof/>
          <w:sz w:val="24"/>
          <w:szCs w:val="24"/>
          <w:lang w:val="en-GB"/>
        </w:rPr>
        <w:t xml:space="preserve"> (10), 4236–4245.</w:t>
      </w:r>
    </w:p>
    <w:p w14:paraId="02459CCA" w14:textId="764CF5BF"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38) </w:t>
      </w:r>
      <w:r w:rsidRPr="0009381A">
        <w:rPr>
          <w:rFonts w:ascii="Calibri" w:hAnsi="Calibri" w:cs="Calibri"/>
          <w:noProof/>
          <w:sz w:val="24"/>
          <w:szCs w:val="24"/>
          <w:lang w:val="en-GB"/>
        </w:rPr>
        <w:tab/>
        <w:t xml:space="preserve">Korf, A.; Vosse, C.; Schmid, R.; Helmer, P. O.; Jeck, V.; Hayen, H. </w:t>
      </w:r>
      <w:r w:rsidR="006D788E" w:rsidRPr="0009381A">
        <w:rPr>
          <w:rFonts w:ascii="Calibri" w:hAnsi="Calibri" w:cs="Calibri"/>
          <w:i/>
          <w:iCs/>
          <w:noProof/>
          <w:sz w:val="24"/>
          <w:szCs w:val="24"/>
          <w:lang w:val="en-GB"/>
        </w:rPr>
        <w:t>Rapid Commun. Mass Spectrom.</w:t>
      </w:r>
      <w:r w:rsidR="006D788E" w:rsidRPr="0009381A">
        <w:rPr>
          <w:rFonts w:ascii="Calibri" w:hAnsi="Calibri" w:cs="Calibri"/>
          <w:b/>
          <w:i/>
          <w:iCs/>
          <w:noProof/>
          <w:sz w:val="24"/>
          <w:szCs w:val="24"/>
          <w:lang w:val="en-GB"/>
        </w:rPr>
        <w:t xml:space="preserve"> </w:t>
      </w:r>
      <w:r w:rsidRPr="0009381A">
        <w:rPr>
          <w:rFonts w:ascii="Calibri" w:hAnsi="Calibri" w:cs="Calibri"/>
          <w:b/>
          <w:noProof/>
          <w:sz w:val="24"/>
          <w:szCs w:val="24"/>
          <w:lang w:val="en-GB"/>
        </w:rPr>
        <w:t>2018</w:t>
      </w:r>
      <w:r w:rsidRPr="0009381A">
        <w:rPr>
          <w:rFonts w:ascii="Calibri" w:hAnsi="Calibri" w:cs="Calibri"/>
          <w:noProof/>
          <w:sz w:val="24"/>
          <w:szCs w:val="24"/>
          <w:lang w:val="en-GB"/>
        </w:rPr>
        <w:t>, pp 981–991.</w:t>
      </w:r>
    </w:p>
    <w:p w14:paraId="439CAC34"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39) </w:t>
      </w:r>
      <w:r w:rsidRPr="0009381A">
        <w:rPr>
          <w:rFonts w:ascii="Calibri" w:hAnsi="Calibri" w:cs="Calibri"/>
          <w:noProof/>
          <w:sz w:val="24"/>
          <w:szCs w:val="24"/>
          <w:lang w:val="en-GB"/>
        </w:rPr>
        <w:tab/>
        <w:t xml:space="preserve">Kune, C.; McCann, A.; Raphaël, L. R.; Arias, A. A.; Tiquet, M.; Van Kruining, D.; Martinez, P. M.; Ongena, M.; Eppe, G.; Quinton, L.; Far, J.; De Pauw, E. </w:t>
      </w:r>
      <w:r w:rsidRPr="0009381A">
        <w:rPr>
          <w:rFonts w:ascii="Calibri" w:hAnsi="Calibri" w:cs="Calibri"/>
          <w:i/>
          <w:iCs/>
          <w:noProof/>
          <w:sz w:val="24"/>
          <w:szCs w:val="24"/>
          <w:lang w:val="en-GB"/>
        </w:rPr>
        <w:t>Anal. Chem.</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9</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91</w:t>
      </w:r>
      <w:r w:rsidRPr="0009381A">
        <w:rPr>
          <w:rFonts w:ascii="Calibri" w:hAnsi="Calibri" w:cs="Calibri"/>
          <w:noProof/>
          <w:sz w:val="24"/>
          <w:szCs w:val="24"/>
          <w:lang w:val="en-GB"/>
        </w:rPr>
        <w:t xml:space="preserve"> (20), 13112–13118.</w:t>
      </w:r>
    </w:p>
    <w:p w14:paraId="6C8710EB" w14:textId="0B81674A"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40) </w:t>
      </w:r>
      <w:r w:rsidRPr="0009381A">
        <w:rPr>
          <w:rFonts w:ascii="Calibri" w:hAnsi="Calibri" w:cs="Calibri"/>
          <w:noProof/>
          <w:sz w:val="24"/>
          <w:szCs w:val="24"/>
          <w:lang w:val="en-GB"/>
        </w:rPr>
        <w:tab/>
        <w:t xml:space="preserve">Matyash, V.; Liebisch, G.; Kurzchalia, T. V.; Shevchenko, A.; Schwudke, D. </w:t>
      </w:r>
      <w:r w:rsidR="00290CA5" w:rsidRPr="0009381A">
        <w:rPr>
          <w:rFonts w:ascii="Calibri" w:hAnsi="Calibri" w:cs="Calibri"/>
          <w:i/>
          <w:iCs/>
          <w:noProof/>
          <w:sz w:val="24"/>
          <w:szCs w:val="24"/>
          <w:lang w:val="en-GB"/>
        </w:rPr>
        <w:t>J. Lipid Res.</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08</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49</w:t>
      </w:r>
      <w:r w:rsidRPr="0009381A">
        <w:rPr>
          <w:rFonts w:ascii="Calibri" w:hAnsi="Calibri" w:cs="Calibri"/>
          <w:noProof/>
          <w:sz w:val="24"/>
          <w:szCs w:val="24"/>
          <w:lang w:val="en-GB"/>
        </w:rPr>
        <w:t xml:space="preserve"> (5), 1137–1146.</w:t>
      </w:r>
    </w:p>
    <w:p w14:paraId="14A109E6" w14:textId="6E0C7188"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41) </w:t>
      </w:r>
      <w:r w:rsidRPr="0009381A">
        <w:rPr>
          <w:rFonts w:ascii="Calibri" w:hAnsi="Calibri" w:cs="Calibri"/>
          <w:noProof/>
          <w:sz w:val="24"/>
          <w:szCs w:val="24"/>
          <w:lang w:val="en-GB"/>
        </w:rPr>
        <w:tab/>
        <w:t xml:space="preserve">Eggers, L. F.; Schwudke, D. Wenk, M. R., Ed.; Springer Netherlands: Dordrecht, </w:t>
      </w:r>
      <w:r w:rsidRPr="0009381A">
        <w:rPr>
          <w:rFonts w:ascii="Calibri" w:hAnsi="Calibri" w:cs="Calibri"/>
          <w:b/>
          <w:noProof/>
          <w:sz w:val="24"/>
          <w:szCs w:val="24"/>
          <w:lang w:val="en-GB"/>
        </w:rPr>
        <w:t>2016</w:t>
      </w:r>
      <w:r w:rsidR="00290CA5" w:rsidRPr="0009381A">
        <w:rPr>
          <w:rFonts w:ascii="Calibri" w:hAnsi="Calibri" w:cs="Calibri"/>
          <w:noProof/>
          <w:sz w:val="24"/>
          <w:szCs w:val="24"/>
          <w:lang w:val="en-GB"/>
        </w:rPr>
        <w:t>;</w:t>
      </w:r>
      <w:r w:rsidRPr="0009381A">
        <w:rPr>
          <w:rFonts w:ascii="Calibri" w:hAnsi="Calibri" w:cs="Calibri"/>
          <w:noProof/>
          <w:sz w:val="24"/>
          <w:szCs w:val="24"/>
          <w:lang w:val="en-GB"/>
        </w:rPr>
        <w:t xml:space="preserve"> 1–3.</w:t>
      </w:r>
    </w:p>
    <w:p w14:paraId="01058038" w14:textId="1A2B18CB"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42) </w:t>
      </w:r>
      <w:r w:rsidRPr="0009381A">
        <w:rPr>
          <w:rFonts w:ascii="Calibri" w:hAnsi="Calibri" w:cs="Calibri"/>
          <w:noProof/>
          <w:sz w:val="24"/>
          <w:szCs w:val="24"/>
          <w:lang w:val="en-GB"/>
        </w:rPr>
        <w:tab/>
        <w:t xml:space="preserve">Mohammad, K.; Jiang, H.; Hossain, M. I.; Titorenko, V. I. </w:t>
      </w:r>
      <w:r w:rsidR="006D788E" w:rsidRPr="0009381A">
        <w:rPr>
          <w:rFonts w:ascii="Calibri" w:hAnsi="Calibri" w:cs="Calibri"/>
          <w:i/>
          <w:iCs/>
          <w:noProof/>
          <w:sz w:val="24"/>
          <w:szCs w:val="24"/>
          <w:lang w:val="en-GB"/>
        </w:rPr>
        <w:t>J. Visualized Exp.</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20</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2020</w:t>
      </w:r>
      <w:r w:rsidRPr="0009381A">
        <w:rPr>
          <w:rFonts w:ascii="Calibri" w:hAnsi="Calibri" w:cs="Calibri"/>
          <w:noProof/>
          <w:sz w:val="24"/>
          <w:szCs w:val="24"/>
          <w:lang w:val="en-GB"/>
        </w:rPr>
        <w:t xml:space="preserve"> (157).</w:t>
      </w:r>
    </w:p>
    <w:p w14:paraId="4B1498A5" w14:textId="5B21F43C"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rPr>
      </w:pPr>
      <w:r w:rsidRPr="0009381A">
        <w:rPr>
          <w:rFonts w:ascii="Calibri" w:hAnsi="Calibri" w:cs="Calibri"/>
          <w:noProof/>
          <w:sz w:val="24"/>
          <w:szCs w:val="24"/>
          <w:lang w:val="en-GB"/>
        </w:rPr>
        <w:t xml:space="preserve">(43) </w:t>
      </w:r>
      <w:r w:rsidRPr="0009381A">
        <w:rPr>
          <w:rFonts w:ascii="Calibri" w:hAnsi="Calibri" w:cs="Calibri"/>
          <w:noProof/>
          <w:sz w:val="24"/>
          <w:szCs w:val="24"/>
          <w:lang w:val="en-GB"/>
        </w:rPr>
        <w:tab/>
        <w:t xml:space="preserve">Chambers, M. C.; MacLean, B.; Burke, R. </w:t>
      </w:r>
      <w:r w:rsidR="006D788E" w:rsidRPr="0009381A">
        <w:rPr>
          <w:rFonts w:ascii="Calibri" w:hAnsi="Calibri" w:cs="Calibri"/>
          <w:i/>
          <w:iCs/>
          <w:noProof/>
          <w:sz w:val="24"/>
          <w:szCs w:val="24"/>
          <w:lang w:val="en-GB"/>
        </w:rPr>
        <w:t xml:space="preserve">Nat Biotechnol. </w:t>
      </w:r>
      <w:r w:rsidRPr="0009381A">
        <w:rPr>
          <w:rFonts w:ascii="Calibri" w:hAnsi="Calibri" w:cs="Calibri"/>
          <w:b/>
          <w:bCs/>
          <w:noProof/>
          <w:sz w:val="24"/>
          <w:szCs w:val="24"/>
        </w:rPr>
        <w:t>2017</w:t>
      </w:r>
      <w:r w:rsidRPr="0009381A">
        <w:rPr>
          <w:rFonts w:ascii="Calibri" w:hAnsi="Calibri" w:cs="Calibri"/>
          <w:noProof/>
          <w:sz w:val="24"/>
          <w:szCs w:val="24"/>
        </w:rPr>
        <w:t xml:space="preserve">, </w:t>
      </w:r>
      <w:r w:rsidRPr="0009381A">
        <w:rPr>
          <w:rFonts w:ascii="Calibri" w:hAnsi="Calibri" w:cs="Calibri"/>
          <w:i/>
          <w:iCs/>
          <w:noProof/>
          <w:sz w:val="24"/>
          <w:szCs w:val="24"/>
        </w:rPr>
        <w:t>30</w:t>
      </w:r>
      <w:r w:rsidRPr="0009381A">
        <w:rPr>
          <w:rFonts w:ascii="Calibri" w:hAnsi="Calibri" w:cs="Calibri"/>
          <w:noProof/>
          <w:sz w:val="24"/>
          <w:szCs w:val="24"/>
        </w:rPr>
        <w:t xml:space="preserve"> (10), 1.</w:t>
      </w:r>
    </w:p>
    <w:p w14:paraId="7030C389" w14:textId="2A89A97D"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rPr>
      </w:pPr>
      <w:r w:rsidRPr="0009381A">
        <w:rPr>
          <w:rFonts w:ascii="Calibri" w:hAnsi="Calibri" w:cs="Calibri"/>
          <w:noProof/>
          <w:sz w:val="24"/>
          <w:szCs w:val="24"/>
        </w:rPr>
        <w:t xml:space="preserve">(44) </w:t>
      </w:r>
      <w:r w:rsidRPr="0009381A">
        <w:rPr>
          <w:rFonts w:ascii="Calibri" w:hAnsi="Calibri" w:cs="Calibri"/>
          <w:noProof/>
          <w:sz w:val="24"/>
          <w:szCs w:val="24"/>
        </w:rPr>
        <w:tab/>
        <w:t xml:space="preserve">Müller, W. H.; Verdin, A.; Kune, C.; Far, J.; De Pauw, E.; Malherbe, C.; Eppe, G. </w:t>
      </w:r>
      <w:r w:rsidR="00BD49DF" w:rsidRPr="0009381A">
        <w:rPr>
          <w:rFonts w:ascii="Calibri" w:hAnsi="Calibri" w:cs="Calibri"/>
          <w:i/>
          <w:iCs/>
          <w:noProof/>
          <w:sz w:val="24"/>
          <w:szCs w:val="24"/>
        </w:rPr>
        <w:t>Anal Bioanal</w:t>
      </w:r>
      <w:r w:rsidRPr="0009381A">
        <w:rPr>
          <w:rFonts w:ascii="Calibri" w:hAnsi="Calibri" w:cs="Calibri"/>
          <w:i/>
          <w:iCs/>
          <w:noProof/>
          <w:sz w:val="24"/>
          <w:szCs w:val="24"/>
        </w:rPr>
        <w:t xml:space="preserve"> Chem.</w:t>
      </w:r>
      <w:r w:rsidRPr="0009381A">
        <w:rPr>
          <w:rFonts w:ascii="Calibri" w:hAnsi="Calibri" w:cs="Calibri"/>
          <w:noProof/>
          <w:sz w:val="24"/>
          <w:szCs w:val="24"/>
        </w:rPr>
        <w:t xml:space="preserve"> </w:t>
      </w:r>
      <w:r w:rsidRPr="0009381A">
        <w:rPr>
          <w:rFonts w:ascii="Calibri" w:hAnsi="Calibri" w:cs="Calibri"/>
          <w:b/>
          <w:bCs/>
          <w:noProof/>
          <w:sz w:val="24"/>
          <w:szCs w:val="24"/>
        </w:rPr>
        <w:t>2021</w:t>
      </w:r>
      <w:r w:rsidRPr="0009381A">
        <w:rPr>
          <w:rFonts w:ascii="Calibri" w:hAnsi="Calibri" w:cs="Calibri"/>
          <w:noProof/>
          <w:sz w:val="24"/>
          <w:szCs w:val="24"/>
        </w:rPr>
        <w:t xml:space="preserve">, </w:t>
      </w:r>
      <w:r w:rsidRPr="0009381A">
        <w:rPr>
          <w:rFonts w:ascii="Calibri" w:hAnsi="Calibri" w:cs="Calibri"/>
          <w:i/>
          <w:iCs/>
          <w:noProof/>
          <w:sz w:val="24"/>
          <w:szCs w:val="24"/>
        </w:rPr>
        <w:t>413</w:t>
      </w:r>
      <w:r w:rsidRPr="0009381A">
        <w:rPr>
          <w:rFonts w:ascii="Calibri" w:hAnsi="Calibri" w:cs="Calibri"/>
          <w:noProof/>
          <w:sz w:val="24"/>
          <w:szCs w:val="24"/>
        </w:rPr>
        <w:t xml:space="preserve"> (10), 2821–2830.</w:t>
      </w:r>
    </w:p>
    <w:p w14:paraId="19CA6305" w14:textId="7A982314"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rPr>
      </w:pPr>
      <w:r w:rsidRPr="0009381A">
        <w:rPr>
          <w:rFonts w:ascii="Calibri" w:hAnsi="Calibri" w:cs="Calibri"/>
          <w:noProof/>
          <w:sz w:val="24"/>
          <w:szCs w:val="24"/>
        </w:rPr>
        <w:t xml:space="preserve">(45) </w:t>
      </w:r>
      <w:r w:rsidRPr="0009381A">
        <w:rPr>
          <w:rFonts w:ascii="Calibri" w:hAnsi="Calibri" w:cs="Calibri"/>
          <w:noProof/>
          <w:sz w:val="24"/>
          <w:szCs w:val="24"/>
        </w:rPr>
        <w:tab/>
        <w:t xml:space="preserve">McCann, A.; Rappe, S.; La Rocca, R.; Tiquet, M.; Quinton, L.; Eppe, G.; Far, J.; De Pauw, E.; Kune, C. </w:t>
      </w:r>
      <w:r w:rsidR="00BD49DF" w:rsidRPr="0009381A">
        <w:rPr>
          <w:rFonts w:ascii="Calibri" w:hAnsi="Calibri" w:cs="Calibri"/>
          <w:i/>
          <w:iCs/>
          <w:noProof/>
          <w:sz w:val="24"/>
          <w:szCs w:val="24"/>
        </w:rPr>
        <w:t>Anal Bioanal Chem.</w:t>
      </w:r>
      <w:r w:rsidRPr="0009381A">
        <w:rPr>
          <w:rFonts w:ascii="Calibri" w:hAnsi="Calibri" w:cs="Calibri"/>
          <w:noProof/>
          <w:sz w:val="24"/>
          <w:szCs w:val="24"/>
        </w:rPr>
        <w:t xml:space="preserve"> </w:t>
      </w:r>
      <w:r w:rsidRPr="0009381A">
        <w:rPr>
          <w:rFonts w:ascii="Calibri" w:hAnsi="Calibri" w:cs="Calibri"/>
          <w:b/>
          <w:noProof/>
          <w:sz w:val="24"/>
          <w:szCs w:val="24"/>
        </w:rPr>
        <w:t>2021</w:t>
      </w:r>
      <w:r w:rsidRPr="0009381A">
        <w:rPr>
          <w:rFonts w:ascii="Calibri" w:hAnsi="Calibri" w:cs="Calibri"/>
          <w:noProof/>
          <w:sz w:val="24"/>
          <w:szCs w:val="24"/>
        </w:rPr>
        <w:t>, pp 2831–2844.</w:t>
      </w:r>
    </w:p>
    <w:p w14:paraId="04458139" w14:textId="1835F31A"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rPr>
      </w:pPr>
      <w:r w:rsidRPr="0009381A">
        <w:rPr>
          <w:rFonts w:ascii="Calibri" w:hAnsi="Calibri" w:cs="Calibri"/>
          <w:noProof/>
          <w:sz w:val="24"/>
          <w:szCs w:val="24"/>
        </w:rPr>
        <w:t xml:space="preserve">(46) </w:t>
      </w:r>
      <w:r w:rsidRPr="0009381A">
        <w:rPr>
          <w:rFonts w:ascii="Calibri" w:hAnsi="Calibri" w:cs="Calibri"/>
          <w:noProof/>
          <w:sz w:val="24"/>
          <w:szCs w:val="24"/>
        </w:rPr>
        <w:tab/>
        <w:t xml:space="preserve">Liebisch, G.; Vizcaíno, J. A.; Köfeler, H.; Trötzmüller, M.; Griffiths, W. J.; Schmitz, G.; </w:t>
      </w:r>
      <w:r w:rsidRPr="0009381A">
        <w:rPr>
          <w:rFonts w:ascii="Calibri" w:hAnsi="Calibri" w:cs="Calibri"/>
          <w:noProof/>
          <w:sz w:val="24"/>
          <w:szCs w:val="24"/>
        </w:rPr>
        <w:lastRenderedPageBreak/>
        <w:t xml:space="preserve">Spener, F.; Wakelam, M. J. O. </w:t>
      </w:r>
      <w:r w:rsidR="00290CA5" w:rsidRPr="0009381A">
        <w:rPr>
          <w:rFonts w:ascii="Calibri" w:hAnsi="Calibri" w:cs="Calibri"/>
          <w:i/>
          <w:iCs/>
          <w:noProof/>
          <w:sz w:val="24"/>
          <w:szCs w:val="24"/>
        </w:rPr>
        <w:t>J. Lipid Res.</w:t>
      </w:r>
      <w:r w:rsidRPr="0009381A">
        <w:rPr>
          <w:rFonts w:ascii="Calibri" w:hAnsi="Calibri" w:cs="Calibri"/>
          <w:noProof/>
          <w:sz w:val="24"/>
          <w:szCs w:val="24"/>
        </w:rPr>
        <w:t xml:space="preserve"> </w:t>
      </w:r>
      <w:r w:rsidRPr="0009381A">
        <w:rPr>
          <w:rFonts w:ascii="Calibri" w:hAnsi="Calibri" w:cs="Calibri"/>
          <w:b/>
          <w:bCs/>
          <w:noProof/>
          <w:sz w:val="24"/>
          <w:szCs w:val="24"/>
        </w:rPr>
        <w:t>2013</w:t>
      </w:r>
      <w:r w:rsidRPr="0009381A">
        <w:rPr>
          <w:rFonts w:ascii="Calibri" w:hAnsi="Calibri" w:cs="Calibri"/>
          <w:noProof/>
          <w:sz w:val="24"/>
          <w:szCs w:val="24"/>
        </w:rPr>
        <w:t xml:space="preserve">, </w:t>
      </w:r>
      <w:r w:rsidRPr="0009381A">
        <w:rPr>
          <w:rFonts w:ascii="Calibri" w:hAnsi="Calibri" w:cs="Calibri"/>
          <w:i/>
          <w:iCs/>
          <w:noProof/>
          <w:sz w:val="24"/>
          <w:szCs w:val="24"/>
        </w:rPr>
        <w:t>54</w:t>
      </w:r>
      <w:r w:rsidRPr="0009381A">
        <w:rPr>
          <w:rFonts w:ascii="Calibri" w:hAnsi="Calibri" w:cs="Calibri"/>
          <w:noProof/>
          <w:sz w:val="24"/>
          <w:szCs w:val="24"/>
        </w:rPr>
        <w:t xml:space="preserve"> (6), 1523–1530.</w:t>
      </w:r>
    </w:p>
    <w:p w14:paraId="797B2957"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47) </w:t>
      </w:r>
      <w:r w:rsidRPr="0009381A">
        <w:rPr>
          <w:rFonts w:ascii="Calibri" w:hAnsi="Calibri" w:cs="Calibri"/>
          <w:noProof/>
          <w:sz w:val="24"/>
          <w:szCs w:val="24"/>
          <w:lang w:val="en-GB"/>
        </w:rPr>
        <w:tab/>
        <w:t xml:space="preserve">Dembitsky, V. M.; Srebnik, M. </w:t>
      </w:r>
      <w:r w:rsidRPr="0009381A">
        <w:rPr>
          <w:rFonts w:ascii="Calibri" w:hAnsi="Calibri" w:cs="Calibri"/>
          <w:i/>
          <w:iCs/>
          <w:noProof/>
          <w:sz w:val="24"/>
          <w:szCs w:val="24"/>
          <w:lang w:val="en-GB"/>
        </w:rPr>
        <w:t>Prog. Lipid Res.</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02</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41</w:t>
      </w:r>
      <w:r w:rsidRPr="0009381A">
        <w:rPr>
          <w:rFonts w:ascii="Calibri" w:hAnsi="Calibri" w:cs="Calibri"/>
          <w:noProof/>
          <w:sz w:val="24"/>
          <w:szCs w:val="24"/>
          <w:lang w:val="en-GB"/>
        </w:rPr>
        <w:t xml:space="preserve"> (4), 315–367.</w:t>
      </w:r>
    </w:p>
    <w:p w14:paraId="04EDF34F"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rPr>
      </w:pPr>
      <w:r w:rsidRPr="0009381A">
        <w:rPr>
          <w:rFonts w:ascii="Calibri" w:hAnsi="Calibri" w:cs="Calibri"/>
          <w:noProof/>
          <w:sz w:val="24"/>
          <w:szCs w:val="24"/>
          <w:lang w:val="en-GB"/>
        </w:rPr>
        <w:t xml:space="preserve">(48) </w:t>
      </w:r>
      <w:r w:rsidRPr="0009381A">
        <w:rPr>
          <w:rFonts w:ascii="Calibri" w:hAnsi="Calibri" w:cs="Calibri"/>
          <w:noProof/>
          <w:sz w:val="24"/>
          <w:szCs w:val="24"/>
          <w:lang w:val="en-GB"/>
        </w:rPr>
        <w:tab/>
        <w:t xml:space="preserve">Peterson, B. L.; Cummings, B. S. </w:t>
      </w:r>
      <w:r w:rsidRPr="0009381A">
        <w:rPr>
          <w:rFonts w:ascii="Calibri" w:hAnsi="Calibri" w:cs="Calibri"/>
          <w:i/>
          <w:iCs/>
          <w:noProof/>
          <w:sz w:val="24"/>
          <w:szCs w:val="24"/>
          <w:lang w:val="en-GB"/>
        </w:rPr>
        <w:t xml:space="preserve">Biomed. </w:t>
      </w:r>
      <w:r w:rsidRPr="0009381A">
        <w:rPr>
          <w:rFonts w:ascii="Calibri" w:hAnsi="Calibri" w:cs="Calibri"/>
          <w:i/>
          <w:iCs/>
          <w:noProof/>
          <w:sz w:val="24"/>
          <w:szCs w:val="24"/>
        </w:rPr>
        <w:t>Chromatogr.</w:t>
      </w:r>
      <w:r w:rsidRPr="0009381A">
        <w:rPr>
          <w:rFonts w:ascii="Calibri" w:hAnsi="Calibri" w:cs="Calibri"/>
          <w:noProof/>
          <w:sz w:val="24"/>
          <w:szCs w:val="24"/>
        </w:rPr>
        <w:t xml:space="preserve"> </w:t>
      </w:r>
      <w:r w:rsidRPr="0009381A">
        <w:rPr>
          <w:rFonts w:ascii="Calibri" w:hAnsi="Calibri" w:cs="Calibri"/>
          <w:b/>
          <w:bCs/>
          <w:noProof/>
          <w:sz w:val="24"/>
          <w:szCs w:val="24"/>
        </w:rPr>
        <w:t>2006</w:t>
      </w:r>
      <w:r w:rsidRPr="0009381A">
        <w:rPr>
          <w:rFonts w:ascii="Calibri" w:hAnsi="Calibri" w:cs="Calibri"/>
          <w:noProof/>
          <w:sz w:val="24"/>
          <w:szCs w:val="24"/>
        </w:rPr>
        <w:t xml:space="preserve">, </w:t>
      </w:r>
      <w:r w:rsidRPr="0009381A">
        <w:rPr>
          <w:rFonts w:ascii="Calibri" w:hAnsi="Calibri" w:cs="Calibri"/>
          <w:i/>
          <w:iCs/>
          <w:noProof/>
          <w:sz w:val="24"/>
          <w:szCs w:val="24"/>
        </w:rPr>
        <w:t>20</w:t>
      </w:r>
      <w:r w:rsidRPr="0009381A">
        <w:rPr>
          <w:rFonts w:ascii="Calibri" w:hAnsi="Calibri" w:cs="Calibri"/>
          <w:noProof/>
          <w:sz w:val="24"/>
          <w:szCs w:val="24"/>
        </w:rPr>
        <w:t xml:space="preserve"> (3), 227–243.</w:t>
      </w:r>
    </w:p>
    <w:p w14:paraId="379BC530"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rPr>
        <w:t xml:space="preserve">(49) </w:t>
      </w:r>
      <w:r w:rsidRPr="0009381A">
        <w:rPr>
          <w:rFonts w:ascii="Calibri" w:hAnsi="Calibri" w:cs="Calibri"/>
          <w:noProof/>
          <w:sz w:val="24"/>
          <w:szCs w:val="24"/>
        </w:rPr>
        <w:tab/>
        <w:t xml:space="preserve">Cai, X.; Li, R. </w:t>
      </w:r>
      <w:r w:rsidRPr="0009381A">
        <w:rPr>
          <w:rFonts w:ascii="Calibri" w:hAnsi="Calibri" w:cs="Calibri"/>
          <w:i/>
          <w:iCs/>
          <w:noProof/>
          <w:sz w:val="24"/>
          <w:szCs w:val="24"/>
        </w:rPr>
        <w:t xml:space="preserve">Sci. </w:t>
      </w:r>
      <w:r w:rsidRPr="0009381A">
        <w:rPr>
          <w:rFonts w:ascii="Calibri" w:hAnsi="Calibri" w:cs="Calibri"/>
          <w:i/>
          <w:iCs/>
          <w:noProof/>
          <w:sz w:val="24"/>
          <w:szCs w:val="24"/>
          <w:lang w:val="en-GB"/>
        </w:rPr>
        <w:t>Rep.</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6</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6</w:t>
      </w:r>
      <w:r w:rsidRPr="0009381A">
        <w:rPr>
          <w:rFonts w:ascii="Calibri" w:hAnsi="Calibri" w:cs="Calibri"/>
          <w:noProof/>
          <w:sz w:val="24"/>
          <w:szCs w:val="24"/>
          <w:lang w:val="en-GB"/>
        </w:rPr>
        <w:t xml:space="preserve"> (October), 1–10.</w:t>
      </w:r>
    </w:p>
    <w:p w14:paraId="6DE891B6" w14:textId="0F4C2D2F" w:rsidR="00FD22D8" w:rsidRPr="0009381A" w:rsidRDefault="00FB22BF"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50) </w:t>
      </w:r>
      <w:r w:rsidRPr="0009381A">
        <w:rPr>
          <w:rFonts w:ascii="Calibri" w:hAnsi="Calibri" w:cs="Calibri"/>
          <w:noProof/>
          <w:sz w:val="24"/>
          <w:szCs w:val="24"/>
          <w:lang w:val="en-GB"/>
        </w:rPr>
        <w:tab/>
        <w:t>Spagou, K.; Tsoukali, H.; Raikos, N.; Gika H.; Wilson, I. D.; Theodoridis, G</w:t>
      </w:r>
      <w:r w:rsidR="00FD22D8" w:rsidRPr="0009381A">
        <w:rPr>
          <w:rFonts w:ascii="Calibri" w:hAnsi="Calibri" w:cs="Calibri"/>
          <w:noProof/>
          <w:sz w:val="24"/>
          <w:szCs w:val="24"/>
          <w:lang w:val="en-GB"/>
        </w:rPr>
        <w:t xml:space="preserve">. </w:t>
      </w:r>
      <w:r w:rsidR="00FD22D8" w:rsidRPr="0009381A">
        <w:rPr>
          <w:rFonts w:ascii="Calibri" w:hAnsi="Calibri" w:cs="Calibri"/>
          <w:i/>
          <w:iCs/>
          <w:noProof/>
          <w:sz w:val="24"/>
          <w:szCs w:val="24"/>
          <w:lang w:val="en-GB"/>
        </w:rPr>
        <w:t>J. Sep. Sci.</w:t>
      </w:r>
      <w:r w:rsidR="00FD22D8" w:rsidRPr="0009381A">
        <w:rPr>
          <w:rFonts w:ascii="Calibri" w:hAnsi="Calibri" w:cs="Calibri"/>
          <w:noProof/>
          <w:sz w:val="24"/>
          <w:szCs w:val="24"/>
          <w:lang w:val="en-GB"/>
        </w:rPr>
        <w:t xml:space="preserve"> </w:t>
      </w:r>
      <w:r w:rsidR="00FD22D8" w:rsidRPr="0009381A">
        <w:rPr>
          <w:rFonts w:ascii="Calibri" w:hAnsi="Calibri" w:cs="Calibri"/>
          <w:b/>
          <w:bCs/>
          <w:noProof/>
          <w:sz w:val="24"/>
          <w:szCs w:val="24"/>
          <w:lang w:val="en-GB"/>
        </w:rPr>
        <w:t>2010</w:t>
      </w:r>
      <w:r w:rsidR="00FD22D8" w:rsidRPr="0009381A">
        <w:rPr>
          <w:rFonts w:ascii="Calibri" w:hAnsi="Calibri" w:cs="Calibri"/>
          <w:noProof/>
          <w:sz w:val="24"/>
          <w:szCs w:val="24"/>
          <w:lang w:val="en-GB"/>
        </w:rPr>
        <w:t xml:space="preserve">, </w:t>
      </w:r>
      <w:r w:rsidR="00FD22D8" w:rsidRPr="0009381A">
        <w:rPr>
          <w:rFonts w:ascii="Calibri" w:hAnsi="Calibri" w:cs="Calibri"/>
          <w:i/>
          <w:iCs/>
          <w:noProof/>
          <w:sz w:val="24"/>
          <w:szCs w:val="24"/>
          <w:lang w:val="en-GB"/>
        </w:rPr>
        <w:t>33</w:t>
      </w:r>
      <w:r w:rsidR="00FD22D8" w:rsidRPr="0009381A">
        <w:rPr>
          <w:rFonts w:ascii="Calibri" w:hAnsi="Calibri" w:cs="Calibri"/>
          <w:noProof/>
          <w:sz w:val="24"/>
          <w:szCs w:val="24"/>
          <w:lang w:val="en-GB"/>
        </w:rPr>
        <w:t>, 716–727.</w:t>
      </w:r>
    </w:p>
    <w:p w14:paraId="0E2AD3B4"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szCs w:val="24"/>
          <w:lang w:val="en-GB"/>
        </w:rPr>
      </w:pPr>
      <w:r w:rsidRPr="0009381A">
        <w:rPr>
          <w:rFonts w:ascii="Calibri" w:hAnsi="Calibri" w:cs="Calibri"/>
          <w:noProof/>
          <w:sz w:val="24"/>
          <w:szCs w:val="24"/>
          <w:lang w:val="en-GB"/>
        </w:rPr>
        <w:t xml:space="preserve">(51) </w:t>
      </w:r>
      <w:r w:rsidRPr="0009381A">
        <w:rPr>
          <w:rFonts w:ascii="Calibri" w:hAnsi="Calibri" w:cs="Calibri"/>
          <w:noProof/>
          <w:sz w:val="24"/>
          <w:szCs w:val="24"/>
          <w:lang w:val="en-GB"/>
        </w:rPr>
        <w:tab/>
        <w:t xml:space="preserve">Furey, A.; Moriarty, M.; Bane, V.; Kinsella, B.; Lehane, M. </w:t>
      </w:r>
      <w:r w:rsidRPr="0009381A">
        <w:rPr>
          <w:rFonts w:ascii="Calibri" w:hAnsi="Calibri" w:cs="Calibri"/>
          <w:i/>
          <w:iCs/>
          <w:noProof/>
          <w:sz w:val="24"/>
          <w:szCs w:val="24"/>
          <w:lang w:val="en-GB"/>
        </w:rPr>
        <w:t>Talanta</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13</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115</w:t>
      </w:r>
      <w:r w:rsidRPr="0009381A">
        <w:rPr>
          <w:rFonts w:ascii="Calibri" w:hAnsi="Calibri" w:cs="Calibri"/>
          <w:noProof/>
          <w:sz w:val="24"/>
          <w:szCs w:val="24"/>
          <w:lang w:val="en-GB"/>
        </w:rPr>
        <w:t>, 104–122.</w:t>
      </w:r>
    </w:p>
    <w:p w14:paraId="1C08591D" w14:textId="77777777" w:rsidR="00FD22D8" w:rsidRPr="0009381A" w:rsidRDefault="00FD22D8" w:rsidP="00082399">
      <w:pPr>
        <w:widowControl w:val="0"/>
        <w:autoSpaceDE w:val="0"/>
        <w:autoSpaceDN w:val="0"/>
        <w:adjustRightInd w:val="0"/>
        <w:spacing w:line="240" w:lineRule="auto"/>
        <w:ind w:left="640" w:hanging="640"/>
        <w:jc w:val="both"/>
        <w:rPr>
          <w:rFonts w:ascii="Calibri" w:hAnsi="Calibri" w:cs="Calibri"/>
          <w:noProof/>
          <w:sz w:val="24"/>
          <w:lang w:val="en-GB"/>
        </w:rPr>
      </w:pPr>
      <w:r w:rsidRPr="0009381A">
        <w:rPr>
          <w:rFonts w:ascii="Calibri" w:hAnsi="Calibri" w:cs="Calibri"/>
          <w:noProof/>
          <w:sz w:val="24"/>
          <w:szCs w:val="24"/>
          <w:lang w:val="en-GB"/>
        </w:rPr>
        <w:t xml:space="preserve">(52) </w:t>
      </w:r>
      <w:r w:rsidRPr="0009381A">
        <w:rPr>
          <w:rFonts w:ascii="Calibri" w:hAnsi="Calibri" w:cs="Calibri"/>
          <w:noProof/>
          <w:sz w:val="24"/>
          <w:szCs w:val="24"/>
          <w:lang w:val="en-GB"/>
        </w:rPr>
        <w:tab/>
        <w:t xml:space="preserve">Yen, C. L. E.; Stone, S. J.; Koliwad, S.; Harris, C.; Farese, R. V. </w:t>
      </w:r>
      <w:r w:rsidRPr="0009381A">
        <w:rPr>
          <w:rFonts w:ascii="Calibri" w:hAnsi="Calibri" w:cs="Calibri"/>
          <w:i/>
          <w:iCs/>
          <w:noProof/>
          <w:sz w:val="24"/>
          <w:szCs w:val="24"/>
          <w:lang w:val="en-GB"/>
        </w:rPr>
        <w:t>J. Lipid Res.</w:t>
      </w:r>
      <w:r w:rsidRPr="0009381A">
        <w:rPr>
          <w:rFonts w:ascii="Calibri" w:hAnsi="Calibri" w:cs="Calibri"/>
          <w:noProof/>
          <w:sz w:val="24"/>
          <w:szCs w:val="24"/>
          <w:lang w:val="en-GB"/>
        </w:rPr>
        <w:t xml:space="preserve"> </w:t>
      </w:r>
      <w:r w:rsidRPr="0009381A">
        <w:rPr>
          <w:rFonts w:ascii="Calibri" w:hAnsi="Calibri" w:cs="Calibri"/>
          <w:b/>
          <w:bCs/>
          <w:noProof/>
          <w:sz w:val="24"/>
          <w:szCs w:val="24"/>
          <w:lang w:val="en-GB"/>
        </w:rPr>
        <w:t>2008</w:t>
      </w:r>
      <w:r w:rsidRPr="0009381A">
        <w:rPr>
          <w:rFonts w:ascii="Calibri" w:hAnsi="Calibri" w:cs="Calibri"/>
          <w:noProof/>
          <w:sz w:val="24"/>
          <w:szCs w:val="24"/>
          <w:lang w:val="en-GB"/>
        </w:rPr>
        <w:t xml:space="preserve">, </w:t>
      </w:r>
      <w:r w:rsidRPr="0009381A">
        <w:rPr>
          <w:rFonts w:ascii="Calibri" w:hAnsi="Calibri" w:cs="Calibri"/>
          <w:i/>
          <w:iCs/>
          <w:noProof/>
          <w:sz w:val="24"/>
          <w:szCs w:val="24"/>
          <w:lang w:val="en-GB"/>
        </w:rPr>
        <w:t>49</w:t>
      </w:r>
      <w:r w:rsidRPr="0009381A">
        <w:rPr>
          <w:rFonts w:ascii="Calibri" w:hAnsi="Calibri" w:cs="Calibri"/>
          <w:noProof/>
          <w:sz w:val="24"/>
          <w:szCs w:val="24"/>
          <w:lang w:val="en-GB"/>
        </w:rPr>
        <w:t xml:space="preserve"> (11), 2283–2301.</w:t>
      </w:r>
    </w:p>
    <w:p w14:paraId="6942FEE5" w14:textId="77777777" w:rsidR="00930169" w:rsidRPr="00F13EDB" w:rsidRDefault="00C00578" w:rsidP="00082399">
      <w:pPr>
        <w:jc w:val="both"/>
        <w:rPr>
          <w:rFonts w:cstheme="minorHAnsi"/>
          <w:sz w:val="24"/>
          <w:szCs w:val="24"/>
          <w:lang w:val="en-US"/>
        </w:rPr>
      </w:pPr>
      <w:r w:rsidRPr="0009381A">
        <w:rPr>
          <w:rFonts w:cstheme="minorHAnsi"/>
          <w:sz w:val="24"/>
          <w:szCs w:val="24"/>
          <w:lang w:val="en-US"/>
        </w:rPr>
        <w:fldChar w:fldCharType="end"/>
      </w:r>
    </w:p>
    <w:p w14:paraId="605B7387" w14:textId="77777777" w:rsidR="00062DE5" w:rsidRPr="00F13EDB" w:rsidRDefault="00062DE5" w:rsidP="00F13EDB">
      <w:pPr>
        <w:jc w:val="both"/>
        <w:rPr>
          <w:rFonts w:cstheme="minorHAnsi"/>
          <w:sz w:val="24"/>
          <w:szCs w:val="24"/>
          <w:lang w:val="en-US"/>
        </w:rPr>
      </w:pPr>
    </w:p>
    <w:p w14:paraId="04A1869D" w14:textId="77777777" w:rsidR="00062DE5" w:rsidRPr="00F13EDB" w:rsidRDefault="00062DE5" w:rsidP="00F13EDB">
      <w:pPr>
        <w:jc w:val="both"/>
        <w:rPr>
          <w:rFonts w:cstheme="minorHAnsi"/>
          <w:sz w:val="24"/>
          <w:szCs w:val="24"/>
          <w:lang w:val="en-US"/>
        </w:rPr>
      </w:pPr>
    </w:p>
    <w:p w14:paraId="43B5E4D7" w14:textId="77777777" w:rsidR="00062DE5" w:rsidRPr="00F13EDB" w:rsidRDefault="00062DE5" w:rsidP="00F13EDB">
      <w:pPr>
        <w:jc w:val="both"/>
        <w:rPr>
          <w:rFonts w:cstheme="minorHAnsi"/>
          <w:sz w:val="24"/>
          <w:szCs w:val="24"/>
          <w:lang w:val="en-US"/>
        </w:rPr>
      </w:pPr>
    </w:p>
    <w:p w14:paraId="7718B75F" w14:textId="77777777" w:rsidR="009C45AB" w:rsidRPr="00F13EDB" w:rsidRDefault="009C45AB" w:rsidP="00F13EDB">
      <w:pPr>
        <w:jc w:val="both"/>
        <w:rPr>
          <w:rFonts w:cstheme="minorHAnsi"/>
          <w:sz w:val="24"/>
          <w:szCs w:val="24"/>
          <w:lang w:val="en-US"/>
        </w:rPr>
      </w:pPr>
    </w:p>
    <w:p w14:paraId="0A3FBCF6" w14:textId="77777777" w:rsidR="009C45AB" w:rsidRDefault="009C45AB" w:rsidP="00B6136D">
      <w:pPr>
        <w:jc w:val="both"/>
        <w:rPr>
          <w:lang w:val="en-US"/>
        </w:rPr>
      </w:pPr>
    </w:p>
    <w:p w14:paraId="4A40F02D" w14:textId="77777777" w:rsidR="009C45AB" w:rsidRDefault="009C45AB" w:rsidP="00B6136D">
      <w:pPr>
        <w:jc w:val="both"/>
        <w:rPr>
          <w:lang w:val="en-US"/>
        </w:rPr>
      </w:pPr>
    </w:p>
    <w:p w14:paraId="384ABAC6" w14:textId="77777777" w:rsidR="009C45AB" w:rsidRDefault="009C45AB" w:rsidP="00B6136D">
      <w:pPr>
        <w:jc w:val="both"/>
        <w:rPr>
          <w:lang w:val="en-US"/>
        </w:rPr>
      </w:pPr>
    </w:p>
    <w:p w14:paraId="25EC2243" w14:textId="77777777" w:rsidR="009C45AB" w:rsidRDefault="009C45AB" w:rsidP="00B6136D">
      <w:pPr>
        <w:jc w:val="both"/>
        <w:rPr>
          <w:lang w:val="en-US"/>
        </w:rPr>
      </w:pPr>
    </w:p>
    <w:p w14:paraId="6EEB2021" w14:textId="77777777" w:rsidR="009C45AB" w:rsidRDefault="009C45AB" w:rsidP="00B6136D">
      <w:pPr>
        <w:jc w:val="both"/>
        <w:rPr>
          <w:lang w:val="en-US"/>
        </w:rPr>
      </w:pPr>
    </w:p>
    <w:p w14:paraId="4D3C903E" w14:textId="77777777" w:rsidR="009C45AB" w:rsidRDefault="009C45AB" w:rsidP="00B6136D">
      <w:pPr>
        <w:jc w:val="both"/>
        <w:rPr>
          <w:lang w:val="en-US"/>
        </w:rPr>
      </w:pPr>
    </w:p>
    <w:p w14:paraId="277676E9" w14:textId="77777777" w:rsidR="009C45AB" w:rsidRDefault="009C45AB" w:rsidP="00B6136D">
      <w:pPr>
        <w:jc w:val="both"/>
        <w:rPr>
          <w:lang w:val="en-US"/>
        </w:rPr>
      </w:pPr>
    </w:p>
    <w:p w14:paraId="06BCA110" w14:textId="77777777" w:rsidR="009C45AB" w:rsidRDefault="009C45AB" w:rsidP="00B6136D">
      <w:pPr>
        <w:jc w:val="both"/>
        <w:rPr>
          <w:lang w:val="en-US"/>
        </w:rPr>
      </w:pPr>
    </w:p>
    <w:p w14:paraId="0D7BA32E" w14:textId="77777777" w:rsidR="009C45AB" w:rsidRDefault="009C45AB" w:rsidP="00B6136D">
      <w:pPr>
        <w:jc w:val="both"/>
        <w:rPr>
          <w:lang w:val="en-US"/>
        </w:rPr>
      </w:pPr>
    </w:p>
    <w:p w14:paraId="5B2FD04F" w14:textId="77777777" w:rsidR="009C45AB" w:rsidRDefault="009C45AB" w:rsidP="00B6136D">
      <w:pPr>
        <w:jc w:val="both"/>
        <w:rPr>
          <w:lang w:val="en-US"/>
        </w:rPr>
      </w:pPr>
    </w:p>
    <w:p w14:paraId="5457542B" w14:textId="77777777" w:rsidR="009C45AB" w:rsidRDefault="009C45AB" w:rsidP="00B6136D">
      <w:pPr>
        <w:jc w:val="both"/>
        <w:rPr>
          <w:lang w:val="en-US"/>
        </w:rPr>
      </w:pPr>
    </w:p>
    <w:p w14:paraId="3544DDEC" w14:textId="77777777" w:rsidR="009C45AB" w:rsidRDefault="009C45AB" w:rsidP="00B6136D">
      <w:pPr>
        <w:jc w:val="both"/>
        <w:rPr>
          <w:lang w:val="en-US"/>
        </w:rPr>
      </w:pPr>
    </w:p>
    <w:p w14:paraId="2E027A95" w14:textId="77777777" w:rsidR="009C45AB" w:rsidRDefault="009C45AB" w:rsidP="00B6136D">
      <w:pPr>
        <w:jc w:val="both"/>
        <w:rPr>
          <w:lang w:val="en-US"/>
        </w:rPr>
      </w:pPr>
    </w:p>
    <w:p w14:paraId="114C6F10" w14:textId="77777777" w:rsidR="000D3F3D" w:rsidRDefault="000D3F3D" w:rsidP="00B6136D">
      <w:pPr>
        <w:jc w:val="both"/>
        <w:rPr>
          <w:lang w:val="en-US"/>
        </w:rPr>
      </w:pPr>
    </w:p>
    <w:p w14:paraId="3025636C" w14:textId="77777777" w:rsidR="009C45AB" w:rsidRDefault="009C45AB" w:rsidP="00B6136D">
      <w:pPr>
        <w:jc w:val="both"/>
        <w:rPr>
          <w:lang w:val="en-US"/>
        </w:rPr>
      </w:pPr>
    </w:p>
    <w:p w14:paraId="2563F00A" w14:textId="77777777" w:rsidR="009C45AB" w:rsidRDefault="009C45AB" w:rsidP="00B6136D">
      <w:pPr>
        <w:jc w:val="both"/>
        <w:rPr>
          <w:lang w:val="en-US"/>
        </w:rPr>
      </w:pPr>
    </w:p>
    <w:p w14:paraId="05FC8641" w14:textId="77777777" w:rsidR="009C45AB" w:rsidRDefault="009C45AB" w:rsidP="00B6136D">
      <w:pPr>
        <w:jc w:val="both"/>
        <w:rPr>
          <w:lang w:val="en-US"/>
        </w:rPr>
      </w:pPr>
    </w:p>
    <w:p w14:paraId="0B766B5B" w14:textId="77777777" w:rsidR="00650014" w:rsidRDefault="00650014" w:rsidP="00B6136D">
      <w:pPr>
        <w:jc w:val="both"/>
        <w:rPr>
          <w:lang w:val="en-US"/>
        </w:rPr>
      </w:pPr>
    </w:p>
    <w:p w14:paraId="4A44B04B" w14:textId="77777777" w:rsidR="00650014" w:rsidRDefault="00650014" w:rsidP="00B6136D">
      <w:pPr>
        <w:jc w:val="both"/>
        <w:rPr>
          <w:lang w:val="en-US"/>
        </w:rPr>
      </w:pPr>
    </w:p>
    <w:p w14:paraId="43B71E31" w14:textId="77777777" w:rsidR="009C45AB" w:rsidRDefault="009C45AB" w:rsidP="00B6136D">
      <w:pPr>
        <w:jc w:val="both"/>
        <w:rPr>
          <w:lang w:val="en-US"/>
        </w:rPr>
      </w:pPr>
    </w:p>
    <w:p w14:paraId="6B01D165" w14:textId="77777777" w:rsidR="003C58CB" w:rsidRDefault="003C58CB" w:rsidP="00B6136D">
      <w:pPr>
        <w:jc w:val="both"/>
        <w:rPr>
          <w:lang w:val="en-US"/>
        </w:rPr>
        <w:sectPr w:rsidR="003C58CB" w:rsidSect="00587E7A">
          <w:footerReference w:type="default" r:id="rId17"/>
          <w:pgSz w:w="11906" w:h="16838"/>
          <w:pgMar w:top="1304" w:right="1304" w:bottom="1304" w:left="1304" w:header="0" w:footer="0" w:gutter="0"/>
          <w:cols w:space="720"/>
          <w:formProt w:val="0"/>
          <w:docGrid w:linePitch="360" w:charSpace="4096"/>
        </w:sectPr>
      </w:pPr>
    </w:p>
    <w:p w14:paraId="3418E19A" w14:textId="781107DC" w:rsidR="00062DE5" w:rsidRPr="0009381A" w:rsidRDefault="00650014" w:rsidP="009C45AB">
      <w:pPr>
        <w:jc w:val="center"/>
        <w:rPr>
          <w:b/>
          <w:sz w:val="28"/>
          <w:lang w:val="en-US"/>
        </w:rPr>
      </w:pPr>
      <w:r w:rsidRPr="0009381A">
        <w:rPr>
          <w:b/>
          <w:sz w:val="28"/>
          <w:lang w:val="en-US"/>
        </w:rPr>
        <w:lastRenderedPageBreak/>
        <w:t>SUPPORTING INFORMATION</w:t>
      </w:r>
    </w:p>
    <w:p w14:paraId="64F683C5" w14:textId="77777777" w:rsidR="00650014" w:rsidRPr="0009381A" w:rsidRDefault="00650014" w:rsidP="00650014">
      <w:pPr>
        <w:pStyle w:val="PrformatHTML"/>
        <w:jc w:val="center"/>
        <w:rPr>
          <w:rStyle w:val="y2iqfc"/>
          <w:rFonts w:asciiTheme="minorHAnsi" w:hAnsiTheme="minorHAnsi" w:cstheme="minorHAnsi"/>
          <w:b/>
          <w:sz w:val="28"/>
          <w:lang w:val="en-GB"/>
        </w:rPr>
      </w:pPr>
      <w:r w:rsidRPr="0009381A">
        <w:rPr>
          <w:rStyle w:val="y2iqfc"/>
          <w:rFonts w:asciiTheme="minorHAnsi" w:hAnsiTheme="minorHAnsi" w:cstheme="minorHAnsi"/>
          <w:b/>
          <w:sz w:val="28"/>
          <w:lang w:val="en-GB"/>
        </w:rPr>
        <w:t>Differential Kendrick’s plots as an innovative tool for lipidomics in complex samples: comparison of liquid chromatography and infusion-based methods to sample differential study</w:t>
      </w:r>
    </w:p>
    <w:p w14:paraId="6D9400EA" w14:textId="77777777" w:rsidR="00082399" w:rsidRPr="0009381A" w:rsidRDefault="00082399" w:rsidP="00082399">
      <w:pPr>
        <w:autoSpaceDE w:val="0"/>
        <w:jc w:val="center"/>
        <w:rPr>
          <w:rFonts w:ascii="Arial" w:hAnsi="Arial" w:cs="Arial"/>
          <w:color w:val="4F82BE"/>
          <w:sz w:val="12"/>
          <w:u w:val="single"/>
          <w:lang w:val="en-US" w:eastAsia="fr-BE"/>
        </w:rPr>
      </w:pPr>
    </w:p>
    <w:p w14:paraId="1FF47D7C" w14:textId="77777777" w:rsidR="00082399" w:rsidRPr="0009381A" w:rsidRDefault="00082399" w:rsidP="00082399">
      <w:pPr>
        <w:autoSpaceDE w:val="0"/>
        <w:jc w:val="center"/>
        <w:rPr>
          <w:rFonts w:ascii="Arial" w:hAnsi="Arial" w:cs="Arial"/>
          <w:color w:val="4F82BE"/>
          <w:lang w:val="en-US" w:eastAsia="fr-BE"/>
        </w:rPr>
      </w:pPr>
      <w:r w:rsidRPr="0009381A">
        <w:rPr>
          <w:rFonts w:ascii="Arial" w:hAnsi="Arial" w:cs="Arial"/>
          <w:color w:val="4F82BE"/>
          <w:u w:val="single"/>
          <w:lang w:val="en-US" w:eastAsia="fr-BE"/>
        </w:rPr>
        <w:t>Justine Hustin</w:t>
      </w:r>
      <w:r w:rsidRPr="0009381A">
        <w:rPr>
          <w:rFonts w:ascii="Arial" w:hAnsi="Arial" w:cs="Arial"/>
          <w:color w:val="4F82BE"/>
          <w:vertAlign w:val="superscript"/>
          <w:lang w:val="en-US" w:eastAsia="fr-BE"/>
        </w:rPr>
        <w:t>1</w:t>
      </w:r>
      <w:r w:rsidRPr="0009381A">
        <w:rPr>
          <w:rFonts w:ascii="Arial" w:hAnsi="Arial" w:cs="Arial"/>
          <w:color w:val="4F82BE"/>
          <w:lang w:val="en-US" w:eastAsia="fr-BE"/>
        </w:rPr>
        <w:t>, Christopher Kune</w:t>
      </w:r>
      <w:r w:rsidRPr="0009381A">
        <w:rPr>
          <w:rFonts w:ascii="Arial" w:hAnsi="Arial" w:cs="Arial"/>
          <w:color w:val="4F82BE"/>
          <w:vertAlign w:val="superscript"/>
          <w:lang w:val="en-US" w:eastAsia="fr-BE"/>
        </w:rPr>
        <w:t>1</w:t>
      </w:r>
      <w:r w:rsidRPr="0009381A">
        <w:rPr>
          <w:rFonts w:ascii="Arial" w:hAnsi="Arial" w:cs="Arial"/>
          <w:color w:val="4F82BE"/>
          <w:lang w:val="en-US" w:eastAsia="fr-BE"/>
        </w:rPr>
        <w:t>, Johann Far</w:t>
      </w:r>
      <w:r w:rsidRPr="0009381A">
        <w:rPr>
          <w:rFonts w:ascii="Arial" w:hAnsi="Arial" w:cs="Arial"/>
          <w:color w:val="4F82BE"/>
          <w:vertAlign w:val="superscript"/>
          <w:lang w:val="en-US" w:eastAsia="fr-BE"/>
        </w:rPr>
        <w:t>1</w:t>
      </w:r>
      <w:r w:rsidRPr="0009381A">
        <w:rPr>
          <w:rFonts w:ascii="Arial" w:hAnsi="Arial" w:cs="Arial"/>
          <w:color w:val="4F82BE"/>
          <w:lang w:val="en-US" w:eastAsia="fr-BE"/>
        </w:rPr>
        <w:t>, Gauthier Eppe</w:t>
      </w:r>
      <w:r w:rsidRPr="0009381A">
        <w:rPr>
          <w:rFonts w:ascii="Arial" w:hAnsi="Arial" w:cs="Arial"/>
          <w:color w:val="4F82BE"/>
          <w:vertAlign w:val="superscript"/>
          <w:lang w:val="en-US" w:eastAsia="fr-BE"/>
        </w:rPr>
        <w:t>1</w:t>
      </w:r>
      <w:r w:rsidRPr="0009381A">
        <w:rPr>
          <w:rFonts w:ascii="Arial" w:hAnsi="Arial" w:cs="Arial"/>
          <w:color w:val="4F82BE"/>
          <w:lang w:val="en-US" w:eastAsia="fr-BE"/>
        </w:rPr>
        <w:t>, Delphine Debois</w:t>
      </w:r>
      <w:r w:rsidRPr="0009381A">
        <w:rPr>
          <w:rFonts w:ascii="Arial" w:hAnsi="Arial" w:cs="Arial"/>
          <w:color w:val="4F82BE"/>
          <w:vertAlign w:val="superscript"/>
          <w:lang w:val="en-US" w:eastAsia="fr-BE"/>
        </w:rPr>
        <w:t>2</w:t>
      </w:r>
      <w:r w:rsidRPr="0009381A">
        <w:rPr>
          <w:rFonts w:ascii="Arial" w:hAnsi="Arial" w:cs="Arial"/>
          <w:color w:val="4F82BE"/>
          <w:lang w:val="en-US" w:eastAsia="fr-BE"/>
        </w:rPr>
        <w:t xml:space="preserve">, </w:t>
      </w:r>
    </w:p>
    <w:p w14:paraId="017EC682" w14:textId="77777777" w:rsidR="00082399" w:rsidRPr="0009381A" w:rsidRDefault="00082399" w:rsidP="00082399">
      <w:pPr>
        <w:autoSpaceDE w:val="0"/>
        <w:jc w:val="center"/>
        <w:rPr>
          <w:rFonts w:ascii="Arial" w:hAnsi="Arial" w:cs="Arial"/>
          <w:color w:val="4F82BE"/>
          <w:lang w:val="en-GB" w:eastAsia="fr-BE"/>
        </w:rPr>
      </w:pPr>
      <w:r w:rsidRPr="0009381A">
        <w:rPr>
          <w:rFonts w:ascii="Arial" w:hAnsi="Arial" w:cs="Arial"/>
          <w:color w:val="4F82BE"/>
          <w:lang w:val="en-GB" w:eastAsia="fr-BE"/>
        </w:rPr>
        <w:t>Loïc Quinton</w:t>
      </w:r>
      <w:r w:rsidRPr="0009381A">
        <w:rPr>
          <w:rFonts w:ascii="Arial" w:hAnsi="Arial" w:cs="Arial"/>
          <w:color w:val="4F82BE"/>
          <w:vertAlign w:val="superscript"/>
          <w:lang w:val="en-GB" w:eastAsia="fr-BE"/>
        </w:rPr>
        <w:t>1</w:t>
      </w:r>
      <w:r w:rsidRPr="0009381A">
        <w:rPr>
          <w:rFonts w:ascii="Arial" w:hAnsi="Arial" w:cs="Arial"/>
          <w:color w:val="4F82BE"/>
          <w:sz w:val="32"/>
          <w:vertAlign w:val="superscript"/>
          <w:lang w:val="en-GB" w:eastAsia="fr-BE"/>
        </w:rPr>
        <w:t>*</w:t>
      </w:r>
      <w:r w:rsidRPr="0009381A">
        <w:rPr>
          <w:rFonts w:ascii="Arial" w:hAnsi="Arial" w:cs="Arial"/>
          <w:color w:val="4F82BE"/>
          <w:lang w:val="en-GB" w:eastAsia="fr-BE"/>
        </w:rPr>
        <w:t xml:space="preserve"> &amp; Edwin De Pauw</w:t>
      </w:r>
      <w:r w:rsidRPr="0009381A">
        <w:rPr>
          <w:rFonts w:ascii="Arial" w:hAnsi="Arial" w:cs="Arial"/>
          <w:color w:val="4F82BE"/>
          <w:vertAlign w:val="superscript"/>
          <w:lang w:val="en-GB" w:eastAsia="fr-BE"/>
        </w:rPr>
        <w:t>1</w:t>
      </w:r>
    </w:p>
    <w:p w14:paraId="77920F23" w14:textId="77777777" w:rsidR="00082399" w:rsidRPr="0009381A" w:rsidRDefault="00082399" w:rsidP="00082399">
      <w:pPr>
        <w:autoSpaceDE w:val="0"/>
        <w:spacing w:after="0"/>
        <w:jc w:val="both"/>
        <w:rPr>
          <w:rFonts w:ascii="Arial" w:hAnsi="Arial" w:cs="Arial"/>
          <w:sz w:val="20"/>
          <w:szCs w:val="20"/>
          <w:lang w:val="en-GB" w:eastAsia="fr-BE"/>
        </w:rPr>
      </w:pPr>
      <w:r w:rsidRPr="0009381A">
        <w:rPr>
          <w:rFonts w:ascii="Arial" w:hAnsi="Arial" w:cs="Arial"/>
          <w:sz w:val="20"/>
          <w:szCs w:val="20"/>
          <w:vertAlign w:val="superscript"/>
          <w:lang w:val="en-GB" w:eastAsia="fr-BE"/>
        </w:rPr>
        <w:t xml:space="preserve">1 </w:t>
      </w:r>
      <w:r w:rsidRPr="0009381A">
        <w:rPr>
          <w:rFonts w:ascii="Arial" w:hAnsi="Arial" w:cs="Arial"/>
          <w:sz w:val="20"/>
          <w:szCs w:val="20"/>
          <w:lang w:val="en-GB" w:eastAsia="fr-BE"/>
        </w:rPr>
        <w:t xml:space="preserve">Mass Spectrometry Laboratory, MolSys Research Unit, Department of Chemistry, University of Liège,    </w:t>
      </w:r>
    </w:p>
    <w:p w14:paraId="395BAE79" w14:textId="77777777" w:rsidR="00082399" w:rsidRPr="0009381A" w:rsidRDefault="00082399" w:rsidP="00082399">
      <w:pPr>
        <w:autoSpaceDE w:val="0"/>
        <w:jc w:val="both"/>
        <w:rPr>
          <w:rFonts w:ascii="Arial" w:hAnsi="Arial" w:cs="Arial"/>
          <w:sz w:val="20"/>
          <w:szCs w:val="20"/>
          <w:lang w:eastAsia="fr-BE"/>
        </w:rPr>
      </w:pPr>
      <w:r w:rsidRPr="0009381A">
        <w:rPr>
          <w:rFonts w:ascii="Arial" w:hAnsi="Arial" w:cs="Arial"/>
          <w:sz w:val="20"/>
          <w:szCs w:val="20"/>
          <w:lang w:val="en-US" w:eastAsia="fr-BE"/>
        </w:rPr>
        <w:t xml:space="preserve">  </w:t>
      </w:r>
      <w:r w:rsidRPr="0009381A">
        <w:rPr>
          <w:rFonts w:ascii="Arial" w:hAnsi="Arial" w:cs="Arial"/>
          <w:sz w:val="20"/>
          <w:szCs w:val="20"/>
          <w:lang w:eastAsia="fr-BE"/>
        </w:rPr>
        <w:t>Allée du Six Août 11 – Quartier Agora, 4000 Liège, Belgium</w:t>
      </w:r>
    </w:p>
    <w:p w14:paraId="0D41279C" w14:textId="77777777" w:rsidR="00082399" w:rsidRPr="0009381A" w:rsidRDefault="00082399" w:rsidP="00082399">
      <w:pPr>
        <w:autoSpaceDE w:val="0"/>
        <w:jc w:val="both"/>
        <w:rPr>
          <w:rFonts w:ascii="Arial" w:hAnsi="Arial" w:cs="Arial"/>
          <w:sz w:val="20"/>
          <w:szCs w:val="20"/>
          <w:lang w:eastAsia="fr-BE"/>
        </w:rPr>
      </w:pPr>
      <w:r w:rsidRPr="0009381A">
        <w:rPr>
          <w:rFonts w:ascii="Arial" w:hAnsi="Arial" w:cs="Arial"/>
          <w:sz w:val="20"/>
          <w:szCs w:val="20"/>
          <w:vertAlign w:val="superscript"/>
          <w:lang w:eastAsia="fr-BE"/>
        </w:rPr>
        <w:t xml:space="preserve">2 </w:t>
      </w:r>
      <w:r w:rsidRPr="0009381A">
        <w:rPr>
          <w:rFonts w:ascii="Arial" w:hAnsi="Arial" w:cs="Arial"/>
          <w:sz w:val="20"/>
          <w:szCs w:val="20"/>
          <w:lang w:eastAsia="fr-BE"/>
        </w:rPr>
        <w:t>ZenTech S.A., Avenue du Pré Aily 10, 4031 Liège, Belgique</w:t>
      </w:r>
    </w:p>
    <w:p w14:paraId="1799425F" w14:textId="77777777" w:rsidR="00082399" w:rsidRPr="0009381A" w:rsidRDefault="00082399" w:rsidP="00082399">
      <w:pPr>
        <w:spacing w:after="0" w:line="240" w:lineRule="auto"/>
        <w:rPr>
          <w:rFonts w:ascii="Arial" w:hAnsi="Arial" w:cs="Arial"/>
          <w:sz w:val="20"/>
          <w:szCs w:val="20"/>
          <w:lang w:val="en-GB" w:eastAsia="fr-BE"/>
        </w:rPr>
      </w:pPr>
      <w:r w:rsidRPr="0009381A">
        <w:rPr>
          <w:rFonts w:ascii="Arial" w:hAnsi="Arial" w:cs="Arial"/>
          <w:sz w:val="32"/>
          <w:vertAlign w:val="superscript"/>
          <w:lang w:val="en-GB" w:eastAsia="fr-BE"/>
        </w:rPr>
        <w:t>*</w:t>
      </w:r>
      <w:r w:rsidRPr="0009381A">
        <w:rPr>
          <w:rFonts w:ascii="Arial" w:hAnsi="Arial" w:cs="Arial"/>
          <w:sz w:val="20"/>
          <w:szCs w:val="20"/>
          <w:lang w:val="en-GB" w:eastAsia="fr-BE"/>
        </w:rPr>
        <w:t>Corresponding Author Email: loic.quinton@uliege.be</w:t>
      </w:r>
    </w:p>
    <w:p w14:paraId="74A95A27" w14:textId="77777777" w:rsidR="00082399" w:rsidRPr="0009381A" w:rsidRDefault="00082399" w:rsidP="00650014">
      <w:pPr>
        <w:pStyle w:val="PrformatHTML"/>
        <w:jc w:val="center"/>
        <w:rPr>
          <w:rStyle w:val="y2iqfc"/>
          <w:rFonts w:asciiTheme="minorHAnsi" w:hAnsiTheme="minorHAnsi" w:cstheme="minorHAnsi"/>
          <w:b/>
          <w:sz w:val="28"/>
          <w:lang w:val="en-GB"/>
        </w:rPr>
      </w:pPr>
    </w:p>
    <w:p w14:paraId="53F298AD" w14:textId="092812FF" w:rsidR="00082399" w:rsidRDefault="00082399" w:rsidP="00082399">
      <w:pPr>
        <w:jc w:val="center"/>
        <w:rPr>
          <w:b/>
          <w:sz w:val="28"/>
          <w:lang w:val="en-US"/>
        </w:rPr>
      </w:pPr>
      <w:r w:rsidRPr="0009381A">
        <w:rPr>
          <w:b/>
          <w:sz w:val="28"/>
          <w:lang w:val="en-US"/>
        </w:rPr>
        <w:t>Supporting information Associated content</w:t>
      </w:r>
    </w:p>
    <w:tbl>
      <w:tblPr>
        <w:tblStyle w:val="Grilledutableau"/>
        <w:tblW w:w="0" w:type="auto"/>
        <w:tblLook w:val="04A0" w:firstRow="1" w:lastRow="0" w:firstColumn="1" w:lastColumn="0" w:noHBand="0" w:noVBand="1"/>
      </w:tblPr>
      <w:tblGrid>
        <w:gridCol w:w="4765"/>
        <w:gridCol w:w="4523"/>
      </w:tblGrid>
      <w:tr w:rsidR="00082399" w14:paraId="10AC59BD" w14:textId="77777777" w:rsidTr="007E217B">
        <w:trPr>
          <w:trHeight w:val="498"/>
        </w:trPr>
        <w:tc>
          <w:tcPr>
            <w:tcW w:w="7110" w:type="dxa"/>
            <w:vAlign w:val="center"/>
          </w:tcPr>
          <w:p w14:paraId="4AB26665" w14:textId="7E658FDD" w:rsidR="00082399" w:rsidRPr="007E217B" w:rsidRDefault="00082399" w:rsidP="007E217B">
            <w:pPr>
              <w:spacing w:after="0"/>
              <w:jc w:val="center"/>
              <w:rPr>
                <w:rFonts w:cstheme="minorHAnsi"/>
                <w:b/>
                <w:sz w:val="28"/>
                <w:lang w:val="en-US"/>
              </w:rPr>
            </w:pPr>
            <w:r w:rsidRPr="007E217B">
              <w:rPr>
                <w:rFonts w:cstheme="minorHAnsi"/>
                <w:b/>
                <w:sz w:val="28"/>
                <w:lang w:val="en-US"/>
              </w:rPr>
              <w:t>Contents</w:t>
            </w:r>
          </w:p>
        </w:tc>
        <w:tc>
          <w:tcPr>
            <w:tcW w:w="7110" w:type="dxa"/>
            <w:vAlign w:val="center"/>
          </w:tcPr>
          <w:p w14:paraId="390F07D5" w14:textId="53E60DB1" w:rsidR="00082399" w:rsidRPr="007E217B" w:rsidRDefault="00082399" w:rsidP="007E217B">
            <w:pPr>
              <w:spacing w:after="0"/>
              <w:jc w:val="center"/>
              <w:rPr>
                <w:rFonts w:cstheme="minorHAnsi"/>
                <w:b/>
                <w:sz w:val="28"/>
                <w:lang w:val="en-US"/>
              </w:rPr>
            </w:pPr>
            <w:r w:rsidRPr="007E217B">
              <w:rPr>
                <w:rFonts w:cstheme="minorHAnsi"/>
                <w:b/>
                <w:sz w:val="28"/>
                <w:lang w:val="en-US"/>
              </w:rPr>
              <w:t>Page No.</w:t>
            </w:r>
          </w:p>
        </w:tc>
      </w:tr>
      <w:tr w:rsidR="00082399" w14:paraId="293A5672" w14:textId="77777777" w:rsidTr="007E217B">
        <w:trPr>
          <w:trHeight w:val="1271"/>
        </w:trPr>
        <w:tc>
          <w:tcPr>
            <w:tcW w:w="7110" w:type="dxa"/>
            <w:vAlign w:val="center"/>
          </w:tcPr>
          <w:p w14:paraId="3EFB5597" w14:textId="10CB42B8" w:rsidR="00082399" w:rsidRPr="007E217B" w:rsidRDefault="007E217B" w:rsidP="007E217B">
            <w:pPr>
              <w:spacing w:after="0"/>
              <w:jc w:val="both"/>
              <w:rPr>
                <w:rFonts w:cstheme="minorHAnsi"/>
                <w:b/>
                <w:sz w:val="24"/>
                <w:lang w:val="en-US"/>
              </w:rPr>
            </w:pPr>
            <w:r w:rsidRPr="007E217B">
              <w:rPr>
                <w:rFonts w:cstheme="minorHAnsi"/>
                <w:b/>
                <w:sz w:val="24"/>
                <w:lang w:val="en-GB"/>
              </w:rPr>
              <w:t>Figure SI1 :</w:t>
            </w:r>
            <w:r w:rsidRPr="007E217B">
              <w:rPr>
                <w:rFonts w:cstheme="minorHAnsi"/>
                <w:sz w:val="24"/>
                <w:lang w:val="en-GB"/>
              </w:rPr>
              <w:t xml:space="preserve"> Kendrick plots of the yeast lipid extract (Matyash method) done in triplicate on the summed mass spectra acquired by RP-UPLC-ESI-FT-ICR after background removal</w:t>
            </w:r>
          </w:p>
        </w:tc>
        <w:tc>
          <w:tcPr>
            <w:tcW w:w="7110" w:type="dxa"/>
            <w:vAlign w:val="center"/>
          </w:tcPr>
          <w:p w14:paraId="4B0F68F5" w14:textId="3E9D1C86" w:rsidR="00082399" w:rsidRPr="007E217B" w:rsidRDefault="00082399" w:rsidP="007E217B">
            <w:pPr>
              <w:spacing w:after="0"/>
              <w:jc w:val="center"/>
              <w:rPr>
                <w:rFonts w:cstheme="minorHAnsi"/>
                <w:b/>
                <w:sz w:val="28"/>
                <w:lang w:val="en-US"/>
              </w:rPr>
            </w:pPr>
            <w:r w:rsidRPr="007E217B">
              <w:rPr>
                <w:rFonts w:cstheme="minorHAnsi"/>
                <w:b/>
                <w:sz w:val="28"/>
                <w:lang w:val="en-US"/>
              </w:rPr>
              <w:t>S-2</w:t>
            </w:r>
          </w:p>
        </w:tc>
      </w:tr>
      <w:tr w:rsidR="00082399" w14:paraId="0FA68379" w14:textId="77777777" w:rsidTr="007E217B">
        <w:trPr>
          <w:trHeight w:val="978"/>
        </w:trPr>
        <w:tc>
          <w:tcPr>
            <w:tcW w:w="7110" w:type="dxa"/>
            <w:vAlign w:val="center"/>
          </w:tcPr>
          <w:p w14:paraId="2A37B155" w14:textId="456DD2FE" w:rsidR="00082399" w:rsidRPr="007E217B" w:rsidRDefault="007E217B" w:rsidP="007E217B">
            <w:pPr>
              <w:spacing w:after="0"/>
              <w:jc w:val="both"/>
              <w:rPr>
                <w:rFonts w:cstheme="minorHAnsi"/>
                <w:b/>
                <w:sz w:val="24"/>
                <w:lang w:val="en-US"/>
              </w:rPr>
            </w:pPr>
            <w:r w:rsidRPr="007E217B">
              <w:rPr>
                <w:rFonts w:cstheme="minorHAnsi"/>
                <w:b/>
                <w:sz w:val="24"/>
                <w:lang w:val="en-GB"/>
              </w:rPr>
              <w:t>Figure SI2 :</w:t>
            </w:r>
            <w:r w:rsidRPr="007E217B">
              <w:rPr>
                <w:rFonts w:cstheme="minorHAnsi"/>
                <w:sz w:val="24"/>
                <w:lang w:val="en-GB"/>
              </w:rPr>
              <w:t xml:space="preserve"> Kendrick plots of the yeast lipid extract (Matyash method) done in triplicate by nESI-FT-ICR after background removal</w:t>
            </w:r>
          </w:p>
        </w:tc>
        <w:tc>
          <w:tcPr>
            <w:tcW w:w="7110" w:type="dxa"/>
            <w:vAlign w:val="center"/>
          </w:tcPr>
          <w:p w14:paraId="359AD33C" w14:textId="762F220A" w:rsidR="00082399" w:rsidRPr="007E217B" w:rsidRDefault="00082399" w:rsidP="007E217B">
            <w:pPr>
              <w:spacing w:after="0"/>
              <w:jc w:val="center"/>
              <w:rPr>
                <w:rFonts w:cstheme="minorHAnsi"/>
                <w:b/>
                <w:sz w:val="28"/>
                <w:lang w:val="en-US"/>
              </w:rPr>
            </w:pPr>
            <w:r w:rsidRPr="007E217B">
              <w:rPr>
                <w:rFonts w:cstheme="minorHAnsi"/>
                <w:b/>
                <w:sz w:val="28"/>
                <w:lang w:val="en-US"/>
              </w:rPr>
              <w:t>S-3</w:t>
            </w:r>
          </w:p>
        </w:tc>
      </w:tr>
    </w:tbl>
    <w:p w14:paraId="1CD81159" w14:textId="77777777" w:rsidR="00082399" w:rsidRDefault="00082399" w:rsidP="00082399">
      <w:pPr>
        <w:rPr>
          <w:b/>
          <w:sz w:val="28"/>
          <w:lang w:val="en-US"/>
        </w:rPr>
      </w:pPr>
    </w:p>
    <w:p w14:paraId="677F1EDF" w14:textId="77777777" w:rsidR="00082399" w:rsidRDefault="00082399" w:rsidP="00082399">
      <w:pPr>
        <w:rPr>
          <w:b/>
          <w:sz w:val="28"/>
          <w:lang w:val="en-US"/>
        </w:rPr>
        <w:sectPr w:rsidR="00082399" w:rsidSect="00082399">
          <w:headerReference w:type="default" r:id="rId18"/>
          <w:footerReference w:type="default" r:id="rId19"/>
          <w:pgSz w:w="11906" w:h="16838"/>
          <w:pgMar w:top="1304" w:right="1304" w:bottom="1304" w:left="1304" w:header="0" w:footer="0" w:gutter="0"/>
          <w:pgNumType w:chapStyle="1"/>
          <w:cols w:space="720"/>
          <w:formProt w:val="0"/>
          <w:docGrid w:linePitch="360" w:charSpace="4096"/>
        </w:sectPr>
      </w:pPr>
    </w:p>
    <w:p w14:paraId="49274EF4" w14:textId="77777777" w:rsidR="00062DE5" w:rsidRPr="00A278C3" w:rsidRDefault="00062DE5" w:rsidP="00062DE5">
      <w:pPr>
        <w:pStyle w:val="Lgende"/>
        <w:rPr>
          <w:b/>
          <w:bCs/>
          <w:color w:val="auto"/>
          <w:sz w:val="24"/>
          <w:szCs w:val="25"/>
          <w:lang w:val="en-GB"/>
        </w:rPr>
      </w:pPr>
      <w:r w:rsidRPr="00A278C3">
        <w:rPr>
          <w:noProof/>
          <w:lang w:eastAsia="fr-BE"/>
        </w:rPr>
        <w:lastRenderedPageBreak/>
        <w:drawing>
          <wp:inline distT="0" distB="0" distL="0" distR="0" wp14:anchorId="69BD8FA0" wp14:editId="7664DA7A">
            <wp:extent cx="9141370" cy="4068000"/>
            <wp:effectExtent l="0" t="0" r="3175" b="889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141370" cy="4068000"/>
                    </a:xfrm>
                    <a:prstGeom prst="rect">
                      <a:avLst/>
                    </a:prstGeom>
                    <a:noFill/>
                  </pic:spPr>
                </pic:pic>
              </a:graphicData>
            </a:graphic>
          </wp:inline>
        </w:drawing>
      </w:r>
    </w:p>
    <w:p w14:paraId="040CC9ED" w14:textId="4F139E66" w:rsidR="00062DE5" w:rsidRDefault="00062DE5" w:rsidP="003C58CB">
      <w:pPr>
        <w:pStyle w:val="Lgende"/>
        <w:jc w:val="center"/>
        <w:rPr>
          <w:lang w:val="en-GB"/>
        </w:rPr>
      </w:pPr>
      <w:bookmarkStart w:id="15" w:name="_Ref96436554"/>
      <w:r w:rsidRPr="00C017FF">
        <w:rPr>
          <w:lang w:val="en-GB"/>
        </w:rPr>
        <w:t>Figure</w:t>
      </w:r>
      <w:bookmarkEnd w:id="15"/>
      <w:r w:rsidRPr="00062DE5">
        <w:rPr>
          <w:lang w:val="en-GB"/>
        </w:rPr>
        <w:t xml:space="preserve"> </w:t>
      </w:r>
      <w:r>
        <w:rPr>
          <w:lang w:val="en-GB"/>
        </w:rPr>
        <w:t>SI1</w:t>
      </w:r>
      <w:r w:rsidRPr="00A278C3">
        <w:rPr>
          <w:lang w:val="en-GB"/>
        </w:rPr>
        <w:t xml:space="preserve"> : Kendrick plots of the yeast lipid </w:t>
      </w:r>
      <w:r>
        <w:rPr>
          <w:lang w:val="en-GB"/>
        </w:rPr>
        <w:t>extract</w:t>
      </w:r>
      <w:r w:rsidRPr="00A278C3">
        <w:rPr>
          <w:lang w:val="en-GB"/>
        </w:rPr>
        <w:t xml:space="preserve"> </w:t>
      </w:r>
      <w:r>
        <w:rPr>
          <w:lang w:val="en-GB"/>
        </w:rPr>
        <w:t xml:space="preserve">(Matyash method) </w:t>
      </w:r>
      <w:r w:rsidRPr="00A278C3">
        <w:rPr>
          <w:lang w:val="en-GB"/>
        </w:rPr>
        <w:t>done in triplicate</w:t>
      </w:r>
      <w:r>
        <w:rPr>
          <w:lang w:val="en-GB"/>
        </w:rPr>
        <w:t xml:space="preserve"> on the summed mass spectra acquired </w:t>
      </w:r>
      <w:r w:rsidR="00CA4272">
        <w:rPr>
          <w:lang w:val="en-GB"/>
        </w:rPr>
        <w:t>by RP-UPLC-ESI-FT-ICR</w:t>
      </w:r>
      <w:r>
        <w:rPr>
          <w:lang w:val="en-GB"/>
        </w:rPr>
        <w:t xml:space="preserve"> after background removal</w:t>
      </w:r>
      <w:r w:rsidRPr="00A278C3">
        <w:rPr>
          <w:lang w:val="en-GB"/>
        </w:rPr>
        <w:t>.</w:t>
      </w:r>
    </w:p>
    <w:p w14:paraId="2B5A7772" w14:textId="77777777" w:rsidR="00EB5F09" w:rsidRDefault="00EB5F09" w:rsidP="00EB5F09">
      <w:pPr>
        <w:rPr>
          <w:lang w:val="en-GB"/>
        </w:rPr>
      </w:pPr>
    </w:p>
    <w:p w14:paraId="48A510B4" w14:textId="77777777" w:rsidR="00EB5F09" w:rsidRDefault="00EB5F09" w:rsidP="00EB5F09">
      <w:pPr>
        <w:rPr>
          <w:lang w:val="en-GB"/>
        </w:rPr>
      </w:pPr>
    </w:p>
    <w:p w14:paraId="161D8AB3" w14:textId="77777777" w:rsidR="007E217B" w:rsidRDefault="007E217B" w:rsidP="00062DE5">
      <w:pPr>
        <w:pStyle w:val="Lgende"/>
        <w:jc w:val="both"/>
        <w:rPr>
          <w:lang w:val="en-GB"/>
        </w:rPr>
        <w:sectPr w:rsidR="007E217B" w:rsidSect="00082399">
          <w:footerReference w:type="default" r:id="rId21"/>
          <w:pgSz w:w="16838" w:h="11906" w:orient="landscape"/>
          <w:pgMar w:top="1304" w:right="1304" w:bottom="1304" w:left="1304" w:header="0" w:footer="0" w:gutter="0"/>
          <w:pgNumType w:chapStyle="1"/>
          <w:cols w:space="720"/>
          <w:formProt w:val="0"/>
          <w:docGrid w:linePitch="360" w:charSpace="4096"/>
        </w:sectPr>
      </w:pPr>
      <w:bookmarkStart w:id="16" w:name="_Ref83130661"/>
    </w:p>
    <w:p w14:paraId="79AB300F" w14:textId="77777777" w:rsidR="00062DE5" w:rsidRDefault="00062DE5" w:rsidP="00062DE5">
      <w:pPr>
        <w:pStyle w:val="Lgende"/>
        <w:jc w:val="both"/>
        <w:rPr>
          <w:lang w:val="en-GB"/>
        </w:rPr>
      </w:pPr>
      <w:r w:rsidRPr="00A278C3">
        <w:rPr>
          <w:noProof/>
          <w:sz w:val="24"/>
          <w:szCs w:val="24"/>
          <w:lang w:eastAsia="fr-BE"/>
        </w:rPr>
        <w:lastRenderedPageBreak/>
        <w:drawing>
          <wp:inline distT="0" distB="0" distL="0" distR="0" wp14:anchorId="19B9D2FB" wp14:editId="7BB0F77E">
            <wp:extent cx="9134690" cy="4068000"/>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134690" cy="4068000"/>
                    </a:xfrm>
                    <a:prstGeom prst="rect">
                      <a:avLst/>
                    </a:prstGeom>
                    <a:noFill/>
                  </pic:spPr>
                </pic:pic>
              </a:graphicData>
            </a:graphic>
          </wp:inline>
        </w:drawing>
      </w:r>
    </w:p>
    <w:p w14:paraId="3E246D91" w14:textId="77777777" w:rsidR="00E130EC" w:rsidRDefault="00062DE5" w:rsidP="003C58CB">
      <w:pPr>
        <w:pStyle w:val="Lgende"/>
        <w:jc w:val="center"/>
        <w:rPr>
          <w:lang w:val="en-GB"/>
        </w:rPr>
        <w:sectPr w:rsidR="00E130EC" w:rsidSect="00082399">
          <w:footerReference w:type="default" r:id="rId23"/>
          <w:pgSz w:w="16838" w:h="11906" w:orient="landscape"/>
          <w:pgMar w:top="1304" w:right="1304" w:bottom="1304" w:left="1304" w:header="0" w:footer="0" w:gutter="0"/>
          <w:pgNumType w:chapStyle="1"/>
          <w:cols w:space="720"/>
          <w:formProt w:val="0"/>
          <w:docGrid w:linePitch="360" w:charSpace="4096"/>
        </w:sectPr>
      </w:pPr>
      <w:bookmarkStart w:id="17" w:name="_Ref96436561"/>
      <w:r w:rsidRPr="00A278C3">
        <w:rPr>
          <w:lang w:val="en-GB"/>
        </w:rPr>
        <w:t>Figure</w:t>
      </w:r>
      <w:bookmarkEnd w:id="16"/>
      <w:bookmarkEnd w:id="17"/>
      <w:r>
        <w:rPr>
          <w:lang w:val="en-GB"/>
        </w:rPr>
        <w:t xml:space="preserve"> </w:t>
      </w:r>
      <w:r w:rsidRPr="00062DE5">
        <w:rPr>
          <w:lang w:val="en-GB"/>
        </w:rPr>
        <w:t>SI2</w:t>
      </w:r>
      <w:r w:rsidRPr="00A278C3">
        <w:rPr>
          <w:lang w:val="en-GB"/>
        </w:rPr>
        <w:t xml:space="preserve"> : Kendrick plots of the yeast lipid </w:t>
      </w:r>
      <w:r>
        <w:rPr>
          <w:lang w:val="en-GB"/>
        </w:rPr>
        <w:t xml:space="preserve">extract (Matyash method) </w:t>
      </w:r>
      <w:r w:rsidRPr="00A278C3">
        <w:rPr>
          <w:lang w:val="en-GB"/>
        </w:rPr>
        <w:t>done in tri</w:t>
      </w:r>
      <w:r>
        <w:rPr>
          <w:lang w:val="en-GB"/>
        </w:rPr>
        <w:t xml:space="preserve">plicate by </w:t>
      </w:r>
      <w:r w:rsidR="00CA4272">
        <w:rPr>
          <w:lang w:val="en-GB"/>
        </w:rPr>
        <w:t xml:space="preserve">nESI-FT-ICR </w:t>
      </w:r>
      <w:r>
        <w:rPr>
          <w:lang w:val="en-GB"/>
        </w:rPr>
        <w:t>after background removal</w:t>
      </w:r>
      <w:r w:rsidRPr="00A278C3">
        <w:rPr>
          <w:lang w:val="en-GB"/>
        </w:rPr>
        <w:t>.</w:t>
      </w:r>
    </w:p>
    <w:p w14:paraId="168C293F" w14:textId="39B74979" w:rsidR="00E130EC" w:rsidRPr="0009381A" w:rsidRDefault="00E130EC" w:rsidP="0009381A">
      <w:pPr>
        <w:jc w:val="center"/>
        <w:rPr>
          <w:b/>
          <w:sz w:val="28"/>
          <w:lang w:val="en-US"/>
        </w:rPr>
      </w:pPr>
      <w:r w:rsidRPr="0009381A">
        <w:rPr>
          <w:b/>
          <w:sz w:val="28"/>
          <w:lang w:val="en-US"/>
        </w:rPr>
        <w:lastRenderedPageBreak/>
        <w:t>For Table of Content Use Only</w:t>
      </w:r>
    </w:p>
    <w:p w14:paraId="7D9C8C37" w14:textId="77777777" w:rsidR="00E130EC" w:rsidRPr="0009381A" w:rsidRDefault="00E130EC" w:rsidP="00E130EC">
      <w:pPr>
        <w:pStyle w:val="PrformatHTML"/>
        <w:jc w:val="center"/>
        <w:rPr>
          <w:rStyle w:val="y2iqfc"/>
          <w:rFonts w:asciiTheme="minorHAnsi" w:hAnsiTheme="minorHAnsi" w:cstheme="minorHAnsi"/>
          <w:b/>
          <w:sz w:val="28"/>
          <w:lang w:val="en"/>
        </w:rPr>
      </w:pPr>
      <w:r w:rsidRPr="0009381A">
        <w:rPr>
          <w:rStyle w:val="y2iqfc"/>
          <w:rFonts w:asciiTheme="minorHAnsi" w:hAnsiTheme="minorHAnsi" w:cstheme="minorHAnsi"/>
          <w:b/>
          <w:sz w:val="28"/>
          <w:lang w:val="en-GB"/>
        </w:rPr>
        <w:t>Differential Kendrick’s plots as an innovative tool for lipidomics in complex samples: comparison of liquid chromatography and infusion-based methods to sample differential study</w:t>
      </w:r>
    </w:p>
    <w:p w14:paraId="79BC2186" w14:textId="77777777" w:rsidR="00E130EC" w:rsidRPr="0009381A" w:rsidRDefault="00E130EC" w:rsidP="00E130EC">
      <w:pPr>
        <w:pStyle w:val="PrformatHTML"/>
        <w:jc w:val="center"/>
        <w:rPr>
          <w:rFonts w:asciiTheme="minorHAnsi" w:hAnsiTheme="minorHAnsi" w:cstheme="minorHAnsi"/>
          <w:b/>
          <w:sz w:val="28"/>
          <w:lang w:val="en"/>
        </w:rPr>
      </w:pPr>
    </w:p>
    <w:p w14:paraId="415F0226" w14:textId="77777777" w:rsidR="00E130EC" w:rsidRPr="0009381A" w:rsidRDefault="00E130EC" w:rsidP="00E130EC">
      <w:pPr>
        <w:autoSpaceDE w:val="0"/>
        <w:jc w:val="center"/>
        <w:rPr>
          <w:rFonts w:ascii="Arial" w:hAnsi="Arial" w:cs="Arial"/>
          <w:color w:val="4F82BE"/>
          <w:lang w:val="en-US" w:eastAsia="fr-BE"/>
        </w:rPr>
      </w:pPr>
      <w:r w:rsidRPr="0009381A">
        <w:rPr>
          <w:rFonts w:ascii="Arial" w:hAnsi="Arial" w:cs="Arial"/>
          <w:color w:val="4F82BE"/>
          <w:u w:val="single"/>
          <w:lang w:val="en-US" w:eastAsia="fr-BE"/>
        </w:rPr>
        <w:t>Justine Hustin</w:t>
      </w:r>
      <w:r w:rsidRPr="0009381A">
        <w:rPr>
          <w:rFonts w:ascii="Arial" w:hAnsi="Arial" w:cs="Arial"/>
          <w:color w:val="4F82BE"/>
          <w:vertAlign w:val="superscript"/>
          <w:lang w:val="en-US" w:eastAsia="fr-BE"/>
        </w:rPr>
        <w:t>1</w:t>
      </w:r>
      <w:r w:rsidRPr="0009381A">
        <w:rPr>
          <w:rFonts w:ascii="Arial" w:hAnsi="Arial" w:cs="Arial"/>
          <w:color w:val="4F82BE"/>
          <w:lang w:val="en-US" w:eastAsia="fr-BE"/>
        </w:rPr>
        <w:t>, Christopher Kune</w:t>
      </w:r>
      <w:r w:rsidRPr="0009381A">
        <w:rPr>
          <w:rFonts w:ascii="Arial" w:hAnsi="Arial" w:cs="Arial"/>
          <w:color w:val="4F82BE"/>
          <w:vertAlign w:val="superscript"/>
          <w:lang w:val="en-US" w:eastAsia="fr-BE"/>
        </w:rPr>
        <w:t>1</w:t>
      </w:r>
      <w:r w:rsidRPr="0009381A">
        <w:rPr>
          <w:rFonts w:ascii="Arial" w:hAnsi="Arial" w:cs="Arial"/>
          <w:color w:val="4F82BE"/>
          <w:lang w:val="en-US" w:eastAsia="fr-BE"/>
        </w:rPr>
        <w:t>, Johann Far</w:t>
      </w:r>
      <w:r w:rsidRPr="0009381A">
        <w:rPr>
          <w:rFonts w:ascii="Arial" w:hAnsi="Arial" w:cs="Arial"/>
          <w:color w:val="4F82BE"/>
          <w:vertAlign w:val="superscript"/>
          <w:lang w:val="en-US" w:eastAsia="fr-BE"/>
        </w:rPr>
        <w:t>1</w:t>
      </w:r>
      <w:r w:rsidRPr="0009381A">
        <w:rPr>
          <w:rFonts w:ascii="Arial" w:hAnsi="Arial" w:cs="Arial"/>
          <w:color w:val="4F82BE"/>
          <w:lang w:val="en-US" w:eastAsia="fr-BE"/>
        </w:rPr>
        <w:t>, Gauthier Eppe</w:t>
      </w:r>
      <w:r w:rsidRPr="0009381A">
        <w:rPr>
          <w:rFonts w:ascii="Arial" w:hAnsi="Arial" w:cs="Arial"/>
          <w:color w:val="4F82BE"/>
          <w:vertAlign w:val="superscript"/>
          <w:lang w:val="en-US" w:eastAsia="fr-BE"/>
        </w:rPr>
        <w:t>1</w:t>
      </w:r>
      <w:r w:rsidRPr="0009381A">
        <w:rPr>
          <w:rFonts w:ascii="Arial" w:hAnsi="Arial" w:cs="Arial"/>
          <w:color w:val="4F82BE"/>
          <w:lang w:val="en-US" w:eastAsia="fr-BE"/>
        </w:rPr>
        <w:t>, Delphine Debois</w:t>
      </w:r>
      <w:r w:rsidRPr="0009381A">
        <w:rPr>
          <w:rFonts w:ascii="Arial" w:hAnsi="Arial" w:cs="Arial"/>
          <w:color w:val="4F82BE"/>
          <w:vertAlign w:val="superscript"/>
          <w:lang w:val="en-US" w:eastAsia="fr-BE"/>
        </w:rPr>
        <w:t>2</w:t>
      </w:r>
      <w:r w:rsidRPr="0009381A">
        <w:rPr>
          <w:rFonts w:ascii="Arial" w:hAnsi="Arial" w:cs="Arial"/>
          <w:color w:val="4F82BE"/>
          <w:lang w:val="en-US" w:eastAsia="fr-BE"/>
        </w:rPr>
        <w:t xml:space="preserve">, </w:t>
      </w:r>
    </w:p>
    <w:p w14:paraId="74E23801" w14:textId="77777777" w:rsidR="00E130EC" w:rsidRPr="0009381A" w:rsidRDefault="00E130EC" w:rsidP="00E130EC">
      <w:pPr>
        <w:autoSpaceDE w:val="0"/>
        <w:jc w:val="center"/>
        <w:rPr>
          <w:rFonts w:ascii="Arial" w:hAnsi="Arial" w:cs="Arial"/>
          <w:color w:val="4F82BE"/>
          <w:lang w:val="en-GB" w:eastAsia="fr-BE"/>
        </w:rPr>
      </w:pPr>
      <w:r w:rsidRPr="0009381A">
        <w:rPr>
          <w:rFonts w:ascii="Arial" w:hAnsi="Arial" w:cs="Arial"/>
          <w:color w:val="4F82BE"/>
          <w:lang w:val="en-GB" w:eastAsia="fr-BE"/>
        </w:rPr>
        <w:t>Loïc Quinton</w:t>
      </w:r>
      <w:r w:rsidRPr="0009381A">
        <w:rPr>
          <w:rFonts w:ascii="Arial" w:hAnsi="Arial" w:cs="Arial"/>
          <w:color w:val="4F82BE"/>
          <w:vertAlign w:val="superscript"/>
          <w:lang w:val="en-GB" w:eastAsia="fr-BE"/>
        </w:rPr>
        <w:t>1</w:t>
      </w:r>
      <w:r w:rsidRPr="0009381A">
        <w:rPr>
          <w:rFonts w:ascii="Arial" w:hAnsi="Arial" w:cs="Arial"/>
          <w:color w:val="4F82BE"/>
          <w:sz w:val="32"/>
          <w:vertAlign w:val="superscript"/>
          <w:lang w:val="en-GB" w:eastAsia="fr-BE"/>
        </w:rPr>
        <w:t>*</w:t>
      </w:r>
      <w:r w:rsidRPr="0009381A">
        <w:rPr>
          <w:rFonts w:ascii="Arial" w:hAnsi="Arial" w:cs="Arial"/>
          <w:color w:val="4F82BE"/>
          <w:lang w:val="en-GB" w:eastAsia="fr-BE"/>
        </w:rPr>
        <w:t xml:space="preserve"> &amp; Edwin De Pauw</w:t>
      </w:r>
      <w:r w:rsidRPr="0009381A">
        <w:rPr>
          <w:rFonts w:ascii="Arial" w:hAnsi="Arial" w:cs="Arial"/>
          <w:color w:val="4F82BE"/>
          <w:vertAlign w:val="superscript"/>
          <w:lang w:val="en-GB" w:eastAsia="fr-BE"/>
        </w:rPr>
        <w:t>1</w:t>
      </w:r>
    </w:p>
    <w:p w14:paraId="258B7427" w14:textId="77777777" w:rsidR="00E130EC" w:rsidRPr="0009381A" w:rsidRDefault="00E130EC" w:rsidP="00E130EC">
      <w:pPr>
        <w:autoSpaceDE w:val="0"/>
        <w:spacing w:after="0"/>
        <w:jc w:val="both"/>
        <w:rPr>
          <w:rFonts w:ascii="Arial" w:hAnsi="Arial" w:cs="Arial"/>
          <w:sz w:val="20"/>
          <w:szCs w:val="20"/>
          <w:lang w:val="en-GB" w:eastAsia="fr-BE"/>
        </w:rPr>
      </w:pPr>
      <w:r w:rsidRPr="0009381A">
        <w:rPr>
          <w:rFonts w:ascii="Arial" w:hAnsi="Arial" w:cs="Arial"/>
          <w:sz w:val="20"/>
          <w:szCs w:val="20"/>
          <w:vertAlign w:val="superscript"/>
          <w:lang w:val="en-GB" w:eastAsia="fr-BE"/>
        </w:rPr>
        <w:t xml:space="preserve">1 </w:t>
      </w:r>
      <w:r w:rsidRPr="0009381A">
        <w:rPr>
          <w:rFonts w:ascii="Arial" w:hAnsi="Arial" w:cs="Arial"/>
          <w:sz w:val="20"/>
          <w:szCs w:val="20"/>
          <w:lang w:val="en-GB" w:eastAsia="fr-BE"/>
        </w:rPr>
        <w:t xml:space="preserve">Mass Spectrometry Laboratory, MolSys Research Unit, Department of Chemistry, University of Liège,    </w:t>
      </w:r>
    </w:p>
    <w:p w14:paraId="71F3C452" w14:textId="77777777" w:rsidR="00E130EC" w:rsidRPr="0009381A" w:rsidRDefault="00E130EC" w:rsidP="00E130EC">
      <w:pPr>
        <w:autoSpaceDE w:val="0"/>
        <w:jc w:val="both"/>
        <w:rPr>
          <w:rFonts w:ascii="Arial" w:hAnsi="Arial" w:cs="Arial"/>
          <w:sz w:val="20"/>
          <w:szCs w:val="20"/>
          <w:lang w:eastAsia="fr-BE"/>
        </w:rPr>
      </w:pPr>
      <w:r w:rsidRPr="0009381A">
        <w:rPr>
          <w:rFonts w:ascii="Arial" w:hAnsi="Arial" w:cs="Arial"/>
          <w:sz w:val="20"/>
          <w:szCs w:val="20"/>
          <w:lang w:val="en-US" w:eastAsia="fr-BE"/>
        </w:rPr>
        <w:t xml:space="preserve">  </w:t>
      </w:r>
      <w:r w:rsidRPr="0009381A">
        <w:rPr>
          <w:rFonts w:ascii="Arial" w:hAnsi="Arial" w:cs="Arial"/>
          <w:sz w:val="20"/>
          <w:szCs w:val="20"/>
          <w:lang w:eastAsia="fr-BE"/>
        </w:rPr>
        <w:t>Allée du Six Août 11 – Quartier Agora, 4000 Liège, Belgium</w:t>
      </w:r>
    </w:p>
    <w:p w14:paraId="2FBF7AEC" w14:textId="77777777" w:rsidR="00E130EC" w:rsidRPr="0009381A" w:rsidRDefault="00E130EC" w:rsidP="00E130EC">
      <w:pPr>
        <w:autoSpaceDE w:val="0"/>
        <w:jc w:val="both"/>
        <w:rPr>
          <w:rFonts w:ascii="Arial" w:hAnsi="Arial" w:cs="Arial"/>
          <w:sz w:val="20"/>
          <w:szCs w:val="20"/>
          <w:lang w:eastAsia="fr-BE"/>
        </w:rPr>
      </w:pPr>
      <w:r w:rsidRPr="0009381A">
        <w:rPr>
          <w:rFonts w:ascii="Arial" w:hAnsi="Arial" w:cs="Arial"/>
          <w:sz w:val="20"/>
          <w:szCs w:val="20"/>
          <w:vertAlign w:val="superscript"/>
          <w:lang w:eastAsia="fr-BE"/>
        </w:rPr>
        <w:t xml:space="preserve">2 </w:t>
      </w:r>
      <w:r w:rsidRPr="0009381A">
        <w:rPr>
          <w:rFonts w:ascii="Arial" w:hAnsi="Arial" w:cs="Arial"/>
          <w:sz w:val="20"/>
          <w:szCs w:val="20"/>
          <w:lang w:eastAsia="fr-BE"/>
        </w:rPr>
        <w:t>ZenTech S.A., Avenue du Pré Aily 10, 4031 Liège, Belgique</w:t>
      </w:r>
    </w:p>
    <w:p w14:paraId="5FDB7065" w14:textId="77777777" w:rsidR="00E130EC" w:rsidRPr="00AB7DAA" w:rsidRDefault="00E130EC" w:rsidP="00E130EC">
      <w:pPr>
        <w:spacing w:after="0" w:line="240" w:lineRule="auto"/>
        <w:rPr>
          <w:rFonts w:ascii="Arial" w:hAnsi="Arial" w:cs="Arial"/>
          <w:sz w:val="20"/>
          <w:szCs w:val="20"/>
          <w:lang w:val="en-GB" w:eastAsia="fr-BE"/>
        </w:rPr>
      </w:pPr>
      <w:r w:rsidRPr="0009381A">
        <w:rPr>
          <w:rFonts w:ascii="Arial" w:hAnsi="Arial" w:cs="Arial"/>
          <w:sz w:val="32"/>
          <w:vertAlign w:val="superscript"/>
          <w:lang w:val="en-GB" w:eastAsia="fr-BE"/>
        </w:rPr>
        <w:t>*</w:t>
      </w:r>
      <w:r w:rsidRPr="0009381A">
        <w:rPr>
          <w:rFonts w:ascii="Arial" w:hAnsi="Arial" w:cs="Arial"/>
          <w:sz w:val="20"/>
          <w:szCs w:val="20"/>
          <w:lang w:val="en-GB" w:eastAsia="fr-BE"/>
        </w:rPr>
        <w:t>Corresponding Author Email: loic.quinton@uliege.be</w:t>
      </w:r>
    </w:p>
    <w:p w14:paraId="0073C988" w14:textId="77777777" w:rsidR="00E130EC" w:rsidRPr="00AB7DAA" w:rsidRDefault="00E130EC" w:rsidP="00E130EC">
      <w:pPr>
        <w:autoSpaceDE w:val="0"/>
        <w:jc w:val="both"/>
        <w:rPr>
          <w:rFonts w:ascii="Arial" w:hAnsi="Arial" w:cs="Arial"/>
          <w:sz w:val="20"/>
          <w:szCs w:val="20"/>
          <w:lang w:val="en-GB" w:eastAsia="fr-BE"/>
        </w:rPr>
      </w:pPr>
    </w:p>
    <w:p w14:paraId="375F9AAC" w14:textId="76D653CF" w:rsidR="00062DE5" w:rsidRPr="00C017FF" w:rsidRDefault="000458A8" w:rsidP="00680573">
      <w:pPr>
        <w:pStyle w:val="Lgende"/>
        <w:jc w:val="center"/>
        <w:rPr>
          <w:lang w:val="en-GB"/>
        </w:rPr>
      </w:pPr>
      <w:r>
        <w:rPr>
          <w:noProof/>
        </w:rPr>
        <w:drawing>
          <wp:inline distT="0" distB="0" distL="0" distR="0" wp14:anchorId="713F53EE" wp14:editId="00F1DCA5">
            <wp:extent cx="3171825" cy="1238250"/>
            <wp:effectExtent l="0" t="0" r="952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A397E11" w14:textId="77777777" w:rsidR="00930169" w:rsidRPr="00062DE5" w:rsidRDefault="00930169">
      <w:pPr>
        <w:jc w:val="both"/>
        <w:rPr>
          <w:rFonts w:cstheme="minorHAnsi"/>
          <w:sz w:val="24"/>
          <w:szCs w:val="24"/>
          <w:lang w:val="en-GB"/>
        </w:rPr>
      </w:pPr>
    </w:p>
    <w:sectPr w:rsidR="00930169" w:rsidRPr="00062DE5" w:rsidSect="00E130EC">
      <w:headerReference w:type="default" r:id="rId25"/>
      <w:footerReference w:type="default" r:id="rId26"/>
      <w:pgSz w:w="11906" w:h="16838"/>
      <w:pgMar w:top="1304" w:right="1304" w:bottom="1304" w:left="1304"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2D5B2" w14:textId="77777777" w:rsidR="008D46C3" w:rsidRDefault="008D46C3" w:rsidP="006E3954">
      <w:pPr>
        <w:spacing w:after="0" w:line="240" w:lineRule="auto"/>
      </w:pPr>
      <w:r>
        <w:separator/>
      </w:r>
    </w:p>
  </w:endnote>
  <w:endnote w:type="continuationSeparator" w:id="0">
    <w:p w14:paraId="37B36370" w14:textId="77777777" w:rsidR="008D46C3" w:rsidRDefault="008D46C3" w:rsidP="006E39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rlito">
    <w:altName w:val="Calibri"/>
    <w:panose1 w:val="020F0502020204030204"/>
    <w:charset w:val="01"/>
    <w:family w:val="roman"/>
    <w:pitch w:val="default"/>
  </w:font>
  <w:font w:name="Noto Sans SC Regular">
    <w:altName w:val="Times New Roman"/>
    <w:charset w:val="00"/>
    <w:family w:val="roman"/>
    <w:pitch w:val="default"/>
  </w:font>
  <w:font w:name="Noto Sans Devanagari">
    <w:charset w:val="00"/>
    <w:family w:val="swiss"/>
    <w:pitch w:val="variable"/>
    <w:sig w:usb0="80008023" w:usb1="00002046"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3010437"/>
      <w:docPartObj>
        <w:docPartGallery w:val="Page Numbers (Bottom of Page)"/>
        <w:docPartUnique/>
      </w:docPartObj>
    </w:sdtPr>
    <w:sdtContent>
      <w:p w14:paraId="00E776AE" w14:textId="58C324E8" w:rsidR="00082399" w:rsidRDefault="00082399">
        <w:pPr>
          <w:pStyle w:val="Pieddepage"/>
          <w:jc w:val="right"/>
        </w:pPr>
        <w:r>
          <w:fldChar w:fldCharType="begin"/>
        </w:r>
        <w:r>
          <w:instrText>PAGE   \* MERGEFORMAT</w:instrText>
        </w:r>
        <w:r>
          <w:fldChar w:fldCharType="separate"/>
        </w:r>
        <w:r w:rsidR="0009381A" w:rsidRPr="0009381A">
          <w:rPr>
            <w:noProof/>
            <w:lang w:val="fr-FR"/>
          </w:rPr>
          <w:t>18</w:t>
        </w:r>
        <w:r>
          <w:fldChar w:fldCharType="end"/>
        </w:r>
      </w:p>
    </w:sdtContent>
  </w:sdt>
  <w:p w14:paraId="3DA620BA" w14:textId="77777777" w:rsidR="00082399" w:rsidRDefault="00082399">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7522588"/>
      <w:docPartObj>
        <w:docPartGallery w:val="Page Numbers (Bottom of Page)"/>
        <w:docPartUnique/>
      </w:docPartObj>
    </w:sdtPr>
    <w:sdtContent>
      <w:p w14:paraId="4C918C63" w14:textId="10F5C991" w:rsidR="00082399" w:rsidRDefault="00082399" w:rsidP="00082399">
        <w:pPr>
          <w:pStyle w:val="Pieddepage"/>
          <w:jc w:val="right"/>
        </w:pPr>
        <w:r>
          <w:t>S-1</w:t>
        </w:r>
      </w:p>
    </w:sdtContent>
  </w:sdt>
  <w:p w14:paraId="06C396F9" w14:textId="77777777" w:rsidR="00082399" w:rsidRDefault="00082399">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2769889"/>
      <w:docPartObj>
        <w:docPartGallery w:val="Page Numbers (Bottom of Page)"/>
        <w:docPartUnique/>
      </w:docPartObj>
    </w:sdtPr>
    <w:sdtContent>
      <w:p w14:paraId="6AD20E68" w14:textId="47C405E7" w:rsidR="00082399" w:rsidRDefault="007E217B">
        <w:pPr>
          <w:pStyle w:val="Pieddepage"/>
          <w:jc w:val="right"/>
        </w:pPr>
        <w:r>
          <w:t>S-2</w:t>
        </w:r>
      </w:p>
    </w:sdtContent>
  </w:sdt>
  <w:p w14:paraId="177FA099" w14:textId="77777777" w:rsidR="00082399" w:rsidRDefault="00082399">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3331770"/>
      <w:docPartObj>
        <w:docPartGallery w:val="Page Numbers (Bottom of Page)"/>
        <w:docPartUnique/>
      </w:docPartObj>
    </w:sdtPr>
    <w:sdtContent>
      <w:p w14:paraId="0DA8AC79" w14:textId="77777777" w:rsidR="007E217B" w:rsidRDefault="007E217B">
        <w:pPr>
          <w:pStyle w:val="Pieddepage"/>
          <w:jc w:val="right"/>
        </w:pPr>
        <w:r>
          <w:t>S-3</w:t>
        </w:r>
      </w:p>
    </w:sdtContent>
  </w:sdt>
  <w:p w14:paraId="1AED4FA3" w14:textId="77777777" w:rsidR="007E217B" w:rsidRDefault="007E217B">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44A708" w14:textId="2C7D239B" w:rsidR="007E217B" w:rsidRDefault="007E217B" w:rsidP="007E217B">
    <w:pPr>
      <w:pStyle w:val="Pieddepage"/>
      <w:jc w:val="center"/>
    </w:pPr>
  </w:p>
  <w:p w14:paraId="68C8BB1D" w14:textId="77777777" w:rsidR="007E217B" w:rsidRDefault="007E217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24C8B" w14:textId="77777777" w:rsidR="008D46C3" w:rsidRDefault="008D46C3" w:rsidP="006E3954">
      <w:pPr>
        <w:spacing w:after="0" w:line="240" w:lineRule="auto"/>
      </w:pPr>
      <w:r>
        <w:separator/>
      </w:r>
    </w:p>
  </w:footnote>
  <w:footnote w:type="continuationSeparator" w:id="0">
    <w:p w14:paraId="6B75F441" w14:textId="77777777" w:rsidR="008D46C3" w:rsidRDefault="008D46C3" w:rsidP="006E39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52F82" w14:textId="16E8849F" w:rsidR="00082399" w:rsidRDefault="00082399" w:rsidP="00082399">
    <w:pPr>
      <w:pStyle w:val="En-tte"/>
      <w:tabs>
        <w:tab w:val="clear" w:pos="4536"/>
        <w:tab w:val="clear" w:pos="9072"/>
        <w:tab w:val="left" w:pos="96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C95E3" w14:textId="77777777" w:rsidR="007E217B" w:rsidRDefault="007E217B" w:rsidP="00082399">
    <w:pPr>
      <w:pStyle w:val="En-tte"/>
      <w:tabs>
        <w:tab w:val="clear" w:pos="4536"/>
        <w:tab w:val="clear" w:pos="9072"/>
        <w:tab w:val="left" w:pos="96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C46CA6"/>
    <w:multiLevelType w:val="hybridMultilevel"/>
    <w:tmpl w:val="E7A42FCE"/>
    <w:lvl w:ilvl="0" w:tplc="7E88B6DA">
      <w:numFmt w:val="bullet"/>
      <w:lvlText w:val=""/>
      <w:lvlJc w:val="left"/>
      <w:pPr>
        <w:ind w:left="1080" w:hanging="360"/>
      </w:pPr>
      <w:rPr>
        <w:rFonts w:ascii="Wingdings" w:eastAsiaTheme="minorHAnsi" w:hAnsi="Wingdings" w:cstheme="minorHAnsi"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1" w15:restartNumberingAfterBreak="0">
    <w:nsid w:val="446F11AA"/>
    <w:multiLevelType w:val="multilevel"/>
    <w:tmpl w:val="B4A2587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4A3754FB"/>
    <w:multiLevelType w:val="hybridMultilevel"/>
    <w:tmpl w:val="BC685EAA"/>
    <w:lvl w:ilvl="0" w:tplc="080C000B">
      <w:start w:val="1"/>
      <w:numFmt w:val="bullet"/>
      <w:lvlText w:val=""/>
      <w:lvlJc w:val="left"/>
      <w:pPr>
        <w:ind w:left="1080" w:hanging="360"/>
      </w:pPr>
      <w:rPr>
        <w:rFonts w:ascii="Wingdings" w:hAnsi="Wingdings"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3" w15:restartNumberingAfterBreak="0">
    <w:nsid w:val="50161B38"/>
    <w:multiLevelType w:val="multilevel"/>
    <w:tmpl w:val="E6B4278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 w15:restartNumberingAfterBreak="0">
    <w:nsid w:val="611B1192"/>
    <w:multiLevelType w:val="multilevel"/>
    <w:tmpl w:val="9C0AC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15366A8"/>
    <w:multiLevelType w:val="hybridMultilevel"/>
    <w:tmpl w:val="8CECB45C"/>
    <w:lvl w:ilvl="0" w:tplc="96DE2F64">
      <w:start w:val="10"/>
      <w:numFmt w:val="bullet"/>
      <w:lvlText w:val="-"/>
      <w:lvlJc w:val="left"/>
      <w:pPr>
        <w:ind w:left="420" w:hanging="360"/>
      </w:pPr>
      <w:rPr>
        <w:rFonts w:ascii="Segoe UI" w:eastAsiaTheme="minorHAnsi" w:hAnsi="Segoe UI" w:cs="Segoe UI" w:hint="default"/>
      </w:rPr>
    </w:lvl>
    <w:lvl w:ilvl="1" w:tplc="080C0003" w:tentative="1">
      <w:start w:val="1"/>
      <w:numFmt w:val="bullet"/>
      <w:lvlText w:val="o"/>
      <w:lvlJc w:val="left"/>
      <w:pPr>
        <w:ind w:left="1140" w:hanging="360"/>
      </w:pPr>
      <w:rPr>
        <w:rFonts w:ascii="Courier New" w:hAnsi="Courier New" w:cs="Courier New" w:hint="default"/>
      </w:rPr>
    </w:lvl>
    <w:lvl w:ilvl="2" w:tplc="080C0005" w:tentative="1">
      <w:start w:val="1"/>
      <w:numFmt w:val="bullet"/>
      <w:lvlText w:val=""/>
      <w:lvlJc w:val="left"/>
      <w:pPr>
        <w:ind w:left="1860" w:hanging="360"/>
      </w:pPr>
      <w:rPr>
        <w:rFonts w:ascii="Wingdings" w:hAnsi="Wingdings" w:hint="default"/>
      </w:rPr>
    </w:lvl>
    <w:lvl w:ilvl="3" w:tplc="080C0001" w:tentative="1">
      <w:start w:val="1"/>
      <w:numFmt w:val="bullet"/>
      <w:lvlText w:val=""/>
      <w:lvlJc w:val="left"/>
      <w:pPr>
        <w:ind w:left="2580" w:hanging="360"/>
      </w:pPr>
      <w:rPr>
        <w:rFonts w:ascii="Symbol" w:hAnsi="Symbol" w:hint="default"/>
      </w:rPr>
    </w:lvl>
    <w:lvl w:ilvl="4" w:tplc="080C0003" w:tentative="1">
      <w:start w:val="1"/>
      <w:numFmt w:val="bullet"/>
      <w:lvlText w:val="o"/>
      <w:lvlJc w:val="left"/>
      <w:pPr>
        <w:ind w:left="3300" w:hanging="360"/>
      </w:pPr>
      <w:rPr>
        <w:rFonts w:ascii="Courier New" w:hAnsi="Courier New" w:cs="Courier New" w:hint="default"/>
      </w:rPr>
    </w:lvl>
    <w:lvl w:ilvl="5" w:tplc="080C0005" w:tentative="1">
      <w:start w:val="1"/>
      <w:numFmt w:val="bullet"/>
      <w:lvlText w:val=""/>
      <w:lvlJc w:val="left"/>
      <w:pPr>
        <w:ind w:left="4020" w:hanging="360"/>
      </w:pPr>
      <w:rPr>
        <w:rFonts w:ascii="Wingdings" w:hAnsi="Wingdings" w:hint="default"/>
      </w:rPr>
    </w:lvl>
    <w:lvl w:ilvl="6" w:tplc="080C0001" w:tentative="1">
      <w:start w:val="1"/>
      <w:numFmt w:val="bullet"/>
      <w:lvlText w:val=""/>
      <w:lvlJc w:val="left"/>
      <w:pPr>
        <w:ind w:left="4740" w:hanging="360"/>
      </w:pPr>
      <w:rPr>
        <w:rFonts w:ascii="Symbol" w:hAnsi="Symbol" w:hint="default"/>
      </w:rPr>
    </w:lvl>
    <w:lvl w:ilvl="7" w:tplc="080C0003" w:tentative="1">
      <w:start w:val="1"/>
      <w:numFmt w:val="bullet"/>
      <w:lvlText w:val="o"/>
      <w:lvlJc w:val="left"/>
      <w:pPr>
        <w:ind w:left="5460" w:hanging="360"/>
      </w:pPr>
      <w:rPr>
        <w:rFonts w:ascii="Courier New" w:hAnsi="Courier New" w:cs="Courier New" w:hint="default"/>
      </w:rPr>
    </w:lvl>
    <w:lvl w:ilvl="8" w:tplc="080C0005" w:tentative="1">
      <w:start w:val="1"/>
      <w:numFmt w:val="bullet"/>
      <w:lvlText w:val=""/>
      <w:lvlJc w:val="left"/>
      <w:pPr>
        <w:ind w:left="6180" w:hanging="360"/>
      </w:pPr>
      <w:rPr>
        <w:rFonts w:ascii="Wingdings" w:hAnsi="Wingdings" w:hint="default"/>
      </w:rPr>
    </w:lvl>
  </w:abstractNum>
  <w:abstractNum w:abstractNumId="6" w15:restartNumberingAfterBreak="0">
    <w:nsid w:val="69A06268"/>
    <w:multiLevelType w:val="hybridMultilevel"/>
    <w:tmpl w:val="72941D8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16cid:durableId="1356346028">
    <w:abstractNumId w:val="3"/>
  </w:num>
  <w:num w:numId="2" w16cid:durableId="220793116">
    <w:abstractNumId w:val="1"/>
  </w:num>
  <w:num w:numId="3" w16cid:durableId="1852911252">
    <w:abstractNumId w:val="6"/>
  </w:num>
  <w:num w:numId="4" w16cid:durableId="890001173">
    <w:abstractNumId w:val="2"/>
  </w:num>
  <w:num w:numId="5" w16cid:durableId="2071801363">
    <w:abstractNumId w:val="0"/>
  </w:num>
  <w:num w:numId="6" w16cid:durableId="975571678">
    <w:abstractNumId w:val="4"/>
  </w:num>
  <w:num w:numId="7" w16cid:durableId="199217525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169"/>
    <w:rsid w:val="00005A19"/>
    <w:rsid w:val="00013C95"/>
    <w:rsid w:val="00021676"/>
    <w:rsid w:val="000251F0"/>
    <w:rsid w:val="000255AA"/>
    <w:rsid w:val="000275D1"/>
    <w:rsid w:val="00027D07"/>
    <w:rsid w:val="000333E2"/>
    <w:rsid w:val="000365E3"/>
    <w:rsid w:val="00037035"/>
    <w:rsid w:val="000378F3"/>
    <w:rsid w:val="00037E6B"/>
    <w:rsid w:val="00040A07"/>
    <w:rsid w:val="00042E98"/>
    <w:rsid w:val="000436C3"/>
    <w:rsid w:val="00045090"/>
    <w:rsid w:val="000458A8"/>
    <w:rsid w:val="00046FBF"/>
    <w:rsid w:val="0004764A"/>
    <w:rsid w:val="000476F2"/>
    <w:rsid w:val="0005138D"/>
    <w:rsid w:val="00062DE5"/>
    <w:rsid w:val="00067ED8"/>
    <w:rsid w:val="000740CA"/>
    <w:rsid w:val="00080DA9"/>
    <w:rsid w:val="00082399"/>
    <w:rsid w:val="0009381A"/>
    <w:rsid w:val="000A0B76"/>
    <w:rsid w:val="000B024A"/>
    <w:rsid w:val="000B573C"/>
    <w:rsid w:val="000C0E4D"/>
    <w:rsid w:val="000C12FA"/>
    <w:rsid w:val="000D3B6F"/>
    <w:rsid w:val="000D3F3D"/>
    <w:rsid w:val="000D4E78"/>
    <w:rsid w:val="000E3A90"/>
    <w:rsid w:val="000E7E1A"/>
    <w:rsid w:val="000F3FD7"/>
    <w:rsid w:val="000F677F"/>
    <w:rsid w:val="000F7F95"/>
    <w:rsid w:val="00100077"/>
    <w:rsid w:val="001003F1"/>
    <w:rsid w:val="00103A43"/>
    <w:rsid w:val="00103D41"/>
    <w:rsid w:val="00105D61"/>
    <w:rsid w:val="00106397"/>
    <w:rsid w:val="001126EA"/>
    <w:rsid w:val="001152D8"/>
    <w:rsid w:val="001156CC"/>
    <w:rsid w:val="0012147E"/>
    <w:rsid w:val="0012422D"/>
    <w:rsid w:val="00127D67"/>
    <w:rsid w:val="00131295"/>
    <w:rsid w:val="00131D4E"/>
    <w:rsid w:val="00132CFC"/>
    <w:rsid w:val="00141266"/>
    <w:rsid w:val="00150A2A"/>
    <w:rsid w:val="001553E3"/>
    <w:rsid w:val="00181CF8"/>
    <w:rsid w:val="00187D1E"/>
    <w:rsid w:val="0019167C"/>
    <w:rsid w:val="001973B1"/>
    <w:rsid w:val="001A37C1"/>
    <w:rsid w:val="001A547B"/>
    <w:rsid w:val="001A638B"/>
    <w:rsid w:val="001A675B"/>
    <w:rsid w:val="001C0BDB"/>
    <w:rsid w:val="001C58F9"/>
    <w:rsid w:val="001C61C1"/>
    <w:rsid w:val="001D112C"/>
    <w:rsid w:val="001D3E7B"/>
    <w:rsid w:val="001D7945"/>
    <w:rsid w:val="001E0963"/>
    <w:rsid w:val="001E19D0"/>
    <w:rsid w:val="001E3B76"/>
    <w:rsid w:val="001E7D28"/>
    <w:rsid w:val="001F2B01"/>
    <w:rsid w:val="001F37B0"/>
    <w:rsid w:val="001F6180"/>
    <w:rsid w:val="00203A0B"/>
    <w:rsid w:val="00217872"/>
    <w:rsid w:val="00220B90"/>
    <w:rsid w:val="002227C9"/>
    <w:rsid w:val="00222C74"/>
    <w:rsid w:val="002258CF"/>
    <w:rsid w:val="00232E8C"/>
    <w:rsid w:val="0024156B"/>
    <w:rsid w:val="00241743"/>
    <w:rsid w:val="00252981"/>
    <w:rsid w:val="0025468E"/>
    <w:rsid w:val="00261162"/>
    <w:rsid w:val="0026321B"/>
    <w:rsid w:val="00264683"/>
    <w:rsid w:val="00267795"/>
    <w:rsid w:val="00267BD9"/>
    <w:rsid w:val="002724A8"/>
    <w:rsid w:val="00275AC5"/>
    <w:rsid w:val="00275BFA"/>
    <w:rsid w:val="00275DBA"/>
    <w:rsid w:val="00276FE3"/>
    <w:rsid w:val="0028369D"/>
    <w:rsid w:val="002868F8"/>
    <w:rsid w:val="00290CA5"/>
    <w:rsid w:val="002920E3"/>
    <w:rsid w:val="00295F34"/>
    <w:rsid w:val="00296306"/>
    <w:rsid w:val="002A0CB1"/>
    <w:rsid w:val="002A0F94"/>
    <w:rsid w:val="002A796F"/>
    <w:rsid w:val="002A7B92"/>
    <w:rsid w:val="002B138F"/>
    <w:rsid w:val="002B2CC2"/>
    <w:rsid w:val="002B3FA1"/>
    <w:rsid w:val="002B4B44"/>
    <w:rsid w:val="002C055C"/>
    <w:rsid w:val="002C141E"/>
    <w:rsid w:val="002C1A06"/>
    <w:rsid w:val="002C21A1"/>
    <w:rsid w:val="002C2464"/>
    <w:rsid w:val="002C3A70"/>
    <w:rsid w:val="002C45C1"/>
    <w:rsid w:val="002C5B7F"/>
    <w:rsid w:val="002D0B8D"/>
    <w:rsid w:val="002D1DE6"/>
    <w:rsid w:val="002D4F86"/>
    <w:rsid w:val="002D540E"/>
    <w:rsid w:val="002E0BD0"/>
    <w:rsid w:val="002E3D86"/>
    <w:rsid w:val="002E484F"/>
    <w:rsid w:val="002E55F4"/>
    <w:rsid w:val="002E78D2"/>
    <w:rsid w:val="002F0069"/>
    <w:rsid w:val="002F1086"/>
    <w:rsid w:val="002F4D17"/>
    <w:rsid w:val="002F7ED7"/>
    <w:rsid w:val="00311690"/>
    <w:rsid w:val="00312BC0"/>
    <w:rsid w:val="00320616"/>
    <w:rsid w:val="00323C91"/>
    <w:rsid w:val="00323EE7"/>
    <w:rsid w:val="00330401"/>
    <w:rsid w:val="00330601"/>
    <w:rsid w:val="00340E52"/>
    <w:rsid w:val="003418BB"/>
    <w:rsid w:val="003447E9"/>
    <w:rsid w:val="003451E6"/>
    <w:rsid w:val="0035257D"/>
    <w:rsid w:val="003612C2"/>
    <w:rsid w:val="00362AA2"/>
    <w:rsid w:val="003650C5"/>
    <w:rsid w:val="00377317"/>
    <w:rsid w:val="003775D5"/>
    <w:rsid w:val="00380B13"/>
    <w:rsid w:val="00381F6E"/>
    <w:rsid w:val="00384C0A"/>
    <w:rsid w:val="00384CB8"/>
    <w:rsid w:val="00396774"/>
    <w:rsid w:val="003B011C"/>
    <w:rsid w:val="003B1DE3"/>
    <w:rsid w:val="003B211F"/>
    <w:rsid w:val="003B45C7"/>
    <w:rsid w:val="003C360F"/>
    <w:rsid w:val="003C58CB"/>
    <w:rsid w:val="003C731B"/>
    <w:rsid w:val="003C739C"/>
    <w:rsid w:val="003C7644"/>
    <w:rsid w:val="003D1301"/>
    <w:rsid w:val="003D13AC"/>
    <w:rsid w:val="003D526E"/>
    <w:rsid w:val="003D662B"/>
    <w:rsid w:val="003E2363"/>
    <w:rsid w:val="003E3092"/>
    <w:rsid w:val="003E5EB9"/>
    <w:rsid w:val="00404126"/>
    <w:rsid w:val="004110C5"/>
    <w:rsid w:val="00411E28"/>
    <w:rsid w:val="00414D83"/>
    <w:rsid w:val="00415720"/>
    <w:rsid w:val="004228E6"/>
    <w:rsid w:val="00424EFC"/>
    <w:rsid w:val="00434F96"/>
    <w:rsid w:val="00435A87"/>
    <w:rsid w:val="00435BB7"/>
    <w:rsid w:val="004375BF"/>
    <w:rsid w:val="00440711"/>
    <w:rsid w:val="004416CD"/>
    <w:rsid w:val="00443FE5"/>
    <w:rsid w:val="00446184"/>
    <w:rsid w:val="00447CD6"/>
    <w:rsid w:val="0045270E"/>
    <w:rsid w:val="00453297"/>
    <w:rsid w:val="00453D7F"/>
    <w:rsid w:val="00454510"/>
    <w:rsid w:val="00457A2C"/>
    <w:rsid w:val="00463906"/>
    <w:rsid w:val="0046602F"/>
    <w:rsid w:val="004674BE"/>
    <w:rsid w:val="00467B5F"/>
    <w:rsid w:val="00470582"/>
    <w:rsid w:val="0047139E"/>
    <w:rsid w:val="00471617"/>
    <w:rsid w:val="004736AE"/>
    <w:rsid w:val="0047614E"/>
    <w:rsid w:val="00476695"/>
    <w:rsid w:val="00480105"/>
    <w:rsid w:val="00485651"/>
    <w:rsid w:val="0048699F"/>
    <w:rsid w:val="00487C62"/>
    <w:rsid w:val="004A1F3A"/>
    <w:rsid w:val="004A6001"/>
    <w:rsid w:val="004A741E"/>
    <w:rsid w:val="004B3283"/>
    <w:rsid w:val="004B69C1"/>
    <w:rsid w:val="004B6DD1"/>
    <w:rsid w:val="004C04ED"/>
    <w:rsid w:val="004C61F8"/>
    <w:rsid w:val="004D6E7B"/>
    <w:rsid w:val="004E1090"/>
    <w:rsid w:val="004E13CD"/>
    <w:rsid w:val="004E1C58"/>
    <w:rsid w:val="004E526B"/>
    <w:rsid w:val="004E683C"/>
    <w:rsid w:val="004E77C3"/>
    <w:rsid w:val="004F0140"/>
    <w:rsid w:val="004F2570"/>
    <w:rsid w:val="004F2F42"/>
    <w:rsid w:val="004F4A98"/>
    <w:rsid w:val="004F77A0"/>
    <w:rsid w:val="005050F6"/>
    <w:rsid w:val="00507A27"/>
    <w:rsid w:val="005108EC"/>
    <w:rsid w:val="005109D8"/>
    <w:rsid w:val="00510DDC"/>
    <w:rsid w:val="00510EA3"/>
    <w:rsid w:val="00512667"/>
    <w:rsid w:val="00516CB3"/>
    <w:rsid w:val="005216F7"/>
    <w:rsid w:val="00524A0C"/>
    <w:rsid w:val="0052519A"/>
    <w:rsid w:val="00540B3F"/>
    <w:rsid w:val="00551CD3"/>
    <w:rsid w:val="00554CFB"/>
    <w:rsid w:val="00560747"/>
    <w:rsid w:val="005631C1"/>
    <w:rsid w:val="00570F94"/>
    <w:rsid w:val="0057279A"/>
    <w:rsid w:val="00575F41"/>
    <w:rsid w:val="00577FDA"/>
    <w:rsid w:val="005816FA"/>
    <w:rsid w:val="00582127"/>
    <w:rsid w:val="005844D6"/>
    <w:rsid w:val="005850E5"/>
    <w:rsid w:val="00587E7A"/>
    <w:rsid w:val="00593EC6"/>
    <w:rsid w:val="0059569D"/>
    <w:rsid w:val="005A11D0"/>
    <w:rsid w:val="005A2E55"/>
    <w:rsid w:val="005A3D8D"/>
    <w:rsid w:val="005A68DD"/>
    <w:rsid w:val="005A79FA"/>
    <w:rsid w:val="005B0A39"/>
    <w:rsid w:val="005B1A22"/>
    <w:rsid w:val="005B1F9B"/>
    <w:rsid w:val="005B1FC7"/>
    <w:rsid w:val="005B4176"/>
    <w:rsid w:val="005B4FC3"/>
    <w:rsid w:val="005B6EC0"/>
    <w:rsid w:val="005C1020"/>
    <w:rsid w:val="005C1F7B"/>
    <w:rsid w:val="005C673A"/>
    <w:rsid w:val="005D2C5C"/>
    <w:rsid w:val="005E128E"/>
    <w:rsid w:val="005E148A"/>
    <w:rsid w:val="005E38B1"/>
    <w:rsid w:val="005E66FC"/>
    <w:rsid w:val="005E678C"/>
    <w:rsid w:val="005F16CD"/>
    <w:rsid w:val="005F2EE4"/>
    <w:rsid w:val="00607BE4"/>
    <w:rsid w:val="00613498"/>
    <w:rsid w:val="006164A4"/>
    <w:rsid w:val="00627826"/>
    <w:rsid w:val="00631936"/>
    <w:rsid w:val="00632538"/>
    <w:rsid w:val="006359E9"/>
    <w:rsid w:val="00640C0B"/>
    <w:rsid w:val="00641D23"/>
    <w:rsid w:val="00642505"/>
    <w:rsid w:val="0064384F"/>
    <w:rsid w:val="006442C1"/>
    <w:rsid w:val="006458C5"/>
    <w:rsid w:val="006466BB"/>
    <w:rsid w:val="006467B3"/>
    <w:rsid w:val="00650014"/>
    <w:rsid w:val="006539E4"/>
    <w:rsid w:val="0065617B"/>
    <w:rsid w:val="006564FF"/>
    <w:rsid w:val="00656540"/>
    <w:rsid w:val="00656743"/>
    <w:rsid w:val="00656B27"/>
    <w:rsid w:val="006634FF"/>
    <w:rsid w:val="0066481F"/>
    <w:rsid w:val="00666A96"/>
    <w:rsid w:val="006719DA"/>
    <w:rsid w:val="00680573"/>
    <w:rsid w:val="00687C17"/>
    <w:rsid w:val="00687E52"/>
    <w:rsid w:val="00690349"/>
    <w:rsid w:val="006944B4"/>
    <w:rsid w:val="0069768C"/>
    <w:rsid w:val="006A1BFB"/>
    <w:rsid w:val="006A4308"/>
    <w:rsid w:val="006B2F8C"/>
    <w:rsid w:val="006B36C6"/>
    <w:rsid w:val="006B6A61"/>
    <w:rsid w:val="006C07FF"/>
    <w:rsid w:val="006C501A"/>
    <w:rsid w:val="006C73EC"/>
    <w:rsid w:val="006C776A"/>
    <w:rsid w:val="006D05F5"/>
    <w:rsid w:val="006D4446"/>
    <w:rsid w:val="006D788E"/>
    <w:rsid w:val="006E0417"/>
    <w:rsid w:val="006E29E9"/>
    <w:rsid w:val="006E3954"/>
    <w:rsid w:val="006E4F39"/>
    <w:rsid w:val="006F508B"/>
    <w:rsid w:val="0070116B"/>
    <w:rsid w:val="00701EC8"/>
    <w:rsid w:val="0070611B"/>
    <w:rsid w:val="007068A4"/>
    <w:rsid w:val="00710D90"/>
    <w:rsid w:val="007144A9"/>
    <w:rsid w:val="00715E24"/>
    <w:rsid w:val="0072526B"/>
    <w:rsid w:val="0073618A"/>
    <w:rsid w:val="00737910"/>
    <w:rsid w:val="007416B5"/>
    <w:rsid w:val="00742C57"/>
    <w:rsid w:val="00744030"/>
    <w:rsid w:val="007449A1"/>
    <w:rsid w:val="00747534"/>
    <w:rsid w:val="00753EE6"/>
    <w:rsid w:val="00756D65"/>
    <w:rsid w:val="00762CA5"/>
    <w:rsid w:val="00762F6C"/>
    <w:rsid w:val="0076667E"/>
    <w:rsid w:val="007720A6"/>
    <w:rsid w:val="00773A1E"/>
    <w:rsid w:val="00776CE1"/>
    <w:rsid w:val="00780004"/>
    <w:rsid w:val="0078005C"/>
    <w:rsid w:val="007943E5"/>
    <w:rsid w:val="007A16DD"/>
    <w:rsid w:val="007A5BC8"/>
    <w:rsid w:val="007A7234"/>
    <w:rsid w:val="007B3643"/>
    <w:rsid w:val="007B43DD"/>
    <w:rsid w:val="007B79B7"/>
    <w:rsid w:val="007C303A"/>
    <w:rsid w:val="007C7702"/>
    <w:rsid w:val="007D2CAF"/>
    <w:rsid w:val="007D50B3"/>
    <w:rsid w:val="007D57FA"/>
    <w:rsid w:val="007E13E6"/>
    <w:rsid w:val="007E217B"/>
    <w:rsid w:val="007E696F"/>
    <w:rsid w:val="007F0185"/>
    <w:rsid w:val="007F2C04"/>
    <w:rsid w:val="00800F37"/>
    <w:rsid w:val="008028EF"/>
    <w:rsid w:val="008034E6"/>
    <w:rsid w:val="0081440F"/>
    <w:rsid w:val="008149C4"/>
    <w:rsid w:val="00815282"/>
    <w:rsid w:val="008229F8"/>
    <w:rsid w:val="00823245"/>
    <w:rsid w:val="008234EF"/>
    <w:rsid w:val="008237B4"/>
    <w:rsid w:val="00824B8E"/>
    <w:rsid w:val="008321F1"/>
    <w:rsid w:val="008323BB"/>
    <w:rsid w:val="008424F5"/>
    <w:rsid w:val="00845BFE"/>
    <w:rsid w:val="008470AC"/>
    <w:rsid w:val="00847B75"/>
    <w:rsid w:val="00852B13"/>
    <w:rsid w:val="008572C0"/>
    <w:rsid w:val="00860097"/>
    <w:rsid w:val="00861934"/>
    <w:rsid w:val="00862C88"/>
    <w:rsid w:val="00864421"/>
    <w:rsid w:val="0086620C"/>
    <w:rsid w:val="0086658C"/>
    <w:rsid w:val="008725B2"/>
    <w:rsid w:val="00875741"/>
    <w:rsid w:val="008853CD"/>
    <w:rsid w:val="008927AC"/>
    <w:rsid w:val="008956E2"/>
    <w:rsid w:val="008A45FE"/>
    <w:rsid w:val="008A59CC"/>
    <w:rsid w:val="008A5FC2"/>
    <w:rsid w:val="008B0E9C"/>
    <w:rsid w:val="008B1B8D"/>
    <w:rsid w:val="008B2724"/>
    <w:rsid w:val="008B5FB8"/>
    <w:rsid w:val="008B7771"/>
    <w:rsid w:val="008C3C0A"/>
    <w:rsid w:val="008C6476"/>
    <w:rsid w:val="008C6C51"/>
    <w:rsid w:val="008D46C3"/>
    <w:rsid w:val="008D4703"/>
    <w:rsid w:val="008E710B"/>
    <w:rsid w:val="008F47F1"/>
    <w:rsid w:val="008F5F45"/>
    <w:rsid w:val="00902454"/>
    <w:rsid w:val="0090247B"/>
    <w:rsid w:val="00904762"/>
    <w:rsid w:val="0090498B"/>
    <w:rsid w:val="00904D80"/>
    <w:rsid w:val="00910E40"/>
    <w:rsid w:val="00915621"/>
    <w:rsid w:val="00917ED7"/>
    <w:rsid w:val="00923C85"/>
    <w:rsid w:val="00925805"/>
    <w:rsid w:val="00930169"/>
    <w:rsid w:val="00930300"/>
    <w:rsid w:val="00936F04"/>
    <w:rsid w:val="00944A67"/>
    <w:rsid w:val="00945049"/>
    <w:rsid w:val="0095225D"/>
    <w:rsid w:val="00965693"/>
    <w:rsid w:val="00974AA6"/>
    <w:rsid w:val="00974F87"/>
    <w:rsid w:val="00982C77"/>
    <w:rsid w:val="00983DBC"/>
    <w:rsid w:val="00983F08"/>
    <w:rsid w:val="00985605"/>
    <w:rsid w:val="00985BCD"/>
    <w:rsid w:val="00986701"/>
    <w:rsid w:val="009878D3"/>
    <w:rsid w:val="00987E78"/>
    <w:rsid w:val="00990A2D"/>
    <w:rsid w:val="00990F2B"/>
    <w:rsid w:val="009A3DBD"/>
    <w:rsid w:val="009B3308"/>
    <w:rsid w:val="009B3E9C"/>
    <w:rsid w:val="009C0685"/>
    <w:rsid w:val="009C2183"/>
    <w:rsid w:val="009C36C4"/>
    <w:rsid w:val="009C45AB"/>
    <w:rsid w:val="009C7EE3"/>
    <w:rsid w:val="009D2D84"/>
    <w:rsid w:val="009D78DB"/>
    <w:rsid w:val="009E4445"/>
    <w:rsid w:val="009E572C"/>
    <w:rsid w:val="009E6087"/>
    <w:rsid w:val="009E7313"/>
    <w:rsid w:val="009F74E3"/>
    <w:rsid w:val="009F74F0"/>
    <w:rsid w:val="00A02173"/>
    <w:rsid w:val="00A03355"/>
    <w:rsid w:val="00A037F1"/>
    <w:rsid w:val="00A07D25"/>
    <w:rsid w:val="00A128C4"/>
    <w:rsid w:val="00A14524"/>
    <w:rsid w:val="00A20A53"/>
    <w:rsid w:val="00A23494"/>
    <w:rsid w:val="00A23565"/>
    <w:rsid w:val="00A24DF5"/>
    <w:rsid w:val="00A278C3"/>
    <w:rsid w:val="00A35361"/>
    <w:rsid w:val="00A408B6"/>
    <w:rsid w:val="00A43068"/>
    <w:rsid w:val="00A4308B"/>
    <w:rsid w:val="00A46795"/>
    <w:rsid w:val="00A50899"/>
    <w:rsid w:val="00A537D9"/>
    <w:rsid w:val="00A5383A"/>
    <w:rsid w:val="00A562E7"/>
    <w:rsid w:val="00A56400"/>
    <w:rsid w:val="00A57A5C"/>
    <w:rsid w:val="00A61342"/>
    <w:rsid w:val="00A62110"/>
    <w:rsid w:val="00A66FD6"/>
    <w:rsid w:val="00A75475"/>
    <w:rsid w:val="00A7743E"/>
    <w:rsid w:val="00A87392"/>
    <w:rsid w:val="00A933B3"/>
    <w:rsid w:val="00A93FDE"/>
    <w:rsid w:val="00A97055"/>
    <w:rsid w:val="00AA0E3F"/>
    <w:rsid w:val="00AA3C7E"/>
    <w:rsid w:val="00AB0096"/>
    <w:rsid w:val="00AB35F5"/>
    <w:rsid w:val="00AB4EB9"/>
    <w:rsid w:val="00AB7DAA"/>
    <w:rsid w:val="00AC25F4"/>
    <w:rsid w:val="00AD03A0"/>
    <w:rsid w:val="00AD5E6E"/>
    <w:rsid w:val="00AD7201"/>
    <w:rsid w:val="00AE054B"/>
    <w:rsid w:val="00AE224C"/>
    <w:rsid w:val="00AE3C77"/>
    <w:rsid w:val="00AE6037"/>
    <w:rsid w:val="00AF4366"/>
    <w:rsid w:val="00AF456C"/>
    <w:rsid w:val="00AF4F01"/>
    <w:rsid w:val="00AF561F"/>
    <w:rsid w:val="00AF67A9"/>
    <w:rsid w:val="00B001A2"/>
    <w:rsid w:val="00B01858"/>
    <w:rsid w:val="00B01FA5"/>
    <w:rsid w:val="00B05083"/>
    <w:rsid w:val="00B12EA0"/>
    <w:rsid w:val="00B13BDA"/>
    <w:rsid w:val="00B15452"/>
    <w:rsid w:val="00B22CDB"/>
    <w:rsid w:val="00B275BB"/>
    <w:rsid w:val="00B334DF"/>
    <w:rsid w:val="00B33B21"/>
    <w:rsid w:val="00B45CEE"/>
    <w:rsid w:val="00B47654"/>
    <w:rsid w:val="00B507EE"/>
    <w:rsid w:val="00B51300"/>
    <w:rsid w:val="00B53808"/>
    <w:rsid w:val="00B53F16"/>
    <w:rsid w:val="00B55859"/>
    <w:rsid w:val="00B55D8A"/>
    <w:rsid w:val="00B55E38"/>
    <w:rsid w:val="00B6136D"/>
    <w:rsid w:val="00B61522"/>
    <w:rsid w:val="00B627BC"/>
    <w:rsid w:val="00B70141"/>
    <w:rsid w:val="00B70B35"/>
    <w:rsid w:val="00B739B8"/>
    <w:rsid w:val="00B82266"/>
    <w:rsid w:val="00B82F33"/>
    <w:rsid w:val="00B87207"/>
    <w:rsid w:val="00B913C2"/>
    <w:rsid w:val="00B96CC0"/>
    <w:rsid w:val="00B96E8B"/>
    <w:rsid w:val="00BA7C21"/>
    <w:rsid w:val="00BB14F9"/>
    <w:rsid w:val="00BB19EE"/>
    <w:rsid w:val="00BB3246"/>
    <w:rsid w:val="00BB52FC"/>
    <w:rsid w:val="00BB55C1"/>
    <w:rsid w:val="00BB5FB0"/>
    <w:rsid w:val="00BB6F2B"/>
    <w:rsid w:val="00BB6FB8"/>
    <w:rsid w:val="00BC05BB"/>
    <w:rsid w:val="00BC0C07"/>
    <w:rsid w:val="00BC59D3"/>
    <w:rsid w:val="00BD49DF"/>
    <w:rsid w:val="00BD6B48"/>
    <w:rsid w:val="00BD7151"/>
    <w:rsid w:val="00BD73B9"/>
    <w:rsid w:val="00BE241F"/>
    <w:rsid w:val="00BE2682"/>
    <w:rsid w:val="00BE278A"/>
    <w:rsid w:val="00BE3C89"/>
    <w:rsid w:val="00BE3F81"/>
    <w:rsid w:val="00BE494C"/>
    <w:rsid w:val="00BE694A"/>
    <w:rsid w:val="00BF0700"/>
    <w:rsid w:val="00C001B1"/>
    <w:rsid w:val="00C00578"/>
    <w:rsid w:val="00C017FF"/>
    <w:rsid w:val="00C01DF2"/>
    <w:rsid w:val="00C031FD"/>
    <w:rsid w:val="00C03C5B"/>
    <w:rsid w:val="00C066C2"/>
    <w:rsid w:val="00C12A32"/>
    <w:rsid w:val="00C15756"/>
    <w:rsid w:val="00C24DC9"/>
    <w:rsid w:val="00C30554"/>
    <w:rsid w:val="00C33BC3"/>
    <w:rsid w:val="00C41384"/>
    <w:rsid w:val="00C45618"/>
    <w:rsid w:val="00C57A67"/>
    <w:rsid w:val="00C71F81"/>
    <w:rsid w:val="00C77A50"/>
    <w:rsid w:val="00C826CA"/>
    <w:rsid w:val="00C82F22"/>
    <w:rsid w:val="00C84ED7"/>
    <w:rsid w:val="00C90686"/>
    <w:rsid w:val="00C9182E"/>
    <w:rsid w:val="00C94631"/>
    <w:rsid w:val="00C95E16"/>
    <w:rsid w:val="00C9624D"/>
    <w:rsid w:val="00C971DA"/>
    <w:rsid w:val="00CA01EA"/>
    <w:rsid w:val="00CA4272"/>
    <w:rsid w:val="00CA551D"/>
    <w:rsid w:val="00CA6FCE"/>
    <w:rsid w:val="00CB2358"/>
    <w:rsid w:val="00CB6C24"/>
    <w:rsid w:val="00CC65F1"/>
    <w:rsid w:val="00CD0343"/>
    <w:rsid w:val="00CD586B"/>
    <w:rsid w:val="00CD653E"/>
    <w:rsid w:val="00CE0C44"/>
    <w:rsid w:val="00CE0F66"/>
    <w:rsid w:val="00CF5526"/>
    <w:rsid w:val="00D01CD9"/>
    <w:rsid w:val="00D020A5"/>
    <w:rsid w:val="00D052F0"/>
    <w:rsid w:val="00D07829"/>
    <w:rsid w:val="00D11367"/>
    <w:rsid w:val="00D11CD2"/>
    <w:rsid w:val="00D2006D"/>
    <w:rsid w:val="00D2104E"/>
    <w:rsid w:val="00D25397"/>
    <w:rsid w:val="00D25D7B"/>
    <w:rsid w:val="00D26912"/>
    <w:rsid w:val="00D334F8"/>
    <w:rsid w:val="00D37620"/>
    <w:rsid w:val="00D47CCE"/>
    <w:rsid w:val="00D50B47"/>
    <w:rsid w:val="00D601DB"/>
    <w:rsid w:val="00D613EE"/>
    <w:rsid w:val="00D6443D"/>
    <w:rsid w:val="00D67E18"/>
    <w:rsid w:val="00D755FA"/>
    <w:rsid w:val="00D77F4E"/>
    <w:rsid w:val="00D8505D"/>
    <w:rsid w:val="00D85FEF"/>
    <w:rsid w:val="00D923C2"/>
    <w:rsid w:val="00D93675"/>
    <w:rsid w:val="00D94A9C"/>
    <w:rsid w:val="00D94C60"/>
    <w:rsid w:val="00DA485D"/>
    <w:rsid w:val="00DB14DE"/>
    <w:rsid w:val="00DB1DB5"/>
    <w:rsid w:val="00DC3616"/>
    <w:rsid w:val="00DD3DAF"/>
    <w:rsid w:val="00DD7191"/>
    <w:rsid w:val="00DE0B2E"/>
    <w:rsid w:val="00DE29D1"/>
    <w:rsid w:val="00DE65A4"/>
    <w:rsid w:val="00DF038B"/>
    <w:rsid w:val="00DF50ED"/>
    <w:rsid w:val="00DF7588"/>
    <w:rsid w:val="00E00820"/>
    <w:rsid w:val="00E065CA"/>
    <w:rsid w:val="00E0688C"/>
    <w:rsid w:val="00E06D84"/>
    <w:rsid w:val="00E07B37"/>
    <w:rsid w:val="00E130EC"/>
    <w:rsid w:val="00E25A62"/>
    <w:rsid w:val="00E2679C"/>
    <w:rsid w:val="00E342FC"/>
    <w:rsid w:val="00E40298"/>
    <w:rsid w:val="00E413A1"/>
    <w:rsid w:val="00E46097"/>
    <w:rsid w:val="00E46388"/>
    <w:rsid w:val="00E46A44"/>
    <w:rsid w:val="00E53786"/>
    <w:rsid w:val="00E57DF6"/>
    <w:rsid w:val="00E66546"/>
    <w:rsid w:val="00E738B9"/>
    <w:rsid w:val="00E81747"/>
    <w:rsid w:val="00E81B5D"/>
    <w:rsid w:val="00E86EFC"/>
    <w:rsid w:val="00E94A98"/>
    <w:rsid w:val="00E97107"/>
    <w:rsid w:val="00E97B02"/>
    <w:rsid w:val="00EA5116"/>
    <w:rsid w:val="00EB53F5"/>
    <w:rsid w:val="00EB5F09"/>
    <w:rsid w:val="00EB5F84"/>
    <w:rsid w:val="00EC0902"/>
    <w:rsid w:val="00ED7CB5"/>
    <w:rsid w:val="00EE1559"/>
    <w:rsid w:val="00EE3A55"/>
    <w:rsid w:val="00EE7A21"/>
    <w:rsid w:val="00EF395B"/>
    <w:rsid w:val="00EF4330"/>
    <w:rsid w:val="00F0220A"/>
    <w:rsid w:val="00F02F30"/>
    <w:rsid w:val="00F05692"/>
    <w:rsid w:val="00F11F8A"/>
    <w:rsid w:val="00F120C6"/>
    <w:rsid w:val="00F13EDB"/>
    <w:rsid w:val="00F445CD"/>
    <w:rsid w:val="00F449AF"/>
    <w:rsid w:val="00F51BD5"/>
    <w:rsid w:val="00F55AE0"/>
    <w:rsid w:val="00F61940"/>
    <w:rsid w:val="00F65D04"/>
    <w:rsid w:val="00F71156"/>
    <w:rsid w:val="00F75990"/>
    <w:rsid w:val="00F82E85"/>
    <w:rsid w:val="00F835CA"/>
    <w:rsid w:val="00F90CF3"/>
    <w:rsid w:val="00F94066"/>
    <w:rsid w:val="00F972C7"/>
    <w:rsid w:val="00F97EE4"/>
    <w:rsid w:val="00FA036F"/>
    <w:rsid w:val="00FA2D4A"/>
    <w:rsid w:val="00FA2D6A"/>
    <w:rsid w:val="00FB0AE1"/>
    <w:rsid w:val="00FB22BF"/>
    <w:rsid w:val="00FD22D8"/>
    <w:rsid w:val="00FD2A83"/>
    <w:rsid w:val="00FD6FBE"/>
    <w:rsid w:val="00FE0C85"/>
    <w:rsid w:val="00FE31F3"/>
    <w:rsid w:val="00FF28DD"/>
    <w:rsid w:val="00FF5C63"/>
  </w:rsids>
  <m:mathPr>
    <m:mathFont m:val="Cambria Math"/>
    <m:brkBin m:val="before"/>
    <m:brkBinSub m:val="--"/>
    <m:smallFrac m:val="0"/>
    <m:dispDef/>
    <m:lMargin m:val="0"/>
    <m:rMargin m:val="0"/>
    <m:defJc m:val="centerGroup"/>
    <m:wrapIndent m:val="1440"/>
    <m:intLim m:val="subSup"/>
    <m:naryLim m:val="undOvr"/>
  </m:mathPr>
  <w:themeFontLang w:val="fr-BE"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1118CC"/>
  <w15:docId w15:val="{807DF81D-4FF8-4BEF-9231-B19CB1571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fr-B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rPr>
  </w:style>
  <w:style w:type="paragraph" w:styleId="Titre2">
    <w:name w:val="heading 2"/>
    <w:basedOn w:val="Normal"/>
    <w:next w:val="Normal"/>
    <w:link w:val="Titre2Car"/>
    <w:uiPriority w:val="9"/>
    <w:semiHidden/>
    <w:unhideWhenUsed/>
    <w:qFormat/>
    <w:rsid w:val="009D2D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4">
    <w:name w:val="heading 4"/>
    <w:basedOn w:val="Normal"/>
    <w:link w:val="Titre4Car"/>
    <w:uiPriority w:val="9"/>
    <w:qFormat/>
    <w:rsid w:val="004C61F8"/>
    <w:pPr>
      <w:suppressAutoHyphens w:val="0"/>
      <w:spacing w:before="100" w:beforeAutospacing="1" w:after="100" w:afterAutospacing="1" w:line="240" w:lineRule="auto"/>
      <w:outlineLvl w:val="3"/>
    </w:pPr>
    <w:rPr>
      <w:rFonts w:ascii="Times New Roman" w:eastAsia="Times New Roman" w:hAnsi="Times New Roman" w:cs="Times New Roman"/>
      <w:b/>
      <w:bCs/>
      <w:sz w:val="24"/>
      <w:szCs w:val="24"/>
      <w:lang w:eastAsia="fr-B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ccentuation">
    <w:name w:val="Emphasis"/>
    <w:basedOn w:val="Policepardfaut"/>
    <w:uiPriority w:val="20"/>
    <w:qFormat/>
    <w:rsid w:val="006D0B35"/>
    <w:rPr>
      <w:i/>
      <w:iCs/>
    </w:rPr>
  </w:style>
  <w:style w:type="character" w:customStyle="1" w:styleId="LienInternet">
    <w:name w:val="Lien Internet"/>
    <w:basedOn w:val="Policepardfaut"/>
    <w:uiPriority w:val="99"/>
    <w:unhideWhenUsed/>
    <w:rsid w:val="006D0B35"/>
    <w:rPr>
      <w:color w:val="0000FF"/>
      <w:u w:val="single"/>
    </w:rPr>
  </w:style>
  <w:style w:type="character" w:customStyle="1" w:styleId="acopre">
    <w:name w:val="acopre"/>
    <w:basedOn w:val="Policepardfaut"/>
    <w:qFormat/>
    <w:rsid w:val="00E65A89"/>
  </w:style>
  <w:style w:type="character" w:customStyle="1" w:styleId="PrformatHTMLCar">
    <w:name w:val="Préformaté HTML Car"/>
    <w:basedOn w:val="Policepardfaut"/>
    <w:link w:val="PrformatHTML"/>
    <w:uiPriority w:val="99"/>
    <w:qFormat/>
    <w:rsid w:val="00B91A52"/>
    <w:rPr>
      <w:rFonts w:ascii="Courier New" w:eastAsia="Times New Roman" w:hAnsi="Courier New" w:cs="Courier New"/>
      <w:sz w:val="20"/>
      <w:szCs w:val="20"/>
      <w:lang w:eastAsia="fr-BE"/>
    </w:rPr>
  </w:style>
  <w:style w:type="character" w:customStyle="1" w:styleId="y2iqfc">
    <w:name w:val="y2iqfc"/>
    <w:basedOn w:val="Policepardfaut"/>
    <w:qFormat/>
    <w:rsid w:val="00B91A52"/>
  </w:style>
  <w:style w:type="character" w:styleId="Textedelespacerserv">
    <w:name w:val="Placeholder Text"/>
    <w:basedOn w:val="Policepardfaut"/>
    <w:uiPriority w:val="99"/>
    <w:semiHidden/>
    <w:qFormat/>
    <w:rsid w:val="00501CCD"/>
    <w:rPr>
      <w:color w:val="808080"/>
    </w:rPr>
  </w:style>
  <w:style w:type="character" w:customStyle="1" w:styleId="UnresolvedMention1">
    <w:name w:val="Unresolved Mention1"/>
    <w:basedOn w:val="Policepardfaut"/>
    <w:uiPriority w:val="99"/>
    <w:semiHidden/>
    <w:unhideWhenUsed/>
    <w:qFormat/>
    <w:rsid w:val="00E83C64"/>
    <w:rPr>
      <w:color w:val="605E5C"/>
      <w:shd w:val="clear" w:color="auto" w:fill="E1DFDD"/>
    </w:rPr>
  </w:style>
  <w:style w:type="character" w:styleId="Marquedecommentaire">
    <w:name w:val="annotation reference"/>
    <w:basedOn w:val="Policepardfaut"/>
    <w:uiPriority w:val="99"/>
    <w:semiHidden/>
    <w:unhideWhenUsed/>
    <w:qFormat/>
    <w:rsid w:val="00E83C64"/>
    <w:rPr>
      <w:sz w:val="16"/>
      <w:szCs w:val="16"/>
    </w:rPr>
  </w:style>
  <w:style w:type="character" w:customStyle="1" w:styleId="CommentaireCar">
    <w:name w:val="Commentaire Car"/>
    <w:basedOn w:val="Policepardfaut"/>
    <w:link w:val="Commentaire"/>
    <w:uiPriority w:val="99"/>
    <w:qFormat/>
    <w:rsid w:val="00E83C64"/>
    <w:rPr>
      <w:sz w:val="20"/>
      <w:szCs w:val="20"/>
    </w:rPr>
  </w:style>
  <w:style w:type="character" w:customStyle="1" w:styleId="ObjetducommentaireCar">
    <w:name w:val="Objet du commentaire Car"/>
    <w:basedOn w:val="CommentaireCar"/>
    <w:link w:val="Objetducommentaire"/>
    <w:uiPriority w:val="99"/>
    <w:semiHidden/>
    <w:qFormat/>
    <w:rsid w:val="00E83C64"/>
    <w:rPr>
      <w:b/>
      <w:bCs/>
      <w:sz w:val="20"/>
      <w:szCs w:val="20"/>
    </w:rPr>
  </w:style>
  <w:style w:type="paragraph" w:styleId="Titre">
    <w:name w:val="Title"/>
    <w:basedOn w:val="Normal"/>
    <w:next w:val="Corpsdetexte"/>
    <w:qFormat/>
    <w:pPr>
      <w:keepNext/>
      <w:spacing w:before="240" w:after="120"/>
    </w:pPr>
    <w:rPr>
      <w:rFonts w:ascii="Carlito" w:eastAsia="Noto Sans SC Regular" w:hAnsi="Carlito" w:cs="Noto Sans Devanagari"/>
      <w:sz w:val="28"/>
      <w:szCs w:val="28"/>
    </w:rPr>
  </w:style>
  <w:style w:type="paragraph" w:styleId="Corpsdetexte">
    <w:name w:val="Body Text"/>
    <w:basedOn w:val="Normal"/>
    <w:pPr>
      <w:spacing w:after="140" w:line="276" w:lineRule="auto"/>
    </w:pPr>
  </w:style>
  <w:style w:type="paragraph" w:styleId="Liste">
    <w:name w:val="List"/>
    <w:basedOn w:val="Corpsdetexte"/>
    <w:rPr>
      <w:rFonts w:cs="Noto Sans Devanagari"/>
    </w:rPr>
  </w:style>
  <w:style w:type="paragraph" w:styleId="Lgende">
    <w:name w:val="caption"/>
    <w:basedOn w:val="Normal"/>
    <w:next w:val="Normal"/>
    <w:uiPriority w:val="35"/>
    <w:unhideWhenUsed/>
    <w:qFormat/>
    <w:rsid w:val="006C5689"/>
    <w:pPr>
      <w:spacing w:after="200" w:line="240" w:lineRule="auto"/>
    </w:pPr>
    <w:rPr>
      <w:i/>
      <w:iCs/>
      <w:color w:val="44546A" w:themeColor="text2"/>
      <w:sz w:val="18"/>
      <w:szCs w:val="18"/>
    </w:rPr>
  </w:style>
  <w:style w:type="paragraph" w:customStyle="1" w:styleId="Index">
    <w:name w:val="Index"/>
    <w:basedOn w:val="Normal"/>
    <w:qFormat/>
    <w:pPr>
      <w:suppressLineNumbers/>
    </w:pPr>
    <w:rPr>
      <w:rFonts w:cs="Noto Sans Devanagari"/>
    </w:rPr>
  </w:style>
  <w:style w:type="paragraph" w:styleId="PrformatHTML">
    <w:name w:val="HTML Preformatted"/>
    <w:basedOn w:val="Normal"/>
    <w:link w:val="PrformatHTMLCar"/>
    <w:uiPriority w:val="99"/>
    <w:unhideWhenUsed/>
    <w:qFormat/>
    <w:rsid w:val="00B91A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BE"/>
    </w:rPr>
  </w:style>
  <w:style w:type="paragraph" w:styleId="Paragraphedeliste">
    <w:name w:val="List Paragraph"/>
    <w:basedOn w:val="Normal"/>
    <w:uiPriority w:val="34"/>
    <w:qFormat/>
    <w:rsid w:val="008C0C30"/>
    <w:pPr>
      <w:ind w:left="720"/>
      <w:contextualSpacing/>
    </w:pPr>
  </w:style>
  <w:style w:type="paragraph" w:styleId="Commentaire">
    <w:name w:val="annotation text"/>
    <w:basedOn w:val="Normal"/>
    <w:link w:val="CommentaireCar"/>
    <w:uiPriority w:val="99"/>
    <w:unhideWhenUsed/>
    <w:qFormat/>
    <w:rsid w:val="00E83C64"/>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E83C64"/>
    <w:rPr>
      <w:b/>
      <w:bCs/>
    </w:rPr>
  </w:style>
  <w:style w:type="table" w:styleId="Grilledutableau">
    <w:name w:val="Table Grid"/>
    <w:basedOn w:val="TableauNormal"/>
    <w:uiPriority w:val="39"/>
    <w:rsid w:val="00E155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CD653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D653E"/>
    <w:rPr>
      <w:rFonts w:ascii="Segoe UI" w:hAnsi="Segoe UI" w:cs="Segoe UI"/>
      <w:sz w:val="18"/>
      <w:szCs w:val="18"/>
    </w:rPr>
  </w:style>
  <w:style w:type="character" w:styleId="Lienhypertexte">
    <w:name w:val="Hyperlink"/>
    <w:basedOn w:val="Policepardfaut"/>
    <w:uiPriority w:val="99"/>
    <w:unhideWhenUsed/>
    <w:rsid w:val="00C45618"/>
    <w:rPr>
      <w:color w:val="0563C1" w:themeColor="hyperlink"/>
      <w:u w:val="single"/>
    </w:rPr>
  </w:style>
  <w:style w:type="paragraph" w:styleId="Rvision">
    <w:name w:val="Revision"/>
    <w:hidden/>
    <w:uiPriority w:val="99"/>
    <w:semiHidden/>
    <w:rsid w:val="00D47CCE"/>
    <w:pPr>
      <w:suppressAutoHyphens w:val="0"/>
    </w:pPr>
    <w:rPr>
      <w:sz w:val="22"/>
    </w:rPr>
  </w:style>
  <w:style w:type="character" w:customStyle="1" w:styleId="identifier">
    <w:name w:val="identifier"/>
    <w:basedOn w:val="Policepardfaut"/>
    <w:rsid w:val="00902454"/>
  </w:style>
  <w:style w:type="character" w:customStyle="1" w:styleId="id-label">
    <w:name w:val="id-label"/>
    <w:basedOn w:val="Policepardfaut"/>
    <w:rsid w:val="00902454"/>
  </w:style>
  <w:style w:type="character" w:customStyle="1" w:styleId="Mentionnonrsolue1">
    <w:name w:val="Mention non résolue1"/>
    <w:basedOn w:val="Policepardfaut"/>
    <w:uiPriority w:val="99"/>
    <w:semiHidden/>
    <w:unhideWhenUsed/>
    <w:rsid w:val="00141266"/>
    <w:rPr>
      <w:color w:val="605E5C"/>
      <w:shd w:val="clear" w:color="auto" w:fill="E1DFDD"/>
    </w:rPr>
  </w:style>
  <w:style w:type="paragraph" w:styleId="Tabledesillustrations">
    <w:name w:val="table of figures"/>
    <w:basedOn w:val="Normal"/>
    <w:next w:val="Normal"/>
    <w:uiPriority w:val="99"/>
    <w:unhideWhenUsed/>
    <w:rsid w:val="0012422D"/>
    <w:pPr>
      <w:spacing w:after="0"/>
    </w:pPr>
  </w:style>
  <w:style w:type="character" w:customStyle="1" w:styleId="citationref">
    <w:name w:val="citationref"/>
    <w:basedOn w:val="Policepardfaut"/>
    <w:rsid w:val="00B51300"/>
  </w:style>
  <w:style w:type="character" w:customStyle="1" w:styleId="lang-en">
    <w:name w:val="lang-en"/>
    <w:basedOn w:val="Policepardfaut"/>
    <w:rsid w:val="00C031FD"/>
  </w:style>
  <w:style w:type="character" w:customStyle="1" w:styleId="Titre4Car">
    <w:name w:val="Titre 4 Car"/>
    <w:basedOn w:val="Policepardfaut"/>
    <w:link w:val="Titre4"/>
    <w:uiPriority w:val="9"/>
    <w:rsid w:val="004C61F8"/>
    <w:rPr>
      <w:rFonts w:ascii="Times New Roman" w:eastAsia="Times New Roman" w:hAnsi="Times New Roman" w:cs="Times New Roman"/>
      <w:b/>
      <w:bCs/>
      <w:sz w:val="24"/>
      <w:szCs w:val="24"/>
      <w:lang w:eastAsia="fr-BE"/>
    </w:rPr>
  </w:style>
  <w:style w:type="character" w:customStyle="1" w:styleId="hgkelc">
    <w:name w:val="hgkelc"/>
    <w:basedOn w:val="Policepardfaut"/>
    <w:rsid w:val="00607BE4"/>
  </w:style>
  <w:style w:type="paragraph" w:styleId="En-tte">
    <w:name w:val="header"/>
    <w:basedOn w:val="Normal"/>
    <w:link w:val="En-tteCar"/>
    <w:uiPriority w:val="99"/>
    <w:unhideWhenUsed/>
    <w:rsid w:val="006E3954"/>
    <w:pPr>
      <w:tabs>
        <w:tab w:val="center" w:pos="4536"/>
        <w:tab w:val="right" w:pos="9072"/>
      </w:tabs>
      <w:spacing w:after="0" w:line="240" w:lineRule="auto"/>
    </w:pPr>
  </w:style>
  <w:style w:type="character" w:customStyle="1" w:styleId="En-tteCar">
    <w:name w:val="En-tête Car"/>
    <w:basedOn w:val="Policepardfaut"/>
    <w:link w:val="En-tte"/>
    <w:uiPriority w:val="99"/>
    <w:rsid w:val="006E3954"/>
    <w:rPr>
      <w:sz w:val="22"/>
    </w:rPr>
  </w:style>
  <w:style w:type="paragraph" w:styleId="Pieddepage">
    <w:name w:val="footer"/>
    <w:basedOn w:val="Normal"/>
    <w:link w:val="PieddepageCar"/>
    <w:uiPriority w:val="99"/>
    <w:unhideWhenUsed/>
    <w:rsid w:val="006E395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E3954"/>
    <w:rPr>
      <w:sz w:val="22"/>
    </w:rPr>
  </w:style>
  <w:style w:type="character" w:styleId="Lienhypertextesuivivisit">
    <w:name w:val="FollowedHyperlink"/>
    <w:basedOn w:val="Policepardfaut"/>
    <w:uiPriority w:val="99"/>
    <w:semiHidden/>
    <w:unhideWhenUsed/>
    <w:rsid w:val="0076667E"/>
    <w:rPr>
      <w:color w:val="954F72" w:themeColor="followedHyperlink"/>
      <w:u w:val="single"/>
    </w:rPr>
  </w:style>
  <w:style w:type="character" w:customStyle="1" w:styleId="Mentionnonrsolue2">
    <w:name w:val="Mention non résolue2"/>
    <w:basedOn w:val="Policepardfaut"/>
    <w:uiPriority w:val="99"/>
    <w:semiHidden/>
    <w:unhideWhenUsed/>
    <w:rPr>
      <w:color w:val="605E5C"/>
      <w:shd w:val="clear" w:color="auto" w:fill="E1DFDD"/>
    </w:rPr>
  </w:style>
  <w:style w:type="paragraph" w:styleId="NormalWeb">
    <w:name w:val="Normal (Web)"/>
    <w:basedOn w:val="Normal"/>
    <w:uiPriority w:val="99"/>
    <w:semiHidden/>
    <w:unhideWhenUsed/>
    <w:rsid w:val="00CE0C44"/>
    <w:pPr>
      <w:suppressAutoHyphens w:val="0"/>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Titre2Car">
    <w:name w:val="Titre 2 Car"/>
    <w:basedOn w:val="Policepardfaut"/>
    <w:link w:val="Titre2"/>
    <w:uiPriority w:val="9"/>
    <w:semiHidden/>
    <w:rsid w:val="009D2D84"/>
    <w:rPr>
      <w:rFonts w:asciiTheme="majorHAnsi" w:eastAsiaTheme="majorEastAsia" w:hAnsiTheme="majorHAnsi" w:cstheme="majorBidi"/>
      <w:color w:val="2E74B5" w:themeColor="accent1" w:themeShade="BF"/>
      <w:sz w:val="26"/>
      <w:szCs w:val="26"/>
    </w:rPr>
  </w:style>
  <w:style w:type="character" w:customStyle="1" w:styleId="lrzxr">
    <w:name w:val="lrzxr"/>
    <w:basedOn w:val="Policepardfaut"/>
    <w:rsid w:val="009D2D84"/>
  </w:style>
  <w:style w:type="character" w:customStyle="1" w:styleId="object">
    <w:name w:val="object"/>
    <w:basedOn w:val="Policepardfaut"/>
    <w:rsid w:val="00AB7D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81376">
      <w:bodyDiv w:val="1"/>
      <w:marLeft w:val="0"/>
      <w:marRight w:val="0"/>
      <w:marTop w:val="0"/>
      <w:marBottom w:val="0"/>
      <w:divBdr>
        <w:top w:val="none" w:sz="0" w:space="0" w:color="auto"/>
        <w:left w:val="none" w:sz="0" w:space="0" w:color="auto"/>
        <w:bottom w:val="none" w:sz="0" w:space="0" w:color="auto"/>
        <w:right w:val="none" w:sz="0" w:space="0" w:color="auto"/>
      </w:divBdr>
    </w:div>
    <w:div w:id="137040402">
      <w:bodyDiv w:val="1"/>
      <w:marLeft w:val="0"/>
      <w:marRight w:val="0"/>
      <w:marTop w:val="0"/>
      <w:marBottom w:val="0"/>
      <w:divBdr>
        <w:top w:val="none" w:sz="0" w:space="0" w:color="auto"/>
        <w:left w:val="none" w:sz="0" w:space="0" w:color="auto"/>
        <w:bottom w:val="none" w:sz="0" w:space="0" w:color="auto"/>
        <w:right w:val="none" w:sz="0" w:space="0" w:color="auto"/>
      </w:divBdr>
    </w:div>
    <w:div w:id="193347651">
      <w:bodyDiv w:val="1"/>
      <w:marLeft w:val="0"/>
      <w:marRight w:val="0"/>
      <w:marTop w:val="0"/>
      <w:marBottom w:val="0"/>
      <w:divBdr>
        <w:top w:val="none" w:sz="0" w:space="0" w:color="auto"/>
        <w:left w:val="none" w:sz="0" w:space="0" w:color="auto"/>
        <w:bottom w:val="none" w:sz="0" w:space="0" w:color="auto"/>
        <w:right w:val="none" w:sz="0" w:space="0" w:color="auto"/>
      </w:divBdr>
      <w:divsChild>
        <w:div w:id="1127821559">
          <w:marLeft w:val="0"/>
          <w:marRight w:val="0"/>
          <w:marTop w:val="0"/>
          <w:marBottom w:val="0"/>
          <w:divBdr>
            <w:top w:val="none" w:sz="0" w:space="0" w:color="auto"/>
            <w:left w:val="none" w:sz="0" w:space="0" w:color="auto"/>
            <w:bottom w:val="none" w:sz="0" w:space="0" w:color="auto"/>
            <w:right w:val="none" w:sz="0" w:space="0" w:color="auto"/>
          </w:divBdr>
        </w:div>
      </w:divsChild>
    </w:div>
    <w:div w:id="195775447">
      <w:bodyDiv w:val="1"/>
      <w:marLeft w:val="0"/>
      <w:marRight w:val="0"/>
      <w:marTop w:val="0"/>
      <w:marBottom w:val="0"/>
      <w:divBdr>
        <w:top w:val="none" w:sz="0" w:space="0" w:color="auto"/>
        <w:left w:val="none" w:sz="0" w:space="0" w:color="auto"/>
        <w:bottom w:val="none" w:sz="0" w:space="0" w:color="auto"/>
        <w:right w:val="none" w:sz="0" w:space="0" w:color="auto"/>
      </w:divBdr>
    </w:div>
    <w:div w:id="238098056">
      <w:bodyDiv w:val="1"/>
      <w:marLeft w:val="0"/>
      <w:marRight w:val="0"/>
      <w:marTop w:val="0"/>
      <w:marBottom w:val="0"/>
      <w:divBdr>
        <w:top w:val="none" w:sz="0" w:space="0" w:color="auto"/>
        <w:left w:val="none" w:sz="0" w:space="0" w:color="auto"/>
        <w:bottom w:val="none" w:sz="0" w:space="0" w:color="auto"/>
        <w:right w:val="none" w:sz="0" w:space="0" w:color="auto"/>
      </w:divBdr>
      <w:divsChild>
        <w:div w:id="1705984221">
          <w:marLeft w:val="0"/>
          <w:marRight w:val="0"/>
          <w:marTop w:val="0"/>
          <w:marBottom w:val="0"/>
          <w:divBdr>
            <w:top w:val="none" w:sz="0" w:space="0" w:color="auto"/>
            <w:left w:val="none" w:sz="0" w:space="0" w:color="auto"/>
            <w:bottom w:val="none" w:sz="0" w:space="0" w:color="auto"/>
            <w:right w:val="none" w:sz="0" w:space="0" w:color="auto"/>
          </w:divBdr>
        </w:div>
        <w:div w:id="99643335">
          <w:marLeft w:val="0"/>
          <w:marRight w:val="0"/>
          <w:marTop w:val="0"/>
          <w:marBottom w:val="0"/>
          <w:divBdr>
            <w:top w:val="none" w:sz="0" w:space="0" w:color="auto"/>
            <w:left w:val="none" w:sz="0" w:space="0" w:color="auto"/>
            <w:bottom w:val="none" w:sz="0" w:space="0" w:color="auto"/>
            <w:right w:val="none" w:sz="0" w:space="0" w:color="auto"/>
          </w:divBdr>
        </w:div>
        <w:div w:id="1473862627">
          <w:marLeft w:val="0"/>
          <w:marRight w:val="0"/>
          <w:marTop w:val="0"/>
          <w:marBottom w:val="0"/>
          <w:divBdr>
            <w:top w:val="none" w:sz="0" w:space="0" w:color="auto"/>
            <w:left w:val="none" w:sz="0" w:space="0" w:color="auto"/>
            <w:bottom w:val="none" w:sz="0" w:space="0" w:color="auto"/>
            <w:right w:val="none" w:sz="0" w:space="0" w:color="auto"/>
          </w:divBdr>
        </w:div>
        <w:div w:id="902103630">
          <w:marLeft w:val="0"/>
          <w:marRight w:val="0"/>
          <w:marTop w:val="0"/>
          <w:marBottom w:val="0"/>
          <w:divBdr>
            <w:top w:val="none" w:sz="0" w:space="0" w:color="auto"/>
            <w:left w:val="none" w:sz="0" w:space="0" w:color="auto"/>
            <w:bottom w:val="none" w:sz="0" w:space="0" w:color="auto"/>
            <w:right w:val="none" w:sz="0" w:space="0" w:color="auto"/>
          </w:divBdr>
        </w:div>
        <w:div w:id="1654720339">
          <w:marLeft w:val="0"/>
          <w:marRight w:val="0"/>
          <w:marTop w:val="0"/>
          <w:marBottom w:val="0"/>
          <w:divBdr>
            <w:top w:val="none" w:sz="0" w:space="0" w:color="auto"/>
            <w:left w:val="none" w:sz="0" w:space="0" w:color="auto"/>
            <w:bottom w:val="none" w:sz="0" w:space="0" w:color="auto"/>
            <w:right w:val="none" w:sz="0" w:space="0" w:color="auto"/>
          </w:divBdr>
        </w:div>
        <w:div w:id="1975716032">
          <w:marLeft w:val="0"/>
          <w:marRight w:val="0"/>
          <w:marTop w:val="0"/>
          <w:marBottom w:val="0"/>
          <w:divBdr>
            <w:top w:val="none" w:sz="0" w:space="0" w:color="auto"/>
            <w:left w:val="none" w:sz="0" w:space="0" w:color="auto"/>
            <w:bottom w:val="none" w:sz="0" w:space="0" w:color="auto"/>
            <w:right w:val="none" w:sz="0" w:space="0" w:color="auto"/>
          </w:divBdr>
        </w:div>
        <w:div w:id="1170370768">
          <w:marLeft w:val="0"/>
          <w:marRight w:val="0"/>
          <w:marTop w:val="0"/>
          <w:marBottom w:val="0"/>
          <w:divBdr>
            <w:top w:val="none" w:sz="0" w:space="0" w:color="auto"/>
            <w:left w:val="none" w:sz="0" w:space="0" w:color="auto"/>
            <w:bottom w:val="none" w:sz="0" w:space="0" w:color="auto"/>
            <w:right w:val="none" w:sz="0" w:space="0" w:color="auto"/>
          </w:divBdr>
        </w:div>
        <w:div w:id="1926112257">
          <w:marLeft w:val="0"/>
          <w:marRight w:val="0"/>
          <w:marTop w:val="0"/>
          <w:marBottom w:val="0"/>
          <w:divBdr>
            <w:top w:val="none" w:sz="0" w:space="0" w:color="auto"/>
            <w:left w:val="none" w:sz="0" w:space="0" w:color="auto"/>
            <w:bottom w:val="none" w:sz="0" w:space="0" w:color="auto"/>
            <w:right w:val="none" w:sz="0" w:space="0" w:color="auto"/>
          </w:divBdr>
        </w:div>
        <w:div w:id="997920143">
          <w:marLeft w:val="0"/>
          <w:marRight w:val="0"/>
          <w:marTop w:val="0"/>
          <w:marBottom w:val="0"/>
          <w:divBdr>
            <w:top w:val="none" w:sz="0" w:space="0" w:color="auto"/>
            <w:left w:val="none" w:sz="0" w:space="0" w:color="auto"/>
            <w:bottom w:val="none" w:sz="0" w:space="0" w:color="auto"/>
            <w:right w:val="none" w:sz="0" w:space="0" w:color="auto"/>
          </w:divBdr>
        </w:div>
        <w:div w:id="662512632">
          <w:marLeft w:val="0"/>
          <w:marRight w:val="0"/>
          <w:marTop w:val="0"/>
          <w:marBottom w:val="0"/>
          <w:divBdr>
            <w:top w:val="none" w:sz="0" w:space="0" w:color="auto"/>
            <w:left w:val="none" w:sz="0" w:space="0" w:color="auto"/>
            <w:bottom w:val="none" w:sz="0" w:space="0" w:color="auto"/>
            <w:right w:val="none" w:sz="0" w:space="0" w:color="auto"/>
          </w:divBdr>
        </w:div>
        <w:div w:id="2012294282">
          <w:marLeft w:val="0"/>
          <w:marRight w:val="0"/>
          <w:marTop w:val="0"/>
          <w:marBottom w:val="0"/>
          <w:divBdr>
            <w:top w:val="none" w:sz="0" w:space="0" w:color="auto"/>
            <w:left w:val="none" w:sz="0" w:space="0" w:color="auto"/>
            <w:bottom w:val="none" w:sz="0" w:space="0" w:color="auto"/>
            <w:right w:val="none" w:sz="0" w:space="0" w:color="auto"/>
          </w:divBdr>
        </w:div>
        <w:div w:id="820972903">
          <w:marLeft w:val="0"/>
          <w:marRight w:val="0"/>
          <w:marTop w:val="0"/>
          <w:marBottom w:val="0"/>
          <w:divBdr>
            <w:top w:val="none" w:sz="0" w:space="0" w:color="auto"/>
            <w:left w:val="none" w:sz="0" w:space="0" w:color="auto"/>
            <w:bottom w:val="none" w:sz="0" w:space="0" w:color="auto"/>
            <w:right w:val="none" w:sz="0" w:space="0" w:color="auto"/>
          </w:divBdr>
        </w:div>
        <w:div w:id="1096025545">
          <w:marLeft w:val="0"/>
          <w:marRight w:val="0"/>
          <w:marTop w:val="0"/>
          <w:marBottom w:val="0"/>
          <w:divBdr>
            <w:top w:val="none" w:sz="0" w:space="0" w:color="auto"/>
            <w:left w:val="none" w:sz="0" w:space="0" w:color="auto"/>
            <w:bottom w:val="none" w:sz="0" w:space="0" w:color="auto"/>
            <w:right w:val="none" w:sz="0" w:space="0" w:color="auto"/>
          </w:divBdr>
        </w:div>
        <w:div w:id="8071222">
          <w:marLeft w:val="0"/>
          <w:marRight w:val="0"/>
          <w:marTop w:val="0"/>
          <w:marBottom w:val="0"/>
          <w:divBdr>
            <w:top w:val="none" w:sz="0" w:space="0" w:color="auto"/>
            <w:left w:val="none" w:sz="0" w:space="0" w:color="auto"/>
            <w:bottom w:val="none" w:sz="0" w:space="0" w:color="auto"/>
            <w:right w:val="none" w:sz="0" w:space="0" w:color="auto"/>
          </w:divBdr>
        </w:div>
        <w:div w:id="929580416">
          <w:marLeft w:val="0"/>
          <w:marRight w:val="0"/>
          <w:marTop w:val="0"/>
          <w:marBottom w:val="0"/>
          <w:divBdr>
            <w:top w:val="none" w:sz="0" w:space="0" w:color="auto"/>
            <w:left w:val="none" w:sz="0" w:space="0" w:color="auto"/>
            <w:bottom w:val="none" w:sz="0" w:space="0" w:color="auto"/>
            <w:right w:val="none" w:sz="0" w:space="0" w:color="auto"/>
          </w:divBdr>
        </w:div>
        <w:div w:id="1492794848">
          <w:marLeft w:val="0"/>
          <w:marRight w:val="0"/>
          <w:marTop w:val="0"/>
          <w:marBottom w:val="0"/>
          <w:divBdr>
            <w:top w:val="none" w:sz="0" w:space="0" w:color="auto"/>
            <w:left w:val="none" w:sz="0" w:space="0" w:color="auto"/>
            <w:bottom w:val="none" w:sz="0" w:space="0" w:color="auto"/>
            <w:right w:val="none" w:sz="0" w:space="0" w:color="auto"/>
          </w:divBdr>
        </w:div>
        <w:div w:id="1738359192">
          <w:marLeft w:val="0"/>
          <w:marRight w:val="0"/>
          <w:marTop w:val="0"/>
          <w:marBottom w:val="0"/>
          <w:divBdr>
            <w:top w:val="none" w:sz="0" w:space="0" w:color="auto"/>
            <w:left w:val="none" w:sz="0" w:space="0" w:color="auto"/>
            <w:bottom w:val="none" w:sz="0" w:space="0" w:color="auto"/>
            <w:right w:val="none" w:sz="0" w:space="0" w:color="auto"/>
          </w:divBdr>
        </w:div>
        <w:div w:id="239561776">
          <w:marLeft w:val="0"/>
          <w:marRight w:val="0"/>
          <w:marTop w:val="0"/>
          <w:marBottom w:val="0"/>
          <w:divBdr>
            <w:top w:val="none" w:sz="0" w:space="0" w:color="auto"/>
            <w:left w:val="none" w:sz="0" w:space="0" w:color="auto"/>
            <w:bottom w:val="none" w:sz="0" w:space="0" w:color="auto"/>
            <w:right w:val="none" w:sz="0" w:space="0" w:color="auto"/>
          </w:divBdr>
        </w:div>
        <w:div w:id="408577742">
          <w:marLeft w:val="0"/>
          <w:marRight w:val="0"/>
          <w:marTop w:val="0"/>
          <w:marBottom w:val="0"/>
          <w:divBdr>
            <w:top w:val="none" w:sz="0" w:space="0" w:color="auto"/>
            <w:left w:val="none" w:sz="0" w:space="0" w:color="auto"/>
            <w:bottom w:val="none" w:sz="0" w:space="0" w:color="auto"/>
            <w:right w:val="none" w:sz="0" w:space="0" w:color="auto"/>
          </w:divBdr>
        </w:div>
        <w:div w:id="250358631">
          <w:marLeft w:val="0"/>
          <w:marRight w:val="0"/>
          <w:marTop w:val="0"/>
          <w:marBottom w:val="0"/>
          <w:divBdr>
            <w:top w:val="none" w:sz="0" w:space="0" w:color="auto"/>
            <w:left w:val="none" w:sz="0" w:space="0" w:color="auto"/>
            <w:bottom w:val="none" w:sz="0" w:space="0" w:color="auto"/>
            <w:right w:val="none" w:sz="0" w:space="0" w:color="auto"/>
          </w:divBdr>
        </w:div>
        <w:div w:id="330720005">
          <w:marLeft w:val="0"/>
          <w:marRight w:val="0"/>
          <w:marTop w:val="0"/>
          <w:marBottom w:val="0"/>
          <w:divBdr>
            <w:top w:val="none" w:sz="0" w:space="0" w:color="auto"/>
            <w:left w:val="none" w:sz="0" w:space="0" w:color="auto"/>
            <w:bottom w:val="none" w:sz="0" w:space="0" w:color="auto"/>
            <w:right w:val="none" w:sz="0" w:space="0" w:color="auto"/>
          </w:divBdr>
        </w:div>
        <w:div w:id="1742604614">
          <w:marLeft w:val="0"/>
          <w:marRight w:val="0"/>
          <w:marTop w:val="0"/>
          <w:marBottom w:val="0"/>
          <w:divBdr>
            <w:top w:val="none" w:sz="0" w:space="0" w:color="auto"/>
            <w:left w:val="none" w:sz="0" w:space="0" w:color="auto"/>
            <w:bottom w:val="none" w:sz="0" w:space="0" w:color="auto"/>
            <w:right w:val="none" w:sz="0" w:space="0" w:color="auto"/>
          </w:divBdr>
        </w:div>
        <w:div w:id="1000080471">
          <w:marLeft w:val="0"/>
          <w:marRight w:val="0"/>
          <w:marTop w:val="0"/>
          <w:marBottom w:val="0"/>
          <w:divBdr>
            <w:top w:val="none" w:sz="0" w:space="0" w:color="auto"/>
            <w:left w:val="none" w:sz="0" w:space="0" w:color="auto"/>
            <w:bottom w:val="none" w:sz="0" w:space="0" w:color="auto"/>
            <w:right w:val="none" w:sz="0" w:space="0" w:color="auto"/>
          </w:divBdr>
        </w:div>
        <w:div w:id="53743655">
          <w:marLeft w:val="0"/>
          <w:marRight w:val="0"/>
          <w:marTop w:val="0"/>
          <w:marBottom w:val="0"/>
          <w:divBdr>
            <w:top w:val="none" w:sz="0" w:space="0" w:color="auto"/>
            <w:left w:val="none" w:sz="0" w:space="0" w:color="auto"/>
            <w:bottom w:val="none" w:sz="0" w:space="0" w:color="auto"/>
            <w:right w:val="none" w:sz="0" w:space="0" w:color="auto"/>
          </w:divBdr>
        </w:div>
        <w:div w:id="831602187">
          <w:marLeft w:val="0"/>
          <w:marRight w:val="0"/>
          <w:marTop w:val="0"/>
          <w:marBottom w:val="0"/>
          <w:divBdr>
            <w:top w:val="none" w:sz="0" w:space="0" w:color="auto"/>
            <w:left w:val="none" w:sz="0" w:space="0" w:color="auto"/>
            <w:bottom w:val="none" w:sz="0" w:space="0" w:color="auto"/>
            <w:right w:val="none" w:sz="0" w:space="0" w:color="auto"/>
          </w:divBdr>
        </w:div>
        <w:div w:id="948463578">
          <w:marLeft w:val="0"/>
          <w:marRight w:val="0"/>
          <w:marTop w:val="0"/>
          <w:marBottom w:val="0"/>
          <w:divBdr>
            <w:top w:val="none" w:sz="0" w:space="0" w:color="auto"/>
            <w:left w:val="none" w:sz="0" w:space="0" w:color="auto"/>
            <w:bottom w:val="none" w:sz="0" w:space="0" w:color="auto"/>
            <w:right w:val="none" w:sz="0" w:space="0" w:color="auto"/>
          </w:divBdr>
        </w:div>
        <w:div w:id="1333803107">
          <w:marLeft w:val="0"/>
          <w:marRight w:val="0"/>
          <w:marTop w:val="0"/>
          <w:marBottom w:val="0"/>
          <w:divBdr>
            <w:top w:val="none" w:sz="0" w:space="0" w:color="auto"/>
            <w:left w:val="none" w:sz="0" w:space="0" w:color="auto"/>
            <w:bottom w:val="none" w:sz="0" w:space="0" w:color="auto"/>
            <w:right w:val="none" w:sz="0" w:space="0" w:color="auto"/>
          </w:divBdr>
        </w:div>
        <w:div w:id="1280992585">
          <w:marLeft w:val="0"/>
          <w:marRight w:val="0"/>
          <w:marTop w:val="0"/>
          <w:marBottom w:val="0"/>
          <w:divBdr>
            <w:top w:val="none" w:sz="0" w:space="0" w:color="auto"/>
            <w:left w:val="none" w:sz="0" w:space="0" w:color="auto"/>
            <w:bottom w:val="none" w:sz="0" w:space="0" w:color="auto"/>
            <w:right w:val="none" w:sz="0" w:space="0" w:color="auto"/>
          </w:divBdr>
        </w:div>
        <w:div w:id="1102452840">
          <w:marLeft w:val="0"/>
          <w:marRight w:val="0"/>
          <w:marTop w:val="0"/>
          <w:marBottom w:val="0"/>
          <w:divBdr>
            <w:top w:val="none" w:sz="0" w:space="0" w:color="auto"/>
            <w:left w:val="none" w:sz="0" w:space="0" w:color="auto"/>
            <w:bottom w:val="none" w:sz="0" w:space="0" w:color="auto"/>
            <w:right w:val="none" w:sz="0" w:space="0" w:color="auto"/>
          </w:divBdr>
        </w:div>
        <w:div w:id="1451510101">
          <w:marLeft w:val="0"/>
          <w:marRight w:val="0"/>
          <w:marTop w:val="0"/>
          <w:marBottom w:val="0"/>
          <w:divBdr>
            <w:top w:val="none" w:sz="0" w:space="0" w:color="auto"/>
            <w:left w:val="none" w:sz="0" w:space="0" w:color="auto"/>
            <w:bottom w:val="none" w:sz="0" w:space="0" w:color="auto"/>
            <w:right w:val="none" w:sz="0" w:space="0" w:color="auto"/>
          </w:divBdr>
        </w:div>
        <w:div w:id="1713841059">
          <w:marLeft w:val="0"/>
          <w:marRight w:val="0"/>
          <w:marTop w:val="0"/>
          <w:marBottom w:val="0"/>
          <w:divBdr>
            <w:top w:val="none" w:sz="0" w:space="0" w:color="auto"/>
            <w:left w:val="none" w:sz="0" w:space="0" w:color="auto"/>
            <w:bottom w:val="none" w:sz="0" w:space="0" w:color="auto"/>
            <w:right w:val="none" w:sz="0" w:space="0" w:color="auto"/>
          </w:divBdr>
        </w:div>
        <w:div w:id="1054616727">
          <w:marLeft w:val="0"/>
          <w:marRight w:val="0"/>
          <w:marTop w:val="0"/>
          <w:marBottom w:val="0"/>
          <w:divBdr>
            <w:top w:val="none" w:sz="0" w:space="0" w:color="auto"/>
            <w:left w:val="none" w:sz="0" w:space="0" w:color="auto"/>
            <w:bottom w:val="none" w:sz="0" w:space="0" w:color="auto"/>
            <w:right w:val="none" w:sz="0" w:space="0" w:color="auto"/>
          </w:divBdr>
        </w:div>
        <w:div w:id="927467816">
          <w:marLeft w:val="0"/>
          <w:marRight w:val="0"/>
          <w:marTop w:val="0"/>
          <w:marBottom w:val="0"/>
          <w:divBdr>
            <w:top w:val="none" w:sz="0" w:space="0" w:color="auto"/>
            <w:left w:val="none" w:sz="0" w:space="0" w:color="auto"/>
            <w:bottom w:val="none" w:sz="0" w:space="0" w:color="auto"/>
            <w:right w:val="none" w:sz="0" w:space="0" w:color="auto"/>
          </w:divBdr>
        </w:div>
        <w:div w:id="1219825025">
          <w:marLeft w:val="0"/>
          <w:marRight w:val="0"/>
          <w:marTop w:val="0"/>
          <w:marBottom w:val="0"/>
          <w:divBdr>
            <w:top w:val="none" w:sz="0" w:space="0" w:color="auto"/>
            <w:left w:val="none" w:sz="0" w:space="0" w:color="auto"/>
            <w:bottom w:val="none" w:sz="0" w:space="0" w:color="auto"/>
            <w:right w:val="none" w:sz="0" w:space="0" w:color="auto"/>
          </w:divBdr>
        </w:div>
        <w:div w:id="374695916">
          <w:marLeft w:val="0"/>
          <w:marRight w:val="0"/>
          <w:marTop w:val="0"/>
          <w:marBottom w:val="0"/>
          <w:divBdr>
            <w:top w:val="none" w:sz="0" w:space="0" w:color="auto"/>
            <w:left w:val="none" w:sz="0" w:space="0" w:color="auto"/>
            <w:bottom w:val="none" w:sz="0" w:space="0" w:color="auto"/>
            <w:right w:val="none" w:sz="0" w:space="0" w:color="auto"/>
          </w:divBdr>
        </w:div>
        <w:div w:id="1907689506">
          <w:marLeft w:val="0"/>
          <w:marRight w:val="0"/>
          <w:marTop w:val="0"/>
          <w:marBottom w:val="0"/>
          <w:divBdr>
            <w:top w:val="none" w:sz="0" w:space="0" w:color="auto"/>
            <w:left w:val="none" w:sz="0" w:space="0" w:color="auto"/>
            <w:bottom w:val="none" w:sz="0" w:space="0" w:color="auto"/>
            <w:right w:val="none" w:sz="0" w:space="0" w:color="auto"/>
          </w:divBdr>
        </w:div>
        <w:div w:id="473521084">
          <w:marLeft w:val="0"/>
          <w:marRight w:val="0"/>
          <w:marTop w:val="0"/>
          <w:marBottom w:val="0"/>
          <w:divBdr>
            <w:top w:val="none" w:sz="0" w:space="0" w:color="auto"/>
            <w:left w:val="none" w:sz="0" w:space="0" w:color="auto"/>
            <w:bottom w:val="none" w:sz="0" w:space="0" w:color="auto"/>
            <w:right w:val="none" w:sz="0" w:space="0" w:color="auto"/>
          </w:divBdr>
        </w:div>
        <w:div w:id="1580556297">
          <w:marLeft w:val="0"/>
          <w:marRight w:val="0"/>
          <w:marTop w:val="0"/>
          <w:marBottom w:val="0"/>
          <w:divBdr>
            <w:top w:val="none" w:sz="0" w:space="0" w:color="auto"/>
            <w:left w:val="none" w:sz="0" w:space="0" w:color="auto"/>
            <w:bottom w:val="none" w:sz="0" w:space="0" w:color="auto"/>
            <w:right w:val="none" w:sz="0" w:space="0" w:color="auto"/>
          </w:divBdr>
        </w:div>
        <w:div w:id="1480804082">
          <w:marLeft w:val="0"/>
          <w:marRight w:val="0"/>
          <w:marTop w:val="0"/>
          <w:marBottom w:val="0"/>
          <w:divBdr>
            <w:top w:val="none" w:sz="0" w:space="0" w:color="auto"/>
            <w:left w:val="none" w:sz="0" w:space="0" w:color="auto"/>
            <w:bottom w:val="none" w:sz="0" w:space="0" w:color="auto"/>
            <w:right w:val="none" w:sz="0" w:space="0" w:color="auto"/>
          </w:divBdr>
        </w:div>
        <w:div w:id="1428959246">
          <w:marLeft w:val="0"/>
          <w:marRight w:val="0"/>
          <w:marTop w:val="0"/>
          <w:marBottom w:val="0"/>
          <w:divBdr>
            <w:top w:val="none" w:sz="0" w:space="0" w:color="auto"/>
            <w:left w:val="none" w:sz="0" w:space="0" w:color="auto"/>
            <w:bottom w:val="none" w:sz="0" w:space="0" w:color="auto"/>
            <w:right w:val="none" w:sz="0" w:space="0" w:color="auto"/>
          </w:divBdr>
        </w:div>
        <w:div w:id="468595435">
          <w:marLeft w:val="0"/>
          <w:marRight w:val="0"/>
          <w:marTop w:val="0"/>
          <w:marBottom w:val="0"/>
          <w:divBdr>
            <w:top w:val="none" w:sz="0" w:space="0" w:color="auto"/>
            <w:left w:val="none" w:sz="0" w:space="0" w:color="auto"/>
            <w:bottom w:val="none" w:sz="0" w:space="0" w:color="auto"/>
            <w:right w:val="none" w:sz="0" w:space="0" w:color="auto"/>
          </w:divBdr>
        </w:div>
        <w:div w:id="2126654591">
          <w:marLeft w:val="0"/>
          <w:marRight w:val="0"/>
          <w:marTop w:val="0"/>
          <w:marBottom w:val="0"/>
          <w:divBdr>
            <w:top w:val="none" w:sz="0" w:space="0" w:color="auto"/>
            <w:left w:val="none" w:sz="0" w:space="0" w:color="auto"/>
            <w:bottom w:val="none" w:sz="0" w:space="0" w:color="auto"/>
            <w:right w:val="none" w:sz="0" w:space="0" w:color="auto"/>
          </w:divBdr>
        </w:div>
        <w:div w:id="622728874">
          <w:marLeft w:val="0"/>
          <w:marRight w:val="0"/>
          <w:marTop w:val="0"/>
          <w:marBottom w:val="0"/>
          <w:divBdr>
            <w:top w:val="none" w:sz="0" w:space="0" w:color="auto"/>
            <w:left w:val="none" w:sz="0" w:space="0" w:color="auto"/>
            <w:bottom w:val="none" w:sz="0" w:space="0" w:color="auto"/>
            <w:right w:val="none" w:sz="0" w:space="0" w:color="auto"/>
          </w:divBdr>
        </w:div>
        <w:div w:id="331570881">
          <w:marLeft w:val="0"/>
          <w:marRight w:val="0"/>
          <w:marTop w:val="0"/>
          <w:marBottom w:val="0"/>
          <w:divBdr>
            <w:top w:val="none" w:sz="0" w:space="0" w:color="auto"/>
            <w:left w:val="none" w:sz="0" w:space="0" w:color="auto"/>
            <w:bottom w:val="none" w:sz="0" w:space="0" w:color="auto"/>
            <w:right w:val="none" w:sz="0" w:space="0" w:color="auto"/>
          </w:divBdr>
        </w:div>
        <w:div w:id="1148009173">
          <w:marLeft w:val="0"/>
          <w:marRight w:val="0"/>
          <w:marTop w:val="0"/>
          <w:marBottom w:val="0"/>
          <w:divBdr>
            <w:top w:val="none" w:sz="0" w:space="0" w:color="auto"/>
            <w:left w:val="none" w:sz="0" w:space="0" w:color="auto"/>
            <w:bottom w:val="none" w:sz="0" w:space="0" w:color="auto"/>
            <w:right w:val="none" w:sz="0" w:space="0" w:color="auto"/>
          </w:divBdr>
        </w:div>
        <w:div w:id="289291793">
          <w:marLeft w:val="0"/>
          <w:marRight w:val="0"/>
          <w:marTop w:val="0"/>
          <w:marBottom w:val="0"/>
          <w:divBdr>
            <w:top w:val="none" w:sz="0" w:space="0" w:color="auto"/>
            <w:left w:val="none" w:sz="0" w:space="0" w:color="auto"/>
            <w:bottom w:val="none" w:sz="0" w:space="0" w:color="auto"/>
            <w:right w:val="none" w:sz="0" w:space="0" w:color="auto"/>
          </w:divBdr>
        </w:div>
        <w:div w:id="589851592">
          <w:marLeft w:val="0"/>
          <w:marRight w:val="0"/>
          <w:marTop w:val="0"/>
          <w:marBottom w:val="0"/>
          <w:divBdr>
            <w:top w:val="none" w:sz="0" w:space="0" w:color="auto"/>
            <w:left w:val="none" w:sz="0" w:space="0" w:color="auto"/>
            <w:bottom w:val="none" w:sz="0" w:space="0" w:color="auto"/>
            <w:right w:val="none" w:sz="0" w:space="0" w:color="auto"/>
          </w:divBdr>
        </w:div>
        <w:div w:id="1927686071">
          <w:marLeft w:val="0"/>
          <w:marRight w:val="0"/>
          <w:marTop w:val="0"/>
          <w:marBottom w:val="0"/>
          <w:divBdr>
            <w:top w:val="none" w:sz="0" w:space="0" w:color="auto"/>
            <w:left w:val="none" w:sz="0" w:space="0" w:color="auto"/>
            <w:bottom w:val="none" w:sz="0" w:space="0" w:color="auto"/>
            <w:right w:val="none" w:sz="0" w:space="0" w:color="auto"/>
          </w:divBdr>
        </w:div>
        <w:div w:id="751125615">
          <w:marLeft w:val="0"/>
          <w:marRight w:val="0"/>
          <w:marTop w:val="0"/>
          <w:marBottom w:val="0"/>
          <w:divBdr>
            <w:top w:val="none" w:sz="0" w:space="0" w:color="auto"/>
            <w:left w:val="none" w:sz="0" w:space="0" w:color="auto"/>
            <w:bottom w:val="none" w:sz="0" w:space="0" w:color="auto"/>
            <w:right w:val="none" w:sz="0" w:space="0" w:color="auto"/>
          </w:divBdr>
        </w:div>
        <w:div w:id="21439385">
          <w:marLeft w:val="0"/>
          <w:marRight w:val="0"/>
          <w:marTop w:val="0"/>
          <w:marBottom w:val="0"/>
          <w:divBdr>
            <w:top w:val="none" w:sz="0" w:space="0" w:color="auto"/>
            <w:left w:val="none" w:sz="0" w:space="0" w:color="auto"/>
            <w:bottom w:val="none" w:sz="0" w:space="0" w:color="auto"/>
            <w:right w:val="none" w:sz="0" w:space="0" w:color="auto"/>
          </w:divBdr>
        </w:div>
        <w:div w:id="1220094815">
          <w:marLeft w:val="0"/>
          <w:marRight w:val="0"/>
          <w:marTop w:val="0"/>
          <w:marBottom w:val="0"/>
          <w:divBdr>
            <w:top w:val="none" w:sz="0" w:space="0" w:color="auto"/>
            <w:left w:val="none" w:sz="0" w:space="0" w:color="auto"/>
            <w:bottom w:val="none" w:sz="0" w:space="0" w:color="auto"/>
            <w:right w:val="none" w:sz="0" w:space="0" w:color="auto"/>
          </w:divBdr>
        </w:div>
        <w:div w:id="1601066963">
          <w:marLeft w:val="0"/>
          <w:marRight w:val="0"/>
          <w:marTop w:val="0"/>
          <w:marBottom w:val="0"/>
          <w:divBdr>
            <w:top w:val="none" w:sz="0" w:space="0" w:color="auto"/>
            <w:left w:val="none" w:sz="0" w:space="0" w:color="auto"/>
            <w:bottom w:val="none" w:sz="0" w:space="0" w:color="auto"/>
            <w:right w:val="none" w:sz="0" w:space="0" w:color="auto"/>
          </w:divBdr>
        </w:div>
        <w:div w:id="1293025866">
          <w:marLeft w:val="0"/>
          <w:marRight w:val="0"/>
          <w:marTop w:val="0"/>
          <w:marBottom w:val="0"/>
          <w:divBdr>
            <w:top w:val="none" w:sz="0" w:space="0" w:color="auto"/>
            <w:left w:val="none" w:sz="0" w:space="0" w:color="auto"/>
            <w:bottom w:val="none" w:sz="0" w:space="0" w:color="auto"/>
            <w:right w:val="none" w:sz="0" w:space="0" w:color="auto"/>
          </w:divBdr>
        </w:div>
        <w:div w:id="1744402741">
          <w:marLeft w:val="0"/>
          <w:marRight w:val="0"/>
          <w:marTop w:val="0"/>
          <w:marBottom w:val="0"/>
          <w:divBdr>
            <w:top w:val="none" w:sz="0" w:space="0" w:color="auto"/>
            <w:left w:val="none" w:sz="0" w:space="0" w:color="auto"/>
            <w:bottom w:val="none" w:sz="0" w:space="0" w:color="auto"/>
            <w:right w:val="none" w:sz="0" w:space="0" w:color="auto"/>
          </w:divBdr>
        </w:div>
      </w:divsChild>
    </w:div>
    <w:div w:id="247429187">
      <w:bodyDiv w:val="1"/>
      <w:marLeft w:val="0"/>
      <w:marRight w:val="0"/>
      <w:marTop w:val="0"/>
      <w:marBottom w:val="0"/>
      <w:divBdr>
        <w:top w:val="none" w:sz="0" w:space="0" w:color="auto"/>
        <w:left w:val="none" w:sz="0" w:space="0" w:color="auto"/>
        <w:bottom w:val="none" w:sz="0" w:space="0" w:color="auto"/>
        <w:right w:val="none" w:sz="0" w:space="0" w:color="auto"/>
      </w:divBdr>
      <w:divsChild>
        <w:div w:id="30494809">
          <w:marLeft w:val="0"/>
          <w:marRight w:val="0"/>
          <w:marTop w:val="0"/>
          <w:marBottom w:val="0"/>
          <w:divBdr>
            <w:top w:val="none" w:sz="0" w:space="0" w:color="auto"/>
            <w:left w:val="none" w:sz="0" w:space="0" w:color="auto"/>
            <w:bottom w:val="none" w:sz="0" w:space="0" w:color="auto"/>
            <w:right w:val="none" w:sz="0" w:space="0" w:color="auto"/>
          </w:divBdr>
        </w:div>
      </w:divsChild>
    </w:div>
    <w:div w:id="297687449">
      <w:bodyDiv w:val="1"/>
      <w:marLeft w:val="0"/>
      <w:marRight w:val="0"/>
      <w:marTop w:val="0"/>
      <w:marBottom w:val="0"/>
      <w:divBdr>
        <w:top w:val="none" w:sz="0" w:space="0" w:color="auto"/>
        <w:left w:val="none" w:sz="0" w:space="0" w:color="auto"/>
        <w:bottom w:val="none" w:sz="0" w:space="0" w:color="auto"/>
        <w:right w:val="none" w:sz="0" w:space="0" w:color="auto"/>
      </w:divBdr>
    </w:div>
    <w:div w:id="514543441">
      <w:bodyDiv w:val="1"/>
      <w:marLeft w:val="0"/>
      <w:marRight w:val="0"/>
      <w:marTop w:val="0"/>
      <w:marBottom w:val="0"/>
      <w:divBdr>
        <w:top w:val="none" w:sz="0" w:space="0" w:color="auto"/>
        <w:left w:val="none" w:sz="0" w:space="0" w:color="auto"/>
        <w:bottom w:val="none" w:sz="0" w:space="0" w:color="auto"/>
        <w:right w:val="none" w:sz="0" w:space="0" w:color="auto"/>
      </w:divBdr>
    </w:div>
    <w:div w:id="526019127">
      <w:bodyDiv w:val="1"/>
      <w:marLeft w:val="0"/>
      <w:marRight w:val="0"/>
      <w:marTop w:val="0"/>
      <w:marBottom w:val="0"/>
      <w:divBdr>
        <w:top w:val="none" w:sz="0" w:space="0" w:color="auto"/>
        <w:left w:val="none" w:sz="0" w:space="0" w:color="auto"/>
        <w:bottom w:val="none" w:sz="0" w:space="0" w:color="auto"/>
        <w:right w:val="none" w:sz="0" w:space="0" w:color="auto"/>
      </w:divBdr>
      <w:divsChild>
        <w:div w:id="91513927">
          <w:marLeft w:val="0"/>
          <w:marRight w:val="0"/>
          <w:marTop w:val="0"/>
          <w:marBottom w:val="0"/>
          <w:divBdr>
            <w:top w:val="none" w:sz="0" w:space="0" w:color="auto"/>
            <w:left w:val="none" w:sz="0" w:space="0" w:color="auto"/>
            <w:bottom w:val="none" w:sz="0" w:space="0" w:color="auto"/>
            <w:right w:val="none" w:sz="0" w:space="0" w:color="auto"/>
          </w:divBdr>
        </w:div>
        <w:div w:id="550118702">
          <w:marLeft w:val="0"/>
          <w:marRight w:val="0"/>
          <w:marTop w:val="0"/>
          <w:marBottom w:val="0"/>
          <w:divBdr>
            <w:top w:val="none" w:sz="0" w:space="0" w:color="auto"/>
            <w:left w:val="none" w:sz="0" w:space="0" w:color="auto"/>
            <w:bottom w:val="none" w:sz="0" w:space="0" w:color="auto"/>
            <w:right w:val="none" w:sz="0" w:space="0" w:color="auto"/>
          </w:divBdr>
        </w:div>
        <w:div w:id="1590194848">
          <w:marLeft w:val="0"/>
          <w:marRight w:val="0"/>
          <w:marTop w:val="0"/>
          <w:marBottom w:val="0"/>
          <w:divBdr>
            <w:top w:val="none" w:sz="0" w:space="0" w:color="auto"/>
            <w:left w:val="none" w:sz="0" w:space="0" w:color="auto"/>
            <w:bottom w:val="none" w:sz="0" w:space="0" w:color="auto"/>
            <w:right w:val="none" w:sz="0" w:space="0" w:color="auto"/>
          </w:divBdr>
        </w:div>
        <w:div w:id="2090808410">
          <w:marLeft w:val="0"/>
          <w:marRight w:val="0"/>
          <w:marTop w:val="0"/>
          <w:marBottom w:val="0"/>
          <w:divBdr>
            <w:top w:val="none" w:sz="0" w:space="0" w:color="auto"/>
            <w:left w:val="none" w:sz="0" w:space="0" w:color="auto"/>
            <w:bottom w:val="none" w:sz="0" w:space="0" w:color="auto"/>
            <w:right w:val="none" w:sz="0" w:space="0" w:color="auto"/>
          </w:divBdr>
        </w:div>
        <w:div w:id="1883053569">
          <w:marLeft w:val="0"/>
          <w:marRight w:val="0"/>
          <w:marTop w:val="0"/>
          <w:marBottom w:val="0"/>
          <w:divBdr>
            <w:top w:val="none" w:sz="0" w:space="0" w:color="auto"/>
            <w:left w:val="none" w:sz="0" w:space="0" w:color="auto"/>
            <w:bottom w:val="none" w:sz="0" w:space="0" w:color="auto"/>
            <w:right w:val="none" w:sz="0" w:space="0" w:color="auto"/>
          </w:divBdr>
        </w:div>
      </w:divsChild>
    </w:div>
    <w:div w:id="542406400">
      <w:bodyDiv w:val="1"/>
      <w:marLeft w:val="0"/>
      <w:marRight w:val="0"/>
      <w:marTop w:val="0"/>
      <w:marBottom w:val="0"/>
      <w:divBdr>
        <w:top w:val="none" w:sz="0" w:space="0" w:color="auto"/>
        <w:left w:val="none" w:sz="0" w:space="0" w:color="auto"/>
        <w:bottom w:val="none" w:sz="0" w:space="0" w:color="auto"/>
        <w:right w:val="none" w:sz="0" w:space="0" w:color="auto"/>
      </w:divBdr>
      <w:divsChild>
        <w:div w:id="1962221748">
          <w:marLeft w:val="0"/>
          <w:marRight w:val="0"/>
          <w:marTop w:val="0"/>
          <w:marBottom w:val="0"/>
          <w:divBdr>
            <w:top w:val="none" w:sz="0" w:space="0" w:color="auto"/>
            <w:left w:val="none" w:sz="0" w:space="0" w:color="auto"/>
            <w:bottom w:val="none" w:sz="0" w:space="0" w:color="auto"/>
            <w:right w:val="none" w:sz="0" w:space="0" w:color="auto"/>
          </w:divBdr>
        </w:div>
      </w:divsChild>
    </w:div>
    <w:div w:id="548613303">
      <w:bodyDiv w:val="1"/>
      <w:marLeft w:val="0"/>
      <w:marRight w:val="0"/>
      <w:marTop w:val="0"/>
      <w:marBottom w:val="0"/>
      <w:divBdr>
        <w:top w:val="none" w:sz="0" w:space="0" w:color="auto"/>
        <w:left w:val="none" w:sz="0" w:space="0" w:color="auto"/>
        <w:bottom w:val="none" w:sz="0" w:space="0" w:color="auto"/>
        <w:right w:val="none" w:sz="0" w:space="0" w:color="auto"/>
      </w:divBdr>
    </w:div>
    <w:div w:id="568266267">
      <w:bodyDiv w:val="1"/>
      <w:marLeft w:val="0"/>
      <w:marRight w:val="0"/>
      <w:marTop w:val="0"/>
      <w:marBottom w:val="0"/>
      <w:divBdr>
        <w:top w:val="none" w:sz="0" w:space="0" w:color="auto"/>
        <w:left w:val="none" w:sz="0" w:space="0" w:color="auto"/>
        <w:bottom w:val="none" w:sz="0" w:space="0" w:color="auto"/>
        <w:right w:val="none" w:sz="0" w:space="0" w:color="auto"/>
      </w:divBdr>
      <w:divsChild>
        <w:div w:id="348607835">
          <w:marLeft w:val="0"/>
          <w:marRight w:val="0"/>
          <w:marTop w:val="0"/>
          <w:marBottom w:val="0"/>
          <w:divBdr>
            <w:top w:val="none" w:sz="0" w:space="0" w:color="auto"/>
            <w:left w:val="none" w:sz="0" w:space="0" w:color="auto"/>
            <w:bottom w:val="none" w:sz="0" w:space="0" w:color="auto"/>
            <w:right w:val="none" w:sz="0" w:space="0" w:color="auto"/>
          </w:divBdr>
          <w:divsChild>
            <w:div w:id="568031928">
              <w:marLeft w:val="0"/>
              <w:marRight w:val="0"/>
              <w:marTop w:val="0"/>
              <w:marBottom w:val="0"/>
              <w:divBdr>
                <w:top w:val="none" w:sz="0" w:space="0" w:color="auto"/>
                <w:left w:val="none" w:sz="0" w:space="0" w:color="auto"/>
                <w:bottom w:val="none" w:sz="0" w:space="0" w:color="auto"/>
                <w:right w:val="none" w:sz="0" w:space="0" w:color="auto"/>
              </w:divBdr>
              <w:divsChild>
                <w:div w:id="600186022">
                  <w:marLeft w:val="0"/>
                  <w:marRight w:val="0"/>
                  <w:marTop w:val="0"/>
                  <w:marBottom w:val="0"/>
                  <w:divBdr>
                    <w:top w:val="none" w:sz="0" w:space="0" w:color="auto"/>
                    <w:left w:val="none" w:sz="0" w:space="0" w:color="auto"/>
                    <w:bottom w:val="none" w:sz="0" w:space="0" w:color="auto"/>
                    <w:right w:val="none" w:sz="0" w:space="0" w:color="auto"/>
                  </w:divBdr>
                  <w:divsChild>
                    <w:div w:id="170297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989765">
      <w:bodyDiv w:val="1"/>
      <w:marLeft w:val="0"/>
      <w:marRight w:val="0"/>
      <w:marTop w:val="0"/>
      <w:marBottom w:val="0"/>
      <w:divBdr>
        <w:top w:val="none" w:sz="0" w:space="0" w:color="auto"/>
        <w:left w:val="none" w:sz="0" w:space="0" w:color="auto"/>
        <w:bottom w:val="none" w:sz="0" w:space="0" w:color="auto"/>
        <w:right w:val="none" w:sz="0" w:space="0" w:color="auto"/>
      </w:divBdr>
    </w:div>
    <w:div w:id="750009377">
      <w:bodyDiv w:val="1"/>
      <w:marLeft w:val="0"/>
      <w:marRight w:val="0"/>
      <w:marTop w:val="0"/>
      <w:marBottom w:val="0"/>
      <w:divBdr>
        <w:top w:val="none" w:sz="0" w:space="0" w:color="auto"/>
        <w:left w:val="none" w:sz="0" w:space="0" w:color="auto"/>
        <w:bottom w:val="none" w:sz="0" w:space="0" w:color="auto"/>
        <w:right w:val="none" w:sz="0" w:space="0" w:color="auto"/>
      </w:divBdr>
      <w:divsChild>
        <w:div w:id="1339774589">
          <w:marLeft w:val="0"/>
          <w:marRight w:val="0"/>
          <w:marTop w:val="0"/>
          <w:marBottom w:val="0"/>
          <w:divBdr>
            <w:top w:val="none" w:sz="0" w:space="0" w:color="auto"/>
            <w:left w:val="none" w:sz="0" w:space="0" w:color="auto"/>
            <w:bottom w:val="none" w:sz="0" w:space="0" w:color="auto"/>
            <w:right w:val="none" w:sz="0" w:space="0" w:color="auto"/>
          </w:divBdr>
        </w:div>
      </w:divsChild>
    </w:div>
    <w:div w:id="753935297">
      <w:bodyDiv w:val="1"/>
      <w:marLeft w:val="0"/>
      <w:marRight w:val="0"/>
      <w:marTop w:val="0"/>
      <w:marBottom w:val="0"/>
      <w:divBdr>
        <w:top w:val="none" w:sz="0" w:space="0" w:color="auto"/>
        <w:left w:val="none" w:sz="0" w:space="0" w:color="auto"/>
        <w:bottom w:val="none" w:sz="0" w:space="0" w:color="auto"/>
        <w:right w:val="none" w:sz="0" w:space="0" w:color="auto"/>
      </w:divBdr>
      <w:divsChild>
        <w:div w:id="934366091">
          <w:marLeft w:val="0"/>
          <w:marRight w:val="0"/>
          <w:marTop w:val="0"/>
          <w:marBottom w:val="0"/>
          <w:divBdr>
            <w:top w:val="none" w:sz="0" w:space="0" w:color="auto"/>
            <w:left w:val="none" w:sz="0" w:space="0" w:color="auto"/>
            <w:bottom w:val="none" w:sz="0" w:space="0" w:color="auto"/>
            <w:right w:val="none" w:sz="0" w:space="0" w:color="auto"/>
          </w:divBdr>
          <w:divsChild>
            <w:div w:id="909853462">
              <w:marLeft w:val="0"/>
              <w:marRight w:val="0"/>
              <w:marTop w:val="0"/>
              <w:marBottom w:val="0"/>
              <w:divBdr>
                <w:top w:val="none" w:sz="0" w:space="0" w:color="auto"/>
                <w:left w:val="none" w:sz="0" w:space="0" w:color="auto"/>
                <w:bottom w:val="none" w:sz="0" w:space="0" w:color="auto"/>
                <w:right w:val="none" w:sz="0" w:space="0" w:color="auto"/>
              </w:divBdr>
              <w:divsChild>
                <w:div w:id="1183205943">
                  <w:marLeft w:val="0"/>
                  <w:marRight w:val="0"/>
                  <w:marTop w:val="0"/>
                  <w:marBottom w:val="0"/>
                  <w:divBdr>
                    <w:top w:val="none" w:sz="0" w:space="0" w:color="auto"/>
                    <w:left w:val="none" w:sz="0" w:space="0" w:color="auto"/>
                    <w:bottom w:val="none" w:sz="0" w:space="0" w:color="auto"/>
                    <w:right w:val="none" w:sz="0" w:space="0" w:color="auto"/>
                  </w:divBdr>
                  <w:divsChild>
                    <w:div w:id="202991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551519">
      <w:bodyDiv w:val="1"/>
      <w:marLeft w:val="0"/>
      <w:marRight w:val="0"/>
      <w:marTop w:val="0"/>
      <w:marBottom w:val="0"/>
      <w:divBdr>
        <w:top w:val="none" w:sz="0" w:space="0" w:color="auto"/>
        <w:left w:val="none" w:sz="0" w:space="0" w:color="auto"/>
        <w:bottom w:val="none" w:sz="0" w:space="0" w:color="auto"/>
        <w:right w:val="none" w:sz="0" w:space="0" w:color="auto"/>
      </w:divBdr>
    </w:div>
    <w:div w:id="1085607718">
      <w:bodyDiv w:val="1"/>
      <w:marLeft w:val="0"/>
      <w:marRight w:val="0"/>
      <w:marTop w:val="0"/>
      <w:marBottom w:val="0"/>
      <w:divBdr>
        <w:top w:val="none" w:sz="0" w:space="0" w:color="auto"/>
        <w:left w:val="none" w:sz="0" w:space="0" w:color="auto"/>
        <w:bottom w:val="none" w:sz="0" w:space="0" w:color="auto"/>
        <w:right w:val="none" w:sz="0" w:space="0" w:color="auto"/>
      </w:divBdr>
    </w:div>
    <w:div w:id="1113865491">
      <w:bodyDiv w:val="1"/>
      <w:marLeft w:val="0"/>
      <w:marRight w:val="0"/>
      <w:marTop w:val="0"/>
      <w:marBottom w:val="0"/>
      <w:divBdr>
        <w:top w:val="none" w:sz="0" w:space="0" w:color="auto"/>
        <w:left w:val="none" w:sz="0" w:space="0" w:color="auto"/>
        <w:bottom w:val="none" w:sz="0" w:space="0" w:color="auto"/>
        <w:right w:val="none" w:sz="0" w:space="0" w:color="auto"/>
      </w:divBdr>
    </w:div>
    <w:div w:id="1187711507">
      <w:bodyDiv w:val="1"/>
      <w:marLeft w:val="0"/>
      <w:marRight w:val="0"/>
      <w:marTop w:val="0"/>
      <w:marBottom w:val="0"/>
      <w:divBdr>
        <w:top w:val="none" w:sz="0" w:space="0" w:color="auto"/>
        <w:left w:val="none" w:sz="0" w:space="0" w:color="auto"/>
        <w:bottom w:val="none" w:sz="0" w:space="0" w:color="auto"/>
        <w:right w:val="none" w:sz="0" w:space="0" w:color="auto"/>
      </w:divBdr>
      <w:divsChild>
        <w:div w:id="1669167371">
          <w:marLeft w:val="0"/>
          <w:marRight w:val="0"/>
          <w:marTop w:val="0"/>
          <w:marBottom w:val="0"/>
          <w:divBdr>
            <w:top w:val="none" w:sz="0" w:space="0" w:color="auto"/>
            <w:left w:val="none" w:sz="0" w:space="0" w:color="auto"/>
            <w:bottom w:val="none" w:sz="0" w:space="0" w:color="auto"/>
            <w:right w:val="none" w:sz="0" w:space="0" w:color="auto"/>
          </w:divBdr>
        </w:div>
      </w:divsChild>
    </w:div>
    <w:div w:id="1209032113">
      <w:bodyDiv w:val="1"/>
      <w:marLeft w:val="0"/>
      <w:marRight w:val="0"/>
      <w:marTop w:val="0"/>
      <w:marBottom w:val="0"/>
      <w:divBdr>
        <w:top w:val="none" w:sz="0" w:space="0" w:color="auto"/>
        <w:left w:val="none" w:sz="0" w:space="0" w:color="auto"/>
        <w:bottom w:val="none" w:sz="0" w:space="0" w:color="auto"/>
        <w:right w:val="none" w:sz="0" w:space="0" w:color="auto"/>
      </w:divBdr>
    </w:div>
    <w:div w:id="1256476804">
      <w:bodyDiv w:val="1"/>
      <w:marLeft w:val="0"/>
      <w:marRight w:val="0"/>
      <w:marTop w:val="0"/>
      <w:marBottom w:val="0"/>
      <w:divBdr>
        <w:top w:val="none" w:sz="0" w:space="0" w:color="auto"/>
        <w:left w:val="none" w:sz="0" w:space="0" w:color="auto"/>
        <w:bottom w:val="none" w:sz="0" w:space="0" w:color="auto"/>
        <w:right w:val="none" w:sz="0" w:space="0" w:color="auto"/>
      </w:divBdr>
    </w:div>
    <w:div w:id="1304967177">
      <w:bodyDiv w:val="1"/>
      <w:marLeft w:val="0"/>
      <w:marRight w:val="0"/>
      <w:marTop w:val="0"/>
      <w:marBottom w:val="0"/>
      <w:divBdr>
        <w:top w:val="none" w:sz="0" w:space="0" w:color="auto"/>
        <w:left w:val="none" w:sz="0" w:space="0" w:color="auto"/>
        <w:bottom w:val="none" w:sz="0" w:space="0" w:color="auto"/>
        <w:right w:val="none" w:sz="0" w:space="0" w:color="auto"/>
      </w:divBdr>
    </w:div>
    <w:div w:id="1374504096">
      <w:bodyDiv w:val="1"/>
      <w:marLeft w:val="0"/>
      <w:marRight w:val="0"/>
      <w:marTop w:val="0"/>
      <w:marBottom w:val="0"/>
      <w:divBdr>
        <w:top w:val="none" w:sz="0" w:space="0" w:color="auto"/>
        <w:left w:val="none" w:sz="0" w:space="0" w:color="auto"/>
        <w:bottom w:val="none" w:sz="0" w:space="0" w:color="auto"/>
        <w:right w:val="none" w:sz="0" w:space="0" w:color="auto"/>
      </w:divBdr>
    </w:div>
    <w:div w:id="1439327020">
      <w:bodyDiv w:val="1"/>
      <w:marLeft w:val="0"/>
      <w:marRight w:val="0"/>
      <w:marTop w:val="0"/>
      <w:marBottom w:val="0"/>
      <w:divBdr>
        <w:top w:val="none" w:sz="0" w:space="0" w:color="auto"/>
        <w:left w:val="none" w:sz="0" w:space="0" w:color="auto"/>
        <w:bottom w:val="none" w:sz="0" w:space="0" w:color="auto"/>
        <w:right w:val="none" w:sz="0" w:space="0" w:color="auto"/>
      </w:divBdr>
    </w:div>
    <w:div w:id="1921333758">
      <w:bodyDiv w:val="1"/>
      <w:marLeft w:val="0"/>
      <w:marRight w:val="0"/>
      <w:marTop w:val="0"/>
      <w:marBottom w:val="0"/>
      <w:divBdr>
        <w:top w:val="none" w:sz="0" w:space="0" w:color="auto"/>
        <w:left w:val="none" w:sz="0" w:space="0" w:color="auto"/>
        <w:bottom w:val="none" w:sz="0" w:space="0" w:color="auto"/>
        <w:right w:val="none" w:sz="0" w:space="0" w:color="auto"/>
      </w:divBdr>
      <w:divsChild>
        <w:div w:id="1705443888">
          <w:marLeft w:val="0"/>
          <w:marRight w:val="0"/>
          <w:marTop w:val="0"/>
          <w:marBottom w:val="0"/>
          <w:divBdr>
            <w:top w:val="none" w:sz="0" w:space="0" w:color="auto"/>
            <w:left w:val="none" w:sz="0" w:space="0" w:color="auto"/>
            <w:bottom w:val="none" w:sz="0" w:space="0" w:color="auto"/>
            <w:right w:val="none" w:sz="0" w:space="0" w:color="auto"/>
          </w:divBdr>
        </w:div>
      </w:divsChild>
    </w:div>
    <w:div w:id="1935702957">
      <w:bodyDiv w:val="1"/>
      <w:marLeft w:val="0"/>
      <w:marRight w:val="0"/>
      <w:marTop w:val="0"/>
      <w:marBottom w:val="0"/>
      <w:divBdr>
        <w:top w:val="none" w:sz="0" w:space="0" w:color="auto"/>
        <w:left w:val="none" w:sz="0" w:space="0" w:color="auto"/>
        <w:bottom w:val="none" w:sz="0" w:space="0" w:color="auto"/>
        <w:right w:val="none" w:sz="0" w:space="0" w:color="auto"/>
      </w:divBdr>
    </w:div>
    <w:div w:id="1970696817">
      <w:bodyDiv w:val="1"/>
      <w:marLeft w:val="0"/>
      <w:marRight w:val="0"/>
      <w:marTop w:val="0"/>
      <w:marBottom w:val="0"/>
      <w:divBdr>
        <w:top w:val="none" w:sz="0" w:space="0" w:color="auto"/>
        <w:left w:val="none" w:sz="0" w:space="0" w:color="auto"/>
        <w:bottom w:val="none" w:sz="0" w:space="0" w:color="auto"/>
        <w:right w:val="none" w:sz="0" w:space="0" w:color="auto"/>
      </w:divBdr>
      <w:divsChild>
        <w:div w:id="1448234633">
          <w:marLeft w:val="0"/>
          <w:marRight w:val="0"/>
          <w:marTop w:val="0"/>
          <w:marBottom w:val="0"/>
          <w:divBdr>
            <w:top w:val="none" w:sz="0" w:space="0" w:color="auto"/>
            <w:left w:val="none" w:sz="0" w:space="0" w:color="auto"/>
            <w:bottom w:val="none" w:sz="0" w:space="0" w:color="auto"/>
            <w:right w:val="none" w:sz="0" w:space="0" w:color="auto"/>
          </w:divBdr>
        </w:div>
      </w:divsChild>
    </w:div>
    <w:div w:id="2037542331">
      <w:bodyDiv w:val="1"/>
      <w:marLeft w:val="0"/>
      <w:marRight w:val="0"/>
      <w:marTop w:val="0"/>
      <w:marBottom w:val="0"/>
      <w:divBdr>
        <w:top w:val="none" w:sz="0" w:space="0" w:color="auto"/>
        <w:left w:val="none" w:sz="0" w:space="0" w:color="auto"/>
        <w:bottom w:val="none" w:sz="0" w:space="0" w:color="auto"/>
        <w:right w:val="none" w:sz="0" w:space="0" w:color="auto"/>
      </w:divBdr>
    </w:div>
    <w:div w:id="2054843048">
      <w:bodyDiv w:val="1"/>
      <w:marLeft w:val="0"/>
      <w:marRight w:val="0"/>
      <w:marTop w:val="0"/>
      <w:marBottom w:val="0"/>
      <w:divBdr>
        <w:top w:val="none" w:sz="0" w:space="0" w:color="auto"/>
        <w:left w:val="none" w:sz="0" w:space="0" w:color="auto"/>
        <w:bottom w:val="none" w:sz="0" w:space="0" w:color="auto"/>
        <w:right w:val="none" w:sz="0" w:space="0" w:color="auto"/>
      </w:divBdr>
      <w:divsChild>
        <w:div w:id="24060344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ipidmaps.org" TargetMode="External"/><Relationship Id="rId13" Type="http://schemas.openxmlformats.org/officeDocument/2006/relationships/image" Target="media/image2.png"/><Relationship Id="rId18" Type="http://schemas.openxmlformats.org/officeDocument/2006/relationships/header" Target="header1.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hyperlink" Target="http://www.lipidmaps.org/"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github.com/ChristopherKune/MSKendrickFilter"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20Justine\Desktop\id&#233;earticle2\Article\Figures\FIG1%20%20Graphe%20th&#233;orique\TheoriticalKendrickplot-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FA</c:v>
          </c:tx>
          <c:spPr>
            <a:ln w="19050" cap="rnd">
              <a:noFill/>
              <a:round/>
            </a:ln>
            <a:effectLst/>
          </c:spPr>
          <c:marker>
            <c:symbol val="circle"/>
            <c:size val="2"/>
            <c:spPr>
              <a:solidFill>
                <a:srgbClr val="FF0000"/>
              </a:solidFill>
              <a:ln w="9525">
                <a:solidFill>
                  <a:srgbClr val="FF0000"/>
                </a:solidFill>
              </a:ln>
              <a:effectLst/>
            </c:spPr>
          </c:marker>
          <c:xVal>
            <c:numRef>
              <c:f>Feuil1!$A$4:$A$10072</c:f>
              <c:numCache>
                <c:formatCode>General</c:formatCode>
                <c:ptCount val="10069"/>
                <c:pt idx="0">
                  <c:v>257.24804</c:v>
                </c:pt>
                <c:pt idx="1">
                  <c:v>61.028939999999999</c:v>
                </c:pt>
                <c:pt idx="2">
                  <c:v>75.044640000000001</c:v>
                </c:pt>
                <c:pt idx="3">
                  <c:v>89.060240000000007</c:v>
                </c:pt>
                <c:pt idx="4">
                  <c:v>103.07594</c:v>
                </c:pt>
                <c:pt idx="5">
                  <c:v>117.09153999999999</c:v>
                </c:pt>
                <c:pt idx="6">
                  <c:v>131.10723999999999</c:v>
                </c:pt>
                <c:pt idx="7">
                  <c:v>145.12284</c:v>
                </c:pt>
                <c:pt idx="8">
                  <c:v>159.13853999999998</c:v>
                </c:pt>
                <c:pt idx="9">
                  <c:v>173.15413999999998</c:v>
                </c:pt>
                <c:pt idx="10">
                  <c:v>187.16983999999999</c:v>
                </c:pt>
                <c:pt idx="11">
                  <c:v>201.18544</c:v>
                </c:pt>
                <c:pt idx="12">
                  <c:v>215.20113999999998</c:v>
                </c:pt>
                <c:pt idx="13">
                  <c:v>229.21673999999999</c:v>
                </c:pt>
                <c:pt idx="14">
                  <c:v>243.23244</c:v>
                </c:pt>
                <c:pt idx="15">
                  <c:v>271.26373999999998</c:v>
                </c:pt>
                <c:pt idx="16">
                  <c:v>285.27933999999999</c:v>
                </c:pt>
                <c:pt idx="17">
                  <c:v>299.29503999999997</c:v>
                </c:pt>
                <c:pt idx="18">
                  <c:v>313.31063999999998</c:v>
                </c:pt>
                <c:pt idx="19">
                  <c:v>327.32633999999996</c:v>
                </c:pt>
                <c:pt idx="20">
                  <c:v>341.34193999999997</c:v>
                </c:pt>
                <c:pt idx="21">
                  <c:v>355.35764</c:v>
                </c:pt>
                <c:pt idx="22">
                  <c:v>369.37324000000001</c:v>
                </c:pt>
                <c:pt idx="23">
                  <c:v>383.38893999999999</c:v>
                </c:pt>
                <c:pt idx="24">
                  <c:v>397.40454</c:v>
                </c:pt>
                <c:pt idx="25">
                  <c:v>411.42023999999998</c:v>
                </c:pt>
                <c:pt idx="26">
                  <c:v>425.43583999999998</c:v>
                </c:pt>
                <c:pt idx="27">
                  <c:v>439.45153999999997</c:v>
                </c:pt>
                <c:pt idx="28">
                  <c:v>453.46713999999997</c:v>
                </c:pt>
                <c:pt idx="29">
                  <c:v>467.48284000000001</c:v>
                </c:pt>
                <c:pt idx="30">
                  <c:v>481.49843999999996</c:v>
                </c:pt>
                <c:pt idx="31">
                  <c:v>495.51414</c:v>
                </c:pt>
                <c:pt idx="32">
                  <c:v>509.52974</c:v>
                </c:pt>
                <c:pt idx="33">
                  <c:v>523.54543999999999</c:v>
                </c:pt>
                <c:pt idx="34">
                  <c:v>537.56103999999993</c:v>
                </c:pt>
                <c:pt idx="35">
                  <c:v>551.57673999999997</c:v>
                </c:pt>
                <c:pt idx="36">
                  <c:v>565.59234000000004</c:v>
                </c:pt>
                <c:pt idx="37">
                  <c:v>677.71753999999999</c:v>
                </c:pt>
                <c:pt idx="38">
                  <c:v>204.20403999999999</c:v>
                </c:pt>
                <c:pt idx="39">
                  <c:v>232.23533999999998</c:v>
                </c:pt>
                <c:pt idx="40">
                  <c:v>246.25093999999999</c:v>
                </c:pt>
                <c:pt idx="41">
                  <c:v>260.26664</c:v>
                </c:pt>
                <c:pt idx="42">
                  <c:v>288.29793999999998</c:v>
                </c:pt>
                <c:pt idx="43">
                  <c:v>274.28224</c:v>
                </c:pt>
                <c:pt idx="44">
                  <c:v>316.32923999999997</c:v>
                </c:pt>
                <c:pt idx="45">
                  <c:v>344.36054000000001</c:v>
                </c:pt>
                <c:pt idx="46">
                  <c:v>372.39184</c:v>
                </c:pt>
                <c:pt idx="47">
                  <c:v>400.42313999999999</c:v>
                </c:pt>
                <c:pt idx="48">
                  <c:v>229.21673999999999</c:v>
                </c:pt>
                <c:pt idx="49">
                  <c:v>297.27933999999999</c:v>
                </c:pt>
                <c:pt idx="50">
                  <c:v>159.13853999999998</c:v>
                </c:pt>
                <c:pt idx="51">
                  <c:v>159.13853999999998</c:v>
                </c:pt>
                <c:pt idx="52">
                  <c:v>201.18544</c:v>
                </c:pt>
                <c:pt idx="53">
                  <c:v>215.20113999999998</c:v>
                </c:pt>
                <c:pt idx="54">
                  <c:v>215.20113999999998</c:v>
                </c:pt>
                <c:pt idx="55">
                  <c:v>229.21673999999999</c:v>
                </c:pt>
                <c:pt idx="56">
                  <c:v>243.23244</c:v>
                </c:pt>
                <c:pt idx="57">
                  <c:v>243.23244</c:v>
                </c:pt>
                <c:pt idx="58">
                  <c:v>257.24804</c:v>
                </c:pt>
                <c:pt idx="59">
                  <c:v>271.26373999999998</c:v>
                </c:pt>
                <c:pt idx="60">
                  <c:v>271.26373999999998</c:v>
                </c:pt>
                <c:pt idx="61">
                  <c:v>285.27933999999999</c:v>
                </c:pt>
                <c:pt idx="62">
                  <c:v>285.27933999999999</c:v>
                </c:pt>
                <c:pt idx="63">
                  <c:v>299.29503999999997</c:v>
                </c:pt>
                <c:pt idx="64">
                  <c:v>299.29503999999997</c:v>
                </c:pt>
                <c:pt idx="65">
                  <c:v>313.31063999999998</c:v>
                </c:pt>
                <c:pt idx="66">
                  <c:v>327.32633999999996</c:v>
                </c:pt>
                <c:pt idx="67">
                  <c:v>341.34193999999997</c:v>
                </c:pt>
                <c:pt idx="68">
                  <c:v>355.35764</c:v>
                </c:pt>
                <c:pt idx="69">
                  <c:v>369.37324000000001</c:v>
                </c:pt>
                <c:pt idx="70">
                  <c:v>397.40454</c:v>
                </c:pt>
                <c:pt idx="71">
                  <c:v>383.38893999999999</c:v>
                </c:pt>
                <c:pt idx="72">
                  <c:v>397.40454</c:v>
                </c:pt>
                <c:pt idx="73">
                  <c:v>411.42023999999998</c:v>
                </c:pt>
                <c:pt idx="74">
                  <c:v>425.43583999999998</c:v>
                </c:pt>
                <c:pt idx="75">
                  <c:v>467.48284000000001</c:v>
                </c:pt>
                <c:pt idx="76">
                  <c:v>467.48284000000001</c:v>
                </c:pt>
                <c:pt idx="77">
                  <c:v>101.06024000000001</c:v>
                </c:pt>
                <c:pt idx="78">
                  <c:v>101.06024000000001</c:v>
                </c:pt>
                <c:pt idx="79">
                  <c:v>115.07594</c:v>
                </c:pt>
                <c:pt idx="80">
                  <c:v>409.40454</c:v>
                </c:pt>
                <c:pt idx="81">
                  <c:v>327.32633999999996</c:v>
                </c:pt>
                <c:pt idx="82">
                  <c:v>215.20113999999998</c:v>
                </c:pt>
                <c:pt idx="83">
                  <c:v>229.21673999999999</c:v>
                </c:pt>
                <c:pt idx="84">
                  <c:v>229.21673999999999</c:v>
                </c:pt>
                <c:pt idx="85">
                  <c:v>243.23244</c:v>
                </c:pt>
                <c:pt idx="86">
                  <c:v>257.24804</c:v>
                </c:pt>
                <c:pt idx="87">
                  <c:v>257.24804</c:v>
                </c:pt>
                <c:pt idx="88">
                  <c:v>271.26373999999998</c:v>
                </c:pt>
                <c:pt idx="89">
                  <c:v>271.26373999999998</c:v>
                </c:pt>
                <c:pt idx="90">
                  <c:v>285.27933999999999</c:v>
                </c:pt>
                <c:pt idx="91">
                  <c:v>285.27933999999999</c:v>
                </c:pt>
                <c:pt idx="92">
                  <c:v>285.27933999999999</c:v>
                </c:pt>
                <c:pt idx="93">
                  <c:v>285.27933999999999</c:v>
                </c:pt>
                <c:pt idx="94">
                  <c:v>285.27933999999999</c:v>
                </c:pt>
                <c:pt idx="95">
                  <c:v>299.29503999999997</c:v>
                </c:pt>
                <c:pt idx="96">
                  <c:v>313.31063999999998</c:v>
                </c:pt>
                <c:pt idx="97">
                  <c:v>313.31063999999998</c:v>
                </c:pt>
                <c:pt idx="98">
                  <c:v>313.31063999999998</c:v>
                </c:pt>
                <c:pt idx="99">
                  <c:v>313.31063999999998</c:v>
                </c:pt>
                <c:pt idx="100">
                  <c:v>313.31063999999998</c:v>
                </c:pt>
                <c:pt idx="101">
                  <c:v>201.18544</c:v>
                </c:pt>
                <c:pt idx="102">
                  <c:v>201.18544</c:v>
                </c:pt>
                <c:pt idx="103">
                  <c:v>201.18544</c:v>
                </c:pt>
                <c:pt idx="104">
                  <c:v>201.18544</c:v>
                </c:pt>
                <c:pt idx="105">
                  <c:v>201.18544</c:v>
                </c:pt>
                <c:pt idx="106">
                  <c:v>201.18544</c:v>
                </c:pt>
                <c:pt idx="107">
                  <c:v>201.18544</c:v>
                </c:pt>
                <c:pt idx="108">
                  <c:v>215.20113999999998</c:v>
                </c:pt>
                <c:pt idx="109">
                  <c:v>215.20113999999998</c:v>
                </c:pt>
                <c:pt idx="110">
                  <c:v>215.20113999999998</c:v>
                </c:pt>
                <c:pt idx="111">
                  <c:v>215.20113999999998</c:v>
                </c:pt>
                <c:pt idx="112">
                  <c:v>215.20113999999998</c:v>
                </c:pt>
                <c:pt idx="113">
                  <c:v>215.20113999999998</c:v>
                </c:pt>
                <c:pt idx="114">
                  <c:v>215.20113999999998</c:v>
                </c:pt>
                <c:pt idx="115">
                  <c:v>215.20113999999998</c:v>
                </c:pt>
                <c:pt idx="116">
                  <c:v>229.21673999999999</c:v>
                </c:pt>
                <c:pt idx="117">
                  <c:v>229.21673999999999</c:v>
                </c:pt>
                <c:pt idx="118">
                  <c:v>89.060240000000007</c:v>
                </c:pt>
                <c:pt idx="119">
                  <c:v>103.07594</c:v>
                </c:pt>
                <c:pt idx="120">
                  <c:v>103.07594</c:v>
                </c:pt>
                <c:pt idx="121">
                  <c:v>117.09153999999999</c:v>
                </c:pt>
                <c:pt idx="122">
                  <c:v>117.09153999999999</c:v>
                </c:pt>
                <c:pt idx="123">
                  <c:v>117.09153999999999</c:v>
                </c:pt>
                <c:pt idx="124">
                  <c:v>117.09153999999999</c:v>
                </c:pt>
                <c:pt idx="125">
                  <c:v>117.09153999999999</c:v>
                </c:pt>
                <c:pt idx="126">
                  <c:v>117.09153999999999</c:v>
                </c:pt>
                <c:pt idx="127">
                  <c:v>131.10723999999999</c:v>
                </c:pt>
                <c:pt idx="128">
                  <c:v>131.10723999999999</c:v>
                </c:pt>
                <c:pt idx="129">
                  <c:v>131.10723999999999</c:v>
                </c:pt>
                <c:pt idx="130">
                  <c:v>131.10723999999999</c:v>
                </c:pt>
                <c:pt idx="131">
                  <c:v>131.10723999999999</c:v>
                </c:pt>
                <c:pt idx="132">
                  <c:v>131.10723999999999</c:v>
                </c:pt>
                <c:pt idx="133">
                  <c:v>131.10723999999999</c:v>
                </c:pt>
                <c:pt idx="134">
                  <c:v>145.12284</c:v>
                </c:pt>
                <c:pt idx="135">
                  <c:v>159.13853999999998</c:v>
                </c:pt>
                <c:pt idx="136">
                  <c:v>173.15413999999998</c:v>
                </c:pt>
                <c:pt idx="137">
                  <c:v>187.16983999999999</c:v>
                </c:pt>
                <c:pt idx="138">
                  <c:v>243.23244</c:v>
                </c:pt>
                <c:pt idx="139">
                  <c:v>271.26373999999998</c:v>
                </c:pt>
                <c:pt idx="140">
                  <c:v>285.27933999999999</c:v>
                </c:pt>
                <c:pt idx="141">
                  <c:v>285.27933999999999</c:v>
                </c:pt>
                <c:pt idx="142">
                  <c:v>299.29503999999997</c:v>
                </c:pt>
                <c:pt idx="143">
                  <c:v>299.29503999999997</c:v>
                </c:pt>
                <c:pt idx="144">
                  <c:v>101.06024000000001</c:v>
                </c:pt>
                <c:pt idx="145">
                  <c:v>115.07594</c:v>
                </c:pt>
                <c:pt idx="146">
                  <c:v>115.07594</c:v>
                </c:pt>
                <c:pt idx="147">
                  <c:v>129.09153999999998</c:v>
                </c:pt>
                <c:pt idx="148">
                  <c:v>129.09153999999998</c:v>
                </c:pt>
                <c:pt idx="149">
                  <c:v>143.10723999999999</c:v>
                </c:pt>
                <c:pt idx="150">
                  <c:v>157.12284</c:v>
                </c:pt>
                <c:pt idx="151">
                  <c:v>171.13853999999998</c:v>
                </c:pt>
                <c:pt idx="152">
                  <c:v>171.13853999999998</c:v>
                </c:pt>
                <c:pt idx="153">
                  <c:v>199.16983999999999</c:v>
                </c:pt>
                <c:pt idx="154">
                  <c:v>213.18544</c:v>
                </c:pt>
                <c:pt idx="155">
                  <c:v>227.20113999999998</c:v>
                </c:pt>
                <c:pt idx="156">
                  <c:v>241.21673999999999</c:v>
                </c:pt>
                <c:pt idx="157">
                  <c:v>101.06024000000001</c:v>
                </c:pt>
                <c:pt idx="158">
                  <c:v>101.06024000000001</c:v>
                </c:pt>
                <c:pt idx="159">
                  <c:v>115.07594</c:v>
                </c:pt>
                <c:pt idx="160">
                  <c:v>115.07594</c:v>
                </c:pt>
                <c:pt idx="161">
                  <c:v>115.07594</c:v>
                </c:pt>
                <c:pt idx="162">
                  <c:v>115.07594</c:v>
                </c:pt>
                <c:pt idx="163">
                  <c:v>115.07594</c:v>
                </c:pt>
                <c:pt idx="164">
                  <c:v>129.09153999999998</c:v>
                </c:pt>
                <c:pt idx="165">
                  <c:v>129.09153999999998</c:v>
                </c:pt>
                <c:pt idx="166">
                  <c:v>129.09153999999998</c:v>
                </c:pt>
                <c:pt idx="167">
                  <c:v>129.09153999999998</c:v>
                </c:pt>
                <c:pt idx="168">
                  <c:v>129.09153999999998</c:v>
                </c:pt>
                <c:pt idx="169">
                  <c:v>129.09153999999998</c:v>
                </c:pt>
                <c:pt idx="170">
                  <c:v>129.09153999999998</c:v>
                </c:pt>
                <c:pt idx="171">
                  <c:v>143.10723999999999</c:v>
                </c:pt>
                <c:pt idx="172">
                  <c:v>143.10723999999999</c:v>
                </c:pt>
                <c:pt idx="173">
                  <c:v>143.10723999999999</c:v>
                </c:pt>
                <c:pt idx="174">
                  <c:v>157.12284</c:v>
                </c:pt>
                <c:pt idx="175">
                  <c:v>171.13853999999998</c:v>
                </c:pt>
                <c:pt idx="176">
                  <c:v>171.13853999999998</c:v>
                </c:pt>
                <c:pt idx="177">
                  <c:v>185.15413999999998</c:v>
                </c:pt>
                <c:pt idx="178">
                  <c:v>185.15413999999998</c:v>
                </c:pt>
                <c:pt idx="179">
                  <c:v>227.20113999999998</c:v>
                </c:pt>
                <c:pt idx="180">
                  <c:v>255.23244</c:v>
                </c:pt>
                <c:pt idx="181">
                  <c:v>339.32633999999996</c:v>
                </c:pt>
                <c:pt idx="182">
                  <c:v>325.31063999999998</c:v>
                </c:pt>
                <c:pt idx="183">
                  <c:v>325.31063999999998</c:v>
                </c:pt>
                <c:pt idx="184">
                  <c:v>297.27933999999999</c:v>
                </c:pt>
                <c:pt idx="185">
                  <c:v>297.27933999999999</c:v>
                </c:pt>
                <c:pt idx="186">
                  <c:v>255.23244</c:v>
                </c:pt>
                <c:pt idx="187">
                  <c:v>255.23244</c:v>
                </c:pt>
                <c:pt idx="188">
                  <c:v>255.23244</c:v>
                </c:pt>
                <c:pt idx="189">
                  <c:v>213.18544</c:v>
                </c:pt>
                <c:pt idx="190">
                  <c:v>131.10723999999999</c:v>
                </c:pt>
                <c:pt idx="191">
                  <c:v>131.10723999999999</c:v>
                </c:pt>
                <c:pt idx="192">
                  <c:v>131.10723999999999</c:v>
                </c:pt>
                <c:pt idx="193">
                  <c:v>145.12284</c:v>
                </c:pt>
                <c:pt idx="194">
                  <c:v>145.12284</c:v>
                </c:pt>
                <c:pt idx="195">
                  <c:v>145.12284</c:v>
                </c:pt>
                <c:pt idx="196">
                  <c:v>145.12284</c:v>
                </c:pt>
                <c:pt idx="197">
                  <c:v>145.12284</c:v>
                </c:pt>
                <c:pt idx="198">
                  <c:v>159.13853999999998</c:v>
                </c:pt>
                <c:pt idx="199">
                  <c:v>159.13853999999998</c:v>
                </c:pt>
                <c:pt idx="200">
                  <c:v>173.15413999999998</c:v>
                </c:pt>
                <c:pt idx="201">
                  <c:v>187.16983999999999</c:v>
                </c:pt>
                <c:pt idx="202">
                  <c:v>201.18544</c:v>
                </c:pt>
                <c:pt idx="203">
                  <c:v>215.20113999999998</c:v>
                </c:pt>
                <c:pt idx="204">
                  <c:v>229.21673999999999</c:v>
                </c:pt>
                <c:pt idx="205">
                  <c:v>229.21673999999999</c:v>
                </c:pt>
                <c:pt idx="206">
                  <c:v>229.21673999999999</c:v>
                </c:pt>
                <c:pt idx="207">
                  <c:v>229.21673999999999</c:v>
                </c:pt>
                <c:pt idx="208">
                  <c:v>243.23244</c:v>
                </c:pt>
                <c:pt idx="209">
                  <c:v>243.23244</c:v>
                </c:pt>
                <c:pt idx="210">
                  <c:v>257.24804</c:v>
                </c:pt>
                <c:pt idx="211">
                  <c:v>257.24804</c:v>
                </c:pt>
                <c:pt idx="212">
                  <c:v>257.24804</c:v>
                </c:pt>
                <c:pt idx="213">
                  <c:v>257.24804</c:v>
                </c:pt>
                <c:pt idx="214">
                  <c:v>257.24804</c:v>
                </c:pt>
                <c:pt idx="215">
                  <c:v>257.24804</c:v>
                </c:pt>
                <c:pt idx="216">
                  <c:v>257.24804</c:v>
                </c:pt>
                <c:pt idx="217">
                  <c:v>257.24804</c:v>
                </c:pt>
                <c:pt idx="218">
                  <c:v>257.24804</c:v>
                </c:pt>
                <c:pt idx="219">
                  <c:v>257.24804</c:v>
                </c:pt>
                <c:pt idx="220">
                  <c:v>285.27933999999999</c:v>
                </c:pt>
                <c:pt idx="221">
                  <c:v>299.29503999999997</c:v>
                </c:pt>
                <c:pt idx="222">
                  <c:v>299.29503999999997</c:v>
                </c:pt>
                <c:pt idx="223">
                  <c:v>103.07594</c:v>
                </c:pt>
                <c:pt idx="224">
                  <c:v>187.16983999999999</c:v>
                </c:pt>
                <c:pt idx="225">
                  <c:v>187.16983999999999</c:v>
                </c:pt>
                <c:pt idx="226">
                  <c:v>187.16983999999999</c:v>
                </c:pt>
                <c:pt idx="227">
                  <c:v>187.16983999999999</c:v>
                </c:pt>
                <c:pt idx="228">
                  <c:v>187.16983999999999</c:v>
                </c:pt>
                <c:pt idx="229">
                  <c:v>187.16983999999999</c:v>
                </c:pt>
                <c:pt idx="230">
                  <c:v>187.16983999999999</c:v>
                </c:pt>
                <c:pt idx="231">
                  <c:v>229.21673999999999</c:v>
                </c:pt>
                <c:pt idx="232">
                  <c:v>229.21673999999999</c:v>
                </c:pt>
                <c:pt idx="233">
                  <c:v>229.21673999999999</c:v>
                </c:pt>
                <c:pt idx="234">
                  <c:v>257.24804</c:v>
                </c:pt>
                <c:pt idx="235">
                  <c:v>271.26373999999998</c:v>
                </c:pt>
                <c:pt idx="236">
                  <c:v>271.26373999999998</c:v>
                </c:pt>
                <c:pt idx="237">
                  <c:v>271.26373999999998</c:v>
                </c:pt>
                <c:pt idx="238">
                  <c:v>271.26373999999998</c:v>
                </c:pt>
                <c:pt idx="239">
                  <c:v>271.26373999999998</c:v>
                </c:pt>
                <c:pt idx="240">
                  <c:v>271.26373999999998</c:v>
                </c:pt>
                <c:pt idx="241">
                  <c:v>271.26373999999998</c:v>
                </c:pt>
                <c:pt idx="242">
                  <c:v>271.26373999999998</c:v>
                </c:pt>
                <c:pt idx="243">
                  <c:v>271.26373999999998</c:v>
                </c:pt>
                <c:pt idx="244">
                  <c:v>271.26373999999998</c:v>
                </c:pt>
                <c:pt idx="245">
                  <c:v>269.24804</c:v>
                </c:pt>
                <c:pt idx="246">
                  <c:v>269.24804</c:v>
                </c:pt>
                <c:pt idx="247">
                  <c:v>285.27933999999999</c:v>
                </c:pt>
                <c:pt idx="248">
                  <c:v>283.26373999999998</c:v>
                </c:pt>
                <c:pt idx="249">
                  <c:v>281.24804</c:v>
                </c:pt>
                <c:pt idx="250">
                  <c:v>281.24804</c:v>
                </c:pt>
                <c:pt idx="251">
                  <c:v>279.23244</c:v>
                </c:pt>
                <c:pt idx="252">
                  <c:v>299.29503999999997</c:v>
                </c:pt>
                <c:pt idx="253">
                  <c:v>299.29503999999997</c:v>
                </c:pt>
                <c:pt idx="254">
                  <c:v>299.29503999999997</c:v>
                </c:pt>
                <c:pt idx="255">
                  <c:v>299.29503999999997</c:v>
                </c:pt>
                <c:pt idx="256">
                  <c:v>299.29503999999997</c:v>
                </c:pt>
                <c:pt idx="257">
                  <c:v>299.29503999999997</c:v>
                </c:pt>
                <c:pt idx="258">
                  <c:v>299.29503999999997</c:v>
                </c:pt>
                <c:pt idx="259">
                  <c:v>299.29503999999997</c:v>
                </c:pt>
                <c:pt idx="260">
                  <c:v>299.29503999999997</c:v>
                </c:pt>
                <c:pt idx="261">
                  <c:v>299.29503999999997</c:v>
                </c:pt>
                <c:pt idx="262">
                  <c:v>313.31063999999998</c:v>
                </c:pt>
                <c:pt idx="263">
                  <c:v>307.26373999999998</c:v>
                </c:pt>
                <c:pt idx="264">
                  <c:v>305.24804</c:v>
                </c:pt>
                <c:pt idx="265">
                  <c:v>327.32633999999996</c:v>
                </c:pt>
                <c:pt idx="266">
                  <c:v>323.29503999999997</c:v>
                </c:pt>
                <c:pt idx="267">
                  <c:v>323.29503999999997</c:v>
                </c:pt>
                <c:pt idx="268">
                  <c:v>323.29503999999997</c:v>
                </c:pt>
                <c:pt idx="269">
                  <c:v>341.34193999999997</c:v>
                </c:pt>
                <c:pt idx="270">
                  <c:v>341.34193999999997</c:v>
                </c:pt>
                <c:pt idx="271">
                  <c:v>369.37324000000001</c:v>
                </c:pt>
                <c:pt idx="272">
                  <c:v>355.35764</c:v>
                </c:pt>
                <c:pt idx="273">
                  <c:v>369.37324000000001</c:v>
                </c:pt>
                <c:pt idx="274">
                  <c:v>369.37324000000001</c:v>
                </c:pt>
                <c:pt idx="275">
                  <c:v>379.35764</c:v>
                </c:pt>
                <c:pt idx="276">
                  <c:v>453.46713999999997</c:v>
                </c:pt>
                <c:pt idx="277">
                  <c:v>145.12284</c:v>
                </c:pt>
                <c:pt idx="278">
                  <c:v>159.13853999999998</c:v>
                </c:pt>
                <c:pt idx="279">
                  <c:v>159.13853999999998</c:v>
                </c:pt>
                <c:pt idx="280">
                  <c:v>159.13853999999998</c:v>
                </c:pt>
                <c:pt idx="281">
                  <c:v>173.15413999999998</c:v>
                </c:pt>
                <c:pt idx="282">
                  <c:v>173.15413999999998</c:v>
                </c:pt>
                <c:pt idx="283">
                  <c:v>243.23244</c:v>
                </c:pt>
                <c:pt idx="284">
                  <c:v>257.24804</c:v>
                </c:pt>
                <c:pt idx="285">
                  <c:v>337.31063999999998</c:v>
                </c:pt>
                <c:pt idx="286">
                  <c:v>335.29503999999997</c:v>
                </c:pt>
                <c:pt idx="287">
                  <c:v>335.29503999999997</c:v>
                </c:pt>
                <c:pt idx="288">
                  <c:v>409.40454</c:v>
                </c:pt>
                <c:pt idx="289">
                  <c:v>187.16983999999999</c:v>
                </c:pt>
                <c:pt idx="290">
                  <c:v>215.20113999999998</c:v>
                </c:pt>
                <c:pt idx="291">
                  <c:v>297.27933999999999</c:v>
                </c:pt>
                <c:pt idx="292">
                  <c:v>409.40454</c:v>
                </c:pt>
                <c:pt idx="293">
                  <c:v>271.26373999999998</c:v>
                </c:pt>
                <c:pt idx="294">
                  <c:v>269.24804</c:v>
                </c:pt>
                <c:pt idx="295">
                  <c:v>269.24804</c:v>
                </c:pt>
                <c:pt idx="296">
                  <c:v>269.24804</c:v>
                </c:pt>
                <c:pt idx="297">
                  <c:v>159.13853999999998</c:v>
                </c:pt>
                <c:pt idx="298">
                  <c:v>229.21673999999999</c:v>
                </c:pt>
                <c:pt idx="299">
                  <c:v>565.59234000000004</c:v>
                </c:pt>
                <c:pt idx="300">
                  <c:v>117.05514000000001</c:v>
                </c:pt>
                <c:pt idx="301">
                  <c:v>131.07083999999998</c:v>
                </c:pt>
                <c:pt idx="302">
                  <c:v>131.07083999999998</c:v>
                </c:pt>
                <c:pt idx="303">
                  <c:v>133.05014</c:v>
                </c:pt>
                <c:pt idx="304">
                  <c:v>147.06573999999998</c:v>
                </c:pt>
                <c:pt idx="305">
                  <c:v>267.19603999999998</c:v>
                </c:pt>
                <c:pt idx="306">
                  <c:v>131.07083999999998</c:v>
                </c:pt>
                <c:pt idx="307">
                  <c:v>271.26373999999998</c:v>
                </c:pt>
                <c:pt idx="308">
                  <c:v>145.12284</c:v>
                </c:pt>
                <c:pt idx="309">
                  <c:v>229.21673999999999</c:v>
                </c:pt>
                <c:pt idx="310">
                  <c:v>187.16983999999999</c:v>
                </c:pt>
                <c:pt idx="311">
                  <c:v>257.24804</c:v>
                </c:pt>
                <c:pt idx="312">
                  <c:v>361.23793999999998</c:v>
                </c:pt>
                <c:pt idx="313">
                  <c:v>145.12284</c:v>
                </c:pt>
                <c:pt idx="314">
                  <c:v>285.27933999999999</c:v>
                </c:pt>
                <c:pt idx="315">
                  <c:v>369.37324000000001</c:v>
                </c:pt>
                <c:pt idx="316">
                  <c:v>383.38893999999999</c:v>
                </c:pt>
                <c:pt idx="317">
                  <c:v>397.40454</c:v>
                </c:pt>
                <c:pt idx="318">
                  <c:v>467.48284000000001</c:v>
                </c:pt>
                <c:pt idx="319">
                  <c:v>495.51414</c:v>
                </c:pt>
                <c:pt idx="320">
                  <c:v>509.52974</c:v>
                </c:pt>
                <c:pt idx="321">
                  <c:v>537.56103999999993</c:v>
                </c:pt>
                <c:pt idx="322">
                  <c:v>551.57673999999997</c:v>
                </c:pt>
                <c:pt idx="323">
                  <c:v>579.60803999999996</c:v>
                </c:pt>
                <c:pt idx="324">
                  <c:v>593.62364000000002</c:v>
                </c:pt>
                <c:pt idx="325">
                  <c:v>621.65494000000001</c:v>
                </c:pt>
                <c:pt idx="326">
                  <c:v>635.67063999999993</c:v>
                </c:pt>
                <c:pt idx="327">
                  <c:v>663.70194000000004</c:v>
                </c:pt>
                <c:pt idx="328">
                  <c:v>677.71753999999999</c:v>
                </c:pt>
                <c:pt idx="329">
                  <c:v>705.74883999999997</c:v>
                </c:pt>
                <c:pt idx="330">
                  <c:v>369.37324000000001</c:v>
                </c:pt>
                <c:pt idx="331">
                  <c:v>383.38893999999999</c:v>
                </c:pt>
                <c:pt idx="332">
                  <c:v>397.40454</c:v>
                </c:pt>
                <c:pt idx="333">
                  <c:v>411.42023999999998</c:v>
                </c:pt>
                <c:pt idx="334">
                  <c:v>425.43583999999998</c:v>
                </c:pt>
                <c:pt idx="335">
                  <c:v>439.45153999999997</c:v>
                </c:pt>
                <c:pt idx="336">
                  <c:v>453.46713999999997</c:v>
                </c:pt>
                <c:pt idx="337">
                  <c:v>467.48284000000001</c:v>
                </c:pt>
                <c:pt idx="338">
                  <c:v>481.49843999999996</c:v>
                </c:pt>
                <c:pt idx="339">
                  <c:v>495.51414</c:v>
                </c:pt>
                <c:pt idx="340">
                  <c:v>509.52974</c:v>
                </c:pt>
                <c:pt idx="341">
                  <c:v>523.54543999999999</c:v>
                </c:pt>
                <c:pt idx="342">
                  <c:v>483.47773999999998</c:v>
                </c:pt>
                <c:pt idx="343">
                  <c:v>511.50903999999997</c:v>
                </c:pt>
                <c:pt idx="344">
                  <c:v>525.52463999999998</c:v>
                </c:pt>
                <c:pt idx="345">
                  <c:v>553.55593999999996</c:v>
                </c:pt>
                <c:pt idx="346">
                  <c:v>567.57164</c:v>
                </c:pt>
                <c:pt idx="347">
                  <c:v>595.60293999999999</c:v>
                </c:pt>
                <c:pt idx="348">
                  <c:v>609.61853999999994</c:v>
                </c:pt>
                <c:pt idx="349">
                  <c:v>637.64984000000004</c:v>
                </c:pt>
                <c:pt idx="350">
                  <c:v>651.66553999999996</c:v>
                </c:pt>
                <c:pt idx="351">
                  <c:v>679.69683999999995</c:v>
                </c:pt>
                <c:pt idx="352">
                  <c:v>693.71244000000002</c:v>
                </c:pt>
                <c:pt idx="353">
                  <c:v>721.74374</c:v>
                </c:pt>
                <c:pt idx="354">
                  <c:v>385.36813999999998</c:v>
                </c:pt>
                <c:pt idx="355">
                  <c:v>413.39943999999997</c:v>
                </c:pt>
                <c:pt idx="356">
                  <c:v>427.41514000000001</c:v>
                </c:pt>
                <c:pt idx="357">
                  <c:v>441.43074000000001</c:v>
                </c:pt>
                <c:pt idx="358">
                  <c:v>381.37324000000001</c:v>
                </c:pt>
                <c:pt idx="359">
                  <c:v>409.40454</c:v>
                </c:pt>
                <c:pt idx="360">
                  <c:v>423.42023999999998</c:v>
                </c:pt>
                <c:pt idx="361">
                  <c:v>437.43583999999998</c:v>
                </c:pt>
                <c:pt idx="362">
                  <c:v>297.27933999999999</c:v>
                </c:pt>
                <c:pt idx="363">
                  <c:v>539.48284000000001</c:v>
                </c:pt>
                <c:pt idx="364">
                  <c:v>313.31063999999998</c:v>
                </c:pt>
                <c:pt idx="365">
                  <c:v>397.40454</c:v>
                </c:pt>
                <c:pt idx="366">
                  <c:v>159.13853999999998</c:v>
                </c:pt>
                <c:pt idx="367">
                  <c:v>187.16983999999999</c:v>
                </c:pt>
                <c:pt idx="368">
                  <c:v>215.20113999999998</c:v>
                </c:pt>
                <c:pt idx="369">
                  <c:v>243.23244</c:v>
                </c:pt>
                <c:pt idx="370">
                  <c:v>383.38893999999999</c:v>
                </c:pt>
                <c:pt idx="371">
                  <c:v>383.38893999999999</c:v>
                </c:pt>
                <c:pt idx="372">
                  <c:v>397.40454</c:v>
                </c:pt>
                <c:pt idx="373">
                  <c:v>397.40454</c:v>
                </c:pt>
                <c:pt idx="374">
                  <c:v>397.40454</c:v>
                </c:pt>
                <c:pt idx="375">
                  <c:v>257.24804</c:v>
                </c:pt>
                <c:pt idx="376">
                  <c:v>327.32633999999996</c:v>
                </c:pt>
                <c:pt idx="377">
                  <c:v>393.37324000000001</c:v>
                </c:pt>
                <c:pt idx="378">
                  <c:v>393.37324000000001</c:v>
                </c:pt>
                <c:pt idx="379">
                  <c:v>407.38893999999999</c:v>
                </c:pt>
                <c:pt idx="380">
                  <c:v>407.38893999999999</c:v>
                </c:pt>
                <c:pt idx="381">
                  <c:v>421.40454</c:v>
                </c:pt>
                <c:pt idx="382">
                  <c:v>421.40454</c:v>
                </c:pt>
                <c:pt idx="383">
                  <c:v>407.38893999999999</c:v>
                </c:pt>
                <c:pt idx="384">
                  <c:v>421.40454</c:v>
                </c:pt>
                <c:pt idx="385">
                  <c:v>435.42023999999998</c:v>
                </c:pt>
                <c:pt idx="386">
                  <c:v>449.43583999999998</c:v>
                </c:pt>
                <c:pt idx="387">
                  <c:v>305.24804</c:v>
                </c:pt>
                <c:pt idx="388">
                  <c:v>263.20114000000001</c:v>
                </c:pt>
                <c:pt idx="389">
                  <c:v>281.24804</c:v>
                </c:pt>
                <c:pt idx="390">
                  <c:v>291.23244</c:v>
                </c:pt>
                <c:pt idx="391">
                  <c:v>287.20114000000001</c:v>
                </c:pt>
                <c:pt idx="392">
                  <c:v>283.26373999999998</c:v>
                </c:pt>
                <c:pt idx="393">
                  <c:v>283.26373999999998</c:v>
                </c:pt>
                <c:pt idx="394">
                  <c:v>283.26373999999998</c:v>
                </c:pt>
                <c:pt idx="395">
                  <c:v>435.42023999999998</c:v>
                </c:pt>
                <c:pt idx="396">
                  <c:v>449.43583999999998</c:v>
                </c:pt>
                <c:pt idx="397">
                  <c:v>281.24804</c:v>
                </c:pt>
                <c:pt idx="398">
                  <c:v>295.26373999999998</c:v>
                </c:pt>
                <c:pt idx="399">
                  <c:v>295.26373999999998</c:v>
                </c:pt>
                <c:pt idx="400">
                  <c:v>305.24804</c:v>
                </c:pt>
                <c:pt idx="401">
                  <c:v>269.24804</c:v>
                </c:pt>
                <c:pt idx="402">
                  <c:v>269.24804</c:v>
                </c:pt>
                <c:pt idx="403">
                  <c:v>269.24804</c:v>
                </c:pt>
                <c:pt idx="404">
                  <c:v>269.24804</c:v>
                </c:pt>
                <c:pt idx="405">
                  <c:v>297.27933999999999</c:v>
                </c:pt>
                <c:pt idx="406">
                  <c:v>297.27933999999999</c:v>
                </c:pt>
                <c:pt idx="407">
                  <c:v>229.21673999999999</c:v>
                </c:pt>
                <c:pt idx="408">
                  <c:v>243.23244</c:v>
                </c:pt>
                <c:pt idx="409">
                  <c:v>271.26373999999998</c:v>
                </c:pt>
                <c:pt idx="410">
                  <c:v>145.12284</c:v>
                </c:pt>
                <c:pt idx="411">
                  <c:v>143.10723999999999</c:v>
                </c:pt>
                <c:pt idx="412">
                  <c:v>189.03994</c:v>
                </c:pt>
                <c:pt idx="413">
                  <c:v>145.05014</c:v>
                </c:pt>
                <c:pt idx="414">
                  <c:v>164.07453999999998</c:v>
                </c:pt>
                <c:pt idx="415">
                  <c:v>299.29503999999997</c:v>
                </c:pt>
                <c:pt idx="416">
                  <c:v>469.42573999999996</c:v>
                </c:pt>
                <c:pt idx="417">
                  <c:v>155.10723999999999</c:v>
                </c:pt>
                <c:pt idx="418">
                  <c:v>171.10213999999999</c:v>
                </c:pt>
                <c:pt idx="419">
                  <c:v>379.35764</c:v>
                </c:pt>
                <c:pt idx="420">
                  <c:v>133.08643999999998</c:v>
                </c:pt>
                <c:pt idx="421">
                  <c:v>159.10213999999999</c:v>
                </c:pt>
                <c:pt idx="422">
                  <c:v>511.47264000000001</c:v>
                </c:pt>
                <c:pt idx="423">
                  <c:v>293.24804</c:v>
                </c:pt>
                <c:pt idx="424">
                  <c:v>269.24804</c:v>
                </c:pt>
                <c:pt idx="425">
                  <c:v>315.28994</c:v>
                </c:pt>
                <c:pt idx="426">
                  <c:v>173.15413999999998</c:v>
                </c:pt>
                <c:pt idx="427">
                  <c:v>269.24804</c:v>
                </c:pt>
                <c:pt idx="428">
                  <c:v>269.24804</c:v>
                </c:pt>
                <c:pt idx="429">
                  <c:v>297.27933999999999</c:v>
                </c:pt>
                <c:pt idx="430">
                  <c:v>297.27933999999999</c:v>
                </c:pt>
                <c:pt idx="431">
                  <c:v>225.14903999999999</c:v>
                </c:pt>
                <c:pt idx="432">
                  <c:v>463.45153999999997</c:v>
                </c:pt>
                <c:pt idx="433">
                  <c:v>313.31063999999998</c:v>
                </c:pt>
                <c:pt idx="434">
                  <c:v>281.24804</c:v>
                </c:pt>
                <c:pt idx="435">
                  <c:v>299.29503999999997</c:v>
                </c:pt>
                <c:pt idx="436">
                  <c:v>271.26373999999998</c:v>
                </c:pt>
                <c:pt idx="437">
                  <c:v>299.29503999999997</c:v>
                </c:pt>
                <c:pt idx="438">
                  <c:v>327.32633999999996</c:v>
                </c:pt>
                <c:pt idx="439">
                  <c:v>285.27933999999999</c:v>
                </c:pt>
                <c:pt idx="440">
                  <c:v>285.27933999999999</c:v>
                </c:pt>
                <c:pt idx="441">
                  <c:v>313.31063999999998</c:v>
                </c:pt>
                <c:pt idx="442">
                  <c:v>341.34193999999997</c:v>
                </c:pt>
                <c:pt idx="443">
                  <c:v>213.18544</c:v>
                </c:pt>
                <c:pt idx="444">
                  <c:v>311.29503999999997</c:v>
                </c:pt>
                <c:pt idx="445">
                  <c:v>281.24804</c:v>
                </c:pt>
                <c:pt idx="446">
                  <c:v>311.29503999999997</c:v>
                </c:pt>
                <c:pt idx="447">
                  <c:v>257.24804</c:v>
                </c:pt>
                <c:pt idx="448">
                  <c:v>201.18544</c:v>
                </c:pt>
                <c:pt idx="449">
                  <c:v>229.21673999999999</c:v>
                </c:pt>
                <c:pt idx="450">
                  <c:v>229.21673999999999</c:v>
                </c:pt>
                <c:pt idx="451">
                  <c:v>257.24804</c:v>
                </c:pt>
                <c:pt idx="452">
                  <c:v>257.24804</c:v>
                </c:pt>
                <c:pt idx="453">
                  <c:v>257.24804</c:v>
                </c:pt>
                <c:pt idx="454">
                  <c:v>339.18414000000001</c:v>
                </c:pt>
                <c:pt idx="455">
                  <c:v>339.18414000000001</c:v>
                </c:pt>
                <c:pt idx="456">
                  <c:v>283.26373999999998</c:v>
                </c:pt>
                <c:pt idx="457">
                  <c:v>283.26373999999998</c:v>
                </c:pt>
                <c:pt idx="458">
                  <c:v>255.23244</c:v>
                </c:pt>
                <c:pt idx="459">
                  <c:v>375.16553999999996</c:v>
                </c:pt>
                <c:pt idx="460">
                  <c:v>211.16983999999999</c:v>
                </c:pt>
                <c:pt idx="461">
                  <c:v>305.24804</c:v>
                </c:pt>
                <c:pt idx="462">
                  <c:v>283.26373999999998</c:v>
                </c:pt>
                <c:pt idx="463">
                  <c:v>313.29743999999999</c:v>
                </c:pt>
                <c:pt idx="464">
                  <c:v>87.044640000000001</c:v>
                </c:pt>
                <c:pt idx="465">
                  <c:v>101.06024000000001</c:v>
                </c:pt>
                <c:pt idx="466">
                  <c:v>101.06024000000001</c:v>
                </c:pt>
                <c:pt idx="467">
                  <c:v>101.06024000000001</c:v>
                </c:pt>
                <c:pt idx="468">
                  <c:v>115.07594</c:v>
                </c:pt>
                <c:pt idx="469">
                  <c:v>115.07594</c:v>
                </c:pt>
                <c:pt idx="470">
                  <c:v>115.07594</c:v>
                </c:pt>
                <c:pt idx="471">
                  <c:v>115.07594</c:v>
                </c:pt>
                <c:pt idx="472">
                  <c:v>129.09153999999998</c:v>
                </c:pt>
                <c:pt idx="473">
                  <c:v>129.09153999999998</c:v>
                </c:pt>
                <c:pt idx="474">
                  <c:v>129.09153999999998</c:v>
                </c:pt>
                <c:pt idx="475">
                  <c:v>129.09153999999998</c:v>
                </c:pt>
                <c:pt idx="476">
                  <c:v>129.09153999999998</c:v>
                </c:pt>
                <c:pt idx="477">
                  <c:v>143.10723999999999</c:v>
                </c:pt>
                <c:pt idx="478">
                  <c:v>143.10723999999999</c:v>
                </c:pt>
                <c:pt idx="479">
                  <c:v>143.10723999999999</c:v>
                </c:pt>
                <c:pt idx="480">
                  <c:v>143.10723999999999</c:v>
                </c:pt>
                <c:pt idx="481">
                  <c:v>143.10723999999999</c:v>
                </c:pt>
                <c:pt idx="482">
                  <c:v>143.10723999999999</c:v>
                </c:pt>
                <c:pt idx="483">
                  <c:v>143.10723999999999</c:v>
                </c:pt>
                <c:pt idx="484">
                  <c:v>143.10723999999999</c:v>
                </c:pt>
                <c:pt idx="485">
                  <c:v>143.10723999999999</c:v>
                </c:pt>
                <c:pt idx="486">
                  <c:v>157.12284</c:v>
                </c:pt>
                <c:pt idx="487">
                  <c:v>157.12284</c:v>
                </c:pt>
                <c:pt idx="488">
                  <c:v>157.12284</c:v>
                </c:pt>
                <c:pt idx="489">
                  <c:v>171.13853999999998</c:v>
                </c:pt>
                <c:pt idx="490">
                  <c:v>171.13853999999998</c:v>
                </c:pt>
                <c:pt idx="491">
                  <c:v>171.13853999999998</c:v>
                </c:pt>
                <c:pt idx="492">
                  <c:v>171.13853999999998</c:v>
                </c:pt>
                <c:pt idx="493">
                  <c:v>171.13853999999998</c:v>
                </c:pt>
                <c:pt idx="494">
                  <c:v>185.15413999999998</c:v>
                </c:pt>
                <c:pt idx="495">
                  <c:v>185.15413999999998</c:v>
                </c:pt>
                <c:pt idx="496">
                  <c:v>185.15413999999998</c:v>
                </c:pt>
                <c:pt idx="497">
                  <c:v>199.16983999999999</c:v>
                </c:pt>
                <c:pt idx="498">
                  <c:v>199.16983999999999</c:v>
                </c:pt>
                <c:pt idx="499">
                  <c:v>199.16983999999999</c:v>
                </c:pt>
                <c:pt idx="500">
                  <c:v>199.16983999999999</c:v>
                </c:pt>
                <c:pt idx="501">
                  <c:v>199.16983999999999</c:v>
                </c:pt>
                <c:pt idx="502">
                  <c:v>199.16983999999999</c:v>
                </c:pt>
                <c:pt idx="503">
                  <c:v>199.16983999999999</c:v>
                </c:pt>
                <c:pt idx="504">
                  <c:v>213.18544</c:v>
                </c:pt>
                <c:pt idx="505">
                  <c:v>213.18544</c:v>
                </c:pt>
                <c:pt idx="506">
                  <c:v>213.18544</c:v>
                </c:pt>
                <c:pt idx="507">
                  <c:v>227.20113999999998</c:v>
                </c:pt>
                <c:pt idx="508">
                  <c:v>227.20113999999998</c:v>
                </c:pt>
                <c:pt idx="509">
                  <c:v>227.20113999999998</c:v>
                </c:pt>
                <c:pt idx="510">
                  <c:v>227.20113999999998</c:v>
                </c:pt>
                <c:pt idx="511">
                  <c:v>241.21673999999999</c:v>
                </c:pt>
                <c:pt idx="512">
                  <c:v>241.21673999999999</c:v>
                </c:pt>
                <c:pt idx="513">
                  <c:v>255.23244</c:v>
                </c:pt>
                <c:pt idx="514">
                  <c:v>255.23244</c:v>
                </c:pt>
                <c:pt idx="515">
                  <c:v>255.23244</c:v>
                </c:pt>
                <c:pt idx="516">
                  <c:v>255.23244</c:v>
                </c:pt>
                <c:pt idx="517">
                  <c:v>255.23244</c:v>
                </c:pt>
                <c:pt idx="518">
                  <c:v>269.24804</c:v>
                </c:pt>
                <c:pt idx="519">
                  <c:v>269.24804</c:v>
                </c:pt>
                <c:pt idx="520">
                  <c:v>283.26373999999998</c:v>
                </c:pt>
                <c:pt idx="521">
                  <c:v>283.26373999999998</c:v>
                </c:pt>
                <c:pt idx="522">
                  <c:v>283.26373999999998</c:v>
                </c:pt>
                <c:pt idx="523">
                  <c:v>283.26373999999998</c:v>
                </c:pt>
                <c:pt idx="524">
                  <c:v>283.26373999999998</c:v>
                </c:pt>
                <c:pt idx="525">
                  <c:v>283.26373999999998</c:v>
                </c:pt>
                <c:pt idx="526">
                  <c:v>283.26373999999998</c:v>
                </c:pt>
                <c:pt idx="527">
                  <c:v>283.26373999999998</c:v>
                </c:pt>
                <c:pt idx="528">
                  <c:v>283.26373999999998</c:v>
                </c:pt>
                <c:pt idx="529">
                  <c:v>283.26373999999998</c:v>
                </c:pt>
                <c:pt idx="530">
                  <c:v>283.26373999999998</c:v>
                </c:pt>
                <c:pt idx="531">
                  <c:v>283.26373999999998</c:v>
                </c:pt>
                <c:pt idx="532">
                  <c:v>283.26373999999998</c:v>
                </c:pt>
                <c:pt idx="533">
                  <c:v>283.26373999999998</c:v>
                </c:pt>
                <c:pt idx="534">
                  <c:v>283.26373999999998</c:v>
                </c:pt>
                <c:pt idx="535">
                  <c:v>283.26373999999998</c:v>
                </c:pt>
                <c:pt idx="536">
                  <c:v>283.26373999999998</c:v>
                </c:pt>
                <c:pt idx="537">
                  <c:v>283.26373999999998</c:v>
                </c:pt>
                <c:pt idx="538">
                  <c:v>283.26373999999998</c:v>
                </c:pt>
                <c:pt idx="539">
                  <c:v>283.26373999999998</c:v>
                </c:pt>
                <c:pt idx="540">
                  <c:v>311.29503999999997</c:v>
                </c:pt>
                <c:pt idx="541">
                  <c:v>297.27933999999999</c:v>
                </c:pt>
                <c:pt idx="542">
                  <c:v>311.29503999999997</c:v>
                </c:pt>
                <c:pt idx="543">
                  <c:v>311.29503999999997</c:v>
                </c:pt>
                <c:pt idx="544">
                  <c:v>311.29503999999997</c:v>
                </c:pt>
                <c:pt idx="545">
                  <c:v>311.29503999999997</c:v>
                </c:pt>
                <c:pt idx="546">
                  <c:v>339.32633999999996</c:v>
                </c:pt>
                <c:pt idx="547">
                  <c:v>339.32633999999996</c:v>
                </c:pt>
                <c:pt idx="548">
                  <c:v>339.32633999999996</c:v>
                </c:pt>
                <c:pt idx="549">
                  <c:v>353.34193999999997</c:v>
                </c:pt>
                <c:pt idx="550">
                  <c:v>367.35764</c:v>
                </c:pt>
                <c:pt idx="551">
                  <c:v>367.35764</c:v>
                </c:pt>
                <c:pt idx="552">
                  <c:v>395.38893999999999</c:v>
                </c:pt>
                <c:pt idx="553">
                  <c:v>395.38893999999999</c:v>
                </c:pt>
                <c:pt idx="554">
                  <c:v>423.42023999999998</c:v>
                </c:pt>
                <c:pt idx="555">
                  <c:v>451.45153999999997</c:v>
                </c:pt>
                <c:pt idx="556">
                  <c:v>479.48284000000001</c:v>
                </c:pt>
                <c:pt idx="557">
                  <c:v>99.044640000000001</c:v>
                </c:pt>
                <c:pt idx="558">
                  <c:v>113.06024000000001</c:v>
                </c:pt>
                <c:pt idx="559">
                  <c:v>169.12284</c:v>
                </c:pt>
                <c:pt idx="560">
                  <c:v>169.12284</c:v>
                </c:pt>
                <c:pt idx="561">
                  <c:v>169.12284</c:v>
                </c:pt>
                <c:pt idx="562">
                  <c:v>169.12284</c:v>
                </c:pt>
                <c:pt idx="563">
                  <c:v>169.12284</c:v>
                </c:pt>
                <c:pt idx="564">
                  <c:v>169.12284</c:v>
                </c:pt>
                <c:pt idx="565">
                  <c:v>169.12284</c:v>
                </c:pt>
                <c:pt idx="566">
                  <c:v>169.12284</c:v>
                </c:pt>
                <c:pt idx="567">
                  <c:v>253.21673999999999</c:v>
                </c:pt>
                <c:pt idx="568">
                  <c:v>281.24804</c:v>
                </c:pt>
                <c:pt idx="569">
                  <c:v>281.24804</c:v>
                </c:pt>
                <c:pt idx="570">
                  <c:v>281.24804</c:v>
                </c:pt>
                <c:pt idx="571">
                  <c:v>281.24804</c:v>
                </c:pt>
                <c:pt idx="572">
                  <c:v>281.24804</c:v>
                </c:pt>
                <c:pt idx="573">
                  <c:v>281.24804</c:v>
                </c:pt>
                <c:pt idx="574">
                  <c:v>281.24804</c:v>
                </c:pt>
                <c:pt idx="575">
                  <c:v>281.24804</c:v>
                </c:pt>
                <c:pt idx="576">
                  <c:v>281.24804</c:v>
                </c:pt>
                <c:pt idx="577">
                  <c:v>281.24804</c:v>
                </c:pt>
                <c:pt idx="578">
                  <c:v>281.24804</c:v>
                </c:pt>
                <c:pt idx="579">
                  <c:v>281.24804</c:v>
                </c:pt>
                <c:pt idx="580">
                  <c:v>281.24804</c:v>
                </c:pt>
                <c:pt idx="581">
                  <c:v>281.24804</c:v>
                </c:pt>
                <c:pt idx="582">
                  <c:v>281.24804</c:v>
                </c:pt>
                <c:pt idx="583">
                  <c:v>281.24804</c:v>
                </c:pt>
                <c:pt idx="584">
                  <c:v>281.24804</c:v>
                </c:pt>
                <c:pt idx="585">
                  <c:v>281.24804</c:v>
                </c:pt>
                <c:pt idx="586">
                  <c:v>295.26373999999998</c:v>
                </c:pt>
                <c:pt idx="587">
                  <c:v>309.27933999999999</c:v>
                </c:pt>
                <c:pt idx="588">
                  <c:v>337.31063999999998</c:v>
                </c:pt>
                <c:pt idx="589">
                  <c:v>337.31063999999998</c:v>
                </c:pt>
                <c:pt idx="590">
                  <c:v>393.37324000000001</c:v>
                </c:pt>
                <c:pt idx="591">
                  <c:v>251.20113999999998</c:v>
                </c:pt>
                <c:pt idx="592">
                  <c:v>251.20113999999998</c:v>
                </c:pt>
                <c:pt idx="593">
                  <c:v>251.20113999999998</c:v>
                </c:pt>
                <c:pt idx="594">
                  <c:v>251.20113999999998</c:v>
                </c:pt>
                <c:pt idx="595">
                  <c:v>251.20113999999998</c:v>
                </c:pt>
                <c:pt idx="596">
                  <c:v>251.20113999999998</c:v>
                </c:pt>
                <c:pt idx="597">
                  <c:v>279.23244</c:v>
                </c:pt>
                <c:pt idx="598">
                  <c:v>279.23244</c:v>
                </c:pt>
                <c:pt idx="599">
                  <c:v>279.23244</c:v>
                </c:pt>
                <c:pt idx="600">
                  <c:v>279.23244</c:v>
                </c:pt>
                <c:pt idx="601">
                  <c:v>279.23244</c:v>
                </c:pt>
                <c:pt idx="602">
                  <c:v>279.23244</c:v>
                </c:pt>
                <c:pt idx="603">
                  <c:v>279.23244</c:v>
                </c:pt>
                <c:pt idx="604">
                  <c:v>279.23244</c:v>
                </c:pt>
                <c:pt idx="605">
                  <c:v>279.23244</c:v>
                </c:pt>
                <c:pt idx="606">
                  <c:v>279.23244</c:v>
                </c:pt>
                <c:pt idx="607">
                  <c:v>279.23244</c:v>
                </c:pt>
                <c:pt idx="608">
                  <c:v>279.23244</c:v>
                </c:pt>
                <c:pt idx="609">
                  <c:v>279.23244</c:v>
                </c:pt>
                <c:pt idx="610">
                  <c:v>279.23244</c:v>
                </c:pt>
                <c:pt idx="611">
                  <c:v>279.23244</c:v>
                </c:pt>
                <c:pt idx="612">
                  <c:v>307.26373999999998</c:v>
                </c:pt>
                <c:pt idx="613">
                  <c:v>307.26373999999998</c:v>
                </c:pt>
                <c:pt idx="614">
                  <c:v>307.26373999999998</c:v>
                </c:pt>
                <c:pt idx="615">
                  <c:v>335.29503999999997</c:v>
                </c:pt>
                <c:pt idx="616">
                  <c:v>335.29503999999997</c:v>
                </c:pt>
                <c:pt idx="617">
                  <c:v>249.18544</c:v>
                </c:pt>
                <c:pt idx="618">
                  <c:v>249.18544</c:v>
                </c:pt>
                <c:pt idx="619">
                  <c:v>249.18544</c:v>
                </c:pt>
                <c:pt idx="620">
                  <c:v>249.18544</c:v>
                </c:pt>
                <c:pt idx="621">
                  <c:v>277.21674000000002</c:v>
                </c:pt>
                <c:pt idx="622">
                  <c:v>277.21674000000002</c:v>
                </c:pt>
                <c:pt idx="623">
                  <c:v>277.21674000000002</c:v>
                </c:pt>
                <c:pt idx="624">
                  <c:v>277.21674000000002</c:v>
                </c:pt>
                <c:pt idx="625">
                  <c:v>305.24804</c:v>
                </c:pt>
                <c:pt idx="626">
                  <c:v>305.24804</c:v>
                </c:pt>
                <c:pt idx="627">
                  <c:v>305.24804</c:v>
                </c:pt>
                <c:pt idx="628">
                  <c:v>333.27933999999999</c:v>
                </c:pt>
                <c:pt idx="629">
                  <c:v>333.27933999999999</c:v>
                </c:pt>
                <c:pt idx="630">
                  <c:v>333.27933999999999</c:v>
                </c:pt>
                <c:pt idx="631">
                  <c:v>303.23244</c:v>
                </c:pt>
                <c:pt idx="632">
                  <c:v>331.26373999999998</c:v>
                </c:pt>
                <c:pt idx="633">
                  <c:v>331.26373999999998</c:v>
                </c:pt>
                <c:pt idx="634">
                  <c:v>331.26373999999998</c:v>
                </c:pt>
                <c:pt idx="635">
                  <c:v>329.24804</c:v>
                </c:pt>
                <c:pt idx="636">
                  <c:v>357.27933999999999</c:v>
                </c:pt>
                <c:pt idx="637">
                  <c:v>169.12284</c:v>
                </c:pt>
                <c:pt idx="638">
                  <c:v>197.15413999999998</c:v>
                </c:pt>
                <c:pt idx="639">
                  <c:v>225.18544</c:v>
                </c:pt>
                <c:pt idx="640">
                  <c:v>73.028940000000006</c:v>
                </c:pt>
                <c:pt idx="641">
                  <c:v>87.044640000000001</c:v>
                </c:pt>
                <c:pt idx="642">
                  <c:v>87.044640000000001</c:v>
                </c:pt>
                <c:pt idx="643">
                  <c:v>171.13853999999998</c:v>
                </c:pt>
                <c:pt idx="644">
                  <c:v>171.13853999999998</c:v>
                </c:pt>
                <c:pt idx="645">
                  <c:v>169.12284</c:v>
                </c:pt>
                <c:pt idx="646">
                  <c:v>169.12284</c:v>
                </c:pt>
                <c:pt idx="647">
                  <c:v>169.12284</c:v>
                </c:pt>
                <c:pt idx="648">
                  <c:v>169.12284</c:v>
                </c:pt>
                <c:pt idx="649">
                  <c:v>169.12284</c:v>
                </c:pt>
                <c:pt idx="650">
                  <c:v>169.12284</c:v>
                </c:pt>
                <c:pt idx="651">
                  <c:v>169.12284</c:v>
                </c:pt>
                <c:pt idx="652">
                  <c:v>169.12284</c:v>
                </c:pt>
                <c:pt idx="653">
                  <c:v>169.12284</c:v>
                </c:pt>
                <c:pt idx="654">
                  <c:v>169.12284</c:v>
                </c:pt>
                <c:pt idx="655">
                  <c:v>169.12284</c:v>
                </c:pt>
                <c:pt idx="656">
                  <c:v>169.12284</c:v>
                </c:pt>
                <c:pt idx="657">
                  <c:v>169.12284</c:v>
                </c:pt>
                <c:pt idx="658">
                  <c:v>169.12284</c:v>
                </c:pt>
                <c:pt idx="659">
                  <c:v>169.12284</c:v>
                </c:pt>
                <c:pt idx="660">
                  <c:v>167.10723999999999</c:v>
                </c:pt>
                <c:pt idx="661">
                  <c:v>167.10723999999999</c:v>
                </c:pt>
                <c:pt idx="662">
                  <c:v>185.15413999999998</c:v>
                </c:pt>
                <c:pt idx="663">
                  <c:v>185.15413999999998</c:v>
                </c:pt>
                <c:pt idx="664">
                  <c:v>185.15413999999998</c:v>
                </c:pt>
                <c:pt idx="665">
                  <c:v>185.15413999999998</c:v>
                </c:pt>
                <c:pt idx="666">
                  <c:v>185.15413999999998</c:v>
                </c:pt>
                <c:pt idx="667">
                  <c:v>183.13853999999998</c:v>
                </c:pt>
                <c:pt idx="668">
                  <c:v>199.16983999999999</c:v>
                </c:pt>
                <c:pt idx="669">
                  <c:v>199.16983999999999</c:v>
                </c:pt>
                <c:pt idx="670">
                  <c:v>199.16983999999999</c:v>
                </c:pt>
                <c:pt idx="671">
                  <c:v>199.16983999999999</c:v>
                </c:pt>
                <c:pt idx="672">
                  <c:v>199.16983999999999</c:v>
                </c:pt>
                <c:pt idx="673">
                  <c:v>199.16983999999999</c:v>
                </c:pt>
                <c:pt idx="674">
                  <c:v>199.16983999999999</c:v>
                </c:pt>
                <c:pt idx="675">
                  <c:v>197.15413999999998</c:v>
                </c:pt>
                <c:pt idx="676">
                  <c:v>197.15413999999998</c:v>
                </c:pt>
                <c:pt idx="677">
                  <c:v>197.15413999999998</c:v>
                </c:pt>
                <c:pt idx="678">
                  <c:v>197.15413999999998</c:v>
                </c:pt>
                <c:pt idx="679">
                  <c:v>197.15413999999998</c:v>
                </c:pt>
                <c:pt idx="680">
                  <c:v>197.15413999999998</c:v>
                </c:pt>
                <c:pt idx="681">
                  <c:v>197.15413999999998</c:v>
                </c:pt>
                <c:pt idx="682">
                  <c:v>197.15413999999998</c:v>
                </c:pt>
                <c:pt idx="683">
                  <c:v>197.15413999999998</c:v>
                </c:pt>
                <c:pt idx="684">
                  <c:v>197.15413999999998</c:v>
                </c:pt>
                <c:pt idx="685">
                  <c:v>193.12284</c:v>
                </c:pt>
                <c:pt idx="686">
                  <c:v>193.12284</c:v>
                </c:pt>
                <c:pt idx="687">
                  <c:v>193.12284</c:v>
                </c:pt>
                <c:pt idx="688">
                  <c:v>191.10723999999999</c:v>
                </c:pt>
                <c:pt idx="689">
                  <c:v>211.16983999999999</c:v>
                </c:pt>
                <c:pt idx="690">
                  <c:v>211.16983999999999</c:v>
                </c:pt>
                <c:pt idx="691">
                  <c:v>227.20113999999998</c:v>
                </c:pt>
                <c:pt idx="692">
                  <c:v>227.20113999999998</c:v>
                </c:pt>
                <c:pt idx="693">
                  <c:v>227.20113999999998</c:v>
                </c:pt>
                <c:pt idx="694">
                  <c:v>227.20113999999998</c:v>
                </c:pt>
                <c:pt idx="695">
                  <c:v>227.20113999999998</c:v>
                </c:pt>
                <c:pt idx="696">
                  <c:v>225.18544</c:v>
                </c:pt>
                <c:pt idx="697">
                  <c:v>225.18544</c:v>
                </c:pt>
                <c:pt idx="698">
                  <c:v>225.18544</c:v>
                </c:pt>
                <c:pt idx="699">
                  <c:v>225.18544</c:v>
                </c:pt>
                <c:pt idx="700">
                  <c:v>225.18544</c:v>
                </c:pt>
                <c:pt idx="701">
                  <c:v>225.18544</c:v>
                </c:pt>
                <c:pt idx="702">
                  <c:v>225.18544</c:v>
                </c:pt>
                <c:pt idx="703">
                  <c:v>219.13853999999998</c:v>
                </c:pt>
                <c:pt idx="704">
                  <c:v>241.21673999999999</c:v>
                </c:pt>
                <c:pt idx="705">
                  <c:v>255.23244</c:v>
                </c:pt>
                <c:pt idx="706">
                  <c:v>255.23244</c:v>
                </c:pt>
                <c:pt idx="707">
                  <c:v>255.23244</c:v>
                </c:pt>
                <c:pt idx="708">
                  <c:v>255.23244</c:v>
                </c:pt>
                <c:pt idx="709">
                  <c:v>255.23244</c:v>
                </c:pt>
                <c:pt idx="710">
                  <c:v>255.23244</c:v>
                </c:pt>
                <c:pt idx="711">
                  <c:v>255.23244</c:v>
                </c:pt>
                <c:pt idx="712">
                  <c:v>255.23244</c:v>
                </c:pt>
                <c:pt idx="713">
                  <c:v>253.21673999999999</c:v>
                </c:pt>
                <c:pt idx="714">
                  <c:v>253.21673999999999</c:v>
                </c:pt>
                <c:pt idx="715">
                  <c:v>253.21673999999999</c:v>
                </c:pt>
                <c:pt idx="716">
                  <c:v>253.21673999999999</c:v>
                </c:pt>
                <c:pt idx="717">
                  <c:v>253.21673999999999</c:v>
                </c:pt>
                <c:pt idx="718">
                  <c:v>253.21673999999999</c:v>
                </c:pt>
                <c:pt idx="719">
                  <c:v>253.21673999999999</c:v>
                </c:pt>
                <c:pt idx="720">
                  <c:v>253.21673999999999</c:v>
                </c:pt>
                <c:pt idx="721">
                  <c:v>249.18544</c:v>
                </c:pt>
                <c:pt idx="722">
                  <c:v>249.18544</c:v>
                </c:pt>
                <c:pt idx="723">
                  <c:v>249.18544</c:v>
                </c:pt>
                <c:pt idx="724">
                  <c:v>249.18544</c:v>
                </c:pt>
                <c:pt idx="725">
                  <c:v>269.24804</c:v>
                </c:pt>
                <c:pt idx="726">
                  <c:v>269.24804</c:v>
                </c:pt>
                <c:pt idx="727">
                  <c:v>269.24804</c:v>
                </c:pt>
                <c:pt idx="728">
                  <c:v>269.24804</c:v>
                </c:pt>
                <c:pt idx="729">
                  <c:v>269.24804</c:v>
                </c:pt>
                <c:pt idx="730">
                  <c:v>269.24804</c:v>
                </c:pt>
                <c:pt idx="731">
                  <c:v>269.24804</c:v>
                </c:pt>
                <c:pt idx="732">
                  <c:v>269.24804</c:v>
                </c:pt>
                <c:pt idx="733">
                  <c:v>283.26373999999998</c:v>
                </c:pt>
                <c:pt idx="734">
                  <c:v>283.26373999999998</c:v>
                </c:pt>
                <c:pt idx="735">
                  <c:v>283.26373999999998</c:v>
                </c:pt>
                <c:pt idx="736">
                  <c:v>283.26373999999998</c:v>
                </c:pt>
                <c:pt idx="737">
                  <c:v>283.26373999999998</c:v>
                </c:pt>
                <c:pt idx="738">
                  <c:v>283.26373999999998</c:v>
                </c:pt>
                <c:pt idx="739">
                  <c:v>283.26373999999998</c:v>
                </c:pt>
                <c:pt idx="740">
                  <c:v>281.24804</c:v>
                </c:pt>
                <c:pt idx="741">
                  <c:v>281.24804</c:v>
                </c:pt>
                <c:pt idx="742">
                  <c:v>281.24804</c:v>
                </c:pt>
                <c:pt idx="743">
                  <c:v>281.24804</c:v>
                </c:pt>
                <c:pt idx="744">
                  <c:v>281.24804</c:v>
                </c:pt>
                <c:pt idx="745">
                  <c:v>281.24804</c:v>
                </c:pt>
                <c:pt idx="746">
                  <c:v>281.24804</c:v>
                </c:pt>
                <c:pt idx="747">
                  <c:v>281.24804</c:v>
                </c:pt>
                <c:pt idx="748">
                  <c:v>281.24804</c:v>
                </c:pt>
                <c:pt idx="749">
                  <c:v>281.24804</c:v>
                </c:pt>
                <c:pt idx="750">
                  <c:v>281.24804</c:v>
                </c:pt>
                <c:pt idx="751">
                  <c:v>281.24804</c:v>
                </c:pt>
                <c:pt idx="752">
                  <c:v>281.24804</c:v>
                </c:pt>
                <c:pt idx="753">
                  <c:v>281.24804</c:v>
                </c:pt>
                <c:pt idx="754">
                  <c:v>281.24804</c:v>
                </c:pt>
                <c:pt idx="755">
                  <c:v>281.24804</c:v>
                </c:pt>
                <c:pt idx="756">
                  <c:v>281.24804</c:v>
                </c:pt>
                <c:pt idx="757">
                  <c:v>281.24804</c:v>
                </c:pt>
                <c:pt idx="758">
                  <c:v>281.24804</c:v>
                </c:pt>
                <c:pt idx="759">
                  <c:v>281.24804</c:v>
                </c:pt>
                <c:pt idx="760">
                  <c:v>281.24804</c:v>
                </c:pt>
                <c:pt idx="761">
                  <c:v>281.24804</c:v>
                </c:pt>
                <c:pt idx="762">
                  <c:v>281.24804</c:v>
                </c:pt>
                <c:pt idx="763">
                  <c:v>281.24804</c:v>
                </c:pt>
                <c:pt idx="764">
                  <c:v>281.24804</c:v>
                </c:pt>
                <c:pt idx="765">
                  <c:v>281.24804</c:v>
                </c:pt>
                <c:pt idx="766">
                  <c:v>281.24804</c:v>
                </c:pt>
                <c:pt idx="767">
                  <c:v>281.24804</c:v>
                </c:pt>
                <c:pt idx="768">
                  <c:v>281.24804</c:v>
                </c:pt>
                <c:pt idx="769">
                  <c:v>281.24804</c:v>
                </c:pt>
                <c:pt idx="770">
                  <c:v>281.24804</c:v>
                </c:pt>
                <c:pt idx="771">
                  <c:v>281.24804</c:v>
                </c:pt>
                <c:pt idx="772">
                  <c:v>281.24804</c:v>
                </c:pt>
                <c:pt idx="773">
                  <c:v>281.24804</c:v>
                </c:pt>
                <c:pt idx="774">
                  <c:v>281.24804</c:v>
                </c:pt>
                <c:pt idx="775">
                  <c:v>281.24804</c:v>
                </c:pt>
                <c:pt idx="776">
                  <c:v>281.24804</c:v>
                </c:pt>
                <c:pt idx="777">
                  <c:v>281.24804</c:v>
                </c:pt>
                <c:pt idx="778">
                  <c:v>281.24804</c:v>
                </c:pt>
                <c:pt idx="779">
                  <c:v>281.24804</c:v>
                </c:pt>
                <c:pt idx="780">
                  <c:v>281.24804</c:v>
                </c:pt>
                <c:pt idx="781">
                  <c:v>281.24804</c:v>
                </c:pt>
                <c:pt idx="782">
                  <c:v>279.23244</c:v>
                </c:pt>
                <c:pt idx="783">
                  <c:v>279.23244</c:v>
                </c:pt>
                <c:pt idx="784">
                  <c:v>279.23244</c:v>
                </c:pt>
                <c:pt idx="785">
                  <c:v>279.23244</c:v>
                </c:pt>
                <c:pt idx="786">
                  <c:v>279.23244</c:v>
                </c:pt>
                <c:pt idx="787">
                  <c:v>279.23244</c:v>
                </c:pt>
                <c:pt idx="788">
                  <c:v>279.23244</c:v>
                </c:pt>
                <c:pt idx="789">
                  <c:v>279.23244</c:v>
                </c:pt>
                <c:pt idx="790">
                  <c:v>279.23244</c:v>
                </c:pt>
                <c:pt idx="791">
                  <c:v>279.23244</c:v>
                </c:pt>
                <c:pt idx="792">
                  <c:v>279.23244</c:v>
                </c:pt>
                <c:pt idx="793">
                  <c:v>279.23244</c:v>
                </c:pt>
                <c:pt idx="794">
                  <c:v>279.23244</c:v>
                </c:pt>
                <c:pt idx="795">
                  <c:v>279.23244</c:v>
                </c:pt>
                <c:pt idx="796">
                  <c:v>277.21674000000002</c:v>
                </c:pt>
                <c:pt idx="797">
                  <c:v>277.21674000000002</c:v>
                </c:pt>
                <c:pt idx="798">
                  <c:v>277.21674000000002</c:v>
                </c:pt>
                <c:pt idx="799">
                  <c:v>277.21674000000002</c:v>
                </c:pt>
                <c:pt idx="800">
                  <c:v>277.21674000000002</c:v>
                </c:pt>
                <c:pt idx="801">
                  <c:v>275.20114000000001</c:v>
                </c:pt>
                <c:pt idx="802">
                  <c:v>275.20114000000001</c:v>
                </c:pt>
                <c:pt idx="803">
                  <c:v>297.27933999999999</c:v>
                </c:pt>
                <c:pt idx="804">
                  <c:v>297.27933999999999</c:v>
                </c:pt>
                <c:pt idx="805">
                  <c:v>297.27933999999999</c:v>
                </c:pt>
                <c:pt idx="806">
                  <c:v>297.27933999999999</c:v>
                </c:pt>
                <c:pt idx="807">
                  <c:v>295.26373999999998</c:v>
                </c:pt>
                <c:pt idx="808">
                  <c:v>311.29503999999997</c:v>
                </c:pt>
                <c:pt idx="809">
                  <c:v>311.29503999999997</c:v>
                </c:pt>
                <c:pt idx="810">
                  <c:v>311.29503999999997</c:v>
                </c:pt>
                <c:pt idx="811">
                  <c:v>311.29503999999997</c:v>
                </c:pt>
                <c:pt idx="812">
                  <c:v>311.29503999999997</c:v>
                </c:pt>
                <c:pt idx="813">
                  <c:v>311.29503999999997</c:v>
                </c:pt>
                <c:pt idx="814">
                  <c:v>311.29503999999997</c:v>
                </c:pt>
                <c:pt idx="815">
                  <c:v>309.27933999999999</c:v>
                </c:pt>
                <c:pt idx="816">
                  <c:v>309.27933999999999</c:v>
                </c:pt>
                <c:pt idx="817">
                  <c:v>309.27933999999999</c:v>
                </c:pt>
                <c:pt idx="818">
                  <c:v>309.27933999999999</c:v>
                </c:pt>
                <c:pt idx="819">
                  <c:v>309.27933999999999</c:v>
                </c:pt>
                <c:pt idx="820">
                  <c:v>307.26373999999998</c:v>
                </c:pt>
                <c:pt idx="821">
                  <c:v>307.26373999999998</c:v>
                </c:pt>
                <c:pt idx="822">
                  <c:v>307.26373999999998</c:v>
                </c:pt>
                <c:pt idx="823">
                  <c:v>307.26373999999998</c:v>
                </c:pt>
                <c:pt idx="824">
                  <c:v>307.26373999999998</c:v>
                </c:pt>
                <c:pt idx="825">
                  <c:v>307.26373999999998</c:v>
                </c:pt>
                <c:pt idx="826">
                  <c:v>307.26373999999998</c:v>
                </c:pt>
                <c:pt idx="827">
                  <c:v>307.26373999999998</c:v>
                </c:pt>
                <c:pt idx="828">
                  <c:v>307.26373999999998</c:v>
                </c:pt>
                <c:pt idx="829">
                  <c:v>307.26373999999998</c:v>
                </c:pt>
                <c:pt idx="830">
                  <c:v>305.24804</c:v>
                </c:pt>
                <c:pt idx="831">
                  <c:v>305.24804</c:v>
                </c:pt>
                <c:pt idx="832">
                  <c:v>305.24804</c:v>
                </c:pt>
                <c:pt idx="833">
                  <c:v>305.24804</c:v>
                </c:pt>
                <c:pt idx="834">
                  <c:v>305.24804</c:v>
                </c:pt>
                <c:pt idx="835">
                  <c:v>305.24804</c:v>
                </c:pt>
                <c:pt idx="836">
                  <c:v>305.24804</c:v>
                </c:pt>
                <c:pt idx="837">
                  <c:v>303.23244</c:v>
                </c:pt>
                <c:pt idx="838">
                  <c:v>303.23244</c:v>
                </c:pt>
                <c:pt idx="839">
                  <c:v>325.31063999999998</c:v>
                </c:pt>
                <c:pt idx="840">
                  <c:v>323.29503999999997</c:v>
                </c:pt>
                <c:pt idx="841">
                  <c:v>339.32633999999996</c:v>
                </c:pt>
                <c:pt idx="842">
                  <c:v>339.32633999999996</c:v>
                </c:pt>
                <c:pt idx="843">
                  <c:v>339.32633999999996</c:v>
                </c:pt>
                <c:pt idx="844">
                  <c:v>339.32633999999996</c:v>
                </c:pt>
                <c:pt idx="845">
                  <c:v>339.32633999999996</c:v>
                </c:pt>
                <c:pt idx="846">
                  <c:v>337.31063999999998</c:v>
                </c:pt>
                <c:pt idx="847">
                  <c:v>337.31063999999998</c:v>
                </c:pt>
                <c:pt idx="848">
                  <c:v>335.29503999999997</c:v>
                </c:pt>
                <c:pt idx="849">
                  <c:v>335.29503999999997</c:v>
                </c:pt>
                <c:pt idx="850">
                  <c:v>335.29503999999997</c:v>
                </c:pt>
                <c:pt idx="851">
                  <c:v>335.29503999999997</c:v>
                </c:pt>
                <c:pt idx="852">
                  <c:v>335.29503999999997</c:v>
                </c:pt>
                <c:pt idx="853">
                  <c:v>353.34193999999997</c:v>
                </c:pt>
                <c:pt idx="854">
                  <c:v>353.34193999999997</c:v>
                </c:pt>
                <c:pt idx="855">
                  <c:v>353.34193999999997</c:v>
                </c:pt>
                <c:pt idx="856">
                  <c:v>353.34193999999997</c:v>
                </c:pt>
                <c:pt idx="857">
                  <c:v>353.34193999999997</c:v>
                </c:pt>
                <c:pt idx="858">
                  <c:v>365.34193999999997</c:v>
                </c:pt>
                <c:pt idx="859">
                  <c:v>381.37324000000001</c:v>
                </c:pt>
                <c:pt idx="860">
                  <c:v>381.37324000000001</c:v>
                </c:pt>
                <c:pt idx="861">
                  <c:v>381.37324000000001</c:v>
                </c:pt>
                <c:pt idx="862">
                  <c:v>381.37324000000001</c:v>
                </c:pt>
                <c:pt idx="863">
                  <c:v>395.38893999999999</c:v>
                </c:pt>
                <c:pt idx="864">
                  <c:v>395.38893999999999</c:v>
                </c:pt>
                <c:pt idx="865">
                  <c:v>393.37324000000001</c:v>
                </c:pt>
                <c:pt idx="866">
                  <c:v>393.37324000000001</c:v>
                </c:pt>
                <c:pt idx="867">
                  <c:v>391.35764</c:v>
                </c:pt>
                <c:pt idx="868">
                  <c:v>391.35764</c:v>
                </c:pt>
                <c:pt idx="869">
                  <c:v>391.35764</c:v>
                </c:pt>
                <c:pt idx="870">
                  <c:v>391.35764</c:v>
                </c:pt>
                <c:pt idx="871">
                  <c:v>409.40454</c:v>
                </c:pt>
                <c:pt idx="872">
                  <c:v>423.42023999999998</c:v>
                </c:pt>
                <c:pt idx="873">
                  <c:v>423.42023999999998</c:v>
                </c:pt>
                <c:pt idx="874">
                  <c:v>423.42023999999998</c:v>
                </c:pt>
                <c:pt idx="875">
                  <c:v>169.12284</c:v>
                </c:pt>
                <c:pt idx="876">
                  <c:v>141.09153999999998</c:v>
                </c:pt>
                <c:pt idx="877">
                  <c:v>141.09153999999998</c:v>
                </c:pt>
                <c:pt idx="878">
                  <c:v>157.12284</c:v>
                </c:pt>
                <c:pt idx="879">
                  <c:v>157.12284</c:v>
                </c:pt>
                <c:pt idx="880">
                  <c:v>157.12284</c:v>
                </c:pt>
                <c:pt idx="881">
                  <c:v>157.12284</c:v>
                </c:pt>
                <c:pt idx="882">
                  <c:v>155.10723999999999</c:v>
                </c:pt>
                <c:pt idx="883">
                  <c:v>155.10723999999999</c:v>
                </c:pt>
                <c:pt idx="884">
                  <c:v>155.10723999999999</c:v>
                </c:pt>
                <c:pt idx="885">
                  <c:v>155.10723999999999</c:v>
                </c:pt>
                <c:pt idx="886">
                  <c:v>113.06024000000001</c:v>
                </c:pt>
                <c:pt idx="887">
                  <c:v>129.09153999999998</c:v>
                </c:pt>
                <c:pt idx="888">
                  <c:v>281.24804</c:v>
                </c:pt>
                <c:pt idx="889">
                  <c:v>281.24804</c:v>
                </c:pt>
                <c:pt idx="890">
                  <c:v>281.24804</c:v>
                </c:pt>
                <c:pt idx="891">
                  <c:v>165.09153999999998</c:v>
                </c:pt>
                <c:pt idx="892">
                  <c:v>169.12284</c:v>
                </c:pt>
                <c:pt idx="893">
                  <c:v>169.12284</c:v>
                </c:pt>
                <c:pt idx="894">
                  <c:v>169.12284</c:v>
                </c:pt>
                <c:pt idx="895">
                  <c:v>169.12284</c:v>
                </c:pt>
                <c:pt idx="896">
                  <c:v>169.12284</c:v>
                </c:pt>
                <c:pt idx="897">
                  <c:v>169.12284</c:v>
                </c:pt>
                <c:pt idx="898">
                  <c:v>169.12284</c:v>
                </c:pt>
                <c:pt idx="899">
                  <c:v>193.12284</c:v>
                </c:pt>
                <c:pt idx="900">
                  <c:v>189.09153999999998</c:v>
                </c:pt>
                <c:pt idx="901">
                  <c:v>197.15413999999998</c:v>
                </c:pt>
                <c:pt idx="902">
                  <c:v>197.15413999999998</c:v>
                </c:pt>
                <c:pt idx="903">
                  <c:v>197.15413999999998</c:v>
                </c:pt>
                <c:pt idx="904">
                  <c:v>197.15413999999998</c:v>
                </c:pt>
                <c:pt idx="905">
                  <c:v>197.15413999999998</c:v>
                </c:pt>
                <c:pt idx="906">
                  <c:v>197.15413999999998</c:v>
                </c:pt>
                <c:pt idx="907">
                  <c:v>197.15413999999998</c:v>
                </c:pt>
                <c:pt idx="908">
                  <c:v>197.15413999999998</c:v>
                </c:pt>
                <c:pt idx="909">
                  <c:v>197.15413999999998</c:v>
                </c:pt>
                <c:pt idx="910">
                  <c:v>263.20114000000001</c:v>
                </c:pt>
                <c:pt idx="911">
                  <c:v>263.20114000000001</c:v>
                </c:pt>
                <c:pt idx="912">
                  <c:v>263.20114000000001</c:v>
                </c:pt>
                <c:pt idx="913">
                  <c:v>263.20114000000001</c:v>
                </c:pt>
                <c:pt idx="914">
                  <c:v>259.16983999999997</c:v>
                </c:pt>
                <c:pt idx="915">
                  <c:v>269.24804</c:v>
                </c:pt>
                <c:pt idx="916">
                  <c:v>269.24804</c:v>
                </c:pt>
                <c:pt idx="917">
                  <c:v>265.21674000000002</c:v>
                </c:pt>
                <c:pt idx="918">
                  <c:v>267.23244</c:v>
                </c:pt>
                <c:pt idx="919">
                  <c:v>267.23244</c:v>
                </c:pt>
                <c:pt idx="920">
                  <c:v>267.23244</c:v>
                </c:pt>
                <c:pt idx="921">
                  <c:v>267.23244</c:v>
                </c:pt>
                <c:pt idx="922">
                  <c:v>267.23244</c:v>
                </c:pt>
                <c:pt idx="923">
                  <c:v>127.07594</c:v>
                </c:pt>
                <c:pt idx="924">
                  <c:v>127.07594</c:v>
                </c:pt>
                <c:pt idx="925">
                  <c:v>127.07594</c:v>
                </c:pt>
                <c:pt idx="926">
                  <c:v>249.18544</c:v>
                </c:pt>
                <c:pt idx="927">
                  <c:v>249.18544</c:v>
                </c:pt>
                <c:pt idx="928">
                  <c:v>249.18544</c:v>
                </c:pt>
                <c:pt idx="929">
                  <c:v>253.21673999999999</c:v>
                </c:pt>
                <c:pt idx="930">
                  <c:v>253.21673999999999</c:v>
                </c:pt>
                <c:pt idx="931">
                  <c:v>253.21673999999999</c:v>
                </c:pt>
                <c:pt idx="932">
                  <c:v>253.21673999999999</c:v>
                </c:pt>
                <c:pt idx="933">
                  <c:v>113.06024000000001</c:v>
                </c:pt>
                <c:pt idx="934">
                  <c:v>113.06024000000001</c:v>
                </c:pt>
                <c:pt idx="935">
                  <c:v>113.06024000000001</c:v>
                </c:pt>
                <c:pt idx="936">
                  <c:v>291.23244</c:v>
                </c:pt>
                <c:pt idx="937">
                  <c:v>287.20114000000001</c:v>
                </c:pt>
                <c:pt idx="938">
                  <c:v>295.26373999999998</c:v>
                </c:pt>
                <c:pt idx="939">
                  <c:v>155.10723999999999</c:v>
                </c:pt>
                <c:pt idx="940">
                  <c:v>155.10723999999999</c:v>
                </c:pt>
                <c:pt idx="941">
                  <c:v>155.10723999999999</c:v>
                </c:pt>
                <c:pt idx="942">
                  <c:v>155.10723999999999</c:v>
                </c:pt>
                <c:pt idx="943">
                  <c:v>155.10723999999999</c:v>
                </c:pt>
                <c:pt idx="944">
                  <c:v>155.10723999999999</c:v>
                </c:pt>
                <c:pt idx="945">
                  <c:v>273.18543999999997</c:v>
                </c:pt>
                <c:pt idx="946">
                  <c:v>277.21674000000002</c:v>
                </c:pt>
                <c:pt idx="947">
                  <c:v>277.21674000000002</c:v>
                </c:pt>
                <c:pt idx="948">
                  <c:v>277.21674000000002</c:v>
                </c:pt>
                <c:pt idx="949">
                  <c:v>277.21674000000002</c:v>
                </c:pt>
                <c:pt idx="950">
                  <c:v>277.21674000000002</c:v>
                </c:pt>
                <c:pt idx="951">
                  <c:v>277.21674000000002</c:v>
                </c:pt>
                <c:pt idx="952">
                  <c:v>277.21674000000002</c:v>
                </c:pt>
                <c:pt idx="953">
                  <c:v>277.21674000000002</c:v>
                </c:pt>
                <c:pt idx="954">
                  <c:v>277.21674000000002</c:v>
                </c:pt>
                <c:pt idx="955">
                  <c:v>277.21674000000002</c:v>
                </c:pt>
                <c:pt idx="956">
                  <c:v>277.21674000000002</c:v>
                </c:pt>
                <c:pt idx="957">
                  <c:v>277.21674000000002</c:v>
                </c:pt>
                <c:pt idx="958">
                  <c:v>277.21674000000002</c:v>
                </c:pt>
                <c:pt idx="959">
                  <c:v>277.21674000000002</c:v>
                </c:pt>
                <c:pt idx="960">
                  <c:v>277.21674000000002</c:v>
                </c:pt>
                <c:pt idx="961">
                  <c:v>277.21674000000002</c:v>
                </c:pt>
                <c:pt idx="962">
                  <c:v>277.21674000000002</c:v>
                </c:pt>
                <c:pt idx="963">
                  <c:v>277.21674000000002</c:v>
                </c:pt>
                <c:pt idx="964">
                  <c:v>277.21674000000002</c:v>
                </c:pt>
                <c:pt idx="965">
                  <c:v>277.21674000000002</c:v>
                </c:pt>
                <c:pt idx="966">
                  <c:v>277.21674000000002</c:v>
                </c:pt>
                <c:pt idx="967">
                  <c:v>277.21674000000002</c:v>
                </c:pt>
                <c:pt idx="968">
                  <c:v>277.21674000000002</c:v>
                </c:pt>
                <c:pt idx="969">
                  <c:v>277.21674000000002</c:v>
                </c:pt>
                <c:pt idx="970">
                  <c:v>277.21674000000002</c:v>
                </c:pt>
                <c:pt idx="971">
                  <c:v>277.21674000000002</c:v>
                </c:pt>
                <c:pt idx="972">
                  <c:v>277.21674000000002</c:v>
                </c:pt>
                <c:pt idx="973">
                  <c:v>277.21674000000002</c:v>
                </c:pt>
                <c:pt idx="974">
                  <c:v>277.21674000000002</c:v>
                </c:pt>
                <c:pt idx="975">
                  <c:v>277.21674000000002</c:v>
                </c:pt>
                <c:pt idx="976">
                  <c:v>277.21674000000002</c:v>
                </c:pt>
                <c:pt idx="977">
                  <c:v>277.21674000000002</c:v>
                </c:pt>
                <c:pt idx="978">
                  <c:v>277.21674000000002</c:v>
                </c:pt>
                <c:pt idx="979">
                  <c:v>277.21674000000002</c:v>
                </c:pt>
                <c:pt idx="980">
                  <c:v>277.21674000000002</c:v>
                </c:pt>
                <c:pt idx="981">
                  <c:v>277.21674000000002</c:v>
                </c:pt>
                <c:pt idx="982">
                  <c:v>277.21674000000002</c:v>
                </c:pt>
                <c:pt idx="983">
                  <c:v>277.21674000000002</c:v>
                </c:pt>
                <c:pt idx="984">
                  <c:v>277.21674000000002</c:v>
                </c:pt>
                <c:pt idx="985">
                  <c:v>277.21674000000002</c:v>
                </c:pt>
                <c:pt idx="986">
                  <c:v>277.21674000000002</c:v>
                </c:pt>
                <c:pt idx="987">
                  <c:v>277.21674000000002</c:v>
                </c:pt>
                <c:pt idx="988">
                  <c:v>273.18543999999997</c:v>
                </c:pt>
                <c:pt idx="989">
                  <c:v>273.18543999999997</c:v>
                </c:pt>
                <c:pt idx="990">
                  <c:v>273.18543999999997</c:v>
                </c:pt>
                <c:pt idx="991">
                  <c:v>275.20114000000001</c:v>
                </c:pt>
                <c:pt idx="992">
                  <c:v>275.20114000000001</c:v>
                </c:pt>
                <c:pt idx="993">
                  <c:v>275.20114000000001</c:v>
                </c:pt>
                <c:pt idx="994">
                  <c:v>231.13853999999998</c:v>
                </c:pt>
                <c:pt idx="995">
                  <c:v>279.23244</c:v>
                </c:pt>
                <c:pt idx="996">
                  <c:v>279.23244</c:v>
                </c:pt>
                <c:pt idx="997">
                  <c:v>279.23244</c:v>
                </c:pt>
                <c:pt idx="998">
                  <c:v>281.24804</c:v>
                </c:pt>
                <c:pt idx="999">
                  <c:v>281.24804</c:v>
                </c:pt>
                <c:pt idx="1000">
                  <c:v>281.24804</c:v>
                </c:pt>
                <c:pt idx="1001">
                  <c:v>281.24804</c:v>
                </c:pt>
                <c:pt idx="1002">
                  <c:v>281.24804</c:v>
                </c:pt>
                <c:pt idx="1003">
                  <c:v>281.24804</c:v>
                </c:pt>
                <c:pt idx="1004">
                  <c:v>281.24804</c:v>
                </c:pt>
                <c:pt idx="1005">
                  <c:v>281.24804</c:v>
                </c:pt>
                <c:pt idx="1006">
                  <c:v>281.24804</c:v>
                </c:pt>
                <c:pt idx="1007">
                  <c:v>281.24804</c:v>
                </c:pt>
                <c:pt idx="1008">
                  <c:v>281.24804</c:v>
                </c:pt>
                <c:pt idx="1009">
                  <c:v>281.24804</c:v>
                </c:pt>
                <c:pt idx="1010">
                  <c:v>281.24804</c:v>
                </c:pt>
                <c:pt idx="1011">
                  <c:v>143.10723999999999</c:v>
                </c:pt>
                <c:pt idx="1012">
                  <c:v>141.09153999999998</c:v>
                </c:pt>
                <c:pt idx="1013">
                  <c:v>141.09153999999998</c:v>
                </c:pt>
                <c:pt idx="1014">
                  <c:v>183.10213999999999</c:v>
                </c:pt>
                <c:pt idx="1015">
                  <c:v>241.21673999999999</c:v>
                </c:pt>
                <c:pt idx="1016">
                  <c:v>239.20113999999998</c:v>
                </c:pt>
                <c:pt idx="1017">
                  <c:v>239.20113999999998</c:v>
                </c:pt>
                <c:pt idx="1018">
                  <c:v>217.12284</c:v>
                </c:pt>
                <c:pt idx="1019">
                  <c:v>225.18544</c:v>
                </c:pt>
                <c:pt idx="1020">
                  <c:v>225.18544</c:v>
                </c:pt>
                <c:pt idx="1021">
                  <c:v>225.18544</c:v>
                </c:pt>
                <c:pt idx="1022">
                  <c:v>225.18544</c:v>
                </c:pt>
                <c:pt idx="1023">
                  <c:v>225.18544</c:v>
                </c:pt>
                <c:pt idx="1024">
                  <c:v>225.18544</c:v>
                </c:pt>
                <c:pt idx="1025">
                  <c:v>225.18544</c:v>
                </c:pt>
                <c:pt idx="1026">
                  <c:v>225.18544</c:v>
                </c:pt>
                <c:pt idx="1027">
                  <c:v>225.18544</c:v>
                </c:pt>
                <c:pt idx="1028">
                  <c:v>225.18544</c:v>
                </c:pt>
                <c:pt idx="1029">
                  <c:v>225.18544</c:v>
                </c:pt>
                <c:pt idx="1030">
                  <c:v>213.18544</c:v>
                </c:pt>
                <c:pt idx="1031">
                  <c:v>211.16983999999999</c:v>
                </c:pt>
                <c:pt idx="1032">
                  <c:v>211.16983999999999</c:v>
                </c:pt>
                <c:pt idx="1033">
                  <c:v>211.16983999999999</c:v>
                </c:pt>
                <c:pt idx="1034">
                  <c:v>211.16983999999999</c:v>
                </c:pt>
                <c:pt idx="1035">
                  <c:v>211.16983999999999</c:v>
                </c:pt>
                <c:pt idx="1036">
                  <c:v>211.16983999999999</c:v>
                </c:pt>
                <c:pt idx="1037">
                  <c:v>211.16983999999999</c:v>
                </c:pt>
                <c:pt idx="1038">
                  <c:v>211.16983999999999</c:v>
                </c:pt>
                <c:pt idx="1039">
                  <c:v>211.16983999999999</c:v>
                </c:pt>
                <c:pt idx="1040">
                  <c:v>211.16983999999999</c:v>
                </c:pt>
                <c:pt idx="1041">
                  <c:v>185.15413999999998</c:v>
                </c:pt>
                <c:pt idx="1042">
                  <c:v>185.15413999999998</c:v>
                </c:pt>
                <c:pt idx="1043">
                  <c:v>185.15413999999998</c:v>
                </c:pt>
                <c:pt idx="1044">
                  <c:v>183.13853999999998</c:v>
                </c:pt>
                <c:pt idx="1045">
                  <c:v>183.13853999999998</c:v>
                </c:pt>
                <c:pt idx="1046">
                  <c:v>183.13853999999998</c:v>
                </c:pt>
                <c:pt idx="1047">
                  <c:v>183.13853999999998</c:v>
                </c:pt>
                <c:pt idx="1048">
                  <c:v>183.13853999999998</c:v>
                </c:pt>
                <c:pt idx="1049">
                  <c:v>183.13853999999998</c:v>
                </c:pt>
                <c:pt idx="1050">
                  <c:v>183.13853999999998</c:v>
                </c:pt>
                <c:pt idx="1051">
                  <c:v>183.13853999999998</c:v>
                </c:pt>
                <c:pt idx="1052">
                  <c:v>183.13853999999998</c:v>
                </c:pt>
                <c:pt idx="1053">
                  <c:v>351.09593999999998</c:v>
                </c:pt>
                <c:pt idx="1054">
                  <c:v>351.09593999999998</c:v>
                </c:pt>
                <c:pt idx="1055">
                  <c:v>317.15413999999998</c:v>
                </c:pt>
                <c:pt idx="1056">
                  <c:v>321.18543999999997</c:v>
                </c:pt>
                <c:pt idx="1057">
                  <c:v>321.18543999999997</c:v>
                </c:pt>
                <c:pt idx="1058">
                  <c:v>325.21674000000002</c:v>
                </c:pt>
                <c:pt idx="1059">
                  <c:v>325.21674000000002</c:v>
                </c:pt>
                <c:pt idx="1060">
                  <c:v>325.21674000000002</c:v>
                </c:pt>
                <c:pt idx="1061">
                  <c:v>329.24804</c:v>
                </c:pt>
                <c:pt idx="1062">
                  <c:v>329.24804</c:v>
                </c:pt>
                <c:pt idx="1063">
                  <c:v>329.24804</c:v>
                </c:pt>
                <c:pt idx="1064">
                  <c:v>337.31063999999998</c:v>
                </c:pt>
                <c:pt idx="1065">
                  <c:v>305.24804</c:v>
                </c:pt>
                <c:pt idx="1066">
                  <c:v>305.24804</c:v>
                </c:pt>
                <c:pt idx="1067">
                  <c:v>305.24804</c:v>
                </c:pt>
                <c:pt idx="1068">
                  <c:v>297.18543999999997</c:v>
                </c:pt>
                <c:pt idx="1069">
                  <c:v>297.18543999999997</c:v>
                </c:pt>
                <c:pt idx="1070">
                  <c:v>301.21674000000002</c:v>
                </c:pt>
                <c:pt idx="1071">
                  <c:v>303.23244</c:v>
                </c:pt>
                <c:pt idx="1072">
                  <c:v>303.23244</c:v>
                </c:pt>
                <c:pt idx="1073">
                  <c:v>303.23244</c:v>
                </c:pt>
                <c:pt idx="1074">
                  <c:v>301.21674000000002</c:v>
                </c:pt>
                <c:pt idx="1075">
                  <c:v>301.21674000000002</c:v>
                </c:pt>
                <c:pt idx="1076">
                  <c:v>301.21674000000002</c:v>
                </c:pt>
                <c:pt idx="1077">
                  <c:v>301.21674000000002</c:v>
                </c:pt>
                <c:pt idx="1078">
                  <c:v>311.29503999999997</c:v>
                </c:pt>
                <c:pt idx="1079">
                  <c:v>403.35764</c:v>
                </c:pt>
                <c:pt idx="1080">
                  <c:v>251.20113999999998</c:v>
                </c:pt>
                <c:pt idx="1081">
                  <c:v>245.15413999999998</c:v>
                </c:pt>
                <c:pt idx="1082">
                  <c:v>243.13853999999998</c:v>
                </c:pt>
                <c:pt idx="1083">
                  <c:v>243.13853999999998</c:v>
                </c:pt>
                <c:pt idx="1084">
                  <c:v>245.15413999999998</c:v>
                </c:pt>
                <c:pt idx="1085">
                  <c:v>177.05513999999999</c:v>
                </c:pt>
                <c:pt idx="1086">
                  <c:v>177.05513999999999</c:v>
                </c:pt>
                <c:pt idx="1087">
                  <c:v>177.05513999999999</c:v>
                </c:pt>
                <c:pt idx="1088">
                  <c:v>179.07083999999998</c:v>
                </c:pt>
                <c:pt idx="1089">
                  <c:v>179.07083999999998</c:v>
                </c:pt>
                <c:pt idx="1090">
                  <c:v>179.07083999999998</c:v>
                </c:pt>
                <c:pt idx="1091">
                  <c:v>179.07083999999998</c:v>
                </c:pt>
                <c:pt idx="1092">
                  <c:v>177.05513999999999</c:v>
                </c:pt>
                <c:pt idx="1093">
                  <c:v>319.22733999999997</c:v>
                </c:pt>
                <c:pt idx="1094">
                  <c:v>321.24293999999998</c:v>
                </c:pt>
                <c:pt idx="1095">
                  <c:v>165.05513999999999</c:v>
                </c:pt>
                <c:pt idx="1096">
                  <c:v>165.05513999999999</c:v>
                </c:pt>
                <c:pt idx="1097">
                  <c:v>281.11773999999997</c:v>
                </c:pt>
                <c:pt idx="1098">
                  <c:v>281.11773999999997</c:v>
                </c:pt>
                <c:pt idx="1099">
                  <c:v>281.11773999999997</c:v>
                </c:pt>
                <c:pt idx="1100">
                  <c:v>423.42023999999998</c:v>
                </c:pt>
                <c:pt idx="1101">
                  <c:v>277.21674000000002</c:v>
                </c:pt>
                <c:pt idx="1102">
                  <c:v>277.21674000000002</c:v>
                </c:pt>
                <c:pt idx="1103">
                  <c:v>269.15413999999998</c:v>
                </c:pt>
                <c:pt idx="1104">
                  <c:v>275.20114000000001</c:v>
                </c:pt>
                <c:pt idx="1105">
                  <c:v>275.20114000000001</c:v>
                </c:pt>
                <c:pt idx="1106">
                  <c:v>275.20114000000001</c:v>
                </c:pt>
                <c:pt idx="1107">
                  <c:v>275.20114000000001</c:v>
                </c:pt>
                <c:pt idx="1108">
                  <c:v>279.23244</c:v>
                </c:pt>
                <c:pt idx="1109">
                  <c:v>279.23244</c:v>
                </c:pt>
                <c:pt idx="1110">
                  <c:v>135.04463999999999</c:v>
                </c:pt>
                <c:pt idx="1111">
                  <c:v>135.04463999999999</c:v>
                </c:pt>
                <c:pt idx="1112">
                  <c:v>375.32633999999996</c:v>
                </c:pt>
                <c:pt idx="1113">
                  <c:v>345.18543999999997</c:v>
                </c:pt>
                <c:pt idx="1114">
                  <c:v>349.21674000000002</c:v>
                </c:pt>
                <c:pt idx="1115">
                  <c:v>351.21713999999997</c:v>
                </c:pt>
                <c:pt idx="1116">
                  <c:v>353.23284000000001</c:v>
                </c:pt>
                <c:pt idx="1117">
                  <c:v>407.38893999999999</c:v>
                </c:pt>
                <c:pt idx="1118">
                  <c:v>161.06023999999999</c:v>
                </c:pt>
                <c:pt idx="1119">
                  <c:v>175.07593999999997</c:v>
                </c:pt>
                <c:pt idx="1120">
                  <c:v>173.06023999999999</c:v>
                </c:pt>
                <c:pt idx="1121">
                  <c:v>173.06023999999999</c:v>
                </c:pt>
                <c:pt idx="1122">
                  <c:v>265.21674000000002</c:v>
                </c:pt>
                <c:pt idx="1123">
                  <c:v>303.23244</c:v>
                </c:pt>
                <c:pt idx="1124">
                  <c:v>303.23244</c:v>
                </c:pt>
                <c:pt idx="1125">
                  <c:v>308.26333999999997</c:v>
                </c:pt>
                <c:pt idx="1126">
                  <c:v>334.27893999999998</c:v>
                </c:pt>
                <c:pt idx="1127">
                  <c:v>288.29464000000002</c:v>
                </c:pt>
                <c:pt idx="1128">
                  <c:v>277.21674000000002</c:v>
                </c:pt>
                <c:pt idx="1129">
                  <c:v>307.26373999999998</c:v>
                </c:pt>
                <c:pt idx="1130">
                  <c:v>307.26373999999998</c:v>
                </c:pt>
                <c:pt idx="1131">
                  <c:v>199.16983999999999</c:v>
                </c:pt>
                <c:pt idx="1132">
                  <c:v>197.15413999999998</c:v>
                </c:pt>
                <c:pt idx="1133">
                  <c:v>227.20113999999998</c:v>
                </c:pt>
                <c:pt idx="1134">
                  <c:v>227.20113999999998</c:v>
                </c:pt>
                <c:pt idx="1135">
                  <c:v>199.16983999999999</c:v>
                </c:pt>
                <c:pt idx="1136">
                  <c:v>279.23244</c:v>
                </c:pt>
                <c:pt idx="1137">
                  <c:v>281.24804</c:v>
                </c:pt>
                <c:pt idx="1138">
                  <c:v>279.23244</c:v>
                </c:pt>
                <c:pt idx="1139">
                  <c:v>279.23244</c:v>
                </c:pt>
                <c:pt idx="1140">
                  <c:v>279.23244</c:v>
                </c:pt>
                <c:pt idx="1141">
                  <c:v>115.07594</c:v>
                </c:pt>
                <c:pt idx="1142">
                  <c:v>171.13853999999998</c:v>
                </c:pt>
                <c:pt idx="1143">
                  <c:v>125.06024000000001</c:v>
                </c:pt>
                <c:pt idx="1144">
                  <c:v>125.06024000000001</c:v>
                </c:pt>
                <c:pt idx="1145">
                  <c:v>163.07593999999997</c:v>
                </c:pt>
                <c:pt idx="1146">
                  <c:v>169.12284</c:v>
                </c:pt>
                <c:pt idx="1147">
                  <c:v>185.15413999999998</c:v>
                </c:pt>
                <c:pt idx="1148">
                  <c:v>185.15413999999998</c:v>
                </c:pt>
                <c:pt idx="1149">
                  <c:v>213.14903999999999</c:v>
                </c:pt>
                <c:pt idx="1150">
                  <c:v>199.16983999999999</c:v>
                </c:pt>
                <c:pt idx="1151">
                  <c:v>225.18544</c:v>
                </c:pt>
                <c:pt idx="1152">
                  <c:v>239.20113999999998</c:v>
                </c:pt>
                <c:pt idx="1153">
                  <c:v>115.07594</c:v>
                </c:pt>
                <c:pt idx="1154">
                  <c:v>127.07594</c:v>
                </c:pt>
                <c:pt idx="1155">
                  <c:v>129.09153999999998</c:v>
                </c:pt>
                <c:pt idx="1156">
                  <c:v>129.09153999999998</c:v>
                </c:pt>
                <c:pt idx="1157">
                  <c:v>141.09153999999998</c:v>
                </c:pt>
                <c:pt idx="1158">
                  <c:v>143.10723999999999</c:v>
                </c:pt>
                <c:pt idx="1159">
                  <c:v>143.10723999999999</c:v>
                </c:pt>
                <c:pt idx="1160">
                  <c:v>143.10723999999999</c:v>
                </c:pt>
                <c:pt idx="1161">
                  <c:v>143.10723999999999</c:v>
                </c:pt>
                <c:pt idx="1162">
                  <c:v>143.10723999999999</c:v>
                </c:pt>
                <c:pt idx="1163">
                  <c:v>157.12284</c:v>
                </c:pt>
                <c:pt idx="1164">
                  <c:v>157.12284</c:v>
                </c:pt>
                <c:pt idx="1165">
                  <c:v>357.27933999999999</c:v>
                </c:pt>
                <c:pt idx="1166">
                  <c:v>361.31063999999998</c:v>
                </c:pt>
                <c:pt idx="1167">
                  <c:v>253.21673999999999</c:v>
                </c:pt>
                <c:pt idx="1168">
                  <c:v>253.21673999999999</c:v>
                </c:pt>
                <c:pt idx="1169">
                  <c:v>255.23244</c:v>
                </c:pt>
                <c:pt idx="1170">
                  <c:v>285.27274</c:v>
                </c:pt>
                <c:pt idx="1171">
                  <c:v>285.27603999999997</c:v>
                </c:pt>
                <c:pt idx="1172">
                  <c:v>409.31063999999998</c:v>
                </c:pt>
                <c:pt idx="1173">
                  <c:v>281.24804</c:v>
                </c:pt>
                <c:pt idx="1174">
                  <c:v>277.21674000000002</c:v>
                </c:pt>
                <c:pt idx="1175">
                  <c:v>253.21673999999999</c:v>
                </c:pt>
                <c:pt idx="1176">
                  <c:v>279.23244</c:v>
                </c:pt>
                <c:pt idx="1177">
                  <c:v>305.24804</c:v>
                </c:pt>
                <c:pt idx="1178">
                  <c:v>305.24804</c:v>
                </c:pt>
                <c:pt idx="1179">
                  <c:v>305.24804</c:v>
                </c:pt>
                <c:pt idx="1180">
                  <c:v>361.31063999999998</c:v>
                </c:pt>
                <c:pt idx="1181">
                  <c:v>359.29503999999997</c:v>
                </c:pt>
                <c:pt idx="1182">
                  <c:v>359.29503999999997</c:v>
                </c:pt>
                <c:pt idx="1183">
                  <c:v>357.27933999999999</c:v>
                </c:pt>
                <c:pt idx="1184">
                  <c:v>317.24804</c:v>
                </c:pt>
                <c:pt idx="1185">
                  <c:v>389.34193999999997</c:v>
                </c:pt>
                <c:pt idx="1186">
                  <c:v>417.37324000000001</c:v>
                </c:pt>
                <c:pt idx="1187">
                  <c:v>445.40454</c:v>
                </c:pt>
                <c:pt idx="1188">
                  <c:v>473.43583999999998</c:v>
                </c:pt>
                <c:pt idx="1189">
                  <c:v>501.46713999999997</c:v>
                </c:pt>
                <c:pt idx="1190">
                  <c:v>529.49843999999996</c:v>
                </c:pt>
                <c:pt idx="1191">
                  <c:v>557.52973999999995</c:v>
                </c:pt>
                <c:pt idx="1192">
                  <c:v>387.32633999999996</c:v>
                </c:pt>
                <c:pt idx="1193">
                  <c:v>415.35764</c:v>
                </c:pt>
                <c:pt idx="1194">
                  <c:v>443.38893999999999</c:v>
                </c:pt>
                <c:pt idx="1195">
                  <c:v>471.42023999999998</c:v>
                </c:pt>
                <c:pt idx="1196">
                  <c:v>499.45153999999997</c:v>
                </c:pt>
                <c:pt idx="1197">
                  <c:v>527.48284000000001</c:v>
                </c:pt>
                <c:pt idx="1198">
                  <c:v>555.51414</c:v>
                </c:pt>
                <c:pt idx="1199">
                  <c:v>385.31063999999998</c:v>
                </c:pt>
                <c:pt idx="1200">
                  <c:v>413.34193999999997</c:v>
                </c:pt>
                <c:pt idx="1201">
                  <c:v>441.37324000000001</c:v>
                </c:pt>
                <c:pt idx="1202">
                  <c:v>469.40454</c:v>
                </c:pt>
                <c:pt idx="1203">
                  <c:v>497.43583999999998</c:v>
                </c:pt>
                <c:pt idx="1204">
                  <c:v>525.46713999999997</c:v>
                </c:pt>
                <c:pt idx="1205">
                  <c:v>553.49843999999996</c:v>
                </c:pt>
                <c:pt idx="1206">
                  <c:v>387.32633999999996</c:v>
                </c:pt>
                <c:pt idx="1207">
                  <c:v>415.35764</c:v>
                </c:pt>
                <c:pt idx="1208">
                  <c:v>443.38893999999999</c:v>
                </c:pt>
                <c:pt idx="1209">
                  <c:v>471.42023999999998</c:v>
                </c:pt>
                <c:pt idx="1210">
                  <c:v>499.45153999999997</c:v>
                </c:pt>
                <c:pt idx="1211">
                  <c:v>527.48284000000001</c:v>
                </c:pt>
                <c:pt idx="1212">
                  <c:v>555.51414</c:v>
                </c:pt>
                <c:pt idx="1213">
                  <c:v>355.26373999999998</c:v>
                </c:pt>
                <c:pt idx="1214">
                  <c:v>343.26373999999998</c:v>
                </c:pt>
                <c:pt idx="1215">
                  <c:v>255.23244</c:v>
                </c:pt>
                <c:pt idx="1216">
                  <c:v>241.21673999999999</c:v>
                </c:pt>
                <c:pt idx="1217">
                  <c:v>269.24804</c:v>
                </c:pt>
                <c:pt idx="1218">
                  <c:v>297.27933999999999</c:v>
                </c:pt>
                <c:pt idx="1219">
                  <c:v>311.29503999999997</c:v>
                </c:pt>
                <c:pt idx="1220">
                  <c:v>309.27933999999999</c:v>
                </c:pt>
                <c:pt idx="1221">
                  <c:v>309.27933999999999</c:v>
                </c:pt>
                <c:pt idx="1222">
                  <c:v>337.31063999999998</c:v>
                </c:pt>
                <c:pt idx="1223">
                  <c:v>323.29503999999997</c:v>
                </c:pt>
                <c:pt idx="1224">
                  <c:v>307.26373999999998</c:v>
                </c:pt>
                <c:pt idx="1225">
                  <c:v>321.27933999999999</c:v>
                </c:pt>
                <c:pt idx="1226">
                  <c:v>309.27933999999999</c:v>
                </c:pt>
                <c:pt idx="1227">
                  <c:v>241.21673999999999</c:v>
                </c:pt>
                <c:pt idx="1228">
                  <c:v>309.27933999999999</c:v>
                </c:pt>
                <c:pt idx="1229">
                  <c:v>323.29503999999997</c:v>
                </c:pt>
                <c:pt idx="1230">
                  <c:v>251.20113999999998</c:v>
                </c:pt>
                <c:pt idx="1231">
                  <c:v>249.18544</c:v>
                </c:pt>
                <c:pt idx="1232">
                  <c:v>305.24804</c:v>
                </c:pt>
                <c:pt idx="1233">
                  <c:v>447.42023999999998</c:v>
                </c:pt>
                <c:pt idx="1234">
                  <c:v>395.38893999999999</c:v>
                </c:pt>
                <c:pt idx="1235">
                  <c:v>395.38893999999999</c:v>
                </c:pt>
                <c:pt idx="1236">
                  <c:v>451.45153999999997</c:v>
                </c:pt>
                <c:pt idx="1237">
                  <c:v>393.37324000000001</c:v>
                </c:pt>
                <c:pt idx="1238">
                  <c:v>421.40454</c:v>
                </c:pt>
                <c:pt idx="1239">
                  <c:v>419.38893999999999</c:v>
                </c:pt>
                <c:pt idx="1240">
                  <c:v>449.43583999999998</c:v>
                </c:pt>
                <c:pt idx="1241">
                  <c:v>283.26373999999998</c:v>
                </c:pt>
                <c:pt idx="1242">
                  <c:v>283.26373999999998</c:v>
                </c:pt>
                <c:pt idx="1243">
                  <c:v>283.26373999999998</c:v>
                </c:pt>
                <c:pt idx="1244">
                  <c:v>279.23244</c:v>
                </c:pt>
                <c:pt idx="1245">
                  <c:v>391.35764</c:v>
                </c:pt>
                <c:pt idx="1246">
                  <c:v>297.27933999999999</c:v>
                </c:pt>
                <c:pt idx="1247">
                  <c:v>297.27933999999999</c:v>
                </c:pt>
                <c:pt idx="1248">
                  <c:v>297.27933999999999</c:v>
                </c:pt>
                <c:pt idx="1249">
                  <c:v>435.42023999999998</c:v>
                </c:pt>
                <c:pt idx="1250">
                  <c:v>485.29944</c:v>
                </c:pt>
                <c:pt idx="1251">
                  <c:v>499.31504000000001</c:v>
                </c:pt>
                <c:pt idx="1252">
                  <c:v>513.33073999999999</c:v>
                </c:pt>
                <c:pt idx="1253">
                  <c:v>213.18544</c:v>
                </c:pt>
                <c:pt idx="1254">
                  <c:v>255.23244</c:v>
                </c:pt>
                <c:pt idx="1255">
                  <c:v>255.23244</c:v>
                </c:pt>
                <c:pt idx="1256">
                  <c:v>283.26373999999998</c:v>
                </c:pt>
                <c:pt idx="1257">
                  <c:v>225.18544</c:v>
                </c:pt>
                <c:pt idx="1258">
                  <c:v>309.27933999999999</c:v>
                </c:pt>
                <c:pt idx="1259">
                  <c:v>295.26373999999998</c:v>
                </c:pt>
                <c:pt idx="1260">
                  <c:v>309.27933999999999</c:v>
                </c:pt>
                <c:pt idx="1261">
                  <c:v>365.34193999999997</c:v>
                </c:pt>
                <c:pt idx="1262">
                  <c:v>363.32633999999996</c:v>
                </c:pt>
                <c:pt idx="1263">
                  <c:v>405.37324000000001</c:v>
                </c:pt>
                <c:pt idx="1264">
                  <c:v>433.40454</c:v>
                </c:pt>
                <c:pt idx="1265">
                  <c:v>305.24804</c:v>
                </c:pt>
                <c:pt idx="1266">
                  <c:v>305.24804</c:v>
                </c:pt>
                <c:pt idx="1267">
                  <c:v>269.24804</c:v>
                </c:pt>
                <c:pt idx="1268">
                  <c:v>297.27933999999999</c:v>
                </c:pt>
                <c:pt idx="1269">
                  <c:v>325.31063999999998</c:v>
                </c:pt>
                <c:pt idx="1270">
                  <c:v>339.32633999999996</c:v>
                </c:pt>
                <c:pt idx="1271">
                  <c:v>339.32633999999996</c:v>
                </c:pt>
                <c:pt idx="1272">
                  <c:v>297.27933999999999</c:v>
                </c:pt>
                <c:pt idx="1273">
                  <c:v>227.20113999999998</c:v>
                </c:pt>
                <c:pt idx="1274">
                  <c:v>281.24804</c:v>
                </c:pt>
                <c:pt idx="1275">
                  <c:v>411.32633999999996</c:v>
                </c:pt>
                <c:pt idx="1276">
                  <c:v>449.43583999999998</c:v>
                </c:pt>
                <c:pt idx="1277">
                  <c:v>275.20114000000001</c:v>
                </c:pt>
                <c:pt idx="1278">
                  <c:v>367.35764</c:v>
                </c:pt>
                <c:pt idx="1279">
                  <c:v>171.13853999999998</c:v>
                </c:pt>
                <c:pt idx="1280">
                  <c:v>395.38893999999999</c:v>
                </c:pt>
                <c:pt idx="1281">
                  <c:v>279.23244</c:v>
                </c:pt>
                <c:pt idx="1282">
                  <c:v>357.27933999999999</c:v>
                </c:pt>
                <c:pt idx="1283">
                  <c:v>87.044640000000001</c:v>
                </c:pt>
                <c:pt idx="1284">
                  <c:v>143.03443999999999</c:v>
                </c:pt>
                <c:pt idx="1285">
                  <c:v>143.03443999999999</c:v>
                </c:pt>
                <c:pt idx="1286">
                  <c:v>885.90023999999994</c:v>
                </c:pt>
                <c:pt idx="1287">
                  <c:v>129.05513999999999</c:v>
                </c:pt>
                <c:pt idx="1288">
                  <c:v>113.06024000000001</c:v>
                </c:pt>
                <c:pt idx="1289">
                  <c:v>143.10723999999999</c:v>
                </c:pt>
                <c:pt idx="1290">
                  <c:v>143.10723999999999</c:v>
                </c:pt>
                <c:pt idx="1291">
                  <c:v>185.11774</c:v>
                </c:pt>
                <c:pt idx="1292">
                  <c:v>143.10723999999999</c:v>
                </c:pt>
                <c:pt idx="1293">
                  <c:v>133.02893999999998</c:v>
                </c:pt>
                <c:pt idx="1294">
                  <c:v>167.10723999999999</c:v>
                </c:pt>
                <c:pt idx="1295">
                  <c:v>210.95653999999999</c:v>
                </c:pt>
                <c:pt idx="1296">
                  <c:v>129.09153999999998</c:v>
                </c:pt>
                <c:pt idx="1297">
                  <c:v>187.02423999999999</c:v>
                </c:pt>
                <c:pt idx="1298">
                  <c:v>176.99543999999997</c:v>
                </c:pt>
                <c:pt idx="1299">
                  <c:v>143.10723999999999</c:v>
                </c:pt>
                <c:pt idx="1300">
                  <c:v>399.38383999999996</c:v>
                </c:pt>
                <c:pt idx="1301">
                  <c:v>143.03443999999999</c:v>
                </c:pt>
                <c:pt idx="1302">
                  <c:v>115.07594</c:v>
                </c:pt>
                <c:pt idx="1303">
                  <c:v>115.07594</c:v>
                </c:pt>
                <c:pt idx="1304">
                  <c:v>176.99543999999997</c:v>
                </c:pt>
                <c:pt idx="1305">
                  <c:v>103.03954</c:v>
                </c:pt>
                <c:pt idx="1306">
                  <c:v>189.11273999999997</c:v>
                </c:pt>
                <c:pt idx="1307">
                  <c:v>143.10723999999999</c:v>
                </c:pt>
                <c:pt idx="1308">
                  <c:v>173.15413999999998</c:v>
                </c:pt>
                <c:pt idx="1309">
                  <c:v>185.08143999999999</c:v>
                </c:pt>
                <c:pt idx="1310">
                  <c:v>115.07594</c:v>
                </c:pt>
                <c:pt idx="1311">
                  <c:v>160.09733999999997</c:v>
                </c:pt>
                <c:pt idx="1312">
                  <c:v>171.13853999999998</c:v>
                </c:pt>
                <c:pt idx="1313">
                  <c:v>201.03994</c:v>
                </c:pt>
                <c:pt idx="1314">
                  <c:v>171.13853999999998</c:v>
                </c:pt>
                <c:pt idx="1315">
                  <c:v>189.03994</c:v>
                </c:pt>
                <c:pt idx="1316">
                  <c:v>129.05513999999999</c:v>
                </c:pt>
                <c:pt idx="1317">
                  <c:v>101.06024000000001</c:v>
                </c:pt>
                <c:pt idx="1318">
                  <c:v>101.06024000000001</c:v>
                </c:pt>
                <c:pt idx="1319">
                  <c:v>159.06573999999998</c:v>
                </c:pt>
                <c:pt idx="1320">
                  <c:v>113.06024000000001</c:v>
                </c:pt>
                <c:pt idx="1321">
                  <c:v>451.45153999999997</c:v>
                </c:pt>
                <c:pt idx="1322">
                  <c:v>1176.6504399999999</c:v>
                </c:pt>
                <c:pt idx="1323">
                  <c:v>1096.69364</c:v>
                </c:pt>
                <c:pt idx="1324">
                  <c:v>99.044640000000001</c:v>
                </c:pt>
                <c:pt idx="1325">
                  <c:v>395.38893999999999</c:v>
                </c:pt>
                <c:pt idx="1326">
                  <c:v>367.35764</c:v>
                </c:pt>
                <c:pt idx="1327">
                  <c:v>267.19603999999998</c:v>
                </c:pt>
                <c:pt idx="1328">
                  <c:v>293.21163999999999</c:v>
                </c:pt>
                <c:pt idx="1329">
                  <c:v>295.22733999999997</c:v>
                </c:pt>
                <c:pt idx="1330">
                  <c:v>367.35764</c:v>
                </c:pt>
                <c:pt idx="1331">
                  <c:v>291.19603999999998</c:v>
                </c:pt>
                <c:pt idx="1332">
                  <c:v>191.10723999999999</c:v>
                </c:pt>
                <c:pt idx="1333">
                  <c:v>279.23244</c:v>
                </c:pt>
                <c:pt idx="1334">
                  <c:v>279.23244</c:v>
                </c:pt>
                <c:pt idx="1335">
                  <c:v>217.12284</c:v>
                </c:pt>
                <c:pt idx="1336">
                  <c:v>291.19603999999998</c:v>
                </c:pt>
                <c:pt idx="1337">
                  <c:v>303.23244</c:v>
                </c:pt>
                <c:pt idx="1338">
                  <c:v>289.18034</c:v>
                </c:pt>
                <c:pt idx="1339">
                  <c:v>309.27933999999999</c:v>
                </c:pt>
                <c:pt idx="1340">
                  <c:v>191.07083999999998</c:v>
                </c:pt>
                <c:pt idx="1341">
                  <c:v>267.23244</c:v>
                </c:pt>
                <c:pt idx="1342">
                  <c:v>309.27933999999999</c:v>
                </c:pt>
                <c:pt idx="1343">
                  <c:v>279.23244</c:v>
                </c:pt>
                <c:pt idx="1344">
                  <c:v>163.07593999999997</c:v>
                </c:pt>
                <c:pt idx="1345">
                  <c:v>247.09703999999999</c:v>
                </c:pt>
                <c:pt idx="1346">
                  <c:v>159.04463999999999</c:v>
                </c:pt>
                <c:pt idx="1347">
                  <c:v>309.27933999999999</c:v>
                </c:pt>
                <c:pt idx="1348">
                  <c:v>173.06023999999999</c:v>
                </c:pt>
                <c:pt idx="1349">
                  <c:v>199.07593999999997</c:v>
                </c:pt>
                <c:pt idx="1350">
                  <c:v>161.06023999999999</c:v>
                </c:pt>
                <c:pt idx="1351">
                  <c:v>279.23244</c:v>
                </c:pt>
                <c:pt idx="1352">
                  <c:v>273.18543999999997</c:v>
                </c:pt>
                <c:pt idx="1353">
                  <c:v>363.32633999999996</c:v>
                </c:pt>
                <c:pt idx="1354">
                  <c:v>253.21673999999999</c:v>
                </c:pt>
                <c:pt idx="1355">
                  <c:v>277.21674000000002</c:v>
                </c:pt>
                <c:pt idx="1356">
                  <c:v>267.23244</c:v>
                </c:pt>
                <c:pt idx="1357">
                  <c:v>167.10723999999999</c:v>
                </c:pt>
                <c:pt idx="1358">
                  <c:v>167.10723999999999</c:v>
                </c:pt>
                <c:pt idx="1359">
                  <c:v>279.23244</c:v>
                </c:pt>
                <c:pt idx="1360">
                  <c:v>307.22733999999997</c:v>
                </c:pt>
                <c:pt idx="1361">
                  <c:v>167.10723999999999</c:v>
                </c:pt>
                <c:pt idx="1362">
                  <c:v>167.10723999999999</c:v>
                </c:pt>
                <c:pt idx="1363">
                  <c:v>281.24804</c:v>
                </c:pt>
                <c:pt idx="1364">
                  <c:v>307.26373999999998</c:v>
                </c:pt>
                <c:pt idx="1365">
                  <c:v>273.18543999999997</c:v>
                </c:pt>
                <c:pt idx="1366">
                  <c:v>277.21674000000002</c:v>
                </c:pt>
                <c:pt idx="1367">
                  <c:v>309.27933999999999</c:v>
                </c:pt>
                <c:pt idx="1368">
                  <c:v>289.18034</c:v>
                </c:pt>
                <c:pt idx="1369">
                  <c:v>215.10723999999999</c:v>
                </c:pt>
                <c:pt idx="1370">
                  <c:v>281.21163999999999</c:v>
                </c:pt>
                <c:pt idx="1371">
                  <c:v>277.21674000000002</c:v>
                </c:pt>
                <c:pt idx="1372">
                  <c:v>289.18034</c:v>
                </c:pt>
                <c:pt idx="1373">
                  <c:v>305.24804</c:v>
                </c:pt>
                <c:pt idx="1374">
                  <c:v>307.26373999999998</c:v>
                </c:pt>
                <c:pt idx="1375">
                  <c:v>365.34193999999997</c:v>
                </c:pt>
                <c:pt idx="1376">
                  <c:v>269.24804</c:v>
                </c:pt>
                <c:pt idx="1377">
                  <c:v>249.18544</c:v>
                </c:pt>
                <c:pt idx="1378">
                  <c:v>353.34193999999997</c:v>
                </c:pt>
                <c:pt idx="1379">
                  <c:v>267.23244</c:v>
                </c:pt>
                <c:pt idx="1380">
                  <c:v>157.08643999999998</c:v>
                </c:pt>
                <c:pt idx="1381">
                  <c:v>395.38893999999999</c:v>
                </c:pt>
                <c:pt idx="1382">
                  <c:v>307.26373999999998</c:v>
                </c:pt>
                <c:pt idx="1383">
                  <c:v>297.27933999999999</c:v>
                </c:pt>
                <c:pt idx="1384">
                  <c:v>395.38893999999999</c:v>
                </c:pt>
                <c:pt idx="1385">
                  <c:v>255.23244</c:v>
                </c:pt>
                <c:pt idx="1386">
                  <c:v>255.23244</c:v>
                </c:pt>
                <c:pt idx="1387">
                  <c:v>281.24804</c:v>
                </c:pt>
                <c:pt idx="1388">
                  <c:v>367.35764</c:v>
                </c:pt>
                <c:pt idx="1389">
                  <c:v>307.26373999999998</c:v>
                </c:pt>
                <c:pt idx="1390">
                  <c:v>213.09153999999998</c:v>
                </c:pt>
                <c:pt idx="1391">
                  <c:v>213.09153999999998</c:v>
                </c:pt>
                <c:pt idx="1392">
                  <c:v>277.21674000000002</c:v>
                </c:pt>
                <c:pt idx="1393">
                  <c:v>309.27933999999999</c:v>
                </c:pt>
                <c:pt idx="1394">
                  <c:v>283.26373999999998</c:v>
                </c:pt>
                <c:pt idx="1395">
                  <c:v>309.27933999999999</c:v>
                </c:pt>
                <c:pt idx="1396">
                  <c:v>251.20113999999998</c:v>
                </c:pt>
                <c:pt idx="1397">
                  <c:v>311.29503999999997</c:v>
                </c:pt>
                <c:pt idx="1398">
                  <c:v>221.15413999999998</c:v>
                </c:pt>
                <c:pt idx="1399">
                  <c:v>309.27933999999999</c:v>
                </c:pt>
                <c:pt idx="1400">
                  <c:v>281.24804</c:v>
                </c:pt>
                <c:pt idx="1401">
                  <c:v>233.15413999999998</c:v>
                </c:pt>
                <c:pt idx="1402">
                  <c:v>311.29503999999997</c:v>
                </c:pt>
                <c:pt idx="1403">
                  <c:v>251.20113999999998</c:v>
                </c:pt>
                <c:pt idx="1404">
                  <c:v>275.20114000000001</c:v>
                </c:pt>
                <c:pt idx="1405">
                  <c:v>161.06023999999999</c:v>
                </c:pt>
                <c:pt idx="1406">
                  <c:v>281.24804</c:v>
                </c:pt>
                <c:pt idx="1407">
                  <c:v>311.29503999999997</c:v>
                </c:pt>
                <c:pt idx="1408">
                  <c:v>251.20113999999998</c:v>
                </c:pt>
                <c:pt idx="1409">
                  <c:v>281.24804</c:v>
                </c:pt>
                <c:pt idx="1410">
                  <c:v>273.18543999999997</c:v>
                </c:pt>
                <c:pt idx="1411">
                  <c:v>231.13853999999998</c:v>
                </c:pt>
                <c:pt idx="1412">
                  <c:v>247.16983999999999</c:v>
                </c:pt>
                <c:pt idx="1413">
                  <c:v>275.20114000000001</c:v>
                </c:pt>
                <c:pt idx="1414">
                  <c:v>437.43583999999998</c:v>
                </c:pt>
                <c:pt idx="1415">
                  <c:v>507.51414</c:v>
                </c:pt>
                <c:pt idx="1416">
                  <c:v>409.40454</c:v>
                </c:pt>
                <c:pt idx="1417">
                  <c:v>465.46713999999997</c:v>
                </c:pt>
                <c:pt idx="1418">
                  <c:v>205.08643999999998</c:v>
                </c:pt>
                <c:pt idx="1419">
                  <c:v>265.21674000000002</c:v>
                </c:pt>
                <c:pt idx="1420">
                  <c:v>303.23244</c:v>
                </c:pt>
                <c:pt idx="1421">
                  <c:v>303.23244</c:v>
                </c:pt>
                <c:pt idx="1422">
                  <c:v>311.29503999999997</c:v>
                </c:pt>
                <c:pt idx="1423">
                  <c:v>367.35764</c:v>
                </c:pt>
                <c:pt idx="1424">
                  <c:v>381.37324000000001</c:v>
                </c:pt>
                <c:pt idx="1425">
                  <c:v>395.38893999999999</c:v>
                </c:pt>
                <c:pt idx="1426">
                  <c:v>423.42023999999998</c:v>
                </c:pt>
                <c:pt idx="1427">
                  <c:v>393.37324000000001</c:v>
                </c:pt>
                <c:pt idx="1428">
                  <c:v>421.40454</c:v>
                </c:pt>
                <c:pt idx="1429">
                  <c:v>391.35764</c:v>
                </c:pt>
                <c:pt idx="1430">
                  <c:v>447.42023999999998</c:v>
                </c:pt>
                <c:pt idx="1431">
                  <c:v>497.39943999999997</c:v>
                </c:pt>
                <c:pt idx="1432">
                  <c:v>343.26373999999998</c:v>
                </c:pt>
                <c:pt idx="1433">
                  <c:v>199.07593999999997</c:v>
                </c:pt>
                <c:pt idx="1434">
                  <c:v>179.07083999999998</c:v>
                </c:pt>
                <c:pt idx="1435">
                  <c:v>327.23244</c:v>
                </c:pt>
                <c:pt idx="1436">
                  <c:v>299.25864000000001</c:v>
                </c:pt>
                <c:pt idx="1437">
                  <c:v>299.25864000000001</c:v>
                </c:pt>
                <c:pt idx="1438">
                  <c:v>249.18544</c:v>
                </c:pt>
                <c:pt idx="1439">
                  <c:v>279.23244</c:v>
                </c:pt>
                <c:pt idx="1440">
                  <c:v>273.18543999999997</c:v>
                </c:pt>
                <c:pt idx="1441">
                  <c:v>271.16983999999997</c:v>
                </c:pt>
                <c:pt idx="1442">
                  <c:v>191.03443999999999</c:v>
                </c:pt>
                <c:pt idx="1443">
                  <c:v>213.09153999999998</c:v>
                </c:pt>
                <c:pt idx="1444">
                  <c:v>233.11774</c:v>
                </c:pt>
                <c:pt idx="1445">
                  <c:v>289.18034</c:v>
                </c:pt>
                <c:pt idx="1446">
                  <c:v>287.16473999999999</c:v>
                </c:pt>
                <c:pt idx="1447">
                  <c:v>273.18543999999997</c:v>
                </c:pt>
                <c:pt idx="1448">
                  <c:v>309.27933999999999</c:v>
                </c:pt>
                <c:pt idx="1449">
                  <c:v>279.23244</c:v>
                </c:pt>
                <c:pt idx="1450">
                  <c:v>269.15413999999998</c:v>
                </c:pt>
                <c:pt idx="1451">
                  <c:v>271.16983999999997</c:v>
                </c:pt>
                <c:pt idx="1452">
                  <c:v>279.23244</c:v>
                </c:pt>
                <c:pt idx="1453">
                  <c:v>265.21674000000002</c:v>
                </c:pt>
                <c:pt idx="1454">
                  <c:v>249.18544</c:v>
                </c:pt>
                <c:pt idx="1455">
                  <c:v>251.20113999999998</c:v>
                </c:pt>
                <c:pt idx="1456">
                  <c:v>317.24804</c:v>
                </c:pt>
                <c:pt idx="1457">
                  <c:v>317.24804</c:v>
                </c:pt>
                <c:pt idx="1458">
                  <c:v>317.24804</c:v>
                </c:pt>
                <c:pt idx="1459">
                  <c:v>263.20114000000001</c:v>
                </c:pt>
                <c:pt idx="1460">
                  <c:v>161.06023999999999</c:v>
                </c:pt>
                <c:pt idx="1461">
                  <c:v>251.20113999999998</c:v>
                </c:pt>
                <c:pt idx="1462">
                  <c:v>327.23244</c:v>
                </c:pt>
                <c:pt idx="1463">
                  <c:v>247.16983999999999</c:v>
                </c:pt>
                <c:pt idx="1464">
                  <c:v>213.18544</c:v>
                </c:pt>
                <c:pt idx="1465">
                  <c:v>227.20113999999998</c:v>
                </c:pt>
                <c:pt idx="1466">
                  <c:v>241.21673999999999</c:v>
                </c:pt>
                <c:pt idx="1467">
                  <c:v>213.18544</c:v>
                </c:pt>
                <c:pt idx="1468">
                  <c:v>295.22733999999997</c:v>
                </c:pt>
                <c:pt idx="1469">
                  <c:v>295.22733999999997</c:v>
                </c:pt>
                <c:pt idx="1470">
                  <c:v>325.31063999999998</c:v>
                </c:pt>
                <c:pt idx="1471">
                  <c:v>325.31063999999998</c:v>
                </c:pt>
                <c:pt idx="1472">
                  <c:v>281.24804</c:v>
                </c:pt>
                <c:pt idx="1473">
                  <c:v>309.27933999999999</c:v>
                </c:pt>
                <c:pt idx="1474">
                  <c:v>309.27933999999999</c:v>
                </c:pt>
                <c:pt idx="1475">
                  <c:v>323.29503999999997</c:v>
                </c:pt>
                <c:pt idx="1476">
                  <c:v>337.31063999999998</c:v>
                </c:pt>
                <c:pt idx="1477">
                  <c:v>333.27933999999999</c:v>
                </c:pt>
                <c:pt idx="1478">
                  <c:v>425.41473999999999</c:v>
                </c:pt>
                <c:pt idx="1479">
                  <c:v>309.27933999999999</c:v>
                </c:pt>
                <c:pt idx="1480">
                  <c:v>329.24804</c:v>
                </c:pt>
                <c:pt idx="1481">
                  <c:v>353.30554000000001</c:v>
                </c:pt>
                <c:pt idx="1482">
                  <c:v>379.32123999999999</c:v>
                </c:pt>
                <c:pt idx="1483">
                  <c:v>309.27933999999999</c:v>
                </c:pt>
                <c:pt idx="1484">
                  <c:v>273.18543999999997</c:v>
                </c:pt>
                <c:pt idx="1485">
                  <c:v>259.16983999999997</c:v>
                </c:pt>
                <c:pt idx="1486">
                  <c:v>247.13343999999998</c:v>
                </c:pt>
                <c:pt idx="1487">
                  <c:v>227.20113999999998</c:v>
                </c:pt>
                <c:pt idx="1488">
                  <c:v>241.21673999999999</c:v>
                </c:pt>
                <c:pt idx="1489">
                  <c:v>269.24804</c:v>
                </c:pt>
                <c:pt idx="1490">
                  <c:v>239.16473999999999</c:v>
                </c:pt>
                <c:pt idx="1491">
                  <c:v>239.16473999999999</c:v>
                </c:pt>
                <c:pt idx="1492">
                  <c:v>255.23244</c:v>
                </c:pt>
                <c:pt idx="1493">
                  <c:v>367.35764</c:v>
                </c:pt>
                <c:pt idx="1494">
                  <c:v>367.35764</c:v>
                </c:pt>
                <c:pt idx="1495">
                  <c:v>367.35764</c:v>
                </c:pt>
                <c:pt idx="1496">
                  <c:v>367.35764</c:v>
                </c:pt>
                <c:pt idx="1497">
                  <c:v>213.18544</c:v>
                </c:pt>
                <c:pt idx="1498">
                  <c:v>227.20113999999998</c:v>
                </c:pt>
                <c:pt idx="1499">
                  <c:v>241.21673999999999</c:v>
                </c:pt>
                <c:pt idx="1500">
                  <c:v>255.23244</c:v>
                </c:pt>
                <c:pt idx="1501">
                  <c:v>697.51963999999998</c:v>
                </c:pt>
                <c:pt idx="1502">
                  <c:v>699.53523999999993</c:v>
                </c:pt>
                <c:pt idx="1503">
                  <c:v>811.49964</c:v>
                </c:pt>
                <c:pt idx="1504">
                  <c:v>811.49964</c:v>
                </c:pt>
                <c:pt idx="1505">
                  <c:v>275.20114000000001</c:v>
                </c:pt>
                <c:pt idx="1506">
                  <c:v>289.21674000000002</c:v>
                </c:pt>
                <c:pt idx="1507">
                  <c:v>281.11773999999997</c:v>
                </c:pt>
                <c:pt idx="1508">
                  <c:v>281.11773999999997</c:v>
                </c:pt>
                <c:pt idx="1509">
                  <c:v>281.11773999999997</c:v>
                </c:pt>
                <c:pt idx="1510">
                  <c:v>253.21673999999999</c:v>
                </c:pt>
                <c:pt idx="1511">
                  <c:v>307.26373999999998</c:v>
                </c:pt>
                <c:pt idx="1512">
                  <c:v>335.29503999999997</c:v>
                </c:pt>
                <c:pt idx="1513">
                  <c:v>333.27933999999999</c:v>
                </c:pt>
                <c:pt idx="1514">
                  <c:v>813.51534000000004</c:v>
                </c:pt>
                <c:pt idx="1515">
                  <c:v>797.52044000000001</c:v>
                </c:pt>
                <c:pt idx="1516">
                  <c:v>813.51534000000004</c:v>
                </c:pt>
                <c:pt idx="1517">
                  <c:v>797.52044000000001</c:v>
                </c:pt>
                <c:pt idx="1518">
                  <c:v>827.49454000000003</c:v>
                </c:pt>
                <c:pt idx="1519">
                  <c:v>813.51534000000004</c:v>
                </c:pt>
                <c:pt idx="1520">
                  <c:v>797.52044000000001</c:v>
                </c:pt>
                <c:pt idx="1521">
                  <c:v>813.51534000000004</c:v>
                </c:pt>
                <c:pt idx="1522">
                  <c:v>797.52044000000001</c:v>
                </c:pt>
                <c:pt idx="1523">
                  <c:v>829.51023999999995</c:v>
                </c:pt>
                <c:pt idx="1524">
                  <c:v>829.51023999999995</c:v>
                </c:pt>
                <c:pt idx="1525">
                  <c:v>813.51534000000004</c:v>
                </c:pt>
                <c:pt idx="1526">
                  <c:v>813.51534000000004</c:v>
                </c:pt>
                <c:pt idx="1527">
                  <c:v>813.51534000000004</c:v>
                </c:pt>
                <c:pt idx="1528">
                  <c:v>797.52044000000001</c:v>
                </c:pt>
                <c:pt idx="1529">
                  <c:v>829.51023999999995</c:v>
                </c:pt>
                <c:pt idx="1530">
                  <c:v>813.51534000000004</c:v>
                </c:pt>
                <c:pt idx="1531">
                  <c:v>797.55673999999999</c:v>
                </c:pt>
                <c:pt idx="1532">
                  <c:v>465.33684</c:v>
                </c:pt>
                <c:pt idx="1533">
                  <c:v>465.33684</c:v>
                </c:pt>
                <c:pt idx="1534">
                  <c:v>303.23244</c:v>
                </c:pt>
                <c:pt idx="1535">
                  <c:v>259.16983999999997</c:v>
                </c:pt>
                <c:pt idx="1536">
                  <c:v>217.12284</c:v>
                </c:pt>
                <c:pt idx="1537">
                  <c:v>267.23244</c:v>
                </c:pt>
                <c:pt idx="1538">
                  <c:v>183.13853999999998</c:v>
                </c:pt>
                <c:pt idx="1539">
                  <c:v>267.23244</c:v>
                </c:pt>
                <c:pt idx="1540">
                  <c:v>295.26373999999998</c:v>
                </c:pt>
                <c:pt idx="1541">
                  <c:v>225.06823999999997</c:v>
                </c:pt>
                <c:pt idx="1542">
                  <c:v>581.52973999999995</c:v>
                </c:pt>
                <c:pt idx="1543">
                  <c:v>609.56103999999993</c:v>
                </c:pt>
                <c:pt idx="1544">
                  <c:v>447.42023999999998</c:v>
                </c:pt>
                <c:pt idx="1545">
                  <c:v>263.20114000000001</c:v>
                </c:pt>
                <c:pt idx="1546">
                  <c:v>287.20114000000001</c:v>
                </c:pt>
                <c:pt idx="1547">
                  <c:v>279.23244</c:v>
                </c:pt>
                <c:pt idx="1548">
                  <c:v>355.21204</c:v>
                </c:pt>
                <c:pt idx="1549">
                  <c:v>341.26923999999997</c:v>
                </c:pt>
                <c:pt idx="1550">
                  <c:v>383.31613999999996</c:v>
                </c:pt>
                <c:pt idx="1551">
                  <c:v>383.31613999999996</c:v>
                </c:pt>
                <c:pt idx="1552">
                  <c:v>325.23793999999998</c:v>
                </c:pt>
                <c:pt idx="1553">
                  <c:v>325.23793999999998</c:v>
                </c:pt>
                <c:pt idx="1554">
                  <c:v>357.22773999999998</c:v>
                </c:pt>
                <c:pt idx="1555">
                  <c:v>357.22773999999998</c:v>
                </c:pt>
                <c:pt idx="1556">
                  <c:v>357.22773999999998</c:v>
                </c:pt>
                <c:pt idx="1557">
                  <c:v>357.22773999999998</c:v>
                </c:pt>
                <c:pt idx="1558">
                  <c:v>357.22773999999998</c:v>
                </c:pt>
                <c:pt idx="1559">
                  <c:v>357.22773999999998</c:v>
                </c:pt>
                <c:pt idx="1560">
                  <c:v>357.22773999999998</c:v>
                </c:pt>
                <c:pt idx="1561">
                  <c:v>357.22773999999998</c:v>
                </c:pt>
                <c:pt idx="1562">
                  <c:v>357.22773999999998</c:v>
                </c:pt>
                <c:pt idx="1563">
                  <c:v>357.22773999999998</c:v>
                </c:pt>
                <c:pt idx="1564">
                  <c:v>357.22773999999998</c:v>
                </c:pt>
                <c:pt idx="1565">
                  <c:v>389.21753999999999</c:v>
                </c:pt>
                <c:pt idx="1566">
                  <c:v>389.21753999999999</c:v>
                </c:pt>
                <c:pt idx="1567">
                  <c:v>357.22773999999998</c:v>
                </c:pt>
                <c:pt idx="1568">
                  <c:v>397.25903999999997</c:v>
                </c:pt>
                <c:pt idx="1569">
                  <c:v>357.22773999999998</c:v>
                </c:pt>
                <c:pt idx="1570">
                  <c:v>357.22773999999998</c:v>
                </c:pt>
                <c:pt idx="1571">
                  <c:v>389.21753999999999</c:v>
                </c:pt>
                <c:pt idx="1572">
                  <c:v>389.21753999999999</c:v>
                </c:pt>
                <c:pt idx="1573">
                  <c:v>415.23323999999997</c:v>
                </c:pt>
                <c:pt idx="1574">
                  <c:v>283.19094000000001</c:v>
                </c:pt>
                <c:pt idx="1575">
                  <c:v>245.21163999999999</c:v>
                </c:pt>
                <c:pt idx="1576">
                  <c:v>105.05514000000001</c:v>
                </c:pt>
                <c:pt idx="1577">
                  <c:v>105.05514000000001</c:v>
                </c:pt>
                <c:pt idx="1578">
                  <c:v>105.05514000000001</c:v>
                </c:pt>
                <c:pt idx="1579">
                  <c:v>119.07084</c:v>
                </c:pt>
                <c:pt idx="1580">
                  <c:v>119.07084</c:v>
                </c:pt>
                <c:pt idx="1581">
                  <c:v>119.07084</c:v>
                </c:pt>
                <c:pt idx="1582">
                  <c:v>119.07084</c:v>
                </c:pt>
                <c:pt idx="1583">
                  <c:v>133.08643999999998</c:v>
                </c:pt>
                <c:pt idx="1584">
                  <c:v>133.08643999999998</c:v>
                </c:pt>
                <c:pt idx="1585">
                  <c:v>133.08643999999998</c:v>
                </c:pt>
                <c:pt idx="1586">
                  <c:v>133.08643999999998</c:v>
                </c:pt>
                <c:pt idx="1587">
                  <c:v>133.08643999999998</c:v>
                </c:pt>
                <c:pt idx="1588">
                  <c:v>147.10213999999999</c:v>
                </c:pt>
                <c:pt idx="1589">
                  <c:v>147.10213999999999</c:v>
                </c:pt>
                <c:pt idx="1590">
                  <c:v>147.10213999999999</c:v>
                </c:pt>
                <c:pt idx="1591">
                  <c:v>147.10213999999999</c:v>
                </c:pt>
                <c:pt idx="1592">
                  <c:v>161.11774</c:v>
                </c:pt>
                <c:pt idx="1593">
                  <c:v>161.11774</c:v>
                </c:pt>
                <c:pt idx="1594">
                  <c:v>161.11774</c:v>
                </c:pt>
                <c:pt idx="1595">
                  <c:v>161.11774</c:v>
                </c:pt>
                <c:pt idx="1596">
                  <c:v>175.13343999999998</c:v>
                </c:pt>
                <c:pt idx="1597">
                  <c:v>175.13343999999998</c:v>
                </c:pt>
                <c:pt idx="1598">
                  <c:v>175.13343999999998</c:v>
                </c:pt>
                <c:pt idx="1599">
                  <c:v>175.13343999999998</c:v>
                </c:pt>
                <c:pt idx="1600">
                  <c:v>175.13343999999998</c:v>
                </c:pt>
                <c:pt idx="1601">
                  <c:v>189.14903999999999</c:v>
                </c:pt>
                <c:pt idx="1602">
                  <c:v>189.14903999999999</c:v>
                </c:pt>
                <c:pt idx="1603">
                  <c:v>189.14903999999999</c:v>
                </c:pt>
                <c:pt idx="1604">
                  <c:v>189.14903999999999</c:v>
                </c:pt>
                <c:pt idx="1605">
                  <c:v>203.16473999999999</c:v>
                </c:pt>
                <c:pt idx="1606">
                  <c:v>203.16473999999999</c:v>
                </c:pt>
                <c:pt idx="1607">
                  <c:v>217.18034</c:v>
                </c:pt>
                <c:pt idx="1608">
                  <c:v>217.18034</c:v>
                </c:pt>
                <c:pt idx="1609">
                  <c:v>217.18034</c:v>
                </c:pt>
                <c:pt idx="1610">
                  <c:v>217.18034</c:v>
                </c:pt>
                <c:pt idx="1611">
                  <c:v>231.19603999999998</c:v>
                </c:pt>
                <c:pt idx="1612">
                  <c:v>231.19603999999998</c:v>
                </c:pt>
                <c:pt idx="1613">
                  <c:v>231.19603999999998</c:v>
                </c:pt>
                <c:pt idx="1614">
                  <c:v>245.21163999999999</c:v>
                </c:pt>
                <c:pt idx="1615">
                  <c:v>259.22733999999997</c:v>
                </c:pt>
                <c:pt idx="1616">
                  <c:v>259.22733999999997</c:v>
                </c:pt>
                <c:pt idx="1617">
                  <c:v>273.24293999999998</c:v>
                </c:pt>
                <c:pt idx="1618">
                  <c:v>273.24293999999998</c:v>
                </c:pt>
                <c:pt idx="1619">
                  <c:v>273.24293999999998</c:v>
                </c:pt>
                <c:pt idx="1620">
                  <c:v>273.24293999999998</c:v>
                </c:pt>
                <c:pt idx="1621">
                  <c:v>273.24293999999998</c:v>
                </c:pt>
                <c:pt idx="1622">
                  <c:v>287.25864000000001</c:v>
                </c:pt>
                <c:pt idx="1623">
                  <c:v>287.25864000000001</c:v>
                </c:pt>
                <c:pt idx="1624">
                  <c:v>315.28994</c:v>
                </c:pt>
                <c:pt idx="1625">
                  <c:v>315.28994</c:v>
                </c:pt>
                <c:pt idx="1626">
                  <c:v>329.30554000000001</c:v>
                </c:pt>
                <c:pt idx="1627">
                  <c:v>329.30554000000001</c:v>
                </c:pt>
                <c:pt idx="1628">
                  <c:v>329.30554000000001</c:v>
                </c:pt>
                <c:pt idx="1629">
                  <c:v>343.32123999999999</c:v>
                </c:pt>
                <c:pt idx="1630">
                  <c:v>357.33684</c:v>
                </c:pt>
                <c:pt idx="1631">
                  <c:v>357.33684</c:v>
                </c:pt>
                <c:pt idx="1632">
                  <c:v>357.33684</c:v>
                </c:pt>
                <c:pt idx="1633">
                  <c:v>385.36813999999998</c:v>
                </c:pt>
                <c:pt idx="1634">
                  <c:v>261.20663999999999</c:v>
                </c:pt>
                <c:pt idx="1635">
                  <c:v>275.22224</c:v>
                </c:pt>
                <c:pt idx="1636">
                  <c:v>289.23793999999998</c:v>
                </c:pt>
                <c:pt idx="1637">
                  <c:v>289.23793999999998</c:v>
                </c:pt>
                <c:pt idx="1638">
                  <c:v>345.30054000000001</c:v>
                </c:pt>
                <c:pt idx="1639">
                  <c:v>165.07633999999999</c:v>
                </c:pt>
                <c:pt idx="1640">
                  <c:v>305.23284000000001</c:v>
                </c:pt>
                <c:pt idx="1641">
                  <c:v>305.23284000000001</c:v>
                </c:pt>
                <c:pt idx="1642">
                  <c:v>305.23284000000001</c:v>
                </c:pt>
                <c:pt idx="1643">
                  <c:v>305.23284000000001</c:v>
                </c:pt>
                <c:pt idx="1644">
                  <c:v>271.22733999999997</c:v>
                </c:pt>
                <c:pt idx="1645">
                  <c:v>327.28994</c:v>
                </c:pt>
                <c:pt idx="1646">
                  <c:v>359.27974</c:v>
                </c:pt>
                <c:pt idx="1647">
                  <c:v>359.27974</c:v>
                </c:pt>
                <c:pt idx="1648">
                  <c:v>267.19603999999998</c:v>
                </c:pt>
                <c:pt idx="1649">
                  <c:v>283.22733999999997</c:v>
                </c:pt>
                <c:pt idx="1650">
                  <c:v>343.24843999999996</c:v>
                </c:pt>
                <c:pt idx="1651">
                  <c:v>343.24843999999996</c:v>
                </c:pt>
                <c:pt idx="1652">
                  <c:v>311.18583999999998</c:v>
                </c:pt>
                <c:pt idx="1653">
                  <c:v>255.12323999999998</c:v>
                </c:pt>
                <c:pt idx="1654">
                  <c:v>189.14903999999999</c:v>
                </c:pt>
                <c:pt idx="1655">
                  <c:v>189.14903999999999</c:v>
                </c:pt>
                <c:pt idx="1656">
                  <c:v>189.14903999999999</c:v>
                </c:pt>
                <c:pt idx="1657">
                  <c:v>189.14903999999999</c:v>
                </c:pt>
                <c:pt idx="1658">
                  <c:v>187.13343999999998</c:v>
                </c:pt>
                <c:pt idx="1659">
                  <c:v>187.13343999999998</c:v>
                </c:pt>
                <c:pt idx="1660">
                  <c:v>187.13343999999998</c:v>
                </c:pt>
                <c:pt idx="1661">
                  <c:v>187.13343999999998</c:v>
                </c:pt>
                <c:pt idx="1662">
                  <c:v>203.16473999999999</c:v>
                </c:pt>
                <c:pt idx="1663">
                  <c:v>203.16473999999999</c:v>
                </c:pt>
                <c:pt idx="1664">
                  <c:v>203.16473999999999</c:v>
                </c:pt>
                <c:pt idx="1665">
                  <c:v>201.14903999999999</c:v>
                </c:pt>
                <c:pt idx="1666">
                  <c:v>217.18034</c:v>
                </c:pt>
                <c:pt idx="1667">
                  <c:v>217.18034</c:v>
                </c:pt>
                <c:pt idx="1668">
                  <c:v>217.18034</c:v>
                </c:pt>
                <c:pt idx="1669">
                  <c:v>215.16473999999999</c:v>
                </c:pt>
                <c:pt idx="1670">
                  <c:v>215.16473999999999</c:v>
                </c:pt>
                <c:pt idx="1671">
                  <c:v>215.16473999999999</c:v>
                </c:pt>
                <c:pt idx="1672">
                  <c:v>213.14903999999999</c:v>
                </c:pt>
                <c:pt idx="1673">
                  <c:v>231.19603999999998</c:v>
                </c:pt>
                <c:pt idx="1674">
                  <c:v>245.21163999999999</c:v>
                </c:pt>
                <c:pt idx="1675">
                  <c:v>245.21163999999999</c:v>
                </c:pt>
                <c:pt idx="1676">
                  <c:v>245.21163999999999</c:v>
                </c:pt>
                <c:pt idx="1677">
                  <c:v>245.21163999999999</c:v>
                </c:pt>
                <c:pt idx="1678">
                  <c:v>245.21163999999999</c:v>
                </c:pt>
                <c:pt idx="1679">
                  <c:v>243.19603999999998</c:v>
                </c:pt>
                <c:pt idx="1680">
                  <c:v>243.19603999999998</c:v>
                </c:pt>
                <c:pt idx="1681">
                  <c:v>243.19603999999998</c:v>
                </c:pt>
                <c:pt idx="1682">
                  <c:v>243.19603999999998</c:v>
                </c:pt>
                <c:pt idx="1683">
                  <c:v>259.22733999999997</c:v>
                </c:pt>
                <c:pt idx="1684">
                  <c:v>259.22733999999997</c:v>
                </c:pt>
                <c:pt idx="1685">
                  <c:v>275.22224</c:v>
                </c:pt>
                <c:pt idx="1686">
                  <c:v>259.22733999999997</c:v>
                </c:pt>
                <c:pt idx="1687">
                  <c:v>275.22224</c:v>
                </c:pt>
                <c:pt idx="1688">
                  <c:v>273.24293999999998</c:v>
                </c:pt>
                <c:pt idx="1689">
                  <c:v>273.24293999999998</c:v>
                </c:pt>
                <c:pt idx="1690">
                  <c:v>289.23793999999998</c:v>
                </c:pt>
                <c:pt idx="1691">
                  <c:v>273.24293999999998</c:v>
                </c:pt>
                <c:pt idx="1692">
                  <c:v>289.23793999999998</c:v>
                </c:pt>
                <c:pt idx="1693">
                  <c:v>271.22733999999997</c:v>
                </c:pt>
                <c:pt idx="1694">
                  <c:v>271.22733999999997</c:v>
                </c:pt>
                <c:pt idx="1695">
                  <c:v>283.22733999999997</c:v>
                </c:pt>
                <c:pt idx="1696">
                  <c:v>281.21163999999999</c:v>
                </c:pt>
                <c:pt idx="1697">
                  <c:v>343.32123999999999</c:v>
                </c:pt>
                <c:pt idx="1698">
                  <c:v>343.32123999999999</c:v>
                </c:pt>
                <c:pt idx="1699">
                  <c:v>343.32123999999999</c:v>
                </c:pt>
                <c:pt idx="1700">
                  <c:v>357.33684</c:v>
                </c:pt>
                <c:pt idx="1701">
                  <c:v>373.33184</c:v>
                </c:pt>
                <c:pt idx="1702">
                  <c:v>371.35253999999998</c:v>
                </c:pt>
                <c:pt idx="1703">
                  <c:v>385.36813999999998</c:v>
                </c:pt>
                <c:pt idx="1704">
                  <c:v>385.36813999999998</c:v>
                </c:pt>
                <c:pt idx="1705">
                  <c:v>383.35253999999998</c:v>
                </c:pt>
                <c:pt idx="1706">
                  <c:v>383.35253999999998</c:v>
                </c:pt>
                <c:pt idx="1707">
                  <c:v>399.38383999999996</c:v>
                </c:pt>
                <c:pt idx="1708">
                  <c:v>413.39943999999997</c:v>
                </c:pt>
                <c:pt idx="1709">
                  <c:v>413.39943999999997</c:v>
                </c:pt>
                <c:pt idx="1710">
                  <c:v>441.43074000000001</c:v>
                </c:pt>
                <c:pt idx="1711">
                  <c:v>469.46204</c:v>
                </c:pt>
                <c:pt idx="1712">
                  <c:v>147.10213999999999</c:v>
                </c:pt>
                <c:pt idx="1713">
                  <c:v>161.11774</c:v>
                </c:pt>
                <c:pt idx="1714">
                  <c:v>161.11774</c:v>
                </c:pt>
                <c:pt idx="1715">
                  <c:v>177.11273999999997</c:v>
                </c:pt>
                <c:pt idx="1716">
                  <c:v>161.11774</c:v>
                </c:pt>
                <c:pt idx="1717">
                  <c:v>175.13343999999998</c:v>
                </c:pt>
                <c:pt idx="1718">
                  <c:v>175.13343999999998</c:v>
                </c:pt>
                <c:pt idx="1719">
                  <c:v>173.11774</c:v>
                </c:pt>
                <c:pt idx="1720">
                  <c:v>193.05014</c:v>
                </c:pt>
                <c:pt idx="1721">
                  <c:v>175.06063999999998</c:v>
                </c:pt>
                <c:pt idx="1722">
                  <c:v>105.05514000000001</c:v>
                </c:pt>
                <c:pt idx="1723">
                  <c:v>189.14903999999999</c:v>
                </c:pt>
                <c:pt idx="1724">
                  <c:v>189.14903999999999</c:v>
                </c:pt>
                <c:pt idx="1725">
                  <c:v>189.14903999999999</c:v>
                </c:pt>
                <c:pt idx="1726">
                  <c:v>189.14903999999999</c:v>
                </c:pt>
                <c:pt idx="1727">
                  <c:v>189.14903999999999</c:v>
                </c:pt>
                <c:pt idx="1728">
                  <c:v>187.13343999999998</c:v>
                </c:pt>
                <c:pt idx="1729">
                  <c:v>187.13343999999998</c:v>
                </c:pt>
                <c:pt idx="1730">
                  <c:v>217.18034</c:v>
                </c:pt>
                <c:pt idx="1731">
                  <c:v>217.18034</c:v>
                </c:pt>
                <c:pt idx="1732">
                  <c:v>217.18034</c:v>
                </c:pt>
                <c:pt idx="1733">
                  <c:v>215.16473999999999</c:v>
                </c:pt>
                <c:pt idx="1734">
                  <c:v>329.30554000000001</c:v>
                </c:pt>
                <c:pt idx="1735">
                  <c:v>327.28994</c:v>
                </c:pt>
                <c:pt idx="1736">
                  <c:v>327.28994</c:v>
                </c:pt>
                <c:pt idx="1737">
                  <c:v>279.19603999999998</c:v>
                </c:pt>
                <c:pt idx="1738">
                  <c:v>283.22733999999997</c:v>
                </c:pt>
                <c:pt idx="1739">
                  <c:v>147.10213999999999</c:v>
                </c:pt>
                <c:pt idx="1740">
                  <c:v>143.07083999999998</c:v>
                </c:pt>
                <c:pt idx="1741">
                  <c:v>413.39943999999997</c:v>
                </c:pt>
                <c:pt idx="1742">
                  <c:v>273.24293999999998</c:v>
                </c:pt>
                <c:pt idx="1743">
                  <c:v>273.24293999999998</c:v>
                </c:pt>
                <c:pt idx="1744">
                  <c:v>273.24293999999998</c:v>
                </c:pt>
                <c:pt idx="1745">
                  <c:v>273.24293999999998</c:v>
                </c:pt>
                <c:pt idx="1746">
                  <c:v>273.24293999999998</c:v>
                </c:pt>
                <c:pt idx="1747">
                  <c:v>273.24293999999998</c:v>
                </c:pt>
                <c:pt idx="1748">
                  <c:v>271.22733999999997</c:v>
                </c:pt>
                <c:pt idx="1749">
                  <c:v>271.22733999999997</c:v>
                </c:pt>
                <c:pt idx="1750">
                  <c:v>271.22733999999997</c:v>
                </c:pt>
                <c:pt idx="1751">
                  <c:v>129.05513999999999</c:v>
                </c:pt>
                <c:pt idx="1752">
                  <c:v>175.13343999999998</c:v>
                </c:pt>
                <c:pt idx="1753">
                  <c:v>295.22733999999997</c:v>
                </c:pt>
                <c:pt idx="1754">
                  <c:v>161.11774</c:v>
                </c:pt>
                <c:pt idx="1755">
                  <c:v>161.11774</c:v>
                </c:pt>
                <c:pt idx="1756">
                  <c:v>161.11774</c:v>
                </c:pt>
                <c:pt idx="1757">
                  <c:v>161.11774</c:v>
                </c:pt>
                <c:pt idx="1758">
                  <c:v>161.11774</c:v>
                </c:pt>
                <c:pt idx="1759">
                  <c:v>259.22733999999997</c:v>
                </c:pt>
                <c:pt idx="1760">
                  <c:v>259.22733999999997</c:v>
                </c:pt>
                <c:pt idx="1761">
                  <c:v>259.22733999999997</c:v>
                </c:pt>
                <c:pt idx="1762">
                  <c:v>385.36813999999998</c:v>
                </c:pt>
                <c:pt idx="1763">
                  <c:v>245.21163999999999</c:v>
                </c:pt>
                <c:pt idx="1764">
                  <c:v>245.21163999999999</c:v>
                </c:pt>
                <c:pt idx="1765">
                  <c:v>245.21163999999999</c:v>
                </c:pt>
                <c:pt idx="1766">
                  <c:v>245.21163999999999</c:v>
                </c:pt>
                <c:pt idx="1767">
                  <c:v>231.19603999999998</c:v>
                </c:pt>
                <c:pt idx="1768">
                  <c:v>203.16473999999999</c:v>
                </c:pt>
                <c:pt idx="1769">
                  <c:v>201.14903999999999</c:v>
                </c:pt>
                <c:pt idx="1770">
                  <c:v>201.14903999999999</c:v>
                </c:pt>
                <c:pt idx="1771">
                  <c:v>289.23793999999998</c:v>
                </c:pt>
                <c:pt idx="1772">
                  <c:v>289.23793999999998</c:v>
                </c:pt>
                <c:pt idx="1773">
                  <c:v>105.05514000000001</c:v>
                </c:pt>
                <c:pt idx="1774">
                  <c:v>147.06573999999998</c:v>
                </c:pt>
                <c:pt idx="1775">
                  <c:v>149.08143999999999</c:v>
                </c:pt>
                <c:pt idx="1776">
                  <c:v>413.39943999999997</c:v>
                </c:pt>
                <c:pt idx="1777">
                  <c:v>217.18034</c:v>
                </c:pt>
                <c:pt idx="1778">
                  <c:v>217.18034</c:v>
                </c:pt>
                <c:pt idx="1779">
                  <c:v>217.18034</c:v>
                </c:pt>
                <c:pt idx="1780">
                  <c:v>217.18034</c:v>
                </c:pt>
                <c:pt idx="1781">
                  <c:v>273.24293999999998</c:v>
                </c:pt>
                <c:pt idx="1782">
                  <c:v>273.24293999999998</c:v>
                </c:pt>
                <c:pt idx="1783">
                  <c:v>129.12794</c:v>
                </c:pt>
                <c:pt idx="1784">
                  <c:v>287.25864000000001</c:v>
                </c:pt>
                <c:pt idx="1785">
                  <c:v>189.14903999999999</c:v>
                </c:pt>
                <c:pt idx="1786">
                  <c:v>187.13343999999998</c:v>
                </c:pt>
                <c:pt idx="1787">
                  <c:v>413.39943999999997</c:v>
                </c:pt>
                <c:pt idx="1788">
                  <c:v>213.14903999999999</c:v>
                </c:pt>
                <c:pt idx="1789">
                  <c:v>133.08643999999998</c:v>
                </c:pt>
                <c:pt idx="1790">
                  <c:v>133.08643999999998</c:v>
                </c:pt>
                <c:pt idx="1791">
                  <c:v>121.05014</c:v>
                </c:pt>
                <c:pt idx="1792">
                  <c:v>133.08643999999998</c:v>
                </c:pt>
                <c:pt idx="1793">
                  <c:v>133.08643999999998</c:v>
                </c:pt>
                <c:pt idx="1794">
                  <c:v>105.05514000000001</c:v>
                </c:pt>
                <c:pt idx="1795">
                  <c:v>147.06573999999998</c:v>
                </c:pt>
                <c:pt idx="1796">
                  <c:v>135.06573999999998</c:v>
                </c:pt>
                <c:pt idx="1797">
                  <c:v>121.05014</c:v>
                </c:pt>
                <c:pt idx="1798">
                  <c:v>151.06063999999998</c:v>
                </c:pt>
                <c:pt idx="1799">
                  <c:v>133.08643999999998</c:v>
                </c:pt>
                <c:pt idx="1800">
                  <c:v>119.07084</c:v>
                </c:pt>
                <c:pt idx="1801">
                  <c:v>119.07084</c:v>
                </c:pt>
                <c:pt idx="1802">
                  <c:v>119.07084</c:v>
                </c:pt>
                <c:pt idx="1803">
                  <c:v>119.07084</c:v>
                </c:pt>
                <c:pt idx="1804">
                  <c:v>119.07084</c:v>
                </c:pt>
                <c:pt idx="1805">
                  <c:v>119.07084</c:v>
                </c:pt>
                <c:pt idx="1806">
                  <c:v>161.11774</c:v>
                </c:pt>
                <c:pt idx="1807">
                  <c:v>119.07084</c:v>
                </c:pt>
                <c:pt idx="1808">
                  <c:v>121.05014</c:v>
                </c:pt>
                <c:pt idx="1809">
                  <c:v>103.03954</c:v>
                </c:pt>
                <c:pt idx="1810">
                  <c:v>119.07084</c:v>
                </c:pt>
                <c:pt idx="1811">
                  <c:v>121.05014</c:v>
                </c:pt>
                <c:pt idx="1812">
                  <c:v>133.08643999999998</c:v>
                </c:pt>
                <c:pt idx="1813">
                  <c:v>133.08643999999998</c:v>
                </c:pt>
                <c:pt idx="1814">
                  <c:v>273.24293999999998</c:v>
                </c:pt>
                <c:pt idx="1815">
                  <c:v>229.04773999999998</c:v>
                </c:pt>
                <c:pt idx="1816">
                  <c:v>309.01403999999997</c:v>
                </c:pt>
                <c:pt idx="1817">
                  <c:v>105.05514000000001</c:v>
                </c:pt>
                <c:pt idx="1818">
                  <c:v>399.34744000000001</c:v>
                </c:pt>
                <c:pt idx="1819">
                  <c:v>299.25864000000001</c:v>
                </c:pt>
                <c:pt idx="1820">
                  <c:v>273.24293999999998</c:v>
                </c:pt>
                <c:pt idx="1821">
                  <c:v>273.24293999999998</c:v>
                </c:pt>
                <c:pt idx="1822">
                  <c:v>457.35293999999999</c:v>
                </c:pt>
                <c:pt idx="1823">
                  <c:v>373.33184</c:v>
                </c:pt>
                <c:pt idx="1824">
                  <c:v>345.30054000000001</c:v>
                </c:pt>
                <c:pt idx="1825">
                  <c:v>287.25864000000001</c:v>
                </c:pt>
                <c:pt idx="1826">
                  <c:v>203.12833999999998</c:v>
                </c:pt>
                <c:pt idx="1827">
                  <c:v>205.14403999999999</c:v>
                </c:pt>
                <c:pt idx="1828">
                  <c:v>267.09974</c:v>
                </c:pt>
                <c:pt idx="1829">
                  <c:v>325.27423999999996</c:v>
                </c:pt>
                <c:pt idx="1830">
                  <c:v>133.08643999999998</c:v>
                </c:pt>
                <c:pt idx="1831">
                  <c:v>161.11774</c:v>
                </c:pt>
                <c:pt idx="1832">
                  <c:v>301.27423999999996</c:v>
                </c:pt>
                <c:pt idx="1833">
                  <c:v>147.06573999999998</c:v>
                </c:pt>
                <c:pt idx="1834">
                  <c:v>201.14903999999999</c:v>
                </c:pt>
                <c:pt idx="1835">
                  <c:v>229.18034</c:v>
                </c:pt>
                <c:pt idx="1836">
                  <c:v>375.28994</c:v>
                </c:pt>
                <c:pt idx="1837">
                  <c:v>136.06103999999999</c:v>
                </c:pt>
                <c:pt idx="1838">
                  <c:v>148.09733999999997</c:v>
                </c:pt>
                <c:pt idx="1839">
                  <c:v>133.08643999999998</c:v>
                </c:pt>
                <c:pt idx="1840">
                  <c:v>133.08643999999998</c:v>
                </c:pt>
                <c:pt idx="1841">
                  <c:v>207.05053999999998</c:v>
                </c:pt>
                <c:pt idx="1842">
                  <c:v>245.11373999999998</c:v>
                </c:pt>
                <c:pt idx="1843">
                  <c:v>177.03994</c:v>
                </c:pt>
                <c:pt idx="1844">
                  <c:v>313.20153999999997</c:v>
                </c:pt>
                <c:pt idx="1845">
                  <c:v>315.25353999999999</c:v>
                </c:pt>
                <c:pt idx="1846">
                  <c:v>149.08143999999999</c:v>
                </c:pt>
                <c:pt idx="1847">
                  <c:v>135.06573999999998</c:v>
                </c:pt>
                <c:pt idx="1848">
                  <c:v>163.06063999999998</c:v>
                </c:pt>
                <c:pt idx="1849">
                  <c:v>105.05514000000001</c:v>
                </c:pt>
                <c:pt idx="1850">
                  <c:v>175.13343999999998</c:v>
                </c:pt>
                <c:pt idx="1851">
                  <c:v>147.06573999999998</c:v>
                </c:pt>
                <c:pt idx="1852">
                  <c:v>147.06573999999998</c:v>
                </c:pt>
                <c:pt idx="1853">
                  <c:v>285.14904000000001</c:v>
                </c:pt>
                <c:pt idx="1854">
                  <c:v>133.05014</c:v>
                </c:pt>
                <c:pt idx="1855">
                  <c:v>121.05014</c:v>
                </c:pt>
                <c:pt idx="1856">
                  <c:v>147.06573999999998</c:v>
                </c:pt>
                <c:pt idx="1857">
                  <c:v>105.05514000000001</c:v>
                </c:pt>
                <c:pt idx="1858">
                  <c:v>133.05014</c:v>
                </c:pt>
                <c:pt idx="1859">
                  <c:v>135.06573999999998</c:v>
                </c:pt>
                <c:pt idx="1860">
                  <c:v>149.08143999999999</c:v>
                </c:pt>
                <c:pt idx="1861">
                  <c:v>163.06063999999998</c:v>
                </c:pt>
                <c:pt idx="1862">
                  <c:v>193.03483999999997</c:v>
                </c:pt>
                <c:pt idx="1863">
                  <c:v>133.05014</c:v>
                </c:pt>
                <c:pt idx="1864">
                  <c:v>192.08723999999998</c:v>
                </c:pt>
                <c:pt idx="1865">
                  <c:v>149.04504</c:v>
                </c:pt>
                <c:pt idx="1866">
                  <c:v>179.05553999999998</c:v>
                </c:pt>
                <c:pt idx="1867">
                  <c:v>149.04504</c:v>
                </c:pt>
                <c:pt idx="1868">
                  <c:v>151.06063999999998</c:v>
                </c:pt>
                <c:pt idx="1869">
                  <c:v>119.07084</c:v>
                </c:pt>
                <c:pt idx="1870">
                  <c:v>177.03994</c:v>
                </c:pt>
                <c:pt idx="1871">
                  <c:v>151.04293999999999</c:v>
                </c:pt>
                <c:pt idx="1872">
                  <c:v>221.02973999999998</c:v>
                </c:pt>
                <c:pt idx="1873">
                  <c:v>133.05014</c:v>
                </c:pt>
                <c:pt idx="1874">
                  <c:v>149.04504</c:v>
                </c:pt>
                <c:pt idx="1875">
                  <c:v>245.21163999999999</c:v>
                </c:pt>
                <c:pt idx="1876">
                  <c:v>301.27423999999996</c:v>
                </c:pt>
                <c:pt idx="1877">
                  <c:v>179.05553999999998</c:v>
                </c:pt>
                <c:pt idx="1878">
                  <c:v>289.23793999999998</c:v>
                </c:pt>
                <c:pt idx="1879">
                  <c:v>303.25353999999999</c:v>
                </c:pt>
                <c:pt idx="1880">
                  <c:v>119.07084</c:v>
                </c:pt>
                <c:pt idx="1881">
                  <c:v>119.07084</c:v>
                </c:pt>
                <c:pt idx="1882">
                  <c:v>161.11774</c:v>
                </c:pt>
                <c:pt idx="1883">
                  <c:v>161.11774</c:v>
                </c:pt>
                <c:pt idx="1884">
                  <c:v>147.06573999999998</c:v>
                </c:pt>
                <c:pt idx="1885">
                  <c:v>265.18034</c:v>
                </c:pt>
                <c:pt idx="1886">
                  <c:v>497.49333999999999</c:v>
                </c:pt>
                <c:pt idx="1887">
                  <c:v>209.02973999999998</c:v>
                </c:pt>
                <c:pt idx="1888">
                  <c:v>234.18173999999999</c:v>
                </c:pt>
                <c:pt idx="1889">
                  <c:v>317.26923999999997</c:v>
                </c:pt>
                <c:pt idx="1890">
                  <c:v>119.03444</c:v>
                </c:pt>
                <c:pt idx="1891">
                  <c:v>217.18034</c:v>
                </c:pt>
                <c:pt idx="1892">
                  <c:v>415.37873999999999</c:v>
                </c:pt>
                <c:pt idx="1893">
                  <c:v>329.23284000000001</c:v>
                </c:pt>
                <c:pt idx="1894">
                  <c:v>181.07123999999999</c:v>
                </c:pt>
                <c:pt idx="1895">
                  <c:v>511.50903999999997</c:v>
                </c:pt>
                <c:pt idx="1896">
                  <c:v>485.45704000000001</c:v>
                </c:pt>
                <c:pt idx="1897">
                  <c:v>381.24883999999997</c:v>
                </c:pt>
                <c:pt idx="1898">
                  <c:v>405.32164</c:v>
                </c:pt>
                <c:pt idx="1899">
                  <c:v>333.26414</c:v>
                </c:pt>
                <c:pt idx="1900">
                  <c:v>315.25353999999999</c:v>
                </c:pt>
                <c:pt idx="1901">
                  <c:v>305.23284000000001</c:v>
                </c:pt>
                <c:pt idx="1902">
                  <c:v>299.25864000000001</c:v>
                </c:pt>
                <c:pt idx="1903">
                  <c:v>273.24293999999998</c:v>
                </c:pt>
                <c:pt idx="1904">
                  <c:v>245.21163999999999</c:v>
                </c:pt>
                <c:pt idx="1905">
                  <c:v>331.24843999999996</c:v>
                </c:pt>
                <c:pt idx="1906">
                  <c:v>281.17534000000001</c:v>
                </c:pt>
                <c:pt idx="1907">
                  <c:v>259.22733999999997</c:v>
                </c:pt>
                <c:pt idx="1908">
                  <c:v>371.31613999999996</c:v>
                </c:pt>
                <c:pt idx="1909">
                  <c:v>383.35253999999998</c:v>
                </c:pt>
                <c:pt idx="1910">
                  <c:v>373.33184</c:v>
                </c:pt>
                <c:pt idx="1911">
                  <c:v>311.25864000000001</c:v>
                </c:pt>
                <c:pt idx="1912">
                  <c:v>315.25353999999999</c:v>
                </c:pt>
                <c:pt idx="1913">
                  <c:v>281.17534000000001</c:v>
                </c:pt>
                <c:pt idx="1914">
                  <c:v>317.26923999999997</c:v>
                </c:pt>
                <c:pt idx="1915">
                  <c:v>501.39443999999997</c:v>
                </c:pt>
                <c:pt idx="1916">
                  <c:v>529.42574000000002</c:v>
                </c:pt>
                <c:pt idx="1917">
                  <c:v>331.24843999999996</c:v>
                </c:pt>
                <c:pt idx="1918">
                  <c:v>275.20114000000001</c:v>
                </c:pt>
                <c:pt idx="1919">
                  <c:v>399.34744000000001</c:v>
                </c:pt>
                <c:pt idx="1920">
                  <c:v>397.33184</c:v>
                </c:pt>
                <c:pt idx="1921">
                  <c:v>299.25864000000001</c:v>
                </c:pt>
                <c:pt idx="1922">
                  <c:v>271.22733999999997</c:v>
                </c:pt>
                <c:pt idx="1923">
                  <c:v>267.19603999999998</c:v>
                </c:pt>
                <c:pt idx="1924">
                  <c:v>185.11774</c:v>
                </c:pt>
                <c:pt idx="1925">
                  <c:v>229.14403999999999</c:v>
                </c:pt>
                <c:pt idx="1926">
                  <c:v>243.15964</c:v>
                </c:pt>
                <c:pt idx="1927">
                  <c:v>229.14403999999999</c:v>
                </c:pt>
                <c:pt idx="1928">
                  <c:v>259.22733999999997</c:v>
                </c:pt>
                <c:pt idx="1929">
                  <c:v>301.14403999999996</c:v>
                </c:pt>
                <c:pt idx="1930">
                  <c:v>287.16473999999999</c:v>
                </c:pt>
                <c:pt idx="1931">
                  <c:v>229.14403999999999</c:v>
                </c:pt>
                <c:pt idx="1932">
                  <c:v>285.20663999999999</c:v>
                </c:pt>
                <c:pt idx="1933">
                  <c:v>185.11774</c:v>
                </c:pt>
                <c:pt idx="1934">
                  <c:v>341.26923999999997</c:v>
                </c:pt>
                <c:pt idx="1935">
                  <c:v>327.21713999999997</c:v>
                </c:pt>
                <c:pt idx="1936">
                  <c:v>255.15964</c:v>
                </c:pt>
                <c:pt idx="1937">
                  <c:v>269.17534000000001</c:v>
                </c:pt>
                <c:pt idx="1938">
                  <c:v>283.19094000000001</c:v>
                </c:pt>
                <c:pt idx="1939">
                  <c:v>311.22224</c:v>
                </c:pt>
                <c:pt idx="1940">
                  <c:v>201.11273999999997</c:v>
                </c:pt>
                <c:pt idx="1941">
                  <c:v>229.14403999999999</c:v>
                </c:pt>
                <c:pt idx="1942">
                  <c:v>231.15964</c:v>
                </c:pt>
                <c:pt idx="1943">
                  <c:v>231.15964</c:v>
                </c:pt>
                <c:pt idx="1944">
                  <c:v>231.15964</c:v>
                </c:pt>
                <c:pt idx="1945">
                  <c:v>245.17533999999998</c:v>
                </c:pt>
                <c:pt idx="1946">
                  <c:v>245.17533999999998</c:v>
                </c:pt>
                <c:pt idx="1947">
                  <c:v>341.12363999999997</c:v>
                </c:pt>
                <c:pt idx="1948">
                  <c:v>375.28994</c:v>
                </c:pt>
                <c:pt idx="1949">
                  <c:v>375.28994</c:v>
                </c:pt>
                <c:pt idx="1950">
                  <c:v>353.21163999999999</c:v>
                </c:pt>
                <c:pt idx="1951">
                  <c:v>441.43074000000001</c:v>
                </c:pt>
                <c:pt idx="1952">
                  <c:v>185.11774</c:v>
                </c:pt>
                <c:pt idx="1953">
                  <c:v>187.13343999999998</c:v>
                </c:pt>
                <c:pt idx="1954">
                  <c:v>103.03954</c:v>
                </c:pt>
                <c:pt idx="1955">
                  <c:v>103.03954</c:v>
                </c:pt>
                <c:pt idx="1956">
                  <c:v>117.05514000000001</c:v>
                </c:pt>
                <c:pt idx="1957">
                  <c:v>117.05514000000001</c:v>
                </c:pt>
                <c:pt idx="1958">
                  <c:v>117.05514000000001</c:v>
                </c:pt>
                <c:pt idx="1959">
                  <c:v>131.07083999999998</c:v>
                </c:pt>
                <c:pt idx="1960">
                  <c:v>131.07083999999998</c:v>
                </c:pt>
                <c:pt idx="1961">
                  <c:v>131.07083999999998</c:v>
                </c:pt>
                <c:pt idx="1962">
                  <c:v>131.07083999999998</c:v>
                </c:pt>
                <c:pt idx="1963">
                  <c:v>145.08643999999998</c:v>
                </c:pt>
                <c:pt idx="1964">
                  <c:v>145.08643999999998</c:v>
                </c:pt>
                <c:pt idx="1965">
                  <c:v>145.08643999999998</c:v>
                </c:pt>
                <c:pt idx="1966">
                  <c:v>145.08643999999998</c:v>
                </c:pt>
                <c:pt idx="1967">
                  <c:v>145.08643999999998</c:v>
                </c:pt>
                <c:pt idx="1968">
                  <c:v>159.10213999999999</c:v>
                </c:pt>
                <c:pt idx="1969">
                  <c:v>159.10213999999999</c:v>
                </c:pt>
                <c:pt idx="1970">
                  <c:v>159.10213999999999</c:v>
                </c:pt>
                <c:pt idx="1971">
                  <c:v>159.10213999999999</c:v>
                </c:pt>
                <c:pt idx="1972">
                  <c:v>159.10213999999999</c:v>
                </c:pt>
                <c:pt idx="1973">
                  <c:v>159.10213999999999</c:v>
                </c:pt>
                <c:pt idx="1974">
                  <c:v>173.11774</c:v>
                </c:pt>
                <c:pt idx="1975">
                  <c:v>173.11774</c:v>
                </c:pt>
                <c:pt idx="1976">
                  <c:v>173.11774</c:v>
                </c:pt>
                <c:pt idx="1977">
                  <c:v>173.11774</c:v>
                </c:pt>
                <c:pt idx="1978">
                  <c:v>173.11774</c:v>
                </c:pt>
                <c:pt idx="1979">
                  <c:v>187.13343999999998</c:v>
                </c:pt>
                <c:pt idx="1980">
                  <c:v>187.13343999999998</c:v>
                </c:pt>
                <c:pt idx="1981">
                  <c:v>187.13343999999998</c:v>
                </c:pt>
                <c:pt idx="1982">
                  <c:v>187.13343999999998</c:v>
                </c:pt>
                <c:pt idx="1983">
                  <c:v>187.13343999999998</c:v>
                </c:pt>
                <c:pt idx="1984">
                  <c:v>187.13343999999998</c:v>
                </c:pt>
                <c:pt idx="1985">
                  <c:v>201.14903999999999</c:v>
                </c:pt>
                <c:pt idx="1986">
                  <c:v>201.14903999999999</c:v>
                </c:pt>
                <c:pt idx="1987">
                  <c:v>201.14903999999999</c:v>
                </c:pt>
                <c:pt idx="1988">
                  <c:v>201.14903999999999</c:v>
                </c:pt>
                <c:pt idx="1989">
                  <c:v>201.14903999999999</c:v>
                </c:pt>
                <c:pt idx="1990">
                  <c:v>215.16473999999999</c:v>
                </c:pt>
                <c:pt idx="1991">
                  <c:v>215.16473999999999</c:v>
                </c:pt>
                <c:pt idx="1992">
                  <c:v>229.18034</c:v>
                </c:pt>
                <c:pt idx="1993">
                  <c:v>229.18034</c:v>
                </c:pt>
                <c:pt idx="1994">
                  <c:v>229.18034</c:v>
                </c:pt>
                <c:pt idx="1995">
                  <c:v>243.19603999999998</c:v>
                </c:pt>
                <c:pt idx="1996">
                  <c:v>243.19603999999998</c:v>
                </c:pt>
                <c:pt idx="1997">
                  <c:v>243.19603999999998</c:v>
                </c:pt>
                <c:pt idx="1998">
                  <c:v>257.21163999999999</c:v>
                </c:pt>
                <c:pt idx="1999">
                  <c:v>257.21163999999999</c:v>
                </c:pt>
                <c:pt idx="2000">
                  <c:v>257.21163999999999</c:v>
                </c:pt>
                <c:pt idx="2001">
                  <c:v>271.22733999999997</c:v>
                </c:pt>
                <c:pt idx="2002">
                  <c:v>271.22733999999997</c:v>
                </c:pt>
                <c:pt idx="2003">
                  <c:v>271.22733999999997</c:v>
                </c:pt>
                <c:pt idx="2004">
                  <c:v>271.22733999999997</c:v>
                </c:pt>
                <c:pt idx="2005">
                  <c:v>271.22733999999997</c:v>
                </c:pt>
                <c:pt idx="2006">
                  <c:v>271.22733999999997</c:v>
                </c:pt>
                <c:pt idx="2007">
                  <c:v>271.22733999999997</c:v>
                </c:pt>
                <c:pt idx="2008">
                  <c:v>271.22733999999997</c:v>
                </c:pt>
                <c:pt idx="2009">
                  <c:v>271.22733999999997</c:v>
                </c:pt>
                <c:pt idx="2010">
                  <c:v>285.24293999999998</c:v>
                </c:pt>
                <c:pt idx="2011">
                  <c:v>323.25864000000001</c:v>
                </c:pt>
                <c:pt idx="2012">
                  <c:v>89.023840000000007</c:v>
                </c:pt>
                <c:pt idx="2013">
                  <c:v>187.13343999999998</c:v>
                </c:pt>
                <c:pt idx="2014">
                  <c:v>201.11273999999997</c:v>
                </c:pt>
                <c:pt idx="2015">
                  <c:v>201.11273999999997</c:v>
                </c:pt>
                <c:pt idx="2016">
                  <c:v>187.13343999999998</c:v>
                </c:pt>
                <c:pt idx="2017">
                  <c:v>185.11774</c:v>
                </c:pt>
                <c:pt idx="2018">
                  <c:v>185.11774</c:v>
                </c:pt>
                <c:pt idx="2019">
                  <c:v>185.11774</c:v>
                </c:pt>
                <c:pt idx="2020">
                  <c:v>183.10213999999999</c:v>
                </c:pt>
                <c:pt idx="2021">
                  <c:v>179.07083999999998</c:v>
                </c:pt>
                <c:pt idx="2022">
                  <c:v>201.14903999999999</c:v>
                </c:pt>
                <c:pt idx="2023">
                  <c:v>215.16473999999999</c:v>
                </c:pt>
                <c:pt idx="2024">
                  <c:v>215.16473999999999</c:v>
                </c:pt>
                <c:pt idx="2025">
                  <c:v>215.16473999999999</c:v>
                </c:pt>
                <c:pt idx="2026">
                  <c:v>215.16473999999999</c:v>
                </c:pt>
                <c:pt idx="2027">
                  <c:v>229.14403999999999</c:v>
                </c:pt>
                <c:pt idx="2028">
                  <c:v>213.14903999999999</c:v>
                </c:pt>
                <c:pt idx="2029">
                  <c:v>213.14903999999999</c:v>
                </c:pt>
                <c:pt idx="2030">
                  <c:v>209.11774</c:v>
                </c:pt>
                <c:pt idx="2031">
                  <c:v>243.19603999999998</c:v>
                </c:pt>
                <c:pt idx="2032">
                  <c:v>229.18034</c:v>
                </c:pt>
                <c:pt idx="2033">
                  <c:v>243.19603999999998</c:v>
                </c:pt>
                <c:pt idx="2034">
                  <c:v>243.19603999999998</c:v>
                </c:pt>
                <c:pt idx="2035">
                  <c:v>243.19603999999998</c:v>
                </c:pt>
                <c:pt idx="2036">
                  <c:v>271.22733999999997</c:v>
                </c:pt>
                <c:pt idx="2037">
                  <c:v>257.21163999999999</c:v>
                </c:pt>
                <c:pt idx="2038">
                  <c:v>257.21163999999999</c:v>
                </c:pt>
                <c:pt idx="2039">
                  <c:v>271.22733999999997</c:v>
                </c:pt>
                <c:pt idx="2040">
                  <c:v>271.22733999999997</c:v>
                </c:pt>
                <c:pt idx="2041">
                  <c:v>285.24293999999998</c:v>
                </c:pt>
                <c:pt idx="2042">
                  <c:v>285.24293999999998</c:v>
                </c:pt>
                <c:pt idx="2043">
                  <c:v>285.24293999999998</c:v>
                </c:pt>
                <c:pt idx="2044">
                  <c:v>279.19603999999998</c:v>
                </c:pt>
                <c:pt idx="2045">
                  <c:v>313.27423999999996</c:v>
                </c:pt>
                <c:pt idx="2046">
                  <c:v>313.27423999999996</c:v>
                </c:pt>
                <c:pt idx="2047">
                  <c:v>313.27423999999996</c:v>
                </c:pt>
                <c:pt idx="2048">
                  <c:v>313.27423999999996</c:v>
                </c:pt>
                <c:pt idx="2049">
                  <c:v>327.28994</c:v>
                </c:pt>
                <c:pt idx="2050">
                  <c:v>327.28994</c:v>
                </c:pt>
                <c:pt idx="2051">
                  <c:v>327.28994</c:v>
                </c:pt>
                <c:pt idx="2052">
                  <c:v>341.30554000000001</c:v>
                </c:pt>
                <c:pt idx="2053">
                  <c:v>341.30554000000001</c:v>
                </c:pt>
                <c:pt idx="2054">
                  <c:v>341.30554000000001</c:v>
                </c:pt>
                <c:pt idx="2055">
                  <c:v>341.30554000000001</c:v>
                </c:pt>
                <c:pt idx="2056">
                  <c:v>355.32123999999999</c:v>
                </c:pt>
                <c:pt idx="2057">
                  <c:v>355.32123999999999</c:v>
                </c:pt>
                <c:pt idx="2058">
                  <c:v>355.32123999999999</c:v>
                </c:pt>
                <c:pt idx="2059">
                  <c:v>355.32123999999999</c:v>
                </c:pt>
                <c:pt idx="2060">
                  <c:v>355.32123999999999</c:v>
                </c:pt>
                <c:pt idx="2061">
                  <c:v>369.33684</c:v>
                </c:pt>
                <c:pt idx="2062">
                  <c:v>369.33684</c:v>
                </c:pt>
                <c:pt idx="2063">
                  <c:v>369.33684</c:v>
                </c:pt>
                <c:pt idx="2064">
                  <c:v>383.35253999999998</c:v>
                </c:pt>
                <c:pt idx="2065">
                  <c:v>381.33684</c:v>
                </c:pt>
                <c:pt idx="2066">
                  <c:v>409.36813999999998</c:v>
                </c:pt>
                <c:pt idx="2067">
                  <c:v>437.39943999999997</c:v>
                </c:pt>
                <c:pt idx="2068">
                  <c:v>173.11774</c:v>
                </c:pt>
                <c:pt idx="2069">
                  <c:v>173.08143999999999</c:v>
                </c:pt>
                <c:pt idx="2070">
                  <c:v>173.11774</c:v>
                </c:pt>
                <c:pt idx="2071">
                  <c:v>173.11774</c:v>
                </c:pt>
                <c:pt idx="2072">
                  <c:v>173.11774</c:v>
                </c:pt>
                <c:pt idx="2073">
                  <c:v>173.11774</c:v>
                </c:pt>
                <c:pt idx="2074">
                  <c:v>117.05514000000001</c:v>
                </c:pt>
                <c:pt idx="2075">
                  <c:v>157.08643999999998</c:v>
                </c:pt>
                <c:pt idx="2076">
                  <c:v>115.03954</c:v>
                </c:pt>
                <c:pt idx="2077">
                  <c:v>213.14903999999999</c:v>
                </c:pt>
                <c:pt idx="2078">
                  <c:v>188.12863999999999</c:v>
                </c:pt>
                <c:pt idx="2079">
                  <c:v>132.06603999999999</c:v>
                </c:pt>
                <c:pt idx="2080">
                  <c:v>149.02723999999998</c:v>
                </c:pt>
                <c:pt idx="2081">
                  <c:v>132.06603999999999</c:v>
                </c:pt>
                <c:pt idx="2082">
                  <c:v>118.05043999999999</c:v>
                </c:pt>
                <c:pt idx="2083">
                  <c:v>146.08174</c:v>
                </c:pt>
                <c:pt idx="2084">
                  <c:v>129.05513999999999</c:v>
                </c:pt>
                <c:pt idx="2085">
                  <c:v>216.12363999999999</c:v>
                </c:pt>
                <c:pt idx="2086">
                  <c:v>173.11774</c:v>
                </c:pt>
                <c:pt idx="2087">
                  <c:v>185.11774</c:v>
                </c:pt>
                <c:pt idx="2088">
                  <c:v>185.11774</c:v>
                </c:pt>
                <c:pt idx="2089">
                  <c:v>411.38383999999996</c:v>
                </c:pt>
                <c:pt idx="2090">
                  <c:v>213.14903999999999</c:v>
                </c:pt>
                <c:pt idx="2091">
                  <c:v>215.16473999999999</c:v>
                </c:pt>
                <c:pt idx="2092">
                  <c:v>215.16473999999999</c:v>
                </c:pt>
                <c:pt idx="2093">
                  <c:v>239.16473999999999</c:v>
                </c:pt>
                <c:pt idx="2094">
                  <c:v>241.18034</c:v>
                </c:pt>
                <c:pt idx="2095">
                  <c:v>241.18034</c:v>
                </c:pt>
                <c:pt idx="2096">
                  <c:v>243.19603999999998</c:v>
                </c:pt>
                <c:pt idx="2097">
                  <c:v>103.03954</c:v>
                </c:pt>
                <c:pt idx="2098">
                  <c:v>142.05043999999998</c:v>
                </c:pt>
                <c:pt idx="2099">
                  <c:v>117.05514000000001</c:v>
                </c:pt>
                <c:pt idx="2100">
                  <c:v>103.03954</c:v>
                </c:pt>
                <c:pt idx="2101">
                  <c:v>149.00863999999999</c:v>
                </c:pt>
                <c:pt idx="2102">
                  <c:v>193.03483999999997</c:v>
                </c:pt>
                <c:pt idx="2103">
                  <c:v>263.14943999999997</c:v>
                </c:pt>
                <c:pt idx="2104">
                  <c:v>297.24293999999998</c:v>
                </c:pt>
                <c:pt idx="2105">
                  <c:v>225.14903999999999</c:v>
                </c:pt>
                <c:pt idx="2106">
                  <c:v>402.28553999999997</c:v>
                </c:pt>
                <c:pt idx="2107">
                  <c:v>439.41514000000001</c:v>
                </c:pt>
                <c:pt idx="2108">
                  <c:v>509.49333999999999</c:v>
                </c:pt>
                <c:pt idx="2109">
                  <c:v>409.36813999999998</c:v>
                </c:pt>
                <c:pt idx="2110">
                  <c:v>437.39943999999997</c:v>
                </c:pt>
                <c:pt idx="2111">
                  <c:v>439.41514000000001</c:v>
                </c:pt>
                <c:pt idx="2112">
                  <c:v>315.25353999999999</c:v>
                </c:pt>
                <c:pt idx="2113">
                  <c:v>291.19603999999998</c:v>
                </c:pt>
                <c:pt idx="2114">
                  <c:v>289.18034</c:v>
                </c:pt>
                <c:pt idx="2115">
                  <c:v>159.10213999999999</c:v>
                </c:pt>
                <c:pt idx="2116">
                  <c:v>315.25353999999999</c:v>
                </c:pt>
                <c:pt idx="2117">
                  <c:v>297.24293999999998</c:v>
                </c:pt>
                <c:pt idx="2118">
                  <c:v>241.15923999999998</c:v>
                </c:pt>
                <c:pt idx="2119">
                  <c:v>243.17493999999999</c:v>
                </c:pt>
                <c:pt idx="2120">
                  <c:v>269.19054</c:v>
                </c:pt>
                <c:pt idx="2121">
                  <c:v>197.11774</c:v>
                </c:pt>
                <c:pt idx="2122">
                  <c:v>197.11774</c:v>
                </c:pt>
                <c:pt idx="2123">
                  <c:v>209.11774</c:v>
                </c:pt>
                <c:pt idx="2124">
                  <c:v>297.24293999999998</c:v>
                </c:pt>
                <c:pt idx="2125">
                  <c:v>451.41514000000001</c:v>
                </c:pt>
                <c:pt idx="2126">
                  <c:v>311.22224</c:v>
                </c:pt>
                <c:pt idx="2127">
                  <c:v>295.22733999999997</c:v>
                </c:pt>
                <c:pt idx="2128">
                  <c:v>269.21163999999999</c:v>
                </c:pt>
                <c:pt idx="2129">
                  <c:v>171.10213999999999</c:v>
                </c:pt>
                <c:pt idx="2130">
                  <c:v>267.19603999999998</c:v>
                </c:pt>
                <c:pt idx="2131">
                  <c:v>269.21163999999999</c:v>
                </c:pt>
                <c:pt idx="2132">
                  <c:v>295.22733999999997</c:v>
                </c:pt>
                <c:pt idx="2133">
                  <c:v>297.24293999999998</c:v>
                </c:pt>
                <c:pt idx="2134">
                  <c:v>187.13343999999998</c:v>
                </c:pt>
                <c:pt idx="2135">
                  <c:v>439.41514000000001</c:v>
                </c:pt>
                <c:pt idx="2136">
                  <c:v>467.44644</c:v>
                </c:pt>
                <c:pt idx="2137">
                  <c:v>269.21163999999999</c:v>
                </c:pt>
                <c:pt idx="2138">
                  <c:v>309.24293999999998</c:v>
                </c:pt>
                <c:pt idx="2139">
                  <c:v>309.24293999999998</c:v>
                </c:pt>
                <c:pt idx="2140">
                  <c:v>309.24293999999998</c:v>
                </c:pt>
                <c:pt idx="2141">
                  <c:v>267.19603999999998</c:v>
                </c:pt>
                <c:pt idx="2142">
                  <c:v>281.21163999999999</c:v>
                </c:pt>
                <c:pt idx="2143">
                  <c:v>325.27423999999996</c:v>
                </c:pt>
                <c:pt idx="2144">
                  <c:v>317.24923999999999</c:v>
                </c:pt>
                <c:pt idx="2145">
                  <c:v>267.19603999999998</c:v>
                </c:pt>
                <c:pt idx="2146">
                  <c:v>325.27423999999996</c:v>
                </c:pt>
                <c:pt idx="2147">
                  <c:v>343.28483999999997</c:v>
                </c:pt>
                <c:pt idx="2148">
                  <c:v>269.21163999999999</c:v>
                </c:pt>
                <c:pt idx="2149">
                  <c:v>177.05513999999999</c:v>
                </c:pt>
                <c:pt idx="2150">
                  <c:v>295.22733999999997</c:v>
                </c:pt>
                <c:pt idx="2151">
                  <c:v>323.25864000000001</c:v>
                </c:pt>
                <c:pt idx="2152">
                  <c:v>291.19603999999998</c:v>
                </c:pt>
                <c:pt idx="2153">
                  <c:v>191.07083999999998</c:v>
                </c:pt>
                <c:pt idx="2154">
                  <c:v>191.07083999999998</c:v>
                </c:pt>
                <c:pt idx="2155">
                  <c:v>207.06573999999998</c:v>
                </c:pt>
                <c:pt idx="2156">
                  <c:v>249.07633999999999</c:v>
                </c:pt>
                <c:pt idx="2157">
                  <c:v>295.22733999999997</c:v>
                </c:pt>
                <c:pt idx="2158">
                  <c:v>347.25864000000001</c:v>
                </c:pt>
                <c:pt idx="2159">
                  <c:v>361.27423999999996</c:v>
                </c:pt>
                <c:pt idx="2160">
                  <c:v>197.11774</c:v>
                </c:pt>
                <c:pt idx="2161">
                  <c:v>323.25864000000001</c:v>
                </c:pt>
                <c:pt idx="2162">
                  <c:v>337.27423999999996</c:v>
                </c:pt>
                <c:pt idx="2163">
                  <c:v>351.28994</c:v>
                </c:pt>
                <c:pt idx="2164">
                  <c:v>323.25864000000001</c:v>
                </c:pt>
                <c:pt idx="2165">
                  <c:v>337.27423999999996</c:v>
                </c:pt>
                <c:pt idx="2166">
                  <c:v>351.28994</c:v>
                </c:pt>
                <c:pt idx="2167">
                  <c:v>321.24293999999998</c:v>
                </c:pt>
                <c:pt idx="2168">
                  <c:v>335.25864000000001</c:v>
                </c:pt>
                <c:pt idx="2169">
                  <c:v>349.27423999999996</c:v>
                </c:pt>
                <c:pt idx="2170">
                  <c:v>287.16473999999999</c:v>
                </c:pt>
                <c:pt idx="2171">
                  <c:v>289.18034</c:v>
                </c:pt>
                <c:pt idx="2172">
                  <c:v>301.18034</c:v>
                </c:pt>
                <c:pt idx="2173">
                  <c:v>287.16473999999999</c:v>
                </c:pt>
                <c:pt idx="2174">
                  <c:v>373.10143999999997</c:v>
                </c:pt>
                <c:pt idx="2175">
                  <c:v>285.24293999999998</c:v>
                </c:pt>
                <c:pt idx="2176">
                  <c:v>327.25353999999999</c:v>
                </c:pt>
                <c:pt idx="2177">
                  <c:v>359.27974</c:v>
                </c:pt>
                <c:pt idx="2178">
                  <c:v>359.27974</c:v>
                </c:pt>
                <c:pt idx="2179">
                  <c:v>359.27974</c:v>
                </c:pt>
                <c:pt idx="2180">
                  <c:v>345.26414</c:v>
                </c:pt>
                <c:pt idx="2181">
                  <c:v>327.25353999999999</c:v>
                </c:pt>
                <c:pt idx="2182">
                  <c:v>285.24293999999998</c:v>
                </c:pt>
                <c:pt idx="2183">
                  <c:v>287.25864000000001</c:v>
                </c:pt>
                <c:pt idx="2184">
                  <c:v>287.25864000000001</c:v>
                </c:pt>
                <c:pt idx="2185">
                  <c:v>297.24293999999998</c:v>
                </c:pt>
                <c:pt idx="2186">
                  <c:v>229.18034</c:v>
                </c:pt>
                <c:pt idx="2187">
                  <c:v>273.24293999999998</c:v>
                </c:pt>
                <c:pt idx="2188">
                  <c:v>301.27423999999996</c:v>
                </c:pt>
                <c:pt idx="2189">
                  <c:v>357.33684</c:v>
                </c:pt>
                <c:pt idx="2190">
                  <c:v>385.36813999999998</c:v>
                </c:pt>
                <c:pt idx="2191">
                  <c:v>345.30054000000001</c:v>
                </c:pt>
                <c:pt idx="2192">
                  <c:v>205.14403999999999</c:v>
                </c:pt>
                <c:pt idx="2193">
                  <c:v>219.15964</c:v>
                </c:pt>
                <c:pt idx="2194">
                  <c:v>259.22733999999997</c:v>
                </c:pt>
                <c:pt idx="2195">
                  <c:v>203.16473999999999</c:v>
                </c:pt>
                <c:pt idx="2196">
                  <c:v>261.20663999999999</c:v>
                </c:pt>
                <c:pt idx="2197">
                  <c:v>423.38383999999996</c:v>
                </c:pt>
                <c:pt idx="2198">
                  <c:v>315.28994</c:v>
                </c:pt>
                <c:pt idx="2199">
                  <c:v>315.28994</c:v>
                </c:pt>
                <c:pt idx="2200">
                  <c:v>343.32123999999999</c:v>
                </c:pt>
                <c:pt idx="2201">
                  <c:v>343.32123999999999</c:v>
                </c:pt>
                <c:pt idx="2202">
                  <c:v>301.27423999999996</c:v>
                </c:pt>
                <c:pt idx="2203">
                  <c:v>329.30554000000001</c:v>
                </c:pt>
                <c:pt idx="2204">
                  <c:v>283.22733999999997</c:v>
                </c:pt>
                <c:pt idx="2205">
                  <c:v>229.18034</c:v>
                </c:pt>
                <c:pt idx="2206">
                  <c:v>257.21163999999999</c:v>
                </c:pt>
                <c:pt idx="2207">
                  <c:v>437.39943999999997</c:v>
                </c:pt>
                <c:pt idx="2208">
                  <c:v>437.39943999999997</c:v>
                </c:pt>
                <c:pt idx="2209">
                  <c:v>367.22733999999997</c:v>
                </c:pt>
                <c:pt idx="2210">
                  <c:v>207.00203999999999</c:v>
                </c:pt>
                <c:pt idx="2211">
                  <c:v>251.06464</c:v>
                </c:pt>
                <c:pt idx="2212">
                  <c:v>251.06464</c:v>
                </c:pt>
                <c:pt idx="2213">
                  <c:v>251.06464</c:v>
                </c:pt>
                <c:pt idx="2214">
                  <c:v>265.08033999999998</c:v>
                </c:pt>
                <c:pt idx="2215">
                  <c:v>279.09593999999998</c:v>
                </c:pt>
                <c:pt idx="2216">
                  <c:v>279.09593999999998</c:v>
                </c:pt>
                <c:pt idx="2217">
                  <c:v>235.14653999999999</c:v>
                </c:pt>
                <c:pt idx="2218">
                  <c:v>279.09593999999998</c:v>
                </c:pt>
                <c:pt idx="2219">
                  <c:v>335.15853999999996</c:v>
                </c:pt>
                <c:pt idx="2220">
                  <c:v>335.15853999999996</c:v>
                </c:pt>
                <c:pt idx="2221">
                  <c:v>333.14294000000001</c:v>
                </c:pt>
                <c:pt idx="2222">
                  <c:v>363.18984</c:v>
                </c:pt>
                <c:pt idx="2223">
                  <c:v>363.18984</c:v>
                </c:pt>
                <c:pt idx="2224">
                  <c:v>363.18984</c:v>
                </c:pt>
                <c:pt idx="2225">
                  <c:v>471.28373999999997</c:v>
                </c:pt>
                <c:pt idx="2226">
                  <c:v>471.28373999999997</c:v>
                </c:pt>
                <c:pt idx="2227">
                  <c:v>163.05264</c:v>
                </c:pt>
                <c:pt idx="2228">
                  <c:v>237.04903999999999</c:v>
                </c:pt>
                <c:pt idx="2229">
                  <c:v>237.04903999999999</c:v>
                </c:pt>
                <c:pt idx="2230">
                  <c:v>166.97073999999998</c:v>
                </c:pt>
                <c:pt idx="2231">
                  <c:v>164.95514</c:v>
                </c:pt>
                <c:pt idx="2232">
                  <c:v>204.98643999999999</c:v>
                </c:pt>
                <c:pt idx="2233">
                  <c:v>349.08033999999998</c:v>
                </c:pt>
                <c:pt idx="2234">
                  <c:v>275.23863999999998</c:v>
                </c:pt>
                <c:pt idx="2235">
                  <c:v>301.25434000000001</c:v>
                </c:pt>
                <c:pt idx="2236">
                  <c:v>301.25434000000001</c:v>
                </c:pt>
                <c:pt idx="2237">
                  <c:v>383.14474000000001</c:v>
                </c:pt>
                <c:pt idx="2238">
                  <c:v>383.14474000000001</c:v>
                </c:pt>
                <c:pt idx="2239">
                  <c:v>383.14474000000001</c:v>
                </c:pt>
                <c:pt idx="2240">
                  <c:v>411.17604</c:v>
                </c:pt>
                <c:pt idx="2241">
                  <c:v>275.23863999999998</c:v>
                </c:pt>
                <c:pt idx="2242">
                  <c:v>293.22924</c:v>
                </c:pt>
                <c:pt idx="2243">
                  <c:v>307.20403999999996</c:v>
                </c:pt>
                <c:pt idx="2244">
                  <c:v>303.26993999999996</c:v>
                </c:pt>
                <c:pt idx="2245">
                  <c:v>291.20913999999999</c:v>
                </c:pt>
                <c:pt idx="2246">
                  <c:v>191.14473999999998</c:v>
                </c:pt>
                <c:pt idx="2247">
                  <c:v>247.20733999999999</c:v>
                </c:pt>
                <c:pt idx="2248">
                  <c:v>273.22303999999997</c:v>
                </c:pt>
                <c:pt idx="2249">
                  <c:v>273.22303999999997</c:v>
                </c:pt>
                <c:pt idx="2250">
                  <c:v>299.23863999999998</c:v>
                </c:pt>
                <c:pt idx="2251">
                  <c:v>329.28564</c:v>
                </c:pt>
                <c:pt idx="2252">
                  <c:v>329.28564</c:v>
                </c:pt>
                <c:pt idx="2253">
                  <c:v>307.20403999999996</c:v>
                </c:pt>
                <c:pt idx="2254">
                  <c:v>335.23534000000001</c:v>
                </c:pt>
                <c:pt idx="2255">
                  <c:v>335.23534000000001</c:v>
                </c:pt>
                <c:pt idx="2256">
                  <c:v>335.23534000000001</c:v>
                </c:pt>
                <c:pt idx="2257">
                  <c:v>335.23534000000001</c:v>
                </c:pt>
                <c:pt idx="2258">
                  <c:v>353.20143999999999</c:v>
                </c:pt>
                <c:pt idx="2259">
                  <c:v>325.17014</c:v>
                </c:pt>
                <c:pt idx="2260">
                  <c:v>297.13883999999996</c:v>
                </c:pt>
                <c:pt idx="2261">
                  <c:v>283.12313999999998</c:v>
                </c:pt>
                <c:pt idx="2262">
                  <c:v>421.12343999999996</c:v>
                </c:pt>
                <c:pt idx="2263">
                  <c:v>365.06083999999998</c:v>
                </c:pt>
                <c:pt idx="2264">
                  <c:v>371.19893999999999</c:v>
                </c:pt>
                <c:pt idx="2265">
                  <c:v>371.19893999999999</c:v>
                </c:pt>
                <c:pt idx="2266">
                  <c:v>142.96663999999998</c:v>
                </c:pt>
                <c:pt idx="2267">
                  <c:v>94.990040000000008</c:v>
                </c:pt>
                <c:pt idx="2268">
                  <c:v>106.99004000000001</c:v>
                </c:pt>
                <c:pt idx="2269">
                  <c:v>128.95104000000001</c:v>
                </c:pt>
                <c:pt idx="2270">
                  <c:v>106.99004000000001</c:v>
                </c:pt>
                <c:pt idx="2271">
                  <c:v>140.95103999999998</c:v>
                </c:pt>
                <c:pt idx="2272">
                  <c:v>140.95103999999998</c:v>
                </c:pt>
                <c:pt idx="2273">
                  <c:v>138.93943999999999</c:v>
                </c:pt>
                <c:pt idx="2274">
                  <c:v>150.93943999999999</c:v>
                </c:pt>
                <c:pt idx="2275">
                  <c:v>216.85003999999998</c:v>
                </c:pt>
                <c:pt idx="2276">
                  <c:v>306.76053999999999</c:v>
                </c:pt>
                <c:pt idx="2277">
                  <c:v>228.85003999999998</c:v>
                </c:pt>
                <c:pt idx="2278">
                  <c:v>207.00203999999999</c:v>
                </c:pt>
                <c:pt idx="2279">
                  <c:v>235.03333999999998</c:v>
                </c:pt>
                <c:pt idx="2280">
                  <c:v>235.03333999999998</c:v>
                </c:pt>
                <c:pt idx="2281">
                  <c:v>284.91264000000001</c:v>
                </c:pt>
                <c:pt idx="2282">
                  <c:v>312.94394</c:v>
                </c:pt>
                <c:pt idx="2283">
                  <c:v>441.10043999999999</c:v>
                </c:pt>
                <c:pt idx="2284">
                  <c:v>596.92143999999996</c:v>
                </c:pt>
                <c:pt idx="2285">
                  <c:v>369.14294000000001</c:v>
                </c:pt>
                <c:pt idx="2286">
                  <c:v>369.14294000000001</c:v>
                </c:pt>
                <c:pt idx="2287">
                  <c:v>351.09593999999998</c:v>
                </c:pt>
                <c:pt idx="2288">
                  <c:v>443.02213999999998</c:v>
                </c:pt>
                <c:pt idx="2289">
                  <c:v>445.03783999999996</c:v>
                </c:pt>
                <c:pt idx="2290">
                  <c:v>399.11714000000001</c:v>
                </c:pt>
                <c:pt idx="2291">
                  <c:v>423.18984</c:v>
                </c:pt>
                <c:pt idx="2292">
                  <c:v>373.13783999999998</c:v>
                </c:pt>
                <c:pt idx="2293">
                  <c:v>373.13783999999998</c:v>
                </c:pt>
                <c:pt idx="2294">
                  <c:v>457.26813999999996</c:v>
                </c:pt>
                <c:pt idx="2295">
                  <c:v>471.28373999999997</c:v>
                </c:pt>
                <c:pt idx="2296">
                  <c:v>485.29944</c:v>
                </c:pt>
                <c:pt idx="2297">
                  <c:v>387.18984</c:v>
                </c:pt>
                <c:pt idx="2298">
                  <c:v>401.20553999999998</c:v>
                </c:pt>
                <c:pt idx="2299">
                  <c:v>415.22113999999999</c:v>
                </c:pt>
                <c:pt idx="2300">
                  <c:v>429.23683999999997</c:v>
                </c:pt>
                <c:pt idx="2301">
                  <c:v>443.25243999999998</c:v>
                </c:pt>
                <c:pt idx="2302">
                  <c:v>457.26813999999996</c:v>
                </c:pt>
                <c:pt idx="2303">
                  <c:v>413.20553999999998</c:v>
                </c:pt>
                <c:pt idx="2304">
                  <c:v>467.25243999999998</c:v>
                </c:pt>
                <c:pt idx="2305">
                  <c:v>481.26813999999996</c:v>
                </c:pt>
                <c:pt idx="2306">
                  <c:v>419.15853999999996</c:v>
                </c:pt>
                <c:pt idx="2307">
                  <c:v>447.18984</c:v>
                </c:pt>
                <c:pt idx="2308">
                  <c:v>463.18484000000001</c:v>
                </c:pt>
                <c:pt idx="2309">
                  <c:v>435.15353999999996</c:v>
                </c:pt>
                <c:pt idx="2310">
                  <c:v>323.06464</c:v>
                </c:pt>
                <c:pt idx="2311">
                  <c:v>321.04903999999999</c:v>
                </c:pt>
                <c:pt idx="2312">
                  <c:v>321.04903999999999</c:v>
                </c:pt>
                <c:pt idx="2313">
                  <c:v>402.99083999999999</c:v>
                </c:pt>
                <c:pt idx="2314">
                  <c:v>400.97523999999999</c:v>
                </c:pt>
                <c:pt idx="2315">
                  <c:v>480.90134</c:v>
                </c:pt>
                <c:pt idx="2316">
                  <c:v>312.94394</c:v>
                </c:pt>
                <c:pt idx="2317">
                  <c:v>363.09593999999998</c:v>
                </c:pt>
                <c:pt idx="2318">
                  <c:v>377.11163999999997</c:v>
                </c:pt>
                <c:pt idx="2319">
                  <c:v>429.00653999999997</c:v>
                </c:pt>
                <c:pt idx="2320">
                  <c:v>443.02213999999998</c:v>
                </c:pt>
                <c:pt idx="2321">
                  <c:v>349.08033999999998</c:v>
                </c:pt>
                <c:pt idx="2322">
                  <c:v>363.09593999999998</c:v>
                </c:pt>
                <c:pt idx="2323">
                  <c:v>347.06464</c:v>
                </c:pt>
                <c:pt idx="2324">
                  <c:v>361.08033999999998</c:v>
                </c:pt>
                <c:pt idx="2325">
                  <c:v>361.08033999999998</c:v>
                </c:pt>
                <c:pt idx="2326">
                  <c:v>347.06464</c:v>
                </c:pt>
                <c:pt idx="2327">
                  <c:v>347.06464</c:v>
                </c:pt>
                <c:pt idx="2328">
                  <c:v>349.08033999999998</c:v>
                </c:pt>
                <c:pt idx="2329">
                  <c:v>363.09593999999998</c:v>
                </c:pt>
                <c:pt idx="2330">
                  <c:v>347.06464</c:v>
                </c:pt>
                <c:pt idx="2331">
                  <c:v>361.08033999999998</c:v>
                </c:pt>
                <c:pt idx="2332">
                  <c:v>351.09593999999998</c:v>
                </c:pt>
                <c:pt idx="2333">
                  <c:v>365.11163999999997</c:v>
                </c:pt>
                <c:pt idx="2334">
                  <c:v>186.92563999999999</c:v>
                </c:pt>
                <c:pt idx="2335">
                  <c:v>312.82223999999997</c:v>
                </c:pt>
                <c:pt idx="2336">
                  <c:v>198.92563999999999</c:v>
                </c:pt>
                <c:pt idx="2337">
                  <c:v>226.95693999999997</c:v>
                </c:pt>
                <c:pt idx="2338">
                  <c:v>352.85354000000001</c:v>
                </c:pt>
                <c:pt idx="2339">
                  <c:v>324.82223999999997</c:v>
                </c:pt>
                <c:pt idx="2340">
                  <c:v>324.82223999999997</c:v>
                </c:pt>
                <c:pt idx="2341">
                  <c:v>352.85354000000001</c:v>
                </c:pt>
                <c:pt idx="2342">
                  <c:v>264.83614</c:v>
                </c:pt>
                <c:pt idx="2343">
                  <c:v>292.86743999999999</c:v>
                </c:pt>
                <c:pt idx="2344">
                  <c:v>263.85213999999996</c:v>
                </c:pt>
                <c:pt idx="2345">
                  <c:v>172.90053999999998</c:v>
                </c:pt>
                <c:pt idx="2346">
                  <c:v>219.90263999999999</c:v>
                </c:pt>
                <c:pt idx="2347">
                  <c:v>176.99543999999997</c:v>
                </c:pt>
                <c:pt idx="2348">
                  <c:v>176.99543999999997</c:v>
                </c:pt>
                <c:pt idx="2349">
                  <c:v>244.91753999999997</c:v>
                </c:pt>
                <c:pt idx="2350">
                  <c:v>210.95653999999999</c:v>
                </c:pt>
                <c:pt idx="2351">
                  <c:v>226.95143999999999</c:v>
                </c:pt>
                <c:pt idx="2352">
                  <c:v>176.99543999999997</c:v>
                </c:pt>
                <c:pt idx="2353">
                  <c:v>137.03693999999999</c:v>
                </c:pt>
                <c:pt idx="2354">
                  <c:v>278.87853999999999</c:v>
                </c:pt>
                <c:pt idx="2355">
                  <c:v>331.30124000000001</c:v>
                </c:pt>
                <c:pt idx="2356">
                  <c:v>373.13783999999998</c:v>
                </c:pt>
                <c:pt idx="2357">
                  <c:v>373.13783999999998</c:v>
                </c:pt>
                <c:pt idx="2358">
                  <c:v>335.15853999999996</c:v>
                </c:pt>
                <c:pt idx="2359">
                  <c:v>419.15853999999996</c:v>
                </c:pt>
                <c:pt idx="2360">
                  <c:v>435.15353999999996</c:v>
                </c:pt>
                <c:pt idx="2361">
                  <c:v>230.21203999999997</c:v>
                </c:pt>
                <c:pt idx="2362">
                  <c:v>188.16503999999998</c:v>
                </c:pt>
                <c:pt idx="2363">
                  <c:v>188.16503999999998</c:v>
                </c:pt>
                <c:pt idx="2364">
                  <c:v>202.18073999999999</c:v>
                </c:pt>
                <c:pt idx="2365">
                  <c:v>216.19633999999999</c:v>
                </c:pt>
                <c:pt idx="2366">
                  <c:v>230.21203999999997</c:v>
                </c:pt>
                <c:pt idx="2367">
                  <c:v>244.22763999999998</c:v>
                </c:pt>
                <c:pt idx="2368">
                  <c:v>300.29023999999998</c:v>
                </c:pt>
                <c:pt idx="2369">
                  <c:v>300.29023999999998</c:v>
                </c:pt>
                <c:pt idx="2370">
                  <c:v>174.14944</c:v>
                </c:pt>
                <c:pt idx="2371">
                  <c:v>188.16503999999998</c:v>
                </c:pt>
                <c:pt idx="2372">
                  <c:v>188.16503999999998</c:v>
                </c:pt>
                <c:pt idx="2373">
                  <c:v>146.11813999999998</c:v>
                </c:pt>
                <c:pt idx="2374">
                  <c:v>146.11813999999998</c:v>
                </c:pt>
                <c:pt idx="2375">
                  <c:v>146.11813999999998</c:v>
                </c:pt>
                <c:pt idx="2376">
                  <c:v>272.25894</c:v>
                </c:pt>
                <c:pt idx="2377">
                  <c:v>272.25894</c:v>
                </c:pt>
                <c:pt idx="2378">
                  <c:v>272.25894</c:v>
                </c:pt>
                <c:pt idx="2379">
                  <c:v>174.14944</c:v>
                </c:pt>
                <c:pt idx="2380">
                  <c:v>160.13373999999999</c:v>
                </c:pt>
                <c:pt idx="2381">
                  <c:v>118.08684</c:v>
                </c:pt>
                <c:pt idx="2382">
                  <c:v>118.08684</c:v>
                </c:pt>
                <c:pt idx="2383">
                  <c:v>118.08684</c:v>
                </c:pt>
                <c:pt idx="2384">
                  <c:v>230.21203999999997</c:v>
                </c:pt>
                <c:pt idx="2385">
                  <c:v>230.21203999999997</c:v>
                </c:pt>
                <c:pt idx="2386">
                  <c:v>104.07114</c:v>
                </c:pt>
                <c:pt idx="2387">
                  <c:v>132.10244</c:v>
                </c:pt>
                <c:pt idx="2388">
                  <c:v>176.05593999999999</c:v>
                </c:pt>
                <c:pt idx="2389">
                  <c:v>129.06644</c:v>
                </c:pt>
                <c:pt idx="2390">
                  <c:v>129.06644</c:v>
                </c:pt>
                <c:pt idx="2391">
                  <c:v>104.07114</c:v>
                </c:pt>
                <c:pt idx="2392">
                  <c:v>118.08684</c:v>
                </c:pt>
                <c:pt idx="2393">
                  <c:v>118.08684</c:v>
                </c:pt>
                <c:pt idx="2394">
                  <c:v>132.10244</c:v>
                </c:pt>
                <c:pt idx="2395">
                  <c:v>104.07114</c:v>
                </c:pt>
                <c:pt idx="2396">
                  <c:v>106.05043999999999</c:v>
                </c:pt>
                <c:pt idx="2397">
                  <c:v>118.08684</c:v>
                </c:pt>
                <c:pt idx="2398">
                  <c:v>132.10244</c:v>
                </c:pt>
                <c:pt idx="2399">
                  <c:v>132.10244</c:v>
                </c:pt>
                <c:pt idx="2400">
                  <c:v>104.07114</c:v>
                </c:pt>
                <c:pt idx="2401">
                  <c:v>104.07114</c:v>
                </c:pt>
                <c:pt idx="2402">
                  <c:v>105.06644</c:v>
                </c:pt>
                <c:pt idx="2403">
                  <c:v>119.08204000000001</c:v>
                </c:pt>
                <c:pt idx="2404">
                  <c:v>104.07114</c:v>
                </c:pt>
                <c:pt idx="2405">
                  <c:v>104.07114</c:v>
                </c:pt>
                <c:pt idx="2406">
                  <c:v>132.06603999999999</c:v>
                </c:pt>
                <c:pt idx="2407">
                  <c:v>160.13373999999999</c:v>
                </c:pt>
                <c:pt idx="2408">
                  <c:v>133.09773999999999</c:v>
                </c:pt>
                <c:pt idx="2409">
                  <c:v>160.13373999999999</c:v>
                </c:pt>
                <c:pt idx="2410">
                  <c:v>189.16033999999999</c:v>
                </c:pt>
                <c:pt idx="2411">
                  <c:v>228.23273999999998</c:v>
                </c:pt>
                <c:pt idx="2412">
                  <c:v>188.12863999999999</c:v>
                </c:pt>
                <c:pt idx="2413">
                  <c:v>392.35284000000001</c:v>
                </c:pt>
                <c:pt idx="2414">
                  <c:v>326.23313999999999</c:v>
                </c:pt>
                <c:pt idx="2415">
                  <c:v>326.23313999999999</c:v>
                </c:pt>
                <c:pt idx="2416">
                  <c:v>328.24883999999997</c:v>
                </c:pt>
                <c:pt idx="2417">
                  <c:v>328.24883999999997</c:v>
                </c:pt>
                <c:pt idx="2418">
                  <c:v>326.23313999999999</c:v>
                </c:pt>
                <c:pt idx="2419">
                  <c:v>326.23313999999999</c:v>
                </c:pt>
                <c:pt idx="2420">
                  <c:v>298.20184</c:v>
                </c:pt>
                <c:pt idx="2421">
                  <c:v>298.20184</c:v>
                </c:pt>
                <c:pt idx="2422">
                  <c:v>270.17053999999996</c:v>
                </c:pt>
                <c:pt idx="2423">
                  <c:v>270.17053999999996</c:v>
                </c:pt>
                <c:pt idx="2424">
                  <c:v>447.25293999999997</c:v>
                </c:pt>
                <c:pt idx="2425">
                  <c:v>447.25293999999997</c:v>
                </c:pt>
                <c:pt idx="2426">
                  <c:v>447.25293999999997</c:v>
                </c:pt>
                <c:pt idx="2427">
                  <c:v>447.25293999999997</c:v>
                </c:pt>
                <c:pt idx="2428">
                  <c:v>207.05133999999998</c:v>
                </c:pt>
                <c:pt idx="2429">
                  <c:v>317.25144</c:v>
                </c:pt>
                <c:pt idx="2430">
                  <c:v>209.06703999999999</c:v>
                </c:pt>
                <c:pt idx="2431">
                  <c:v>121.03234</c:v>
                </c:pt>
                <c:pt idx="2432">
                  <c:v>297.27933999999999</c:v>
                </c:pt>
                <c:pt idx="2433">
                  <c:v>281.24804</c:v>
                </c:pt>
                <c:pt idx="2434">
                  <c:v>275.20114000000001</c:v>
                </c:pt>
                <c:pt idx="2435">
                  <c:v>303.23244</c:v>
                </c:pt>
                <c:pt idx="2436">
                  <c:v>277.21674000000002</c:v>
                </c:pt>
                <c:pt idx="2437">
                  <c:v>305.24804</c:v>
                </c:pt>
                <c:pt idx="2438">
                  <c:v>269.24804</c:v>
                </c:pt>
                <c:pt idx="2439">
                  <c:v>283.26373999999998</c:v>
                </c:pt>
                <c:pt idx="2440">
                  <c:v>297.27933999999999</c:v>
                </c:pt>
                <c:pt idx="2441">
                  <c:v>249.18544</c:v>
                </c:pt>
                <c:pt idx="2442">
                  <c:v>247.16983999999999</c:v>
                </c:pt>
                <c:pt idx="2443">
                  <c:v>333.27933999999999</c:v>
                </c:pt>
                <c:pt idx="2444">
                  <c:v>331.26373999999998</c:v>
                </c:pt>
                <c:pt idx="2445">
                  <c:v>361.31063999999998</c:v>
                </c:pt>
                <c:pt idx="2446">
                  <c:v>359.29503999999997</c:v>
                </c:pt>
                <c:pt idx="2447">
                  <c:v>291.23244</c:v>
                </c:pt>
                <c:pt idx="2448">
                  <c:v>281.24804</c:v>
                </c:pt>
                <c:pt idx="2449">
                  <c:v>295.26373999999998</c:v>
                </c:pt>
                <c:pt idx="2450">
                  <c:v>297.27933999999999</c:v>
                </c:pt>
                <c:pt idx="2451">
                  <c:v>279.23244</c:v>
                </c:pt>
                <c:pt idx="2452">
                  <c:v>113.06024000000001</c:v>
                </c:pt>
                <c:pt idx="2453">
                  <c:v>253.21673999999999</c:v>
                </c:pt>
                <c:pt idx="2454">
                  <c:v>315.09593999999998</c:v>
                </c:pt>
                <c:pt idx="2455">
                  <c:v>291.23244</c:v>
                </c:pt>
                <c:pt idx="2456">
                  <c:v>269.24804</c:v>
                </c:pt>
                <c:pt idx="2457">
                  <c:v>409.40454</c:v>
                </c:pt>
                <c:pt idx="2458">
                  <c:v>263.20114000000001</c:v>
                </c:pt>
                <c:pt idx="2459">
                  <c:v>313.23793999999998</c:v>
                </c:pt>
                <c:pt idx="2460">
                  <c:v>319.26373999999998</c:v>
                </c:pt>
                <c:pt idx="2461">
                  <c:v>141.09153999999998</c:v>
                </c:pt>
                <c:pt idx="2462">
                  <c:v>185.15413999999998</c:v>
                </c:pt>
                <c:pt idx="2463">
                  <c:v>283.26373999999998</c:v>
                </c:pt>
                <c:pt idx="2464">
                  <c:v>309.27933999999999</c:v>
                </c:pt>
                <c:pt idx="2465">
                  <c:v>279.23244</c:v>
                </c:pt>
                <c:pt idx="2466">
                  <c:v>251.20113999999998</c:v>
                </c:pt>
                <c:pt idx="2467">
                  <c:v>269.24804</c:v>
                </c:pt>
                <c:pt idx="2468">
                  <c:v>269.24804</c:v>
                </c:pt>
                <c:pt idx="2469">
                  <c:v>307.26373999999998</c:v>
                </c:pt>
                <c:pt idx="2470">
                  <c:v>307.26373999999998</c:v>
                </c:pt>
                <c:pt idx="2471">
                  <c:v>283.26373999999998</c:v>
                </c:pt>
                <c:pt idx="2472">
                  <c:v>279.23244</c:v>
                </c:pt>
                <c:pt idx="2473">
                  <c:v>241.21673999999999</c:v>
                </c:pt>
                <c:pt idx="2474">
                  <c:v>255.23244</c:v>
                </c:pt>
                <c:pt idx="2475">
                  <c:v>307.26373999999998</c:v>
                </c:pt>
                <c:pt idx="2476">
                  <c:v>353.34193999999997</c:v>
                </c:pt>
                <c:pt idx="2477">
                  <c:v>227.20113999999998</c:v>
                </c:pt>
                <c:pt idx="2478">
                  <c:v>295.22733999999997</c:v>
                </c:pt>
                <c:pt idx="2479">
                  <c:v>297.27933999999999</c:v>
                </c:pt>
                <c:pt idx="2480">
                  <c:v>269.24804</c:v>
                </c:pt>
                <c:pt idx="2481">
                  <c:v>213.18544</c:v>
                </c:pt>
                <c:pt idx="2482">
                  <c:v>251.20113999999998</c:v>
                </c:pt>
                <c:pt idx="2483">
                  <c:v>251.20113999999998</c:v>
                </c:pt>
                <c:pt idx="2484">
                  <c:v>281.24804</c:v>
                </c:pt>
                <c:pt idx="2485">
                  <c:v>199.16983999999999</c:v>
                </c:pt>
                <c:pt idx="2486">
                  <c:v>297.27933999999999</c:v>
                </c:pt>
                <c:pt idx="2487">
                  <c:v>321.27933999999999</c:v>
                </c:pt>
                <c:pt idx="2488">
                  <c:v>419.38893999999999</c:v>
                </c:pt>
                <c:pt idx="2489">
                  <c:v>405.37324000000001</c:v>
                </c:pt>
                <c:pt idx="2490">
                  <c:v>417.37324000000001</c:v>
                </c:pt>
                <c:pt idx="2491">
                  <c:v>279.23244</c:v>
                </c:pt>
                <c:pt idx="2492">
                  <c:v>207.13853999999998</c:v>
                </c:pt>
                <c:pt idx="2493">
                  <c:v>235.16983999999999</c:v>
                </c:pt>
                <c:pt idx="2494">
                  <c:v>277.21674000000002</c:v>
                </c:pt>
                <c:pt idx="2495">
                  <c:v>347.29503999999997</c:v>
                </c:pt>
                <c:pt idx="2496">
                  <c:v>375.32633999999996</c:v>
                </c:pt>
                <c:pt idx="2497">
                  <c:v>403.35764</c:v>
                </c:pt>
                <c:pt idx="2498">
                  <c:v>431.38893999999999</c:v>
                </c:pt>
                <c:pt idx="2499">
                  <c:v>261.18543999999997</c:v>
                </c:pt>
                <c:pt idx="2500">
                  <c:v>289.21674000000002</c:v>
                </c:pt>
                <c:pt idx="2501">
                  <c:v>317.24804</c:v>
                </c:pt>
                <c:pt idx="2502">
                  <c:v>345.27933999999999</c:v>
                </c:pt>
                <c:pt idx="2503">
                  <c:v>373.31063999999998</c:v>
                </c:pt>
                <c:pt idx="2504">
                  <c:v>317.24804</c:v>
                </c:pt>
                <c:pt idx="2505">
                  <c:v>289.21674000000002</c:v>
                </c:pt>
                <c:pt idx="2506">
                  <c:v>219.13853999999998</c:v>
                </c:pt>
                <c:pt idx="2507">
                  <c:v>221.15413999999998</c:v>
                </c:pt>
                <c:pt idx="2508">
                  <c:v>303.23244</c:v>
                </c:pt>
                <c:pt idx="2509">
                  <c:v>305.24804</c:v>
                </c:pt>
                <c:pt idx="2510">
                  <c:v>275.20114000000001</c:v>
                </c:pt>
                <c:pt idx="2511">
                  <c:v>289.25313999999997</c:v>
                </c:pt>
                <c:pt idx="2512">
                  <c:v>291.26884000000001</c:v>
                </c:pt>
                <c:pt idx="2513">
                  <c:v>261.22183999999999</c:v>
                </c:pt>
                <c:pt idx="2514">
                  <c:v>213.18544</c:v>
                </c:pt>
                <c:pt idx="2515">
                  <c:v>185.15413999999998</c:v>
                </c:pt>
                <c:pt idx="2516">
                  <c:v>213.18544</c:v>
                </c:pt>
                <c:pt idx="2517">
                  <c:v>311.29503999999997</c:v>
                </c:pt>
                <c:pt idx="2518">
                  <c:v>327.28994</c:v>
                </c:pt>
                <c:pt idx="2519">
                  <c:v>269.24804</c:v>
                </c:pt>
                <c:pt idx="2520">
                  <c:v>255.23244</c:v>
                </c:pt>
                <c:pt idx="2521">
                  <c:v>299.25864000000001</c:v>
                </c:pt>
                <c:pt idx="2522">
                  <c:v>281.24804</c:v>
                </c:pt>
                <c:pt idx="2523">
                  <c:v>311.29503999999997</c:v>
                </c:pt>
                <c:pt idx="2524">
                  <c:v>325.31063999999998</c:v>
                </c:pt>
                <c:pt idx="2525">
                  <c:v>325.31063999999998</c:v>
                </c:pt>
                <c:pt idx="2526">
                  <c:v>295.22733999999997</c:v>
                </c:pt>
                <c:pt idx="2527">
                  <c:v>351.28994</c:v>
                </c:pt>
                <c:pt idx="2528">
                  <c:v>241.10763999999998</c:v>
                </c:pt>
                <c:pt idx="2529">
                  <c:v>309.24293999999998</c:v>
                </c:pt>
                <c:pt idx="2530">
                  <c:v>309.24293999999998</c:v>
                </c:pt>
                <c:pt idx="2531">
                  <c:v>295.22733999999997</c:v>
                </c:pt>
                <c:pt idx="2532">
                  <c:v>323.25864000000001</c:v>
                </c:pt>
                <c:pt idx="2533">
                  <c:v>323.25864000000001</c:v>
                </c:pt>
                <c:pt idx="2534">
                  <c:v>337.27423999999996</c:v>
                </c:pt>
                <c:pt idx="2535">
                  <c:v>365.30554000000001</c:v>
                </c:pt>
                <c:pt idx="2536">
                  <c:v>379.32123999999999</c:v>
                </c:pt>
                <c:pt idx="2537">
                  <c:v>253.18034</c:v>
                </c:pt>
                <c:pt idx="2538">
                  <c:v>281.21163999999999</c:v>
                </c:pt>
                <c:pt idx="2539">
                  <c:v>309.24293999999998</c:v>
                </c:pt>
                <c:pt idx="2540">
                  <c:v>351.28994</c:v>
                </c:pt>
                <c:pt idx="2541">
                  <c:v>379.32123999999999</c:v>
                </c:pt>
                <c:pt idx="2542">
                  <c:v>337.27423999999996</c:v>
                </c:pt>
                <c:pt idx="2543">
                  <c:v>309.24293999999998</c:v>
                </c:pt>
                <c:pt idx="2544">
                  <c:v>239.16473999999999</c:v>
                </c:pt>
                <c:pt idx="2545">
                  <c:v>267.19603999999998</c:v>
                </c:pt>
                <c:pt idx="2546">
                  <c:v>253.18034</c:v>
                </c:pt>
                <c:pt idx="2547">
                  <c:v>281.21163999999999</c:v>
                </c:pt>
                <c:pt idx="2548">
                  <c:v>295.22733999999997</c:v>
                </c:pt>
                <c:pt idx="2549">
                  <c:v>309.24293999999998</c:v>
                </c:pt>
                <c:pt idx="2550">
                  <c:v>337.27423999999996</c:v>
                </c:pt>
                <c:pt idx="2551">
                  <c:v>393.33684</c:v>
                </c:pt>
                <c:pt idx="2552">
                  <c:v>407.35253999999998</c:v>
                </c:pt>
                <c:pt idx="2553">
                  <c:v>281.21163999999999</c:v>
                </c:pt>
                <c:pt idx="2554">
                  <c:v>349.27423999999996</c:v>
                </c:pt>
                <c:pt idx="2555">
                  <c:v>403.32123999999999</c:v>
                </c:pt>
                <c:pt idx="2556">
                  <c:v>315.19603999999998</c:v>
                </c:pt>
                <c:pt idx="2557">
                  <c:v>315.19603999999998</c:v>
                </c:pt>
                <c:pt idx="2558">
                  <c:v>211.13343999999998</c:v>
                </c:pt>
                <c:pt idx="2559">
                  <c:v>295.22733999999997</c:v>
                </c:pt>
                <c:pt idx="2560">
                  <c:v>295.22733999999997</c:v>
                </c:pt>
                <c:pt idx="2561">
                  <c:v>295.22733999999997</c:v>
                </c:pt>
                <c:pt idx="2562">
                  <c:v>351.28994</c:v>
                </c:pt>
                <c:pt idx="2563">
                  <c:v>245.08143999999999</c:v>
                </c:pt>
                <c:pt idx="2564">
                  <c:v>227.09193999999999</c:v>
                </c:pt>
                <c:pt idx="2565">
                  <c:v>269.13893999999999</c:v>
                </c:pt>
                <c:pt idx="2566">
                  <c:v>227.09193999999999</c:v>
                </c:pt>
                <c:pt idx="2567">
                  <c:v>241.10763999999998</c:v>
                </c:pt>
                <c:pt idx="2568">
                  <c:v>241.10763999999998</c:v>
                </c:pt>
                <c:pt idx="2569">
                  <c:v>239.09193999999999</c:v>
                </c:pt>
                <c:pt idx="2570">
                  <c:v>225.07633999999999</c:v>
                </c:pt>
                <c:pt idx="2571">
                  <c:v>255.12323999999998</c:v>
                </c:pt>
                <c:pt idx="2572">
                  <c:v>255.12323999999998</c:v>
                </c:pt>
                <c:pt idx="2573">
                  <c:v>269.13893999999999</c:v>
                </c:pt>
                <c:pt idx="2574">
                  <c:v>241.10763999999998</c:v>
                </c:pt>
                <c:pt idx="2575">
                  <c:v>295.22733999999997</c:v>
                </c:pt>
                <c:pt idx="2576">
                  <c:v>257.10253999999998</c:v>
                </c:pt>
                <c:pt idx="2577">
                  <c:v>283.15454</c:v>
                </c:pt>
                <c:pt idx="2578">
                  <c:v>297.17023999999998</c:v>
                </c:pt>
                <c:pt idx="2579">
                  <c:v>283.15454</c:v>
                </c:pt>
                <c:pt idx="2580">
                  <c:v>267.12324000000001</c:v>
                </c:pt>
                <c:pt idx="2581">
                  <c:v>239.09193999999999</c:v>
                </c:pt>
                <c:pt idx="2582">
                  <c:v>283.11813999999998</c:v>
                </c:pt>
                <c:pt idx="2583">
                  <c:v>285.13383999999996</c:v>
                </c:pt>
                <c:pt idx="2584">
                  <c:v>251.16473999999999</c:v>
                </c:pt>
                <c:pt idx="2585">
                  <c:v>406.18664000000001</c:v>
                </c:pt>
                <c:pt idx="2586">
                  <c:v>819.58334000000002</c:v>
                </c:pt>
                <c:pt idx="2587">
                  <c:v>1296.0427400000001</c:v>
                </c:pt>
                <c:pt idx="2588">
                  <c:v>1124.16634</c:v>
                </c:pt>
                <c:pt idx="2589">
                  <c:v>1198.2031400000001</c:v>
                </c:pt>
                <c:pt idx="2590">
                  <c:v>1240.2864400000001</c:v>
                </c:pt>
                <c:pt idx="2591">
                  <c:v>1240.2864400000001</c:v>
                </c:pt>
                <c:pt idx="2592">
                  <c:v>1238.2708399999999</c:v>
                </c:pt>
                <c:pt idx="2593">
                  <c:v>1280.31774</c:v>
                </c:pt>
                <c:pt idx="2594">
                  <c:v>1282.3334399999999</c:v>
                </c:pt>
                <c:pt idx="2595">
                  <c:v>1282.3334399999999</c:v>
                </c:pt>
                <c:pt idx="2596">
                  <c:v>1254.30214</c:v>
                </c:pt>
                <c:pt idx="2597">
                  <c:v>1254.30214</c:v>
                </c:pt>
                <c:pt idx="2598">
                  <c:v>1254.30214</c:v>
                </c:pt>
                <c:pt idx="2599">
                  <c:v>1254.30214</c:v>
                </c:pt>
                <c:pt idx="2600">
                  <c:v>1296.3490400000001</c:v>
                </c:pt>
                <c:pt idx="2601">
                  <c:v>1138.1819399999999</c:v>
                </c:pt>
                <c:pt idx="2602">
                  <c:v>1138.1819399999999</c:v>
                </c:pt>
                <c:pt idx="2603">
                  <c:v>1238.2708399999999</c:v>
                </c:pt>
                <c:pt idx="2604">
                  <c:v>1210.23954</c:v>
                </c:pt>
                <c:pt idx="2605">
                  <c:v>1196.2238399999999</c:v>
                </c:pt>
                <c:pt idx="2606">
                  <c:v>1166.21324</c:v>
                </c:pt>
                <c:pt idx="2607">
                  <c:v>1226.2708399999999</c:v>
                </c:pt>
                <c:pt idx="2608">
                  <c:v>693.71244000000002</c:v>
                </c:pt>
                <c:pt idx="2609">
                  <c:v>789.80633999999998</c:v>
                </c:pt>
                <c:pt idx="2610">
                  <c:v>817.83763999999996</c:v>
                </c:pt>
                <c:pt idx="2611">
                  <c:v>845.86893999999995</c:v>
                </c:pt>
                <c:pt idx="2612">
                  <c:v>831.85334</c:v>
                </c:pt>
                <c:pt idx="2613">
                  <c:v>859.88463999999999</c:v>
                </c:pt>
                <c:pt idx="2614">
                  <c:v>873.90023999999994</c:v>
                </c:pt>
                <c:pt idx="2615">
                  <c:v>845.86893999999995</c:v>
                </c:pt>
                <c:pt idx="2616">
                  <c:v>873.90023999999994</c:v>
                </c:pt>
                <c:pt idx="2617">
                  <c:v>901.93154000000004</c:v>
                </c:pt>
                <c:pt idx="2618">
                  <c:v>817.83763999999996</c:v>
                </c:pt>
                <c:pt idx="2619">
                  <c:v>845.86893999999995</c:v>
                </c:pt>
                <c:pt idx="2620">
                  <c:v>873.90023999999994</c:v>
                </c:pt>
                <c:pt idx="2621">
                  <c:v>845.86893999999995</c:v>
                </c:pt>
                <c:pt idx="2622">
                  <c:v>873.90023999999994</c:v>
                </c:pt>
                <c:pt idx="2623">
                  <c:v>901.93154000000004</c:v>
                </c:pt>
                <c:pt idx="2624">
                  <c:v>873.90023999999994</c:v>
                </c:pt>
                <c:pt idx="2625">
                  <c:v>901.93154000000004</c:v>
                </c:pt>
                <c:pt idx="2626">
                  <c:v>929.96284000000003</c:v>
                </c:pt>
                <c:pt idx="2627">
                  <c:v>845.86893999999995</c:v>
                </c:pt>
                <c:pt idx="2628">
                  <c:v>873.90023999999994</c:v>
                </c:pt>
                <c:pt idx="2629">
                  <c:v>901.93154000000004</c:v>
                </c:pt>
                <c:pt idx="2630">
                  <c:v>873.90023999999994</c:v>
                </c:pt>
                <c:pt idx="2631">
                  <c:v>901.93154000000004</c:v>
                </c:pt>
                <c:pt idx="2632">
                  <c:v>929.96284000000003</c:v>
                </c:pt>
                <c:pt idx="2633">
                  <c:v>901.93154000000004</c:v>
                </c:pt>
                <c:pt idx="2634">
                  <c:v>929.96284000000003</c:v>
                </c:pt>
                <c:pt idx="2635">
                  <c:v>957.99414000000002</c:v>
                </c:pt>
                <c:pt idx="2636">
                  <c:v>1060.0986399999999</c:v>
                </c:pt>
                <c:pt idx="2637">
                  <c:v>1088.12994</c:v>
                </c:pt>
                <c:pt idx="2638">
                  <c:v>1116.1612399999999</c:v>
                </c:pt>
                <c:pt idx="2639">
                  <c:v>1116.1612399999999</c:v>
                </c:pt>
                <c:pt idx="2640">
                  <c:v>1144.19254</c:v>
                </c:pt>
                <c:pt idx="2641">
                  <c:v>1172.2238399999999</c:v>
                </c:pt>
                <c:pt idx="2642">
                  <c:v>1172.2238399999999</c:v>
                </c:pt>
                <c:pt idx="2643">
                  <c:v>1200.25514</c:v>
                </c:pt>
                <c:pt idx="2644">
                  <c:v>1228.2864400000001</c:v>
                </c:pt>
                <c:pt idx="2645">
                  <c:v>1088.12994</c:v>
                </c:pt>
                <c:pt idx="2646">
                  <c:v>1116.1612399999999</c:v>
                </c:pt>
                <c:pt idx="2647">
                  <c:v>1144.19254</c:v>
                </c:pt>
                <c:pt idx="2648">
                  <c:v>1102.14564</c:v>
                </c:pt>
                <c:pt idx="2649">
                  <c:v>1130.1769400000001</c:v>
                </c:pt>
                <c:pt idx="2650">
                  <c:v>1172.2238399999999</c:v>
                </c:pt>
                <c:pt idx="2651">
                  <c:v>1044.0673400000001</c:v>
                </c:pt>
                <c:pt idx="2652">
                  <c:v>1072.0986399999999</c:v>
                </c:pt>
                <c:pt idx="2653">
                  <c:v>1100.12994</c:v>
                </c:pt>
                <c:pt idx="2654">
                  <c:v>1072.0986399999999</c:v>
                </c:pt>
                <c:pt idx="2655">
                  <c:v>1100.12994</c:v>
                </c:pt>
                <c:pt idx="2656">
                  <c:v>1128.1612399999999</c:v>
                </c:pt>
                <c:pt idx="2657">
                  <c:v>1100.12994</c:v>
                </c:pt>
                <c:pt idx="2658">
                  <c:v>1128.1612399999999</c:v>
                </c:pt>
                <c:pt idx="2659">
                  <c:v>1156.19254</c:v>
                </c:pt>
                <c:pt idx="2660">
                  <c:v>1100.12994</c:v>
                </c:pt>
                <c:pt idx="2661">
                  <c:v>1128.1612399999999</c:v>
                </c:pt>
                <c:pt idx="2662">
                  <c:v>1156.19254</c:v>
                </c:pt>
                <c:pt idx="2663">
                  <c:v>1128.1612399999999</c:v>
                </c:pt>
                <c:pt idx="2664">
                  <c:v>1156.19254</c:v>
                </c:pt>
                <c:pt idx="2665">
                  <c:v>1184.2238399999999</c:v>
                </c:pt>
                <c:pt idx="2666">
                  <c:v>1156.19254</c:v>
                </c:pt>
                <c:pt idx="2667">
                  <c:v>1184.2238399999999</c:v>
                </c:pt>
                <c:pt idx="2668">
                  <c:v>1212.25514</c:v>
                </c:pt>
                <c:pt idx="2669">
                  <c:v>1156.19254</c:v>
                </c:pt>
                <c:pt idx="2670">
                  <c:v>1184.2238399999999</c:v>
                </c:pt>
                <c:pt idx="2671">
                  <c:v>1212.25514</c:v>
                </c:pt>
                <c:pt idx="2672">
                  <c:v>1184.2238399999999</c:v>
                </c:pt>
                <c:pt idx="2673">
                  <c:v>1212.25514</c:v>
                </c:pt>
                <c:pt idx="2674">
                  <c:v>1240.2864400000001</c:v>
                </c:pt>
                <c:pt idx="2675">
                  <c:v>1212.25514</c:v>
                </c:pt>
                <c:pt idx="2676">
                  <c:v>1240.2864400000001</c:v>
                </c:pt>
                <c:pt idx="2677">
                  <c:v>1268.31774</c:v>
                </c:pt>
                <c:pt idx="2678">
                  <c:v>1002.02044</c:v>
                </c:pt>
                <c:pt idx="2679">
                  <c:v>1030.0517399999999</c:v>
                </c:pt>
                <c:pt idx="2680">
                  <c:v>1058.08304</c:v>
                </c:pt>
                <c:pt idx="2681">
                  <c:v>1030.0517399999999</c:v>
                </c:pt>
                <c:pt idx="2682">
                  <c:v>1058.08304</c:v>
                </c:pt>
                <c:pt idx="2683">
                  <c:v>1086.1143400000001</c:v>
                </c:pt>
                <c:pt idx="2684">
                  <c:v>1058.08304</c:v>
                </c:pt>
                <c:pt idx="2685">
                  <c:v>1086.1143400000001</c:v>
                </c:pt>
                <c:pt idx="2686">
                  <c:v>1114.14564</c:v>
                </c:pt>
                <c:pt idx="2687">
                  <c:v>1058.08304</c:v>
                </c:pt>
                <c:pt idx="2688">
                  <c:v>1086.1143400000001</c:v>
                </c:pt>
                <c:pt idx="2689">
                  <c:v>1114.14564</c:v>
                </c:pt>
                <c:pt idx="2690">
                  <c:v>1086.1143400000001</c:v>
                </c:pt>
                <c:pt idx="2691">
                  <c:v>1114.14564</c:v>
                </c:pt>
                <c:pt idx="2692">
                  <c:v>1142.1769400000001</c:v>
                </c:pt>
                <c:pt idx="2693">
                  <c:v>1114.14564</c:v>
                </c:pt>
                <c:pt idx="2694">
                  <c:v>1142.1769400000001</c:v>
                </c:pt>
                <c:pt idx="2695">
                  <c:v>1170.2082399999999</c:v>
                </c:pt>
                <c:pt idx="2696">
                  <c:v>1114.14564</c:v>
                </c:pt>
                <c:pt idx="2697">
                  <c:v>1142.1769400000001</c:v>
                </c:pt>
                <c:pt idx="2698">
                  <c:v>1170.2082399999999</c:v>
                </c:pt>
                <c:pt idx="2699">
                  <c:v>1142.1769400000001</c:v>
                </c:pt>
                <c:pt idx="2700">
                  <c:v>1170.2082399999999</c:v>
                </c:pt>
                <c:pt idx="2701">
                  <c:v>1198.23954</c:v>
                </c:pt>
                <c:pt idx="2702">
                  <c:v>1170.2082399999999</c:v>
                </c:pt>
                <c:pt idx="2703">
                  <c:v>1198.23954</c:v>
                </c:pt>
                <c:pt idx="2704">
                  <c:v>1226.2708399999999</c:v>
                </c:pt>
                <c:pt idx="2705">
                  <c:v>793.76494000000002</c:v>
                </c:pt>
                <c:pt idx="2706">
                  <c:v>849.82754</c:v>
                </c:pt>
                <c:pt idx="2707">
                  <c:v>905.89013999999997</c:v>
                </c:pt>
                <c:pt idx="2708">
                  <c:v>821.79624000000001</c:v>
                </c:pt>
                <c:pt idx="2709">
                  <c:v>877.85883999999999</c:v>
                </c:pt>
                <c:pt idx="2710">
                  <c:v>933.92143999999996</c:v>
                </c:pt>
                <c:pt idx="2711">
                  <c:v>849.82754</c:v>
                </c:pt>
                <c:pt idx="2712">
                  <c:v>905.89013999999997</c:v>
                </c:pt>
                <c:pt idx="2713">
                  <c:v>961.95273999999995</c:v>
                </c:pt>
                <c:pt idx="2714">
                  <c:v>1018.05174</c:v>
                </c:pt>
                <c:pt idx="2715">
                  <c:v>1046.08304</c:v>
                </c:pt>
                <c:pt idx="2716">
                  <c:v>1074.1143400000001</c:v>
                </c:pt>
                <c:pt idx="2717">
                  <c:v>1102.14564</c:v>
                </c:pt>
                <c:pt idx="2718">
                  <c:v>1130.1769400000001</c:v>
                </c:pt>
                <c:pt idx="2719">
                  <c:v>1158.2082399999999</c:v>
                </c:pt>
                <c:pt idx="2720">
                  <c:v>1186.23954</c:v>
                </c:pt>
                <c:pt idx="2721">
                  <c:v>1214.2708399999999</c:v>
                </c:pt>
                <c:pt idx="2722">
                  <c:v>1242.30214</c:v>
                </c:pt>
                <c:pt idx="2723">
                  <c:v>175.09703999999999</c:v>
                </c:pt>
                <c:pt idx="2724">
                  <c:v>229.14403999999999</c:v>
                </c:pt>
                <c:pt idx="2725">
                  <c:v>195.06573999999998</c:v>
                </c:pt>
                <c:pt idx="2726">
                  <c:v>195.06573999999998</c:v>
                </c:pt>
                <c:pt idx="2727">
                  <c:v>195.06573999999998</c:v>
                </c:pt>
                <c:pt idx="2728">
                  <c:v>203.12833999999998</c:v>
                </c:pt>
                <c:pt idx="2729">
                  <c:v>217.14403999999999</c:v>
                </c:pt>
                <c:pt idx="2730">
                  <c:v>223.09703999999999</c:v>
                </c:pt>
                <c:pt idx="2731">
                  <c:v>231.15964</c:v>
                </c:pt>
                <c:pt idx="2732">
                  <c:v>245.17533999999998</c:v>
                </c:pt>
                <c:pt idx="2733">
                  <c:v>245.17533999999998</c:v>
                </c:pt>
                <c:pt idx="2734">
                  <c:v>245.17533999999998</c:v>
                </c:pt>
                <c:pt idx="2735">
                  <c:v>245.17533999999998</c:v>
                </c:pt>
                <c:pt idx="2736">
                  <c:v>245.17533999999998</c:v>
                </c:pt>
                <c:pt idx="2737">
                  <c:v>259.19094000000001</c:v>
                </c:pt>
                <c:pt idx="2738">
                  <c:v>259.19094000000001</c:v>
                </c:pt>
                <c:pt idx="2739">
                  <c:v>259.19094000000001</c:v>
                </c:pt>
                <c:pt idx="2740">
                  <c:v>259.19094000000001</c:v>
                </c:pt>
                <c:pt idx="2741">
                  <c:v>273.20663999999999</c:v>
                </c:pt>
                <c:pt idx="2742">
                  <c:v>273.20663999999999</c:v>
                </c:pt>
                <c:pt idx="2743">
                  <c:v>273.20663999999999</c:v>
                </c:pt>
                <c:pt idx="2744">
                  <c:v>287.22224</c:v>
                </c:pt>
                <c:pt idx="2745">
                  <c:v>301.23793999999998</c:v>
                </c:pt>
                <c:pt idx="2746">
                  <c:v>301.23793999999998</c:v>
                </c:pt>
                <c:pt idx="2747">
                  <c:v>301.23793999999998</c:v>
                </c:pt>
                <c:pt idx="2748">
                  <c:v>301.23793999999998</c:v>
                </c:pt>
                <c:pt idx="2749">
                  <c:v>301.23793999999998</c:v>
                </c:pt>
                <c:pt idx="2750">
                  <c:v>301.23793999999998</c:v>
                </c:pt>
                <c:pt idx="2751">
                  <c:v>315.25353999999999</c:v>
                </c:pt>
                <c:pt idx="2752">
                  <c:v>347.24333999999999</c:v>
                </c:pt>
                <c:pt idx="2753">
                  <c:v>201.11273999999997</c:v>
                </c:pt>
                <c:pt idx="2754">
                  <c:v>229.14403999999999</c:v>
                </c:pt>
                <c:pt idx="2755">
                  <c:v>335.22224</c:v>
                </c:pt>
                <c:pt idx="2756">
                  <c:v>343.28483999999997</c:v>
                </c:pt>
                <c:pt idx="2757">
                  <c:v>357.30054000000001</c:v>
                </c:pt>
                <c:pt idx="2758">
                  <c:v>371.31613999999996</c:v>
                </c:pt>
                <c:pt idx="2759">
                  <c:v>385.33184</c:v>
                </c:pt>
                <c:pt idx="2760">
                  <c:v>399.34744000000001</c:v>
                </c:pt>
                <c:pt idx="2761">
                  <c:v>427.37873999999999</c:v>
                </c:pt>
                <c:pt idx="2762">
                  <c:v>105.01884</c:v>
                </c:pt>
                <c:pt idx="2763">
                  <c:v>483.44133999999997</c:v>
                </c:pt>
                <c:pt idx="2764">
                  <c:v>119.03444</c:v>
                </c:pt>
                <c:pt idx="2765">
                  <c:v>201.11273999999997</c:v>
                </c:pt>
                <c:pt idx="2766">
                  <c:v>201.11273999999997</c:v>
                </c:pt>
                <c:pt idx="2767">
                  <c:v>159.02933999999999</c:v>
                </c:pt>
                <c:pt idx="2768">
                  <c:v>147.06573999999998</c:v>
                </c:pt>
                <c:pt idx="2769">
                  <c:v>163.06063999999998</c:v>
                </c:pt>
                <c:pt idx="2770">
                  <c:v>163.06063999999998</c:v>
                </c:pt>
                <c:pt idx="2771">
                  <c:v>161.08143999999999</c:v>
                </c:pt>
                <c:pt idx="2772">
                  <c:v>191.05553999999998</c:v>
                </c:pt>
                <c:pt idx="2773">
                  <c:v>299.22224</c:v>
                </c:pt>
                <c:pt idx="2774">
                  <c:v>189.11273999999997</c:v>
                </c:pt>
                <c:pt idx="2775">
                  <c:v>313.23793999999998</c:v>
                </c:pt>
                <c:pt idx="2776">
                  <c:v>303.21713999999997</c:v>
                </c:pt>
                <c:pt idx="2777">
                  <c:v>303.21713999999997</c:v>
                </c:pt>
                <c:pt idx="2778">
                  <c:v>287.22224</c:v>
                </c:pt>
                <c:pt idx="2779">
                  <c:v>287.22224</c:v>
                </c:pt>
                <c:pt idx="2780">
                  <c:v>133.01373999999998</c:v>
                </c:pt>
                <c:pt idx="2781">
                  <c:v>191.05553999999998</c:v>
                </c:pt>
                <c:pt idx="2782">
                  <c:v>131.03443999999999</c:v>
                </c:pt>
                <c:pt idx="2783">
                  <c:v>177.07633999999999</c:v>
                </c:pt>
                <c:pt idx="2784">
                  <c:v>187.02423999999999</c:v>
                </c:pt>
                <c:pt idx="2785">
                  <c:v>201.03994</c:v>
                </c:pt>
                <c:pt idx="2786">
                  <c:v>159.02933999999999</c:v>
                </c:pt>
                <c:pt idx="2787">
                  <c:v>145.05014</c:v>
                </c:pt>
                <c:pt idx="2788">
                  <c:v>175.06063999999998</c:v>
                </c:pt>
                <c:pt idx="2789">
                  <c:v>145.05014</c:v>
                </c:pt>
                <c:pt idx="2790">
                  <c:v>159.02933999999999</c:v>
                </c:pt>
                <c:pt idx="2791">
                  <c:v>203.01924</c:v>
                </c:pt>
                <c:pt idx="2792">
                  <c:v>230.06644</c:v>
                </c:pt>
                <c:pt idx="2793">
                  <c:v>333.19133999999997</c:v>
                </c:pt>
                <c:pt idx="2794">
                  <c:v>347.20704000000001</c:v>
                </c:pt>
                <c:pt idx="2795">
                  <c:v>219.12323999999998</c:v>
                </c:pt>
                <c:pt idx="2796">
                  <c:v>143.03443999999999</c:v>
                </c:pt>
                <c:pt idx="2797">
                  <c:v>173.08143999999999</c:v>
                </c:pt>
                <c:pt idx="2798">
                  <c:v>145.05014</c:v>
                </c:pt>
                <c:pt idx="2799">
                  <c:v>147.06573999999998</c:v>
                </c:pt>
                <c:pt idx="2800">
                  <c:v>177.07633999999999</c:v>
                </c:pt>
                <c:pt idx="2801">
                  <c:v>158.04533999999998</c:v>
                </c:pt>
                <c:pt idx="2802">
                  <c:v>177.07633999999999</c:v>
                </c:pt>
                <c:pt idx="2803">
                  <c:v>147.06573999999998</c:v>
                </c:pt>
                <c:pt idx="2804">
                  <c:v>173.08143999999999</c:v>
                </c:pt>
                <c:pt idx="2805">
                  <c:v>161.08143999999999</c:v>
                </c:pt>
                <c:pt idx="2806">
                  <c:v>145.05014</c:v>
                </c:pt>
                <c:pt idx="2807">
                  <c:v>163.06063999999998</c:v>
                </c:pt>
                <c:pt idx="2808">
                  <c:v>247.15454</c:v>
                </c:pt>
                <c:pt idx="2809">
                  <c:v>163.06063999999998</c:v>
                </c:pt>
                <c:pt idx="2810">
                  <c:v>219.12323999999998</c:v>
                </c:pt>
                <c:pt idx="2811">
                  <c:v>191.09193999999999</c:v>
                </c:pt>
                <c:pt idx="2812">
                  <c:v>275.18583999999998</c:v>
                </c:pt>
                <c:pt idx="2813">
                  <c:v>161.08143999999999</c:v>
                </c:pt>
                <c:pt idx="2814">
                  <c:v>161.04504</c:v>
                </c:pt>
                <c:pt idx="2815">
                  <c:v>162.07664</c:v>
                </c:pt>
                <c:pt idx="2816">
                  <c:v>131.03443999999999</c:v>
                </c:pt>
                <c:pt idx="2817">
                  <c:v>191.10324</c:v>
                </c:pt>
                <c:pt idx="2818">
                  <c:v>133.05014</c:v>
                </c:pt>
                <c:pt idx="2819">
                  <c:v>175.09703999999999</c:v>
                </c:pt>
                <c:pt idx="2820">
                  <c:v>133.05014</c:v>
                </c:pt>
                <c:pt idx="2821">
                  <c:v>211.04543999999999</c:v>
                </c:pt>
                <c:pt idx="2822">
                  <c:v>211.04543999999999</c:v>
                </c:pt>
                <c:pt idx="2823">
                  <c:v>131.03443999999999</c:v>
                </c:pt>
                <c:pt idx="2824">
                  <c:v>132.02973999999998</c:v>
                </c:pt>
                <c:pt idx="2825">
                  <c:v>201.03994</c:v>
                </c:pt>
                <c:pt idx="2826">
                  <c:v>131.03443999999999</c:v>
                </c:pt>
                <c:pt idx="2827">
                  <c:v>147.06573999999998</c:v>
                </c:pt>
                <c:pt idx="2828">
                  <c:v>119.03444</c:v>
                </c:pt>
                <c:pt idx="2829">
                  <c:v>133.05014</c:v>
                </c:pt>
                <c:pt idx="2830">
                  <c:v>133.01373999999998</c:v>
                </c:pt>
                <c:pt idx="2831">
                  <c:v>161.04504</c:v>
                </c:pt>
                <c:pt idx="2832">
                  <c:v>143.03443999999999</c:v>
                </c:pt>
                <c:pt idx="2833">
                  <c:v>355.28483999999997</c:v>
                </c:pt>
                <c:pt idx="2834">
                  <c:v>327.25353999999999</c:v>
                </c:pt>
                <c:pt idx="2835">
                  <c:v>353.26923999999997</c:v>
                </c:pt>
                <c:pt idx="2836">
                  <c:v>337.23793999999998</c:v>
                </c:pt>
                <c:pt idx="2837">
                  <c:v>203.12833999999998</c:v>
                </c:pt>
                <c:pt idx="2838">
                  <c:v>227.12833999999998</c:v>
                </c:pt>
                <c:pt idx="2839">
                  <c:v>201.11273999999997</c:v>
                </c:pt>
                <c:pt idx="2840">
                  <c:v>201.11273999999997</c:v>
                </c:pt>
                <c:pt idx="2841">
                  <c:v>159.02933999999999</c:v>
                </c:pt>
                <c:pt idx="2842">
                  <c:v>131.03443999999999</c:v>
                </c:pt>
                <c:pt idx="2843">
                  <c:v>329.26923999999997</c:v>
                </c:pt>
                <c:pt idx="2844">
                  <c:v>205.10763999999998</c:v>
                </c:pt>
                <c:pt idx="2845">
                  <c:v>229.14403999999999</c:v>
                </c:pt>
                <c:pt idx="2846">
                  <c:v>129.01883999999998</c:v>
                </c:pt>
                <c:pt idx="2847">
                  <c:v>215.12833999999998</c:v>
                </c:pt>
                <c:pt idx="2848">
                  <c:v>313.23793999999998</c:v>
                </c:pt>
                <c:pt idx="2849">
                  <c:v>313.23793999999998</c:v>
                </c:pt>
                <c:pt idx="2850">
                  <c:v>311.22224</c:v>
                </c:pt>
                <c:pt idx="2851">
                  <c:v>311.22224</c:v>
                </c:pt>
                <c:pt idx="2852">
                  <c:v>311.22224</c:v>
                </c:pt>
                <c:pt idx="2853">
                  <c:v>339.18074000000001</c:v>
                </c:pt>
                <c:pt idx="2854">
                  <c:v>245.13893999999999</c:v>
                </c:pt>
                <c:pt idx="2855">
                  <c:v>273.13383999999996</c:v>
                </c:pt>
                <c:pt idx="2856">
                  <c:v>229.10763999999998</c:v>
                </c:pt>
                <c:pt idx="2857">
                  <c:v>289.16514000000001</c:v>
                </c:pt>
                <c:pt idx="2858">
                  <c:v>483.44133999999997</c:v>
                </c:pt>
                <c:pt idx="2859">
                  <c:v>431.19173999999998</c:v>
                </c:pt>
                <c:pt idx="2860">
                  <c:v>441.39443999999997</c:v>
                </c:pt>
                <c:pt idx="2861">
                  <c:v>469.42573999999996</c:v>
                </c:pt>
                <c:pt idx="2862">
                  <c:v>299.25864000000001</c:v>
                </c:pt>
                <c:pt idx="2863">
                  <c:v>299.25864000000001</c:v>
                </c:pt>
                <c:pt idx="2864">
                  <c:v>315.25353999999999</c:v>
                </c:pt>
                <c:pt idx="2865">
                  <c:v>315.25353999999999</c:v>
                </c:pt>
                <c:pt idx="2866">
                  <c:v>333.26414</c:v>
                </c:pt>
                <c:pt idx="2867">
                  <c:v>333.26414</c:v>
                </c:pt>
                <c:pt idx="2868">
                  <c:v>317.26923999999997</c:v>
                </c:pt>
                <c:pt idx="2869">
                  <c:v>317.26923999999997</c:v>
                </c:pt>
                <c:pt idx="2870">
                  <c:v>313.23793999999998</c:v>
                </c:pt>
                <c:pt idx="2871">
                  <c:v>313.23793999999998</c:v>
                </c:pt>
                <c:pt idx="2872">
                  <c:v>331.24843999999996</c:v>
                </c:pt>
                <c:pt idx="2873">
                  <c:v>313.23793999999998</c:v>
                </c:pt>
                <c:pt idx="2874">
                  <c:v>313.23793999999998</c:v>
                </c:pt>
                <c:pt idx="2875">
                  <c:v>331.24843999999996</c:v>
                </c:pt>
                <c:pt idx="2876">
                  <c:v>295.22733999999997</c:v>
                </c:pt>
                <c:pt idx="2877">
                  <c:v>295.22733999999997</c:v>
                </c:pt>
                <c:pt idx="2878">
                  <c:v>313.23793999999998</c:v>
                </c:pt>
                <c:pt idx="2879">
                  <c:v>311.22224</c:v>
                </c:pt>
                <c:pt idx="2880">
                  <c:v>311.22224</c:v>
                </c:pt>
                <c:pt idx="2881">
                  <c:v>311.22224</c:v>
                </c:pt>
                <c:pt idx="2882">
                  <c:v>329.23284000000001</c:v>
                </c:pt>
                <c:pt idx="2883">
                  <c:v>329.23284000000001</c:v>
                </c:pt>
                <c:pt idx="2884">
                  <c:v>295.22733999999997</c:v>
                </c:pt>
                <c:pt idx="2885">
                  <c:v>293.21163999999999</c:v>
                </c:pt>
                <c:pt idx="2886">
                  <c:v>295.22733999999997</c:v>
                </c:pt>
                <c:pt idx="2887">
                  <c:v>311.22224</c:v>
                </c:pt>
                <c:pt idx="2888">
                  <c:v>327.21713999999997</c:v>
                </c:pt>
                <c:pt idx="2889">
                  <c:v>295.22733999999997</c:v>
                </c:pt>
                <c:pt idx="2890">
                  <c:v>313.23793999999998</c:v>
                </c:pt>
                <c:pt idx="2891">
                  <c:v>297.24293999999998</c:v>
                </c:pt>
                <c:pt idx="2892">
                  <c:v>297.24293999999998</c:v>
                </c:pt>
                <c:pt idx="2893">
                  <c:v>297.24293999999998</c:v>
                </c:pt>
                <c:pt idx="2894">
                  <c:v>297.24293999999998</c:v>
                </c:pt>
                <c:pt idx="2895">
                  <c:v>295.22733999999997</c:v>
                </c:pt>
                <c:pt idx="2896">
                  <c:v>295.22733999999997</c:v>
                </c:pt>
                <c:pt idx="2897">
                  <c:v>295.22733999999997</c:v>
                </c:pt>
                <c:pt idx="2898">
                  <c:v>295.22733999999997</c:v>
                </c:pt>
                <c:pt idx="2899">
                  <c:v>295.22733999999997</c:v>
                </c:pt>
                <c:pt idx="2900">
                  <c:v>295.22733999999997</c:v>
                </c:pt>
                <c:pt idx="2901">
                  <c:v>313.23793999999998</c:v>
                </c:pt>
                <c:pt idx="2902">
                  <c:v>313.23793999999998</c:v>
                </c:pt>
                <c:pt idx="2903">
                  <c:v>313.23793999999998</c:v>
                </c:pt>
                <c:pt idx="2904">
                  <c:v>313.23793999999998</c:v>
                </c:pt>
                <c:pt idx="2905">
                  <c:v>313.23793999999998</c:v>
                </c:pt>
                <c:pt idx="2906">
                  <c:v>313.23793999999998</c:v>
                </c:pt>
                <c:pt idx="2907">
                  <c:v>295.22733999999997</c:v>
                </c:pt>
                <c:pt idx="2908">
                  <c:v>311.22224</c:v>
                </c:pt>
                <c:pt idx="2909">
                  <c:v>293.21163999999999</c:v>
                </c:pt>
                <c:pt idx="2910">
                  <c:v>297.24293999999998</c:v>
                </c:pt>
                <c:pt idx="2911">
                  <c:v>297.24293999999998</c:v>
                </c:pt>
                <c:pt idx="2912">
                  <c:v>299.25864000000001</c:v>
                </c:pt>
                <c:pt idx="2913">
                  <c:v>297.24293999999998</c:v>
                </c:pt>
                <c:pt idx="2914">
                  <c:v>327.21713999999997</c:v>
                </c:pt>
                <c:pt idx="2915">
                  <c:v>315.25353999999999</c:v>
                </c:pt>
                <c:pt idx="2916">
                  <c:v>315.25353999999999</c:v>
                </c:pt>
                <c:pt idx="2917">
                  <c:v>315.25353999999999</c:v>
                </c:pt>
                <c:pt idx="2918">
                  <c:v>315.25353999999999</c:v>
                </c:pt>
                <c:pt idx="2919">
                  <c:v>315.25353999999999</c:v>
                </c:pt>
                <c:pt idx="2920">
                  <c:v>313.23793999999998</c:v>
                </c:pt>
                <c:pt idx="2921">
                  <c:v>297.24293999999998</c:v>
                </c:pt>
                <c:pt idx="2922">
                  <c:v>297.24293999999998</c:v>
                </c:pt>
                <c:pt idx="2923">
                  <c:v>315.25353999999999</c:v>
                </c:pt>
                <c:pt idx="2924">
                  <c:v>315.25353999999999</c:v>
                </c:pt>
                <c:pt idx="2925">
                  <c:v>315.25353999999999</c:v>
                </c:pt>
                <c:pt idx="2926">
                  <c:v>315.25353999999999</c:v>
                </c:pt>
                <c:pt idx="2927">
                  <c:v>315.25353999999999</c:v>
                </c:pt>
                <c:pt idx="2928">
                  <c:v>315.25353999999999</c:v>
                </c:pt>
                <c:pt idx="2929">
                  <c:v>315.25353999999999</c:v>
                </c:pt>
                <c:pt idx="2930">
                  <c:v>315.25353999999999</c:v>
                </c:pt>
                <c:pt idx="2931">
                  <c:v>315.25353999999999</c:v>
                </c:pt>
                <c:pt idx="2932">
                  <c:v>315.25353999999999</c:v>
                </c:pt>
                <c:pt idx="2933">
                  <c:v>315.25353999999999</c:v>
                </c:pt>
                <c:pt idx="2934">
                  <c:v>315.25353999999999</c:v>
                </c:pt>
                <c:pt idx="2935">
                  <c:v>315.25353999999999</c:v>
                </c:pt>
                <c:pt idx="2936">
                  <c:v>315.25353999999999</c:v>
                </c:pt>
                <c:pt idx="2937">
                  <c:v>315.25353999999999</c:v>
                </c:pt>
                <c:pt idx="2938">
                  <c:v>299.25864000000001</c:v>
                </c:pt>
                <c:pt idx="2939">
                  <c:v>299.25864000000001</c:v>
                </c:pt>
                <c:pt idx="2940">
                  <c:v>299.25864000000001</c:v>
                </c:pt>
                <c:pt idx="2941">
                  <c:v>299.25864000000001</c:v>
                </c:pt>
                <c:pt idx="2942">
                  <c:v>299.25864000000001</c:v>
                </c:pt>
                <c:pt idx="2943">
                  <c:v>299.25864000000001</c:v>
                </c:pt>
                <c:pt idx="2944">
                  <c:v>299.25864000000001</c:v>
                </c:pt>
                <c:pt idx="2945">
                  <c:v>299.25864000000001</c:v>
                </c:pt>
                <c:pt idx="2946">
                  <c:v>299.25864000000001</c:v>
                </c:pt>
                <c:pt idx="2947">
                  <c:v>299.25864000000001</c:v>
                </c:pt>
                <c:pt idx="2948">
                  <c:v>299.25864000000001</c:v>
                </c:pt>
                <c:pt idx="2949">
                  <c:v>299.25864000000001</c:v>
                </c:pt>
                <c:pt idx="2950">
                  <c:v>299.25864000000001</c:v>
                </c:pt>
                <c:pt idx="2951">
                  <c:v>299.25864000000001</c:v>
                </c:pt>
                <c:pt idx="2952">
                  <c:v>315.25353999999999</c:v>
                </c:pt>
                <c:pt idx="2953">
                  <c:v>299.25864000000001</c:v>
                </c:pt>
                <c:pt idx="2954">
                  <c:v>313.23793999999998</c:v>
                </c:pt>
                <c:pt idx="2955">
                  <c:v>313.23793999999998</c:v>
                </c:pt>
                <c:pt idx="2956">
                  <c:v>313.23793999999998</c:v>
                </c:pt>
                <c:pt idx="2957">
                  <c:v>313.23793999999998</c:v>
                </c:pt>
                <c:pt idx="2958">
                  <c:v>313.23793999999998</c:v>
                </c:pt>
                <c:pt idx="2959">
                  <c:v>313.23793999999998</c:v>
                </c:pt>
                <c:pt idx="2960">
                  <c:v>329.23284000000001</c:v>
                </c:pt>
                <c:pt idx="2961">
                  <c:v>329.23284000000001</c:v>
                </c:pt>
                <c:pt idx="2962">
                  <c:v>347.24333999999999</c:v>
                </c:pt>
                <c:pt idx="2963">
                  <c:v>311.22224</c:v>
                </c:pt>
                <c:pt idx="2964">
                  <c:v>311.22224</c:v>
                </c:pt>
                <c:pt idx="2965">
                  <c:v>311.22224</c:v>
                </c:pt>
                <c:pt idx="2966">
                  <c:v>311.22224</c:v>
                </c:pt>
                <c:pt idx="2967">
                  <c:v>311.22224</c:v>
                </c:pt>
                <c:pt idx="2968">
                  <c:v>313.23793999999998</c:v>
                </c:pt>
                <c:pt idx="2969">
                  <c:v>311.22224</c:v>
                </c:pt>
                <c:pt idx="2970">
                  <c:v>313.23793999999998</c:v>
                </c:pt>
                <c:pt idx="2971">
                  <c:v>315.25353999999999</c:v>
                </c:pt>
                <c:pt idx="2972">
                  <c:v>315.25353999999999</c:v>
                </c:pt>
                <c:pt idx="2973">
                  <c:v>315.25353999999999</c:v>
                </c:pt>
                <c:pt idx="2974">
                  <c:v>315.25353999999999</c:v>
                </c:pt>
                <c:pt idx="2975">
                  <c:v>301.27423999999996</c:v>
                </c:pt>
                <c:pt idx="2976">
                  <c:v>301.27423999999996</c:v>
                </c:pt>
                <c:pt idx="2977">
                  <c:v>301.27423999999996</c:v>
                </c:pt>
                <c:pt idx="2978">
                  <c:v>301.27423999999996</c:v>
                </c:pt>
                <c:pt idx="2979">
                  <c:v>301.27423999999996</c:v>
                </c:pt>
                <c:pt idx="2980">
                  <c:v>301.27423999999996</c:v>
                </c:pt>
                <c:pt idx="2981">
                  <c:v>301.27423999999996</c:v>
                </c:pt>
                <c:pt idx="2982">
                  <c:v>301.27423999999996</c:v>
                </c:pt>
                <c:pt idx="2983">
                  <c:v>301.27423999999996</c:v>
                </c:pt>
                <c:pt idx="2984">
                  <c:v>301.27423999999996</c:v>
                </c:pt>
                <c:pt idx="2985">
                  <c:v>301.27423999999996</c:v>
                </c:pt>
                <c:pt idx="2986">
                  <c:v>301.27423999999996</c:v>
                </c:pt>
                <c:pt idx="2987">
                  <c:v>301.27423999999996</c:v>
                </c:pt>
                <c:pt idx="2988">
                  <c:v>301.27423999999996</c:v>
                </c:pt>
                <c:pt idx="2989">
                  <c:v>301.27423999999996</c:v>
                </c:pt>
                <c:pt idx="2990">
                  <c:v>301.27423999999996</c:v>
                </c:pt>
                <c:pt idx="2991">
                  <c:v>301.27423999999996</c:v>
                </c:pt>
                <c:pt idx="2992">
                  <c:v>317.26923999999997</c:v>
                </c:pt>
                <c:pt idx="2993">
                  <c:v>317.26923999999997</c:v>
                </c:pt>
                <c:pt idx="2994">
                  <c:v>317.26923999999997</c:v>
                </c:pt>
                <c:pt idx="2995">
                  <c:v>317.26923999999997</c:v>
                </c:pt>
                <c:pt idx="2996">
                  <c:v>317.26923999999997</c:v>
                </c:pt>
                <c:pt idx="2997">
                  <c:v>317.26923999999997</c:v>
                </c:pt>
                <c:pt idx="2998">
                  <c:v>317.26923999999997</c:v>
                </c:pt>
                <c:pt idx="2999">
                  <c:v>317.26923999999997</c:v>
                </c:pt>
                <c:pt idx="3000">
                  <c:v>317.26923999999997</c:v>
                </c:pt>
                <c:pt idx="3001">
                  <c:v>317.26923999999997</c:v>
                </c:pt>
                <c:pt idx="3002">
                  <c:v>333.26414</c:v>
                </c:pt>
                <c:pt idx="3003">
                  <c:v>349.25903999999997</c:v>
                </c:pt>
                <c:pt idx="3004">
                  <c:v>299.25864000000001</c:v>
                </c:pt>
                <c:pt idx="3005">
                  <c:v>299.25864000000001</c:v>
                </c:pt>
                <c:pt idx="3006">
                  <c:v>297.24293999999998</c:v>
                </c:pt>
                <c:pt idx="3007">
                  <c:v>297.24293999999998</c:v>
                </c:pt>
                <c:pt idx="3008">
                  <c:v>297.24293999999998</c:v>
                </c:pt>
                <c:pt idx="3009">
                  <c:v>297.24293999999998</c:v>
                </c:pt>
                <c:pt idx="3010">
                  <c:v>297.24293999999998</c:v>
                </c:pt>
                <c:pt idx="3011">
                  <c:v>295.22733999999997</c:v>
                </c:pt>
                <c:pt idx="3012">
                  <c:v>295.22733999999997</c:v>
                </c:pt>
                <c:pt idx="3013">
                  <c:v>313.23793999999998</c:v>
                </c:pt>
                <c:pt idx="3014">
                  <c:v>313.23793999999998</c:v>
                </c:pt>
                <c:pt idx="3015">
                  <c:v>347.24333999999999</c:v>
                </c:pt>
                <c:pt idx="3016">
                  <c:v>315.25353999999999</c:v>
                </c:pt>
                <c:pt idx="3017">
                  <c:v>315.25353999999999</c:v>
                </c:pt>
                <c:pt idx="3018">
                  <c:v>315.25353999999999</c:v>
                </c:pt>
                <c:pt idx="3019">
                  <c:v>315.25353999999999</c:v>
                </c:pt>
                <c:pt idx="3020">
                  <c:v>331.24843999999996</c:v>
                </c:pt>
                <c:pt idx="3021">
                  <c:v>313.23793999999998</c:v>
                </c:pt>
                <c:pt idx="3022">
                  <c:v>313.23793999999998</c:v>
                </c:pt>
                <c:pt idx="3023">
                  <c:v>331.24843999999996</c:v>
                </c:pt>
                <c:pt idx="3024">
                  <c:v>331.24843999999996</c:v>
                </c:pt>
                <c:pt idx="3025">
                  <c:v>313.23793999999998</c:v>
                </c:pt>
                <c:pt idx="3026">
                  <c:v>313.23793999999998</c:v>
                </c:pt>
                <c:pt idx="3027">
                  <c:v>313.23793999999998</c:v>
                </c:pt>
                <c:pt idx="3028">
                  <c:v>295.22733999999997</c:v>
                </c:pt>
                <c:pt idx="3029">
                  <c:v>317.26923999999997</c:v>
                </c:pt>
                <c:pt idx="3030">
                  <c:v>317.26923999999997</c:v>
                </c:pt>
                <c:pt idx="3031">
                  <c:v>317.26923999999997</c:v>
                </c:pt>
                <c:pt idx="3032">
                  <c:v>299.25864000000001</c:v>
                </c:pt>
                <c:pt idx="3033">
                  <c:v>299.25864000000001</c:v>
                </c:pt>
                <c:pt idx="3034">
                  <c:v>299.25864000000001</c:v>
                </c:pt>
                <c:pt idx="3035">
                  <c:v>299.25864000000001</c:v>
                </c:pt>
                <c:pt idx="3036">
                  <c:v>299.25864000000001</c:v>
                </c:pt>
                <c:pt idx="3037">
                  <c:v>297.24293999999998</c:v>
                </c:pt>
                <c:pt idx="3038">
                  <c:v>295.22733999999997</c:v>
                </c:pt>
                <c:pt idx="3039">
                  <c:v>299.25864000000001</c:v>
                </c:pt>
                <c:pt idx="3040">
                  <c:v>301.27423999999996</c:v>
                </c:pt>
                <c:pt idx="3041">
                  <c:v>289.18034</c:v>
                </c:pt>
                <c:pt idx="3042">
                  <c:v>297.24293999999998</c:v>
                </c:pt>
                <c:pt idx="3043">
                  <c:v>297.24293999999998</c:v>
                </c:pt>
                <c:pt idx="3044">
                  <c:v>297.24293999999998</c:v>
                </c:pt>
                <c:pt idx="3045">
                  <c:v>297.24293999999998</c:v>
                </c:pt>
                <c:pt idx="3046">
                  <c:v>293.21163999999999</c:v>
                </c:pt>
                <c:pt idx="3047">
                  <c:v>293.21163999999999</c:v>
                </c:pt>
                <c:pt idx="3048">
                  <c:v>293.21163999999999</c:v>
                </c:pt>
                <c:pt idx="3049">
                  <c:v>293.21163999999999</c:v>
                </c:pt>
                <c:pt idx="3050">
                  <c:v>301.27423999999996</c:v>
                </c:pt>
                <c:pt idx="3051">
                  <c:v>301.27423999999996</c:v>
                </c:pt>
                <c:pt idx="3052">
                  <c:v>301.27423999999996</c:v>
                </c:pt>
                <c:pt idx="3053">
                  <c:v>301.27423999999996</c:v>
                </c:pt>
                <c:pt idx="3054">
                  <c:v>291.19603999999998</c:v>
                </c:pt>
                <c:pt idx="3055">
                  <c:v>291.19603999999998</c:v>
                </c:pt>
                <c:pt idx="3056">
                  <c:v>291.19603999999998</c:v>
                </c:pt>
                <c:pt idx="3057">
                  <c:v>299.25864000000001</c:v>
                </c:pt>
                <c:pt idx="3058">
                  <c:v>299.25864000000001</c:v>
                </c:pt>
                <c:pt idx="3059">
                  <c:v>299.25864000000001</c:v>
                </c:pt>
                <c:pt idx="3060">
                  <c:v>299.25864000000001</c:v>
                </c:pt>
                <c:pt idx="3061">
                  <c:v>299.25864000000001</c:v>
                </c:pt>
                <c:pt idx="3062">
                  <c:v>299.25864000000001</c:v>
                </c:pt>
                <c:pt idx="3063">
                  <c:v>299.25864000000001</c:v>
                </c:pt>
                <c:pt idx="3064">
                  <c:v>299.25864000000001</c:v>
                </c:pt>
                <c:pt idx="3065">
                  <c:v>299.25864000000001</c:v>
                </c:pt>
                <c:pt idx="3066">
                  <c:v>299.25864000000001</c:v>
                </c:pt>
                <c:pt idx="3067">
                  <c:v>299.25864000000001</c:v>
                </c:pt>
                <c:pt idx="3068">
                  <c:v>299.25864000000001</c:v>
                </c:pt>
                <c:pt idx="3069">
                  <c:v>299.25864000000001</c:v>
                </c:pt>
                <c:pt idx="3070">
                  <c:v>295.22733999999997</c:v>
                </c:pt>
                <c:pt idx="3071">
                  <c:v>295.22733999999997</c:v>
                </c:pt>
                <c:pt idx="3072">
                  <c:v>297.24293999999998</c:v>
                </c:pt>
                <c:pt idx="3073">
                  <c:v>297.24293999999998</c:v>
                </c:pt>
                <c:pt idx="3074">
                  <c:v>297.24293999999998</c:v>
                </c:pt>
                <c:pt idx="3075">
                  <c:v>329.23284000000001</c:v>
                </c:pt>
                <c:pt idx="3076">
                  <c:v>331.24843999999996</c:v>
                </c:pt>
                <c:pt idx="3077">
                  <c:v>331.24843999999996</c:v>
                </c:pt>
                <c:pt idx="3078">
                  <c:v>331.24843999999996</c:v>
                </c:pt>
                <c:pt idx="3079">
                  <c:v>313.23793999999998</c:v>
                </c:pt>
                <c:pt idx="3080">
                  <c:v>315.25353999999999</c:v>
                </c:pt>
                <c:pt idx="3081">
                  <c:v>311.22224</c:v>
                </c:pt>
                <c:pt idx="3082">
                  <c:v>297.24293999999998</c:v>
                </c:pt>
                <c:pt idx="3083">
                  <c:v>297.24293999999998</c:v>
                </c:pt>
                <c:pt idx="3084">
                  <c:v>315.25353999999999</c:v>
                </c:pt>
                <c:pt idx="3085">
                  <c:v>315.25353999999999</c:v>
                </c:pt>
                <c:pt idx="3086">
                  <c:v>301.26763999999997</c:v>
                </c:pt>
                <c:pt idx="3087">
                  <c:v>301.27423999999996</c:v>
                </c:pt>
                <c:pt idx="3088">
                  <c:v>301.27423999999996</c:v>
                </c:pt>
                <c:pt idx="3089">
                  <c:v>319.27823999999998</c:v>
                </c:pt>
                <c:pt idx="3090">
                  <c:v>319.27823999999998</c:v>
                </c:pt>
                <c:pt idx="3091">
                  <c:v>301.26763999999997</c:v>
                </c:pt>
                <c:pt idx="3092">
                  <c:v>301.27423999999996</c:v>
                </c:pt>
                <c:pt idx="3093">
                  <c:v>317.26923999999997</c:v>
                </c:pt>
                <c:pt idx="3094">
                  <c:v>295.22733999999997</c:v>
                </c:pt>
                <c:pt idx="3095">
                  <c:v>299.25864000000001</c:v>
                </c:pt>
                <c:pt idx="3096">
                  <c:v>299.25864000000001</c:v>
                </c:pt>
                <c:pt idx="3097">
                  <c:v>299.25864000000001</c:v>
                </c:pt>
                <c:pt idx="3098">
                  <c:v>299.25864000000001</c:v>
                </c:pt>
                <c:pt idx="3099">
                  <c:v>299.25864000000001</c:v>
                </c:pt>
                <c:pt idx="3100">
                  <c:v>299.25864000000001</c:v>
                </c:pt>
                <c:pt idx="3101">
                  <c:v>299.25864000000001</c:v>
                </c:pt>
                <c:pt idx="3102">
                  <c:v>311.22224</c:v>
                </c:pt>
                <c:pt idx="3103">
                  <c:v>313.23793999999998</c:v>
                </c:pt>
                <c:pt idx="3104">
                  <c:v>313.23793999999998</c:v>
                </c:pt>
                <c:pt idx="3105">
                  <c:v>313.23793999999998</c:v>
                </c:pt>
                <c:pt idx="3106">
                  <c:v>295.22733999999997</c:v>
                </c:pt>
                <c:pt idx="3107">
                  <c:v>295.22733999999997</c:v>
                </c:pt>
                <c:pt idx="3108">
                  <c:v>299.25864000000001</c:v>
                </c:pt>
                <c:pt idx="3109">
                  <c:v>299.25864000000001</c:v>
                </c:pt>
                <c:pt idx="3110">
                  <c:v>299.25864000000001</c:v>
                </c:pt>
                <c:pt idx="3111">
                  <c:v>299.25864000000001</c:v>
                </c:pt>
                <c:pt idx="3112">
                  <c:v>299.25864000000001</c:v>
                </c:pt>
                <c:pt idx="3113">
                  <c:v>299.25864000000001</c:v>
                </c:pt>
                <c:pt idx="3114">
                  <c:v>299.25864000000001</c:v>
                </c:pt>
                <c:pt idx="3115">
                  <c:v>299.25864000000001</c:v>
                </c:pt>
                <c:pt idx="3116">
                  <c:v>299.25864000000001</c:v>
                </c:pt>
                <c:pt idx="3117">
                  <c:v>299.25864000000001</c:v>
                </c:pt>
                <c:pt idx="3118">
                  <c:v>299.25864000000001</c:v>
                </c:pt>
                <c:pt idx="3119">
                  <c:v>313.23793999999998</c:v>
                </c:pt>
                <c:pt idx="3120">
                  <c:v>297.24293999999998</c:v>
                </c:pt>
                <c:pt idx="3121">
                  <c:v>297.24293999999998</c:v>
                </c:pt>
                <c:pt idx="3122">
                  <c:v>297.24293999999998</c:v>
                </c:pt>
                <c:pt idx="3123">
                  <c:v>297.24293999999998</c:v>
                </c:pt>
                <c:pt idx="3124">
                  <c:v>325.20153999999997</c:v>
                </c:pt>
                <c:pt idx="3125">
                  <c:v>291.19603999999998</c:v>
                </c:pt>
                <c:pt idx="3126">
                  <c:v>291.19603999999998</c:v>
                </c:pt>
                <c:pt idx="3127">
                  <c:v>295.22733999999997</c:v>
                </c:pt>
                <c:pt idx="3128">
                  <c:v>293.21163999999999</c:v>
                </c:pt>
                <c:pt idx="3129">
                  <c:v>295.22733999999997</c:v>
                </c:pt>
                <c:pt idx="3130">
                  <c:v>299.25864000000001</c:v>
                </c:pt>
                <c:pt idx="3131">
                  <c:v>297.24293999999998</c:v>
                </c:pt>
                <c:pt idx="3132">
                  <c:v>313.23793999999998</c:v>
                </c:pt>
                <c:pt idx="3133">
                  <c:v>313.23793999999998</c:v>
                </c:pt>
                <c:pt idx="3134">
                  <c:v>311.22224</c:v>
                </c:pt>
                <c:pt idx="3135">
                  <c:v>297.24293999999998</c:v>
                </c:pt>
                <c:pt idx="3136">
                  <c:v>295.22733999999997</c:v>
                </c:pt>
                <c:pt idx="3137">
                  <c:v>297.24293999999998</c:v>
                </c:pt>
                <c:pt idx="3138">
                  <c:v>297.24293999999998</c:v>
                </c:pt>
                <c:pt idx="3139">
                  <c:v>313.23793999999998</c:v>
                </c:pt>
                <c:pt idx="3140">
                  <c:v>313.23793999999998</c:v>
                </c:pt>
                <c:pt idx="3141">
                  <c:v>313.23793999999998</c:v>
                </c:pt>
                <c:pt idx="3142">
                  <c:v>297.24293999999998</c:v>
                </c:pt>
                <c:pt idx="3143">
                  <c:v>343.24843999999996</c:v>
                </c:pt>
                <c:pt idx="3144">
                  <c:v>325.20153999999997</c:v>
                </c:pt>
                <c:pt idx="3145">
                  <c:v>297.24293999999998</c:v>
                </c:pt>
                <c:pt idx="3146">
                  <c:v>297.24293999999998</c:v>
                </c:pt>
                <c:pt idx="3147">
                  <c:v>299.25864000000001</c:v>
                </c:pt>
                <c:pt idx="3148">
                  <c:v>291.19603999999998</c:v>
                </c:pt>
                <c:pt idx="3149">
                  <c:v>331.24843999999996</c:v>
                </c:pt>
                <c:pt idx="3150">
                  <c:v>329.23284000000001</c:v>
                </c:pt>
                <c:pt idx="3151">
                  <c:v>277.21674000000002</c:v>
                </c:pt>
                <c:pt idx="3152">
                  <c:v>293.21163999999999</c:v>
                </c:pt>
                <c:pt idx="3153">
                  <c:v>279.23244</c:v>
                </c:pt>
                <c:pt idx="3154">
                  <c:v>279.23244</c:v>
                </c:pt>
                <c:pt idx="3155">
                  <c:v>281.24804</c:v>
                </c:pt>
                <c:pt idx="3156">
                  <c:v>295.22733999999997</c:v>
                </c:pt>
                <c:pt idx="3157">
                  <c:v>315.25353999999999</c:v>
                </c:pt>
                <c:pt idx="3158">
                  <c:v>295.26373999999998</c:v>
                </c:pt>
                <c:pt idx="3159">
                  <c:v>277.21674000000002</c:v>
                </c:pt>
                <c:pt idx="3160">
                  <c:v>295.22733999999997</c:v>
                </c:pt>
                <c:pt idx="3161">
                  <c:v>295.22733999999997</c:v>
                </c:pt>
                <c:pt idx="3162">
                  <c:v>281.24804</c:v>
                </c:pt>
                <c:pt idx="3163">
                  <c:v>297.24293999999998</c:v>
                </c:pt>
                <c:pt idx="3164">
                  <c:v>299.25864000000001</c:v>
                </c:pt>
                <c:pt idx="3165">
                  <c:v>293.21163999999999</c:v>
                </c:pt>
                <c:pt idx="3166">
                  <c:v>297.24293999999998</c:v>
                </c:pt>
                <c:pt idx="3167">
                  <c:v>295.22733999999997</c:v>
                </c:pt>
                <c:pt idx="3168">
                  <c:v>329.23284000000001</c:v>
                </c:pt>
                <c:pt idx="3169">
                  <c:v>329.23284000000001</c:v>
                </c:pt>
                <c:pt idx="3170">
                  <c:v>297.24293999999998</c:v>
                </c:pt>
                <c:pt idx="3171">
                  <c:v>297.24293999999998</c:v>
                </c:pt>
                <c:pt idx="3172">
                  <c:v>331.24843999999996</c:v>
                </c:pt>
                <c:pt idx="3173">
                  <c:v>297.24293999999998</c:v>
                </c:pt>
                <c:pt idx="3174">
                  <c:v>279.23244</c:v>
                </c:pt>
                <c:pt idx="3175">
                  <c:v>277.21674000000002</c:v>
                </c:pt>
                <c:pt idx="3176">
                  <c:v>295.22733999999997</c:v>
                </c:pt>
                <c:pt idx="3177">
                  <c:v>295.22733999999997</c:v>
                </c:pt>
                <c:pt idx="3178">
                  <c:v>277.21674000000002</c:v>
                </c:pt>
                <c:pt idx="3179">
                  <c:v>281.24804</c:v>
                </c:pt>
                <c:pt idx="3180">
                  <c:v>297.24293999999998</c:v>
                </c:pt>
                <c:pt idx="3181">
                  <c:v>299.25864000000001</c:v>
                </c:pt>
                <c:pt idx="3182">
                  <c:v>315.25353999999999</c:v>
                </c:pt>
                <c:pt idx="3183">
                  <c:v>277.21674000000002</c:v>
                </c:pt>
                <c:pt idx="3184">
                  <c:v>313.23793999999998</c:v>
                </c:pt>
                <c:pt idx="3185">
                  <c:v>331.24843999999996</c:v>
                </c:pt>
                <c:pt idx="3186">
                  <c:v>331.24843999999996</c:v>
                </c:pt>
                <c:pt idx="3187">
                  <c:v>331.24843999999996</c:v>
                </c:pt>
                <c:pt idx="3188">
                  <c:v>331.24843999999996</c:v>
                </c:pt>
                <c:pt idx="3189">
                  <c:v>331.24843999999996</c:v>
                </c:pt>
                <c:pt idx="3190">
                  <c:v>331.24843999999996</c:v>
                </c:pt>
                <c:pt idx="3191">
                  <c:v>331.24843999999996</c:v>
                </c:pt>
                <c:pt idx="3192">
                  <c:v>331.24843999999996</c:v>
                </c:pt>
                <c:pt idx="3193">
                  <c:v>331.24843999999996</c:v>
                </c:pt>
                <c:pt idx="3194">
                  <c:v>331.24843999999996</c:v>
                </c:pt>
                <c:pt idx="3195">
                  <c:v>331.24843999999996</c:v>
                </c:pt>
                <c:pt idx="3196">
                  <c:v>331.24843999999996</c:v>
                </c:pt>
                <c:pt idx="3197">
                  <c:v>331.24843999999996</c:v>
                </c:pt>
                <c:pt idx="3198">
                  <c:v>331.24843999999996</c:v>
                </c:pt>
                <c:pt idx="3199">
                  <c:v>279.23244</c:v>
                </c:pt>
                <c:pt idx="3200">
                  <c:v>299.25864000000001</c:v>
                </c:pt>
                <c:pt idx="3201">
                  <c:v>299.25864000000001</c:v>
                </c:pt>
                <c:pt idx="3202">
                  <c:v>279.23244</c:v>
                </c:pt>
                <c:pt idx="3203">
                  <c:v>279.23244</c:v>
                </c:pt>
                <c:pt idx="3204">
                  <c:v>275.20114000000001</c:v>
                </c:pt>
                <c:pt idx="3205">
                  <c:v>279.23244</c:v>
                </c:pt>
                <c:pt idx="3206">
                  <c:v>277.21674000000002</c:v>
                </c:pt>
                <c:pt idx="3207">
                  <c:v>297.24293999999998</c:v>
                </c:pt>
                <c:pt idx="3208">
                  <c:v>297.24293999999998</c:v>
                </c:pt>
                <c:pt idx="3209">
                  <c:v>313.23793999999998</c:v>
                </c:pt>
                <c:pt idx="3210">
                  <c:v>295.22733999999997</c:v>
                </c:pt>
                <c:pt idx="3211">
                  <c:v>313.23793999999998</c:v>
                </c:pt>
                <c:pt idx="3212">
                  <c:v>329.23284000000001</c:v>
                </c:pt>
                <c:pt idx="3213">
                  <c:v>327.21713999999997</c:v>
                </c:pt>
                <c:pt idx="3214">
                  <c:v>327.21713999999997</c:v>
                </c:pt>
                <c:pt idx="3215">
                  <c:v>331.24843999999996</c:v>
                </c:pt>
                <c:pt idx="3216">
                  <c:v>313.23793999999998</c:v>
                </c:pt>
                <c:pt idx="3217">
                  <c:v>293.21163999999999</c:v>
                </c:pt>
                <c:pt idx="3218">
                  <c:v>293.21163999999999</c:v>
                </c:pt>
                <c:pt idx="3219">
                  <c:v>295.22733999999997</c:v>
                </c:pt>
                <c:pt idx="3220">
                  <c:v>295.22733999999997</c:v>
                </c:pt>
                <c:pt idx="3221">
                  <c:v>295.22733999999997</c:v>
                </c:pt>
                <c:pt idx="3222">
                  <c:v>297.24293999999998</c:v>
                </c:pt>
                <c:pt idx="3223">
                  <c:v>293.21163999999999</c:v>
                </c:pt>
                <c:pt idx="3224">
                  <c:v>299.25864000000001</c:v>
                </c:pt>
                <c:pt idx="3225">
                  <c:v>293.21163999999999</c:v>
                </c:pt>
                <c:pt idx="3226">
                  <c:v>309.20663999999999</c:v>
                </c:pt>
                <c:pt idx="3227">
                  <c:v>309.20663999999999</c:v>
                </c:pt>
                <c:pt idx="3228">
                  <c:v>323.25864000000001</c:v>
                </c:pt>
                <c:pt idx="3229">
                  <c:v>321.24293999999998</c:v>
                </c:pt>
                <c:pt idx="3230">
                  <c:v>321.24293999999998</c:v>
                </c:pt>
                <c:pt idx="3231">
                  <c:v>291.23244</c:v>
                </c:pt>
                <c:pt idx="3232">
                  <c:v>293.24804</c:v>
                </c:pt>
                <c:pt idx="3233">
                  <c:v>477.28523999999999</c:v>
                </c:pt>
                <c:pt idx="3234">
                  <c:v>447.27463999999998</c:v>
                </c:pt>
                <c:pt idx="3235">
                  <c:v>479.30093999999997</c:v>
                </c:pt>
                <c:pt idx="3236">
                  <c:v>509.31144</c:v>
                </c:pt>
                <c:pt idx="3237">
                  <c:v>315.25353999999999</c:v>
                </c:pt>
                <c:pt idx="3238">
                  <c:v>311.22224</c:v>
                </c:pt>
                <c:pt idx="3239">
                  <c:v>311.22224</c:v>
                </c:pt>
                <c:pt idx="3240">
                  <c:v>329.23284000000001</c:v>
                </c:pt>
                <c:pt idx="3241">
                  <c:v>293.21163999999999</c:v>
                </c:pt>
                <c:pt idx="3242">
                  <c:v>295.22733999999997</c:v>
                </c:pt>
                <c:pt idx="3243">
                  <c:v>295.22733999999997</c:v>
                </c:pt>
                <c:pt idx="3244">
                  <c:v>295.22733999999997</c:v>
                </c:pt>
                <c:pt idx="3245">
                  <c:v>295.22733999999997</c:v>
                </c:pt>
                <c:pt idx="3246">
                  <c:v>295.22733999999997</c:v>
                </c:pt>
                <c:pt idx="3247">
                  <c:v>295.22733999999997</c:v>
                </c:pt>
                <c:pt idx="3248">
                  <c:v>267.19603999999998</c:v>
                </c:pt>
                <c:pt idx="3249">
                  <c:v>267.19603999999998</c:v>
                </c:pt>
                <c:pt idx="3250">
                  <c:v>239.16473999999999</c:v>
                </c:pt>
                <c:pt idx="3251">
                  <c:v>239.16473999999999</c:v>
                </c:pt>
                <c:pt idx="3252">
                  <c:v>297.24293999999998</c:v>
                </c:pt>
                <c:pt idx="3253">
                  <c:v>297.24293999999998</c:v>
                </c:pt>
                <c:pt idx="3254">
                  <c:v>269.21163999999999</c:v>
                </c:pt>
                <c:pt idx="3255">
                  <c:v>269.21163999999999</c:v>
                </c:pt>
                <c:pt idx="3256">
                  <c:v>241.18034</c:v>
                </c:pt>
                <c:pt idx="3257">
                  <c:v>241.18034</c:v>
                </c:pt>
                <c:pt idx="3258">
                  <c:v>265.18034</c:v>
                </c:pt>
                <c:pt idx="3259">
                  <c:v>406.29573999999997</c:v>
                </c:pt>
                <c:pt idx="3260">
                  <c:v>211.13343999999998</c:v>
                </c:pt>
                <c:pt idx="3261">
                  <c:v>211.13343999999998</c:v>
                </c:pt>
                <c:pt idx="3262">
                  <c:v>211.13343999999998</c:v>
                </c:pt>
                <c:pt idx="3263">
                  <c:v>213.14903999999999</c:v>
                </c:pt>
                <c:pt idx="3264">
                  <c:v>213.14903999999999</c:v>
                </c:pt>
                <c:pt idx="3265">
                  <c:v>227.12833999999998</c:v>
                </c:pt>
                <c:pt idx="3266">
                  <c:v>227.12833999999998</c:v>
                </c:pt>
                <c:pt idx="3267">
                  <c:v>165.12794</c:v>
                </c:pt>
                <c:pt idx="3268">
                  <c:v>225.14903999999999</c:v>
                </c:pt>
                <c:pt idx="3269">
                  <c:v>227.12833999999998</c:v>
                </c:pt>
                <c:pt idx="3270">
                  <c:v>229.14403999999999</c:v>
                </c:pt>
                <c:pt idx="3271">
                  <c:v>213.14903999999999</c:v>
                </c:pt>
                <c:pt idx="3272">
                  <c:v>391.19684000000001</c:v>
                </c:pt>
                <c:pt idx="3273">
                  <c:v>229.14403999999999</c:v>
                </c:pt>
                <c:pt idx="3274">
                  <c:v>225.14903999999999</c:v>
                </c:pt>
                <c:pt idx="3275">
                  <c:v>211.13343999999998</c:v>
                </c:pt>
                <c:pt idx="3276">
                  <c:v>213.14903999999999</c:v>
                </c:pt>
                <c:pt idx="3277">
                  <c:v>213.14903999999999</c:v>
                </c:pt>
                <c:pt idx="3278">
                  <c:v>391.19684000000001</c:v>
                </c:pt>
                <c:pt idx="3279">
                  <c:v>387.20193999999998</c:v>
                </c:pt>
                <c:pt idx="3280">
                  <c:v>326.23313999999999</c:v>
                </c:pt>
                <c:pt idx="3281">
                  <c:v>324.21753999999999</c:v>
                </c:pt>
                <c:pt idx="3282">
                  <c:v>374.19673999999998</c:v>
                </c:pt>
                <c:pt idx="3283">
                  <c:v>390.19164000000001</c:v>
                </c:pt>
                <c:pt idx="3284">
                  <c:v>346.20184</c:v>
                </c:pt>
                <c:pt idx="3285">
                  <c:v>329.23284000000001</c:v>
                </c:pt>
                <c:pt idx="3286">
                  <c:v>329.23284000000001</c:v>
                </c:pt>
                <c:pt idx="3287">
                  <c:v>309.20663999999999</c:v>
                </c:pt>
                <c:pt idx="3288">
                  <c:v>309.20663999999999</c:v>
                </c:pt>
                <c:pt idx="3289">
                  <c:v>309.20663999999999</c:v>
                </c:pt>
                <c:pt idx="3290">
                  <c:v>309.20663999999999</c:v>
                </c:pt>
                <c:pt idx="3291">
                  <c:v>327.21713999999997</c:v>
                </c:pt>
                <c:pt idx="3292">
                  <c:v>327.21713999999997</c:v>
                </c:pt>
                <c:pt idx="3293">
                  <c:v>329.23284000000001</c:v>
                </c:pt>
                <c:pt idx="3294">
                  <c:v>329.23284000000001</c:v>
                </c:pt>
                <c:pt idx="3295">
                  <c:v>329.23284000000001</c:v>
                </c:pt>
                <c:pt idx="3296">
                  <c:v>329.23284000000001</c:v>
                </c:pt>
                <c:pt idx="3297">
                  <c:v>329.23284000000001</c:v>
                </c:pt>
                <c:pt idx="3298">
                  <c:v>329.23284000000001</c:v>
                </c:pt>
                <c:pt idx="3299">
                  <c:v>329.23284000000001</c:v>
                </c:pt>
                <c:pt idx="3300">
                  <c:v>329.23284000000001</c:v>
                </c:pt>
                <c:pt idx="3301">
                  <c:v>329.23284000000001</c:v>
                </c:pt>
                <c:pt idx="3302">
                  <c:v>329.23284000000001</c:v>
                </c:pt>
                <c:pt idx="3303">
                  <c:v>329.23284000000001</c:v>
                </c:pt>
                <c:pt idx="3304">
                  <c:v>329.23284000000001</c:v>
                </c:pt>
                <c:pt idx="3305">
                  <c:v>329.23284000000001</c:v>
                </c:pt>
                <c:pt idx="3306">
                  <c:v>329.23284000000001</c:v>
                </c:pt>
                <c:pt idx="3307">
                  <c:v>329.23284000000001</c:v>
                </c:pt>
                <c:pt idx="3308">
                  <c:v>329.23284000000001</c:v>
                </c:pt>
                <c:pt idx="3309">
                  <c:v>309.20663999999999</c:v>
                </c:pt>
                <c:pt idx="3310">
                  <c:v>309.20663999999999</c:v>
                </c:pt>
                <c:pt idx="3311">
                  <c:v>311.22224</c:v>
                </c:pt>
                <c:pt idx="3312">
                  <c:v>311.22224</c:v>
                </c:pt>
                <c:pt idx="3313">
                  <c:v>327.21713999999997</c:v>
                </c:pt>
                <c:pt idx="3314">
                  <c:v>327.21713999999997</c:v>
                </c:pt>
                <c:pt idx="3315">
                  <c:v>327.21713999999997</c:v>
                </c:pt>
                <c:pt idx="3316">
                  <c:v>327.21713999999997</c:v>
                </c:pt>
                <c:pt idx="3317">
                  <c:v>327.21713999999997</c:v>
                </c:pt>
                <c:pt idx="3318">
                  <c:v>327.21713999999997</c:v>
                </c:pt>
                <c:pt idx="3319">
                  <c:v>327.21713999999997</c:v>
                </c:pt>
                <c:pt idx="3320">
                  <c:v>327.21713999999997</c:v>
                </c:pt>
                <c:pt idx="3321">
                  <c:v>327.21713999999997</c:v>
                </c:pt>
                <c:pt idx="3322">
                  <c:v>327.21713999999997</c:v>
                </c:pt>
                <c:pt idx="3323">
                  <c:v>327.21713999999997</c:v>
                </c:pt>
                <c:pt idx="3324">
                  <c:v>327.21713999999997</c:v>
                </c:pt>
                <c:pt idx="3325">
                  <c:v>327.21713999999997</c:v>
                </c:pt>
                <c:pt idx="3326">
                  <c:v>327.21713999999997</c:v>
                </c:pt>
                <c:pt idx="3327">
                  <c:v>327.21713999999997</c:v>
                </c:pt>
                <c:pt idx="3328">
                  <c:v>327.21713999999997</c:v>
                </c:pt>
                <c:pt idx="3329">
                  <c:v>327.21713999999997</c:v>
                </c:pt>
                <c:pt idx="3330">
                  <c:v>327.21713999999997</c:v>
                </c:pt>
                <c:pt idx="3331">
                  <c:v>327.21713999999997</c:v>
                </c:pt>
                <c:pt idx="3332">
                  <c:v>327.21713999999997</c:v>
                </c:pt>
                <c:pt idx="3333">
                  <c:v>327.21713999999997</c:v>
                </c:pt>
                <c:pt idx="3334">
                  <c:v>327.21713999999997</c:v>
                </c:pt>
                <c:pt idx="3335">
                  <c:v>327.21713999999997</c:v>
                </c:pt>
                <c:pt idx="3336">
                  <c:v>327.21713999999997</c:v>
                </c:pt>
                <c:pt idx="3337">
                  <c:v>327.21713999999997</c:v>
                </c:pt>
                <c:pt idx="3338">
                  <c:v>327.21713999999997</c:v>
                </c:pt>
                <c:pt idx="3339">
                  <c:v>327.21713999999997</c:v>
                </c:pt>
                <c:pt idx="3340">
                  <c:v>327.21713999999997</c:v>
                </c:pt>
                <c:pt idx="3341">
                  <c:v>327.21713999999997</c:v>
                </c:pt>
                <c:pt idx="3342">
                  <c:v>327.21713999999997</c:v>
                </c:pt>
                <c:pt idx="3343">
                  <c:v>309.20663999999999</c:v>
                </c:pt>
                <c:pt idx="3344">
                  <c:v>309.20663999999999</c:v>
                </c:pt>
                <c:pt idx="3345">
                  <c:v>309.20663999999999</c:v>
                </c:pt>
                <c:pt idx="3346">
                  <c:v>309.20663999999999</c:v>
                </c:pt>
                <c:pt idx="3347">
                  <c:v>309.20663999999999</c:v>
                </c:pt>
                <c:pt idx="3348">
                  <c:v>309.20663999999999</c:v>
                </c:pt>
                <c:pt idx="3349">
                  <c:v>309.20663999999999</c:v>
                </c:pt>
                <c:pt idx="3350">
                  <c:v>309.20663999999999</c:v>
                </c:pt>
                <c:pt idx="3351">
                  <c:v>309.20663999999999</c:v>
                </c:pt>
                <c:pt idx="3352">
                  <c:v>309.20663999999999</c:v>
                </c:pt>
                <c:pt idx="3353">
                  <c:v>309.20663999999999</c:v>
                </c:pt>
                <c:pt idx="3354">
                  <c:v>309.20663999999999</c:v>
                </c:pt>
                <c:pt idx="3355">
                  <c:v>309.20663999999999</c:v>
                </c:pt>
                <c:pt idx="3356">
                  <c:v>309.20663999999999</c:v>
                </c:pt>
                <c:pt idx="3357">
                  <c:v>309.20663999999999</c:v>
                </c:pt>
                <c:pt idx="3358">
                  <c:v>309.20663999999999</c:v>
                </c:pt>
                <c:pt idx="3359">
                  <c:v>345.22773999999998</c:v>
                </c:pt>
                <c:pt idx="3360">
                  <c:v>345.22773999999998</c:v>
                </c:pt>
                <c:pt idx="3361">
                  <c:v>345.22773999999998</c:v>
                </c:pt>
                <c:pt idx="3362">
                  <c:v>345.22773999999998</c:v>
                </c:pt>
                <c:pt idx="3363">
                  <c:v>345.22773999999998</c:v>
                </c:pt>
                <c:pt idx="3364">
                  <c:v>345.22773999999998</c:v>
                </c:pt>
                <c:pt idx="3365">
                  <c:v>345.22773999999998</c:v>
                </c:pt>
                <c:pt idx="3366">
                  <c:v>345.22773999999998</c:v>
                </c:pt>
                <c:pt idx="3367">
                  <c:v>345.22773999999998</c:v>
                </c:pt>
                <c:pt idx="3368">
                  <c:v>345.22773999999998</c:v>
                </c:pt>
                <c:pt idx="3369">
                  <c:v>345.22773999999998</c:v>
                </c:pt>
                <c:pt idx="3370">
                  <c:v>345.22773999999998</c:v>
                </c:pt>
                <c:pt idx="3371">
                  <c:v>345.22773999999998</c:v>
                </c:pt>
                <c:pt idx="3372">
                  <c:v>345.22773999999998</c:v>
                </c:pt>
                <c:pt idx="3373">
                  <c:v>345.22773999999998</c:v>
                </c:pt>
                <c:pt idx="3374">
                  <c:v>345.22773999999998</c:v>
                </c:pt>
                <c:pt idx="3375">
                  <c:v>345.22773999999998</c:v>
                </c:pt>
                <c:pt idx="3376">
                  <c:v>345.22773999999998</c:v>
                </c:pt>
                <c:pt idx="3377">
                  <c:v>345.22773999999998</c:v>
                </c:pt>
                <c:pt idx="3378">
                  <c:v>345.22773999999998</c:v>
                </c:pt>
                <c:pt idx="3379">
                  <c:v>345.22773999999998</c:v>
                </c:pt>
                <c:pt idx="3380">
                  <c:v>345.22773999999998</c:v>
                </c:pt>
                <c:pt idx="3381">
                  <c:v>345.22773999999998</c:v>
                </c:pt>
                <c:pt idx="3382">
                  <c:v>345.22773999999998</c:v>
                </c:pt>
                <c:pt idx="3383">
                  <c:v>345.22773999999998</c:v>
                </c:pt>
                <c:pt idx="3384">
                  <c:v>345.22773999999998</c:v>
                </c:pt>
                <c:pt idx="3385">
                  <c:v>345.22773999999998</c:v>
                </c:pt>
                <c:pt idx="3386">
                  <c:v>345.22773999999998</c:v>
                </c:pt>
                <c:pt idx="3387">
                  <c:v>345.22773999999998</c:v>
                </c:pt>
                <c:pt idx="3388">
                  <c:v>345.22773999999998</c:v>
                </c:pt>
                <c:pt idx="3389">
                  <c:v>345.22773999999998</c:v>
                </c:pt>
                <c:pt idx="3390">
                  <c:v>345.22773999999998</c:v>
                </c:pt>
                <c:pt idx="3391">
                  <c:v>345.22773999999998</c:v>
                </c:pt>
                <c:pt idx="3392">
                  <c:v>345.22773999999998</c:v>
                </c:pt>
                <c:pt idx="3393">
                  <c:v>345.22773999999998</c:v>
                </c:pt>
                <c:pt idx="3394">
                  <c:v>345.22773999999998</c:v>
                </c:pt>
                <c:pt idx="3395">
                  <c:v>345.22773999999998</c:v>
                </c:pt>
                <c:pt idx="3396">
                  <c:v>345.22773999999998</c:v>
                </c:pt>
                <c:pt idx="3397">
                  <c:v>345.22773999999998</c:v>
                </c:pt>
                <c:pt idx="3398">
                  <c:v>345.22773999999998</c:v>
                </c:pt>
                <c:pt idx="3399">
                  <c:v>345.22773999999998</c:v>
                </c:pt>
                <c:pt idx="3400">
                  <c:v>345.22773999999998</c:v>
                </c:pt>
                <c:pt idx="3401">
                  <c:v>345.22773999999998</c:v>
                </c:pt>
                <c:pt idx="3402">
                  <c:v>345.22773999999998</c:v>
                </c:pt>
                <c:pt idx="3403">
                  <c:v>345.22773999999998</c:v>
                </c:pt>
                <c:pt idx="3404">
                  <c:v>345.22773999999998</c:v>
                </c:pt>
                <c:pt idx="3405">
                  <c:v>345.22773999999998</c:v>
                </c:pt>
                <c:pt idx="3406">
                  <c:v>345.22773999999998</c:v>
                </c:pt>
                <c:pt idx="3407">
                  <c:v>345.22773999999998</c:v>
                </c:pt>
                <c:pt idx="3408">
                  <c:v>345.22773999999998</c:v>
                </c:pt>
                <c:pt idx="3409">
                  <c:v>345.22773999999998</c:v>
                </c:pt>
                <c:pt idx="3410">
                  <c:v>345.22773999999998</c:v>
                </c:pt>
                <c:pt idx="3411">
                  <c:v>345.22773999999998</c:v>
                </c:pt>
                <c:pt idx="3412">
                  <c:v>345.22773999999998</c:v>
                </c:pt>
                <c:pt idx="3413">
                  <c:v>345.22773999999998</c:v>
                </c:pt>
                <c:pt idx="3414">
                  <c:v>345.22773999999998</c:v>
                </c:pt>
                <c:pt idx="3415">
                  <c:v>345.22773999999998</c:v>
                </c:pt>
                <c:pt idx="3416">
                  <c:v>345.22773999999998</c:v>
                </c:pt>
                <c:pt idx="3417">
                  <c:v>345.22773999999998</c:v>
                </c:pt>
                <c:pt idx="3418">
                  <c:v>345.22773999999998</c:v>
                </c:pt>
                <c:pt idx="3419">
                  <c:v>345.22773999999998</c:v>
                </c:pt>
                <c:pt idx="3420">
                  <c:v>345.22773999999998</c:v>
                </c:pt>
                <c:pt idx="3421">
                  <c:v>345.22773999999998</c:v>
                </c:pt>
                <c:pt idx="3422">
                  <c:v>345.22773999999998</c:v>
                </c:pt>
                <c:pt idx="3423">
                  <c:v>345.22773999999998</c:v>
                </c:pt>
                <c:pt idx="3424">
                  <c:v>345.22773999999998</c:v>
                </c:pt>
                <c:pt idx="3425">
                  <c:v>345.22773999999998</c:v>
                </c:pt>
                <c:pt idx="3426">
                  <c:v>345.22773999999998</c:v>
                </c:pt>
                <c:pt idx="3427">
                  <c:v>345.22773999999998</c:v>
                </c:pt>
                <c:pt idx="3428">
                  <c:v>345.22773999999998</c:v>
                </c:pt>
                <c:pt idx="3429">
                  <c:v>345.22773999999998</c:v>
                </c:pt>
                <c:pt idx="3430">
                  <c:v>345.22773999999998</c:v>
                </c:pt>
                <c:pt idx="3431">
                  <c:v>345.22773999999998</c:v>
                </c:pt>
                <c:pt idx="3432">
                  <c:v>345.22773999999998</c:v>
                </c:pt>
                <c:pt idx="3433">
                  <c:v>345.22773999999998</c:v>
                </c:pt>
                <c:pt idx="3434">
                  <c:v>345.22773999999998</c:v>
                </c:pt>
                <c:pt idx="3435">
                  <c:v>345.22773999999998</c:v>
                </c:pt>
                <c:pt idx="3436">
                  <c:v>345.22773999999998</c:v>
                </c:pt>
                <c:pt idx="3437">
                  <c:v>345.22773999999998</c:v>
                </c:pt>
                <c:pt idx="3438">
                  <c:v>345.22773999999998</c:v>
                </c:pt>
                <c:pt idx="3439">
                  <c:v>345.22773999999998</c:v>
                </c:pt>
                <c:pt idx="3440">
                  <c:v>345.22773999999998</c:v>
                </c:pt>
                <c:pt idx="3441">
                  <c:v>345.22773999999998</c:v>
                </c:pt>
                <c:pt idx="3442">
                  <c:v>345.22773999999998</c:v>
                </c:pt>
                <c:pt idx="3443">
                  <c:v>345.22773999999998</c:v>
                </c:pt>
                <c:pt idx="3444">
                  <c:v>345.22773999999998</c:v>
                </c:pt>
                <c:pt idx="3445">
                  <c:v>345.22773999999998</c:v>
                </c:pt>
                <c:pt idx="3446">
                  <c:v>345.22773999999998</c:v>
                </c:pt>
                <c:pt idx="3447">
                  <c:v>345.22773999999998</c:v>
                </c:pt>
                <c:pt idx="3448">
                  <c:v>345.22773999999998</c:v>
                </c:pt>
                <c:pt idx="3449">
                  <c:v>345.22773999999998</c:v>
                </c:pt>
                <c:pt idx="3450">
                  <c:v>345.22773999999998</c:v>
                </c:pt>
                <c:pt idx="3451">
                  <c:v>345.22773999999998</c:v>
                </c:pt>
                <c:pt idx="3452">
                  <c:v>345.22773999999998</c:v>
                </c:pt>
                <c:pt idx="3453">
                  <c:v>345.22773999999998</c:v>
                </c:pt>
                <c:pt idx="3454">
                  <c:v>345.22773999999998</c:v>
                </c:pt>
                <c:pt idx="3455">
                  <c:v>345.22773999999998</c:v>
                </c:pt>
                <c:pt idx="3456">
                  <c:v>345.22773999999998</c:v>
                </c:pt>
                <c:pt idx="3457">
                  <c:v>345.22773999999998</c:v>
                </c:pt>
                <c:pt idx="3458">
                  <c:v>345.22773999999998</c:v>
                </c:pt>
                <c:pt idx="3459">
                  <c:v>345.22773999999998</c:v>
                </c:pt>
                <c:pt idx="3460">
                  <c:v>345.22773999999998</c:v>
                </c:pt>
                <c:pt idx="3461">
                  <c:v>345.22773999999998</c:v>
                </c:pt>
                <c:pt idx="3462">
                  <c:v>345.22773999999998</c:v>
                </c:pt>
                <c:pt idx="3463">
                  <c:v>345.22773999999998</c:v>
                </c:pt>
                <c:pt idx="3464">
                  <c:v>345.22773999999998</c:v>
                </c:pt>
                <c:pt idx="3465">
                  <c:v>345.22773999999998</c:v>
                </c:pt>
                <c:pt idx="3466">
                  <c:v>345.22773999999998</c:v>
                </c:pt>
                <c:pt idx="3467">
                  <c:v>345.22773999999998</c:v>
                </c:pt>
                <c:pt idx="3468">
                  <c:v>345.22773999999998</c:v>
                </c:pt>
                <c:pt idx="3469">
                  <c:v>345.22773999999998</c:v>
                </c:pt>
                <c:pt idx="3470">
                  <c:v>345.22773999999998</c:v>
                </c:pt>
                <c:pt idx="3471">
                  <c:v>345.22773999999998</c:v>
                </c:pt>
                <c:pt idx="3472">
                  <c:v>345.22773999999998</c:v>
                </c:pt>
                <c:pt idx="3473">
                  <c:v>345.22773999999998</c:v>
                </c:pt>
                <c:pt idx="3474">
                  <c:v>345.22773999999998</c:v>
                </c:pt>
                <c:pt idx="3475">
                  <c:v>345.22773999999998</c:v>
                </c:pt>
                <c:pt idx="3476">
                  <c:v>345.22773999999998</c:v>
                </c:pt>
                <c:pt idx="3477">
                  <c:v>345.22773999999998</c:v>
                </c:pt>
                <c:pt idx="3478">
                  <c:v>345.22773999999998</c:v>
                </c:pt>
                <c:pt idx="3479">
                  <c:v>345.22773999999998</c:v>
                </c:pt>
                <c:pt idx="3480">
                  <c:v>345.22773999999998</c:v>
                </c:pt>
                <c:pt idx="3481">
                  <c:v>345.22773999999998</c:v>
                </c:pt>
                <c:pt idx="3482">
                  <c:v>345.22773999999998</c:v>
                </c:pt>
                <c:pt idx="3483">
                  <c:v>345.22773999999998</c:v>
                </c:pt>
                <c:pt idx="3484">
                  <c:v>345.22773999999998</c:v>
                </c:pt>
                <c:pt idx="3485">
                  <c:v>345.22773999999998</c:v>
                </c:pt>
                <c:pt idx="3486">
                  <c:v>345.22773999999998</c:v>
                </c:pt>
                <c:pt idx="3487">
                  <c:v>345.22773999999998</c:v>
                </c:pt>
                <c:pt idx="3488">
                  <c:v>345.22773999999998</c:v>
                </c:pt>
                <c:pt idx="3489">
                  <c:v>345.22773999999998</c:v>
                </c:pt>
                <c:pt idx="3490">
                  <c:v>345.22773999999998</c:v>
                </c:pt>
                <c:pt idx="3491">
                  <c:v>327.21713999999997</c:v>
                </c:pt>
                <c:pt idx="3492">
                  <c:v>327.21713999999997</c:v>
                </c:pt>
                <c:pt idx="3493">
                  <c:v>319.22733999999997</c:v>
                </c:pt>
                <c:pt idx="3494">
                  <c:v>319.22733999999997</c:v>
                </c:pt>
                <c:pt idx="3495">
                  <c:v>319.22733999999997</c:v>
                </c:pt>
                <c:pt idx="3496">
                  <c:v>319.22733999999997</c:v>
                </c:pt>
                <c:pt idx="3497">
                  <c:v>325.27423999999996</c:v>
                </c:pt>
                <c:pt idx="3498">
                  <c:v>319.22733999999997</c:v>
                </c:pt>
                <c:pt idx="3499">
                  <c:v>325.27423999999996</c:v>
                </c:pt>
                <c:pt idx="3500">
                  <c:v>325.27423999999996</c:v>
                </c:pt>
                <c:pt idx="3501">
                  <c:v>325.27423999999996</c:v>
                </c:pt>
                <c:pt idx="3502">
                  <c:v>403.23323999999997</c:v>
                </c:pt>
                <c:pt idx="3503">
                  <c:v>419.31613999999996</c:v>
                </c:pt>
                <c:pt idx="3504">
                  <c:v>419.31613999999996</c:v>
                </c:pt>
                <c:pt idx="3505">
                  <c:v>339.25353999999999</c:v>
                </c:pt>
                <c:pt idx="3506">
                  <c:v>431.14474000000001</c:v>
                </c:pt>
                <c:pt idx="3507">
                  <c:v>449.29034000000001</c:v>
                </c:pt>
                <c:pt idx="3508">
                  <c:v>449.29034000000001</c:v>
                </c:pt>
                <c:pt idx="3509">
                  <c:v>277.21674000000002</c:v>
                </c:pt>
                <c:pt idx="3510">
                  <c:v>303.23244</c:v>
                </c:pt>
                <c:pt idx="3511">
                  <c:v>305.24804</c:v>
                </c:pt>
                <c:pt idx="3512">
                  <c:v>301.21674000000002</c:v>
                </c:pt>
                <c:pt idx="3513">
                  <c:v>333.20663999999999</c:v>
                </c:pt>
                <c:pt idx="3514">
                  <c:v>313.23793999999998</c:v>
                </c:pt>
                <c:pt idx="3515">
                  <c:v>329.23284000000001</c:v>
                </c:pt>
                <c:pt idx="3516">
                  <c:v>598.27984000000004</c:v>
                </c:pt>
                <c:pt idx="3517">
                  <c:v>598.27984000000004</c:v>
                </c:pt>
                <c:pt idx="3518">
                  <c:v>311.29503999999997</c:v>
                </c:pt>
                <c:pt idx="3519">
                  <c:v>371.24333999999999</c:v>
                </c:pt>
                <c:pt idx="3520">
                  <c:v>355.24843999999996</c:v>
                </c:pt>
                <c:pt idx="3521">
                  <c:v>353.23284000000001</c:v>
                </c:pt>
                <c:pt idx="3522">
                  <c:v>353.23284000000001</c:v>
                </c:pt>
                <c:pt idx="3523">
                  <c:v>337.23793999999998</c:v>
                </c:pt>
                <c:pt idx="3524">
                  <c:v>359.27314000000001</c:v>
                </c:pt>
                <c:pt idx="3525">
                  <c:v>357.25754000000001</c:v>
                </c:pt>
                <c:pt idx="3526">
                  <c:v>357.25754000000001</c:v>
                </c:pt>
                <c:pt idx="3527">
                  <c:v>369.22773999999998</c:v>
                </c:pt>
                <c:pt idx="3528">
                  <c:v>353.23284000000001</c:v>
                </c:pt>
                <c:pt idx="3529">
                  <c:v>327.21713999999997</c:v>
                </c:pt>
                <c:pt idx="3530">
                  <c:v>369.22773999999998</c:v>
                </c:pt>
                <c:pt idx="3531">
                  <c:v>371.24333999999999</c:v>
                </c:pt>
                <c:pt idx="3532">
                  <c:v>369.22773999999998</c:v>
                </c:pt>
                <c:pt idx="3533">
                  <c:v>335.22224</c:v>
                </c:pt>
                <c:pt idx="3534">
                  <c:v>335.22224</c:v>
                </c:pt>
                <c:pt idx="3535">
                  <c:v>335.22224</c:v>
                </c:pt>
                <c:pt idx="3536">
                  <c:v>317.21163999999999</c:v>
                </c:pt>
                <c:pt idx="3537">
                  <c:v>353.23284000000001</c:v>
                </c:pt>
                <c:pt idx="3538">
                  <c:v>351.21713999999997</c:v>
                </c:pt>
                <c:pt idx="3539">
                  <c:v>369.22773999999998</c:v>
                </c:pt>
                <c:pt idx="3540">
                  <c:v>355.24843999999996</c:v>
                </c:pt>
                <c:pt idx="3541">
                  <c:v>353.23284000000001</c:v>
                </c:pt>
                <c:pt idx="3542">
                  <c:v>355.24843999999996</c:v>
                </c:pt>
                <c:pt idx="3543">
                  <c:v>371.24333999999999</c:v>
                </c:pt>
                <c:pt idx="3544">
                  <c:v>351.21713999999997</c:v>
                </c:pt>
                <c:pt idx="3545">
                  <c:v>353.23284000000001</c:v>
                </c:pt>
                <c:pt idx="3546">
                  <c:v>329.16003999999998</c:v>
                </c:pt>
                <c:pt idx="3547">
                  <c:v>335.22224</c:v>
                </c:pt>
                <c:pt idx="3548">
                  <c:v>335.22224</c:v>
                </c:pt>
                <c:pt idx="3549">
                  <c:v>335.22224</c:v>
                </c:pt>
                <c:pt idx="3550">
                  <c:v>355.24843999999996</c:v>
                </c:pt>
                <c:pt idx="3551">
                  <c:v>375.26803999999998</c:v>
                </c:pt>
                <c:pt idx="3552">
                  <c:v>373.25903999999997</c:v>
                </c:pt>
                <c:pt idx="3553">
                  <c:v>355.24843999999996</c:v>
                </c:pt>
                <c:pt idx="3554">
                  <c:v>371.24333999999999</c:v>
                </c:pt>
                <c:pt idx="3555">
                  <c:v>355.24843999999996</c:v>
                </c:pt>
                <c:pt idx="3556">
                  <c:v>351.21713999999997</c:v>
                </c:pt>
                <c:pt idx="3557">
                  <c:v>337.23793999999998</c:v>
                </c:pt>
                <c:pt idx="3558">
                  <c:v>355.24843999999996</c:v>
                </c:pt>
                <c:pt idx="3559">
                  <c:v>367.24843999999996</c:v>
                </c:pt>
                <c:pt idx="3560">
                  <c:v>335.22224</c:v>
                </c:pt>
                <c:pt idx="3561">
                  <c:v>381.26414</c:v>
                </c:pt>
                <c:pt idx="3562">
                  <c:v>341.26923999999997</c:v>
                </c:pt>
                <c:pt idx="3563">
                  <c:v>339.25353999999999</c:v>
                </c:pt>
                <c:pt idx="3564">
                  <c:v>355.24843999999996</c:v>
                </c:pt>
                <c:pt idx="3565">
                  <c:v>369.26414</c:v>
                </c:pt>
                <c:pt idx="3566">
                  <c:v>383.27974</c:v>
                </c:pt>
                <c:pt idx="3567">
                  <c:v>351.25353999999999</c:v>
                </c:pt>
                <c:pt idx="3568">
                  <c:v>379.28483999999997</c:v>
                </c:pt>
                <c:pt idx="3569">
                  <c:v>353.23284000000001</c:v>
                </c:pt>
                <c:pt idx="3570">
                  <c:v>337.23793999999998</c:v>
                </c:pt>
                <c:pt idx="3571">
                  <c:v>365.26923999999997</c:v>
                </c:pt>
                <c:pt idx="3572">
                  <c:v>367.24843999999996</c:v>
                </c:pt>
                <c:pt idx="3573">
                  <c:v>367.24843999999996</c:v>
                </c:pt>
                <c:pt idx="3574">
                  <c:v>381.26414</c:v>
                </c:pt>
                <c:pt idx="3575">
                  <c:v>373.20153999999997</c:v>
                </c:pt>
                <c:pt idx="3576">
                  <c:v>387.21713999999997</c:v>
                </c:pt>
                <c:pt idx="3577">
                  <c:v>341.26923999999997</c:v>
                </c:pt>
                <c:pt idx="3578">
                  <c:v>357.26414</c:v>
                </c:pt>
                <c:pt idx="3579">
                  <c:v>341.26923999999997</c:v>
                </c:pt>
                <c:pt idx="3580">
                  <c:v>337.23793999999998</c:v>
                </c:pt>
                <c:pt idx="3581">
                  <c:v>337.23793999999998</c:v>
                </c:pt>
                <c:pt idx="3582">
                  <c:v>355.28483999999997</c:v>
                </c:pt>
                <c:pt idx="3583">
                  <c:v>382.29573999999997</c:v>
                </c:pt>
                <c:pt idx="3584">
                  <c:v>398.29064</c:v>
                </c:pt>
                <c:pt idx="3585">
                  <c:v>397.29543999999999</c:v>
                </c:pt>
                <c:pt idx="3586">
                  <c:v>355.24843999999996</c:v>
                </c:pt>
                <c:pt idx="3587">
                  <c:v>339.25353999999999</c:v>
                </c:pt>
                <c:pt idx="3588">
                  <c:v>357.26414</c:v>
                </c:pt>
                <c:pt idx="3589">
                  <c:v>369.26414</c:v>
                </c:pt>
                <c:pt idx="3590">
                  <c:v>389.23284000000001</c:v>
                </c:pt>
                <c:pt idx="3591">
                  <c:v>383.27974</c:v>
                </c:pt>
                <c:pt idx="3592">
                  <c:v>365.26923999999997</c:v>
                </c:pt>
                <c:pt idx="3593">
                  <c:v>363.25353999999999</c:v>
                </c:pt>
                <c:pt idx="3594">
                  <c:v>353.23284000000001</c:v>
                </c:pt>
                <c:pt idx="3595">
                  <c:v>343.21204</c:v>
                </c:pt>
                <c:pt idx="3596">
                  <c:v>335.22224</c:v>
                </c:pt>
                <c:pt idx="3597">
                  <c:v>353.23284000000001</c:v>
                </c:pt>
                <c:pt idx="3598">
                  <c:v>367.24843999999996</c:v>
                </c:pt>
                <c:pt idx="3599">
                  <c:v>397.25903999999997</c:v>
                </c:pt>
                <c:pt idx="3600">
                  <c:v>411.27463999999998</c:v>
                </c:pt>
                <c:pt idx="3601">
                  <c:v>455.26454000000001</c:v>
                </c:pt>
                <c:pt idx="3602">
                  <c:v>469.28013999999996</c:v>
                </c:pt>
                <c:pt idx="3603">
                  <c:v>335.22224</c:v>
                </c:pt>
                <c:pt idx="3604">
                  <c:v>353.23284000000001</c:v>
                </c:pt>
                <c:pt idx="3605">
                  <c:v>353.23284000000001</c:v>
                </c:pt>
                <c:pt idx="3606">
                  <c:v>351.25353999999999</c:v>
                </c:pt>
                <c:pt idx="3607">
                  <c:v>349.23793999999998</c:v>
                </c:pt>
                <c:pt idx="3608">
                  <c:v>367.24843999999996</c:v>
                </c:pt>
                <c:pt idx="3609">
                  <c:v>355.24843999999996</c:v>
                </c:pt>
                <c:pt idx="3610">
                  <c:v>383.27974</c:v>
                </c:pt>
                <c:pt idx="3611">
                  <c:v>341.26923999999997</c:v>
                </c:pt>
                <c:pt idx="3612">
                  <c:v>368.31644</c:v>
                </c:pt>
                <c:pt idx="3613">
                  <c:v>369.26414</c:v>
                </c:pt>
                <c:pt idx="3614">
                  <c:v>383.27974</c:v>
                </c:pt>
                <c:pt idx="3615">
                  <c:v>369.26414</c:v>
                </c:pt>
                <c:pt idx="3616">
                  <c:v>383.27974</c:v>
                </c:pt>
                <c:pt idx="3617">
                  <c:v>388.24883999999997</c:v>
                </c:pt>
                <c:pt idx="3618">
                  <c:v>431.27974</c:v>
                </c:pt>
                <c:pt idx="3619">
                  <c:v>355.24843999999996</c:v>
                </c:pt>
                <c:pt idx="3620">
                  <c:v>355.24843999999996</c:v>
                </c:pt>
                <c:pt idx="3621">
                  <c:v>351.21713999999997</c:v>
                </c:pt>
                <c:pt idx="3622">
                  <c:v>337.23793999999998</c:v>
                </c:pt>
                <c:pt idx="3623">
                  <c:v>351.21713999999997</c:v>
                </c:pt>
                <c:pt idx="3624">
                  <c:v>335.22224</c:v>
                </c:pt>
                <c:pt idx="3625">
                  <c:v>355.24843999999996</c:v>
                </c:pt>
                <c:pt idx="3626">
                  <c:v>351.21713999999997</c:v>
                </c:pt>
                <c:pt idx="3627">
                  <c:v>357.26414</c:v>
                </c:pt>
                <c:pt idx="3628">
                  <c:v>353.23284000000001</c:v>
                </c:pt>
                <c:pt idx="3629">
                  <c:v>331.17573999999996</c:v>
                </c:pt>
                <c:pt idx="3630">
                  <c:v>333.20663999999999</c:v>
                </c:pt>
                <c:pt idx="3631">
                  <c:v>333.20663999999999</c:v>
                </c:pt>
                <c:pt idx="3632">
                  <c:v>351.21713999999997</c:v>
                </c:pt>
                <c:pt idx="3633">
                  <c:v>353.23284000000001</c:v>
                </c:pt>
                <c:pt idx="3634">
                  <c:v>357.26414</c:v>
                </c:pt>
                <c:pt idx="3635">
                  <c:v>355.24843999999996</c:v>
                </c:pt>
                <c:pt idx="3636">
                  <c:v>353.23284000000001</c:v>
                </c:pt>
                <c:pt idx="3637">
                  <c:v>371.24333999999999</c:v>
                </c:pt>
                <c:pt idx="3638">
                  <c:v>353.23284000000001</c:v>
                </c:pt>
                <c:pt idx="3639">
                  <c:v>369.22773999999998</c:v>
                </c:pt>
                <c:pt idx="3640">
                  <c:v>355.24843999999996</c:v>
                </c:pt>
                <c:pt idx="3641">
                  <c:v>396.27503999999999</c:v>
                </c:pt>
                <c:pt idx="3642">
                  <c:v>396.27503999999999</c:v>
                </c:pt>
                <c:pt idx="3643">
                  <c:v>329.23284000000001</c:v>
                </c:pt>
                <c:pt idx="3644">
                  <c:v>381.26414</c:v>
                </c:pt>
                <c:pt idx="3645">
                  <c:v>381.26414</c:v>
                </c:pt>
                <c:pt idx="3646">
                  <c:v>383.27974</c:v>
                </c:pt>
                <c:pt idx="3647">
                  <c:v>363.25353999999999</c:v>
                </c:pt>
                <c:pt idx="3648">
                  <c:v>363.25353999999999</c:v>
                </c:pt>
                <c:pt idx="3649">
                  <c:v>337.23793999999998</c:v>
                </c:pt>
                <c:pt idx="3650">
                  <c:v>345.24293999999998</c:v>
                </c:pt>
                <c:pt idx="3651">
                  <c:v>339.25353999999999</c:v>
                </c:pt>
                <c:pt idx="3652">
                  <c:v>373.25903999999997</c:v>
                </c:pt>
                <c:pt idx="3653">
                  <c:v>351.21713999999997</c:v>
                </c:pt>
                <c:pt idx="3654">
                  <c:v>351.21713999999997</c:v>
                </c:pt>
                <c:pt idx="3655">
                  <c:v>357.26414</c:v>
                </c:pt>
                <c:pt idx="3656">
                  <c:v>327.21713999999997</c:v>
                </c:pt>
                <c:pt idx="3657">
                  <c:v>353.23284000000001</c:v>
                </c:pt>
                <c:pt idx="3658">
                  <c:v>319.22733999999997</c:v>
                </c:pt>
                <c:pt idx="3659">
                  <c:v>317.21163999999999</c:v>
                </c:pt>
                <c:pt idx="3660">
                  <c:v>343.28483999999997</c:v>
                </c:pt>
                <c:pt idx="3661">
                  <c:v>381.26414</c:v>
                </c:pt>
                <c:pt idx="3662">
                  <c:v>333.18144000000001</c:v>
                </c:pt>
                <c:pt idx="3663">
                  <c:v>359.27314000000001</c:v>
                </c:pt>
                <c:pt idx="3664">
                  <c:v>321.23633999999998</c:v>
                </c:pt>
                <c:pt idx="3665">
                  <c:v>357.25754000000001</c:v>
                </c:pt>
                <c:pt idx="3666">
                  <c:v>359.27314000000001</c:v>
                </c:pt>
                <c:pt idx="3667">
                  <c:v>333.20663999999999</c:v>
                </c:pt>
                <c:pt idx="3668">
                  <c:v>429.28523999999999</c:v>
                </c:pt>
                <c:pt idx="3669">
                  <c:v>429.28523999999999</c:v>
                </c:pt>
                <c:pt idx="3670">
                  <c:v>427.26963999999998</c:v>
                </c:pt>
                <c:pt idx="3671">
                  <c:v>427.26963999999998</c:v>
                </c:pt>
                <c:pt idx="3672">
                  <c:v>427.26963999999998</c:v>
                </c:pt>
                <c:pt idx="3673">
                  <c:v>427.26963999999998</c:v>
                </c:pt>
                <c:pt idx="3674">
                  <c:v>445.28013999999996</c:v>
                </c:pt>
                <c:pt idx="3675">
                  <c:v>445.28013999999996</c:v>
                </c:pt>
                <c:pt idx="3676">
                  <c:v>427.26963999999998</c:v>
                </c:pt>
                <c:pt idx="3677">
                  <c:v>427.26963999999998</c:v>
                </c:pt>
                <c:pt idx="3678">
                  <c:v>426.28553999999997</c:v>
                </c:pt>
                <c:pt idx="3679">
                  <c:v>426.28553999999997</c:v>
                </c:pt>
                <c:pt idx="3680">
                  <c:v>428.30124000000001</c:v>
                </c:pt>
                <c:pt idx="3681">
                  <c:v>329.16003999999998</c:v>
                </c:pt>
                <c:pt idx="3682">
                  <c:v>381.26414</c:v>
                </c:pt>
                <c:pt idx="3683">
                  <c:v>337.23793999999998</c:v>
                </c:pt>
                <c:pt idx="3684">
                  <c:v>335.22224</c:v>
                </c:pt>
                <c:pt idx="3685">
                  <c:v>335.22224</c:v>
                </c:pt>
                <c:pt idx="3686">
                  <c:v>333.20663999999999</c:v>
                </c:pt>
                <c:pt idx="3687">
                  <c:v>317.21163999999999</c:v>
                </c:pt>
                <c:pt idx="3688">
                  <c:v>409.25903999999997</c:v>
                </c:pt>
                <c:pt idx="3689">
                  <c:v>391.24843999999996</c:v>
                </c:pt>
                <c:pt idx="3690">
                  <c:v>355.24843999999996</c:v>
                </c:pt>
                <c:pt idx="3691">
                  <c:v>383.27974</c:v>
                </c:pt>
                <c:pt idx="3692">
                  <c:v>351.21713999999997</c:v>
                </c:pt>
                <c:pt idx="3693">
                  <c:v>351.21713999999997</c:v>
                </c:pt>
                <c:pt idx="3694">
                  <c:v>402.31533999999999</c:v>
                </c:pt>
                <c:pt idx="3695">
                  <c:v>398.29064</c:v>
                </c:pt>
                <c:pt idx="3696">
                  <c:v>398.29064</c:v>
                </c:pt>
                <c:pt idx="3697">
                  <c:v>325.20153999999997</c:v>
                </c:pt>
                <c:pt idx="3698">
                  <c:v>299.18583999999998</c:v>
                </c:pt>
                <c:pt idx="3699">
                  <c:v>327.21713999999997</c:v>
                </c:pt>
                <c:pt idx="3700">
                  <c:v>301.20153999999997</c:v>
                </c:pt>
                <c:pt idx="3701">
                  <c:v>325.20153999999997</c:v>
                </c:pt>
                <c:pt idx="3702">
                  <c:v>299.18583999999998</c:v>
                </c:pt>
                <c:pt idx="3703">
                  <c:v>369.22773999999998</c:v>
                </c:pt>
                <c:pt idx="3704">
                  <c:v>369.22773999999998</c:v>
                </c:pt>
                <c:pt idx="3705">
                  <c:v>396.27503999999999</c:v>
                </c:pt>
                <c:pt idx="3706">
                  <c:v>394.29573999999997</c:v>
                </c:pt>
                <c:pt idx="3707">
                  <c:v>369.22773999999998</c:v>
                </c:pt>
                <c:pt idx="3708">
                  <c:v>329.16003999999998</c:v>
                </c:pt>
                <c:pt idx="3709">
                  <c:v>511.29073999999997</c:v>
                </c:pt>
                <c:pt idx="3710">
                  <c:v>553.30133999999998</c:v>
                </c:pt>
                <c:pt idx="3711">
                  <c:v>511.29073999999997</c:v>
                </c:pt>
                <c:pt idx="3712">
                  <c:v>509.27503999999999</c:v>
                </c:pt>
                <c:pt idx="3713">
                  <c:v>425.25394</c:v>
                </c:pt>
                <c:pt idx="3714">
                  <c:v>467.26454000000001</c:v>
                </c:pt>
                <c:pt idx="3715">
                  <c:v>453.24883999999997</c:v>
                </c:pt>
                <c:pt idx="3716">
                  <c:v>411.23833999999999</c:v>
                </c:pt>
                <c:pt idx="3717">
                  <c:v>453.28523999999999</c:v>
                </c:pt>
                <c:pt idx="3718">
                  <c:v>455.30093999999997</c:v>
                </c:pt>
                <c:pt idx="3719">
                  <c:v>371.24333999999999</c:v>
                </c:pt>
                <c:pt idx="3720">
                  <c:v>351.25353999999999</c:v>
                </c:pt>
                <c:pt idx="3721">
                  <c:v>337.23793999999998</c:v>
                </c:pt>
                <c:pt idx="3722">
                  <c:v>335.22224</c:v>
                </c:pt>
                <c:pt idx="3723">
                  <c:v>337.23793999999998</c:v>
                </c:pt>
                <c:pt idx="3724">
                  <c:v>337.23793999999998</c:v>
                </c:pt>
                <c:pt idx="3725">
                  <c:v>351.25353999999999</c:v>
                </c:pt>
                <c:pt idx="3726">
                  <c:v>337.23793999999998</c:v>
                </c:pt>
                <c:pt idx="3727">
                  <c:v>440.24703999999997</c:v>
                </c:pt>
                <c:pt idx="3728">
                  <c:v>626.31114000000002</c:v>
                </c:pt>
                <c:pt idx="3729">
                  <c:v>339.25353999999999</c:v>
                </c:pt>
                <c:pt idx="3730">
                  <c:v>497.26853999999997</c:v>
                </c:pt>
                <c:pt idx="3731">
                  <c:v>482.25763999999998</c:v>
                </c:pt>
                <c:pt idx="3732">
                  <c:v>569.28963999999996</c:v>
                </c:pt>
                <c:pt idx="3733">
                  <c:v>335.22224</c:v>
                </c:pt>
                <c:pt idx="3734">
                  <c:v>364.28514000000001</c:v>
                </c:pt>
                <c:pt idx="3735">
                  <c:v>380.28013999999996</c:v>
                </c:pt>
                <c:pt idx="3736">
                  <c:v>337.23793999999998</c:v>
                </c:pt>
                <c:pt idx="3737">
                  <c:v>337.23793999999998</c:v>
                </c:pt>
                <c:pt idx="3738">
                  <c:v>337.23793999999998</c:v>
                </c:pt>
                <c:pt idx="3739">
                  <c:v>367.21204</c:v>
                </c:pt>
                <c:pt idx="3740">
                  <c:v>335.22224</c:v>
                </c:pt>
                <c:pt idx="3741">
                  <c:v>353.23284000000001</c:v>
                </c:pt>
                <c:pt idx="3742">
                  <c:v>391.20963999999998</c:v>
                </c:pt>
                <c:pt idx="3743">
                  <c:v>626.31114000000002</c:v>
                </c:pt>
                <c:pt idx="3744">
                  <c:v>497.26853999999997</c:v>
                </c:pt>
                <c:pt idx="3745">
                  <c:v>440.24703999999997</c:v>
                </c:pt>
                <c:pt idx="3746">
                  <c:v>319.22733999999997</c:v>
                </c:pt>
                <c:pt idx="3747">
                  <c:v>335.22224</c:v>
                </c:pt>
                <c:pt idx="3748">
                  <c:v>456.24203999999997</c:v>
                </c:pt>
                <c:pt idx="3749">
                  <c:v>341.26263999999998</c:v>
                </c:pt>
                <c:pt idx="3750">
                  <c:v>626.31114000000002</c:v>
                </c:pt>
                <c:pt idx="3751">
                  <c:v>497.26853999999997</c:v>
                </c:pt>
                <c:pt idx="3752">
                  <c:v>440.24703999999997</c:v>
                </c:pt>
                <c:pt idx="3753">
                  <c:v>319.22733999999997</c:v>
                </c:pt>
                <c:pt idx="3754">
                  <c:v>319.22733999999997</c:v>
                </c:pt>
                <c:pt idx="3755">
                  <c:v>319.22733999999997</c:v>
                </c:pt>
                <c:pt idx="3756">
                  <c:v>319.22733999999997</c:v>
                </c:pt>
                <c:pt idx="3757">
                  <c:v>337.23793999999998</c:v>
                </c:pt>
                <c:pt idx="3758">
                  <c:v>458.25763999999998</c:v>
                </c:pt>
                <c:pt idx="3759">
                  <c:v>371.24333999999999</c:v>
                </c:pt>
                <c:pt idx="3760">
                  <c:v>387.23833999999999</c:v>
                </c:pt>
                <c:pt idx="3761">
                  <c:v>339.25353999999999</c:v>
                </c:pt>
                <c:pt idx="3762">
                  <c:v>367.21204</c:v>
                </c:pt>
                <c:pt idx="3763">
                  <c:v>365.19644</c:v>
                </c:pt>
                <c:pt idx="3764">
                  <c:v>367.21204</c:v>
                </c:pt>
                <c:pt idx="3765">
                  <c:v>351.21713999999997</c:v>
                </c:pt>
                <c:pt idx="3766">
                  <c:v>383.20704000000001</c:v>
                </c:pt>
                <c:pt idx="3767">
                  <c:v>414.15863999999999</c:v>
                </c:pt>
                <c:pt idx="3768">
                  <c:v>388.14303999999998</c:v>
                </c:pt>
                <c:pt idx="3769">
                  <c:v>351.21713999999997</c:v>
                </c:pt>
                <c:pt idx="3770">
                  <c:v>442.18993999999998</c:v>
                </c:pt>
                <c:pt idx="3771">
                  <c:v>369.22773999999998</c:v>
                </c:pt>
                <c:pt idx="3772">
                  <c:v>470.22123999999997</c:v>
                </c:pt>
                <c:pt idx="3773">
                  <c:v>369.22773999999998</c:v>
                </c:pt>
                <c:pt idx="3774">
                  <c:v>456.24203999999997</c:v>
                </c:pt>
                <c:pt idx="3775">
                  <c:v>351.21713999999997</c:v>
                </c:pt>
                <c:pt idx="3776">
                  <c:v>454.22633999999999</c:v>
                </c:pt>
                <c:pt idx="3777">
                  <c:v>385.22264000000001</c:v>
                </c:pt>
                <c:pt idx="3778">
                  <c:v>369.22773999999998</c:v>
                </c:pt>
                <c:pt idx="3779">
                  <c:v>335.22224</c:v>
                </c:pt>
                <c:pt idx="3780">
                  <c:v>339.25353999999999</c:v>
                </c:pt>
                <c:pt idx="3781">
                  <c:v>337.23793999999998</c:v>
                </c:pt>
                <c:pt idx="3782">
                  <c:v>337.23793999999998</c:v>
                </c:pt>
                <c:pt idx="3783">
                  <c:v>495.25293999999997</c:v>
                </c:pt>
                <c:pt idx="3784">
                  <c:v>442.26274000000001</c:v>
                </c:pt>
                <c:pt idx="3785">
                  <c:v>440.24703999999997</c:v>
                </c:pt>
                <c:pt idx="3786">
                  <c:v>569.28963999999996</c:v>
                </c:pt>
                <c:pt idx="3787">
                  <c:v>482.25763999999998</c:v>
                </c:pt>
                <c:pt idx="3788">
                  <c:v>482.25763999999998</c:v>
                </c:pt>
                <c:pt idx="3789">
                  <c:v>353.23284000000001</c:v>
                </c:pt>
                <c:pt idx="3790">
                  <c:v>371.24333999999999</c:v>
                </c:pt>
                <c:pt idx="3791">
                  <c:v>343.21204</c:v>
                </c:pt>
                <c:pt idx="3792">
                  <c:v>369.22773999999998</c:v>
                </c:pt>
                <c:pt idx="3793">
                  <c:v>351.21713999999997</c:v>
                </c:pt>
                <c:pt idx="3794">
                  <c:v>369.22773999999998</c:v>
                </c:pt>
                <c:pt idx="3795">
                  <c:v>373.25903999999997</c:v>
                </c:pt>
                <c:pt idx="3796">
                  <c:v>367.21204</c:v>
                </c:pt>
                <c:pt idx="3797">
                  <c:v>375.26803999999998</c:v>
                </c:pt>
                <c:pt idx="3798">
                  <c:v>373.25243999999998</c:v>
                </c:pt>
                <c:pt idx="3799">
                  <c:v>343.24843999999996</c:v>
                </c:pt>
                <c:pt idx="3800">
                  <c:v>341.19644</c:v>
                </c:pt>
                <c:pt idx="3801">
                  <c:v>369.22773999999998</c:v>
                </c:pt>
                <c:pt idx="3802">
                  <c:v>297.31574000000001</c:v>
                </c:pt>
                <c:pt idx="3803">
                  <c:v>369.22773999999998</c:v>
                </c:pt>
                <c:pt idx="3804">
                  <c:v>353.23284000000001</c:v>
                </c:pt>
                <c:pt idx="3805">
                  <c:v>353.23284000000001</c:v>
                </c:pt>
                <c:pt idx="3806">
                  <c:v>353.23284000000001</c:v>
                </c:pt>
                <c:pt idx="3807">
                  <c:v>642.30603999999994</c:v>
                </c:pt>
                <c:pt idx="3808">
                  <c:v>513.26343999999995</c:v>
                </c:pt>
                <c:pt idx="3809">
                  <c:v>456.24203999999997</c:v>
                </c:pt>
                <c:pt idx="3810">
                  <c:v>353.23284000000001</c:v>
                </c:pt>
                <c:pt idx="3811">
                  <c:v>353.23284000000001</c:v>
                </c:pt>
                <c:pt idx="3812">
                  <c:v>351.21713999999997</c:v>
                </c:pt>
                <c:pt idx="3813">
                  <c:v>353.23284000000001</c:v>
                </c:pt>
                <c:pt idx="3814">
                  <c:v>351.21713999999997</c:v>
                </c:pt>
                <c:pt idx="3815">
                  <c:v>281.21163999999999</c:v>
                </c:pt>
                <c:pt idx="3816">
                  <c:v>339.25353999999999</c:v>
                </c:pt>
                <c:pt idx="3817">
                  <c:v>323.25864000000001</c:v>
                </c:pt>
                <c:pt idx="3818">
                  <c:v>339.25353999999999</c:v>
                </c:pt>
                <c:pt idx="3819">
                  <c:v>323.25864000000001</c:v>
                </c:pt>
                <c:pt idx="3820">
                  <c:v>339.25353999999999</c:v>
                </c:pt>
                <c:pt idx="3821">
                  <c:v>339.25353999999999</c:v>
                </c:pt>
                <c:pt idx="3822">
                  <c:v>323.25864000000001</c:v>
                </c:pt>
                <c:pt idx="3823">
                  <c:v>323.25864000000001</c:v>
                </c:pt>
                <c:pt idx="3824">
                  <c:v>415.23323999999997</c:v>
                </c:pt>
                <c:pt idx="3825">
                  <c:v>415.23323999999997</c:v>
                </c:pt>
                <c:pt idx="3826">
                  <c:v>339.25353999999999</c:v>
                </c:pt>
                <c:pt idx="3827">
                  <c:v>339.25353999999999</c:v>
                </c:pt>
                <c:pt idx="3828">
                  <c:v>355.24843999999996</c:v>
                </c:pt>
                <c:pt idx="3829">
                  <c:v>355.24843999999996</c:v>
                </c:pt>
                <c:pt idx="3830">
                  <c:v>329.29233999999997</c:v>
                </c:pt>
                <c:pt idx="3831">
                  <c:v>329.29233999999997</c:v>
                </c:pt>
                <c:pt idx="3832">
                  <c:v>355.24843999999996</c:v>
                </c:pt>
                <c:pt idx="3833">
                  <c:v>355.24843999999996</c:v>
                </c:pt>
                <c:pt idx="3834">
                  <c:v>355.24843999999996</c:v>
                </c:pt>
                <c:pt idx="3835">
                  <c:v>353.23284000000001</c:v>
                </c:pt>
                <c:pt idx="3836">
                  <c:v>323.25864000000001</c:v>
                </c:pt>
                <c:pt idx="3837">
                  <c:v>323.25864000000001</c:v>
                </c:pt>
                <c:pt idx="3838">
                  <c:v>323.25864000000001</c:v>
                </c:pt>
                <c:pt idx="3839">
                  <c:v>323.25864000000001</c:v>
                </c:pt>
                <c:pt idx="3840">
                  <c:v>279.19603999999998</c:v>
                </c:pt>
                <c:pt idx="3841">
                  <c:v>321.24293999999998</c:v>
                </c:pt>
                <c:pt idx="3842">
                  <c:v>321.24293999999998</c:v>
                </c:pt>
                <c:pt idx="3843">
                  <c:v>321.24293999999998</c:v>
                </c:pt>
                <c:pt idx="3844">
                  <c:v>329.29233999999997</c:v>
                </c:pt>
                <c:pt idx="3845">
                  <c:v>321.24293999999998</c:v>
                </c:pt>
                <c:pt idx="3846">
                  <c:v>321.24293999999998</c:v>
                </c:pt>
                <c:pt idx="3847">
                  <c:v>321.24293999999998</c:v>
                </c:pt>
                <c:pt idx="3848">
                  <c:v>321.24293999999998</c:v>
                </c:pt>
                <c:pt idx="3849">
                  <c:v>337.23793999999998</c:v>
                </c:pt>
                <c:pt idx="3850">
                  <c:v>319.22733999999997</c:v>
                </c:pt>
                <c:pt idx="3851">
                  <c:v>337.23793999999998</c:v>
                </c:pt>
                <c:pt idx="3852">
                  <c:v>337.23793999999998</c:v>
                </c:pt>
                <c:pt idx="3853">
                  <c:v>337.23793999999998</c:v>
                </c:pt>
                <c:pt idx="3854">
                  <c:v>337.23793999999998</c:v>
                </c:pt>
                <c:pt idx="3855">
                  <c:v>337.23793999999998</c:v>
                </c:pt>
                <c:pt idx="3856">
                  <c:v>319.22733999999997</c:v>
                </c:pt>
                <c:pt idx="3857">
                  <c:v>321.24293999999998</c:v>
                </c:pt>
                <c:pt idx="3858">
                  <c:v>321.24293999999998</c:v>
                </c:pt>
                <c:pt idx="3859">
                  <c:v>321.24293999999998</c:v>
                </c:pt>
                <c:pt idx="3860">
                  <c:v>321.24293999999998</c:v>
                </c:pt>
                <c:pt idx="3861">
                  <c:v>321.24293999999998</c:v>
                </c:pt>
                <c:pt idx="3862">
                  <c:v>321.24293999999998</c:v>
                </c:pt>
                <c:pt idx="3863">
                  <c:v>321.24293999999998</c:v>
                </c:pt>
                <c:pt idx="3864">
                  <c:v>337.23793999999998</c:v>
                </c:pt>
                <c:pt idx="3865">
                  <c:v>337.23793999999998</c:v>
                </c:pt>
                <c:pt idx="3866">
                  <c:v>337.23793999999998</c:v>
                </c:pt>
                <c:pt idx="3867">
                  <c:v>337.23793999999998</c:v>
                </c:pt>
                <c:pt idx="3868">
                  <c:v>337.23793999999998</c:v>
                </c:pt>
                <c:pt idx="3869">
                  <c:v>369.22773999999998</c:v>
                </c:pt>
                <c:pt idx="3870">
                  <c:v>369.22773999999998</c:v>
                </c:pt>
                <c:pt idx="3871">
                  <c:v>369.22773999999998</c:v>
                </c:pt>
                <c:pt idx="3872">
                  <c:v>337.23793999999998</c:v>
                </c:pt>
                <c:pt idx="3873">
                  <c:v>319.22733999999997</c:v>
                </c:pt>
                <c:pt idx="3874">
                  <c:v>337.23793999999998</c:v>
                </c:pt>
                <c:pt idx="3875">
                  <c:v>337.23793999999998</c:v>
                </c:pt>
                <c:pt idx="3876">
                  <c:v>321.24293999999998</c:v>
                </c:pt>
                <c:pt idx="3877">
                  <c:v>321.24293999999998</c:v>
                </c:pt>
                <c:pt idx="3878">
                  <c:v>319.22733999999997</c:v>
                </c:pt>
                <c:pt idx="3879">
                  <c:v>321.24293999999998</c:v>
                </c:pt>
                <c:pt idx="3880">
                  <c:v>321.24293999999998</c:v>
                </c:pt>
                <c:pt idx="3881">
                  <c:v>319.22733999999997</c:v>
                </c:pt>
                <c:pt idx="3882">
                  <c:v>321.24293999999998</c:v>
                </c:pt>
                <c:pt idx="3883">
                  <c:v>321.24293999999998</c:v>
                </c:pt>
                <c:pt idx="3884">
                  <c:v>321.24293999999998</c:v>
                </c:pt>
                <c:pt idx="3885">
                  <c:v>321.24293999999998</c:v>
                </c:pt>
                <c:pt idx="3886">
                  <c:v>321.24293999999998</c:v>
                </c:pt>
                <c:pt idx="3887">
                  <c:v>321.24293999999998</c:v>
                </c:pt>
                <c:pt idx="3888">
                  <c:v>321.24293999999998</c:v>
                </c:pt>
                <c:pt idx="3889">
                  <c:v>319.22733999999997</c:v>
                </c:pt>
                <c:pt idx="3890">
                  <c:v>321.24293999999998</c:v>
                </c:pt>
                <c:pt idx="3891">
                  <c:v>337.23793999999998</c:v>
                </c:pt>
                <c:pt idx="3892">
                  <c:v>337.23793999999998</c:v>
                </c:pt>
                <c:pt idx="3893">
                  <c:v>337.23793999999998</c:v>
                </c:pt>
                <c:pt idx="3894">
                  <c:v>337.23793999999998</c:v>
                </c:pt>
                <c:pt idx="3895">
                  <c:v>321.24293999999998</c:v>
                </c:pt>
                <c:pt idx="3896">
                  <c:v>335.22224</c:v>
                </c:pt>
                <c:pt idx="3897">
                  <c:v>337.23793999999998</c:v>
                </c:pt>
                <c:pt idx="3898">
                  <c:v>337.23793999999998</c:v>
                </c:pt>
                <c:pt idx="3899">
                  <c:v>337.23793999999998</c:v>
                </c:pt>
                <c:pt idx="3900">
                  <c:v>337.23793999999998</c:v>
                </c:pt>
                <c:pt idx="3901">
                  <c:v>329.29233999999997</c:v>
                </c:pt>
                <c:pt idx="3902">
                  <c:v>329.29233999999997</c:v>
                </c:pt>
                <c:pt idx="3903">
                  <c:v>327.28003999999999</c:v>
                </c:pt>
                <c:pt idx="3904">
                  <c:v>326.27053999999998</c:v>
                </c:pt>
                <c:pt idx="3905">
                  <c:v>321.24293999999998</c:v>
                </c:pt>
                <c:pt idx="3906">
                  <c:v>321.24293999999998</c:v>
                </c:pt>
                <c:pt idx="3907">
                  <c:v>321.24293999999998</c:v>
                </c:pt>
                <c:pt idx="3908">
                  <c:v>321.24293999999998</c:v>
                </c:pt>
                <c:pt idx="3909">
                  <c:v>321.24293999999998</c:v>
                </c:pt>
                <c:pt idx="3910">
                  <c:v>321.24293999999998</c:v>
                </c:pt>
                <c:pt idx="3911">
                  <c:v>337.23793999999998</c:v>
                </c:pt>
                <c:pt idx="3912">
                  <c:v>321.24293999999998</c:v>
                </c:pt>
                <c:pt idx="3913">
                  <c:v>321.24293999999998</c:v>
                </c:pt>
                <c:pt idx="3914">
                  <c:v>321.24293999999998</c:v>
                </c:pt>
                <c:pt idx="3915">
                  <c:v>321.24293999999998</c:v>
                </c:pt>
                <c:pt idx="3916">
                  <c:v>337.23793999999998</c:v>
                </c:pt>
                <c:pt idx="3917">
                  <c:v>337.23793999999998</c:v>
                </c:pt>
                <c:pt idx="3918">
                  <c:v>369.22773999999998</c:v>
                </c:pt>
                <c:pt idx="3919">
                  <c:v>369.22773999999998</c:v>
                </c:pt>
                <c:pt idx="3920">
                  <c:v>337.23793999999998</c:v>
                </c:pt>
                <c:pt idx="3921">
                  <c:v>337.23793999999998</c:v>
                </c:pt>
                <c:pt idx="3922">
                  <c:v>321.24293999999998</c:v>
                </c:pt>
                <c:pt idx="3923">
                  <c:v>321.24293999999998</c:v>
                </c:pt>
                <c:pt idx="3924">
                  <c:v>321.24293999999998</c:v>
                </c:pt>
                <c:pt idx="3925">
                  <c:v>321.24293999999998</c:v>
                </c:pt>
                <c:pt idx="3926">
                  <c:v>337.23793999999998</c:v>
                </c:pt>
                <c:pt idx="3927">
                  <c:v>337.23793999999998</c:v>
                </c:pt>
                <c:pt idx="3928">
                  <c:v>337.23793999999998</c:v>
                </c:pt>
                <c:pt idx="3929">
                  <c:v>321.24293999999998</c:v>
                </c:pt>
                <c:pt idx="3930">
                  <c:v>319.22733999999997</c:v>
                </c:pt>
                <c:pt idx="3931">
                  <c:v>337.23793999999998</c:v>
                </c:pt>
                <c:pt idx="3932">
                  <c:v>337.23793999999998</c:v>
                </c:pt>
                <c:pt idx="3933">
                  <c:v>337.23793999999998</c:v>
                </c:pt>
                <c:pt idx="3934">
                  <c:v>335.22224</c:v>
                </c:pt>
                <c:pt idx="3935">
                  <c:v>335.22224</c:v>
                </c:pt>
                <c:pt idx="3936">
                  <c:v>335.22224</c:v>
                </c:pt>
                <c:pt idx="3937">
                  <c:v>321.24293999999998</c:v>
                </c:pt>
                <c:pt idx="3938">
                  <c:v>337.23793999999998</c:v>
                </c:pt>
                <c:pt idx="3939">
                  <c:v>335.22224</c:v>
                </c:pt>
                <c:pt idx="3940">
                  <c:v>319.22733999999997</c:v>
                </c:pt>
                <c:pt idx="3941">
                  <c:v>319.22733999999997</c:v>
                </c:pt>
                <c:pt idx="3942">
                  <c:v>319.22733999999997</c:v>
                </c:pt>
                <c:pt idx="3943">
                  <c:v>319.22733999999997</c:v>
                </c:pt>
                <c:pt idx="3944">
                  <c:v>319.22733999999997</c:v>
                </c:pt>
                <c:pt idx="3945">
                  <c:v>319.22733999999997</c:v>
                </c:pt>
                <c:pt idx="3946">
                  <c:v>319.22733999999997</c:v>
                </c:pt>
                <c:pt idx="3947">
                  <c:v>319.22733999999997</c:v>
                </c:pt>
                <c:pt idx="3948">
                  <c:v>319.22733999999997</c:v>
                </c:pt>
                <c:pt idx="3949">
                  <c:v>335.22224</c:v>
                </c:pt>
                <c:pt idx="3950">
                  <c:v>335.22224</c:v>
                </c:pt>
                <c:pt idx="3951">
                  <c:v>349.23793999999998</c:v>
                </c:pt>
                <c:pt idx="3952">
                  <c:v>349.23793999999998</c:v>
                </c:pt>
                <c:pt idx="3953">
                  <c:v>349.23793999999998</c:v>
                </c:pt>
                <c:pt idx="3954">
                  <c:v>349.23793999999998</c:v>
                </c:pt>
                <c:pt idx="3955">
                  <c:v>319.22733999999997</c:v>
                </c:pt>
                <c:pt idx="3956">
                  <c:v>333.20663999999999</c:v>
                </c:pt>
                <c:pt idx="3957">
                  <c:v>319.22733999999997</c:v>
                </c:pt>
                <c:pt idx="3958">
                  <c:v>319.22733999999997</c:v>
                </c:pt>
                <c:pt idx="3959">
                  <c:v>319.22733999999997</c:v>
                </c:pt>
                <c:pt idx="3960">
                  <c:v>319.22733999999997</c:v>
                </c:pt>
                <c:pt idx="3961">
                  <c:v>319.22733999999997</c:v>
                </c:pt>
                <c:pt idx="3962">
                  <c:v>319.22733999999997</c:v>
                </c:pt>
                <c:pt idx="3963">
                  <c:v>319.22733999999997</c:v>
                </c:pt>
                <c:pt idx="3964">
                  <c:v>351.21713999999997</c:v>
                </c:pt>
                <c:pt idx="3965">
                  <c:v>319.22733999999997</c:v>
                </c:pt>
                <c:pt idx="3966">
                  <c:v>319.22733999999997</c:v>
                </c:pt>
                <c:pt idx="3967">
                  <c:v>351.21713999999997</c:v>
                </c:pt>
                <c:pt idx="3968">
                  <c:v>333.20663999999999</c:v>
                </c:pt>
                <c:pt idx="3969">
                  <c:v>351.21713999999997</c:v>
                </c:pt>
                <c:pt idx="3970">
                  <c:v>351.21713999999997</c:v>
                </c:pt>
                <c:pt idx="3971">
                  <c:v>335.22224</c:v>
                </c:pt>
                <c:pt idx="3972">
                  <c:v>335.22224</c:v>
                </c:pt>
                <c:pt idx="3973">
                  <c:v>335.22224</c:v>
                </c:pt>
                <c:pt idx="3974">
                  <c:v>335.22224</c:v>
                </c:pt>
                <c:pt idx="3975">
                  <c:v>319.22733999999997</c:v>
                </c:pt>
                <c:pt idx="3976">
                  <c:v>319.22733999999997</c:v>
                </c:pt>
                <c:pt idx="3977">
                  <c:v>319.22733999999997</c:v>
                </c:pt>
                <c:pt idx="3978">
                  <c:v>335.22224</c:v>
                </c:pt>
                <c:pt idx="3979">
                  <c:v>335.22224</c:v>
                </c:pt>
                <c:pt idx="3980">
                  <c:v>319.22733999999997</c:v>
                </c:pt>
                <c:pt idx="3981">
                  <c:v>335.22224</c:v>
                </c:pt>
                <c:pt idx="3982">
                  <c:v>335.22224</c:v>
                </c:pt>
                <c:pt idx="3983">
                  <c:v>321.24293999999998</c:v>
                </c:pt>
                <c:pt idx="3984">
                  <c:v>321.24293999999998</c:v>
                </c:pt>
                <c:pt idx="3985">
                  <c:v>321.24293999999998</c:v>
                </c:pt>
                <c:pt idx="3986">
                  <c:v>321.24293999999998</c:v>
                </c:pt>
                <c:pt idx="3987">
                  <c:v>321.24293999999998</c:v>
                </c:pt>
                <c:pt idx="3988">
                  <c:v>337.23793999999998</c:v>
                </c:pt>
                <c:pt idx="3989">
                  <c:v>337.23793999999998</c:v>
                </c:pt>
                <c:pt idx="3990">
                  <c:v>329.29233999999997</c:v>
                </c:pt>
                <c:pt idx="3991">
                  <c:v>337.23793999999998</c:v>
                </c:pt>
                <c:pt idx="3992">
                  <c:v>321.24293999999998</c:v>
                </c:pt>
                <c:pt idx="3993">
                  <c:v>321.24293999999998</c:v>
                </c:pt>
                <c:pt idx="3994">
                  <c:v>321.24293999999998</c:v>
                </c:pt>
                <c:pt idx="3995">
                  <c:v>321.24293999999998</c:v>
                </c:pt>
                <c:pt idx="3996">
                  <c:v>321.24293999999998</c:v>
                </c:pt>
                <c:pt idx="3997">
                  <c:v>321.24293999999998</c:v>
                </c:pt>
                <c:pt idx="3998">
                  <c:v>321.24293999999998</c:v>
                </c:pt>
                <c:pt idx="3999">
                  <c:v>337.23793999999998</c:v>
                </c:pt>
                <c:pt idx="4000">
                  <c:v>337.23793999999998</c:v>
                </c:pt>
                <c:pt idx="4001">
                  <c:v>355.24843999999996</c:v>
                </c:pt>
                <c:pt idx="4002">
                  <c:v>337.23793999999998</c:v>
                </c:pt>
                <c:pt idx="4003">
                  <c:v>355.24843999999996</c:v>
                </c:pt>
                <c:pt idx="4004">
                  <c:v>337.23793999999998</c:v>
                </c:pt>
                <c:pt idx="4005">
                  <c:v>337.23793999999998</c:v>
                </c:pt>
                <c:pt idx="4006">
                  <c:v>337.23793999999998</c:v>
                </c:pt>
                <c:pt idx="4007">
                  <c:v>644.32173999999998</c:v>
                </c:pt>
                <c:pt idx="4008">
                  <c:v>515.27913999999998</c:v>
                </c:pt>
                <c:pt idx="4009">
                  <c:v>321.24293999999998</c:v>
                </c:pt>
                <c:pt idx="4010">
                  <c:v>321.24293999999998</c:v>
                </c:pt>
                <c:pt idx="4011">
                  <c:v>349.23793999999998</c:v>
                </c:pt>
                <c:pt idx="4012">
                  <c:v>349.23793999999998</c:v>
                </c:pt>
                <c:pt idx="4013">
                  <c:v>351.25353999999999</c:v>
                </c:pt>
                <c:pt idx="4014">
                  <c:v>351.25353999999999</c:v>
                </c:pt>
                <c:pt idx="4015">
                  <c:v>353.23284000000001</c:v>
                </c:pt>
                <c:pt idx="4016">
                  <c:v>353.23284000000001</c:v>
                </c:pt>
                <c:pt idx="4017">
                  <c:v>353.23284000000001</c:v>
                </c:pt>
                <c:pt idx="4018">
                  <c:v>353.23284000000001</c:v>
                </c:pt>
                <c:pt idx="4019">
                  <c:v>353.23284000000001</c:v>
                </c:pt>
                <c:pt idx="4020">
                  <c:v>353.23284000000001</c:v>
                </c:pt>
                <c:pt idx="4021">
                  <c:v>353.23284000000001</c:v>
                </c:pt>
                <c:pt idx="4022">
                  <c:v>353.23284000000001</c:v>
                </c:pt>
                <c:pt idx="4023">
                  <c:v>353.23284000000001</c:v>
                </c:pt>
                <c:pt idx="4024">
                  <c:v>353.23284000000001</c:v>
                </c:pt>
                <c:pt idx="4025">
                  <c:v>353.23284000000001</c:v>
                </c:pt>
                <c:pt idx="4026">
                  <c:v>353.23284000000001</c:v>
                </c:pt>
                <c:pt idx="4027">
                  <c:v>353.23284000000001</c:v>
                </c:pt>
                <c:pt idx="4028">
                  <c:v>353.23284000000001</c:v>
                </c:pt>
                <c:pt idx="4029">
                  <c:v>353.23284000000001</c:v>
                </c:pt>
                <c:pt idx="4030">
                  <c:v>353.23284000000001</c:v>
                </c:pt>
                <c:pt idx="4031">
                  <c:v>353.23284000000001</c:v>
                </c:pt>
                <c:pt idx="4032">
                  <c:v>353.23284000000001</c:v>
                </c:pt>
                <c:pt idx="4033">
                  <c:v>353.23284000000001</c:v>
                </c:pt>
                <c:pt idx="4034">
                  <c:v>353.23284000000001</c:v>
                </c:pt>
                <c:pt idx="4035">
                  <c:v>353.23284000000001</c:v>
                </c:pt>
                <c:pt idx="4036">
                  <c:v>353.23284000000001</c:v>
                </c:pt>
                <c:pt idx="4037">
                  <c:v>353.23284000000001</c:v>
                </c:pt>
                <c:pt idx="4038">
                  <c:v>353.23284000000001</c:v>
                </c:pt>
                <c:pt idx="4039">
                  <c:v>353.23284000000001</c:v>
                </c:pt>
                <c:pt idx="4040">
                  <c:v>353.23284000000001</c:v>
                </c:pt>
                <c:pt idx="4041">
                  <c:v>353.23284000000001</c:v>
                </c:pt>
                <c:pt idx="4042">
                  <c:v>353.23284000000001</c:v>
                </c:pt>
                <c:pt idx="4043">
                  <c:v>353.23284000000001</c:v>
                </c:pt>
                <c:pt idx="4044">
                  <c:v>353.23284000000001</c:v>
                </c:pt>
                <c:pt idx="4045">
                  <c:v>353.23284000000001</c:v>
                </c:pt>
                <c:pt idx="4046">
                  <c:v>353.23284000000001</c:v>
                </c:pt>
                <c:pt idx="4047">
                  <c:v>353.23284000000001</c:v>
                </c:pt>
                <c:pt idx="4048">
                  <c:v>353.23284000000001</c:v>
                </c:pt>
                <c:pt idx="4049">
                  <c:v>353.23284000000001</c:v>
                </c:pt>
                <c:pt idx="4050">
                  <c:v>353.23284000000001</c:v>
                </c:pt>
                <c:pt idx="4051">
                  <c:v>367.21204</c:v>
                </c:pt>
                <c:pt idx="4052">
                  <c:v>410.25423999999998</c:v>
                </c:pt>
                <c:pt idx="4053">
                  <c:v>355.24843999999996</c:v>
                </c:pt>
                <c:pt idx="4054">
                  <c:v>355.24843999999996</c:v>
                </c:pt>
                <c:pt idx="4055">
                  <c:v>353.23284000000001</c:v>
                </c:pt>
                <c:pt idx="4056">
                  <c:v>355.24843999999996</c:v>
                </c:pt>
                <c:pt idx="4057">
                  <c:v>353.23284000000001</c:v>
                </c:pt>
                <c:pt idx="4058">
                  <c:v>355.24843999999996</c:v>
                </c:pt>
                <c:pt idx="4059">
                  <c:v>353.23284000000001</c:v>
                </c:pt>
                <c:pt idx="4060">
                  <c:v>337.23793999999998</c:v>
                </c:pt>
                <c:pt idx="4061">
                  <c:v>351.21713999999997</c:v>
                </c:pt>
                <c:pt idx="4062">
                  <c:v>327.21713999999997</c:v>
                </c:pt>
                <c:pt idx="4063">
                  <c:v>355.24843999999996</c:v>
                </c:pt>
                <c:pt idx="4064">
                  <c:v>366.31644</c:v>
                </c:pt>
                <c:pt idx="4065">
                  <c:v>398.29064</c:v>
                </c:pt>
                <c:pt idx="4066">
                  <c:v>355.24843999999996</c:v>
                </c:pt>
                <c:pt idx="4067">
                  <c:v>355.24843999999996</c:v>
                </c:pt>
                <c:pt idx="4068">
                  <c:v>355.24843999999996</c:v>
                </c:pt>
                <c:pt idx="4069">
                  <c:v>355.24843999999996</c:v>
                </c:pt>
                <c:pt idx="4070">
                  <c:v>355.24843999999996</c:v>
                </c:pt>
                <c:pt idx="4071">
                  <c:v>355.24843999999996</c:v>
                </c:pt>
                <c:pt idx="4072">
                  <c:v>355.24843999999996</c:v>
                </c:pt>
                <c:pt idx="4073">
                  <c:v>355.24843999999996</c:v>
                </c:pt>
                <c:pt idx="4074">
                  <c:v>355.24843999999996</c:v>
                </c:pt>
                <c:pt idx="4075">
                  <c:v>355.24843999999996</c:v>
                </c:pt>
                <c:pt idx="4076">
                  <c:v>355.24843999999996</c:v>
                </c:pt>
                <c:pt idx="4077">
                  <c:v>355.24843999999996</c:v>
                </c:pt>
                <c:pt idx="4078">
                  <c:v>355.24843999999996</c:v>
                </c:pt>
                <c:pt idx="4079">
                  <c:v>355.24843999999996</c:v>
                </c:pt>
                <c:pt idx="4080">
                  <c:v>355.24843999999996</c:v>
                </c:pt>
                <c:pt idx="4081">
                  <c:v>355.24843999999996</c:v>
                </c:pt>
                <c:pt idx="4082">
                  <c:v>355.24843999999996</c:v>
                </c:pt>
                <c:pt idx="4083">
                  <c:v>355.24843999999996</c:v>
                </c:pt>
                <c:pt idx="4084">
                  <c:v>355.24843999999996</c:v>
                </c:pt>
                <c:pt idx="4085">
                  <c:v>355.24843999999996</c:v>
                </c:pt>
                <c:pt idx="4086">
                  <c:v>355.24843999999996</c:v>
                </c:pt>
                <c:pt idx="4087">
                  <c:v>355.24843999999996</c:v>
                </c:pt>
                <c:pt idx="4088">
                  <c:v>355.24843999999996</c:v>
                </c:pt>
                <c:pt idx="4089">
                  <c:v>355.24843999999996</c:v>
                </c:pt>
                <c:pt idx="4090">
                  <c:v>355.24843999999996</c:v>
                </c:pt>
                <c:pt idx="4091">
                  <c:v>355.24843999999996</c:v>
                </c:pt>
                <c:pt idx="4092">
                  <c:v>355.24843999999996</c:v>
                </c:pt>
                <c:pt idx="4093">
                  <c:v>355.24843999999996</c:v>
                </c:pt>
                <c:pt idx="4094">
                  <c:v>355.24843999999996</c:v>
                </c:pt>
                <c:pt idx="4095">
                  <c:v>355.24843999999996</c:v>
                </c:pt>
                <c:pt idx="4096">
                  <c:v>355.24843999999996</c:v>
                </c:pt>
                <c:pt idx="4097">
                  <c:v>353.23284000000001</c:v>
                </c:pt>
                <c:pt idx="4098">
                  <c:v>353.23284000000001</c:v>
                </c:pt>
                <c:pt idx="4099">
                  <c:v>353.23284000000001</c:v>
                </c:pt>
                <c:pt idx="4100">
                  <c:v>353.23284000000001</c:v>
                </c:pt>
                <c:pt idx="4101">
                  <c:v>353.23284000000001</c:v>
                </c:pt>
                <c:pt idx="4102">
                  <c:v>353.23284000000001</c:v>
                </c:pt>
                <c:pt idx="4103">
                  <c:v>353.23284000000001</c:v>
                </c:pt>
                <c:pt idx="4104">
                  <c:v>353.23284000000001</c:v>
                </c:pt>
                <c:pt idx="4105">
                  <c:v>335.22224</c:v>
                </c:pt>
                <c:pt idx="4106">
                  <c:v>335.22224</c:v>
                </c:pt>
                <c:pt idx="4107">
                  <c:v>335.22224</c:v>
                </c:pt>
                <c:pt idx="4108">
                  <c:v>335.22224</c:v>
                </c:pt>
                <c:pt idx="4109">
                  <c:v>317.21163999999999</c:v>
                </c:pt>
                <c:pt idx="4110">
                  <c:v>317.21163999999999</c:v>
                </c:pt>
                <c:pt idx="4111">
                  <c:v>353.23284000000001</c:v>
                </c:pt>
                <c:pt idx="4112">
                  <c:v>353.23284000000001</c:v>
                </c:pt>
                <c:pt idx="4113">
                  <c:v>353.23284000000001</c:v>
                </c:pt>
                <c:pt idx="4114">
                  <c:v>353.23284000000001</c:v>
                </c:pt>
                <c:pt idx="4115">
                  <c:v>353.23284000000001</c:v>
                </c:pt>
                <c:pt idx="4116">
                  <c:v>353.23284000000001</c:v>
                </c:pt>
                <c:pt idx="4117">
                  <c:v>353.23284000000001</c:v>
                </c:pt>
                <c:pt idx="4118">
                  <c:v>335.22224</c:v>
                </c:pt>
                <c:pt idx="4119">
                  <c:v>335.22224</c:v>
                </c:pt>
                <c:pt idx="4120">
                  <c:v>335.22224</c:v>
                </c:pt>
                <c:pt idx="4121">
                  <c:v>335.22224</c:v>
                </c:pt>
                <c:pt idx="4122">
                  <c:v>317.21163999999999</c:v>
                </c:pt>
                <c:pt idx="4123">
                  <c:v>317.21163999999999</c:v>
                </c:pt>
                <c:pt idx="4124">
                  <c:v>353.23284000000001</c:v>
                </c:pt>
                <c:pt idx="4125">
                  <c:v>353.23284000000001</c:v>
                </c:pt>
                <c:pt idx="4126">
                  <c:v>353.23284000000001</c:v>
                </c:pt>
                <c:pt idx="4127">
                  <c:v>353.23284000000001</c:v>
                </c:pt>
                <c:pt idx="4128">
                  <c:v>353.23284000000001</c:v>
                </c:pt>
                <c:pt idx="4129">
                  <c:v>353.23284000000001</c:v>
                </c:pt>
                <c:pt idx="4130">
                  <c:v>353.23284000000001</c:v>
                </c:pt>
                <c:pt idx="4131">
                  <c:v>353.23284000000001</c:v>
                </c:pt>
                <c:pt idx="4132">
                  <c:v>353.23284000000001</c:v>
                </c:pt>
                <c:pt idx="4133">
                  <c:v>335.22224</c:v>
                </c:pt>
                <c:pt idx="4134">
                  <c:v>335.22224</c:v>
                </c:pt>
                <c:pt idx="4135">
                  <c:v>335.22224</c:v>
                </c:pt>
                <c:pt idx="4136">
                  <c:v>335.22224</c:v>
                </c:pt>
                <c:pt idx="4137">
                  <c:v>317.21163999999999</c:v>
                </c:pt>
                <c:pt idx="4138">
                  <c:v>317.21163999999999</c:v>
                </c:pt>
                <c:pt idx="4139">
                  <c:v>353.23284000000001</c:v>
                </c:pt>
                <c:pt idx="4140">
                  <c:v>353.23284000000001</c:v>
                </c:pt>
                <c:pt idx="4141">
                  <c:v>353.23284000000001</c:v>
                </c:pt>
                <c:pt idx="4142">
                  <c:v>353.23284000000001</c:v>
                </c:pt>
                <c:pt idx="4143">
                  <c:v>353.23284000000001</c:v>
                </c:pt>
                <c:pt idx="4144">
                  <c:v>353.23284000000001</c:v>
                </c:pt>
                <c:pt idx="4145">
                  <c:v>353.23284000000001</c:v>
                </c:pt>
                <c:pt idx="4146">
                  <c:v>353.23284000000001</c:v>
                </c:pt>
                <c:pt idx="4147">
                  <c:v>335.22224</c:v>
                </c:pt>
                <c:pt idx="4148">
                  <c:v>335.22224</c:v>
                </c:pt>
                <c:pt idx="4149">
                  <c:v>335.22224</c:v>
                </c:pt>
                <c:pt idx="4150">
                  <c:v>335.22224</c:v>
                </c:pt>
                <c:pt idx="4151">
                  <c:v>317.21163999999999</c:v>
                </c:pt>
                <c:pt idx="4152">
                  <c:v>353.23284000000001</c:v>
                </c:pt>
                <c:pt idx="4153">
                  <c:v>353.23284000000001</c:v>
                </c:pt>
                <c:pt idx="4154">
                  <c:v>355.24843999999996</c:v>
                </c:pt>
                <c:pt idx="4155">
                  <c:v>355.24843999999996</c:v>
                </c:pt>
                <c:pt idx="4156">
                  <c:v>355.24843999999996</c:v>
                </c:pt>
                <c:pt idx="4157">
                  <c:v>355.24843999999996</c:v>
                </c:pt>
                <c:pt idx="4158">
                  <c:v>355.24843999999996</c:v>
                </c:pt>
                <c:pt idx="4159">
                  <c:v>355.24843999999996</c:v>
                </c:pt>
                <c:pt idx="4160">
                  <c:v>335.22224</c:v>
                </c:pt>
                <c:pt idx="4161">
                  <c:v>353.23284000000001</c:v>
                </c:pt>
                <c:pt idx="4162">
                  <c:v>353.23284000000001</c:v>
                </c:pt>
                <c:pt idx="4163">
                  <c:v>353.23284000000001</c:v>
                </c:pt>
                <c:pt idx="4164">
                  <c:v>353.23284000000001</c:v>
                </c:pt>
                <c:pt idx="4165">
                  <c:v>353.23284000000001</c:v>
                </c:pt>
                <c:pt idx="4166">
                  <c:v>353.23284000000001</c:v>
                </c:pt>
                <c:pt idx="4167">
                  <c:v>353.23284000000001</c:v>
                </c:pt>
                <c:pt idx="4168">
                  <c:v>353.23284000000001</c:v>
                </c:pt>
                <c:pt idx="4169">
                  <c:v>353.23284000000001</c:v>
                </c:pt>
                <c:pt idx="4170">
                  <c:v>353.23284000000001</c:v>
                </c:pt>
                <c:pt idx="4171">
                  <c:v>353.23284000000001</c:v>
                </c:pt>
                <c:pt idx="4172">
                  <c:v>353.23284000000001</c:v>
                </c:pt>
                <c:pt idx="4173">
                  <c:v>353.23284000000001</c:v>
                </c:pt>
                <c:pt idx="4174">
                  <c:v>353.23284000000001</c:v>
                </c:pt>
                <c:pt idx="4175">
                  <c:v>353.23284000000001</c:v>
                </c:pt>
                <c:pt idx="4176">
                  <c:v>335.22224</c:v>
                </c:pt>
                <c:pt idx="4177">
                  <c:v>335.22224</c:v>
                </c:pt>
                <c:pt idx="4178">
                  <c:v>335.22224</c:v>
                </c:pt>
                <c:pt idx="4179">
                  <c:v>335.22224</c:v>
                </c:pt>
                <c:pt idx="4180">
                  <c:v>335.22224</c:v>
                </c:pt>
                <c:pt idx="4181">
                  <c:v>335.22224</c:v>
                </c:pt>
                <c:pt idx="4182">
                  <c:v>335.22224</c:v>
                </c:pt>
                <c:pt idx="4183">
                  <c:v>335.22224</c:v>
                </c:pt>
                <c:pt idx="4184">
                  <c:v>355.24843999999996</c:v>
                </c:pt>
                <c:pt idx="4185">
                  <c:v>355.24843999999996</c:v>
                </c:pt>
                <c:pt idx="4186">
                  <c:v>355.24843999999996</c:v>
                </c:pt>
                <c:pt idx="4187">
                  <c:v>355.24843999999996</c:v>
                </c:pt>
                <c:pt idx="4188">
                  <c:v>355.24843999999996</c:v>
                </c:pt>
                <c:pt idx="4189">
                  <c:v>355.24843999999996</c:v>
                </c:pt>
                <c:pt idx="4190">
                  <c:v>355.24843999999996</c:v>
                </c:pt>
                <c:pt idx="4191">
                  <c:v>355.24843999999996</c:v>
                </c:pt>
                <c:pt idx="4192">
                  <c:v>355.24843999999996</c:v>
                </c:pt>
                <c:pt idx="4193">
                  <c:v>355.24843999999996</c:v>
                </c:pt>
                <c:pt idx="4194">
                  <c:v>355.24843999999996</c:v>
                </c:pt>
                <c:pt idx="4195">
                  <c:v>355.24843999999996</c:v>
                </c:pt>
                <c:pt idx="4196">
                  <c:v>355.24843999999996</c:v>
                </c:pt>
                <c:pt idx="4197">
                  <c:v>355.24843999999996</c:v>
                </c:pt>
                <c:pt idx="4198">
                  <c:v>355.24843999999996</c:v>
                </c:pt>
                <c:pt idx="4199">
                  <c:v>355.24843999999996</c:v>
                </c:pt>
                <c:pt idx="4200">
                  <c:v>355.24843999999996</c:v>
                </c:pt>
                <c:pt idx="4201">
                  <c:v>355.24843999999996</c:v>
                </c:pt>
                <c:pt idx="4202">
                  <c:v>355.24843999999996</c:v>
                </c:pt>
                <c:pt idx="4203">
                  <c:v>355.24843999999996</c:v>
                </c:pt>
                <c:pt idx="4204">
                  <c:v>355.24843999999996</c:v>
                </c:pt>
                <c:pt idx="4205">
                  <c:v>355.24843999999996</c:v>
                </c:pt>
                <c:pt idx="4206">
                  <c:v>355.24843999999996</c:v>
                </c:pt>
                <c:pt idx="4207">
                  <c:v>355.24843999999996</c:v>
                </c:pt>
                <c:pt idx="4208">
                  <c:v>383.27974</c:v>
                </c:pt>
                <c:pt idx="4209">
                  <c:v>397.29543999999999</c:v>
                </c:pt>
                <c:pt idx="4210">
                  <c:v>383.27974</c:v>
                </c:pt>
                <c:pt idx="4211">
                  <c:v>383.27974</c:v>
                </c:pt>
                <c:pt idx="4212">
                  <c:v>353.23284000000001</c:v>
                </c:pt>
                <c:pt idx="4213">
                  <c:v>353.23284000000001</c:v>
                </c:pt>
                <c:pt idx="4214">
                  <c:v>353.23284000000001</c:v>
                </c:pt>
                <c:pt idx="4215">
                  <c:v>353.23284000000001</c:v>
                </c:pt>
                <c:pt idx="4216">
                  <c:v>353.23284000000001</c:v>
                </c:pt>
                <c:pt idx="4217">
                  <c:v>353.23284000000001</c:v>
                </c:pt>
                <c:pt idx="4218">
                  <c:v>353.23284000000001</c:v>
                </c:pt>
                <c:pt idx="4219">
                  <c:v>353.23284000000001</c:v>
                </c:pt>
                <c:pt idx="4220">
                  <c:v>353.23284000000001</c:v>
                </c:pt>
                <c:pt idx="4221">
                  <c:v>353.23284000000001</c:v>
                </c:pt>
                <c:pt idx="4222">
                  <c:v>353.23284000000001</c:v>
                </c:pt>
                <c:pt idx="4223">
                  <c:v>353.23284000000001</c:v>
                </c:pt>
                <c:pt idx="4224">
                  <c:v>353.23284000000001</c:v>
                </c:pt>
                <c:pt idx="4225">
                  <c:v>353.23284000000001</c:v>
                </c:pt>
                <c:pt idx="4226">
                  <c:v>353.23284000000001</c:v>
                </c:pt>
                <c:pt idx="4227">
                  <c:v>353.23284000000001</c:v>
                </c:pt>
                <c:pt idx="4228">
                  <c:v>353.23284000000001</c:v>
                </c:pt>
                <c:pt idx="4229">
                  <c:v>353.23284000000001</c:v>
                </c:pt>
                <c:pt idx="4230">
                  <c:v>353.23284000000001</c:v>
                </c:pt>
                <c:pt idx="4231">
                  <c:v>353.23284000000001</c:v>
                </c:pt>
                <c:pt idx="4232">
                  <c:v>353.23284000000001</c:v>
                </c:pt>
                <c:pt idx="4233">
                  <c:v>353.23284000000001</c:v>
                </c:pt>
                <c:pt idx="4234">
                  <c:v>353.23284000000001</c:v>
                </c:pt>
                <c:pt idx="4235">
                  <c:v>353.23284000000001</c:v>
                </c:pt>
                <c:pt idx="4236">
                  <c:v>353.23284000000001</c:v>
                </c:pt>
                <c:pt idx="4237">
                  <c:v>353.23284000000001</c:v>
                </c:pt>
                <c:pt idx="4238">
                  <c:v>353.23284000000001</c:v>
                </c:pt>
                <c:pt idx="4239">
                  <c:v>353.23284000000001</c:v>
                </c:pt>
                <c:pt idx="4240">
                  <c:v>353.23284000000001</c:v>
                </c:pt>
                <c:pt idx="4241">
                  <c:v>353.23284000000001</c:v>
                </c:pt>
                <c:pt idx="4242">
                  <c:v>353.23284000000001</c:v>
                </c:pt>
                <c:pt idx="4243">
                  <c:v>353.23284000000001</c:v>
                </c:pt>
                <c:pt idx="4244">
                  <c:v>353.23284000000001</c:v>
                </c:pt>
                <c:pt idx="4245">
                  <c:v>353.23284000000001</c:v>
                </c:pt>
                <c:pt idx="4246">
                  <c:v>353.23284000000001</c:v>
                </c:pt>
                <c:pt idx="4247">
                  <c:v>353.23284000000001</c:v>
                </c:pt>
                <c:pt idx="4248">
                  <c:v>353.23284000000001</c:v>
                </c:pt>
                <c:pt idx="4249">
                  <c:v>353.23284000000001</c:v>
                </c:pt>
                <c:pt idx="4250">
                  <c:v>353.23284000000001</c:v>
                </c:pt>
                <c:pt idx="4251">
                  <c:v>353.23284000000001</c:v>
                </c:pt>
                <c:pt idx="4252">
                  <c:v>353.23284000000001</c:v>
                </c:pt>
                <c:pt idx="4253">
                  <c:v>353.23284000000001</c:v>
                </c:pt>
                <c:pt idx="4254">
                  <c:v>353.23284000000001</c:v>
                </c:pt>
                <c:pt idx="4255">
                  <c:v>353.23284000000001</c:v>
                </c:pt>
                <c:pt idx="4256">
                  <c:v>353.23284000000001</c:v>
                </c:pt>
                <c:pt idx="4257">
                  <c:v>353.23284000000001</c:v>
                </c:pt>
                <c:pt idx="4258">
                  <c:v>353.23284000000001</c:v>
                </c:pt>
                <c:pt idx="4259">
                  <c:v>353.23284000000001</c:v>
                </c:pt>
                <c:pt idx="4260">
                  <c:v>353.23284000000001</c:v>
                </c:pt>
                <c:pt idx="4261">
                  <c:v>353.23284000000001</c:v>
                </c:pt>
                <c:pt idx="4262">
                  <c:v>353.23284000000001</c:v>
                </c:pt>
                <c:pt idx="4263">
                  <c:v>353.23284000000001</c:v>
                </c:pt>
                <c:pt idx="4264">
                  <c:v>353.23284000000001</c:v>
                </c:pt>
                <c:pt idx="4265">
                  <c:v>353.23284000000001</c:v>
                </c:pt>
                <c:pt idx="4266">
                  <c:v>353.23284000000001</c:v>
                </c:pt>
                <c:pt idx="4267">
                  <c:v>353.23284000000001</c:v>
                </c:pt>
                <c:pt idx="4268">
                  <c:v>353.23284000000001</c:v>
                </c:pt>
                <c:pt idx="4269">
                  <c:v>353.23284000000001</c:v>
                </c:pt>
                <c:pt idx="4270">
                  <c:v>353.23284000000001</c:v>
                </c:pt>
                <c:pt idx="4271">
                  <c:v>353.23284000000001</c:v>
                </c:pt>
                <c:pt idx="4272">
                  <c:v>353.23284000000001</c:v>
                </c:pt>
                <c:pt idx="4273">
                  <c:v>353.23284000000001</c:v>
                </c:pt>
                <c:pt idx="4274">
                  <c:v>353.23284000000001</c:v>
                </c:pt>
                <c:pt idx="4275">
                  <c:v>353.23284000000001</c:v>
                </c:pt>
                <c:pt idx="4276">
                  <c:v>353.23284000000001</c:v>
                </c:pt>
                <c:pt idx="4277">
                  <c:v>353.23284000000001</c:v>
                </c:pt>
                <c:pt idx="4278">
                  <c:v>353.23284000000001</c:v>
                </c:pt>
                <c:pt idx="4279">
                  <c:v>353.23284000000001</c:v>
                </c:pt>
                <c:pt idx="4280">
                  <c:v>353.23284000000001</c:v>
                </c:pt>
                <c:pt idx="4281">
                  <c:v>353.23284000000001</c:v>
                </c:pt>
                <c:pt idx="4282">
                  <c:v>353.23284000000001</c:v>
                </c:pt>
                <c:pt idx="4283">
                  <c:v>353.23284000000001</c:v>
                </c:pt>
                <c:pt idx="4284">
                  <c:v>335.22224</c:v>
                </c:pt>
                <c:pt idx="4285">
                  <c:v>335.22224</c:v>
                </c:pt>
                <c:pt idx="4286">
                  <c:v>335.22224</c:v>
                </c:pt>
                <c:pt idx="4287">
                  <c:v>335.22224</c:v>
                </c:pt>
                <c:pt idx="4288">
                  <c:v>335.22224</c:v>
                </c:pt>
                <c:pt idx="4289">
                  <c:v>335.22224</c:v>
                </c:pt>
                <c:pt idx="4290">
                  <c:v>335.22224</c:v>
                </c:pt>
                <c:pt idx="4291">
                  <c:v>335.22224</c:v>
                </c:pt>
                <c:pt idx="4292">
                  <c:v>335.22224</c:v>
                </c:pt>
                <c:pt idx="4293">
                  <c:v>335.22224</c:v>
                </c:pt>
                <c:pt idx="4294">
                  <c:v>335.22224</c:v>
                </c:pt>
                <c:pt idx="4295">
                  <c:v>335.22224</c:v>
                </c:pt>
                <c:pt idx="4296">
                  <c:v>335.22224</c:v>
                </c:pt>
                <c:pt idx="4297">
                  <c:v>335.22224</c:v>
                </c:pt>
                <c:pt idx="4298">
                  <c:v>335.22224</c:v>
                </c:pt>
                <c:pt idx="4299">
                  <c:v>335.22224</c:v>
                </c:pt>
                <c:pt idx="4300">
                  <c:v>335.22224</c:v>
                </c:pt>
                <c:pt idx="4301">
                  <c:v>335.22224</c:v>
                </c:pt>
                <c:pt idx="4302">
                  <c:v>335.22224</c:v>
                </c:pt>
                <c:pt idx="4303">
                  <c:v>335.22224</c:v>
                </c:pt>
                <c:pt idx="4304">
                  <c:v>335.22224</c:v>
                </c:pt>
                <c:pt idx="4305">
                  <c:v>335.22224</c:v>
                </c:pt>
                <c:pt idx="4306">
                  <c:v>335.22224</c:v>
                </c:pt>
                <c:pt idx="4307">
                  <c:v>335.22224</c:v>
                </c:pt>
                <c:pt idx="4308">
                  <c:v>335.22224</c:v>
                </c:pt>
                <c:pt idx="4309">
                  <c:v>335.22224</c:v>
                </c:pt>
                <c:pt idx="4310">
                  <c:v>335.22224</c:v>
                </c:pt>
                <c:pt idx="4311">
                  <c:v>335.22224</c:v>
                </c:pt>
                <c:pt idx="4312">
                  <c:v>335.22224</c:v>
                </c:pt>
                <c:pt idx="4313">
                  <c:v>335.22224</c:v>
                </c:pt>
                <c:pt idx="4314">
                  <c:v>335.22224</c:v>
                </c:pt>
                <c:pt idx="4315">
                  <c:v>335.22224</c:v>
                </c:pt>
                <c:pt idx="4316">
                  <c:v>335.22224</c:v>
                </c:pt>
                <c:pt idx="4317">
                  <c:v>335.22224</c:v>
                </c:pt>
                <c:pt idx="4318">
                  <c:v>335.22224</c:v>
                </c:pt>
                <c:pt idx="4319">
                  <c:v>335.22224</c:v>
                </c:pt>
                <c:pt idx="4320">
                  <c:v>383.27974</c:v>
                </c:pt>
                <c:pt idx="4321">
                  <c:v>383.27974</c:v>
                </c:pt>
                <c:pt idx="4322">
                  <c:v>383.27974</c:v>
                </c:pt>
                <c:pt idx="4323">
                  <c:v>383.27974</c:v>
                </c:pt>
                <c:pt idx="4324">
                  <c:v>383.27974</c:v>
                </c:pt>
                <c:pt idx="4325">
                  <c:v>383.27974</c:v>
                </c:pt>
                <c:pt idx="4326">
                  <c:v>383.27974</c:v>
                </c:pt>
                <c:pt idx="4327">
                  <c:v>383.27974</c:v>
                </c:pt>
                <c:pt idx="4328">
                  <c:v>383.27974</c:v>
                </c:pt>
                <c:pt idx="4329">
                  <c:v>383.27974</c:v>
                </c:pt>
                <c:pt idx="4330">
                  <c:v>383.27974</c:v>
                </c:pt>
                <c:pt idx="4331">
                  <c:v>383.27974</c:v>
                </c:pt>
                <c:pt idx="4332">
                  <c:v>383.27974</c:v>
                </c:pt>
                <c:pt idx="4333">
                  <c:v>383.27974</c:v>
                </c:pt>
                <c:pt idx="4334">
                  <c:v>383.27974</c:v>
                </c:pt>
                <c:pt idx="4335">
                  <c:v>383.27974</c:v>
                </c:pt>
                <c:pt idx="4336">
                  <c:v>383.27974</c:v>
                </c:pt>
                <c:pt idx="4337">
                  <c:v>383.27974</c:v>
                </c:pt>
                <c:pt idx="4338">
                  <c:v>383.27974</c:v>
                </c:pt>
                <c:pt idx="4339">
                  <c:v>383.27974</c:v>
                </c:pt>
                <c:pt idx="4340">
                  <c:v>383.27974</c:v>
                </c:pt>
                <c:pt idx="4341">
                  <c:v>383.27974</c:v>
                </c:pt>
                <c:pt idx="4342">
                  <c:v>383.27974</c:v>
                </c:pt>
                <c:pt idx="4343">
                  <c:v>383.27974</c:v>
                </c:pt>
                <c:pt idx="4344">
                  <c:v>383.27974</c:v>
                </c:pt>
                <c:pt idx="4345">
                  <c:v>383.27974</c:v>
                </c:pt>
                <c:pt idx="4346">
                  <c:v>383.27974</c:v>
                </c:pt>
                <c:pt idx="4347">
                  <c:v>383.27974</c:v>
                </c:pt>
                <c:pt idx="4348">
                  <c:v>383.27974</c:v>
                </c:pt>
                <c:pt idx="4349">
                  <c:v>383.27974</c:v>
                </c:pt>
                <c:pt idx="4350">
                  <c:v>383.27974</c:v>
                </c:pt>
                <c:pt idx="4351">
                  <c:v>383.27974</c:v>
                </c:pt>
                <c:pt idx="4352">
                  <c:v>383.27974</c:v>
                </c:pt>
                <c:pt idx="4353">
                  <c:v>383.27974</c:v>
                </c:pt>
                <c:pt idx="4354">
                  <c:v>383.27974</c:v>
                </c:pt>
                <c:pt idx="4355">
                  <c:v>383.27974</c:v>
                </c:pt>
                <c:pt idx="4356">
                  <c:v>383.27974</c:v>
                </c:pt>
                <c:pt idx="4357">
                  <c:v>383.27974</c:v>
                </c:pt>
                <c:pt idx="4358">
                  <c:v>383.27974</c:v>
                </c:pt>
                <c:pt idx="4359">
                  <c:v>383.27974</c:v>
                </c:pt>
                <c:pt idx="4360">
                  <c:v>383.27974</c:v>
                </c:pt>
                <c:pt idx="4361">
                  <c:v>383.27974</c:v>
                </c:pt>
                <c:pt idx="4362">
                  <c:v>383.27974</c:v>
                </c:pt>
                <c:pt idx="4363">
                  <c:v>383.27974</c:v>
                </c:pt>
                <c:pt idx="4364">
                  <c:v>383.27974</c:v>
                </c:pt>
                <c:pt idx="4365">
                  <c:v>383.27974</c:v>
                </c:pt>
                <c:pt idx="4366">
                  <c:v>383.27974</c:v>
                </c:pt>
                <c:pt idx="4367">
                  <c:v>383.27974</c:v>
                </c:pt>
                <c:pt idx="4368">
                  <c:v>383.27974</c:v>
                </c:pt>
                <c:pt idx="4369">
                  <c:v>383.27974</c:v>
                </c:pt>
                <c:pt idx="4370">
                  <c:v>383.27974</c:v>
                </c:pt>
                <c:pt idx="4371">
                  <c:v>383.27974</c:v>
                </c:pt>
                <c:pt idx="4372">
                  <c:v>383.27974</c:v>
                </c:pt>
                <c:pt idx="4373">
                  <c:v>383.27974</c:v>
                </c:pt>
                <c:pt idx="4374">
                  <c:v>383.27974</c:v>
                </c:pt>
                <c:pt idx="4375">
                  <c:v>383.27974</c:v>
                </c:pt>
                <c:pt idx="4376">
                  <c:v>383.27974</c:v>
                </c:pt>
                <c:pt idx="4377">
                  <c:v>383.27974</c:v>
                </c:pt>
                <c:pt idx="4378">
                  <c:v>383.27974</c:v>
                </c:pt>
                <c:pt idx="4379">
                  <c:v>383.27974</c:v>
                </c:pt>
                <c:pt idx="4380">
                  <c:v>383.27974</c:v>
                </c:pt>
                <c:pt idx="4381">
                  <c:v>383.27974</c:v>
                </c:pt>
                <c:pt idx="4382">
                  <c:v>383.27974</c:v>
                </c:pt>
                <c:pt idx="4383">
                  <c:v>447.23833999999999</c:v>
                </c:pt>
                <c:pt idx="4384">
                  <c:v>447.23833999999999</c:v>
                </c:pt>
                <c:pt idx="4385">
                  <c:v>447.23833999999999</c:v>
                </c:pt>
                <c:pt idx="4386">
                  <c:v>447.23833999999999</c:v>
                </c:pt>
                <c:pt idx="4387">
                  <c:v>505.24374</c:v>
                </c:pt>
                <c:pt idx="4388">
                  <c:v>505.24374</c:v>
                </c:pt>
                <c:pt idx="4389">
                  <c:v>505.24374</c:v>
                </c:pt>
                <c:pt idx="4390">
                  <c:v>381.18324000000001</c:v>
                </c:pt>
                <c:pt idx="4391">
                  <c:v>381.18324000000001</c:v>
                </c:pt>
                <c:pt idx="4392">
                  <c:v>381.18324000000001</c:v>
                </c:pt>
                <c:pt idx="4393">
                  <c:v>381.18324000000001</c:v>
                </c:pt>
                <c:pt idx="4394">
                  <c:v>397.17823999999996</c:v>
                </c:pt>
                <c:pt idx="4395">
                  <c:v>425.13274000000001</c:v>
                </c:pt>
                <c:pt idx="4396">
                  <c:v>473.11894000000001</c:v>
                </c:pt>
                <c:pt idx="4397">
                  <c:v>373.20153999999997</c:v>
                </c:pt>
                <c:pt idx="4398">
                  <c:v>373.20153999999997</c:v>
                </c:pt>
                <c:pt idx="4399">
                  <c:v>373.20153999999997</c:v>
                </c:pt>
                <c:pt idx="4400">
                  <c:v>445.22264000000001</c:v>
                </c:pt>
                <c:pt idx="4401">
                  <c:v>349.20153999999997</c:v>
                </c:pt>
                <c:pt idx="4402">
                  <c:v>317.21163999999999</c:v>
                </c:pt>
                <c:pt idx="4403">
                  <c:v>317.21163999999999</c:v>
                </c:pt>
                <c:pt idx="4404">
                  <c:v>447.23833999999999</c:v>
                </c:pt>
                <c:pt idx="4405">
                  <c:v>447.23833999999999</c:v>
                </c:pt>
                <c:pt idx="4406">
                  <c:v>291.15963999999997</c:v>
                </c:pt>
                <c:pt idx="4407">
                  <c:v>291.15963999999997</c:v>
                </c:pt>
                <c:pt idx="4408">
                  <c:v>557.21533999999997</c:v>
                </c:pt>
                <c:pt idx="4409">
                  <c:v>599.22594000000004</c:v>
                </c:pt>
                <c:pt idx="4410">
                  <c:v>559.23104000000001</c:v>
                </c:pt>
                <c:pt idx="4411">
                  <c:v>601.24153999999999</c:v>
                </c:pt>
                <c:pt idx="4412">
                  <c:v>497.19423999999998</c:v>
                </c:pt>
                <c:pt idx="4413">
                  <c:v>539.20483999999999</c:v>
                </c:pt>
                <c:pt idx="4414">
                  <c:v>499.20983999999999</c:v>
                </c:pt>
                <c:pt idx="4415">
                  <c:v>541.22043999999994</c:v>
                </c:pt>
                <c:pt idx="4416">
                  <c:v>497.19423999999998</c:v>
                </c:pt>
                <c:pt idx="4417">
                  <c:v>539.20483999999999</c:v>
                </c:pt>
                <c:pt idx="4418">
                  <c:v>499.20983999999999</c:v>
                </c:pt>
                <c:pt idx="4419">
                  <c:v>541.22043999999994</c:v>
                </c:pt>
                <c:pt idx="4420">
                  <c:v>513.18913999999995</c:v>
                </c:pt>
                <c:pt idx="4421">
                  <c:v>515.20483999999999</c:v>
                </c:pt>
                <c:pt idx="4422">
                  <c:v>499.20983999999999</c:v>
                </c:pt>
                <c:pt idx="4423">
                  <c:v>541.22043999999994</c:v>
                </c:pt>
                <c:pt idx="4424">
                  <c:v>501.22553999999997</c:v>
                </c:pt>
                <c:pt idx="4425">
                  <c:v>439.18874</c:v>
                </c:pt>
                <c:pt idx="4426">
                  <c:v>441.20443999999998</c:v>
                </c:pt>
                <c:pt idx="4427">
                  <c:v>327.17273999999998</c:v>
                </c:pt>
                <c:pt idx="4428">
                  <c:v>329.18833999999998</c:v>
                </c:pt>
                <c:pt idx="4429">
                  <c:v>353.18833999999998</c:v>
                </c:pt>
                <c:pt idx="4430">
                  <c:v>533.14004</c:v>
                </c:pt>
                <c:pt idx="4431">
                  <c:v>485.15393999999998</c:v>
                </c:pt>
                <c:pt idx="4432">
                  <c:v>441.20443999999998</c:v>
                </c:pt>
                <c:pt idx="4433">
                  <c:v>485.15393999999998</c:v>
                </c:pt>
                <c:pt idx="4434">
                  <c:v>533.14004</c:v>
                </c:pt>
                <c:pt idx="4435">
                  <c:v>455.21283999999997</c:v>
                </c:pt>
                <c:pt idx="4436">
                  <c:v>353.18833999999998</c:v>
                </c:pt>
                <c:pt idx="4437">
                  <c:v>371.24333999999999</c:v>
                </c:pt>
                <c:pt idx="4438">
                  <c:v>371.24333999999999</c:v>
                </c:pt>
                <c:pt idx="4439">
                  <c:v>371.24333999999999</c:v>
                </c:pt>
                <c:pt idx="4440">
                  <c:v>371.24333999999999</c:v>
                </c:pt>
                <c:pt idx="4441">
                  <c:v>371.24333999999999</c:v>
                </c:pt>
                <c:pt idx="4442">
                  <c:v>371.24333999999999</c:v>
                </c:pt>
                <c:pt idx="4443">
                  <c:v>371.24333999999999</c:v>
                </c:pt>
                <c:pt idx="4444">
                  <c:v>371.24333999999999</c:v>
                </c:pt>
                <c:pt idx="4445">
                  <c:v>371.24333999999999</c:v>
                </c:pt>
                <c:pt idx="4446">
                  <c:v>371.24333999999999</c:v>
                </c:pt>
                <c:pt idx="4447">
                  <c:v>371.24333999999999</c:v>
                </c:pt>
                <c:pt idx="4448">
                  <c:v>371.24333999999999</c:v>
                </c:pt>
                <c:pt idx="4449">
                  <c:v>371.24333999999999</c:v>
                </c:pt>
                <c:pt idx="4450">
                  <c:v>371.24333999999999</c:v>
                </c:pt>
                <c:pt idx="4451">
                  <c:v>371.24333999999999</c:v>
                </c:pt>
                <c:pt idx="4452">
                  <c:v>371.24333999999999</c:v>
                </c:pt>
                <c:pt idx="4453">
                  <c:v>371.24333999999999</c:v>
                </c:pt>
                <c:pt idx="4454">
                  <c:v>371.24333999999999</c:v>
                </c:pt>
                <c:pt idx="4455">
                  <c:v>371.24333999999999</c:v>
                </c:pt>
                <c:pt idx="4456">
                  <c:v>371.24333999999999</c:v>
                </c:pt>
                <c:pt idx="4457">
                  <c:v>371.24333999999999</c:v>
                </c:pt>
                <c:pt idx="4458">
                  <c:v>371.24333999999999</c:v>
                </c:pt>
                <c:pt idx="4459">
                  <c:v>371.24333999999999</c:v>
                </c:pt>
                <c:pt idx="4460">
                  <c:v>371.24333999999999</c:v>
                </c:pt>
                <c:pt idx="4461">
                  <c:v>371.24333999999999</c:v>
                </c:pt>
                <c:pt idx="4462">
                  <c:v>371.24333999999999</c:v>
                </c:pt>
                <c:pt idx="4463">
                  <c:v>371.24333999999999</c:v>
                </c:pt>
                <c:pt idx="4464">
                  <c:v>371.24333999999999</c:v>
                </c:pt>
                <c:pt idx="4465">
                  <c:v>371.24333999999999</c:v>
                </c:pt>
                <c:pt idx="4466">
                  <c:v>371.24333999999999</c:v>
                </c:pt>
                <c:pt idx="4467">
                  <c:v>371.24333999999999</c:v>
                </c:pt>
                <c:pt idx="4468">
                  <c:v>371.24333999999999</c:v>
                </c:pt>
                <c:pt idx="4469">
                  <c:v>371.24333999999999</c:v>
                </c:pt>
                <c:pt idx="4470">
                  <c:v>371.24333999999999</c:v>
                </c:pt>
                <c:pt idx="4471">
                  <c:v>371.24333999999999</c:v>
                </c:pt>
                <c:pt idx="4472">
                  <c:v>371.24333999999999</c:v>
                </c:pt>
                <c:pt idx="4473">
                  <c:v>371.24333999999999</c:v>
                </c:pt>
                <c:pt idx="4474">
                  <c:v>371.24333999999999</c:v>
                </c:pt>
                <c:pt idx="4475">
                  <c:v>371.24333999999999</c:v>
                </c:pt>
                <c:pt idx="4476">
                  <c:v>371.24333999999999</c:v>
                </c:pt>
                <c:pt idx="4477">
                  <c:v>371.24333999999999</c:v>
                </c:pt>
                <c:pt idx="4478">
                  <c:v>371.24333999999999</c:v>
                </c:pt>
                <c:pt idx="4479">
                  <c:v>371.24333999999999</c:v>
                </c:pt>
                <c:pt idx="4480">
                  <c:v>371.24333999999999</c:v>
                </c:pt>
                <c:pt idx="4481">
                  <c:v>371.24333999999999</c:v>
                </c:pt>
                <c:pt idx="4482">
                  <c:v>371.24333999999999</c:v>
                </c:pt>
                <c:pt idx="4483">
                  <c:v>371.24333999999999</c:v>
                </c:pt>
                <c:pt idx="4484">
                  <c:v>371.24333999999999</c:v>
                </c:pt>
                <c:pt idx="4485">
                  <c:v>371.24333999999999</c:v>
                </c:pt>
                <c:pt idx="4486">
                  <c:v>371.24333999999999</c:v>
                </c:pt>
                <c:pt idx="4487">
                  <c:v>371.24333999999999</c:v>
                </c:pt>
                <c:pt idx="4488">
                  <c:v>371.24333999999999</c:v>
                </c:pt>
                <c:pt idx="4489">
                  <c:v>371.24333999999999</c:v>
                </c:pt>
                <c:pt idx="4490">
                  <c:v>371.24333999999999</c:v>
                </c:pt>
                <c:pt idx="4491">
                  <c:v>371.24333999999999</c:v>
                </c:pt>
                <c:pt idx="4492">
                  <c:v>371.24333999999999</c:v>
                </c:pt>
                <c:pt idx="4493">
                  <c:v>371.24333999999999</c:v>
                </c:pt>
                <c:pt idx="4494">
                  <c:v>371.24333999999999</c:v>
                </c:pt>
                <c:pt idx="4495">
                  <c:v>371.24333999999999</c:v>
                </c:pt>
                <c:pt idx="4496">
                  <c:v>371.24333999999999</c:v>
                </c:pt>
                <c:pt idx="4497">
                  <c:v>371.24333999999999</c:v>
                </c:pt>
                <c:pt idx="4498">
                  <c:v>371.24333999999999</c:v>
                </c:pt>
                <c:pt idx="4499">
                  <c:v>371.24333999999999</c:v>
                </c:pt>
                <c:pt idx="4500">
                  <c:v>371.24333999999999</c:v>
                </c:pt>
                <c:pt idx="4501">
                  <c:v>371.24333999999999</c:v>
                </c:pt>
                <c:pt idx="4502">
                  <c:v>371.24333999999999</c:v>
                </c:pt>
                <c:pt idx="4503">
                  <c:v>371.24333999999999</c:v>
                </c:pt>
                <c:pt idx="4504">
                  <c:v>371.24333999999999</c:v>
                </c:pt>
                <c:pt idx="4505">
                  <c:v>371.24333999999999</c:v>
                </c:pt>
                <c:pt idx="4506">
                  <c:v>371.24333999999999</c:v>
                </c:pt>
                <c:pt idx="4507">
                  <c:v>371.24333999999999</c:v>
                </c:pt>
                <c:pt idx="4508">
                  <c:v>371.24333999999999</c:v>
                </c:pt>
                <c:pt idx="4509">
                  <c:v>371.24333999999999</c:v>
                </c:pt>
                <c:pt idx="4510">
                  <c:v>371.24333999999999</c:v>
                </c:pt>
                <c:pt idx="4511">
                  <c:v>371.24333999999999</c:v>
                </c:pt>
                <c:pt idx="4512">
                  <c:v>371.24333999999999</c:v>
                </c:pt>
                <c:pt idx="4513">
                  <c:v>371.24333999999999</c:v>
                </c:pt>
                <c:pt idx="4514">
                  <c:v>371.24333999999999</c:v>
                </c:pt>
                <c:pt idx="4515">
                  <c:v>371.24333999999999</c:v>
                </c:pt>
                <c:pt idx="4516">
                  <c:v>371.24333999999999</c:v>
                </c:pt>
                <c:pt idx="4517">
                  <c:v>371.24333999999999</c:v>
                </c:pt>
                <c:pt idx="4518">
                  <c:v>371.24333999999999</c:v>
                </c:pt>
                <c:pt idx="4519">
                  <c:v>371.24333999999999</c:v>
                </c:pt>
                <c:pt idx="4520">
                  <c:v>371.24333999999999</c:v>
                </c:pt>
                <c:pt idx="4521">
                  <c:v>371.24333999999999</c:v>
                </c:pt>
                <c:pt idx="4522">
                  <c:v>371.24333999999999</c:v>
                </c:pt>
                <c:pt idx="4523">
                  <c:v>371.24333999999999</c:v>
                </c:pt>
                <c:pt idx="4524">
                  <c:v>371.24333999999999</c:v>
                </c:pt>
                <c:pt idx="4525">
                  <c:v>371.24333999999999</c:v>
                </c:pt>
                <c:pt idx="4526">
                  <c:v>371.24333999999999</c:v>
                </c:pt>
                <c:pt idx="4527">
                  <c:v>371.24333999999999</c:v>
                </c:pt>
                <c:pt idx="4528">
                  <c:v>371.24333999999999</c:v>
                </c:pt>
                <c:pt idx="4529">
                  <c:v>371.24333999999999</c:v>
                </c:pt>
                <c:pt idx="4530">
                  <c:v>371.24333999999999</c:v>
                </c:pt>
                <c:pt idx="4531">
                  <c:v>371.24333999999999</c:v>
                </c:pt>
                <c:pt idx="4532">
                  <c:v>371.24333999999999</c:v>
                </c:pt>
                <c:pt idx="4533">
                  <c:v>371.24333999999999</c:v>
                </c:pt>
                <c:pt idx="4534">
                  <c:v>371.24333999999999</c:v>
                </c:pt>
                <c:pt idx="4535">
                  <c:v>371.24333999999999</c:v>
                </c:pt>
                <c:pt idx="4536">
                  <c:v>371.24333999999999</c:v>
                </c:pt>
                <c:pt idx="4537">
                  <c:v>371.24333999999999</c:v>
                </c:pt>
                <c:pt idx="4538">
                  <c:v>371.24333999999999</c:v>
                </c:pt>
                <c:pt idx="4539">
                  <c:v>371.24333999999999</c:v>
                </c:pt>
                <c:pt idx="4540">
                  <c:v>371.24333999999999</c:v>
                </c:pt>
                <c:pt idx="4541">
                  <c:v>371.24333999999999</c:v>
                </c:pt>
                <c:pt idx="4542">
                  <c:v>371.24333999999999</c:v>
                </c:pt>
                <c:pt idx="4543">
                  <c:v>371.24333999999999</c:v>
                </c:pt>
                <c:pt idx="4544">
                  <c:v>371.24333999999999</c:v>
                </c:pt>
                <c:pt idx="4545">
                  <c:v>371.24333999999999</c:v>
                </c:pt>
                <c:pt idx="4546">
                  <c:v>371.24333999999999</c:v>
                </c:pt>
                <c:pt idx="4547">
                  <c:v>371.24333999999999</c:v>
                </c:pt>
                <c:pt idx="4548">
                  <c:v>371.24333999999999</c:v>
                </c:pt>
                <c:pt idx="4549">
                  <c:v>371.24333999999999</c:v>
                </c:pt>
                <c:pt idx="4550">
                  <c:v>371.24333999999999</c:v>
                </c:pt>
                <c:pt idx="4551">
                  <c:v>371.24333999999999</c:v>
                </c:pt>
                <c:pt idx="4552">
                  <c:v>371.24333999999999</c:v>
                </c:pt>
                <c:pt idx="4553">
                  <c:v>371.24333999999999</c:v>
                </c:pt>
                <c:pt idx="4554">
                  <c:v>371.24333999999999</c:v>
                </c:pt>
                <c:pt idx="4555">
                  <c:v>371.24333999999999</c:v>
                </c:pt>
                <c:pt idx="4556">
                  <c:v>371.24333999999999</c:v>
                </c:pt>
                <c:pt idx="4557">
                  <c:v>371.24333999999999</c:v>
                </c:pt>
                <c:pt idx="4558">
                  <c:v>371.24333999999999</c:v>
                </c:pt>
                <c:pt idx="4559">
                  <c:v>371.24333999999999</c:v>
                </c:pt>
                <c:pt idx="4560">
                  <c:v>371.24333999999999</c:v>
                </c:pt>
                <c:pt idx="4561">
                  <c:v>371.24333999999999</c:v>
                </c:pt>
                <c:pt idx="4562">
                  <c:v>371.24333999999999</c:v>
                </c:pt>
                <c:pt idx="4563">
                  <c:v>371.24333999999999</c:v>
                </c:pt>
                <c:pt idx="4564">
                  <c:v>371.24333999999999</c:v>
                </c:pt>
                <c:pt idx="4565">
                  <c:v>371.24333999999999</c:v>
                </c:pt>
                <c:pt idx="4566">
                  <c:v>371.24333999999999</c:v>
                </c:pt>
                <c:pt idx="4567">
                  <c:v>371.24333999999999</c:v>
                </c:pt>
                <c:pt idx="4568">
                  <c:v>371.24333999999999</c:v>
                </c:pt>
                <c:pt idx="4569">
                  <c:v>371.24333999999999</c:v>
                </c:pt>
                <c:pt idx="4570">
                  <c:v>371.24333999999999</c:v>
                </c:pt>
                <c:pt idx="4571">
                  <c:v>371.24333999999999</c:v>
                </c:pt>
                <c:pt idx="4572">
                  <c:v>371.24333999999999</c:v>
                </c:pt>
                <c:pt idx="4573">
                  <c:v>371.24333999999999</c:v>
                </c:pt>
                <c:pt idx="4574">
                  <c:v>371.24333999999999</c:v>
                </c:pt>
                <c:pt idx="4575">
                  <c:v>371.24333999999999</c:v>
                </c:pt>
                <c:pt idx="4576">
                  <c:v>371.24333999999999</c:v>
                </c:pt>
                <c:pt idx="4577">
                  <c:v>371.24333999999999</c:v>
                </c:pt>
                <c:pt idx="4578">
                  <c:v>371.24333999999999</c:v>
                </c:pt>
                <c:pt idx="4579">
                  <c:v>371.24333999999999</c:v>
                </c:pt>
                <c:pt idx="4580">
                  <c:v>371.24333999999999</c:v>
                </c:pt>
                <c:pt idx="4581">
                  <c:v>371.24333999999999</c:v>
                </c:pt>
                <c:pt idx="4582">
                  <c:v>371.24333999999999</c:v>
                </c:pt>
                <c:pt idx="4583">
                  <c:v>371.24333999999999</c:v>
                </c:pt>
                <c:pt idx="4584">
                  <c:v>371.24333999999999</c:v>
                </c:pt>
                <c:pt idx="4585">
                  <c:v>371.24333999999999</c:v>
                </c:pt>
                <c:pt idx="4586">
                  <c:v>371.24333999999999</c:v>
                </c:pt>
                <c:pt idx="4587">
                  <c:v>371.24333999999999</c:v>
                </c:pt>
                <c:pt idx="4588">
                  <c:v>371.24333999999999</c:v>
                </c:pt>
                <c:pt idx="4589">
                  <c:v>371.24333999999999</c:v>
                </c:pt>
                <c:pt idx="4590">
                  <c:v>371.24333999999999</c:v>
                </c:pt>
                <c:pt idx="4591">
                  <c:v>371.24333999999999</c:v>
                </c:pt>
                <c:pt idx="4592">
                  <c:v>371.24333999999999</c:v>
                </c:pt>
                <c:pt idx="4593">
                  <c:v>371.24333999999999</c:v>
                </c:pt>
                <c:pt idx="4594">
                  <c:v>371.24333999999999</c:v>
                </c:pt>
                <c:pt idx="4595">
                  <c:v>371.24333999999999</c:v>
                </c:pt>
                <c:pt idx="4596">
                  <c:v>371.24333999999999</c:v>
                </c:pt>
                <c:pt idx="4597">
                  <c:v>371.24333999999999</c:v>
                </c:pt>
                <c:pt idx="4598">
                  <c:v>371.24333999999999</c:v>
                </c:pt>
                <c:pt idx="4599">
                  <c:v>371.24333999999999</c:v>
                </c:pt>
                <c:pt idx="4600">
                  <c:v>371.24333999999999</c:v>
                </c:pt>
                <c:pt idx="4601">
                  <c:v>371.24333999999999</c:v>
                </c:pt>
                <c:pt idx="4602">
                  <c:v>371.24333999999999</c:v>
                </c:pt>
                <c:pt idx="4603">
                  <c:v>371.24333999999999</c:v>
                </c:pt>
                <c:pt idx="4604">
                  <c:v>371.24333999999999</c:v>
                </c:pt>
                <c:pt idx="4605">
                  <c:v>371.24333999999999</c:v>
                </c:pt>
                <c:pt idx="4606">
                  <c:v>371.24333999999999</c:v>
                </c:pt>
                <c:pt idx="4607">
                  <c:v>371.24333999999999</c:v>
                </c:pt>
                <c:pt idx="4608">
                  <c:v>371.24333999999999</c:v>
                </c:pt>
                <c:pt idx="4609">
                  <c:v>371.24333999999999</c:v>
                </c:pt>
                <c:pt idx="4610">
                  <c:v>371.24333999999999</c:v>
                </c:pt>
                <c:pt idx="4611">
                  <c:v>371.24333999999999</c:v>
                </c:pt>
                <c:pt idx="4612">
                  <c:v>371.24333999999999</c:v>
                </c:pt>
                <c:pt idx="4613">
                  <c:v>371.24333999999999</c:v>
                </c:pt>
                <c:pt idx="4614">
                  <c:v>371.24333999999999</c:v>
                </c:pt>
                <c:pt idx="4615">
                  <c:v>371.24333999999999</c:v>
                </c:pt>
                <c:pt idx="4616">
                  <c:v>371.24333999999999</c:v>
                </c:pt>
                <c:pt idx="4617">
                  <c:v>371.24333999999999</c:v>
                </c:pt>
                <c:pt idx="4618">
                  <c:v>371.24333999999999</c:v>
                </c:pt>
                <c:pt idx="4619">
                  <c:v>371.24333999999999</c:v>
                </c:pt>
                <c:pt idx="4620">
                  <c:v>371.24333999999999</c:v>
                </c:pt>
                <c:pt idx="4621">
                  <c:v>371.24333999999999</c:v>
                </c:pt>
                <c:pt idx="4622">
                  <c:v>371.24333999999999</c:v>
                </c:pt>
                <c:pt idx="4623">
                  <c:v>371.24333999999999</c:v>
                </c:pt>
                <c:pt idx="4624">
                  <c:v>371.24333999999999</c:v>
                </c:pt>
                <c:pt idx="4625">
                  <c:v>371.24333999999999</c:v>
                </c:pt>
                <c:pt idx="4626">
                  <c:v>371.24333999999999</c:v>
                </c:pt>
                <c:pt idx="4627">
                  <c:v>371.24333999999999</c:v>
                </c:pt>
                <c:pt idx="4628">
                  <c:v>371.24333999999999</c:v>
                </c:pt>
                <c:pt idx="4629">
                  <c:v>371.24333999999999</c:v>
                </c:pt>
                <c:pt idx="4630">
                  <c:v>371.24333999999999</c:v>
                </c:pt>
                <c:pt idx="4631">
                  <c:v>371.24333999999999</c:v>
                </c:pt>
                <c:pt idx="4632">
                  <c:v>371.24333999999999</c:v>
                </c:pt>
                <c:pt idx="4633">
                  <c:v>371.24333999999999</c:v>
                </c:pt>
                <c:pt idx="4634">
                  <c:v>371.24333999999999</c:v>
                </c:pt>
                <c:pt idx="4635">
                  <c:v>371.24333999999999</c:v>
                </c:pt>
                <c:pt idx="4636">
                  <c:v>371.24333999999999</c:v>
                </c:pt>
                <c:pt idx="4637">
                  <c:v>371.24333999999999</c:v>
                </c:pt>
                <c:pt idx="4638">
                  <c:v>371.24333999999999</c:v>
                </c:pt>
                <c:pt idx="4639">
                  <c:v>371.24333999999999</c:v>
                </c:pt>
                <c:pt idx="4640">
                  <c:v>371.24333999999999</c:v>
                </c:pt>
                <c:pt idx="4641">
                  <c:v>371.24333999999999</c:v>
                </c:pt>
                <c:pt idx="4642">
                  <c:v>371.24333999999999</c:v>
                </c:pt>
                <c:pt idx="4643">
                  <c:v>371.24333999999999</c:v>
                </c:pt>
                <c:pt idx="4644">
                  <c:v>371.24333999999999</c:v>
                </c:pt>
                <c:pt idx="4645">
                  <c:v>371.24333999999999</c:v>
                </c:pt>
                <c:pt idx="4646">
                  <c:v>371.24333999999999</c:v>
                </c:pt>
                <c:pt idx="4647">
                  <c:v>371.24333999999999</c:v>
                </c:pt>
                <c:pt idx="4648">
                  <c:v>371.24333999999999</c:v>
                </c:pt>
                <c:pt idx="4649">
                  <c:v>371.24333999999999</c:v>
                </c:pt>
                <c:pt idx="4650">
                  <c:v>371.24333999999999</c:v>
                </c:pt>
                <c:pt idx="4651">
                  <c:v>371.24333999999999</c:v>
                </c:pt>
                <c:pt idx="4652">
                  <c:v>371.24333999999999</c:v>
                </c:pt>
                <c:pt idx="4653">
                  <c:v>371.24333999999999</c:v>
                </c:pt>
                <c:pt idx="4654">
                  <c:v>371.24333999999999</c:v>
                </c:pt>
                <c:pt idx="4655">
                  <c:v>371.24333999999999</c:v>
                </c:pt>
                <c:pt idx="4656">
                  <c:v>371.24333999999999</c:v>
                </c:pt>
                <c:pt idx="4657">
                  <c:v>371.24333999999999</c:v>
                </c:pt>
                <c:pt idx="4658">
                  <c:v>371.24333999999999</c:v>
                </c:pt>
                <c:pt idx="4659">
                  <c:v>371.24333999999999</c:v>
                </c:pt>
                <c:pt idx="4660">
                  <c:v>371.24333999999999</c:v>
                </c:pt>
                <c:pt idx="4661">
                  <c:v>371.24333999999999</c:v>
                </c:pt>
                <c:pt idx="4662">
                  <c:v>371.24333999999999</c:v>
                </c:pt>
                <c:pt idx="4663">
                  <c:v>371.24333999999999</c:v>
                </c:pt>
                <c:pt idx="4664">
                  <c:v>371.24333999999999</c:v>
                </c:pt>
                <c:pt idx="4665">
                  <c:v>371.24333999999999</c:v>
                </c:pt>
                <c:pt idx="4666">
                  <c:v>371.24333999999999</c:v>
                </c:pt>
                <c:pt idx="4667">
                  <c:v>371.24333999999999</c:v>
                </c:pt>
                <c:pt idx="4668">
                  <c:v>371.24333999999999</c:v>
                </c:pt>
                <c:pt idx="4669">
                  <c:v>371.24333999999999</c:v>
                </c:pt>
                <c:pt idx="4670">
                  <c:v>371.24333999999999</c:v>
                </c:pt>
                <c:pt idx="4671">
                  <c:v>371.24333999999999</c:v>
                </c:pt>
                <c:pt idx="4672">
                  <c:v>371.24333999999999</c:v>
                </c:pt>
                <c:pt idx="4673">
                  <c:v>371.24333999999999</c:v>
                </c:pt>
                <c:pt idx="4674">
                  <c:v>371.24333999999999</c:v>
                </c:pt>
                <c:pt idx="4675">
                  <c:v>371.24333999999999</c:v>
                </c:pt>
                <c:pt idx="4676">
                  <c:v>371.24333999999999</c:v>
                </c:pt>
                <c:pt idx="4677">
                  <c:v>371.24333999999999</c:v>
                </c:pt>
                <c:pt idx="4678">
                  <c:v>371.24333999999999</c:v>
                </c:pt>
                <c:pt idx="4679">
                  <c:v>371.24333999999999</c:v>
                </c:pt>
                <c:pt idx="4680">
                  <c:v>371.24333999999999</c:v>
                </c:pt>
                <c:pt idx="4681">
                  <c:v>371.24333999999999</c:v>
                </c:pt>
                <c:pt idx="4682">
                  <c:v>371.24333999999999</c:v>
                </c:pt>
                <c:pt idx="4683">
                  <c:v>371.24333999999999</c:v>
                </c:pt>
                <c:pt idx="4684">
                  <c:v>371.24333999999999</c:v>
                </c:pt>
                <c:pt idx="4685">
                  <c:v>371.24333999999999</c:v>
                </c:pt>
                <c:pt idx="4686">
                  <c:v>371.24333999999999</c:v>
                </c:pt>
                <c:pt idx="4687">
                  <c:v>371.24333999999999</c:v>
                </c:pt>
                <c:pt idx="4688">
                  <c:v>371.24333999999999</c:v>
                </c:pt>
                <c:pt idx="4689">
                  <c:v>371.24333999999999</c:v>
                </c:pt>
                <c:pt idx="4690">
                  <c:v>371.24333999999999</c:v>
                </c:pt>
                <c:pt idx="4691">
                  <c:v>371.24333999999999</c:v>
                </c:pt>
                <c:pt idx="4692">
                  <c:v>371.24333999999999</c:v>
                </c:pt>
                <c:pt idx="4693">
                  <c:v>371.24333999999999</c:v>
                </c:pt>
                <c:pt idx="4694">
                  <c:v>371.24333999999999</c:v>
                </c:pt>
                <c:pt idx="4695">
                  <c:v>371.24333999999999</c:v>
                </c:pt>
                <c:pt idx="4696">
                  <c:v>371.24333999999999</c:v>
                </c:pt>
                <c:pt idx="4697">
                  <c:v>371.24333999999999</c:v>
                </c:pt>
                <c:pt idx="4698">
                  <c:v>371.24333999999999</c:v>
                </c:pt>
                <c:pt idx="4699">
                  <c:v>371.24333999999999</c:v>
                </c:pt>
                <c:pt idx="4700">
                  <c:v>371.24333999999999</c:v>
                </c:pt>
                <c:pt idx="4701">
                  <c:v>353.23284000000001</c:v>
                </c:pt>
                <c:pt idx="4702">
                  <c:v>351.21713999999997</c:v>
                </c:pt>
                <c:pt idx="4703">
                  <c:v>351.21713999999997</c:v>
                </c:pt>
                <c:pt idx="4704">
                  <c:v>335.22224</c:v>
                </c:pt>
                <c:pt idx="4705">
                  <c:v>367.21204</c:v>
                </c:pt>
                <c:pt idx="4706">
                  <c:v>335.22224</c:v>
                </c:pt>
                <c:pt idx="4707">
                  <c:v>335.22224</c:v>
                </c:pt>
                <c:pt idx="4708">
                  <c:v>367.21204</c:v>
                </c:pt>
                <c:pt idx="4709">
                  <c:v>351.21713999999997</c:v>
                </c:pt>
                <c:pt idx="4710">
                  <c:v>349.20153999999997</c:v>
                </c:pt>
                <c:pt idx="4711">
                  <c:v>335.22224</c:v>
                </c:pt>
                <c:pt idx="4712">
                  <c:v>349.20153999999997</c:v>
                </c:pt>
                <c:pt idx="4713">
                  <c:v>335.22224</c:v>
                </c:pt>
                <c:pt idx="4714">
                  <c:v>353.23284000000001</c:v>
                </c:pt>
                <c:pt idx="4715">
                  <c:v>353.23284000000001</c:v>
                </c:pt>
                <c:pt idx="4716">
                  <c:v>345.24293999999998</c:v>
                </c:pt>
                <c:pt idx="4717">
                  <c:v>359.22224</c:v>
                </c:pt>
                <c:pt idx="4718">
                  <c:v>343.22733999999997</c:v>
                </c:pt>
                <c:pt idx="4719">
                  <c:v>345.24293999999998</c:v>
                </c:pt>
                <c:pt idx="4720">
                  <c:v>345.24293999999998</c:v>
                </c:pt>
                <c:pt idx="4721">
                  <c:v>345.24293999999998</c:v>
                </c:pt>
                <c:pt idx="4722">
                  <c:v>345.24293999999998</c:v>
                </c:pt>
                <c:pt idx="4723">
                  <c:v>345.24293999999998</c:v>
                </c:pt>
                <c:pt idx="4724">
                  <c:v>345.24293999999998</c:v>
                </c:pt>
                <c:pt idx="4725">
                  <c:v>345.24293999999998</c:v>
                </c:pt>
                <c:pt idx="4726">
                  <c:v>345.24293999999998</c:v>
                </c:pt>
                <c:pt idx="4727">
                  <c:v>345.24293999999998</c:v>
                </c:pt>
                <c:pt idx="4728">
                  <c:v>345.24293999999998</c:v>
                </c:pt>
                <c:pt idx="4729">
                  <c:v>345.24293999999998</c:v>
                </c:pt>
                <c:pt idx="4730">
                  <c:v>345.24293999999998</c:v>
                </c:pt>
                <c:pt idx="4731">
                  <c:v>345.24293999999998</c:v>
                </c:pt>
                <c:pt idx="4732">
                  <c:v>345.24293999999998</c:v>
                </c:pt>
                <c:pt idx="4733">
                  <c:v>345.24293999999998</c:v>
                </c:pt>
                <c:pt idx="4734">
                  <c:v>363.25353999999999</c:v>
                </c:pt>
                <c:pt idx="4735">
                  <c:v>363.25353999999999</c:v>
                </c:pt>
                <c:pt idx="4736">
                  <c:v>363.25353999999999</c:v>
                </c:pt>
                <c:pt idx="4737">
                  <c:v>363.25353999999999</c:v>
                </c:pt>
                <c:pt idx="4738">
                  <c:v>363.25353999999999</c:v>
                </c:pt>
                <c:pt idx="4739">
                  <c:v>331.26373999999998</c:v>
                </c:pt>
                <c:pt idx="4740">
                  <c:v>331.26373999999998</c:v>
                </c:pt>
                <c:pt idx="4741">
                  <c:v>333.27933999999999</c:v>
                </c:pt>
                <c:pt idx="4742">
                  <c:v>361.23793999999998</c:v>
                </c:pt>
                <c:pt idx="4743">
                  <c:v>343.22733999999997</c:v>
                </c:pt>
                <c:pt idx="4744">
                  <c:v>361.23793999999998</c:v>
                </c:pt>
                <c:pt idx="4745">
                  <c:v>361.23793999999998</c:v>
                </c:pt>
                <c:pt idx="4746">
                  <c:v>361.23793999999998</c:v>
                </c:pt>
                <c:pt idx="4747">
                  <c:v>361.23793999999998</c:v>
                </c:pt>
                <c:pt idx="4748">
                  <c:v>345.24293999999998</c:v>
                </c:pt>
                <c:pt idx="4749">
                  <c:v>345.24293999999998</c:v>
                </c:pt>
                <c:pt idx="4750">
                  <c:v>345.24293999999998</c:v>
                </c:pt>
                <c:pt idx="4751">
                  <c:v>337.31063999999998</c:v>
                </c:pt>
                <c:pt idx="4752">
                  <c:v>335.29503999999997</c:v>
                </c:pt>
                <c:pt idx="4753">
                  <c:v>333.27933999999999</c:v>
                </c:pt>
                <c:pt idx="4754">
                  <c:v>331.26373999999998</c:v>
                </c:pt>
                <c:pt idx="4755">
                  <c:v>337.31063999999998</c:v>
                </c:pt>
                <c:pt idx="4756">
                  <c:v>333.27933999999999</c:v>
                </c:pt>
                <c:pt idx="4757">
                  <c:v>361.23793999999998</c:v>
                </c:pt>
                <c:pt idx="4758">
                  <c:v>377.23284000000001</c:v>
                </c:pt>
                <c:pt idx="4759">
                  <c:v>359.22224</c:v>
                </c:pt>
                <c:pt idx="4760">
                  <c:v>361.23793999999998</c:v>
                </c:pt>
                <c:pt idx="4761">
                  <c:v>345.24293999999998</c:v>
                </c:pt>
                <c:pt idx="4762">
                  <c:v>359.22224</c:v>
                </c:pt>
                <c:pt idx="4763">
                  <c:v>359.22224</c:v>
                </c:pt>
                <c:pt idx="4764">
                  <c:v>455.14474000000001</c:v>
                </c:pt>
                <c:pt idx="4765">
                  <c:v>331.26373999999998</c:v>
                </c:pt>
                <c:pt idx="4766">
                  <c:v>335.29503999999997</c:v>
                </c:pt>
                <c:pt idx="4767">
                  <c:v>335.29503999999997</c:v>
                </c:pt>
                <c:pt idx="4768">
                  <c:v>339.32633999999996</c:v>
                </c:pt>
                <c:pt idx="4769">
                  <c:v>335.29503999999997</c:v>
                </c:pt>
                <c:pt idx="4770">
                  <c:v>333.27933999999999</c:v>
                </c:pt>
                <c:pt idx="4771">
                  <c:v>337.31063999999998</c:v>
                </c:pt>
                <c:pt idx="4772">
                  <c:v>337.31063999999998</c:v>
                </c:pt>
                <c:pt idx="4773">
                  <c:v>335.29503999999997</c:v>
                </c:pt>
                <c:pt idx="4774">
                  <c:v>379.24843999999996</c:v>
                </c:pt>
                <c:pt idx="4775">
                  <c:v>379.24843999999996</c:v>
                </c:pt>
                <c:pt idx="4776">
                  <c:v>379.24843999999996</c:v>
                </c:pt>
                <c:pt idx="4777">
                  <c:v>363.25353999999999</c:v>
                </c:pt>
                <c:pt idx="4778">
                  <c:v>335.22224</c:v>
                </c:pt>
                <c:pt idx="4779">
                  <c:v>363.25353999999999</c:v>
                </c:pt>
                <c:pt idx="4780">
                  <c:v>363.25353999999999</c:v>
                </c:pt>
                <c:pt idx="4781">
                  <c:v>363.25353999999999</c:v>
                </c:pt>
                <c:pt idx="4782">
                  <c:v>347.25864000000001</c:v>
                </c:pt>
                <c:pt idx="4783">
                  <c:v>379.24843999999996</c:v>
                </c:pt>
                <c:pt idx="4784">
                  <c:v>379.24843999999996</c:v>
                </c:pt>
                <c:pt idx="4785">
                  <c:v>379.24843999999996</c:v>
                </c:pt>
                <c:pt idx="4786">
                  <c:v>379.24843999999996</c:v>
                </c:pt>
                <c:pt idx="4787">
                  <c:v>379.24843999999996</c:v>
                </c:pt>
                <c:pt idx="4788">
                  <c:v>379.24843999999996</c:v>
                </c:pt>
                <c:pt idx="4789">
                  <c:v>379.24843999999996</c:v>
                </c:pt>
                <c:pt idx="4790">
                  <c:v>379.24843999999996</c:v>
                </c:pt>
                <c:pt idx="4791">
                  <c:v>379.24843999999996</c:v>
                </c:pt>
                <c:pt idx="4792">
                  <c:v>379.24843999999996</c:v>
                </c:pt>
                <c:pt idx="4793">
                  <c:v>379.24843999999996</c:v>
                </c:pt>
                <c:pt idx="4794">
                  <c:v>379.24843999999996</c:v>
                </c:pt>
                <c:pt idx="4795">
                  <c:v>379.24843999999996</c:v>
                </c:pt>
                <c:pt idx="4796">
                  <c:v>379.24843999999996</c:v>
                </c:pt>
                <c:pt idx="4797">
                  <c:v>379.24843999999996</c:v>
                </c:pt>
                <c:pt idx="4798">
                  <c:v>379.24843999999996</c:v>
                </c:pt>
                <c:pt idx="4799">
                  <c:v>379.24843999999996</c:v>
                </c:pt>
                <c:pt idx="4800">
                  <c:v>379.24843999999996</c:v>
                </c:pt>
                <c:pt idx="4801">
                  <c:v>379.24843999999996</c:v>
                </c:pt>
                <c:pt idx="4802">
                  <c:v>379.24843999999996</c:v>
                </c:pt>
                <c:pt idx="4803">
                  <c:v>379.24843999999996</c:v>
                </c:pt>
                <c:pt idx="4804">
                  <c:v>379.24843999999996</c:v>
                </c:pt>
                <c:pt idx="4805">
                  <c:v>379.24843999999996</c:v>
                </c:pt>
                <c:pt idx="4806">
                  <c:v>379.24843999999996</c:v>
                </c:pt>
                <c:pt idx="4807">
                  <c:v>379.24843999999996</c:v>
                </c:pt>
                <c:pt idx="4808">
                  <c:v>379.24843999999996</c:v>
                </c:pt>
                <c:pt idx="4809">
                  <c:v>379.24843999999996</c:v>
                </c:pt>
                <c:pt idx="4810">
                  <c:v>379.24843999999996</c:v>
                </c:pt>
                <c:pt idx="4811">
                  <c:v>379.24843999999996</c:v>
                </c:pt>
                <c:pt idx="4812">
                  <c:v>379.24843999999996</c:v>
                </c:pt>
                <c:pt idx="4813">
                  <c:v>379.24843999999996</c:v>
                </c:pt>
                <c:pt idx="4814">
                  <c:v>379.24843999999996</c:v>
                </c:pt>
                <c:pt idx="4815">
                  <c:v>379.24843999999996</c:v>
                </c:pt>
                <c:pt idx="4816">
                  <c:v>379.24843999999996</c:v>
                </c:pt>
                <c:pt idx="4817">
                  <c:v>379.24843999999996</c:v>
                </c:pt>
                <c:pt idx="4818">
                  <c:v>379.24843999999996</c:v>
                </c:pt>
                <c:pt idx="4819">
                  <c:v>379.24843999999996</c:v>
                </c:pt>
                <c:pt idx="4820">
                  <c:v>379.24843999999996</c:v>
                </c:pt>
                <c:pt idx="4821">
                  <c:v>379.24843999999996</c:v>
                </c:pt>
                <c:pt idx="4822">
                  <c:v>379.24843999999996</c:v>
                </c:pt>
                <c:pt idx="4823">
                  <c:v>379.24843999999996</c:v>
                </c:pt>
                <c:pt idx="4824">
                  <c:v>379.24843999999996</c:v>
                </c:pt>
                <c:pt idx="4825">
                  <c:v>379.24843999999996</c:v>
                </c:pt>
                <c:pt idx="4826">
                  <c:v>379.24843999999996</c:v>
                </c:pt>
                <c:pt idx="4827">
                  <c:v>379.24843999999996</c:v>
                </c:pt>
                <c:pt idx="4828">
                  <c:v>379.24843999999996</c:v>
                </c:pt>
                <c:pt idx="4829">
                  <c:v>379.24843999999996</c:v>
                </c:pt>
                <c:pt idx="4830">
                  <c:v>379.24843999999996</c:v>
                </c:pt>
                <c:pt idx="4831">
                  <c:v>379.24843999999996</c:v>
                </c:pt>
                <c:pt idx="4832">
                  <c:v>379.24843999999996</c:v>
                </c:pt>
                <c:pt idx="4833">
                  <c:v>379.24843999999996</c:v>
                </c:pt>
                <c:pt idx="4834">
                  <c:v>379.24843999999996</c:v>
                </c:pt>
                <c:pt idx="4835">
                  <c:v>379.24843999999996</c:v>
                </c:pt>
                <c:pt idx="4836">
                  <c:v>379.24843999999996</c:v>
                </c:pt>
                <c:pt idx="4837">
                  <c:v>379.24843999999996</c:v>
                </c:pt>
                <c:pt idx="4838">
                  <c:v>379.24843999999996</c:v>
                </c:pt>
                <c:pt idx="4839">
                  <c:v>379.24843999999996</c:v>
                </c:pt>
                <c:pt idx="4840">
                  <c:v>379.24843999999996</c:v>
                </c:pt>
                <c:pt idx="4841">
                  <c:v>379.24843999999996</c:v>
                </c:pt>
                <c:pt idx="4842">
                  <c:v>379.24843999999996</c:v>
                </c:pt>
                <c:pt idx="4843">
                  <c:v>379.24843999999996</c:v>
                </c:pt>
                <c:pt idx="4844">
                  <c:v>379.24843999999996</c:v>
                </c:pt>
                <c:pt idx="4845">
                  <c:v>379.24843999999996</c:v>
                </c:pt>
                <c:pt idx="4846">
                  <c:v>379.24843999999996</c:v>
                </c:pt>
                <c:pt idx="4847">
                  <c:v>379.24843999999996</c:v>
                </c:pt>
                <c:pt idx="4848">
                  <c:v>379.24843999999996</c:v>
                </c:pt>
                <c:pt idx="4849">
                  <c:v>379.24843999999996</c:v>
                </c:pt>
                <c:pt idx="4850">
                  <c:v>379.24843999999996</c:v>
                </c:pt>
                <c:pt idx="4851">
                  <c:v>379.24843999999996</c:v>
                </c:pt>
                <c:pt idx="4852">
                  <c:v>379.24843999999996</c:v>
                </c:pt>
                <c:pt idx="4853">
                  <c:v>379.24843999999996</c:v>
                </c:pt>
                <c:pt idx="4854">
                  <c:v>379.24843999999996</c:v>
                </c:pt>
                <c:pt idx="4855">
                  <c:v>379.24843999999996</c:v>
                </c:pt>
                <c:pt idx="4856">
                  <c:v>379.24843999999996</c:v>
                </c:pt>
                <c:pt idx="4857">
                  <c:v>379.24843999999996</c:v>
                </c:pt>
                <c:pt idx="4858">
                  <c:v>379.24843999999996</c:v>
                </c:pt>
                <c:pt idx="4859">
                  <c:v>379.24843999999996</c:v>
                </c:pt>
                <c:pt idx="4860">
                  <c:v>379.24843999999996</c:v>
                </c:pt>
                <c:pt idx="4861">
                  <c:v>379.24843999999996</c:v>
                </c:pt>
                <c:pt idx="4862">
                  <c:v>379.24843999999996</c:v>
                </c:pt>
                <c:pt idx="4863">
                  <c:v>379.24843999999996</c:v>
                </c:pt>
                <c:pt idx="4864">
                  <c:v>379.24843999999996</c:v>
                </c:pt>
                <c:pt idx="4865">
                  <c:v>379.24843999999996</c:v>
                </c:pt>
                <c:pt idx="4866">
                  <c:v>379.24843999999996</c:v>
                </c:pt>
                <c:pt idx="4867">
                  <c:v>379.24843999999996</c:v>
                </c:pt>
                <c:pt idx="4868">
                  <c:v>379.24843999999996</c:v>
                </c:pt>
                <c:pt idx="4869">
                  <c:v>379.24843999999996</c:v>
                </c:pt>
                <c:pt idx="4870">
                  <c:v>379.24843999999996</c:v>
                </c:pt>
                <c:pt idx="4871">
                  <c:v>379.24843999999996</c:v>
                </c:pt>
                <c:pt idx="4872">
                  <c:v>379.24843999999996</c:v>
                </c:pt>
                <c:pt idx="4873">
                  <c:v>379.24843999999996</c:v>
                </c:pt>
                <c:pt idx="4874">
                  <c:v>379.24843999999996</c:v>
                </c:pt>
                <c:pt idx="4875">
                  <c:v>379.24843999999996</c:v>
                </c:pt>
                <c:pt idx="4876">
                  <c:v>379.24843999999996</c:v>
                </c:pt>
                <c:pt idx="4877">
                  <c:v>379.24843999999996</c:v>
                </c:pt>
                <c:pt idx="4878">
                  <c:v>379.24843999999996</c:v>
                </c:pt>
                <c:pt idx="4879">
                  <c:v>379.24843999999996</c:v>
                </c:pt>
                <c:pt idx="4880">
                  <c:v>379.24843999999996</c:v>
                </c:pt>
                <c:pt idx="4881">
                  <c:v>379.24843999999996</c:v>
                </c:pt>
                <c:pt idx="4882">
                  <c:v>379.24843999999996</c:v>
                </c:pt>
                <c:pt idx="4883">
                  <c:v>379.24843999999996</c:v>
                </c:pt>
                <c:pt idx="4884">
                  <c:v>379.24843999999996</c:v>
                </c:pt>
                <c:pt idx="4885">
                  <c:v>379.24843999999996</c:v>
                </c:pt>
                <c:pt idx="4886">
                  <c:v>379.24843999999996</c:v>
                </c:pt>
                <c:pt idx="4887">
                  <c:v>379.24843999999996</c:v>
                </c:pt>
                <c:pt idx="4888">
                  <c:v>379.24843999999996</c:v>
                </c:pt>
                <c:pt idx="4889">
                  <c:v>379.24843999999996</c:v>
                </c:pt>
                <c:pt idx="4890">
                  <c:v>379.24843999999996</c:v>
                </c:pt>
                <c:pt idx="4891">
                  <c:v>379.24843999999996</c:v>
                </c:pt>
                <c:pt idx="4892">
                  <c:v>379.24843999999996</c:v>
                </c:pt>
                <c:pt idx="4893">
                  <c:v>379.24843999999996</c:v>
                </c:pt>
                <c:pt idx="4894">
                  <c:v>379.24843999999996</c:v>
                </c:pt>
                <c:pt idx="4895">
                  <c:v>379.24843999999996</c:v>
                </c:pt>
                <c:pt idx="4896">
                  <c:v>379.24843999999996</c:v>
                </c:pt>
                <c:pt idx="4897">
                  <c:v>379.24843999999996</c:v>
                </c:pt>
                <c:pt idx="4898">
                  <c:v>379.24843999999996</c:v>
                </c:pt>
                <c:pt idx="4899">
                  <c:v>379.24843999999996</c:v>
                </c:pt>
                <c:pt idx="4900">
                  <c:v>379.24843999999996</c:v>
                </c:pt>
                <c:pt idx="4901">
                  <c:v>379.24843999999996</c:v>
                </c:pt>
                <c:pt idx="4902">
                  <c:v>379.24843999999996</c:v>
                </c:pt>
                <c:pt idx="4903">
                  <c:v>379.24843999999996</c:v>
                </c:pt>
                <c:pt idx="4904">
                  <c:v>379.24843999999996</c:v>
                </c:pt>
                <c:pt idx="4905">
                  <c:v>379.24843999999996</c:v>
                </c:pt>
                <c:pt idx="4906">
                  <c:v>379.24843999999996</c:v>
                </c:pt>
                <c:pt idx="4907">
                  <c:v>379.24843999999996</c:v>
                </c:pt>
                <c:pt idx="4908">
                  <c:v>379.24843999999996</c:v>
                </c:pt>
                <c:pt idx="4909">
                  <c:v>379.24843999999996</c:v>
                </c:pt>
                <c:pt idx="4910">
                  <c:v>379.24843999999996</c:v>
                </c:pt>
                <c:pt idx="4911">
                  <c:v>379.24843999999996</c:v>
                </c:pt>
                <c:pt idx="4912">
                  <c:v>379.24843999999996</c:v>
                </c:pt>
                <c:pt idx="4913">
                  <c:v>379.24843999999996</c:v>
                </c:pt>
                <c:pt idx="4914">
                  <c:v>379.24843999999996</c:v>
                </c:pt>
                <c:pt idx="4915">
                  <c:v>379.24843999999996</c:v>
                </c:pt>
                <c:pt idx="4916">
                  <c:v>379.24843999999996</c:v>
                </c:pt>
                <c:pt idx="4917">
                  <c:v>379.24843999999996</c:v>
                </c:pt>
                <c:pt idx="4918">
                  <c:v>379.24843999999996</c:v>
                </c:pt>
                <c:pt idx="4919">
                  <c:v>377.23284000000001</c:v>
                </c:pt>
                <c:pt idx="4920">
                  <c:v>377.23284000000001</c:v>
                </c:pt>
                <c:pt idx="4921">
                  <c:v>377.23284000000001</c:v>
                </c:pt>
                <c:pt idx="4922">
                  <c:v>377.23284000000001</c:v>
                </c:pt>
                <c:pt idx="4923">
                  <c:v>377.23284000000001</c:v>
                </c:pt>
                <c:pt idx="4924">
                  <c:v>377.23284000000001</c:v>
                </c:pt>
                <c:pt idx="4925">
                  <c:v>377.23284000000001</c:v>
                </c:pt>
                <c:pt idx="4926">
                  <c:v>377.23284000000001</c:v>
                </c:pt>
                <c:pt idx="4927">
                  <c:v>377.23284000000001</c:v>
                </c:pt>
                <c:pt idx="4928">
                  <c:v>377.23284000000001</c:v>
                </c:pt>
                <c:pt idx="4929">
                  <c:v>377.23284000000001</c:v>
                </c:pt>
                <c:pt idx="4930">
                  <c:v>377.23284000000001</c:v>
                </c:pt>
                <c:pt idx="4931">
                  <c:v>377.23284000000001</c:v>
                </c:pt>
                <c:pt idx="4932">
                  <c:v>377.23284000000001</c:v>
                </c:pt>
                <c:pt idx="4933">
                  <c:v>377.23284000000001</c:v>
                </c:pt>
                <c:pt idx="4934">
                  <c:v>377.23284000000001</c:v>
                </c:pt>
                <c:pt idx="4935">
                  <c:v>377.23284000000001</c:v>
                </c:pt>
                <c:pt idx="4936">
                  <c:v>377.23284000000001</c:v>
                </c:pt>
                <c:pt idx="4937">
                  <c:v>377.23284000000001</c:v>
                </c:pt>
                <c:pt idx="4938">
                  <c:v>377.23284000000001</c:v>
                </c:pt>
                <c:pt idx="4939">
                  <c:v>377.23284000000001</c:v>
                </c:pt>
                <c:pt idx="4940">
                  <c:v>377.23284000000001</c:v>
                </c:pt>
                <c:pt idx="4941">
                  <c:v>377.23284000000001</c:v>
                </c:pt>
                <c:pt idx="4942">
                  <c:v>377.23284000000001</c:v>
                </c:pt>
                <c:pt idx="4943">
                  <c:v>377.23284000000001</c:v>
                </c:pt>
                <c:pt idx="4944">
                  <c:v>377.23284000000001</c:v>
                </c:pt>
                <c:pt idx="4945">
                  <c:v>377.23284000000001</c:v>
                </c:pt>
                <c:pt idx="4946">
                  <c:v>377.23284000000001</c:v>
                </c:pt>
                <c:pt idx="4947">
                  <c:v>377.23284000000001</c:v>
                </c:pt>
                <c:pt idx="4948">
                  <c:v>377.23284000000001</c:v>
                </c:pt>
                <c:pt idx="4949">
                  <c:v>377.23284000000001</c:v>
                </c:pt>
                <c:pt idx="4950">
                  <c:v>377.23284000000001</c:v>
                </c:pt>
                <c:pt idx="4951">
                  <c:v>377.23284000000001</c:v>
                </c:pt>
                <c:pt idx="4952">
                  <c:v>377.23284000000001</c:v>
                </c:pt>
                <c:pt idx="4953">
                  <c:v>377.23284000000001</c:v>
                </c:pt>
                <c:pt idx="4954">
                  <c:v>377.23284000000001</c:v>
                </c:pt>
                <c:pt idx="4955">
                  <c:v>377.23284000000001</c:v>
                </c:pt>
                <c:pt idx="4956">
                  <c:v>377.23284000000001</c:v>
                </c:pt>
                <c:pt idx="4957">
                  <c:v>377.23284000000001</c:v>
                </c:pt>
                <c:pt idx="4958">
                  <c:v>377.23284000000001</c:v>
                </c:pt>
                <c:pt idx="4959">
                  <c:v>377.23284000000001</c:v>
                </c:pt>
                <c:pt idx="4960">
                  <c:v>377.23284000000001</c:v>
                </c:pt>
                <c:pt idx="4961">
                  <c:v>377.23284000000001</c:v>
                </c:pt>
                <c:pt idx="4962">
                  <c:v>377.23284000000001</c:v>
                </c:pt>
                <c:pt idx="4963">
                  <c:v>377.23284000000001</c:v>
                </c:pt>
                <c:pt idx="4964">
                  <c:v>377.23284000000001</c:v>
                </c:pt>
                <c:pt idx="4965">
                  <c:v>377.23284000000001</c:v>
                </c:pt>
                <c:pt idx="4966">
                  <c:v>377.23284000000001</c:v>
                </c:pt>
                <c:pt idx="4967">
                  <c:v>377.23284000000001</c:v>
                </c:pt>
                <c:pt idx="4968">
                  <c:v>377.23284000000001</c:v>
                </c:pt>
                <c:pt idx="4969">
                  <c:v>377.23284000000001</c:v>
                </c:pt>
                <c:pt idx="4970">
                  <c:v>377.23284000000001</c:v>
                </c:pt>
                <c:pt idx="4971">
                  <c:v>377.23284000000001</c:v>
                </c:pt>
                <c:pt idx="4972">
                  <c:v>377.23284000000001</c:v>
                </c:pt>
                <c:pt idx="4973">
                  <c:v>377.23284000000001</c:v>
                </c:pt>
                <c:pt idx="4974">
                  <c:v>377.23284000000001</c:v>
                </c:pt>
                <c:pt idx="4975">
                  <c:v>377.23284000000001</c:v>
                </c:pt>
                <c:pt idx="4976">
                  <c:v>377.23284000000001</c:v>
                </c:pt>
                <c:pt idx="4977">
                  <c:v>377.23284000000001</c:v>
                </c:pt>
                <c:pt idx="4978">
                  <c:v>377.23284000000001</c:v>
                </c:pt>
                <c:pt idx="4979">
                  <c:v>377.23284000000001</c:v>
                </c:pt>
                <c:pt idx="4980">
                  <c:v>377.23284000000001</c:v>
                </c:pt>
                <c:pt idx="4981">
                  <c:v>377.23284000000001</c:v>
                </c:pt>
                <c:pt idx="4982">
                  <c:v>377.23284000000001</c:v>
                </c:pt>
                <c:pt idx="4983">
                  <c:v>377.23284000000001</c:v>
                </c:pt>
                <c:pt idx="4984">
                  <c:v>377.23284000000001</c:v>
                </c:pt>
                <c:pt idx="4985">
                  <c:v>377.23284000000001</c:v>
                </c:pt>
                <c:pt idx="4986">
                  <c:v>377.23284000000001</c:v>
                </c:pt>
                <c:pt idx="4987">
                  <c:v>377.23284000000001</c:v>
                </c:pt>
                <c:pt idx="4988">
                  <c:v>377.23284000000001</c:v>
                </c:pt>
                <c:pt idx="4989">
                  <c:v>377.23284000000001</c:v>
                </c:pt>
                <c:pt idx="4990">
                  <c:v>377.23284000000001</c:v>
                </c:pt>
                <c:pt idx="4991">
                  <c:v>377.23284000000001</c:v>
                </c:pt>
                <c:pt idx="4992">
                  <c:v>377.23284000000001</c:v>
                </c:pt>
                <c:pt idx="4993">
                  <c:v>377.23284000000001</c:v>
                </c:pt>
                <c:pt idx="4994">
                  <c:v>377.23284000000001</c:v>
                </c:pt>
                <c:pt idx="4995">
                  <c:v>377.23284000000001</c:v>
                </c:pt>
                <c:pt idx="4996">
                  <c:v>377.23284000000001</c:v>
                </c:pt>
                <c:pt idx="4997">
                  <c:v>377.23284000000001</c:v>
                </c:pt>
                <c:pt idx="4998">
                  <c:v>377.23284000000001</c:v>
                </c:pt>
                <c:pt idx="4999">
                  <c:v>377.23284000000001</c:v>
                </c:pt>
                <c:pt idx="5000">
                  <c:v>377.23284000000001</c:v>
                </c:pt>
                <c:pt idx="5001">
                  <c:v>377.23284000000001</c:v>
                </c:pt>
                <c:pt idx="5002">
                  <c:v>377.23284000000001</c:v>
                </c:pt>
                <c:pt idx="5003">
                  <c:v>377.23284000000001</c:v>
                </c:pt>
                <c:pt idx="5004">
                  <c:v>377.23284000000001</c:v>
                </c:pt>
                <c:pt idx="5005">
                  <c:v>377.23284000000001</c:v>
                </c:pt>
                <c:pt idx="5006">
                  <c:v>377.23284000000001</c:v>
                </c:pt>
                <c:pt idx="5007">
                  <c:v>377.23284000000001</c:v>
                </c:pt>
                <c:pt idx="5008">
                  <c:v>377.23284000000001</c:v>
                </c:pt>
                <c:pt idx="5009">
                  <c:v>377.23284000000001</c:v>
                </c:pt>
                <c:pt idx="5010">
                  <c:v>377.23284000000001</c:v>
                </c:pt>
                <c:pt idx="5011">
                  <c:v>377.23284000000001</c:v>
                </c:pt>
                <c:pt idx="5012">
                  <c:v>377.23284000000001</c:v>
                </c:pt>
                <c:pt idx="5013">
                  <c:v>377.23284000000001</c:v>
                </c:pt>
                <c:pt idx="5014">
                  <c:v>377.23284000000001</c:v>
                </c:pt>
                <c:pt idx="5015">
                  <c:v>377.23284000000001</c:v>
                </c:pt>
                <c:pt idx="5016">
                  <c:v>377.23284000000001</c:v>
                </c:pt>
                <c:pt idx="5017">
                  <c:v>377.23284000000001</c:v>
                </c:pt>
                <c:pt idx="5018">
                  <c:v>377.23284000000001</c:v>
                </c:pt>
                <c:pt idx="5019">
                  <c:v>377.23284000000001</c:v>
                </c:pt>
                <c:pt idx="5020">
                  <c:v>377.23284000000001</c:v>
                </c:pt>
                <c:pt idx="5021">
                  <c:v>377.23284000000001</c:v>
                </c:pt>
                <c:pt idx="5022">
                  <c:v>377.23284000000001</c:v>
                </c:pt>
                <c:pt idx="5023">
                  <c:v>377.23284000000001</c:v>
                </c:pt>
                <c:pt idx="5024">
                  <c:v>377.23284000000001</c:v>
                </c:pt>
                <c:pt idx="5025">
                  <c:v>377.23284000000001</c:v>
                </c:pt>
                <c:pt idx="5026">
                  <c:v>377.23284000000001</c:v>
                </c:pt>
                <c:pt idx="5027">
                  <c:v>377.23284000000001</c:v>
                </c:pt>
                <c:pt idx="5028">
                  <c:v>377.23284000000001</c:v>
                </c:pt>
                <c:pt idx="5029">
                  <c:v>377.23284000000001</c:v>
                </c:pt>
                <c:pt idx="5030">
                  <c:v>377.23284000000001</c:v>
                </c:pt>
                <c:pt idx="5031">
                  <c:v>377.23284000000001</c:v>
                </c:pt>
                <c:pt idx="5032">
                  <c:v>377.23284000000001</c:v>
                </c:pt>
                <c:pt idx="5033">
                  <c:v>377.23284000000001</c:v>
                </c:pt>
                <c:pt idx="5034">
                  <c:v>377.23284000000001</c:v>
                </c:pt>
                <c:pt idx="5035">
                  <c:v>377.23284000000001</c:v>
                </c:pt>
                <c:pt idx="5036">
                  <c:v>377.23284000000001</c:v>
                </c:pt>
                <c:pt idx="5037">
                  <c:v>377.23284000000001</c:v>
                </c:pt>
                <c:pt idx="5038">
                  <c:v>377.23284000000001</c:v>
                </c:pt>
                <c:pt idx="5039">
                  <c:v>377.23284000000001</c:v>
                </c:pt>
                <c:pt idx="5040">
                  <c:v>377.23284000000001</c:v>
                </c:pt>
                <c:pt idx="5041">
                  <c:v>377.23284000000001</c:v>
                </c:pt>
                <c:pt idx="5042">
                  <c:v>377.23284000000001</c:v>
                </c:pt>
                <c:pt idx="5043">
                  <c:v>377.23284000000001</c:v>
                </c:pt>
                <c:pt idx="5044">
                  <c:v>377.23284000000001</c:v>
                </c:pt>
                <c:pt idx="5045">
                  <c:v>377.23284000000001</c:v>
                </c:pt>
                <c:pt idx="5046">
                  <c:v>377.23284000000001</c:v>
                </c:pt>
                <c:pt idx="5047">
                  <c:v>377.23284000000001</c:v>
                </c:pt>
                <c:pt idx="5048">
                  <c:v>377.23284000000001</c:v>
                </c:pt>
                <c:pt idx="5049">
                  <c:v>377.23284000000001</c:v>
                </c:pt>
                <c:pt idx="5050">
                  <c:v>377.23284000000001</c:v>
                </c:pt>
                <c:pt idx="5051">
                  <c:v>377.23284000000001</c:v>
                </c:pt>
                <c:pt idx="5052">
                  <c:v>377.23284000000001</c:v>
                </c:pt>
                <c:pt idx="5053">
                  <c:v>377.23284000000001</c:v>
                </c:pt>
                <c:pt idx="5054">
                  <c:v>377.23284000000001</c:v>
                </c:pt>
                <c:pt idx="5055">
                  <c:v>377.23284000000001</c:v>
                </c:pt>
                <c:pt idx="5056">
                  <c:v>377.23284000000001</c:v>
                </c:pt>
                <c:pt idx="5057">
                  <c:v>377.23284000000001</c:v>
                </c:pt>
                <c:pt idx="5058">
                  <c:v>377.23284000000001</c:v>
                </c:pt>
                <c:pt idx="5059">
                  <c:v>377.23284000000001</c:v>
                </c:pt>
                <c:pt idx="5060">
                  <c:v>377.23284000000001</c:v>
                </c:pt>
                <c:pt idx="5061">
                  <c:v>377.23284000000001</c:v>
                </c:pt>
                <c:pt idx="5062">
                  <c:v>377.23284000000001</c:v>
                </c:pt>
                <c:pt idx="5063">
                  <c:v>377.23284000000001</c:v>
                </c:pt>
                <c:pt idx="5064">
                  <c:v>377.23284000000001</c:v>
                </c:pt>
                <c:pt idx="5065">
                  <c:v>377.23284000000001</c:v>
                </c:pt>
                <c:pt idx="5066">
                  <c:v>377.23284000000001</c:v>
                </c:pt>
                <c:pt idx="5067">
                  <c:v>377.23284000000001</c:v>
                </c:pt>
                <c:pt idx="5068">
                  <c:v>377.23284000000001</c:v>
                </c:pt>
                <c:pt idx="5069">
                  <c:v>377.23284000000001</c:v>
                </c:pt>
                <c:pt idx="5070">
                  <c:v>377.23284000000001</c:v>
                </c:pt>
                <c:pt idx="5071">
                  <c:v>377.23284000000001</c:v>
                </c:pt>
                <c:pt idx="5072">
                  <c:v>377.23284000000001</c:v>
                </c:pt>
                <c:pt idx="5073">
                  <c:v>377.23284000000001</c:v>
                </c:pt>
                <c:pt idx="5074">
                  <c:v>377.23284000000001</c:v>
                </c:pt>
                <c:pt idx="5075">
                  <c:v>377.23284000000001</c:v>
                </c:pt>
                <c:pt idx="5076">
                  <c:v>377.23284000000001</c:v>
                </c:pt>
                <c:pt idx="5077">
                  <c:v>377.23284000000001</c:v>
                </c:pt>
                <c:pt idx="5078">
                  <c:v>377.23284000000001</c:v>
                </c:pt>
                <c:pt idx="5079">
                  <c:v>377.23284000000001</c:v>
                </c:pt>
                <c:pt idx="5080">
                  <c:v>377.23284000000001</c:v>
                </c:pt>
                <c:pt idx="5081">
                  <c:v>377.23284000000001</c:v>
                </c:pt>
                <c:pt idx="5082">
                  <c:v>377.23284000000001</c:v>
                </c:pt>
                <c:pt idx="5083">
                  <c:v>377.23284000000001</c:v>
                </c:pt>
                <c:pt idx="5084">
                  <c:v>377.23284000000001</c:v>
                </c:pt>
                <c:pt idx="5085">
                  <c:v>377.23284000000001</c:v>
                </c:pt>
                <c:pt idx="5086">
                  <c:v>377.23284000000001</c:v>
                </c:pt>
                <c:pt idx="5087">
                  <c:v>377.23284000000001</c:v>
                </c:pt>
                <c:pt idx="5088">
                  <c:v>377.23284000000001</c:v>
                </c:pt>
                <c:pt idx="5089">
                  <c:v>377.23284000000001</c:v>
                </c:pt>
                <c:pt idx="5090">
                  <c:v>377.23284000000001</c:v>
                </c:pt>
                <c:pt idx="5091">
                  <c:v>377.23284000000001</c:v>
                </c:pt>
                <c:pt idx="5092">
                  <c:v>377.23284000000001</c:v>
                </c:pt>
                <c:pt idx="5093">
                  <c:v>377.23284000000001</c:v>
                </c:pt>
                <c:pt idx="5094">
                  <c:v>377.23284000000001</c:v>
                </c:pt>
                <c:pt idx="5095">
                  <c:v>377.23284000000001</c:v>
                </c:pt>
                <c:pt idx="5096">
                  <c:v>377.23284000000001</c:v>
                </c:pt>
                <c:pt idx="5097">
                  <c:v>377.23284000000001</c:v>
                </c:pt>
                <c:pt idx="5098">
                  <c:v>377.23284000000001</c:v>
                </c:pt>
                <c:pt idx="5099">
                  <c:v>377.23284000000001</c:v>
                </c:pt>
                <c:pt idx="5100">
                  <c:v>377.23284000000001</c:v>
                </c:pt>
                <c:pt idx="5101">
                  <c:v>377.23284000000001</c:v>
                </c:pt>
                <c:pt idx="5102">
                  <c:v>377.23284000000001</c:v>
                </c:pt>
                <c:pt idx="5103">
                  <c:v>377.23284000000001</c:v>
                </c:pt>
                <c:pt idx="5104">
                  <c:v>377.23284000000001</c:v>
                </c:pt>
                <c:pt idx="5105">
                  <c:v>377.23284000000001</c:v>
                </c:pt>
                <c:pt idx="5106">
                  <c:v>377.23284000000001</c:v>
                </c:pt>
                <c:pt idx="5107">
                  <c:v>377.23284000000001</c:v>
                </c:pt>
                <c:pt idx="5108">
                  <c:v>377.23284000000001</c:v>
                </c:pt>
                <c:pt idx="5109">
                  <c:v>377.23284000000001</c:v>
                </c:pt>
                <c:pt idx="5110">
                  <c:v>377.23284000000001</c:v>
                </c:pt>
                <c:pt idx="5111">
                  <c:v>377.23284000000001</c:v>
                </c:pt>
                <c:pt idx="5112">
                  <c:v>377.23284000000001</c:v>
                </c:pt>
                <c:pt idx="5113">
                  <c:v>377.23284000000001</c:v>
                </c:pt>
                <c:pt idx="5114">
                  <c:v>377.23284000000001</c:v>
                </c:pt>
                <c:pt idx="5115">
                  <c:v>377.23284000000001</c:v>
                </c:pt>
                <c:pt idx="5116">
                  <c:v>377.23284000000001</c:v>
                </c:pt>
                <c:pt idx="5117">
                  <c:v>377.23284000000001</c:v>
                </c:pt>
                <c:pt idx="5118">
                  <c:v>377.23284000000001</c:v>
                </c:pt>
                <c:pt idx="5119">
                  <c:v>377.23284000000001</c:v>
                </c:pt>
                <c:pt idx="5120">
                  <c:v>377.23284000000001</c:v>
                </c:pt>
                <c:pt idx="5121">
                  <c:v>377.23284000000001</c:v>
                </c:pt>
                <c:pt idx="5122">
                  <c:v>377.23284000000001</c:v>
                </c:pt>
                <c:pt idx="5123">
                  <c:v>377.23284000000001</c:v>
                </c:pt>
                <c:pt idx="5124">
                  <c:v>377.23284000000001</c:v>
                </c:pt>
                <c:pt idx="5125">
                  <c:v>377.23284000000001</c:v>
                </c:pt>
                <c:pt idx="5126">
                  <c:v>377.23284000000001</c:v>
                </c:pt>
                <c:pt idx="5127">
                  <c:v>377.23284000000001</c:v>
                </c:pt>
                <c:pt idx="5128">
                  <c:v>377.23284000000001</c:v>
                </c:pt>
                <c:pt idx="5129">
                  <c:v>377.23284000000001</c:v>
                </c:pt>
                <c:pt idx="5130">
                  <c:v>377.23284000000001</c:v>
                </c:pt>
                <c:pt idx="5131">
                  <c:v>377.23284000000001</c:v>
                </c:pt>
                <c:pt idx="5132">
                  <c:v>377.23284000000001</c:v>
                </c:pt>
                <c:pt idx="5133">
                  <c:v>377.23284000000001</c:v>
                </c:pt>
                <c:pt idx="5134">
                  <c:v>377.23284000000001</c:v>
                </c:pt>
                <c:pt idx="5135">
                  <c:v>377.23284000000001</c:v>
                </c:pt>
                <c:pt idx="5136">
                  <c:v>377.23284000000001</c:v>
                </c:pt>
                <c:pt idx="5137">
                  <c:v>377.23284000000001</c:v>
                </c:pt>
                <c:pt idx="5138">
                  <c:v>377.23284000000001</c:v>
                </c:pt>
                <c:pt idx="5139">
                  <c:v>377.23284000000001</c:v>
                </c:pt>
                <c:pt idx="5140">
                  <c:v>377.23284000000001</c:v>
                </c:pt>
                <c:pt idx="5141">
                  <c:v>377.23284000000001</c:v>
                </c:pt>
                <c:pt idx="5142">
                  <c:v>377.23284000000001</c:v>
                </c:pt>
                <c:pt idx="5143">
                  <c:v>377.23284000000001</c:v>
                </c:pt>
                <c:pt idx="5144">
                  <c:v>377.23284000000001</c:v>
                </c:pt>
                <c:pt idx="5145">
                  <c:v>377.23284000000001</c:v>
                </c:pt>
                <c:pt idx="5146">
                  <c:v>377.23284000000001</c:v>
                </c:pt>
                <c:pt idx="5147">
                  <c:v>377.23284000000001</c:v>
                </c:pt>
                <c:pt idx="5148">
                  <c:v>377.23284000000001</c:v>
                </c:pt>
                <c:pt idx="5149">
                  <c:v>377.23284000000001</c:v>
                </c:pt>
                <c:pt idx="5150">
                  <c:v>377.23284000000001</c:v>
                </c:pt>
                <c:pt idx="5151">
                  <c:v>377.23284000000001</c:v>
                </c:pt>
                <c:pt idx="5152">
                  <c:v>377.23284000000001</c:v>
                </c:pt>
                <c:pt idx="5153">
                  <c:v>377.23284000000001</c:v>
                </c:pt>
                <c:pt idx="5154">
                  <c:v>377.23284000000001</c:v>
                </c:pt>
                <c:pt idx="5155">
                  <c:v>377.23284000000001</c:v>
                </c:pt>
                <c:pt idx="5156">
                  <c:v>377.23284000000001</c:v>
                </c:pt>
                <c:pt idx="5157">
                  <c:v>377.23284000000001</c:v>
                </c:pt>
                <c:pt idx="5158">
                  <c:v>377.23284000000001</c:v>
                </c:pt>
                <c:pt idx="5159">
                  <c:v>377.23284000000001</c:v>
                </c:pt>
                <c:pt idx="5160">
                  <c:v>377.23284000000001</c:v>
                </c:pt>
                <c:pt idx="5161">
                  <c:v>377.23284000000001</c:v>
                </c:pt>
                <c:pt idx="5162">
                  <c:v>377.23284000000001</c:v>
                </c:pt>
                <c:pt idx="5163">
                  <c:v>377.23284000000001</c:v>
                </c:pt>
                <c:pt idx="5164">
                  <c:v>377.23284000000001</c:v>
                </c:pt>
                <c:pt idx="5165">
                  <c:v>377.23284000000001</c:v>
                </c:pt>
                <c:pt idx="5166">
                  <c:v>377.23284000000001</c:v>
                </c:pt>
                <c:pt idx="5167">
                  <c:v>377.23284000000001</c:v>
                </c:pt>
                <c:pt idx="5168">
                  <c:v>377.23284000000001</c:v>
                </c:pt>
                <c:pt idx="5169">
                  <c:v>377.23284000000001</c:v>
                </c:pt>
                <c:pt idx="5170">
                  <c:v>377.23284000000001</c:v>
                </c:pt>
                <c:pt idx="5171">
                  <c:v>377.23284000000001</c:v>
                </c:pt>
                <c:pt idx="5172">
                  <c:v>377.23284000000001</c:v>
                </c:pt>
                <c:pt idx="5173">
                  <c:v>377.23284000000001</c:v>
                </c:pt>
                <c:pt idx="5174">
                  <c:v>377.23284000000001</c:v>
                </c:pt>
                <c:pt idx="5175">
                  <c:v>359.22224</c:v>
                </c:pt>
                <c:pt idx="5176">
                  <c:v>359.22224</c:v>
                </c:pt>
                <c:pt idx="5177">
                  <c:v>359.22224</c:v>
                </c:pt>
                <c:pt idx="5178">
                  <c:v>359.22224</c:v>
                </c:pt>
                <c:pt idx="5179">
                  <c:v>359.22224</c:v>
                </c:pt>
                <c:pt idx="5180">
                  <c:v>359.22224</c:v>
                </c:pt>
                <c:pt idx="5181">
                  <c:v>359.22224</c:v>
                </c:pt>
                <c:pt idx="5182">
                  <c:v>359.22224</c:v>
                </c:pt>
                <c:pt idx="5183">
                  <c:v>359.22224</c:v>
                </c:pt>
                <c:pt idx="5184">
                  <c:v>359.22224</c:v>
                </c:pt>
                <c:pt idx="5185">
                  <c:v>359.22224</c:v>
                </c:pt>
                <c:pt idx="5186">
                  <c:v>359.22224</c:v>
                </c:pt>
                <c:pt idx="5187">
                  <c:v>359.22224</c:v>
                </c:pt>
                <c:pt idx="5188">
                  <c:v>359.22224</c:v>
                </c:pt>
                <c:pt idx="5189">
                  <c:v>359.22224</c:v>
                </c:pt>
                <c:pt idx="5190">
                  <c:v>359.22224</c:v>
                </c:pt>
                <c:pt idx="5191">
                  <c:v>359.22224</c:v>
                </c:pt>
                <c:pt idx="5192">
                  <c:v>359.22224</c:v>
                </c:pt>
                <c:pt idx="5193">
                  <c:v>359.22224</c:v>
                </c:pt>
                <c:pt idx="5194">
                  <c:v>359.22224</c:v>
                </c:pt>
                <c:pt idx="5195">
                  <c:v>359.22224</c:v>
                </c:pt>
                <c:pt idx="5196">
                  <c:v>359.22224</c:v>
                </c:pt>
                <c:pt idx="5197">
                  <c:v>359.22224</c:v>
                </c:pt>
                <c:pt idx="5198">
                  <c:v>359.22224</c:v>
                </c:pt>
                <c:pt idx="5199">
                  <c:v>359.22224</c:v>
                </c:pt>
                <c:pt idx="5200">
                  <c:v>359.22224</c:v>
                </c:pt>
                <c:pt idx="5201">
                  <c:v>359.22224</c:v>
                </c:pt>
                <c:pt idx="5202">
                  <c:v>359.22224</c:v>
                </c:pt>
                <c:pt idx="5203">
                  <c:v>359.22224</c:v>
                </c:pt>
                <c:pt idx="5204">
                  <c:v>359.22224</c:v>
                </c:pt>
                <c:pt idx="5205">
                  <c:v>359.22224</c:v>
                </c:pt>
                <c:pt idx="5206">
                  <c:v>359.22224</c:v>
                </c:pt>
                <c:pt idx="5207">
                  <c:v>359.22224</c:v>
                </c:pt>
                <c:pt idx="5208">
                  <c:v>359.22224</c:v>
                </c:pt>
                <c:pt idx="5209">
                  <c:v>359.22224</c:v>
                </c:pt>
                <c:pt idx="5210">
                  <c:v>359.22224</c:v>
                </c:pt>
                <c:pt idx="5211">
                  <c:v>359.22224</c:v>
                </c:pt>
                <c:pt idx="5212">
                  <c:v>359.22224</c:v>
                </c:pt>
                <c:pt idx="5213">
                  <c:v>359.22224</c:v>
                </c:pt>
                <c:pt idx="5214">
                  <c:v>359.22224</c:v>
                </c:pt>
                <c:pt idx="5215">
                  <c:v>359.22224</c:v>
                </c:pt>
                <c:pt idx="5216">
                  <c:v>359.22224</c:v>
                </c:pt>
                <c:pt idx="5217">
                  <c:v>359.22224</c:v>
                </c:pt>
                <c:pt idx="5218">
                  <c:v>359.22224</c:v>
                </c:pt>
                <c:pt idx="5219">
                  <c:v>359.22224</c:v>
                </c:pt>
                <c:pt idx="5220">
                  <c:v>359.22224</c:v>
                </c:pt>
                <c:pt idx="5221">
                  <c:v>359.22224</c:v>
                </c:pt>
                <c:pt idx="5222">
                  <c:v>359.22224</c:v>
                </c:pt>
                <c:pt idx="5223">
                  <c:v>359.22224</c:v>
                </c:pt>
                <c:pt idx="5224">
                  <c:v>359.22224</c:v>
                </c:pt>
                <c:pt idx="5225">
                  <c:v>359.22224</c:v>
                </c:pt>
                <c:pt idx="5226">
                  <c:v>359.22224</c:v>
                </c:pt>
                <c:pt idx="5227">
                  <c:v>359.22224</c:v>
                </c:pt>
                <c:pt idx="5228">
                  <c:v>359.22224</c:v>
                </c:pt>
                <c:pt idx="5229">
                  <c:v>359.22224</c:v>
                </c:pt>
                <c:pt idx="5230">
                  <c:v>359.22224</c:v>
                </c:pt>
                <c:pt idx="5231">
                  <c:v>359.22224</c:v>
                </c:pt>
                <c:pt idx="5232">
                  <c:v>359.22224</c:v>
                </c:pt>
                <c:pt idx="5233">
                  <c:v>359.22224</c:v>
                </c:pt>
                <c:pt idx="5234">
                  <c:v>359.22224</c:v>
                </c:pt>
                <c:pt idx="5235">
                  <c:v>359.22224</c:v>
                </c:pt>
                <c:pt idx="5236">
                  <c:v>359.22224</c:v>
                </c:pt>
                <c:pt idx="5237">
                  <c:v>359.22224</c:v>
                </c:pt>
                <c:pt idx="5238">
                  <c:v>359.22224</c:v>
                </c:pt>
                <c:pt idx="5239">
                  <c:v>359.22224</c:v>
                </c:pt>
                <c:pt idx="5240">
                  <c:v>359.22224</c:v>
                </c:pt>
                <c:pt idx="5241">
                  <c:v>359.22224</c:v>
                </c:pt>
                <c:pt idx="5242">
                  <c:v>359.22224</c:v>
                </c:pt>
                <c:pt idx="5243">
                  <c:v>359.22224</c:v>
                </c:pt>
                <c:pt idx="5244">
                  <c:v>359.22224</c:v>
                </c:pt>
                <c:pt idx="5245">
                  <c:v>359.22224</c:v>
                </c:pt>
                <c:pt idx="5246">
                  <c:v>359.22224</c:v>
                </c:pt>
                <c:pt idx="5247">
                  <c:v>359.22224</c:v>
                </c:pt>
                <c:pt idx="5248">
                  <c:v>359.22224</c:v>
                </c:pt>
                <c:pt idx="5249">
                  <c:v>359.22224</c:v>
                </c:pt>
                <c:pt idx="5250">
                  <c:v>359.22224</c:v>
                </c:pt>
                <c:pt idx="5251">
                  <c:v>359.22224</c:v>
                </c:pt>
                <c:pt idx="5252">
                  <c:v>359.22224</c:v>
                </c:pt>
                <c:pt idx="5253">
                  <c:v>359.22224</c:v>
                </c:pt>
                <c:pt idx="5254">
                  <c:v>359.22224</c:v>
                </c:pt>
                <c:pt idx="5255">
                  <c:v>359.22224</c:v>
                </c:pt>
                <c:pt idx="5256">
                  <c:v>359.22224</c:v>
                </c:pt>
                <c:pt idx="5257">
                  <c:v>359.22224</c:v>
                </c:pt>
                <c:pt idx="5258">
                  <c:v>359.22224</c:v>
                </c:pt>
                <c:pt idx="5259">
                  <c:v>359.22224</c:v>
                </c:pt>
                <c:pt idx="5260">
                  <c:v>359.22224</c:v>
                </c:pt>
                <c:pt idx="5261">
                  <c:v>359.22224</c:v>
                </c:pt>
                <c:pt idx="5262">
                  <c:v>359.22224</c:v>
                </c:pt>
                <c:pt idx="5263">
                  <c:v>359.22224</c:v>
                </c:pt>
                <c:pt idx="5264">
                  <c:v>359.22224</c:v>
                </c:pt>
                <c:pt idx="5265">
                  <c:v>359.22224</c:v>
                </c:pt>
                <c:pt idx="5266">
                  <c:v>359.22224</c:v>
                </c:pt>
                <c:pt idx="5267">
                  <c:v>359.22224</c:v>
                </c:pt>
                <c:pt idx="5268">
                  <c:v>359.22224</c:v>
                </c:pt>
                <c:pt idx="5269">
                  <c:v>359.22224</c:v>
                </c:pt>
                <c:pt idx="5270">
                  <c:v>359.22224</c:v>
                </c:pt>
                <c:pt idx="5271">
                  <c:v>359.22224</c:v>
                </c:pt>
                <c:pt idx="5272">
                  <c:v>359.22224</c:v>
                </c:pt>
                <c:pt idx="5273">
                  <c:v>359.22224</c:v>
                </c:pt>
                <c:pt idx="5274">
                  <c:v>359.22224</c:v>
                </c:pt>
                <c:pt idx="5275">
                  <c:v>359.22224</c:v>
                </c:pt>
                <c:pt idx="5276">
                  <c:v>359.22224</c:v>
                </c:pt>
                <c:pt idx="5277">
                  <c:v>359.22224</c:v>
                </c:pt>
                <c:pt idx="5278">
                  <c:v>359.22224</c:v>
                </c:pt>
                <c:pt idx="5279">
                  <c:v>359.22224</c:v>
                </c:pt>
                <c:pt idx="5280">
                  <c:v>359.22224</c:v>
                </c:pt>
                <c:pt idx="5281">
                  <c:v>359.22224</c:v>
                </c:pt>
                <c:pt idx="5282">
                  <c:v>359.22224</c:v>
                </c:pt>
                <c:pt idx="5283">
                  <c:v>359.22224</c:v>
                </c:pt>
                <c:pt idx="5284">
                  <c:v>359.22224</c:v>
                </c:pt>
                <c:pt idx="5285">
                  <c:v>359.22224</c:v>
                </c:pt>
                <c:pt idx="5286">
                  <c:v>359.22224</c:v>
                </c:pt>
                <c:pt idx="5287">
                  <c:v>359.22224</c:v>
                </c:pt>
                <c:pt idx="5288">
                  <c:v>359.22224</c:v>
                </c:pt>
                <c:pt idx="5289">
                  <c:v>359.22224</c:v>
                </c:pt>
                <c:pt idx="5290">
                  <c:v>359.22224</c:v>
                </c:pt>
                <c:pt idx="5291">
                  <c:v>359.22224</c:v>
                </c:pt>
                <c:pt idx="5292">
                  <c:v>359.22224</c:v>
                </c:pt>
                <c:pt idx="5293">
                  <c:v>359.22224</c:v>
                </c:pt>
                <c:pt idx="5294">
                  <c:v>359.22224</c:v>
                </c:pt>
                <c:pt idx="5295">
                  <c:v>359.22224</c:v>
                </c:pt>
                <c:pt idx="5296">
                  <c:v>359.22224</c:v>
                </c:pt>
                <c:pt idx="5297">
                  <c:v>359.22224</c:v>
                </c:pt>
                <c:pt idx="5298">
                  <c:v>359.22224</c:v>
                </c:pt>
                <c:pt idx="5299">
                  <c:v>359.22224</c:v>
                </c:pt>
                <c:pt idx="5300">
                  <c:v>359.22224</c:v>
                </c:pt>
                <c:pt idx="5301">
                  <c:v>359.22224</c:v>
                </c:pt>
                <c:pt idx="5302">
                  <c:v>359.22224</c:v>
                </c:pt>
                <c:pt idx="5303">
                  <c:v>395.24333999999999</c:v>
                </c:pt>
                <c:pt idx="5304">
                  <c:v>395.24333999999999</c:v>
                </c:pt>
                <c:pt idx="5305">
                  <c:v>395.24333999999999</c:v>
                </c:pt>
                <c:pt idx="5306">
                  <c:v>395.24333999999999</c:v>
                </c:pt>
                <c:pt idx="5307">
                  <c:v>395.24333999999999</c:v>
                </c:pt>
                <c:pt idx="5308">
                  <c:v>395.24333999999999</c:v>
                </c:pt>
                <c:pt idx="5309">
                  <c:v>395.24333999999999</c:v>
                </c:pt>
                <c:pt idx="5310">
                  <c:v>395.24333999999999</c:v>
                </c:pt>
                <c:pt idx="5311">
                  <c:v>395.24333999999999</c:v>
                </c:pt>
                <c:pt idx="5312">
                  <c:v>395.24333999999999</c:v>
                </c:pt>
                <c:pt idx="5313">
                  <c:v>395.24333999999999</c:v>
                </c:pt>
                <c:pt idx="5314">
                  <c:v>395.24333999999999</c:v>
                </c:pt>
                <c:pt idx="5315">
                  <c:v>395.24333999999999</c:v>
                </c:pt>
                <c:pt idx="5316">
                  <c:v>395.24333999999999</c:v>
                </c:pt>
                <c:pt idx="5317">
                  <c:v>395.24333999999999</c:v>
                </c:pt>
                <c:pt idx="5318">
                  <c:v>395.24333999999999</c:v>
                </c:pt>
                <c:pt idx="5319">
                  <c:v>395.24333999999999</c:v>
                </c:pt>
                <c:pt idx="5320">
                  <c:v>395.24333999999999</c:v>
                </c:pt>
                <c:pt idx="5321">
                  <c:v>395.24333999999999</c:v>
                </c:pt>
                <c:pt idx="5322">
                  <c:v>395.24333999999999</c:v>
                </c:pt>
                <c:pt idx="5323">
                  <c:v>395.24333999999999</c:v>
                </c:pt>
                <c:pt idx="5324">
                  <c:v>395.24333999999999</c:v>
                </c:pt>
                <c:pt idx="5325">
                  <c:v>395.24333999999999</c:v>
                </c:pt>
                <c:pt idx="5326">
                  <c:v>395.24333999999999</c:v>
                </c:pt>
                <c:pt idx="5327">
                  <c:v>395.24333999999999</c:v>
                </c:pt>
                <c:pt idx="5328">
                  <c:v>395.24333999999999</c:v>
                </c:pt>
                <c:pt idx="5329">
                  <c:v>395.24333999999999</c:v>
                </c:pt>
                <c:pt idx="5330">
                  <c:v>395.24333999999999</c:v>
                </c:pt>
                <c:pt idx="5331">
                  <c:v>395.24333999999999</c:v>
                </c:pt>
                <c:pt idx="5332">
                  <c:v>395.24333999999999</c:v>
                </c:pt>
                <c:pt idx="5333">
                  <c:v>395.24333999999999</c:v>
                </c:pt>
                <c:pt idx="5334">
                  <c:v>395.24333999999999</c:v>
                </c:pt>
                <c:pt idx="5335">
                  <c:v>395.24333999999999</c:v>
                </c:pt>
                <c:pt idx="5336">
                  <c:v>395.24333999999999</c:v>
                </c:pt>
                <c:pt idx="5337">
                  <c:v>395.24333999999999</c:v>
                </c:pt>
                <c:pt idx="5338">
                  <c:v>395.24333999999999</c:v>
                </c:pt>
                <c:pt idx="5339">
                  <c:v>395.24333999999999</c:v>
                </c:pt>
                <c:pt idx="5340">
                  <c:v>395.24333999999999</c:v>
                </c:pt>
                <c:pt idx="5341">
                  <c:v>395.24333999999999</c:v>
                </c:pt>
                <c:pt idx="5342">
                  <c:v>395.24333999999999</c:v>
                </c:pt>
                <c:pt idx="5343">
                  <c:v>395.24333999999999</c:v>
                </c:pt>
                <c:pt idx="5344">
                  <c:v>395.24333999999999</c:v>
                </c:pt>
                <c:pt idx="5345">
                  <c:v>395.24333999999999</c:v>
                </c:pt>
                <c:pt idx="5346">
                  <c:v>395.24333999999999</c:v>
                </c:pt>
                <c:pt idx="5347">
                  <c:v>395.24333999999999</c:v>
                </c:pt>
                <c:pt idx="5348">
                  <c:v>395.24333999999999</c:v>
                </c:pt>
                <c:pt idx="5349">
                  <c:v>395.24333999999999</c:v>
                </c:pt>
                <c:pt idx="5350">
                  <c:v>395.24333999999999</c:v>
                </c:pt>
                <c:pt idx="5351">
                  <c:v>395.24333999999999</c:v>
                </c:pt>
                <c:pt idx="5352">
                  <c:v>395.24333999999999</c:v>
                </c:pt>
                <c:pt idx="5353">
                  <c:v>395.24333999999999</c:v>
                </c:pt>
                <c:pt idx="5354">
                  <c:v>395.24333999999999</c:v>
                </c:pt>
                <c:pt idx="5355">
                  <c:v>395.24333999999999</c:v>
                </c:pt>
                <c:pt idx="5356">
                  <c:v>395.24333999999999</c:v>
                </c:pt>
                <c:pt idx="5357">
                  <c:v>395.24333999999999</c:v>
                </c:pt>
                <c:pt idx="5358">
                  <c:v>395.24333999999999</c:v>
                </c:pt>
                <c:pt idx="5359">
                  <c:v>395.24333999999999</c:v>
                </c:pt>
                <c:pt idx="5360">
                  <c:v>395.24333999999999</c:v>
                </c:pt>
                <c:pt idx="5361">
                  <c:v>395.24333999999999</c:v>
                </c:pt>
                <c:pt idx="5362">
                  <c:v>395.24333999999999</c:v>
                </c:pt>
                <c:pt idx="5363">
                  <c:v>395.24333999999999</c:v>
                </c:pt>
                <c:pt idx="5364">
                  <c:v>395.24333999999999</c:v>
                </c:pt>
                <c:pt idx="5365">
                  <c:v>395.24333999999999</c:v>
                </c:pt>
                <c:pt idx="5366">
                  <c:v>395.24333999999999</c:v>
                </c:pt>
                <c:pt idx="5367">
                  <c:v>395.24333999999999</c:v>
                </c:pt>
                <c:pt idx="5368">
                  <c:v>395.24333999999999</c:v>
                </c:pt>
                <c:pt idx="5369">
                  <c:v>395.24333999999999</c:v>
                </c:pt>
                <c:pt idx="5370">
                  <c:v>395.24333999999999</c:v>
                </c:pt>
                <c:pt idx="5371">
                  <c:v>395.24333999999999</c:v>
                </c:pt>
                <c:pt idx="5372">
                  <c:v>395.24333999999999</c:v>
                </c:pt>
                <c:pt idx="5373">
                  <c:v>395.24333999999999</c:v>
                </c:pt>
                <c:pt idx="5374">
                  <c:v>395.24333999999999</c:v>
                </c:pt>
                <c:pt idx="5375">
                  <c:v>395.24333999999999</c:v>
                </c:pt>
                <c:pt idx="5376">
                  <c:v>395.24333999999999</c:v>
                </c:pt>
                <c:pt idx="5377">
                  <c:v>395.24333999999999</c:v>
                </c:pt>
                <c:pt idx="5378">
                  <c:v>395.24333999999999</c:v>
                </c:pt>
                <c:pt idx="5379">
                  <c:v>395.24333999999999</c:v>
                </c:pt>
                <c:pt idx="5380">
                  <c:v>395.24333999999999</c:v>
                </c:pt>
                <c:pt idx="5381">
                  <c:v>395.24333999999999</c:v>
                </c:pt>
                <c:pt idx="5382">
                  <c:v>395.24333999999999</c:v>
                </c:pt>
                <c:pt idx="5383">
                  <c:v>395.24333999999999</c:v>
                </c:pt>
                <c:pt idx="5384">
                  <c:v>395.24333999999999</c:v>
                </c:pt>
                <c:pt idx="5385">
                  <c:v>395.24333999999999</c:v>
                </c:pt>
                <c:pt idx="5386">
                  <c:v>395.24333999999999</c:v>
                </c:pt>
                <c:pt idx="5387">
                  <c:v>395.24333999999999</c:v>
                </c:pt>
                <c:pt idx="5388">
                  <c:v>395.24333999999999</c:v>
                </c:pt>
                <c:pt idx="5389">
                  <c:v>395.24333999999999</c:v>
                </c:pt>
                <c:pt idx="5390">
                  <c:v>395.24333999999999</c:v>
                </c:pt>
                <c:pt idx="5391">
                  <c:v>395.24333999999999</c:v>
                </c:pt>
                <c:pt idx="5392">
                  <c:v>395.24333999999999</c:v>
                </c:pt>
                <c:pt idx="5393">
                  <c:v>395.24333999999999</c:v>
                </c:pt>
                <c:pt idx="5394">
                  <c:v>395.24333999999999</c:v>
                </c:pt>
                <c:pt idx="5395">
                  <c:v>395.24333999999999</c:v>
                </c:pt>
                <c:pt idx="5396">
                  <c:v>395.24333999999999</c:v>
                </c:pt>
                <c:pt idx="5397">
                  <c:v>395.24333999999999</c:v>
                </c:pt>
                <c:pt idx="5398">
                  <c:v>395.24333999999999</c:v>
                </c:pt>
                <c:pt idx="5399">
                  <c:v>395.24333999999999</c:v>
                </c:pt>
                <c:pt idx="5400">
                  <c:v>395.24333999999999</c:v>
                </c:pt>
                <c:pt idx="5401">
                  <c:v>395.24333999999999</c:v>
                </c:pt>
                <c:pt idx="5402">
                  <c:v>395.24333999999999</c:v>
                </c:pt>
                <c:pt idx="5403">
                  <c:v>395.24333999999999</c:v>
                </c:pt>
                <c:pt idx="5404">
                  <c:v>395.24333999999999</c:v>
                </c:pt>
                <c:pt idx="5405">
                  <c:v>395.24333999999999</c:v>
                </c:pt>
                <c:pt idx="5406">
                  <c:v>395.24333999999999</c:v>
                </c:pt>
                <c:pt idx="5407">
                  <c:v>395.24333999999999</c:v>
                </c:pt>
                <c:pt idx="5408">
                  <c:v>395.24333999999999</c:v>
                </c:pt>
                <c:pt idx="5409">
                  <c:v>395.24333999999999</c:v>
                </c:pt>
                <c:pt idx="5410">
                  <c:v>395.24333999999999</c:v>
                </c:pt>
                <c:pt idx="5411">
                  <c:v>395.24333999999999</c:v>
                </c:pt>
                <c:pt idx="5412">
                  <c:v>395.24333999999999</c:v>
                </c:pt>
                <c:pt idx="5413">
                  <c:v>395.24333999999999</c:v>
                </c:pt>
                <c:pt idx="5414">
                  <c:v>395.24333999999999</c:v>
                </c:pt>
                <c:pt idx="5415">
                  <c:v>395.24333999999999</c:v>
                </c:pt>
                <c:pt idx="5416">
                  <c:v>395.24333999999999</c:v>
                </c:pt>
                <c:pt idx="5417">
                  <c:v>395.24333999999999</c:v>
                </c:pt>
                <c:pt idx="5418">
                  <c:v>395.24333999999999</c:v>
                </c:pt>
                <c:pt idx="5419">
                  <c:v>395.24333999999999</c:v>
                </c:pt>
                <c:pt idx="5420">
                  <c:v>395.24333999999999</c:v>
                </c:pt>
                <c:pt idx="5421">
                  <c:v>395.24333999999999</c:v>
                </c:pt>
                <c:pt idx="5422">
                  <c:v>395.24333999999999</c:v>
                </c:pt>
                <c:pt idx="5423">
                  <c:v>395.24333999999999</c:v>
                </c:pt>
                <c:pt idx="5424">
                  <c:v>395.24333999999999</c:v>
                </c:pt>
                <c:pt idx="5425">
                  <c:v>395.24333999999999</c:v>
                </c:pt>
                <c:pt idx="5426">
                  <c:v>395.24333999999999</c:v>
                </c:pt>
                <c:pt idx="5427">
                  <c:v>395.24333999999999</c:v>
                </c:pt>
                <c:pt idx="5428">
                  <c:v>395.24333999999999</c:v>
                </c:pt>
                <c:pt idx="5429">
                  <c:v>395.24333999999999</c:v>
                </c:pt>
                <c:pt idx="5430">
                  <c:v>395.24333999999999</c:v>
                </c:pt>
                <c:pt idx="5431">
                  <c:v>395.24333999999999</c:v>
                </c:pt>
                <c:pt idx="5432">
                  <c:v>395.24333999999999</c:v>
                </c:pt>
                <c:pt idx="5433">
                  <c:v>395.24333999999999</c:v>
                </c:pt>
                <c:pt idx="5434">
                  <c:v>395.24333999999999</c:v>
                </c:pt>
                <c:pt idx="5435">
                  <c:v>395.24333999999999</c:v>
                </c:pt>
                <c:pt idx="5436">
                  <c:v>395.24333999999999</c:v>
                </c:pt>
                <c:pt idx="5437">
                  <c:v>395.24333999999999</c:v>
                </c:pt>
                <c:pt idx="5438">
                  <c:v>395.24333999999999</c:v>
                </c:pt>
                <c:pt idx="5439">
                  <c:v>395.24333999999999</c:v>
                </c:pt>
                <c:pt idx="5440">
                  <c:v>395.24333999999999</c:v>
                </c:pt>
                <c:pt idx="5441">
                  <c:v>395.24333999999999</c:v>
                </c:pt>
                <c:pt idx="5442">
                  <c:v>395.24333999999999</c:v>
                </c:pt>
                <c:pt idx="5443">
                  <c:v>395.24333999999999</c:v>
                </c:pt>
                <c:pt idx="5444">
                  <c:v>395.24333999999999</c:v>
                </c:pt>
                <c:pt idx="5445">
                  <c:v>395.24333999999999</c:v>
                </c:pt>
                <c:pt idx="5446">
                  <c:v>395.24333999999999</c:v>
                </c:pt>
                <c:pt idx="5447">
                  <c:v>395.24333999999999</c:v>
                </c:pt>
                <c:pt idx="5448">
                  <c:v>395.24333999999999</c:v>
                </c:pt>
                <c:pt idx="5449">
                  <c:v>395.24333999999999</c:v>
                </c:pt>
                <c:pt idx="5450">
                  <c:v>395.24333999999999</c:v>
                </c:pt>
                <c:pt idx="5451">
                  <c:v>395.24333999999999</c:v>
                </c:pt>
                <c:pt idx="5452">
                  <c:v>395.24333999999999</c:v>
                </c:pt>
                <c:pt idx="5453">
                  <c:v>395.24333999999999</c:v>
                </c:pt>
                <c:pt idx="5454">
                  <c:v>395.24333999999999</c:v>
                </c:pt>
                <c:pt idx="5455">
                  <c:v>395.24333999999999</c:v>
                </c:pt>
                <c:pt idx="5456">
                  <c:v>395.24333999999999</c:v>
                </c:pt>
                <c:pt idx="5457">
                  <c:v>395.24333999999999</c:v>
                </c:pt>
                <c:pt idx="5458">
                  <c:v>395.24333999999999</c:v>
                </c:pt>
                <c:pt idx="5459">
                  <c:v>395.24333999999999</c:v>
                </c:pt>
                <c:pt idx="5460">
                  <c:v>395.24333999999999</c:v>
                </c:pt>
                <c:pt idx="5461">
                  <c:v>395.24333999999999</c:v>
                </c:pt>
                <c:pt idx="5462">
                  <c:v>395.24333999999999</c:v>
                </c:pt>
                <c:pt idx="5463">
                  <c:v>395.24333999999999</c:v>
                </c:pt>
                <c:pt idx="5464">
                  <c:v>395.24333999999999</c:v>
                </c:pt>
                <c:pt idx="5465">
                  <c:v>395.24333999999999</c:v>
                </c:pt>
                <c:pt idx="5466">
                  <c:v>395.24333999999999</c:v>
                </c:pt>
                <c:pt idx="5467">
                  <c:v>395.24333999999999</c:v>
                </c:pt>
                <c:pt idx="5468">
                  <c:v>395.24333999999999</c:v>
                </c:pt>
                <c:pt idx="5469">
                  <c:v>395.24333999999999</c:v>
                </c:pt>
                <c:pt idx="5470">
                  <c:v>395.24333999999999</c:v>
                </c:pt>
                <c:pt idx="5471">
                  <c:v>395.24333999999999</c:v>
                </c:pt>
                <c:pt idx="5472">
                  <c:v>395.24333999999999</c:v>
                </c:pt>
                <c:pt idx="5473">
                  <c:v>395.24333999999999</c:v>
                </c:pt>
                <c:pt idx="5474">
                  <c:v>395.24333999999999</c:v>
                </c:pt>
                <c:pt idx="5475">
                  <c:v>395.24333999999999</c:v>
                </c:pt>
                <c:pt idx="5476">
                  <c:v>395.24333999999999</c:v>
                </c:pt>
                <c:pt idx="5477">
                  <c:v>395.24333999999999</c:v>
                </c:pt>
                <c:pt idx="5478">
                  <c:v>395.24333999999999</c:v>
                </c:pt>
                <c:pt idx="5479">
                  <c:v>395.24333999999999</c:v>
                </c:pt>
                <c:pt idx="5480">
                  <c:v>395.24333999999999</c:v>
                </c:pt>
                <c:pt idx="5481">
                  <c:v>395.24333999999999</c:v>
                </c:pt>
                <c:pt idx="5482">
                  <c:v>395.24333999999999</c:v>
                </c:pt>
                <c:pt idx="5483">
                  <c:v>395.24333999999999</c:v>
                </c:pt>
                <c:pt idx="5484">
                  <c:v>395.24333999999999</c:v>
                </c:pt>
                <c:pt idx="5485">
                  <c:v>395.24333999999999</c:v>
                </c:pt>
                <c:pt idx="5486">
                  <c:v>395.24333999999999</c:v>
                </c:pt>
                <c:pt idx="5487">
                  <c:v>395.24333999999999</c:v>
                </c:pt>
                <c:pt idx="5488">
                  <c:v>395.24333999999999</c:v>
                </c:pt>
                <c:pt idx="5489">
                  <c:v>395.24333999999999</c:v>
                </c:pt>
                <c:pt idx="5490">
                  <c:v>395.24333999999999</c:v>
                </c:pt>
                <c:pt idx="5491">
                  <c:v>395.24333999999999</c:v>
                </c:pt>
                <c:pt idx="5492">
                  <c:v>395.24333999999999</c:v>
                </c:pt>
                <c:pt idx="5493">
                  <c:v>395.24333999999999</c:v>
                </c:pt>
                <c:pt idx="5494">
                  <c:v>395.24333999999999</c:v>
                </c:pt>
                <c:pt idx="5495">
                  <c:v>395.24333999999999</c:v>
                </c:pt>
                <c:pt idx="5496">
                  <c:v>395.24333999999999</c:v>
                </c:pt>
                <c:pt idx="5497">
                  <c:v>395.24333999999999</c:v>
                </c:pt>
                <c:pt idx="5498">
                  <c:v>395.24333999999999</c:v>
                </c:pt>
                <c:pt idx="5499">
                  <c:v>395.24333999999999</c:v>
                </c:pt>
                <c:pt idx="5500">
                  <c:v>395.24333999999999</c:v>
                </c:pt>
                <c:pt idx="5501">
                  <c:v>395.24333999999999</c:v>
                </c:pt>
                <c:pt idx="5502">
                  <c:v>395.24333999999999</c:v>
                </c:pt>
                <c:pt idx="5503">
                  <c:v>395.24333999999999</c:v>
                </c:pt>
                <c:pt idx="5504">
                  <c:v>395.24333999999999</c:v>
                </c:pt>
                <c:pt idx="5505">
                  <c:v>395.24333999999999</c:v>
                </c:pt>
                <c:pt idx="5506">
                  <c:v>395.24333999999999</c:v>
                </c:pt>
                <c:pt idx="5507">
                  <c:v>395.24333999999999</c:v>
                </c:pt>
                <c:pt idx="5508">
                  <c:v>395.24333999999999</c:v>
                </c:pt>
                <c:pt idx="5509">
                  <c:v>395.24333999999999</c:v>
                </c:pt>
                <c:pt idx="5510">
                  <c:v>395.24333999999999</c:v>
                </c:pt>
                <c:pt idx="5511">
                  <c:v>395.24333999999999</c:v>
                </c:pt>
                <c:pt idx="5512">
                  <c:v>395.24333999999999</c:v>
                </c:pt>
                <c:pt idx="5513">
                  <c:v>395.24333999999999</c:v>
                </c:pt>
                <c:pt idx="5514">
                  <c:v>395.24333999999999</c:v>
                </c:pt>
                <c:pt idx="5515">
                  <c:v>395.24333999999999</c:v>
                </c:pt>
                <c:pt idx="5516">
                  <c:v>395.24333999999999</c:v>
                </c:pt>
                <c:pt idx="5517">
                  <c:v>395.24333999999999</c:v>
                </c:pt>
                <c:pt idx="5518">
                  <c:v>395.24333999999999</c:v>
                </c:pt>
                <c:pt idx="5519">
                  <c:v>395.24333999999999</c:v>
                </c:pt>
                <c:pt idx="5520">
                  <c:v>395.24333999999999</c:v>
                </c:pt>
                <c:pt idx="5521">
                  <c:v>395.24333999999999</c:v>
                </c:pt>
                <c:pt idx="5522">
                  <c:v>395.24333999999999</c:v>
                </c:pt>
                <c:pt idx="5523">
                  <c:v>395.24333999999999</c:v>
                </c:pt>
                <c:pt idx="5524">
                  <c:v>395.24333999999999</c:v>
                </c:pt>
                <c:pt idx="5525">
                  <c:v>395.24333999999999</c:v>
                </c:pt>
                <c:pt idx="5526">
                  <c:v>395.24333999999999</c:v>
                </c:pt>
                <c:pt idx="5527">
                  <c:v>395.24333999999999</c:v>
                </c:pt>
                <c:pt idx="5528">
                  <c:v>395.24333999999999</c:v>
                </c:pt>
                <c:pt idx="5529">
                  <c:v>395.24333999999999</c:v>
                </c:pt>
                <c:pt idx="5530">
                  <c:v>395.24333999999999</c:v>
                </c:pt>
                <c:pt idx="5531">
                  <c:v>395.24333999999999</c:v>
                </c:pt>
                <c:pt idx="5532">
                  <c:v>395.24333999999999</c:v>
                </c:pt>
                <c:pt idx="5533">
                  <c:v>395.24333999999999</c:v>
                </c:pt>
                <c:pt idx="5534">
                  <c:v>395.24333999999999</c:v>
                </c:pt>
                <c:pt idx="5535">
                  <c:v>395.24333999999999</c:v>
                </c:pt>
                <c:pt idx="5536">
                  <c:v>395.24333999999999</c:v>
                </c:pt>
                <c:pt idx="5537">
                  <c:v>395.24333999999999</c:v>
                </c:pt>
                <c:pt idx="5538">
                  <c:v>395.24333999999999</c:v>
                </c:pt>
                <c:pt idx="5539">
                  <c:v>395.24333999999999</c:v>
                </c:pt>
                <c:pt idx="5540">
                  <c:v>395.24333999999999</c:v>
                </c:pt>
                <c:pt idx="5541">
                  <c:v>395.24333999999999</c:v>
                </c:pt>
                <c:pt idx="5542">
                  <c:v>395.24333999999999</c:v>
                </c:pt>
                <c:pt idx="5543">
                  <c:v>395.24333999999999</c:v>
                </c:pt>
                <c:pt idx="5544">
                  <c:v>395.24333999999999</c:v>
                </c:pt>
                <c:pt idx="5545">
                  <c:v>395.24333999999999</c:v>
                </c:pt>
                <c:pt idx="5546">
                  <c:v>395.24333999999999</c:v>
                </c:pt>
                <c:pt idx="5547">
                  <c:v>395.24333999999999</c:v>
                </c:pt>
                <c:pt idx="5548">
                  <c:v>395.24333999999999</c:v>
                </c:pt>
                <c:pt idx="5549">
                  <c:v>395.24333999999999</c:v>
                </c:pt>
                <c:pt idx="5550">
                  <c:v>395.24333999999999</c:v>
                </c:pt>
                <c:pt idx="5551">
                  <c:v>395.24333999999999</c:v>
                </c:pt>
                <c:pt idx="5552">
                  <c:v>395.24333999999999</c:v>
                </c:pt>
                <c:pt idx="5553">
                  <c:v>395.24333999999999</c:v>
                </c:pt>
                <c:pt idx="5554">
                  <c:v>395.24333999999999</c:v>
                </c:pt>
                <c:pt idx="5555">
                  <c:v>395.24333999999999</c:v>
                </c:pt>
                <c:pt idx="5556">
                  <c:v>395.24333999999999</c:v>
                </c:pt>
                <c:pt idx="5557">
                  <c:v>395.24333999999999</c:v>
                </c:pt>
                <c:pt idx="5558">
                  <c:v>395.24333999999999</c:v>
                </c:pt>
                <c:pt idx="5559">
                  <c:v>395.24333999999999</c:v>
                </c:pt>
                <c:pt idx="5560">
                  <c:v>395.24333999999999</c:v>
                </c:pt>
                <c:pt idx="5561">
                  <c:v>395.24333999999999</c:v>
                </c:pt>
                <c:pt idx="5562">
                  <c:v>395.24333999999999</c:v>
                </c:pt>
                <c:pt idx="5563">
                  <c:v>395.24333999999999</c:v>
                </c:pt>
                <c:pt idx="5564">
                  <c:v>395.24333999999999</c:v>
                </c:pt>
                <c:pt idx="5565">
                  <c:v>395.24333999999999</c:v>
                </c:pt>
                <c:pt idx="5566">
                  <c:v>395.24333999999999</c:v>
                </c:pt>
                <c:pt idx="5567">
                  <c:v>395.24333999999999</c:v>
                </c:pt>
                <c:pt idx="5568">
                  <c:v>395.24333999999999</c:v>
                </c:pt>
                <c:pt idx="5569">
                  <c:v>395.24333999999999</c:v>
                </c:pt>
                <c:pt idx="5570">
                  <c:v>395.24333999999999</c:v>
                </c:pt>
                <c:pt idx="5571">
                  <c:v>395.24333999999999</c:v>
                </c:pt>
                <c:pt idx="5572">
                  <c:v>395.24333999999999</c:v>
                </c:pt>
                <c:pt idx="5573">
                  <c:v>395.24333999999999</c:v>
                </c:pt>
                <c:pt idx="5574">
                  <c:v>395.24333999999999</c:v>
                </c:pt>
                <c:pt idx="5575">
                  <c:v>395.24333999999999</c:v>
                </c:pt>
                <c:pt idx="5576">
                  <c:v>395.24333999999999</c:v>
                </c:pt>
                <c:pt idx="5577">
                  <c:v>395.24333999999999</c:v>
                </c:pt>
                <c:pt idx="5578">
                  <c:v>395.24333999999999</c:v>
                </c:pt>
                <c:pt idx="5579">
                  <c:v>395.24333999999999</c:v>
                </c:pt>
                <c:pt idx="5580">
                  <c:v>395.24333999999999</c:v>
                </c:pt>
                <c:pt idx="5581">
                  <c:v>395.24333999999999</c:v>
                </c:pt>
                <c:pt idx="5582">
                  <c:v>395.24333999999999</c:v>
                </c:pt>
                <c:pt idx="5583">
                  <c:v>395.24333999999999</c:v>
                </c:pt>
                <c:pt idx="5584">
                  <c:v>395.24333999999999</c:v>
                </c:pt>
                <c:pt idx="5585">
                  <c:v>395.24333999999999</c:v>
                </c:pt>
                <c:pt idx="5586">
                  <c:v>395.24333999999999</c:v>
                </c:pt>
                <c:pt idx="5587">
                  <c:v>395.24333999999999</c:v>
                </c:pt>
                <c:pt idx="5588">
                  <c:v>395.24333999999999</c:v>
                </c:pt>
                <c:pt idx="5589">
                  <c:v>395.24333999999999</c:v>
                </c:pt>
                <c:pt idx="5590">
                  <c:v>395.24333999999999</c:v>
                </c:pt>
                <c:pt idx="5591">
                  <c:v>395.24333999999999</c:v>
                </c:pt>
                <c:pt idx="5592">
                  <c:v>395.24333999999999</c:v>
                </c:pt>
                <c:pt idx="5593">
                  <c:v>395.24333999999999</c:v>
                </c:pt>
                <c:pt idx="5594">
                  <c:v>395.24333999999999</c:v>
                </c:pt>
                <c:pt idx="5595">
                  <c:v>395.24333999999999</c:v>
                </c:pt>
                <c:pt idx="5596">
                  <c:v>395.24333999999999</c:v>
                </c:pt>
                <c:pt idx="5597">
                  <c:v>395.24333999999999</c:v>
                </c:pt>
                <c:pt idx="5598">
                  <c:v>395.24333999999999</c:v>
                </c:pt>
                <c:pt idx="5599">
                  <c:v>395.24333999999999</c:v>
                </c:pt>
                <c:pt idx="5600">
                  <c:v>395.24333999999999</c:v>
                </c:pt>
                <c:pt idx="5601">
                  <c:v>395.24333999999999</c:v>
                </c:pt>
                <c:pt idx="5602">
                  <c:v>395.24333999999999</c:v>
                </c:pt>
                <c:pt idx="5603">
                  <c:v>395.24333999999999</c:v>
                </c:pt>
                <c:pt idx="5604">
                  <c:v>395.24333999999999</c:v>
                </c:pt>
                <c:pt idx="5605">
                  <c:v>395.24333999999999</c:v>
                </c:pt>
                <c:pt idx="5606">
                  <c:v>395.24333999999999</c:v>
                </c:pt>
                <c:pt idx="5607">
                  <c:v>395.24333999999999</c:v>
                </c:pt>
                <c:pt idx="5608">
                  <c:v>395.24333999999999</c:v>
                </c:pt>
                <c:pt idx="5609">
                  <c:v>395.24333999999999</c:v>
                </c:pt>
                <c:pt idx="5610">
                  <c:v>395.24333999999999</c:v>
                </c:pt>
                <c:pt idx="5611">
                  <c:v>395.24333999999999</c:v>
                </c:pt>
                <c:pt idx="5612">
                  <c:v>395.24333999999999</c:v>
                </c:pt>
                <c:pt idx="5613">
                  <c:v>395.24333999999999</c:v>
                </c:pt>
                <c:pt idx="5614">
                  <c:v>395.24333999999999</c:v>
                </c:pt>
                <c:pt idx="5615">
                  <c:v>395.24333999999999</c:v>
                </c:pt>
                <c:pt idx="5616">
                  <c:v>395.24333999999999</c:v>
                </c:pt>
                <c:pt idx="5617">
                  <c:v>395.24333999999999</c:v>
                </c:pt>
                <c:pt idx="5618">
                  <c:v>395.24333999999999</c:v>
                </c:pt>
                <c:pt idx="5619">
                  <c:v>395.24333999999999</c:v>
                </c:pt>
                <c:pt idx="5620">
                  <c:v>395.24333999999999</c:v>
                </c:pt>
                <c:pt idx="5621">
                  <c:v>395.24333999999999</c:v>
                </c:pt>
                <c:pt idx="5622">
                  <c:v>395.24333999999999</c:v>
                </c:pt>
                <c:pt idx="5623">
                  <c:v>395.24333999999999</c:v>
                </c:pt>
                <c:pt idx="5624">
                  <c:v>395.24333999999999</c:v>
                </c:pt>
                <c:pt idx="5625">
                  <c:v>395.24333999999999</c:v>
                </c:pt>
                <c:pt idx="5626">
                  <c:v>395.24333999999999</c:v>
                </c:pt>
                <c:pt idx="5627">
                  <c:v>395.24333999999999</c:v>
                </c:pt>
                <c:pt idx="5628">
                  <c:v>395.24333999999999</c:v>
                </c:pt>
                <c:pt idx="5629">
                  <c:v>395.24333999999999</c:v>
                </c:pt>
                <c:pt idx="5630">
                  <c:v>395.24333999999999</c:v>
                </c:pt>
                <c:pt idx="5631">
                  <c:v>395.24333999999999</c:v>
                </c:pt>
                <c:pt idx="5632">
                  <c:v>395.24333999999999</c:v>
                </c:pt>
                <c:pt idx="5633">
                  <c:v>395.24333999999999</c:v>
                </c:pt>
                <c:pt idx="5634">
                  <c:v>395.24333999999999</c:v>
                </c:pt>
                <c:pt idx="5635">
                  <c:v>395.24333999999999</c:v>
                </c:pt>
                <c:pt idx="5636">
                  <c:v>395.24333999999999</c:v>
                </c:pt>
                <c:pt idx="5637">
                  <c:v>395.24333999999999</c:v>
                </c:pt>
                <c:pt idx="5638">
                  <c:v>395.24333999999999</c:v>
                </c:pt>
                <c:pt idx="5639">
                  <c:v>395.24333999999999</c:v>
                </c:pt>
                <c:pt idx="5640">
                  <c:v>395.24333999999999</c:v>
                </c:pt>
                <c:pt idx="5641">
                  <c:v>395.24333999999999</c:v>
                </c:pt>
                <c:pt idx="5642">
                  <c:v>395.24333999999999</c:v>
                </c:pt>
                <c:pt idx="5643">
                  <c:v>395.24333999999999</c:v>
                </c:pt>
                <c:pt idx="5644">
                  <c:v>395.24333999999999</c:v>
                </c:pt>
                <c:pt idx="5645">
                  <c:v>395.24333999999999</c:v>
                </c:pt>
                <c:pt idx="5646">
                  <c:v>395.24333999999999</c:v>
                </c:pt>
                <c:pt idx="5647">
                  <c:v>395.24333999999999</c:v>
                </c:pt>
                <c:pt idx="5648">
                  <c:v>395.24333999999999</c:v>
                </c:pt>
                <c:pt idx="5649">
                  <c:v>395.24333999999999</c:v>
                </c:pt>
                <c:pt idx="5650">
                  <c:v>395.24333999999999</c:v>
                </c:pt>
                <c:pt idx="5651">
                  <c:v>395.24333999999999</c:v>
                </c:pt>
                <c:pt idx="5652">
                  <c:v>395.24333999999999</c:v>
                </c:pt>
                <c:pt idx="5653">
                  <c:v>395.24333999999999</c:v>
                </c:pt>
                <c:pt idx="5654">
                  <c:v>395.24333999999999</c:v>
                </c:pt>
                <c:pt idx="5655">
                  <c:v>395.24333999999999</c:v>
                </c:pt>
                <c:pt idx="5656">
                  <c:v>395.24333999999999</c:v>
                </c:pt>
                <c:pt idx="5657">
                  <c:v>395.24333999999999</c:v>
                </c:pt>
                <c:pt idx="5658">
                  <c:v>395.24333999999999</c:v>
                </c:pt>
                <c:pt idx="5659">
                  <c:v>395.24333999999999</c:v>
                </c:pt>
                <c:pt idx="5660">
                  <c:v>395.24333999999999</c:v>
                </c:pt>
                <c:pt idx="5661">
                  <c:v>395.24333999999999</c:v>
                </c:pt>
                <c:pt idx="5662">
                  <c:v>395.24333999999999</c:v>
                </c:pt>
                <c:pt idx="5663">
                  <c:v>395.24333999999999</c:v>
                </c:pt>
                <c:pt idx="5664">
                  <c:v>395.24333999999999</c:v>
                </c:pt>
                <c:pt idx="5665">
                  <c:v>395.24333999999999</c:v>
                </c:pt>
                <c:pt idx="5666">
                  <c:v>395.24333999999999</c:v>
                </c:pt>
                <c:pt idx="5667">
                  <c:v>395.24333999999999</c:v>
                </c:pt>
                <c:pt idx="5668">
                  <c:v>395.24333999999999</c:v>
                </c:pt>
                <c:pt idx="5669">
                  <c:v>395.24333999999999</c:v>
                </c:pt>
                <c:pt idx="5670">
                  <c:v>395.24333999999999</c:v>
                </c:pt>
                <c:pt idx="5671">
                  <c:v>395.24333999999999</c:v>
                </c:pt>
                <c:pt idx="5672">
                  <c:v>395.24333999999999</c:v>
                </c:pt>
                <c:pt idx="5673">
                  <c:v>395.24333999999999</c:v>
                </c:pt>
                <c:pt idx="5674">
                  <c:v>395.24333999999999</c:v>
                </c:pt>
                <c:pt idx="5675">
                  <c:v>395.24333999999999</c:v>
                </c:pt>
                <c:pt idx="5676">
                  <c:v>395.24333999999999</c:v>
                </c:pt>
                <c:pt idx="5677">
                  <c:v>395.24333999999999</c:v>
                </c:pt>
                <c:pt idx="5678">
                  <c:v>395.24333999999999</c:v>
                </c:pt>
                <c:pt idx="5679">
                  <c:v>395.24333999999999</c:v>
                </c:pt>
                <c:pt idx="5680">
                  <c:v>395.24333999999999</c:v>
                </c:pt>
                <c:pt idx="5681">
                  <c:v>395.24333999999999</c:v>
                </c:pt>
                <c:pt idx="5682">
                  <c:v>395.24333999999999</c:v>
                </c:pt>
                <c:pt idx="5683">
                  <c:v>395.24333999999999</c:v>
                </c:pt>
                <c:pt idx="5684">
                  <c:v>395.24333999999999</c:v>
                </c:pt>
                <c:pt idx="5685">
                  <c:v>395.24333999999999</c:v>
                </c:pt>
                <c:pt idx="5686">
                  <c:v>395.24333999999999</c:v>
                </c:pt>
                <c:pt idx="5687">
                  <c:v>395.24333999999999</c:v>
                </c:pt>
                <c:pt idx="5688">
                  <c:v>395.24333999999999</c:v>
                </c:pt>
                <c:pt idx="5689">
                  <c:v>395.24333999999999</c:v>
                </c:pt>
                <c:pt idx="5690">
                  <c:v>395.24333999999999</c:v>
                </c:pt>
                <c:pt idx="5691">
                  <c:v>395.24333999999999</c:v>
                </c:pt>
                <c:pt idx="5692">
                  <c:v>395.24333999999999</c:v>
                </c:pt>
                <c:pt idx="5693">
                  <c:v>395.24333999999999</c:v>
                </c:pt>
                <c:pt idx="5694">
                  <c:v>395.24333999999999</c:v>
                </c:pt>
                <c:pt idx="5695">
                  <c:v>395.24333999999999</c:v>
                </c:pt>
                <c:pt idx="5696">
                  <c:v>395.24333999999999</c:v>
                </c:pt>
                <c:pt idx="5697">
                  <c:v>395.24333999999999</c:v>
                </c:pt>
                <c:pt idx="5698">
                  <c:v>395.24333999999999</c:v>
                </c:pt>
                <c:pt idx="5699">
                  <c:v>395.24333999999999</c:v>
                </c:pt>
                <c:pt idx="5700">
                  <c:v>395.24333999999999</c:v>
                </c:pt>
                <c:pt idx="5701">
                  <c:v>395.24333999999999</c:v>
                </c:pt>
                <c:pt idx="5702">
                  <c:v>395.24333999999999</c:v>
                </c:pt>
                <c:pt idx="5703">
                  <c:v>395.24333999999999</c:v>
                </c:pt>
                <c:pt idx="5704">
                  <c:v>395.24333999999999</c:v>
                </c:pt>
                <c:pt idx="5705">
                  <c:v>395.24333999999999</c:v>
                </c:pt>
                <c:pt idx="5706">
                  <c:v>395.24333999999999</c:v>
                </c:pt>
                <c:pt idx="5707">
                  <c:v>395.24333999999999</c:v>
                </c:pt>
                <c:pt idx="5708">
                  <c:v>395.24333999999999</c:v>
                </c:pt>
                <c:pt idx="5709">
                  <c:v>395.24333999999999</c:v>
                </c:pt>
                <c:pt idx="5710">
                  <c:v>395.24333999999999</c:v>
                </c:pt>
                <c:pt idx="5711">
                  <c:v>395.24333999999999</c:v>
                </c:pt>
                <c:pt idx="5712">
                  <c:v>395.24333999999999</c:v>
                </c:pt>
                <c:pt idx="5713">
                  <c:v>395.24333999999999</c:v>
                </c:pt>
                <c:pt idx="5714">
                  <c:v>395.24333999999999</c:v>
                </c:pt>
                <c:pt idx="5715">
                  <c:v>395.24333999999999</c:v>
                </c:pt>
                <c:pt idx="5716">
                  <c:v>395.24333999999999</c:v>
                </c:pt>
                <c:pt idx="5717">
                  <c:v>395.24333999999999</c:v>
                </c:pt>
                <c:pt idx="5718">
                  <c:v>395.24333999999999</c:v>
                </c:pt>
                <c:pt idx="5719">
                  <c:v>395.24333999999999</c:v>
                </c:pt>
                <c:pt idx="5720">
                  <c:v>395.24333999999999</c:v>
                </c:pt>
                <c:pt idx="5721">
                  <c:v>395.24333999999999</c:v>
                </c:pt>
                <c:pt idx="5722">
                  <c:v>395.24333999999999</c:v>
                </c:pt>
                <c:pt idx="5723">
                  <c:v>395.24333999999999</c:v>
                </c:pt>
                <c:pt idx="5724">
                  <c:v>395.24333999999999</c:v>
                </c:pt>
                <c:pt idx="5725">
                  <c:v>395.24333999999999</c:v>
                </c:pt>
                <c:pt idx="5726">
                  <c:v>395.24333999999999</c:v>
                </c:pt>
                <c:pt idx="5727">
                  <c:v>395.24333999999999</c:v>
                </c:pt>
                <c:pt idx="5728">
                  <c:v>395.24333999999999</c:v>
                </c:pt>
                <c:pt idx="5729">
                  <c:v>395.24333999999999</c:v>
                </c:pt>
                <c:pt idx="5730">
                  <c:v>395.24333999999999</c:v>
                </c:pt>
                <c:pt idx="5731">
                  <c:v>395.24333999999999</c:v>
                </c:pt>
                <c:pt idx="5732">
                  <c:v>395.24333999999999</c:v>
                </c:pt>
                <c:pt idx="5733">
                  <c:v>395.24333999999999</c:v>
                </c:pt>
                <c:pt idx="5734">
                  <c:v>395.24333999999999</c:v>
                </c:pt>
                <c:pt idx="5735">
                  <c:v>395.24333999999999</c:v>
                </c:pt>
                <c:pt idx="5736">
                  <c:v>395.24333999999999</c:v>
                </c:pt>
                <c:pt idx="5737">
                  <c:v>395.24333999999999</c:v>
                </c:pt>
                <c:pt idx="5738">
                  <c:v>395.24333999999999</c:v>
                </c:pt>
                <c:pt idx="5739">
                  <c:v>395.24333999999999</c:v>
                </c:pt>
                <c:pt idx="5740">
                  <c:v>395.24333999999999</c:v>
                </c:pt>
                <c:pt idx="5741">
                  <c:v>395.24333999999999</c:v>
                </c:pt>
                <c:pt idx="5742">
                  <c:v>395.24333999999999</c:v>
                </c:pt>
                <c:pt idx="5743">
                  <c:v>395.24333999999999</c:v>
                </c:pt>
                <c:pt idx="5744">
                  <c:v>395.24333999999999</c:v>
                </c:pt>
                <c:pt idx="5745">
                  <c:v>395.24333999999999</c:v>
                </c:pt>
                <c:pt idx="5746">
                  <c:v>395.24333999999999</c:v>
                </c:pt>
                <c:pt idx="5747">
                  <c:v>395.24333999999999</c:v>
                </c:pt>
                <c:pt idx="5748">
                  <c:v>395.24333999999999</c:v>
                </c:pt>
                <c:pt idx="5749">
                  <c:v>395.24333999999999</c:v>
                </c:pt>
                <c:pt idx="5750">
                  <c:v>395.24333999999999</c:v>
                </c:pt>
                <c:pt idx="5751">
                  <c:v>395.24333999999999</c:v>
                </c:pt>
                <c:pt idx="5752">
                  <c:v>395.24333999999999</c:v>
                </c:pt>
                <c:pt idx="5753">
                  <c:v>395.24333999999999</c:v>
                </c:pt>
                <c:pt idx="5754">
                  <c:v>395.24333999999999</c:v>
                </c:pt>
                <c:pt idx="5755">
                  <c:v>395.24333999999999</c:v>
                </c:pt>
                <c:pt idx="5756">
                  <c:v>395.24333999999999</c:v>
                </c:pt>
                <c:pt idx="5757">
                  <c:v>395.24333999999999</c:v>
                </c:pt>
                <c:pt idx="5758">
                  <c:v>395.24333999999999</c:v>
                </c:pt>
                <c:pt idx="5759">
                  <c:v>395.24333999999999</c:v>
                </c:pt>
                <c:pt idx="5760">
                  <c:v>395.24333999999999</c:v>
                </c:pt>
                <c:pt idx="5761">
                  <c:v>395.24333999999999</c:v>
                </c:pt>
                <c:pt idx="5762">
                  <c:v>395.24333999999999</c:v>
                </c:pt>
                <c:pt idx="5763">
                  <c:v>395.24333999999999</c:v>
                </c:pt>
                <c:pt idx="5764">
                  <c:v>395.24333999999999</c:v>
                </c:pt>
                <c:pt idx="5765">
                  <c:v>395.24333999999999</c:v>
                </c:pt>
                <c:pt idx="5766">
                  <c:v>395.24333999999999</c:v>
                </c:pt>
                <c:pt idx="5767">
                  <c:v>395.24333999999999</c:v>
                </c:pt>
                <c:pt idx="5768">
                  <c:v>395.24333999999999</c:v>
                </c:pt>
                <c:pt idx="5769">
                  <c:v>395.24333999999999</c:v>
                </c:pt>
                <c:pt idx="5770">
                  <c:v>395.24333999999999</c:v>
                </c:pt>
                <c:pt idx="5771">
                  <c:v>395.24333999999999</c:v>
                </c:pt>
                <c:pt idx="5772">
                  <c:v>395.24333999999999</c:v>
                </c:pt>
                <c:pt idx="5773">
                  <c:v>395.24333999999999</c:v>
                </c:pt>
                <c:pt idx="5774">
                  <c:v>395.24333999999999</c:v>
                </c:pt>
                <c:pt idx="5775">
                  <c:v>395.24333999999999</c:v>
                </c:pt>
                <c:pt idx="5776">
                  <c:v>395.24333999999999</c:v>
                </c:pt>
                <c:pt idx="5777">
                  <c:v>395.24333999999999</c:v>
                </c:pt>
                <c:pt idx="5778">
                  <c:v>395.24333999999999</c:v>
                </c:pt>
                <c:pt idx="5779">
                  <c:v>395.24333999999999</c:v>
                </c:pt>
                <c:pt idx="5780">
                  <c:v>395.24333999999999</c:v>
                </c:pt>
                <c:pt idx="5781">
                  <c:v>395.24333999999999</c:v>
                </c:pt>
                <c:pt idx="5782">
                  <c:v>395.24333999999999</c:v>
                </c:pt>
                <c:pt idx="5783">
                  <c:v>395.24333999999999</c:v>
                </c:pt>
                <c:pt idx="5784">
                  <c:v>395.24333999999999</c:v>
                </c:pt>
                <c:pt idx="5785">
                  <c:v>395.24333999999999</c:v>
                </c:pt>
                <c:pt idx="5786">
                  <c:v>395.24333999999999</c:v>
                </c:pt>
                <c:pt idx="5787">
                  <c:v>395.24333999999999</c:v>
                </c:pt>
                <c:pt idx="5788">
                  <c:v>395.24333999999999</c:v>
                </c:pt>
                <c:pt idx="5789">
                  <c:v>395.24333999999999</c:v>
                </c:pt>
                <c:pt idx="5790">
                  <c:v>395.24333999999999</c:v>
                </c:pt>
                <c:pt idx="5791">
                  <c:v>395.24333999999999</c:v>
                </c:pt>
                <c:pt idx="5792">
                  <c:v>395.24333999999999</c:v>
                </c:pt>
                <c:pt idx="5793">
                  <c:v>395.24333999999999</c:v>
                </c:pt>
                <c:pt idx="5794">
                  <c:v>395.24333999999999</c:v>
                </c:pt>
                <c:pt idx="5795">
                  <c:v>395.24333999999999</c:v>
                </c:pt>
                <c:pt idx="5796">
                  <c:v>395.24333999999999</c:v>
                </c:pt>
                <c:pt idx="5797">
                  <c:v>395.24333999999999</c:v>
                </c:pt>
                <c:pt idx="5798">
                  <c:v>395.24333999999999</c:v>
                </c:pt>
                <c:pt idx="5799">
                  <c:v>395.24333999999999</c:v>
                </c:pt>
                <c:pt idx="5800">
                  <c:v>395.24333999999999</c:v>
                </c:pt>
                <c:pt idx="5801">
                  <c:v>395.24333999999999</c:v>
                </c:pt>
                <c:pt idx="5802">
                  <c:v>395.24333999999999</c:v>
                </c:pt>
                <c:pt idx="5803">
                  <c:v>395.24333999999999</c:v>
                </c:pt>
                <c:pt idx="5804">
                  <c:v>395.24333999999999</c:v>
                </c:pt>
                <c:pt idx="5805">
                  <c:v>395.24333999999999</c:v>
                </c:pt>
                <c:pt idx="5806">
                  <c:v>395.24333999999999</c:v>
                </c:pt>
                <c:pt idx="5807">
                  <c:v>395.24333999999999</c:v>
                </c:pt>
                <c:pt idx="5808">
                  <c:v>395.24333999999999</c:v>
                </c:pt>
                <c:pt idx="5809">
                  <c:v>395.24333999999999</c:v>
                </c:pt>
                <c:pt idx="5810">
                  <c:v>395.24333999999999</c:v>
                </c:pt>
                <c:pt idx="5811">
                  <c:v>395.24333999999999</c:v>
                </c:pt>
                <c:pt idx="5812">
                  <c:v>395.24333999999999</c:v>
                </c:pt>
                <c:pt idx="5813">
                  <c:v>395.24333999999999</c:v>
                </c:pt>
                <c:pt idx="5814">
                  <c:v>395.24333999999999</c:v>
                </c:pt>
                <c:pt idx="5815">
                  <c:v>395.24333999999999</c:v>
                </c:pt>
                <c:pt idx="5816">
                  <c:v>395.24333999999999</c:v>
                </c:pt>
                <c:pt idx="5817">
                  <c:v>395.24333999999999</c:v>
                </c:pt>
                <c:pt idx="5818">
                  <c:v>395.24333999999999</c:v>
                </c:pt>
                <c:pt idx="5819">
                  <c:v>395.24333999999999</c:v>
                </c:pt>
                <c:pt idx="5820">
                  <c:v>395.24333999999999</c:v>
                </c:pt>
                <c:pt idx="5821">
                  <c:v>395.24333999999999</c:v>
                </c:pt>
                <c:pt idx="5822">
                  <c:v>395.24333999999999</c:v>
                </c:pt>
                <c:pt idx="5823">
                  <c:v>395.24333999999999</c:v>
                </c:pt>
                <c:pt idx="5824">
                  <c:v>395.24333999999999</c:v>
                </c:pt>
                <c:pt idx="5825">
                  <c:v>395.24333999999999</c:v>
                </c:pt>
                <c:pt idx="5826">
                  <c:v>395.24333999999999</c:v>
                </c:pt>
                <c:pt idx="5827">
                  <c:v>395.24333999999999</c:v>
                </c:pt>
                <c:pt idx="5828">
                  <c:v>395.24333999999999</c:v>
                </c:pt>
                <c:pt idx="5829">
                  <c:v>395.24333999999999</c:v>
                </c:pt>
                <c:pt idx="5830">
                  <c:v>395.24333999999999</c:v>
                </c:pt>
                <c:pt idx="5831">
                  <c:v>377.23284000000001</c:v>
                </c:pt>
                <c:pt idx="5832">
                  <c:v>377.23284000000001</c:v>
                </c:pt>
                <c:pt idx="5833">
                  <c:v>361.23793999999998</c:v>
                </c:pt>
                <c:pt idx="5834">
                  <c:v>361.23793999999998</c:v>
                </c:pt>
                <c:pt idx="5835">
                  <c:v>377.23284000000001</c:v>
                </c:pt>
                <c:pt idx="5836">
                  <c:v>377.23284000000001</c:v>
                </c:pt>
                <c:pt idx="5837">
                  <c:v>377.23284000000001</c:v>
                </c:pt>
                <c:pt idx="5838">
                  <c:v>377.23284000000001</c:v>
                </c:pt>
                <c:pt idx="5839">
                  <c:v>375.21713999999997</c:v>
                </c:pt>
                <c:pt idx="5840">
                  <c:v>375.21713999999997</c:v>
                </c:pt>
                <c:pt idx="5841">
                  <c:v>377.23284000000001</c:v>
                </c:pt>
                <c:pt idx="5842">
                  <c:v>377.23284000000001</c:v>
                </c:pt>
                <c:pt idx="5843">
                  <c:v>361.23793999999998</c:v>
                </c:pt>
                <c:pt idx="5844">
                  <c:v>666.30603999999994</c:v>
                </c:pt>
                <c:pt idx="5845">
                  <c:v>537.26343999999995</c:v>
                </c:pt>
                <c:pt idx="5846">
                  <c:v>480.24203999999997</c:v>
                </c:pt>
                <c:pt idx="5847">
                  <c:v>361.23793999999998</c:v>
                </c:pt>
                <c:pt idx="5848">
                  <c:v>361.23793999999998</c:v>
                </c:pt>
                <c:pt idx="5849">
                  <c:v>361.23793999999998</c:v>
                </c:pt>
                <c:pt idx="5850">
                  <c:v>650.31114000000002</c:v>
                </c:pt>
                <c:pt idx="5851">
                  <c:v>521.26854000000003</c:v>
                </c:pt>
                <c:pt idx="5852">
                  <c:v>464.24703999999997</c:v>
                </c:pt>
                <c:pt idx="5853">
                  <c:v>361.23793999999998</c:v>
                </c:pt>
                <c:pt idx="5854">
                  <c:v>343.22733999999997</c:v>
                </c:pt>
                <c:pt idx="5855">
                  <c:v>361.23793999999998</c:v>
                </c:pt>
                <c:pt idx="5856">
                  <c:v>361.23793999999998</c:v>
                </c:pt>
                <c:pt idx="5857">
                  <c:v>650.31114000000002</c:v>
                </c:pt>
                <c:pt idx="5858">
                  <c:v>521.26854000000003</c:v>
                </c:pt>
                <c:pt idx="5859">
                  <c:v>464.24703999999997</c:v>
                </c:pt>
                <c:pt idx="5860">
                  <c:v>393.22773999999998</c:v>
                </c:pt>
                <c:pt idx="5861">
                  <c:v>425.21753999999999</c:v>
                </c:pt>
                <c:pt idx="5862">
                  <c:v>187.20623999999998</c:v>
                </c:pt>
                <c:pt idx="5863">
                  <c:v>383.42534000000001</c:v>
                </c:pt>
                <c:pt idx="5864">
                  <c:v>411.45663999999999</c:v>
                </c:pt>
                <c:pt idx="5865">
                  <c:v>439.48793999999998</c:v>
                </c:pt>
                <c:pt idx="5866">
                  <c:v>239.23754</c:v>
                </c:pt>
                <c:pt idx="5867">
                  <c:v>327.36273999999997</c:v>
                </c:pt>
                <c:pt idx="5868">
                  <c:v>257.28443999999996</c:v>
                </c:pt>
                <c:pt idx="5869">
                  <c:v>243.26883999999998</c:v>
                </c:pt>
                <c:pt idx="5870">
                  <c:v>381.30054000000001</c:v>
                </c:pt>
                <c:pt idx="5871">
                  <c:v>229.10763999999998</c:v>
                </c:pt>
                <c:pt idx="5872">
                  <c:v>287.09193999999997</c:v>
                </c:pt>
                <c:pt idx="5873">
                  <c:v>239.23754</c:v>
                </c:pt>
                <c:pt idx="5874">
                  <c:v>205.15923999999998</c:v>
                </c:pt>
                <c:pt idx="5875">
                  <c:v>231.23244</c:v>
                </c:pt>
                <c:pt idx="5876">
                  <c:v>187.13343999999998</c:v>
                </c:pt>
                <c:pt idx="5877">
                  <c:v>245.19054</c:v>
                </c:pt>
                <c:pt idx="5878">
                  <c:v>183.17493999999999</c:v>
                </c:pt>
                <c:pt idx="5879">
                  <c:v>185.19054</c:v>
                </c:pt>
                <c:pt idx="5880">
                  <c:v>261.18543999999997</c:v>
                </c:pt>
                <c:pt idx="5881">
                  <c:v>239.23754</c:v>
                </c:pt>
                <c:pt idx="5882">
                  <c:v>185.19054</c:v>
                </c:pt>
                <c:pt idx="5883">
                  <c:v>185.19054</c:v>
                </c:pt>
                <c:pt idx="5884">
                  <c:v>183.17493999999999</c:v>
                </c:pt>
                <c:pt idx="5885">
                  <c:v>279.19603999999998</c:v>
                </c:pt>
                <c:pt idx="5886">
                  <c:v>261.18543999999997</c:v>
                </c:pt>
                <c:pt idx="5887">
                  <c:v>259.16983999999997</c:v>
                </c:pt>
                <c:pt idx="5888">
                  <c:v>241.25313999999997</c:v>
                </c:pt>
                <c:pt idx="5889">
                  <c:v>157.15923999999998</c:v>
                </c:pt>
                <c:pt idx="5890">
                  <c:v>211.20623999999998</c:v>
                </c:pt>
                <c:pt idx="5891">
                  <c:v>183.17493999999999</c:v>
                </c:pt>
                <c:pt idx="5892">
                  <c:v>255.26883999999998</c:v>
                </c:pt>
                <c:pt idx="5893">
                  <c:v>201.22183999999999</c:v>
                </c:pt>
                <c:pt idx="5894">
                  <c:v>229.25313999999997</c:v>
                </c:pt>
                <c:pt idx="5895">
                  <c:v>297.16213999999997</c:v>
                </c:pt>
                <c:pt idx="5896">
                  <c:v>243.26883999999998</c:v>
                </c:pt>
                <c:pt idx="5897">
                  <c:v>211.20623999999998</c:v>
                </c:pt>
                <c:pt idx="5898">
                  <c:v>211.20623999999998</c:v>
                </c:pt>
                <c:pt idx="5899">
                  <c:v>215.23754</c:v>
                </c:pt>
                <c:pt idx="5900">
                  <c:v>157.15923999999998</c:v>
                </c:pt>
                <c:pt idx="5901">
                  <c:v>157.15923999999998</c:v>
                </c:pt>
                <c:pt idx="5902">
                  <c:v>271.30014</c:v>
                </c:pt>
                <c:pt idx="5903">
                  <c:v>185.19054</c:v>
                </c:pt>
                <c:pt idx="5904">
                  <c:v>183.17493999999999</c:v>
                </c:pt>
                <c:pt idx="5905">
                  <c:v>267.26884000000001</c:v>
                </c:pt>
                <c:pt idx="5906">
                  <c:v>267.26884000000001</c:v>
                </c:pt>
                <c:pt idx="5907">
                  <c:v>185.19054</c:v>
                </c:pt>
                <c:pt idx="5908">
                  <c:v>227.23754</c:v>
                </c:pt>
                <c:pt idx="5909">
                  <c:v>297.31574000000001</c:v>
                </c:pt>
                <c:pt idx="5910">
                  <c:v>255.26883999999998</c:v>
                </c:pt>
                <c:pt idx="5911">
                  <c:v>239.23754</c:v>
                </c:pt>
                <c:pt idx="5912">
                  <c:v>239.23754</c:v>
                </c:pt>
                <c:pt idx="5913">
                  <c:v>241.25313999999997</c:v>
                </c:pt>
                <c:pt idx="5914">
                  <c:v>241.25313999999997</c:v>
                </c:pt>
                <c:pt idx="5915">
                  <c:v>267.26884000000001</c:v>
                </c:pt>
                <c:pt idx="5916">
                  <c:v>181.15923999999998</c:v>
                </c:pt>
                <c:pt idx="5917">
                  <c:v>101.09664000000001</c:v>
                </c:pt>
                <c:pt idx="5918">
                  <c:v>101.09664000000001</c:v>
                </c:pt>
                <c:pt idx="5919">
                  <c:v>243.26883999999998</c:v>
                </c:pt>
                <c:pt idx="5920">
                  <c:v>159.17493999999999</c:v>
                </c:pt>
                <c:pt idx="5921">
                  <c:v>261.22183999999999</c:v>
                </c:pt>
                <c:pt idx="5922">
                  <c:v>289.25313999999997</c:v>
                </c:pt>
                <c:pt idx="5923">
                  <c:v>263.23753999999997</c:v>
                </c:pt>
                <c:pt idx="5924">
                  <c:v>291.26884000000001</c:v>
                </c:pt>
                <c:pt idx="5925">
                  <c:v>455.48284000000001</c:v>
                </c:pt>
                <c:pt idx="5926">
                  <c:v>273.27933999999999</c:v>
                </c:pt>
                <c:pt idx="5927">
                  <c:v>287.29503999999997</c:v>
                </c:pt>
                <c:pt idx="5928">
                  <c:v>287.29503999999997</c:v>
                </c:pt>
                <c:pt idx="5929">
                  <c:v>287.29503999999997</c:v>
                </c:pt>
                <c:pt idx="5930">
                  <c:v>301.31063999999998</c:v>
                </c:pt>
                <c:pt idx="5931">
                  <c:v>301.31063999999998</c:v>
                </c:pt>
                <c:pt idx="5932">
                  <c:v>315.32633999999996</c:v>
                </c:pt>
                <c:pt idx="5933">
                  <c:v>315.32633999999996</c:v>
                </c:pt>
                <c:pt idx="5934">
                  <c:v>329.34193999999997</c:v>
                </c:pt>
                <c:pt idx="5935">
                  <c:v>329.34193999999997</c:v>
                </c:pt>
                <c:pt idx="5936">
                  <c:v>329.34193999999997</c:v>
                </c:pt>
                <c:pt idx="5937">
                  <c:v>343.35764</c:v>
                </c:pt>
                <c:pt idx="5938">
                  <c:v>343.35764</c:v>
                </c:pt>
                <c:pt idx="5939">
                  <c:v>357.37324000000001</c:v>
                </c:pt>
                <c:pt idx="5940">
                  <c:v>371.38893999999999</c:v>
                </c:pt>
                <c:pt idx="5941">
                  <c:v>595.63933999999995</c:v>
                </c:pt>
                <c:pt idx="5942">
                  <c:v>271.30014</c:v>
                </c:pt>
                <c:pt idx="5943">
                  <c:v>425.47224</c:v>
                </c:pt>
                <c:pt idx="5944">
                  <c:v>425.47224</c:v>
                </c:pt>
                <c:pt idx="5945">
                  <c:v>147.13853999999998</c:v>
                </c:pt>
                <c:pt idx="5946">
                  <c:v>129.12794</c:v>
                </c:pt>
                <c:pt idx="5947">
                  <c:v>453.50353999999999</c:v>
                </c:pt>
                <c:pt idx="5948">
                  <c:v>145.15923999999998</c:v>
                </c:pt>
                <c:pt idx="5949">
                  <c:v>129.12794</c:v>
                </c:pt>
                <c:pt idx="5950">
                  <c:v>269.28443999999996</c:v>
                </c:pt>
                <c:pt idx="5951">
                  <c:v>453.50353999999999</c:v>
                </c:pt>
                <c:pt idx="5952">
                  <c:v>181.15923999999998</c:v>
                </c:pt>
                <c:pt idx="5953">
                  <c:v>425.47224</c:v>
                </c:pt>
                <c:pt idx="5954">
                  <c:v>171.13853999999998</c:v>
                </c:pt>
                <c:pt idx="5955">
                  <c:v>75.081040000000002</c:v>
                </c:pt>
                <c:pt idx="5956">
                  <c:v>61.065339999999999</c:v>
                </c:pt>
                <c:pt idx="5957">
                  <c:v>89.096640000000008</c:v>
                </c:pt>
                <c:pt idx="5958">
                  <c:v>87.081040000000002</c:v>
                </c:pt>
                <c:pt idx="5959">
                  <c:v>89.096640000000008</c:v>
                </c:pt>
                <c:pt idx="5960">
                  <c:v>87.081040000000002</c:v>
                </c:pt>
                <c:pt idx="5961">
                  <c:v>87.081040000000002</c:v>
                </c:pt>
                <c:pt idx="5962">
                  <c:v>87.081040000000002</c:v>
                </c:pt>
                <c:pt idx="5963">
                  <c:v>89.096640000000008</c:v>
                </c:pt>
                <c:pt idx="5964">
                  <c:v>75.081040000000002</c:v>
                </c:pt>
                <c:pt idx="5965">
                  <c:v>87.081040000000002</c:v>
                </c:pt>
                <c:pt idx="5966">
                  <c:v>103.11234</c:v>
                </c:pt>
                <c:pt idx="5967">
                  <c:v>89.096640000000008</c:v>
                </c:pt>
                <c:pt idx="5968">
                  <c:v>101.09664000000001</c:v>
                </c:pt>
                <c:pt idx="5969">
                  <c:v>127.11234</c:v>
                </c:pt>
                <c:pt idx="5970">
                  <c:v>101.09664000000001</c:v>
                </c:pt>
                <c:pt idx="5971">
                  <c:v>101.09664000000001</c:v>
                </c:pt>
                <c:pt idx="5972">
                  <c:v>103.11234</c:v>
                </c:pt>
                <c:pt idx="5973">
                  <c:v>141.12794</c:v>
                </c:pt>
                <c:pt idx="5974">
                  <c:v>113.09664000000001</c:v>
                </c:pt>
                <c:pt idx="5975">
                  <c:v>143.14363999999998</c:v>
                </c:pt>
                <c:pt idx="5976">
                  <c:v>143.14363999999998</c:v>
                </c:pt>
                <c:pt idx="5977">
                  <c:v>117.12794</c:v>
                </c:pt>
                <c:pt idx="5978">
                  <c:v>153.12794</c:v>
                </c:pt>
                <c:pt idx="5979">
                  <c:v>129.12794</c:v>
                </c:pt>
                <c:pt idx="5980">
                  <c:v>169.15923999999998</c:v>
                </c:pt>
                <c:pt idx="5981">
                  <c:v>129.12794</c:v>
                </c:pt>
                <c:pt idx="5982">
                  <c:v>155.14363999999998</c:v>
                </c:pt>
                <c:pt idx="5983">
                  <c:v>129.12794</c:v>
                </c:pt>
                <c:pt idx="5984">
                  <c:v>145.15923999999998</c:v>
                </c:pt>
                <c:pt idx="5985">
                  <c:v>131.14363999999998</c:v>
                </c:pt>
                <c:pt idx="5986">
                  <c:v>143.14363999999998</c:v>
                </c:pt>
                <c:pt idx="5987">
                  <c:v>183.17493999999999</c:v>
                </c:pt>
                <c:pt idx="5988">
                  <c:v>143.14363999999998</c:v>
                </c:pt>
                <c:pt idx="5989">
                  <c:v>143.14363999999998</c:v>
                </c:pt>
                <c:pt idx="5990">
                  <c:v>143.14363999999998</c:v>
                </c:pt>
                <c:pt idx="5991">
                  <c:v>141.12794</c:v>
                </c:pt>
                <c:pt idx="5992">
                  <c:v>159.17493999999999</c:v>
                </c:pt>
                <c:pt idx="5993">
                  <c:v>159.13853999999998</c:v>
                </c:pt>
                <c:pt idx="5994">
                  <c:v>157.15923999999998</c:v>
                </c:pt>
                <c:pt idx="5995">
                  <c:v>157.15923999999998</c:v>
                </c:pt>
                <c:pt idx="5996">
                  <c:v>155.14363999999998</c:v>
                </c:pt>
                <c:pt idx="5997">
                  <c:v>157.15923999999998</c:v>
                </c:pt>
                <c:pt idx="5998">
                  <c:v>203.12024</c:v>
                </c:pt>
                <c:pt idx="5999">
                  <c:v>173.19054</c:v>
                </c:pt>
                <c:pt idx="6000">
                  <c:v>225.22183999999999</c:v>
                </c:pt>
                <c:pt idx="6001">
                  <c:v>185.19054</c:v>
                </c:pt>
                <c:pt idx="6002">
                  <c:v>185.19054</c:v>
                </c:pt>
                <c:pt idx="6003">
                  <c:v>185.19054</c:v>
                </c:pt>
                <c:pt idx="6004">
                  <c:v>183.17493999999999</c:v>
                </c:pt>
                <c:pt idx="6005">
                  <c:v>183.17493999999999</c:v>
                </c:pt>
                <c:pt idx="6006">
                  <c:v>183.17493999999999</c:v>
                </c:pt>
                <c:pt idx="6007">
                  <c:v>225.22183999999999</c:v>
                </c:pt>
                <c:pt idx="6008">
                  <c:v>185.19054</c:v>
                </c:pt>
                <c:pt idx="6009">
                  <c:v>185.19054</c:v>
                </c:pt>
                <c:pt idx="6010">
                  <c:v>185.19054</c:v>
                </c:pt>
                <c:pt idx="6011">
                  <c:v>185.19054</c:v>
                </c:pt>
                <c:pt idx="6012">
                  <c:v>183.17493999999999</c:v>
                </c:pt>
                <c:pt idx="6013">
                  <c:v>185.19054</c:v>
                </c:pt>
                <c:pt idx="6014">
                  <c:v>183.17493999999999</c:v>
                </c:pt>
                <c:pt idx="6015">
                  <c:v>183.17493999999999</c:v>
                </c:pt>
                <c:pt idx="6016">
                  <c:v>183.17493999999999</c:v>
                </c:pt>
                <c:pt idx="6017">
                  <c:v>181.15923999999998</c:v>
                </c:pt>
                <c:pt idx="6018">
                  <c:v>183.17493999999999</c:v>
                </c:pt>
                <c:pt idx="6019">
                  <c:v>183.17493999999999</c:v>
                </c:pt>
                <c:pt idx="6020">
                  <c:v>183.17493999999999</c:v>
                </c:pt>
                <c:pt idx="6021">
                  <c:v>181.15923999999998</c:v>
                </c:pt>
                <c:pt idx="6022">
                  <c:v>219.15603999999999</c:v>
                </c:pt>
                <c:pt idx="6023">
                  <c:v>255.13723999999999</c:v>
                </c:pt>
                <c:pt idx="6024">
                  <c:v>219.15603999999999</c:v>
                </c:pt>
                <c:pt idx="6025">
                  <c:v>253.25313999999997</c:v>
                </c:pt>
                <c:pt idx="6026">
                  <c:v>201.22183999999999</c:v>
                </c:pt>
                <c:pt idx="6027">
                  <c:v>211.20623999999998</c:v>
                </c:pt>
                <c:pt idx="6028">
                  <c:v>213.22183999999999</c:v>
                </c:pt>
                <c:pt idx="6029">
                  <c:v>213.22183999999999</c:v>
                </c:pt>
                <c:pt idx="6030">
                  <c:v>213.22183999999999</c:v>
                </c:pt>
                <c:pt idx="6031">
                  <c:v>213.22183999999999</c:v>
                </c:pt>
                <c:pt idx="6032">
                  <c:v>213.22183999999999</c:v>
                </c:pt>
                <c:pt idx="6033">
                  <c:v>211.20623999999998</c:v>
                </c:pt>
                <c:pt idx="6034">
                  <c:v>211.20623999999998</c:v>
                </c:pt>
                <c:pt idx="6035">
                  <c:v>213.22183999999999</c:v>
                </c:pt>
                <c:pt idx="6036">
                  <c:v>213.22183999999999</c:v>
                </c:pt>
                <c:pt idx="6037">
                  <c:v>213.22183999999999</c:v>
                </c:pt>
                <c:pt idx="6038">
                  <c:v>213.22183999999999</c:v>
                </c:pt>
                <c:pt idx="6039">
                  <c:v>213.22183999999999</c:v>
                </c:pt>
                <c:pt idx="6040">
                  <c:v>213.22183999999999</c:v>
                </c:pt>
                <c:pt idx="6041">
                  <c:v>211.20623999999998</c:v>
                </c:pt>
                <c:pt idx="6042">
                  <c:v>211.20623999999998</c:v>
                </c:pt>
                <c:pt idx="6043">
                  <c:v>211.20623999999998</c:v>
                </c:pt>
                <c:pt idx="6044">
                  <c:v>211.20623999999998</c:v>
                </c:pt>
                <c:pt idx="6045">
                  <c:v>211.20623999999998</c:v>
                </c:pt>
                <c:pt idx="6046">
                  <c:v>211.20623999999998</c:v>
                </c:pt>
                <c:pt idx="6047">
                  <c:v>257.28443999999996</c:v>
                </c:pt>
                <c:pt idx="6048">
                  <c:v>225.22183999999999</c:v>
                </c:pt>
                <c:pt idx="6049">
                  <c:v>229.25313999999997</c:v>
                </c:pt>
                <c:pt idx="6050">
                  <c:v>241.25313999999997</c:v>
                </c:pt>
                <c:pt idx="6051">
                  <c:v>239.23754</c:v>
                </c:pt>
                <c:pt idx="6052">
                  <c:v>239.23754</c:v>
                </c:pt>
                <c:pt idx="6053">
                  <c:v>237.22183999999999</c:v>
                </c:pt>
                <c:pt idx="6054">
                  <c:v>239.23754</c:v>
                </c:pt>
                <c:pt idx="6055">
                  <c:v>239.23754</c:v>
                </c:pt>
                <c:pt idx="6056">
                  <c:v>237.22183999999999</c:v>
                </c:pt>
                <c:pt idx="6057">
                  <c:v>237.22183999999999</c:v>
                </c:pt>
                <c:pt idx="6058">
                  <c:v>255.26883999999998</c:v>
                </c:pt>
                <c:pt idx="6059">
                  <c:v>241.25313999999997</c:v>
                </c:pt>
                <c:pt idx="6060">
                  <c:v>239.23754</c:v>
                </c:pt>
                <c:pt idx="6061">
                  <c:v>239.23754</c:v>
                </c:pt>
                <c:pt idx="6062">
                  <c:v>239.23754</c:v>
                </c:pt>
                <c:pt idx="6063">
                  <c:v>239.23754</c:v>
                </c:pt>
                <c:pt idx="6064">
                  <c:v>239.23754</c:v>
                </c:pt>
                <c:pt idx="6065">
                  <c:v>293.28443999999996</c:v>
                </c:pt>
                <c:pt idx="6066">
                  <c:v>241.25313999999997</c:v>
                </c:pt>
                <c:pt idx="6067">
                  <c:v>269.28443999999996</c:v>
                </c:pt>
                <c:pt idx="6068">
                  <c:v>269.28443999999996</c:v>
                </c:pt>
                <c:pt idx="6069">
                  <c:v>267.26884000000001</c:v>
                </c:pt>
                <c:pt idx="6070">
                  <c:v>269.28443999999996</c:v>
                </c:pt>
                <c:pt idx="6071">
                  <c:v>265.25313999999997</c:v>
                </c:pt>
                <c:pt idx="6072">
                  <c:v>267.26884000000001</c:v>
                </c:pt>
                <c:pt idx="6073">
                  <c:v>359.33143999999999</c:v>
                </c:pt>
                <c:pt idx="6074">
                  <c:v>297.31574000000001</c:v>
                </c:pt>
                <c:pt idx="6075">
                  <c:v>297.31574000000001</c:v>
                </c:pt>
                <c:pt idx="6076">
                  <c:v>299.33143999999999</c:v>
                </c:pt>
                <c:pt idx="6077">
                  <c:v>355.39403999999996</c:v>
                </c:pt>
                <c:pt idx="6078">
                  <c:v>381.40963999999997</c:v>
                </c:pt>
                <c:pt idx="6079">
                  <c:v>397.44094000000001</c:v>
                </c:pt>
                <c:pt idx="6080">
                  <c:v>425.47224</c:v>
                </c:pt>
                <c:pt idx="6081">
                  <c:v>467.51923999999997</c:v>
                </c:pt>
                <c:pt idx="6082">
                  <c:v>495.55054000000001</c:v>
                </c:pt>
                <c:pt idx="6083">
                  <c:v>277.22983999999997</c:v>
                </c:pt>
                <c:pt idx="6084">
                  <c:v>117.12794</c:v>
                </c:pt>
                <c:pt idx="6085">
                  <c:v>117.12794</c:v>
                </c:pt>
                <c:pt idx="6086">
                  <c:v>103.11234</c:v>
                </c:pt>
                <c:pt idx="6087">
                  <c:v>101.09664000000001</c:v>
                </c:pt>
                <c:pt idx="6088">
                  <c:v>117.12794</c:v>
                </c:pt>
                <c:pt idx="6089">
                  <c:v>117.12794</c:v>
                </c:pt>
                <c:pt idx="6090">
                  <c:v>103.11234</c:v>
                </c:pt>
                <c:pt idx="6091">
                  <c:v>115.11234</c:v>
                </c:pt>
                <c:pt idx="6092">
                  <c:v>129.12794</c:v>
                </c:pt>
                <c:pt idx="6093">
                  <c:v>129.12794</c:v>
                </c:pt>
                <c:pt idx="6094">
                  <c:v>115.11234</c:v>
                </c:pt>
                <c:pt idx="6095">
                  <c:v>131.14363999999998</c:v>
                </c:pt>
                <c:pt idx="6096">
                  <c:v>131.14363999999998</c:v>
                </c:pt>
                <c:pt idx="6097">
                  <c:v>129.12794</c:v>
                </c:pt>
                <c:pt idx="6098">
                  <c:v>129.12794</c:v>
                </c:pt>
                <c:pt idx="6099">
                  <c:v>131.14363999999998</c:v>
                </c:pt>
                <c:pt idx="6100">
                  <c:v>117.12794</c:v>
                </c:pt>
                <c:pt idx="6101">
                  <c:v>117.12794</c:v>
                </c:pt>
                <c:pt idx="6102">
                  <c:v>131.14363999999998</c:v>
                </c:pt>
                <c:pt idx="6103">
                  <c:v>115.11234</c:v>
                </c:pt>
                <c:pt idx="6104">
                  <c:v>129.12794</c:v>
                </c:pt>
                <c:pt idx="6105">
                  <c:v>131.14363999999998</c:v>
                </c:pt>
                <c:pt idx="6106">
                  <c:v>117.12794</c:v>
                </c:pt>
                <c:pt idx="6107">
                  <c:v>117.12794</c:v>
                </c:pt>
                <c:pt idx="6108">
                  <c:v>145.15923999999998</c:v>
                </c:pt>
                <c:pt idx="6109">
                  <c:v>145.15923999999998</c:v>
                </c:pt>
                <c:pt idx="6110">
                  <c:v>145.15923999999998</c:v>
                </c:pt>
                <c:pt idx="6111">
                  <c:v>127.11234</c:v>
                </c:pt>
                <c:pt idx="6112">
                  <c:v>145.15923999999998</c:v>
                </c:pt>
                <c:pt idx="6113">
                  <c:v>131.14363999999998</c:v>
                </c:pt>
                <c:pt idx="6114">
                  <c:v>145.15923999999998</c:v>
                </c:pt>
                <c:pt idx="6115">
                  <c:v>131.14363999999998</c:v>
                </c:pt>
                <c:pt idx="6116">
                  <c:v>127.11234</c:v>
                </c:pt>
                <c:pt idx="6117">
                  <c:v>145.15923999999998</c:v>
                </c:pt>
                <c:pt idx="6118">
                  <c:v>143.14363999999998</c:v>
                </c:pt>
                <c:pt idx="6119">
                  <c:v>143.14363999999998</c:v>
                </c:pt>
                <c:pt idx="6120">
                  <c:v>159.17493999999999</c:v>
                </c:pt>
                <c:pt idx="6121">
                  <c:v>141.12794</c:v>
                </c:pt>
                <c:pt idx="6122">
                  <c:v>141.12794</c:v>
                </c:pt>
                <c:pt idx="6123">
                  <c:v>145.15923999999998</c:v>
                </c:pt>
                <c:pt idx="6124">
                  <c:v>141.12794</c:v>
                </c:pt>
                <c:pt idx="6125">
                  <c:v>141.12794</c:v>
                </c:pt>
                <c:pt idx="6126">
                  <c:v>145.15923999999998</c:v>
                </c:pt>
                <c:pt idx="6127">
                  <c:v>143.14363999999998</c:v>
                </c:pt>
                <c:pt idx="6128">
                  <c:v>159.17493999999999</c:v>
                </c:pt>
                <c:pt idx="6129">
                  <c:v>143.14363999999998</c:v>
                </c:pt>
                <c:pt idx="6130">
                  <c:v>145.15923999999998</c:v>
                </c:pt>
                <c:pt idx="6131">
                  <c:v>145.15923999999998</c:v>
                </c:pt>
                <c:pt idx="6132">
                  <c:v>159.17493999999999</c:v>
                </c:pt>
                <c:pt idx="6133">
                  <c:v>159.17493999999999</c:v>
                </c:pt>
                <c:pt idx="6134">
                  <c:v>171.17493999999999</c:v>
                </c:pt>
                <c:pt idx="6135">
                  <c:v>173.19054</c:v>
                </c:pt>
                <c:pt idx="6136">
                  <c:v>171.17493999999999</c:v>
                </c:pt>
                <c:pt idx="6137">
                  <c:v>201.22183999999999</c:v>
                </c:pt>
                <c:pt idx="6138">
                  <c:v>173.19054</c:v>
                </c:pt>
                <c:pt idx="6139">
                  <c:v>187.20623999999998</c:v>
                </c:pt>
                <c:pt idx="6140">
                  <c:v>215.23754</c:v>
                </c:pt>
                <c:pt idx="6141">
                  <c:v>199.20623999999998</c:v>
                </c:pt>
                <c:pt idx="6142">
                  <c:v>229.25313999999997</c:v>
                </c:pt>
                <c:pt idx="6143">
                  <c:v>199.20623999999998</c:v>
                </c:pt>
                <c:pt idx="6144">
                  <c:v>229.25313999999997</c:v>
                </c:pt>
                <c:pt idx="6145">
                  <c:v>215.23754</c:v>
                </c:pt>
                <c:pt idx="6146">
                  <c:v>201.22183999999999</c:v>
                </c:pt>
                <c:pt idx="6147">
                  <c:v>229.25313999999997</c:v>
                </c:pt>
                <c:pt idx="6148">
                  <c:v>257.28443999999996</c:v>
                </c:pt>
                <c:pt idx="6149">
                  <c:v>229.25313999999997</c:v>
                </c:pt>
                <c:pt idx="6150">
                  <c:v>257.28443999999996</c:v>
                </c:pt>
                <c:pt idx="6151">
                  <c:v>255.26883999999998</c:v>
                </c:pt>
                <c:pt idx="6152">
                  <c:v>257.28443999999996</c:v>
                </c:pt>
                <c:pt idx="6153">
                  <c:v>295.30014</c:v>
                </c:pt>
                <c:pt idx="6154">
                  <c:v>309.31574000000001</c:v>
                </c:pt>
                <c:pt idx="6155">
                  <c:v>309.31574000000001</c:v>
                </c:pt>
                <c:pt idx="6156">
                  <c:v>311.33143999999999</c:v>
                </c:pt>
                <c:pt idx="6157">
                  <c:v>157.15923999999998</c:v>
                </c:pt>
                <c:pt idx="6158">
                  <c:v>103.11234</c:v>
                </c:pt>
                <c:pt idx="6159">
                  <c:v>101.09664000000001</c:v>
                </c:pt>
                <c:pt idx="6160">
                  <c:v>135.08434</c:v>
                </c:pt>
                <c:pt idx="6161">
                  <c:v>177.09493999999998</c:v>
                </c:pt>
                <c:pt idx="6162">
                  <c:v>103.11234</c:v>
                </c:pt>
                <c:pt idx="6163">
                  <c:v>155.14363999999998</c:v>
                </c:pt>
                <c:pt idx="6164">
                  <c:v>131.14363999999998</c:v>
                </c:pt>
                <c:pt idx="6165">
                  <c:v>147.13853999999998</c:v>
                </c:pt>
                <c:pt idx="6166">
                  <c:v>149.11774</c:v>
                </c:pt>
                <c:pt idx="6167">
                  <c:v>115.11234</c:v>
                </c:pt>
                <c:pt idx="6168">
                  <c:v>131.14363999999998</c:v>
                </c:pt>
                <c:pt idx="6169">
                  <c:v>147.13853999999998</c:v>
                </c:pt>
                <c:pt idx="6170">
                  <c:v>131.14363999999998</c:v>
                </c:pt>
                <c:pt idx="6171">
                  <c:v>205.14403999999999</c:v>
                </c:pt>
                <c:pt idx="6172">
                  <c:v>141.12794</c:v>
                </c:pt>
                <c:pt idx="6173">
                  <c:v>145.12284</c:v>
                </c:pt>
                <c:pt idx="6174">
                  <c:v>267.26884000000001</c:v>
                </c:pt>
                <c:pt idx="6175">
                  <c:v>171.17493999999999</c:v>
                </c:pt>
                <c:pt idx="6176">
                  <c:v>143.14363999999998</c:v>
                </c:pt>
                <c:pt idx="6177">
                  <c:v>129.12794</c:v>
                </c:pt>
                <c:pt idx="6178">
                  <c:v>101.09664000000001</c:v>
                </c:pt>
                <c:pt idx="6179">
                  <c:v>141.09153999999998</c:v>
                </c:pt>
                <c:pt idx="6180">
                  <c:v>141.09153999999998</c:v>
                </c:pt>
                <c:pt idx="6181">
                  <c:v>147.13853999999998</c:v>
                </c:pt>
                <c:pt idx="6182">
                  <c:v>159.17493999999999</c:v>
                </c:pt>
                <c:pt idx="6183">
                  <c:v>129.12794</c:v>
                </c:pt>
                <c:pt idx="6184">
                  <c:v>481.46204</c:v>
                </c:pt>
                <c:pt idx="6185">
                  <c:v>131.14363999999998</c:v>
                </c:pt>
                <c:pt idx="6186">
                  <c:v>145.06533999999999</c:v>
                </c:pt>
                <c:pt idx="6187">
                  <c:v>143.14363999999998</c:v>
                </c:pt>
                <c:pt idx="6188">
                  <c:v>115.11234</c:v>
                </c:pt>
                <c:pt idx="6189">
                  <c:v>129.12794</c:v>
                </c:pt>
                <c:pt idx="6190">
                  <c:v>183.17493999999999</c:v>
                </c:pt>
                <c:pt idx="6191">
                  <c:v>455.48284000000001</c:v>
                </c:pt>
                <c:pt idx="6192">
                  <c:v>273.27933999999999</c:v>
                </c:pt>
                <c:pt idx="6193">
                  <c:v>317.30554000000001</c:v>
                </c:pt>
                <c:pt idx="6194">
                  <c:v>315.32633999999996</c:v>
                </c:pt>
                <c:pt idx="6195">
                  <c:v>329.34193999999997</c:v>
                </c:pt>
                <c:pt idx="6196">
                  <c:v>371.38893999999999</c:v>
                </c:pt>
                <c:pt idx="6197">
                  <c:v>399.42023999999998</c:v>
                </c:pt>
                <c:pt idx="6198">
                  <c:v>427.45153999999997</c:v>
                </c:pt>
                <c:pt idx="6199">
                  <c:v>119.10724</c:v>
                </c:pt>
                <c:pt idx="6200">
                  <c:v>261.18543999999997</c:v>
                </c:pt>
                <c:pt idx="6201">
                  <c:v>171.17493999999999</c:v>
                </c:pt>
                <c:pt idx="6202">
                  <c:v>341.37833999999998</c:v>
                </c:pt>
                <c:pt idx="6203">
                  <c:v>221.15413999999998</c:v>
                </c:pt>
                <c:pt idx="6204">
                  <c:v>397.44094000000001</c:v>
                </c:pt>
                <c:pt idx="6205">
                  <c:v>425.47224</c:v>
                </c:pt>
                <c:pt idx="6206">
                  <c:v>327.25353999999999</c:v>
                </c:pt>
                <c:pt idx="6207">
                  <c:v>325.23793999999998</c:v>
                </c:pt>
                <c:pt idx="6208">
                  <c:v>379.28483999999997</c:v>
                </c:pt>
                <c:pt idx="6209">
                  <c:v>157.15923999999998</c:v>
                </c:pt>
                <c:pt idx="6210">
                  <c:v>167.09193999999999</c:v>
                </c:pt>
                <c:pt idx="6211">
                  <c:v>263.20114000000001</c:v>
                </c:pt>
                <c:pt idx="6212">
                  <c:v>321.27933999999999</c:v>
                </c:pt>
                <c:pt idx="6213">
                  <c:v>159.13853999999998</c:v>
                </c:pt>
                <c:pt idx="6214">
                  <c:v>145.12284</c:v>
                </c:pt>
                <c:pt idx="6215">
                  <c:v>179.10723999999999</c:v>
                </c:pt>
                <c:pt idx="6216">
                  <c:v>481.53483999999997</c:v>
                </c:pt>
                <c:pt idx="6217">
                  <c:v>317.19644</c:v>
                </c:pt>
                <c:pt idx="6218">
                  <c:v>119.04974</c:v>
                </c:pt>
                <c:pt idx="6219">
                  <c:v>141.12794</c:v>
                </c:pt>
                <c:pt idx="6220">
                  <c:v>143.14363999999998</c:v>
                </c:pt>
                <c:pt idx="6221">
                  <c:v>189.14903999999999</c:v>
                </c:pt>
                <c:pt idx="6222">
                  <c:v>187.20623999999998</c:v>
                </c:pt>
                <c:pt idx="6223">
                  <c:v>117.12794</c:v>
                </c:pt>
                <c:pt idx="6224">
                  <c:v>145.15923999999998</c:v>
                </c:pt>
                <c:pt idx="6225">
                  <c:v>131.14363999999998</c:v>
                </c:pt>
                <c:pt idx="6226">
                  <c:v>173.19054</c:v>
                </c:pt>
                <c:pt idx="6227">
                  <c:v>171.17493999999999</c:v>
                </c:pt>
                <c:pt idx="6228">
                  <c:v>145.12284</c:v>
                </c:pt>
                <c:pt idx="6229">
                  <c:v>159.13853999999998</c:v>
                </c:pt>
                <c:pt idx="6230">
                  <c:v>145.15923999999998</c:v>
                </c:pt>
                <c:pt idx="6231">
                  <c:v>151.11233999999999</c:v>
                </c:pt>
                <c:pt idx="6232">
                  <c:v>131.14363999999998</c:v>
                </c:pt>
                <c:pt idx="6233">
                  <c:v>225.22183999999999</c:v>
                </c:pt>
                <c:pt idx="6234">
                  <c:v>189.14903999999999</c:v>
                </c:pt>
                <c:pt idx="6235">
                  <c:v>185.19054</c:v>
                </c:pt>
                <c:pt idx="6236">
                  <c:v>157.15923999999998</c:v>
                </c:pt>
                <c:pt idx="6237">
                  <c:v>287.25864000000001</c:v>
                </c:pt>
                <c:pt idx="6238">
                  <c:v>329.26923999999997</c:v>
                </c:pt>
                <c:pt idx="6239">
                  <c:v>329.26923999999997</c:v>
                </c:pt>
                <c:pt idx="6240">
                  <c:v>329.26923999999997</c:v>
                </c:pt>
                <c:pt idx="6241">
                  <c:v>285.24293999999998</c:v>
                </c:pt>
                <c:pt idx="6242">
                  <c:v>327.25353999999999</c:v>
                </c:pt>
                <c:pt idx="6243">
                  <c:v>327.25353999999999</c:v>
                </c:pt>
                <c:pt idx="6244">
                  <c:v>623.48874000000001</c:v>
                </c:pt>
                <c:pt idx="6245">
                  <c:v>259.16983999999997</c:v>
                </c:pt>
                <c:pt idx="6246">
                  <c:v>157.15923999999998</c:v>
                </c:pt>
                <c:pt idx="6247">
                  <c:v>199.07593999999997</c:v>
                </c:pt>
                <c:pt idx="6248">
                  <c:v>253.18034</c:v>
                </c:pt>
                <c:pt idx="6249">
                  <c:v>281.21163999999999</c:v>
                </c:pt>
                <c:pt idx="6250">
                  <c:v>327.19603999999998</c:v>
                </c:pt>
                <c:pt idx="6251">
                  <c:v>343.35764</c:v>
                </c:pt>
                <c:pt idx="6252">
                  <c:v>195.05053999999998</c:v>
                </c:pt>
                <c:pt idx="6253">
                  <c:v>413.43583999999998</c:v>
                </c:pt>
                <c:pt idx="6254">
                  <c:v>441.46713999999997</c:v>
                </c:pt>
                <c:pt idx="6255">
                  <c:v>189.14903999999999</c:v>
                </c:pt>
                <c:pt idx="6256">
                  <c:v>261.18543999999997</c:v>
                </c:pt>
                <c:pt idx="6257">
                  <c:v>259.16983999999997</c:v>
                </c:pt>
                <c:pt idx="6258">
                  <c:v>597.47303999999997</c:v>
                </c:pt>
                <c:pt idx="6259">
                  <c:v>259.16983999999997</c:v>
                </c:pt>
                <c:pt idx="6260">
                  <c:v>277.18034</c:v>
                </c:pt>
                <c:pt idx="6261">
                  <c:v>263.20114000000001</c:v>
                </c:pt>
                <c:pt idx="6262">
                  <c:v>277.18034</c:v>
                </c:pt>
                <c:pt idx="6263">
                  <c:v>149.11774</c:v>
                </c:pt>
                <c:pt idx="6264">
                  <c:v>175.16983999999999</c:v>
                </c:pt>
                <c:pt idx="6265">
                  <c:v>315.32633999999996</c:v>
                </c:pt>
                <c:pt idx="6266">
                  <c:v>267.15963999999997</c:v>
                </c:pt>
                <c:pt idx="6267">
                  <c:v>597.47303999999997</c:v>
                </c:pt>
                <c:pt idx="6268">
                  <c:v>381.30054000000001</c:v>
                </c:pt>
                <c:pt idx="6269">
                  <c:v>285.13383999999996</c:v>
                </c:pt>
                <c:pt idx="6270">
                  <c:v>121.06534000000001</c:v>
                </c:pt>
                <c:pt idx="6271">
                  <c:v>285.24293999999998</c:v>
                </c:pt>
                <c:pt idx="6272">
                  <c:v>147.13853999999998</c:v>
                </c:pt>
                <c:pt idx="6273">
                  <c:v>269.28443999999996</c:v>
                </c:pt>
                <c:pt idx="6274">
                  <c:v>293.21163999999999</c:v>
                </c:pt>
                <c:pt idx="6275">
                  <c:v>277.18034</c:v>
                </c:pt>
                <c:pt idx="6276">
                  <c:v>277.18034</c:v>
                </c:pt>
                <c:pt idx="6277">
                  <c:v>245.19054</c:v>
                </c:pt>
                <c:pt idx="6278">
                  <c:v>379.28483999999997</c:v>
                </c:pt>
                <c:pt idx="6279">
                  <c:v>577.51963999999998</c:v>
                </c:pt>
                <c:pt idx="6280">
                  <c:v>485.49333999999999</c:v>
                </c:pt>
                <c:pt idx="6281">
                  <c:v>585.43664000000001</c:v>
                </c:pt>
                <c:pt idx="6282">
                  <c:v>425.25394</c:v>
                </c:pt>
                <c:pt idx="6283">
                  <c:v>221.15413999999998</c:v>
                </c:pt>
                <c:pt idx="6284">
                  <c:v>201.09153999999998</c:v>
                </c:pt>
                <c:pt idx="6285">
                  <c:v>595.45744000000002</c:v>
                </c:pt>
                <c:pt idx="6286">
                  <c:v>371.38893999999999</c:v>
                </c:pt>
                <c:pt idx="6287">
                  <c:v>385.33184</c:v>
                </c:pt>
                <c:pt idx="6288">
                  <c:v>113.09664000000001</c:v>
                </c:pt>
                <c:pt idx="6289">
                  <c:v>129.12794</c:v>
                </c:pt>
                <c:pt idx="6290">
                  <c:v>131.14363999999998</c:v>
                </c:pt>
                <c:pt idx="6291">
                  <c:v>129.12794</c:v>
                </c:pt>
                <c:pt idx="6292">
                  <c:v>133.06533999999999</c:v>
                </c:pt>
                <c:pt idx="6293">
                  <c:v>147.08104</c:v>
                </c:pt>
                <c:pt idx="6294">
                  <c:v>133.06533999999999</c:v>
                </c:pt>
                <c:pt idx="6295">
                  <c:v>147.08104</c:v>
                </c:pt>
                <c:pt idx="6296">
                  <c:v>161.09663999999998</c:v>
                </c:pt>
                <c:pt idx="6297">
                  <c:v>189.09153999999998</c:v>
                </c:pt>
                <c:pt idx="6298">
                  <c:v>195.06573999999998</c:v>
                </c:pt>
                <c:pt idx="6299">
                  <c:v>345.26414</c:v>
                </c:pt>
                <c:pt idx="6300">
                  <c:v>325.23793999999998</c:v>
                </c:pt>
                <c:pt idx="6301">
                  <c:v>329.26923999999997</c:v>
                </c:pt>
                <c:pt idx="6302">
                  <c:v>353.26923999999997</c:v>
                </c:pt>
                <c:pt idx="6303">
                  <c:v>353.26923999999997</c:v>
                </c:pt>
                <c:pt idx="6304">
                  <c:v>379.28483999999997</c:v>
                </c:pt>
                <c:pt idx="6305">
                  <c:v>355.28483999999997</c:v>
                </c:pt>
                <c:pt idx="6306">
                  <c:v>383.31613999999996</c:v>
                </c:pt>
                <c:pt idx="6307">
                  <c:v>281.19054</c:v>
                </c:pt>
                <c:pt idx="6308">
                  <c:v>303.17493999999999</c:v>
                </c:pt>
                <c:pt idx="6309">
                  <c:v>437.34193999999997</c:v>
                </c:pt>
                <c:pt idx="6310">
                  <c:v>309.22183999999999</c:v>
                </c:pt>
                <c:pt idx="6311">
                  <c:v>307.20623999999998</c:v>
                </c:pt>
                <c:pt idx="6312">
                  <c:v>305.19054</c:v>
                </c:pt>
                <c:pt idx="6313">
                  <c:v>243.23244</c:v>
                </c:pt>
                <c:pt idx="6314">
                  <c:v>259.16983999999997</c:v>
                </c:pt>
                <c:pt idx="6315">
                  <c:v>261.18543999999997</c:v>
                </c:pt>
                <c:pt idx="6316">
                  <c:v>275.20114000000001</c:v>
                </c:pt>
                <c:pt idx="6317">
                  <c:v>115.11234</c:v>
                </c:pt>
                <c:pt idx="6318">
                  <c:v>99.081040000000002</c:v>
                </c:pt>
                <c:pt idx="6319">
                  <c:v>99.081040000000002</c:v>
                </c:pt>
                <c:pt idx="6320">
                  <c:v>99.081040000000002</c:v>
                </c:pt>
                <c:pt idx="6321">
                  <c:v>99.081040000000002</c:v>
                </c:pt>
                <c:pt idx="6322">
                  <c:v>97.065340000000006</c:v>
                </c:pt>
                <c:pt idx="6323">
                  <c:v>97.065340000000006</c:v>
                </c:pt>
                <c:pt idx="6324">
                  <c:v>115.07594</c:v>
                </c:pt>
                <c:pt idx="6325">
                  <c:v>113.06024000000001</c:v>
                </c:pt>
                <c:pt idx="6326">
                  <c:v>113.06024000000001</c:v>
                </c:pt>
                <c:pt idx="6327">
                  <c:v>111.04464</c:v>
                </c:pt>
                <c:pt idx="6328">
                  <c:v>117.09153999999999</c:v>
                </c:pt>
                <c:pt idx="6329">
                  <c:v>117.09153999999999</c:v>
                </c:pt>
                <c:pt idx="6330">
                  <c:v>117.09153999999999</c:v>
                </c:pt>
                <c:pt idx="6331">
                  <c:v>117.09153999999999</c:v>
                </c:pt>
                <c:pt idx="6332">
                  <c:v>115.07594</c:v>
                </c:pt>
                <c:pt idx="6333">
                  <c:v>113.06024000000001</c:v>
                </c:pt>
                <c:pt idx="6334">
                  <c:v>113.09664000000001</c:v>
                </c:pt>
                <c:pt idx="6335">
                  <c:v>113.09664000000001</c:v>
                </c:pt>
                <c:pt idx="6336">
                  <c:v>113.09664000000001</c:v>
                </c:pt>
                <c:pt idx="6337">
                  <c:v>113.09664000000001</c:v>
                </c:pt>
                <c:pt idx="6338">
                  <c:v>113.09664000000001</c:v>
                </c:pt>
                <c:pt idx="6339">
                  <c:v>111.08104</c:v>
                </c:pt>
                <c:pt idx="6340">
                  <c:v>111.08104</c:v>
                </c:pt>
                <c:pt idx="6341">
                  <c:v>129.09153999999998</c:v>
                </c:pt>
                <c:pt idx="6342">
                  <c:v>127.07594</c:v>
                </c:pt>
                <c:pt idx="6343">
                  <c:v>129.12794</c:v>
                </c:pt>
                <c:pt idx="6344">
                  <c:v>127.11234</c:v>
                </c:pt>
                <c:pt idx="6345">
                  <c:v>127.11234</c:v>
                </c:pt>
                <c:pt idx="6346">
                  <c:v>127.11234</c:v>
                </c:pt>
                <c:pt idx="6347">
                  <c:v>127.11234</c:v>
                </c:pt>
                <c:pt idx="6348">
                  <c:v>127.11234</c:v>
                </c:pt>
                <c:pt idx="6349">
                  <c:v>125.09664000000001</c:v>
                </c:pt>
                <c:pt idx="6350">
                  <c:v>125.09664000000001</c:v>
                </c:pt>
                <c:pt idx="6351">
                  <c:v>123.08104</c:v>
                </c:pt>
                <c:pt idx="6352">
                  <c:v>141.09153999999998</c:v>
                </c:pt>
                <c:pt idx="6353">
                  <c:v>141.09153999999998</c:v>
                </c:pt>
                <c:pt idx="6354">
                  <c:v>143.10723999999999</c:v>
                </c:pt>
                <c:pt idx="6355">
                  <c:v>143.14363999999998</c:v>
                </c:pt>
                <c:pt idx="6356">
                  <c:v>141.12794</c:v>
                </c:pt>
                <c:pt idx="6357">
                  <c:v>141.12794</c:v>
                </c:pt>
                <c:pt idx="6358">
                  <c:v>141.12794</c:v>
                </c:pt>
                <c:pt idx="6359">
                  <c:v>141.12794</c:v>
                </c:pt>
                <c:pt idx="6360">
                  <c:v>139.11233999999999</c:v>
                </c:pt>
                <c:pt idx="6361">
                  <c:v>139.11233999999999</c:v>
                </c:pt>
                <c:pt idx="6362">
                  <c:v>139.11233999999999</c:v>
                </c:pt>
                <c:pt idx="6363">
                  <c:v>139.11233999999999</c:v>
                </c:pt>
                <c:pt idx="6364">
                  <c:v>139.11233999999999</c:v>
                </c:pt>
                <c:pt idx="6365">
                  <c:v>129.03403999999998</c:v>
                </c:pt>
                <c:pt idx="6366">
                  <c:v>157.12284</c:v>
                </c:pt>
                <c:pt idx="6367">
                  <c:v>157.15923999999998</c:v>
                </c:pt>
                <c:pt idx="6368">
                  <c:v>155.14363999999998</c:v>
                </c:pt>
                <c:pt idx="6369">
                  <c:v>155.14363999999998</c:v>
                </c:pt>
                <c:pt idx="6370">
                  <c:v>155.14363999999998</c:v>
                </c:pt>
                <c:pt idx="6371">
                  <c:v>155.14363999999998</c:v>
                </c:pt>
                <c:pt idx="6372">
                  <c:v>153.12794</c:v>
                </c:pt>
                <c:pt idx="6373">
                  <c:v>153.12794</c:v>
                </c:pt>
                <c:pt idx="6374">
                  <c:v>153.12794</c:v>
                </c:pt>
                <c:pt idx="6375">
                  <c:v>151.11233999999999</c:v>
                </c:pt>
                <c:pt idx="6376">
                  <c:v>149.09663999999998</c:v>
                </c:pt>
                <c:pt idx="6377">
                  <c:v>145.06533999999999</c:v>
                </c:pt>
                <c:pt idx="6378">
                  <c:v>143.04973999999999</c:v>
                </c:pt>
                <c:pt idx="6379">
                  <c:v>171.17493999999999</c:v>
                </c:pt>
                <c:pt idx="6380">
                  <c:v>169.15923999999998</c:v>
                </c:pt>
                <c:pt idx="6381">
                  <c:v>169.15923999999998</c:v>
                </c:pt>
                <c:pt idx="6382">
                  <c:v>169.15923999999998</c:v>
                </c:pt>
                <c:pt idx="6383">
                  <c:v>167.14363999999998</c:v>
                </c:pt>
                <c:pt idx="6384">
                  <c:v>165.12794</c:v>
                </c:pt>
                <c:pt idx="6385">
                  <c:v>163.11233999999999</c:v>
                </c:pt>
                <c:pt idx="6386">
                  <c:v>185.19054</c:v>
                </c:pt>
                <c:pt idx="6387">
                  <c:v>183.17493999999999</c:v>
                </c:pt>
                <c:pt idx="6388">
                  <c:v>175.11233999999999</c:v>
                </c:pt>
                <c:pt idx="6389">
                  <c:v>199.20623999999998</c:v>
                </c:pt>
                <c:pt idx="6390">
                  <c:v>197.19054</c:v>
                </c:pt>
                <c:pt idx="6391">
                  <c:v>193.15923999999998</c:v>
                </c:pt>
                <c:pt idx="6392">
                  <c:v>189.12794</c:v>
                </c:pt>
                <c:pt idx="6393">
                  <c:v>213.22183999999999</c:v>
                </c:pt>
                <c:pt idx="6394">
                  <c:v>211.20623999999998</c:v>
                </c:pt>
                <c:pt idx="6395">
                  <c:v>211.20623999999998</c:v>
                </c:pt>
                <c:pt idx="6396">
                  <c:v>211.20623999999998</c:v>
                </c:pt>
                <c:pt idx="6397">
                  <c:v>209.19054</c:v>
                </c:pt>
                <c:pt idx="6398">
                  <c:v>227.23754</c:v>
                </c:pt>
                <c:pt idx="6399">
                  <c:v>225.22183999999999</c:v>
                </c:pt>
                <c:pt idx="6400">
                  <c:v>223.20623999999998</c:v>
                </c:pt>
                <c:pt idx="6401">
                  <c:v>223.20623999999998</c:v>
                </c:pt>
                <c:pt idx="6402">
                  <c:v>219.17493999999999</c:v>
                </c:pt>
                <c:pt idx="6403">
                  <c:v>241.25313999999997</c:v>
                </c:pt>
                <c:pt idx="6404">
                  <c:v>239.23754</c:v>
                </c:pt>
                <c:pt idx="6405">
                  <c:v>239.23754</c:v>
                </c:pt>
                <c:pt idx="6406">
                  <c:v>239.23754</c:v>
                </c:pt>
                <c:pt idx="6407">
                  <c:v>239.23754</c:v>
                </c:pt>
                <c:pt idx="6408">
                  <c:v>237.22183999999999</c:v>
                </c:pt>
                <c:pt idx="6409">
                  <c:v>237.22183999999999</c:v>
                </c:pt>
                <c:pt idx="6410">
                  <c:v>237.22183999999999</c:v>
                </c:pt>
                <c:pt idx="6411">
                  <c:v>235.20623999999998</c:v>
                </c:pt>
                <c:pt idx="6412">
                  <c:v>255.26883999999998</c:v>
                </c:pt>
                <c:pt idx="6413">
                  <c:v>269.28443999999996</c:v>
                </c:pt>
                <c:pt idx="6414">
                  <c:v>267.26884000000001</c:v>
                </c:pt>
                <c:pt idx="6415">
                  <c:v>267.26884000000001</c:v>
                </c:pt>
                <c:pt idx="6416">
                  <c:v>265.25313999999997</c:v>
                </c:pt>
                <c:pt idx="6417">
                  <c:v>263.23753999999997</c:v>
                </c:pt>
                <c:pt idx="6418">
                  <c:v>353.37833999999998</c:v>
                </c:pt>
                <c:pt idx="6419">
                  <c:v>351.36273999999997</c:v>
                </c:pt>
                <c:pt idx="6420">
                  <c:v>351.36273999999997</c:v>
                </c:pt>
                <c:pt idx="6421">
                  <c:v>367.39403999999996</c:v>
                </c:pt>
                <c:pt idx="6422">
                  <c:v>381.40963999999997</c:v>
                </c:pt>
                <c:pt idx="6423">
                  <c:v>409.44094000000001</c:v>
                </c:pt>
                <c:pt idx="6424">
                  <c:v>101.09664000000001</c:v>
                </c:pt>
                <c:pt idx="6425">
                  <c:v>99.081040000000002</c:v>
                </c:pt>
                <c:pt idx="6426">
                  <c:v>249.22183999999999</c:v>
                </c:pt>
                <c:pt idx="6427">
                  <c:v>239.23754</c:v>
                </c:pt>
                <c:pt idx="6428">
                  <c:v>141.12794</c:v>
                </c:pt>
                <c:pt idx="6429">
                  <c:v>275.21413999999999</c:v>
                </c:pt>
                <c:pt idx="6430">
                  <c:v>319.16363999999999</c:v>
                </c:pt>
                <c:pt idx="6431">
                  <c:v>241.25313999999997</c:v>
                </c:pt>
                <c:pt idx="6432">
                  <c:v>139.11233999999999</c:v>
                </c:pt>
                <c:pt idx="6433">
                  <c:v>103.03954</c:v>
                </c:pt>
                <c:pt idx="6434">
                  <c:v>113.06024000000001</c:v>
                </c:pt>
                <c:pt idx="6435">
                  <c:v>125.09664000000001</c:v>
                </c:pt>
                <c:pt idx="6436">
                  <c:v>113.06024000000001</c:v>
                </c:pt>
                <c:pt idx="6437">
                  <c:v>129.12794</c:v>
                </c:pt>
                <c:pt idx="6438">
                  <c:v>117.09153999999999</c:v>
                </c:pt>
                <c:pt idx="6439">
                  <c:v>111.08104</c:v>
                </c:pt>
                <c:pt idx="6440">
                  <c:v>141.12794</c:v>
                </c:pt>
                <c:pt idx="6441">
                  <c:v>125.09664000000001</c:v>
                </c:pt>
                <c:pt idx="6442">
                  <c:v>141.09153999999998</c:v>
                </c:pt>
                <c:pt idx="6443">
                  <c:v>169.12284</c:v>
                </c:pt>
                <c:pt idx="6444">
                  <c:v>125.09664000000001</c:v>
                </c:pt>
                <c:pt idx="6445">
                  <c:v>125.09664000000001</c:v>
                </c:pt>
                <c:pt idx="6446">
                  <c:v>125.09664000000001</c:v>
                </c:pt>
                <c:pt idx="6447">
                  <c:v>139.11233999999999</c:v>
                </c:pt>
                <c:pt idx="6448">
                  <c:v>137.09663999999998</c:v>
                </c:pt>
                <c:pt idx="6449">
                  <c:v>137.09663999999998</c:v>
                </c:pt>
                <c:pt idx="6450">
                  <c:v>137.09663999999998</c:v>
                </c:pt>
                <c:pt idx="6451">
                  <c:v>139.11233999999999</c:v>
                </c:pt>
                <c:pt idx="6452">
                  <c:v>141.12794</c:v>
                </c:pt>
                <c:pt idx="6453">
                  <c:v>185.19054</c:v>
                </c:pt>
                <c:pt idx="6454">
                  <c:v>185.19054</c:v>
                </c:pt>
                <c:pt idx="6455">
                  <c:v>153.12794</c:v>
                </c:pt>
                <c:pt idx="6456">
                  <c:v>169.12284</c:v>
                </c:pt>
                <c:pt idx="6457">
                  <c:v>197.15413999999998</c:v>
                </c:pt>
                <c:pt idx="6458">
                  <c:v>153.12794</c:v>
                </c:pt>
                <c:pt idx="6459">
                  <c:v>155.14363999999998</c:v>
                </c:pt>
                <c:pt idx="6460">
                  <c:v>155.14363999999998</c:v>
                </c:pt>
                <c:pt idx="6461">
                  <c:v>185.19054</c:v>
                </c:pt>
                <c:pt idx="6462">
                  <c:v>185.19054</c:v>
                </c:pt>
                <c:pt idx="6463">
                  <c:v>183.17493999999999</c:v>
                </c:pt>
                <c:pt idx="6464">
                  <c:v>181.15923999999998</c:v>
                </c:pt>
                <c:pt idx="6465">
                  <c:v>183.17493999999999</c:v>
                </c:pt>
                <c:pt idx="6466">
                  <c:v>181.15923999999998</c:v>
                </c:pt>
                <c:pt idx="6467">
                  <c:v>235.13343999999998</c:v>
                </c:pt>
                <c:pt idx="6468">
                  <c:v>181.15923999999998</c:v>
                </c:pt>
                <c:pt idx="6469">
                  <c:v>181.15923999999998</c:v>
                </c:pt>
                <c:pt idx="6470">
                  <c:v>181.15923999999998</c:v>
                </c:pt>
                <c:pt idx="6471">
                  <c:v>223.20623999999998</c:v>
                </c:pt>
                <c:pt idx="6472">
                  <c:v>183.17493999999999</c:v>
                </c:pt>
                <c:pt idx="6473">
                  <c:v>183.17493999999999</c:v>
                </c:pt>
                <c:pt idx="6474">
                  <c:v>181.15923999999998</c:v>
                </c:pt>
                <c:pt idx="6475">
                  <c:v>183.17493999999999</c:v>
                </c:pt>
                <c:pt idx="6476">
                  <c:v>181.15923999999998</c:v>
                </c:pt>
                <c:pt idx="6477">
                  <c:v>181.15923999999998</c:v>
                </c:pt>
                <c:pt idx="6478">
                  <c:v>181.15923999999998</c:v>
                </c:pt>
                <c:pt idx="6479">
                  <c:v>223.20623999999998</c:v>
                </c:pt>
                <c:pt idx="6480">
                  <c:v>251.23754</c:v>
                </c:pt>
                <c:pt idx="6481">
                  <c:v>197.19054</c:v>
                </c:pt>
                <c:pt idx="6482">
                  <c:v>209.19054</c:v>
                </c:pt>
                <c:pt idx="6483">
                  <c:v>211.20623999999998</c:v>
                </c:pt>
                <c:pt idx="6484">
                  <c:v>209.19054</c:v>
                </c:pt>
                <c:pt idx="6485">
                  <c:v>209.19054</c:v>
                </c:pt>
                <c:pt idx="6486">
                  <c:v>209.19054</c:v>
                </c:pt>
                <c:pt idx="6487">
                  <c:v>209.19054</c:v>
                </c:pt>
                <c:pt idx="6488">
                  <c:v>211.20623999999998</c:v>
                </c:pt>
                <c:pt idx="6489">
                  <c:v>211.20623999999998</c:v>
                </c:pt>
                <c:pt idx="6490">
                  <c:v>211.20623999999998</c:v>
                </c:pt>
                <c:pt idx="6491">
                  <c:v>205.15923999999998</c:v>
                </c:pt>
                <c:pt idx="6492">
                  <c:v>211.20623999999998</c:v>
                </c:pt>
                <c:pt idx="6493">
                  <c:v>207.17493999999999</c:v>
                </c:pt>
                <c:pt idx="6494">
                  <c:v>209.19054</c:v>
                </c:pt>
                <c:pt idx="6495">
                  <c:v>209.19054</c:v>
                </c:pt>
                <c:pt idx="6496">
                  <c:v>209.19054</c:v>
                </c:pt>
                <c:pt idx="6497">
                  <c:v>209.19054</c:v>
                </c:pt>
                <c:pt idx="6498">
                  <c:v>209.19054</c:v>
                </c:pt>
                <c:pt idx="6499">
                  <c:v>225.18544</c:v>
                </c:pt>
                <c:pt idx="6500">
                  <c:v>227.20113999999998</c:v>
                </c:pt>
                <c:pt idx="6501">
                  <c:v>211.20623999999998</c:v>
                </c:pt>
                <c:pt idx="6502">
                  <c:v>223.20623999999998</c:v>
                </c:pt>
                <c:pt idx="6503">
                  <c:v>225.22183999999999</c:v>
                </c:pt>
                <c:pt idx="6504">
                  <c:v>239.23754</c:v>
                </c:pt>
                <c:pt idx="6505">
                  <c:v>253.25313999999997</c:v>
                </c:pt>
                <c:pt idx="6506">
                  <c:v>237.22183999999999</c:v>
                </c:pt>
                <c:pt idx="6507">
                  <c:v>235.20623999999998</c:v>
                </c:pt>
                <c:pt idx="6508">
                  <c:v>289.25313999999997</c:v>
                </c:pt>
                <c:pt idx="6509">
                  <c:v>235.20623999999998</c:v>
                </c:pt>
                <c:pt idx="6510">
                  <c:v>235.20623999999998</c:v>
                </c:pt>
                <c:pt idx="6511">
                  <c:v>237.22183999999999</c:v>
                </c:pt>
                <c:pt idx="6512">
                  <c:v>237.22183999999999</c:v>
                </c:pt>
                <c:pt idx="6513">
                  <c:v>237.22183999999999</c:v>
                </c:pt>
                <c:pt idx="6514">
                  <c:v>237.22183999999999</c:v>
                </c:pt>
                <c:pt idx="6515">
                  <c:v>237.22183999999999</c:v>
                </c:pt>
                <c:pt idx="6516">
                  <c:v>237.22183999999999</c:v>
                </c:pt>
                <c:pt idx="6517">
                  <c:v>253.25313999999997</c:v>
                </c:pt>
                <c:pt idx="6518">
                  <c:v>253.25313999999997</c:v>
                </c:pt>
                <c:pt idx="6519">
                  <c:v>253.25313999999997</c:v>
                </c:pt>
                <c:pt idx="6520">
                  <c:v>253.25313999999997</c:v>
                </c:pt>
                <c:pt idx="6521">
                  <c:v>239.23754</c:v>
                </c:pt>
                <c:pt idx="6522">
                  <c:v>239.23754</c:v>
                </c:pt>
                <c:pt idx="6523">
                  <c:v>239.23754</c:v>
                </c:pt>
                <c:pt idx="6524">
                  <c:v>235.20623999999998</c:v>
                </c:pt>
                <c:pt idx="6525">
                  <c:v>253.25313999999997</c:v>
                </c:pt>
                <c:pt idx="6526">
                  <c:v>253.21673999999999</c:v>
                </c:pt>
                <c:pt idx="6527">
                  <c:v>239.23754</c:v>
                </c:pt>
                <c:pt idx="6528">
                  <c:v>239.23754</c:v>
                </c:pt>
                <c:pt idx="6529">
                  <c:v>237.22183999999999</c:v>
                </c:pt>
                <c:pt idx="6530">
                  <c:v>237.22183999999999</c:v>
                </c:pt>
                <c:pt idx="6531">
                  <c:v>237.22183999999999</c:v>
                </c:pt>
                <c:pt idx="6532">
                  <c:v>237.22183999999999</c:v>
                </c:pt>
                <c:pt idx="6533">
                  <c:v>237.22183999999999</c:v>
                </c:pt>
                <c:pt idx="6534">
                  <c:v>237.22183999999999</c:v>
                </c:pt>
                <c:pt idx="6535">
                  <c:v>237.22183999999999</c:v>
                </c:pt>
                <c:pt idx="6536">
                  <c:v>237.22183999999999</c:v>
                </c:pt>
                <c:pt idx="6537">
                  <c:v>235.20623999999998</c:v>
                </c:pt>
                <c:pt idx="6538">
                  <c:v>237.22183999999999</c:v>
                </c:pt>
                <c:pt idx="6539">
                  <c:v>253.25313999999997</c:v>
                </c:pt>
                <c:pt idx="6540">
                  <c:v>267.26884000000001</c:v>
                </c:pt>
                <c:pt idx="6541">
                  <c:v>267.26884000000001</c:v>
                </c:pt>
                <c:pt idx="6542">
                  <c:v>267.26884000000001</c:v>
                </c:pt>
                <c:pt idx="6543">
                  <c:v>265.25313999999997</c:v>
                </c:pt>
                <c:pt idx="6544">
                  <c:v>265.25313999999997</c:v>
                </c:pt>
                <c:pt idx="6545">
                  <c:v>265.25313999999997</c:v>
                </c:pt>
                <c:pt idx="6546">
                  <c:v>267.26884000000001</c:v>
                </c:pt>
                <c:pt idx="6547">
                  <c:v>267.26884000000001</c:v>
                </c:pt>
                <c:pt idx="6548">
                  <c:v>267.26884000000001</c:v>
                </c:pt>
                <c:pt idx="6549">
                  <c:v>265.25313999999997</c:v>
                </c:pt>
                <c:pt idx="6550">
                  <c:v>265.25313999999997</c:v>
                </c:pt>
                <c:pt idx="6551">
                  <c:v>265.25313999999997</c:v>
                </c:pt>
                <c:pt idx="6552">
                  <c:v>265.25313999999997</c:v>
                </c:pt>
                <c:pt idx="6553">
                  <c:v>263.23753999999997</c:v>
                </c:pt>
                <c:pt idx="6554">
                  <c:v>281.28443999999996</c:v>
                </c:pt>
                <c:pt idx="6555">
                  <c:v>281.28443999999996</c:v>
                </c:pt>
                <c:pt idx="6556">
                  <c:v>283.30014</c:v>
                </c:pt>
                <c:pt idx="6557">
                  <c:v>295.30014</c:v>
                </c:pt>
                <c:pt idx="6558">
                  <c:v>297.31574000000001</c:v>
                </c:pt>
                <c:pt idx="6559">
                  <c:v>87.081040000000002</c:v>
                </c:pt>
                <c:pt idx="6560">
                  <c:v>257.24804</c:v>
                </c:pt>
                <c:pt idx="6561">
                  <c:v>173.11774</c:v>
                </c:pt>
                <c:pt idx="6562">
                  <c:v>155.10723999999999</c:v>
                </c:pt>
                <c:pt idx="6563">
                  <c:v>193.15923999999998</c:v>
                </c:pt>
                <c:pt idx="6564">
                  <c:v>197.19054</c:v>
                </c:pt>
                <c:pt idx="6565">
                  <c:v>213.22183999999999</c:v>
                </c:pt>
                <c:pt idx="6566">
                  <c:v>227.23754</c:v>
                </c:pt>
                <c:pt idx="6567">
                  <c:v>253.25313999999997</c:v>
                </c:pt>
                <c:pt idx="6568">
                  <c:v>239.23754</c:v>
                </c:pt>
                <c:pt idx="6569">
                  <c:v>225.22183999999999</c:v>
                </c:pt>
                <c:pt idx="6570">
                  <c:v>437.47224</c:v>
                </c:pt>
                <c:pt idx="6571">
                  <c:v>271.16983999999997</c:v>
                </c:pt>
                <c:pt idx="6572">
                  <c:v>239.23754</c:v>
                </c:pt>
                <c:pt idx="6573">
                  <c:v>279.17493999999999</c:v>
                </c:pt>
                <c:pt idx="6574">
                  <c:v>305.19054</c:v>
                </c:pt>
                <c:pt idx="6575">
                  <c:v>331.20623999999998</c:v>
                </c:pt>
                <c:pt idx="6576">
                  <c:v>357.22183999999999</c:v>
                </c:pt>
                <c:pt idx="6577">
                  <c:v>253.15923999999998</c:v>
                </c:pt>
                <c:pt idx="6578">
                  <c:v>265.25313999999997</c:v>
                </c:pt>
                <c:pt idx="6579">
                  <c:v>123.08104</c:v>
                </c:pt>
                <c:pt idx="6580">
                  <c:v>151.11233999999999</c:v>
                </c:pt>
                <c:pt idx="6581">
                  <c:v>151.11233999999999</c:v>
                </c:pt>
                <c:pt idx="6582">
                  <c:v>123.08104</c:v>
                </c:pt>
                <c:pt idx="6583">
                  <c:v>155.14363999999998</c:v>
                </c:pt>
                <c:pt idx="6584">
                  <c:v>139.11233999999999</c:v>
                </c:pt>
                <c:pt idx="6585">
                  <c:v>167.14363999999998</c:v>
                </c:pt>
                <c:pt idx="6586">
                  <c:v>237.22183999999999</c:v>
                </c:pt>
                <c:pt idx="6587">
                  <c:v>303.24543999999997</c:v>
                </c:pt>
                <c:pt idx="6588">
                  <c:v>367.14983999999998</c:v>
                </c:pt>
                <c:pt idx="6589">
                  <c:v>481.49843999999996</c:v>
                </c:pt>
                <c:pt idx="6590">
                  <c:v>453.46713999999997</c:v>
                </c:pt>
                <c:pt idx="6591">
                  <c:v>495.51414</c:v>
                </c:pt>
                <c:pt idx="6592">
                  <c:v>507.51414</c:v>
                </c:pt>
                <c:pt idx="6593">
                  <c:v>535.54543999999999</c:v>
                </c:pt>
                <c:pt idx="6594">
                  <c:v>523.54543999999999</c:v>
                </c:pt>
                <c:pt idx="6595">
                  <c:v>579.60803999999996</c:v>
                </c:pt>
                <c:pt idx="6596">
                  <c:v>607.63933999999995</c:v>
                </c:pt>
                <c:pt idx="6597">
                  <c:v>621.65494000000001</c:v>
                </c:pt>
                <c:pt idx="6598">
                  <c:v>565.59234000000004</c:v>
                </c:pt>
                <c:pt idx="6599">
                  <c:v>593.62364000000002</c:v>
                </c:pt>
                <c:pt idx="6600">
                  <c:v>621.65494000000001</c:v>
                </c:pt>
                <c:pt idx="6601">
                  <c:v>649.68624</c:v>
                </c:pt>
                <c:pt idx="6602">
                  <c:v>423.42023999999998</c:v>
                </c:pt>
                <c:pt idx="6603">
                  <c:v>437.43583999999998</c:v>
                </c:pt>
                <c:pt idx="6604">
                  <c:v>451.45153999999997</c:v>
                </c:pt>
                <c:pt idx="6605">
                  <c:v>465.46713999999997</c:v>
                </c:pt>
                <c:pt idx="6606">
                  <c:v>479.48284000000001</c:v>
                </c:pt>
                <c:pt idx="6607">
                  <c:v>493.49843999999996</c:v>
                </c:pt>
                <c:pt idx="6608">
                  <c:v>507.51414</c:v>
                </c:pt>
                <c:pt idx="6609">
                  <c:v>521.52973999999995</c:v>
                </c:pt>
                <c:pt idx="6610">
                  <c:v>535.54543999999999</c:v>
                </c:pt>
                <c:pt idx="6611">
                  <c:v>549.56103999999993</c:v>
                </c:pt>
                <c:pt idx="6612">
                  <c:v>563.57673999999997</c:v>
                </c:pt>
                <c:pt idx="6613">
                  <c:v>577.59234000000004</c:v>
                </c:pt>
                <c:pt idx="6614">
                  <c:v>591.60803999999996</c:v>
                </c:pt>
                <c:pt idx="6615">
                  <c:v>605.62364000000002</c:v>
                </c:pt>
                <c:pt idx="6616">
                  <c:v>619.63933999999995</c:v>
                </c:pt>
                <c:pt idx="6617">
                  <c:v>369.37324000000001</c:v>
                </c:pt>
                <c:pt idx="6618">
                  <c:v>397.40454</c:v>
                </c:pt>
                <c:pt idx="6619">
                  <c:v>397.40454</c:v>
                </c:pt>
                <c:pt idx="6620">
                  <c:v>425.43583999999998</c:v>
                </c:pt>
                <c:pt idx="6621">
                  <c:v>425.43583999999998</c:v>
                </c:pt>
                <c:pt idx="6622">
                  <c:v>425.43583999999998</c:v>
                </c:pt>
                <c:pt idx="6623">
                  <c:v>453.46713999999997</c:v>
                </c:pt>
                <c:pt idx="6624">
                  <c:v>453.46713999999997</c:v>
                </c:pt>
                <c:pt idx="6625">
                  <c:v>453.46713999999997</c:v>
                </c:pt>
                <c:pt idx="6626">
                  <c:v>481.49843999999996</c:v>
                </c:pt>
                <c:pt idx="6627">
                  <c:v>481.49843999999996</c:v>
                </c:pt>
                <c:pt idx="6628">
                  <c:v>481.49843999999996</c:v>
                </c:pt>
                <c:pt idx="6629">
                  <c:v>481.49843999999996</c:v>
                </c:pt>
                <c:pt idx="6630">
                  <c:v>509.52974</c:v>
                </c:pt>
                <c:pt idx="6631">
                  <c:v>509.52974</c:v>
                </c:pt>
                <c:pt idx="6632">
                  <c:v>509.52974</c:v>
                </c:pt>
                <c:pt idx="6633">
                  <c:v>509.52974</c:v>
                </c:pt>
                <c:pt idx="6634">
                  <c:v>509.52974</c:v>
                </c:pt>
                <c:pt idx="6635">
                  <c:v>509.52974</c:v>
                </c:pt>
                <c:pt idx="6636">
                  <c:v>537.56103999999993</c:v>
                </c:pt>
                <c:pt idx="6637">
                  <c:v>537.56103999999993</c:v>
                </c:pt>
                <c:pt idx="6638">
                  <c:v>537.56103999999993</c:v>
                </c:pt>
                <c:pt idx="6639">
                  <c:v>537.56103999999993</c:v>
                </c:pt>
                <c:pt idx="6640">
                  <c:v>537.56103999999993</c:v>
                </c:pt>
                <c:pt idx="6641">
                  <c:v>565.59234000000004</c:v>
                </c:pt>
                <c:pt idx="6642">
                  <c:v>565.59234000000004</c:v>
                </c:pt>
                <c:pt idx="6643">
                  <c:v>565.59234000000004</c:v>
                </c:pt>
                <c:pt idx="6644">
                  <c:v>593.62364000000002</c:v>
                </c:pt>
                <c:pt idx="6645">
                  <c:v>593.62364000000002</c:v>
                </c:pt>
                <c:pt idx="6646">
                  <c:v>593.62364000000002</c:v>
                </c:pt>
                <c:pt idx="6647">
                  <c:v>621.65494000000001</c:v>
                </c:pt>
                <c:pt idx="6648">
                  <c:v>621.65494000000001</c:v>
                </c:pt>
                <c:pt idx="6649">
                  <c:v>649.68624</c:v>
                </c:pt>
                <c:pt idx="6650">
                  <c:v>467.48284000000001</c:v>
                </c:pt>
                <c:pt idx="6651">
                  <c:v>467.48284000000001</c:v>
                </c:pt>
                <c:pt idx="6652">
                  <c:v>467.48284000000001</c:v>
                </c:pt>
                <c:pt idx="6653">
                  <c:v>467.48284000000001</c:v>
                </c:pt>
                <c:pt idx="6654">
                  <c:v>467.48284000000001</c:v>
                </c:pt>
                <c:pt idx="6655">
                  <c:v>467.48284000000001</c:v>
                </c:pt>
                <c:pt idx="6656">
                  <c:v>467.48284000000001</c:v>
                </c:pt>
                <c:pt idx="6657">
                  <c:v>467.48284000000001</c:v>
                </c:pt>
                <c:pt idx="6658">
                  <c:v>467.48284000000001</c:v>
                </c:pt>
                <c:pt idx="6659">
                  <c:v>467.48284000000001</c:v>
                </c:pt>
                <c:pt idx="6660">
                  <c:v>467.48284000000001</c:v>
                </c:pt>
                <c:pt idx="6661">
                  <c:v>467.48284000000001</c:v>
                </c:pt>
                <c:pt idx="6662">
                  <c:v>467.48284000000001</c:v>
                </c:pt>
                <c:pt idx="6663">
                  <c:v>467.48284000000001</c:v>
                </c:pt>
                <c:pt idx="6664">
                  <c:v>467.48284000000001</c:v>
                </c:pt>
                <c:pt idx="6665">
                  <c:v>467.48284000000001</c:v>
                </c:pt>
                <c:pt idx="6666">
                  <c:v>467.48284000000001</c:v>
                </c:pt>
                <c:pt idx="6667">
                  <c:v>481.49843999999996</c:v>
                </c:pt>
                <c:pt idx="6668">
                  <c:v>481.49843999999996</c:v>
                </c:pt>
                <c:pt idx="6669">
                  <c:v>481.49843999999996</c:v>
                </c:pt>
                <c:pt idx="6670">
                  <c:v>481.49843999999996</c:v>
                </c:pt>
                <c:pt idx="6671">
                  <c:v>495.51414</c:v>
                </c:pt>
                <c:pt idx="6672">
                  <c:v>495.51414</c:v>
                </c:pt>
                <c:pt idx="6673">
                  <c:v>495.51414</c:v>
                </c:pt>
                <c:pt idx="6674">
                  <c:v>395.38893999999999</c:v>
                </c:pt>
                <c:pt idx="6675">
                  <c:v>395.38893999999999</c:v>
                </c:pt>
                <c:pt idx="6676">
                  <c:v>421.40454</c:v>
                </c:pt>
                <c:pt idx="6677">
                  <c:v>423.42023999999998</c:v>
                </c:pt>
                <c:pt idx="6678">
                  <c:v>423.42023999999998</c:v>
                </c:pt>
                <c:pt idx="6679">
                  <c:v>447.42023999999998</c:v>
                </c:pt>
                <c:pt idx="6680">
                  <c:v>447.42023999999998</c:v>
                </c:pt>
                <c:pt idx="6681">
                  <c:v>449.43583999999998</c:v>
                </c:pt>
                <c:pt idx="6682">
                  <c:v>449.43583999999998</c:v>
                </c:pt>
                <c:pt idx="6683">
                  <c:v>449.43583999999998</c:v>
                </c:pt>
                <c:pt idx="6684">
                  <c:v>449.43583999999998</c:v>
                </c:pt>
                <c:pt idx="6685">
                  <c:v>451.45153999999997</c:v>
                </c:pt>
                <c:pt idx="6686">
                  <c:v>451.45153999999997</c:v>
                </c:pt>
                <c:pt idx="6687">
                  <c:v>451.45153999999997</c:v>
                </c:pt>
                <c:pt idx="6688">
                  <c:v>451.45153999999997</c:v>
                </c:pt>
                <c:pt idx="6689">
                  <c:v>451.45153999999997</c:v>
                </c:pt>
                <c:pt idx="6690">
                  <c:v>473.43583999999998</c:v>
                </c:pt>
                <c:pt idx="6691">
                  <c:v>473.43583999999998</c:v>
                </c:pt>
                <c:pt idx="6692">
                  <c:v>475.45153999999997</c:v>
                </c:pt>
                <c:pt idx="6693">
                  <c:v>475.45153999999997</c:v>
                </c:pt>
                <c:pt idx="6694">
                  <c:v>475.45153999999997</c:v>
                </c:pt>
                <c:pt idx="6695">
                  <c:v>477.46713999999997</c:v>
                </c:pt>
                <c:pt idx="6696">
                  <c:v>477.46713999999997</c:v>
                </c:pt>
                <c:pt idx="6697">
                  <c:v>477.46713999999997</c:v>
                </c:pt>
                <c:pt idx="6698">
                  <c:v>477.46713999999997</c:v>
                </c:pt>
                <c:pt idx="6699">
                  <c:v>477.46713999999997</c:v>
                </c:pt>
                <c:pt idx="6700">
                  <c:v>479.48284000000001</c:v>
                </c:pt>
                <c:pt idx="6701">
                  <c:v>479.48284000000001</c:v>
                </c:pt>
                <c:pt idx="6702">
                  <c:v>479.48284000000001</c:v>
                </c:pt>
                <c:pt idx="6703">
                  <c:v>479.48284000000001</c:v>
                </c:pt>
                <c:pt idx="6704">
                  <c:v>479.48284000000001</c:v>
                </c:pt>
                <c:pt idx="6705">
                  <c:v>499.45153999999997</c:v>
                </c:pt>
                <c:pt idx="6706">
                  <c:v>501.46713999999997</c:v>
                </c:pt>
                <c:pt idx="6707">
                  <c:v>501.46713999999997</c:v>
                </c:pt>
                <c:pt idx="6708">
                  <c:v>503.48284000000001</c:v>
                </c:pt>
                <c:pt idx="6709">
                  <c:v>503.48284000000001</c:v>
                </c:pt>
                <c:pt idx="6710">
                  <c:v>503.48284000000001</c:v>
                </c:pt>
                <c:pt idx="6711">
                  <c:v>503.48284000000001</c:v>
                </c:pt>
                <c:pt idx="6712">
                  <c:v>505.49843999999996</c:v>
                </c:pt>
                <c:pt idx="6713">
                  <c:v>505.49843999999996</c:v>
                </c:pt>
                <c:pt idx="6714">
                  <c:v>505.49843999999996</c:v>
                </c:pt>
                <c:pt idx="6715">
                  <c:v>505.49843999999996</c:v>
                </c:pt>
                <c:pt idx="6716">
                  <c:v>507.51414</c:v>
                </c:pt>
                <c:pt idx="6717">
                  <c:v>507.51414</c:v>
                </c:pt>
                <c:pt idx="6718">
                  <c:v>507.51414</c:v>
                </c:pt>
                <c:pt idx="6719">
                  <c:v>507.51414</c:v>
                </c:pt>
                <c:pt idx="6720">
                  <c:v>507.51414</c:v>
                </c:pt>
                <c:pt idx="6721">
                  <c:v>507.51414</c:v>
                </c:pt>
                <c:pt idx="6722">
                  <c:v>507.51414</c:v>
                </c:pt>
                <c:pt idx="6723">
                  <c:v>507.51414</c:v>
                </c:pt>
                <c:pt idx="6724">
                  <c:v>507.51414</c:v>
                </c:pt>
                <c:pt idx="6725">
                  <c:v>507.51414</c:v>
                </c:pt>
                <c:pt idx="6726">
                  <c:v>507.51414</c:v>
                </c:pt>
                <c:pt idx="6727">
                  <c:v>525.46713999999997</c:v>
                </c:pt>
                <c:pt idx="6728">
                  <c:v>527.48284000000001</c:v>
                </c:pt>
                <c:pt idx="6729">
                  <c:v>527.48284000000001</c:v>
                </c:pt>
                <c:pt idx="6730">
                  <c:v>527.48284000000001</c:v>
                </c:pt>
                <c:pt idx="6731">
                  <c:v>529.49843999999996</c:v>
                </c:pt>
                <c:pt idx="6732">
                  <c:v>529.49843999999996</c:v>
                </c:pt>
                <c:pt idx="6733">
                  <c:v>529.49843999999996</c:v>
                </c:pt>
                <c:pt idx="6734">
                  <c:v>531.51414</c:v>
                </c:pt>
                <c:pt idx="6735">
                  <c:v>531.51414</c:v>
                </c:pt>
                <c:pt idx="6736">
                  <c:v>531.51414</c:v>
                </c:pt>
                <c:pt idx="6737">
                  <c:v>531.51414</c:v>
                </c:pt>
                <c:pt idx="6738">
                  <c:v>533.52973999999995</c:v>
                </c:pt>
                <c:pt idx="6739">
                  <c:v>533.52973999999995</c:v>
                </c:pt>
                <c:pt idx="6740">
                  <c:v>533.52973999999995</c:v>
                </c:pt>
                <c:pt idx="6741">
                  <c:v>535.54543999999999</c:v>
                </c:pt>
                <c:pt idx="6742">
                  <c:v>535.54543999999999</c:v>
                </c:pt>
                <c:pt idx="6743">
                  <c:v>535.54543999999999</c:v>
                </c:pt>
                <c:pt idx="6744">
                  <c:v>535.54543999999999</c:v>
                </c:pt>
                <c:pt idx="6745">
                  <c:v>535.54543999999999</c:v>
                </c:pt>
                <c:pt idx="6746">
                  <c:v>553.49843999999996</c:v>
                </c:pt>
                <c:pt idx="6747">
                  <c:v>555.51414</c:v>
                </c:pt>
                <c:pt idx="6748">
                  <c:v>561.56103999999993</c:v>
                </c:pt>
                <c:pt idx="6749">
                  <c:v>559.54543999999999</c:v>
                </c:pt>
                <c:pt idx="6750">
                  <c:v>561.56103999999993</c:v>
                </c:pt>
                <c:pt idx="6751">
                  <c:v>563.57673999999997</c:v>
                </c:pt>
                <c:pt idx="6752">
                  <c:v>563.57673999999997</c:v>
                </c:pt>
                <c:pt idx="6753">
                  <c:v>563.57673999999997</c:v>
                </c:pt>
                <c:pt idx="6754">
                  <c:v>587.57673999999997</c:v>
                </c:pt>
                <c:pt idx="6755">
                  <c:v>587.57673999999997</c:v>
                </c:pt>
                <c:pt idx="6756">
                  <c:v>589.59234000000004</c:v>
                </c:pt>
                <c:pt idx="6757">
                  <c:v>589.59234000000004</c:v>
                </c:pt>
                <c:pt idx="6758">
                  <c:v>591.60803999999996</c:v>
                </c:pt>
                <c:pt idx="6759">
                  <c:v>591.60803999999996</c:v>
                </c:pt>
                <c:pt idx="6760">
                  <c:v>243.23244</c:v>
                </c:pt>
                <c:pt idx="6761">
                  <c:v>227.20113999999998</c:v>
                </c:pt>
                <c:pt idx="6762">
                  <c:v>131.10723999999999</c:v>
                </c:pt>
                <c:pt idx="6763">
                  <c:v>141.09153999999998</c:v>
                </c:pt>
                <c:pt idx="6764">
                  <c:v>143.10723999999999</c:v>
                </c:pt>
                <c:pt idx="6765">
                  <c:v>143.10723999999999</c:v>
                </c:pt>
                <c:pt idx="6766">
                  <c:v>141.09153999999998</c:v>
                </c:pt>
                <c:pt idx="6767">
                  <c:v>143.10723999999999</c:v>
                </c:pt>
                <c:pt idx="6768">
                  <c:v>143.10723999999999</c:v>
                </c:pt>
                <c:pt idx="6769">
                  <c:v>157.12284</c:v>
                </c:pt>
                <c:pt idx="6770">
                  <c:v>145.12284</c:v>
                </c:pt>
                <c:pt idx="6771">
                  <c:v>157.12284</c:v>
                </c:pt>
                <c:pt idx="6772">
                  <c:v>159.13853999999998</c:v>
                </c:pt>
                <c:pt idx="6773">
                  <c:v>169.12284</c:v>
                </c:pt>
                <c:pt idx="6774">
                  <c:v>171.13853999999998</c:v>
                </c:pt>
                <c:pt idx="6775">
                  <c:v>197.15413999999998</c:v>
                </c:pt>
                <c:pt idx="6776">
                  <c:v>213.14903999999999</c:v>
                </c:pt>
                <c:pt idx="6777">
                  <c:v>169.12284</c:v>
                </c:pt>
                <c:pt idx="6778">
                  <c:v>169.12284</c:v>
                </c:pt>
                <c:pt idx="6779">
                  <c:v>169.12284</c:v>
                </c:pt>
                <c:pt idx="6780">
                  <c:v>197.15413999999998</c:v>
                </c:pt>
                <c:pt idx="6781">
                  <c:v>171.13853999999998</c:v>
                </c:pt>
                <c:pt idx="6782">
                  <c:v>187.16983999999999</c:v>
                </c:pt>
                <c:pt idx="6783">
                  <c:v>173.15413999999998</c:v>
                </c:pt>
                <c:pt idx="6784">
                  <c:v>185.15413999999998</c:v>
                </c:pt>
                <c:pt idx="6785">
                  <c:v>185.15413999999998</c:v>
                </c:pt>
                <c:pt idx="6786">
                  <c:v>187.16983999999999</c:v>
                </c:pt>
                <c:pt idx="6787">
                  <c:v>199.16983999999999</c:v>
                </c:pt>
                <c:pt idx="6788">
                  <c:v>199.16983999999999</c:v>
                </c:pt>
                <c:pt idx="6789">
                  <c:v>199.16983999999999</c:v>
                </c:pt>
                <c:pt idx="6790">
                  <c:v>199.16983999999999</c:v>
                </c:pt>
                <c:pt idx="6791">
                  <c:v>197.15413999999998</c:v>
                </c:pt>
                <c:pt idx="6792">
                  <c:v>199.16983999999999</c:v>
                </c:pt>
                <c:pt idx="6793">
                  <c:v>199.16983999999999</c:v>
                </c:pt>
                <c:pt idx="6794">
                  <c:v>199.16983999999999</c:v>
                </c:pt>
                <c:pt idx="6795">
                  <c:v>197.15413999999998</c:v>
                </c:pt>
                <c:pt idx="6796">
                  <c:v>199.16983999999999</c:v>
                </c:pt>
                <c:pt idx="6797">
                  <c:v>197.15413999999998</c:v>
                </c:pt>
                <c:pt idx="6798">
                  <c:v>201.18544</c:v>
                </c:pt>
                <c:pt idx="6799">
                  <c:v>213.18544</c:v>
                </c:pt>
                <c:pt idx="6800">
                  <c:v>213.18544</c:v>
                </c:pt>
                <c:pt idx="6801">
                  <c:v>213.18544</c:v>
                </c:pt>
                <c:pt idx="6802">
                  <c:v>213.18544</c:v>
                </c:pt>
                <c:pt idx="6803">
                  <c:v>213.18544</c:v>
                </c:pt>
                <c:pt idx="6804">
                  <c:v>213.18544</c:v>
                </c:pt>
                <c:pt idx="6805">
                  <c:v>213.18544</c:v>
                </c:pt>
                <c:pt idx="6806">
                  <c:v>215.20113999999998</c:v>
                </c:pt>
                <c:pt idx="6807">
                  <c:v>243.23244</c:v>
                </c:pt>
                <c:pt idx="6808">
                  <c:v>227.20113999999998</c:v>
                </c:pt>
                <c:pt idx="6809">
                  <c:v>227.20113999999998</c:v>
                </c:pt>
                <c:pt idx="6810">
                  <c:v>227.20113999999998</c:v>
                </c:pt>
                <c:pt idx="6811">
                  <c:v>227.20113999999998</c:v>
                </c:pt>
                <c:pt idx="6812">
                  <c:v>227.20113999999998</c:v>
                </c:pt>
                <c:pt idx="6813">
                  <c:v>227.20113999999998</c:v>
                </c:pt>
                <c:pt idx="6814">
                  <c:v>225.18544</c:v>
                </c:pt>
                <c:pt idx="6815">
                  <c:v>227.20113999999998</c:v>
                </c:pt>
                <c:pt idx="6816">
                  <c:v>265.21674000000002</c:v>
                </c:pt>
                <c:pt idx="6817">
                  <c:v>225.18544</c:v>
                </c:pt>
                <c:pt idx="6818">
                  <c:v>225.18544</c:v>
                </c:pt>
                <c:pt idx="6819">
                  <c:v>223.16983999999999</c:v>
                </c:pt>
                <c:pt idx="6820">
                  <c:v>225.18544</c:v>
                </c:pt>
                <c:pt idx="6821">
                  <c:v>225.18544</c:v>
                </c:pt>
                <c:pt idx="6822">
                  <c:v>225.18544</c:v>
                </c:pt>
                <c:pt idx="6823">
                  <c:v>225.18544</c:v>
                </c:pt>
                <c:pt idx="6824">
                  <c:v>223.16983999999999</c:v>
                </c:pt>
                <c:pt idx="6825">
                  <c:v>225.18544</c:v>
                </c:pt>
                <c:pt idx="6826">
                  <c:v>225.18544</c:v>
                </c:pt>
                <c:pt idx="6827">
                  <c:v>227.20113999999998</c:v>
                </c:pt>
                <c:pt idx="6828">
                  <c:v>227.20113999999998</c:v>
                </c:pt>
                <c:pt idx="6829">
                  <c:v>227.20113999999998</c:v>
                </c:pt>
                <c:pt idx="6830">
                  <c:v>227.20113999999998</c:v>
                </c:pt>
                <c:pt idx="6831">
                  <c:v>227.20113999999998</c:v>
                </c:pt>
                <c:pt idx="6832">
                  <c:v>225.18544</c:v>
                </c:pt>
                <c:pt idx="6833">
                  <c:v>223.16983999999999</c:v>
                </c:pt>
                <c:pt idx="6834">
                  <c:v>227.20113999999998</c:v>
                </c:pt>
                <c:pt idx="6835">
                  <c:v>225.18544</c:v>
                </c:pt>
                <c:pt idx="6836">
                  <c:v>225.18544</c:v>
                </c:pt>
                <c:pt idx="6837">
                  <c:v>223.16983999999999</c:v>
                </c:pt>
                <c:pt idx="6838">
                  <c:v>225.18544</c:v>
                </c:pt>
                <c:pt idx="6839">
                  <c:v>225.18544</c:v>
                </c:pt>
                <c:pt idx="6840">
                  <c:v>265.21674000000002</c:v>
                </c:pt>
                <c:pt idx="6841">
                  <c:v>225.18544</c:v>
                </c:pt>
                <c:pt idx="6842">
                  <c:v>225.18544</c:v>
                </c:pt>
                <c:pt idx="6843">
                  <c:v>225.18544</c:v>
                </c:pt>
                <c:pt idx="6844">
                  <c:v>317.15404000000001</c:v>
                </c:pt>
                <c:pt idx="6845">
                  <c:v>263.18223999999998</c:v>
                </c:pt>
                <c:pt idx="6846">
                  <c:v>227.20113999999998</c:v>
                </c:pt>
                <c:pt idx="6847">
                  <c:v>263.18223999999998</c:v>
                </c:pt>
                <c:pt idx="6848">
                  <c:v>229.21673999999999</c:v>
                </c:pt>
                <c:pt idx="6849">
                  <c:v>241.21673999999999</c:v>
                </c:pt>
                <c:pt idx="6850">
                  <c:v>241.21673999999999</c:v>
                </c:pt>
                <c:pt idx="6851">
                  <c:v>241.21673999999999</c:v>
                </c:pt>
                <c:pt idx="6852">
                  <c:v>241.21673999999999</c:v>
                </c:pt>
                <c:pt idx="6853">
                  <c:v>241.21673999999999</c:v>
                </c:pt>
                <c:pt idx="6854">
                  <c:v>241.21673999999999</c:v>
                </c:pt>
                <c:pt idx="6855">
                  <c:v>239.20113999999998</c:v>
                </c:pt>
                <c:pt idx="6856">
                  <c:v>239.20113999999998</c:v>
                </c:pt>
                <c:pt idx="6857">
                  <c:v>237.18544</c:v>
                </c:pt>
                <c:pt idx="6858">
                  <c:v>241.21673999999999</c:v>
                </c:pt>
                <c:pt idx="6859">
                  <c:v>241.21673999999999</c:v>
                </c:pt>
                <c:pt idx="6860">
                  <c:v>241.21673999999999</c:v>
                </c:pt>
                <c:pt idx="6861">
                  <c:v>241.21673999999999</c:v>
                </c:pt>
                <c:pt idx="6862">
                  <c:v>241.21673999999999</c:v>
                </c:pt>
                <c:pt idx="6863">
                  <c:v>239.20113999999998</c:v>
                </c:pt>
                <c:pt idx="6864">
                  <c:v>239.20113999999998</c:v>
                </c:pt>
                <c:pt idx="6865">
                  <c:v>239.20113999999998</c:v>
                </c:pt>
                <c:pt idx="6866">
                  <c:v>253.21673999999999</c:v>
                </c:pt>
                <c:pt idx="6867">
                  <c:v>241.21673999999999</c:v>
                </c:pt>
                <c:pt idx="6868">
                  <c:v>243.23244</c:v>
                </c:pt>
                <c:pt idx="6869">
                  <c:v>255.23244</c:v>
                </c:pt>
                <c:pt idx="6870">
                  <c:v>253.21673999999999</c:v>
                </c:pt>
                <c:pt idx="6871">
                  <c:v>255.23244</c:v>
                </c:pt>
                <c:pt idx="6872">
                  <c:v>255.23244</c:v>
                </c:pt>
                <c:pt idx="6873">
                  <c:v>255.23244</c:v>
                </c:pt>
                <c:pt idx="6874">
                  <c:v>255.23244</c:v>
                </c:pt>
                <c:pt idx="6875">
                  <c:v>255.23244</c:v>
                </c:pt>
                <c:pt idx="6876">
                  <c:v>255.23244</c:v>
                </c:pt>
                <c:pt idx="6877">
                  <c:v>255.23244</c:v>
                </c:pt>
                <c:pt idx="6878">
                  <c:v>253.21673999999999</c:v>
                </c:pt>
                <c:pt idx="6879">
                  <c:v>255.23244</c:v>
                </c:pt>
                <c:pt idx="6880">
                  <c:v>253.21673999999999</c:v>
                </c:pt>
                <c:pt idx="6881">
                  <c:v>253.21673999999999</c:v>
                </c:pt>
                <c:pt idx="6882">
                  <c:v>253.21673999999999</c:v>
                </c:pt>
                <c:pt idx="6883">
                  <c:v>253.21673999999999</c:v>
                </c:pt>
                <c:pt idx="6884">
                  <c:v>253.21673999999999</c:v>
                </c:pt>
                <c:pt idx="6885">
                  <c:v>253.21673999999999</c:v>
                </c:pt>
                <c:pt idx="6886">
                  <c:v>253.21673999999999</c:v>
                </c:pt>
                <c:pt idx="6887">
                  <c:v>253.21673999999999</c:v>
                </c:pt>
                <c:pt idx="6888">
                  <c:v>253.21673999999999</c:v>
                </c:pt>
                <c:pt idx="6889">
                  <c:v>253.21673999999999</c:v>
                </c:pt>
                <c:pt idx="6890">
                  <c:v>253.21673999999999</c:v>
                </c:pt>
                <c:pt idx="6891">
                  <c:v>253.21673999999999</c:v>
                </c:pt>
                <c:pt idx="6892">
                  <c:v>251.20113999999998</c:v>
                </c:pt>
                <c:pt idx="6893">
                  <c:v>255.23244</c:v>
                </c:pt>
                <c:pt idx="6894">
                  <c:v>253.21673999999999</c:v>
                </c:pt>
                <c:pt idx="6895">
                  <c:v>255.23244</c:v>
                </c:pt>
                <c:pt idx="6896">
                  <c:v>255.23244</c:v>
                </c:pt>
                <c:pt idx="6897">
                  <c:v>255.23244</c:v>
                </c:pt>
                <c:pt idx="6898">
                  <c:v>255.23244</c:v>
                </c:pt>
                <c:pt idx="6899">
                  <c:v>255.23244</c:v>
                </c:pt>
                <c:pt idx="6900">
                  <c:v>255.23244</c:v>
                </c:pt>
                <c:pt idx="6901">
                  <c:v>255.23244</c:v>
                </c:pt>
                <c:pt idx="6902">
                  <c:v>255.23244</c:v>
                </c:pt>
                <c:pt idx="6903">
                  <c:v>253.21673999999999</c:v>
                </c:pt>
                <c:pt idx="6904">
                  <c:v>253.21673999999999</c:v>
                </c:pt>
                <c:pt idx="6905">
                  <c:v>253.21673999999999</c:v>
                </c:pt>
                <c:pt idx="6906">
                  <c:v>251.20113999999998</c:v>
                </c:pt>
                <c:pt idx="6907">
                  <c:v>253.21673999999999</c:v>
                </c:pt>
                <c:pt idx="6908">
                  <c:v>253.21673999999999</c:v>
                </c:pt>
                <c:pt idx="6909">
                  <c:v>253.21673999999999</c:v>
                </c:pt>
                <c:pt idx="6910">
                  <c:v>253.21673999999999</c:v>
                </c:pt>
                <c:pt idx="6911">
                  <c:v>253.21673999999999</c:v>
                </c:pt>
                <c:pt idx="6912">
                  <c:v>271.26373999999998</c:v>
                </c:pt>
                <c:pt idx="6913">
                  <c:v>309.20414</c:v>
                </c:pt>
                <c:pt idx="6914">
                  <c:v>309.20414</c:v>
                </c:pt>
                <c:pt idx="6915">
                  <c:v>273.22303999999997</c:v>
                </c:pt>
                <c:pt idx="6916">
                  <c:v>273.22303999999997</c:v>
                </c:pt>
                <c:pt idx="6917">
                  <c:v>257.24804</c:v>
                </c:pt>
                <c:pt idx="6918">
                  <c:v>269.24804</c:v>
                </c:pt>
                <c:pt idx="6919">
                  <c:v>269.24804</c:v>
                </c:pt>
                <c:pt idx="6920">
                  <c:v>267.23244</c:v>
                </c:pt>
                <c:pt idx="6921">
                  <c:v>267.23244</c:v>
                </c:pt>
                <c:pt idx="6922">
                  <c:v>269.24804</c:v>
                </c:pt>
                <c:pt idx="6923">
                  <c:v>269.24804</c:v>
                </c:pt>
                <c:pt idx="6924">
                  <c:v>269.24804</c:v>
                </c:pt>
                <c:pt idx="6925">
                  <c:v>269.24804</c:v>
                </c:pt>
                <c:pt idx="6926">
                  <c:v>267.23244</c:v>
                </c:pt>
                <c:pt idx="6927">
                  <c:v>267.23244</c:v>
                </c:pt>
                <c:pt idx="6928">
                  <c:v>271.26373999999998</c:v>
                </c:pt>
                <c:pt idx="6929">
                  <c:v>283.26373999999998</c:v>
                </c:pt>
                <c:pt idx="6930">
                  <c:v>283.26373999999998</c:v>
                </c:pt>
                <c:pt idx="6931">
                  <c:v>283.26373999999998</c:v>
                </c:pt>
                <c:pt idx="6932">
                  <c:v>283.26373999999998</c:v>
                </c:pt>
                <c:pt idx="6933">
                  <c:v>283.26373999999998</c:v>
                </c:pt>
                <c:pt idx="6934">
                  <c:v>281.24804</c:v>
                </c:pt>
                <c:pt idx="6935">
                  <c:v>281.24804</c:v>
                </c:pt>
                <c:pt idx="6936">
                  <c:v>279.23244</c:v>
                </c:pt>
                <c:pt idx="6937">
                  <c:v>333.27933999999999</c:v>
                </c:pt>
                <c:pt idx="6938">
                  <c:v>279.23244</c:v>
                </c:pt>
                <c:pt idx="6939">
                  <c:v>279.23244</c:v>
                </c:pt>
                <c:pt idx="6940">
                  <c:v>279.23244</c:v>
                </c:pt>
                <c:pt idx="6941">
                  <c:v>281.24804</c:v>
                </c:pt>
                <c:pt idx="6942">
                  <c:v>281.24804</c:v>
                </c:pt>
                <c:pt idx="6943">
                  <c:v>281.24804</c:v>
                </c:pt>
                <c:pt idx="6944">
                  <c:v>281.24804</c:v>
                </c:pt>
                <c:pt idx="6945">
                  <c:v>281.24804</c:v>
                </c:pt>
                <c:pt idx="6946">
                  <c:v>279.23244</c:v>
                </c:pt>
                <c:pt idx="6947">
                  <c:v>283.26373999999998</c:v>
                </c:pt>
                <c:pt idx="6948">
                  <c:v>283.26373999999998</c:v>
                </c:pt>
                <c:pt idx="6949">
                  <c:v>283.26373999999998</c:v>
                </c:pt>
                <c:pt idx="6950">
                  <c:v>279.23244</c:v>
                </c:pt>
                <c:pt idx="6951">
                  <c:v>283.26373999999998</c:v>
                </c:pt>
                <c:pt idx="6952">
                  <c:v>283.26373999999998</c:v>
                </c:pt>
                <c:pt idx="6953">
                  <c:v>283.26373999999998</c:v>
                </c:pt>
                <c:pt idx="6954">
                  <c:v>283.26373999999998</c:v>
                </c:pt>
                <c:pt idx="6955">
                  <c:v>281.24804</c:v>
                </c:pt>
                <c:pt idx="6956">
                  <c:v>279.23244</c:v>
                </c:pt>
                <c:pt idx="6957">
                  <c:v>281.24804</c:v>
                </c:pt>
                <c:pt idx="6958">
                  <c:v>281.24804</c:v>
                </c:pt>
                <c:pt idx="6959">
                  <c:v>281.24804</c:v>
                </c:pt>
                <c:pt idx="6960">
                  <c:v>281.24804</c:v>
                </c:pt>
                <c:pt idx="6961">
                  <c:v>281.24804</c:v>
                </c:pt>
                <c:pt idx="6962">
                  <c:v>281.24804</c:v>
                </c:pt>
                <c:pt idx="6963">
                  <c:v>281.24804</c:v>
                </c:pt>
                <c:pt idx="6964">
                  <c:v>283.26373999999998</c:v>
                </c:pt>
                <c:pt idx="6965">
                  <c:v>285.27933999999999</c:v>
                </c:pt>
                <c:pt idx="6966">
                  <c:v>297.27933999999999</c:v>
                </c:pt>
                <c:pt idx="6967">
                  <c:v>299.29503999999997</c:v>
                </c:pt>
                <c:pt idx="6968">
                  <c:v>311.29503999999997</c:v>
                </c:pt>
                <c:pt idx="6969">
                  <c:v>311.29503999999997</c:v>
                </c:pt>
                <c:pt idx="6970">
                  <c:v>309.27933999999999</c:v>
                </c:pt>
                <c:pt idx="6971">
                  <c:v>309.27933999999999</c:v>
                </c:pt>
                <c:pt idx="6972">
                  <c:v>309.27933999999999</c:v>
                </c:pt>
                <c:pt idx="6973">
                  <c:v>311.29503999999997</c:v>
                </c:pt>
                <c:pt idx="6974">
                  <c:v>311.29503999999997</c:v>
                </c:pt>
                <c:pt idx="6975">
                  <c:v>311.29503999999997</c:v>
                </c:pt>
                <c:pt idx="6976">
                  <c:v>309.27933999999999</c:v>
                </c:pt>
                <c:pt idx="6977">
                  <c:v>309.27933999999999</c:v>
                </c:pt>
                <c:pt idx="6978">
                  <c:v>309.27933999999999</c:v>
                </c:pt>
                <c:pt idx="6979">
                  <c:v>309.27933999999999</c:v>
                </c:pt>
                <c:pt idx="6980">
                  <c:v>309.27933999999999</c:v>
                </c:pt>
                <c:pt idx="6981">
                  <c:v>307.26373999999998</c:v>
                </c:pt>
                <c:pt idx="6982">
                  <c:v>307.26373999999998</c:v>
                </c:pt>
                <c:pt idx="6983">
                  <c:v>311.29503999999997</c:v>
                </c:pt>
                <c:pt idx="6984">
                  <c:v>313.31063999999998</c:v>
                </c:pt>
                <c:pt idx="6985">
                  <c:v>337.31063999999998</c:v>
                </c:pt>
                <c:pt idx="6986">
                  <c:v>339.32633999999996</c:v>
                </c:pt>
                <c:pt idx="6987">
                  <c:v>337.31063999999998</c:v>
                </c:pt>
                <c:pt idx="6988">
                  <c:v>335.29503999999997</c:v>
                </c:pt>
                <c:pt idx="6989">
                  <c:v>341.34193999999997</c:v>
                </c:pt>
                <c:pt idx="6990">
                  <c:v>367.35764</c:v>
                </c:pt>
                <c:pt idx="6991">
                  <c:v>369.37324000000001</c:v>
                </c:pt>
                <c:pt idx="6992">
                  <c:v>397.40454</c:v>
                </c:pt>
                <c:pt idx="6993">
                  <c:v>399.32633999999996</c:v>
                </c:pt>
                <c:pt idx="6994">
                  <c:v>187.16983999999999</c:v>
                </c:pt>
                <c:pt idx="6995">
                  <c:v>215.20113999999998</c:v>
                </c:pt>
                <c:pt idx="6996">
                  <c:v>89.060240000000007</c:v>
                </c:pt>
                <c:pt idx="6997">
                  <c:v>103.07594</c:v>
                </c:pt>
                <c:pt idx="6998">
                  <c:v>117.09153999999999</c:v>
                </c:pt>
                <c:pt idx="6999">
                  <c:v>159.13853999999998</c:v>
                </c:pt>
                <c:pt idx="7000">
                  <c:v>215.20113999999998</c:v>
                </c:pt>
                <c:pt idx="7001">
                  <c:v>271.26373999999998</c:v>
                </c:pt>
                <c:pt idx="7002">
                  <c:v>327.32633999999996</c:v>
                </c:pt>
                <c:pt idx="7003">
                  <c:v>131.10723999999999</c:v>
                </c:pt>
                <c:pt idx="7004">
                  <c:v>145.12284</c:v>
                </c:pt>
                <c:pt idx="7005">
                  <c:v>173.15413999999998</c:v>
                </c:pt>
                <c:pt idx="7006">
                  <c:v>201.18544</c:v>
                </c:pt>
                <c:pt idx="7007">
                  <c:v>215.20113999999998</c:v>
                </c:pt>
                <c:pt idx="7008">
                  <c:v>229.21673999999999</c:v>
                </c:pt>
                <c:pt idx="7009">
                  <c:v>243.23244</c:v>
                </c:pt>
                <c:pt idx="7010">
                  <c:v>257.24804</c:v>
                </c:pt>
                <c:pt idx="7011">
                  <c:v>271.26373999999998</c:v>
                </c:pt>
                <c:pt idx="7012">
                  <c:v>285.27933999999999</c:v>
                </c:pt>
                <c:pt idx="7013">
                  <c:v>299.29503999999997</c:v>
                </c:pt>
                <c:pt idx="7014">
                  <c:v>313.31063999999998</c:v>
                </c:pt>
                <c:pt idx="7015">
                  <c:v>341.34193999999997</c:v>
                </c:pt>
                <c:pt idx="7016">
                  <c:v>369.37324000000001</c:v>
                </c:pt>
                <c:pt idx="7017">
                  <c:v>397.40454</c:v>
                </c:pt>
                <c:pt idx="7018">
                  <c:v>425.43583999999998</c:v>
                </c:pt>
                <c:pt idx="7019">
                  <c:v>131.10723999999999</c:v>
                </c:pt>
                <c:pt idx="7020">
                  <c:v>145.12284</c:v>
                </c:pt>
                <c:pt idx="7021">
                  <c:v>159.13853999999998</c:v>
                </c:pt>
                <c:pt idx="7022">
                  <c:v>173.15413999999998</c:v>
                </c:pt>
                <c:pt idx="7023">
                  <c:v>187.16983999999999</c:v>
                </c:pt>
                <c:pt idx="7024">
                  <c:v>201.18544</c:v>
                </c:pt>
                <c:pt idx="7025">
                  <c:v>229.21673999999999</c:v>
                </c:pt>
                <c:pt idx="7026">
                  <c:v>257.24804</c:v>
                </c:pt>
                <c:pt idx="7027">
                  <c:v>285.27933999999999</c:v>
                </c:pt>
                <c:pt idx="7028">
                  <c:v>313.31063999999998</c:v>
                </c:pt>
                <c:pt idx="7029">
                  <c:v>327.32633999999996</c:v>
                </c:pt>
                <c:pt idx="7030">
                  <c:v>341.34193999999997</c:v>
                </c:pt>
                <c:pt idx="7031">
                  <c:v>369.37324000000001</c:v>
                </c:pt>
                <c:pt idx="7032">
                  <c:v>159.13853999999998</c:v>
                </c:pt>
                <c:pt idx="7033">
                  <c:v>173.15413999999998</c:v>
                </c:pt>
                <c:pt idx="7034">
                  <c:v>229.21673999999999</c:v>
                </c:pt>
                <c:pt idx="7035">
                  <c:v>257.24804</c:v>
                </c:pt>
                <c:pt idx="7036">
                  <c:v>285.27933999999999</c:v>
                </c:pt>
                <c:pt idx="7037">
                  <c:v>313.31063999999998</c:v>
                </c:pt>
                <c:pt idx="7038">
                  <c:v>341.34193999999997</c:v>
                </c:pt>
                <c:pt idx="7039">
                  <c:v>327.32633999999996</c:v>
                </c:pt>
                <c:pt idx="7040">
                  <c:v>187.16983999999999</c:v>
                </c:pt>
                <c:pt idx="7041">
                  <c:v>201.18544</c:v>
                </c:pt>
                <c:pt idx="7042">
                  <c:v>257.24804</c:v>
                </c:pt>
                <c:pt idx="7043">
                  <c:v>285.27933999999999</c:v>
                </c:pt>
                <c:pt idx="7044">
                  <c:v>313.31063999999998</c:v>
                </c:pt>
                <c:pt idx="7045">
                  <c:v>341.34193999999997</c:v>
                </c:pt>
                <c:pt idx="7046">
                  <c:v>355.35764</c:v>
                </c:pt>
                <c:pt idx="7047">
                  <c:v>425.43583999999998</c:v>
                </c:pt>
                <c:pt idx="7048">
                  <c:v>355.35764</c:v>
                </c:pt>
                <c:pt idx="7049">
                  <c:v>215.20113999999998</c:v>
                </c:pt>
                <c:pt idx="7050">
                  <c:v>229.21673999999999</c:v>
                </c:pt>
                <c:pt idx="7051">
                  <c:v>243.23244</c:v>
                </c:pt>
                <c:pt idx="7052">
                  <c:v>285.27933999999999</c:v>
                </c:pt>
                <c:pt idx="7053">
                  <c:v>243.23244</c:v>
                </c:pt>
                <c:pt idx="7054">
                  <c:v>257.24804</c:v>
                </c:pt>
                <c:pt idx="7055">
                  <c:v>313.31063999999998</c:v>
                </c:pt>
                <c:pt idx="7056">
                  <c:v>271.26373999999998</c:v>
                </c:pt>
                <c:pt idx="7057">
                  <c:v>285.27933999999999</c:v>
                </c:pt>
                <c:pt idx="7058">
                  <c:v>341.34193999999997</c:v>
                </c:pt>
                <c:pt idx="7059">
                  <c:v>285.27933999999999</c:v>
                </c:pt>
                <c:pt idx="7060">
                  <c:v>299.29503999999997</c:v>
                </c:pt>
                <c:pt idx="7061">
                  <c:v>369.37324000000001</c:v>
                </c:pt>
                <c:pt idx="7062">
                  <c:v>369.37324000000001</c:v>
                </c:pt>
                <c:pt idx="7063">
                  <c:v>185.15413999999998</c:v>
                </c:pt>
                <c:pt idx="7064">
                  <c:v>183.13853999999998</c:v>
                </c:pt>
                <c:pt idx="7065">
                  <c:v>183.13853999999998</c:v>
                </c:pt>
                <c:pt idx="7066">
                  <c:v>197.15413999999998</c:v>
                </c:pt>
                <c:pt idx="7067">
                  <c:v>181.12284</c:v>
                </c:pt>
                <c:pt idx="7068">
                  <c:v>181.12284</c:v>
                </c:pt>
                <c:pt idx="7069">
                  <c:v>181.12284</c:v>
                </c:pt>
                <c:pt idx="7070">
                  <c:v>383.38893999999999</c:v>
                </c:pt>
                <c:pt idx="7071">
                  <c:v>257.24804</c:v>
                </c:pt>
                <c:pt idx="7072">
                  <c:v>243.23244</c:v>
                </c:pt>
                <c:pt idx="7073">
                  <c:v>271.26373999999998</c:v>
                </c:pt>
                <c:pt idx="7074">
                  <c:v>271.26373999999998</c:v>
                </c:pt>
                <c:pt idx="7075">
                  <c:v>255.19603999999998</c:v>
                </c:pt>
                <c:pt idx="7076">
                  <c:v>241.21673999999999</c:v>
                </c:pt>
                <c:pt idx="7077">
                  <c:v>255.23244</c:v>
                </c:pt>
                <c:pt idx="7078">
                  <c:v>255.23244</c:v>
                </c:pt>
                <c:pt idx="7079">
                  <c:v>241.21673999999999</c:v>
                </c:pt>
                <c:pt idx="7080">
                  <c:v>255.23244</c:v>
                </c:pt>
                <c:pt idx="7081">
                  <c:v>269.24804</c:v>
                </c:pt>
                <c:pt idx="7082">
                  <c:v>269.24804</c:v>
                </c:pt>
                <c:pt idx="7083">
                  <c:v>283.26373999999998</c:v>
                </c:pt>
                <c:pt idx="7084">
                  <c:v>283.26373999999998</c:v>
                </c:pt>
                <c:pt idx="7085">
                  <c:v>269.24804</c:v>
                </c:pt>
                <c:pt idx="7086">
                  <c:v>283.26373999999998</c:v>
                </c:pt>
                <c:pt idx="7087">
                  <c:v>269.24804</c:v>
                </c:pt>
                <c:pt idx="7088">
                  <c:v>283.26373999999998</c:v>
                </c:pt>
                <c:pt idx="7089">
                  <c:v>117.09153999999999</c:v>
                </c:pt>
                <c:pt idx="7090">
                  <c:v>201.18544</c:v>
                </c:pt>
                <c:pt idx="7091">
                  <c:v>101.06024000000001</c:v>
                </c:pt>
                <c:pt idx="7092">
                  <c:v>131.10723999999999</c:v>
                </c:pt>
                <c:pt idx="7093">
                  <c:v>159.13853999999998</c:v>
                </c:pt>
                <c:pt idx="7094">
                  <c:v>215.20113999999998</c:v>
                </c:pt>
                <c:pt idx="7095">
                  <c:v>327.32633999999996</c:v>
                </c:pt>
                <c:pt idx="7096">
                  <c:v>355.35764</c:v>
                </c:pt>
                <c:pt idx="7097">
                  <c:v>131.10723999999999</c:v>
                </c:pt>
                <c:pt idx="7098">
                  <c:v>215.20113999999998</c:v>
                </c:pt>
                <c:pt idx="7099">
                  <c:v>119.07084</c:v>
                </c:pt>
                <c:pt idx="7100">
                  <c:v>227.20113999999998</c:v>
                </c:pt>
                <c:pt idx="7101">
                  <c:v>255.23244</c:v>
                </c:pt>
                <c:pt idx="7102">
                  <c:v>161.11774</c:v>
                </c:pt>
                <c:pt idx="7103">
                  <c:v>169.12284</c:v>
                </c:pt>
                <c:pt idx="7104">
                  <c:v>173.15413999999998</c:v>
                </c:pt>
                <c:pt idx="7105">
                  <c:v>169.12284</c:v>
                </c:pt>
                <c:pt idx="7106">
                  <c:v>173.15413999999998</c:v>
                </c:pt>
                <c:pt idx="7107">
                  <c:v>187.16983999999999</c:v>
                </c:pt>
                <c:pt idx="7108">
                  <c:v>171.13853999999998</c:v>
                </c:pt>
                <c:pt idx="7109">
                  <c:v>171.13853999999998</c:v>
                </c:pt>
                <c:pt idx="7110">
                  <c:v>185.15413999999998</c:v>
                </c:pt>
                <c:pt idx="7111">
                  <c:v>171.13853999999998</c:v>
                </c:pt>
                <c:pt idx="7112">
                  <c:v>239.20113999999998</c:v>
                </c:pt>
                <c:pt idx="7113">
                  <c:v>285.27933999999999</c:v>
                </c:pt>
                <c:pt idx="7114">
                  <c:v>103.07594</c:v>
                </c:pt>
                <c:pt idx="7115">
                  <c:v>187.16983999999999</c:v>
                </c:pt>
                <c:pt idx="7116">
                  <c:v>253.21673999999999</c:v>
                </c:pt>
                <c:pt idx="7117">
                  <c:v>253.21673999999999</c:v>
                </c:pt>
                <c:pt idx="7118">
                  <c:v>241.21673999999999</c:v>
                </c:pt>
                <c:pt idx="7119">
                  <c:v>253.21673999999999</c:v>
                </c:pt>
                <c:pt idx="7120">
                  <c:v>365.34193999999997</c:v>
                </c:pt>
                <c:pt idx="7121">
                  <c:v>213.18544</c:v>
                </c:pt>
                <c:pt idx="7122">
                  <c:v>241.21673999999999</c:v>
                </c:pt>
                <c:pt idx="7123">
                  <c:v>255.23244</c:v>
                </c:pt>
                <c:pt idx="7124">
                  <c:v>239.20113999999998</c:v>
                </c:pt>
                <c:pt idx="7125">
                  <c:v>377.34193999999997</c:v>
                </c:pt>
                <c:pt idx="7126">
                  <c:v>405.37324000000001</c:v>
                </c:pt>
                <c:pt idx="7127">
                  <c:v>279.23244</c:v>
                </c:pt>
                <c:pt idx="7128">
                  <c:v>307.26373999999998</c:v>
                </c:pt>
                <c:pt idx="7129">
                  <c:v>293.24804</c:v>
                </c:pt>
                <c:pt idx="7130">
                  <c:v>307.26373999999998</c:v>
                </c:pt>
                <c:pt idx="7131">
                  <c:v>321.27933999999999</c:v>
                </c:pt>
                <c:pt idx="7132">
                  <c:v>335.29503999999997</c:v>
                </c:pt>
                <c:pt idx="7133">
                  <c:v>349.31063999999998</c:v>
                </c:pt>
                <c:pt idx="7134">
                  <c:v>363.32633999999996</c:v>
                </c:pt>
                <c:pt idx="7135">
                  <c:v>341.34193999999997</c:v>
                </c:pt>
                <c:pt idx="7136">
                  <c:v>241.21673999999999</c:v>
                </c:pt>
                <c:pt idx="7137">
                  <c:v>241.21673999999999</c:v>
                </c:pt>
                <c:pt idx="7138">
                  <c:v>241.21673999999999</c:v>
                </c:pt>
                <c:pt idx="7139">
                  <c:v>241.21673999999999</c:v>
                </c:pt>
                <c:pt idx="7140">
                  <c:v>239.20113999999998</c:v>
                </c:pt>
                <c:pt idx="7141">
                  <c:v>267.23244</c:v>
                </c:pt>
                <c:pt idx="7142">
                  <c:v>327.32633999999996</c:v>
                </c:pt>
                <c:pt idx="7143">
                  <c:v>269.24804</c:v>
                </c:pt>
                <c:pt idx="7144">
                  <c:v>355.35764</c:v>
                </c:pt>
                <c:pt idx="7145">
                  <c:v>355.35764</c:v>
                </c:pt>
                <c:pt idx="7146">
                  <c:v>353.34193999999997</c:v>
                </c:pt>
                <c:pt idx="7147">
                  <c:v>339.32633999999996</c:v>
                </c:pt>
                <c:pt idx="7148">
                  <c:v>353.34193999999997</c:v>
                </c:pt>
                <c:pt idx="7149">
                  <c:v>197.15413999999998</c:v>
                </c:pt>
                <c:pt idx="7150">
                  <c:v>281.24804</c:v>
                </c:pt>
                <c:pt idx="7151">
                  <c:v>391.35764</c:v>
                </c:pt>
                <c:pt idx="7152">
                  <c:v>145.12284</c:v>
                </c:pt>
                <c:pt idx="7153">
                  <c:v>131.10723999999999</c:v>
                </c:pt>
                <c:pt idx="7154">
                  <c:v>159.13853999999998</c:v>
                </c:pt>
                <c:pt idx="7155">
                  <c:v>159.13853999999998</c:v>
                </c:pt>
                <c:pt idx="7156">
                  <c:v>159.13853999999998</c:v>
                </c:pt>
                <c:pt idx="7157">
                  <c:v>187.16983999999999</c:v>
                </c:pt>
                <c:pt idx="7158">
                  <c:v>159.13853999999998</c:v>
                </c:pt>
                <c:pt idx="7159">
                  <c:v>145.12284</c:v>
                </c:pt>
                <c:pt idx="7160">
                  <c:v>159.13853999999998</c:v>
                </c:pt>
                <c:pt idx="7161">
                  <c:v>117.09153999999999</c:v>
                </c:pt>
                <c:pt idx="7162">
                  <c:v>327.32633999999996</c:v>
                </c:pt>
                <c:pt idx="7163">
                  <c:v>355.35764</c:v>
                </c:pt>
                <c:pt idx="7164">
                  <c:v>383.38893999999999</c:v>
                </c:pt>
                <c:pt idx="7165">
                  <c:v>411.42023999999998</c:v>
                </c:pt>
                <c:pt idx="7166">
                  <c:v>157.12284</c:v>
                </c:pt>
                <c:pt idx="7167">
                  <c:v>143.10723999999999</c:v>
                </c:pt>
                <c:pt idx="7168">
                  <c:v>299.29503999999997</c:v>
                </c:pt>
                <c:pt idx="7169">
                  <c:v>189.14903999999999</c:v>
                </c:pt>
                <c:pt idx="7170">
                  <c:v>251.20113999999998</c:v>
                </c:pt>
                <c:pt idx="7171">
                  <c:v>171.13853999999998</c:v>
                </c:pt>
                <c:pt idx="7172">
                  <c:v>183.13853999999998</c:v>
                </c:pt>
                <c:pt idx="7173">
                  <c:v>199.16983999999999</c:v>
                </c:pt>
                <c:pt idx="7174">
                  <c:v>197.15413999999998</c:v>
                </c:pt>
                <c:pt idx="7175">
                  <c:v>197.15413999999998</c:v>
                </c:pt>
                <c:pt idx="7176">
                  <c:v>225.18544</c:v>
                </c:pt>
                <c:pt idx="7177">
                  <c:v>339.32633999999996</c:v>
                </c:pt>
                <c:pt idx="7178">
                  <c:v>185.15413999999998</c:v>
                </c:pt>
                <c:pt idx="7179">
                  <c:v>171.13853999999998</c:v>
                </c:pt>
                <c:pt idx="7180">
                  <c:v>199.16983999999999</c:v>
                </c:pt>
                <c:pt idx="7181">
                  <c:v>187.16983999999999</c:v>
                </c:pt>
                <c:pt idx="7182">
                  <c:v>271.26373999999998</c:v>
                </c:pt>
                <c:pt idx="7183">
                  <c:v>285.27933999999999</c:v>
                </c:pt>
                <c:pt idx="7184">
                  <c:v>313.31063999999998</c:v>
                </c:pt>
                <c:pt idx="7185">
                  <c:v>297.27933999999999</c:v>
                </c:pt>
                <c:pt idx="7186">
                  <c:v>257.24804</c:v>
                </c:pt>
                <c:pt idx="7187">
                  <c:v>285.27933999999999</c:v>
                </c:pt>
                <c:pt idx="7188">
                  <c:v>271.26373999999998</c:v>
                </c:pt>
                <c:pt idx="7189">
                  <c:v>199.16983999999999</c:v>
                </c:pt>
                <c:pt idx="7190">
                  <c:v>211.16983999999999</c:v>
                </c:pt>
                <c:pt idx="7191">
                  <c:v>227.20113999999998</c:v>
                </c:pt>
                <c:pt idx="7192">
                  <c:v>187.16983999999999</c:v>
                </c:pt>
                <c:pt idx="7193">
                  <c:v>313.31063999999998</c:v>
                </c:pt>
                <c:pt idx="7194">
                  <c:v>313.31063999999998</c:v>
                </c:pt>
                <c:pt idx="7195">
                  <c:v>311.29503999999997</c:v>
                </c:pt>
                <c:pt idx="7196">
                  <c:v>213.18544</c:v>
                </c:pt>
                <c:pt idx="7197">
                  <c:v>183.13853999999998</c:v>
                </c:pt>
                <c:pt idx="7198">
                  <c:v>309.27933999999999</c:v>
                </c:pt>
                <c:pt idx="7199">
                  <c:v>337.31063999999998</c:v>
                </c:pt>
                <c:pt idx="7200">
                  <c:v>211.16983999999999</c:v>
                </c:pt>
                <c:pt idx="7201">
                  <c:v>239.20113999999998</c:v>
                </c:pt>
                <c:pt idx="7202">
                  <c:v>225.18544</c:v>
                </c:pt>
                <c:pt idx="7203">
                  <c:v>239.20113999999998</c:v>
                </c:pt>
                <c:pt idx="7204">
                  <c:v>253.21673999999999</c:v>
                </c:pt>
                <c:pt idx="7205">
                  <c:v>267.23244</c:v>
                </c:pt>
                <c:pt idx="7206">
                  <c:v>281.24804</c:v>
                </c:pt>
                <c:pt idx="7207">
                  <c:v>295.26373999999998</c:v>
                </c:pt>
                <c:pt idx="7208">
                  <c:v>211.16983999999999</c:v>
                </c:pt>
                <c:pt idx="7209">
                  <c:v>183.13853999999998</c:v>
                </c:pt>
                <c:pt idx="7210">
                  <c:v>309.27933999999999</c:v>
                </c:pt>
                <c:pt idx="7211">
                  <c:v>239.20113999999998</c:v>
                </c:pt>
                <c:pt idx="7212">
                  <c:v>225.18544</c:v>
                </c:pt>
                <c:pt idx="7213">
                  <c:v>253.21673999999999</c:v>
                </c:pt>
                <c:pt idx="7214">
                  <c:v>281.24804</c:v>
                </c:pt>
                <c:pt idx="7215">
                  <c:v>211.16983999999999</c:v>
                </c:pt>
                <c:pt idx="7216">
                  <c:v>199.16983999999999</c:v>
                </c:pt>
                <c:pt idx="7217">
                  <c:v>239.20113999999998</c:v>
                </c:pt>
                <c:pt idx="7218">
                  <c:v>353.34193999999997</c:v>
                </c:pt>
                <c:pt idx="7219">
                  <c:v>283.26373999999998</c:v>
                </c:pt>
                <c:pt idx="7220">
                  <c:v>143.10723999999999</c:v>
                </c:pt>
                <c:pt idx="7221">
                  <c:v>325.31063999999998</c:v>
                </c:pt>
                <c:pt idx="7222">
                  <c:v>353.34193999999997</c:v>
                </c:pt>
                <c:pt idx="7223">
                  <c:v>381.37324000000001</c:v>
                </c:pt>
                <c:pt idx="7224">
                  <c:v>409.40454</c:v>
                </c:pt>
                <c:pt idx="7225">
                  <c:v>169.12284</c:v>
                </c:pt>
                <c:pt idx="7226">
                  <c:v>339.32633999999996</c:v>
                </c:pt>
                <c:pt idx="7227">
                  <c:v>201.14903999999999</c:v>
                </c:pt>
                <c:pt idx="7228">
                  <c:v>187.13343999999998</c:v>
                </c:pt>
                <c:pt idx="7229">
                  <c:v>171.13853999999998</c:v>
                </c:pt>
                <c:pt idx="7230">
                  <c:v>339.32633999999996</c:v>
                </c:pt>
                <c:pt idx="7231">
                  <c:v>353.34193999999997</c:v>
                </c:pt>
                <c:pt idx="7232">
                  <c:v>363.32633999999996</c:v>
                </c:pt>
                <c:pt idx="7233">
                  <c:v>389.34193999999997</c:v>
                </c:pt>
                <c:pt idx="7234">
                  <c:v>243.23244</c:v>
                </c:pt>
                <c:pt idx="7235">
                  <c:v>327.32633999999996</c:v>
                </c:pt>
                <c:pt idx="7236">
                  <c:v>313.31063999999998</c:v>
                </c:pt>
                <c:pt idx="7237">
                  <c:v>341.34193999999997</c:v>
                </c:pt>
                <c:pt idx="7238">
                  <c:v>159.13853999999998</c:v>
                </c:pt>
                <c:pt idx="7239">
                  <c:v>187.16983999999999</c:v>
                </c:pt>
                <c:pt idx="7240">
                  <c:v>173.15413999999998</c:v>
                </c:pt>
                <c:pt idx="7241">
                  <c:v>383.38893999999999</c:v>
                </c:pt>
                <c:pt idx="7242">
                  <c:v>393.37324000000001</c:v>
                </c:pt>
                <c:pt idx="7243">
                  <c:v>395.38893999999999</c:v>
                </c:pt>
                <c:pt idx="7244">
                  <c:v>369.37324000000001</c:v>
                </c:pt>
                <c:pt idx="7245">
                  <c:v>367.35764</c:v>
                </c:pt>
                <c:pt idx="7246">
                  <c:v>397.40454</c:v>
                </c:pt>
                <c:pt idx="7247">
                  <c:v>229.21673999999999</c:v>
                </c:pt>
                <c:pt idx="7248">
                  <c:v>369.37324000000001</c:v>
                </c:pt>
                <c:pt idx="7249">
                  <c:v>157.12284</c:v>
                </c:pt>
                <c:pt idx="7250">
                  <c:v>197.15413999999998</c:v>
                </c:pt>
                <c:pt idx="7251">
                  <c:v>241.21673999999999</c:v>
                </c:pt>
                <c:pt idx="7252">
                  <c:v>269.24804</c:v>
                </c:pt>
                <c:pt idx="7253">
                  <c:v>241.21673999999999</c:v>
                </c:pt>
                <c:pt idx="7254">
                  <c:v>269.24804</c:v>
                </c:pt>
                <c:pt idx="7255">
                  <c:v>241.21673999999999</c:v>
                </c:pt>
                <c:pt idx="7256">
                  <c:v>297.27933999999999</c:v>
                </c:pt>
                <c:pt idx="7257">
                  <c:v>325.31063999999998</c:v>
                </c:pt>
                <c:pt idx="7258">
                  <c:v>269.24804</c:v>
                </c:pt>
                <c:pt idx="7259">
                  <c:v>131.10723999999999</c:v>
                </c:pt>
                <c:pt idx="7260">
                  <c:v>243.23244</c:v>
                </c:pt>
                <c:pt idx="7261">
                  <c:v>299.29503999999997</c:v>
                </c:pt>
                <c:pt idx="7262">
                  <c:v>159.13853999999998</c:v>
                </c:pt>
                <c:pt idx="7263">
                  <c:v>271.26373999999998</c:v>
                </c:pt>
                <c:pt idx="7264">
                  <c:v>341.34193999999997</c:v>
                </c:pt>
                <c:pt idx="7265">
                  <c:v>285.27933999999999</c:v>
                </c:pt>
                <c:pt idx="7266">
                  <c:v>243.23244</c:v>
                </c:pt>
                <c:pt idx="7267">
                  <c:v>215.20113999999998</c:v>
                </c:pt>
                <c:pt idx="7268">
                  <c:v>215.20113999999998</c:v>
                </c:pt>
                <c:pt idx="7269">
                  <c:v>313.31063999999998</c:v>
                </c:pt>
                <c:pt idx="7270">
                  <c:v>559.54543999999999</c:v>
                </c:pt>
                <c:pt idx="7271">
                  <c:v>587.57673999999997</c:v>
                </c:pt>
                <c:pt idx="7272">
                  <c:v>585.56103999999993</c:v>
                </c:pt>
                <c:pt idx="7273">
                  <c:v>315.21713999999997</c:v>
                </c:pt>
                <c:pt idx="7274">
                  <c:v>147.10213999999999</c:v>
                </c:pt>
                <c:pt idx="7275">
                  <c:v>161.11774</c:v>
                </c:pt>
                <c:pt idx="7276">
                  <c:v>191.11063999999999</c:v>
                </c:pt>
                <c:pt idx="7277">
                  <c:v>189.03994</c:v>
                </c:pt>
                <c:pt idx="7278">
                  <c:v>231.13853999999998</c:v>
                </c:pt>
                <c:pt idx="7279">
                  <c:v>233.15413999999998</c:v>
                </c:pt>
                <c:pt idx="7280">
                  <c:v>199.16983999999999</c:v>
                </c:pt>
                <c:pt idx="7281">
                  <c:v>159.10213999999999</c:v>
                </c:pt>
                <c:pt idx="7282">
                  <c:v>159.13853999999998</c:v>
                </c:pt>
                <c:pt idx="7283">
                  <c:v>177.09153999999998</c:v>
                </c:pt>
                <c:pt idx="7284">
                  <c:v>169.08643999999998</c:v>
                </c:pt>
                <c:pt idx="7285">
                  <c:v>201.18544</c:v>
                </c:pt>
                <c:pt idx="7286">
                  <c:v>201.17293999999998</c:v>
                </c:pt>
                <c:pt idx="7287">
                  <c:v>185.15413999999998</c:v>
                </c:pt>
                <c:pt idx="7288">
                  <c:v>227.20113999999998</c:v>
                </c:pt>
                <c:pt idx="7289">
                  <c:v>185.15413999999998</c:v>
                </c:pt>
                <c:pt idx="7290">
                  <c:v>423.24163999999996</c:v>
                </c:pt>
                <c:pt idx="7291">
                  <c:v>143.10723999999999</c:v>
                </c:pt>
                <c:pt idx="7292">
                  <c:v>173.15413999999998</c:v>
                </c:pt>
                <c:pt idx="7293">
                  <c:v>171.13853999999998</c:v>
                </c:pt>
                <c:pt idx="7294">
                  <c:v>173.15413999999998</c:v>
                </c:pt>
                <c:pt idx="7295">
                  <c:v>143.10723999999999</c:v>
                </c:pt>
                <c:pt idx="7296">
                  <c:v>159.13853999999998</c:v>
                </c:pt>
                <c:pt idx="7297">
                  <c:v>145.12284</c:v>
                </c:pt>
                <c:pt idx="7298">
                  <c:v>173.15413999999998</c:v>
                </c:pt>
                <c:pt idx="7299">
                  <c:v>153.09153999999998</c:v>
                </c:pt>
                <c:pt idx="7300">
                  <c:v>157.12284</c:v>
                </c:pt>
                <c:pt idx="7301">
                  <c:v>143.10723999999999</c:v>
                </c:pt>
                <c:pt idx="7302">
                  <c:v>211.16983999999999</c:v>
                </c:pt>
                <c:pt idx="7303">
                  <c:v>239.20113999999998</c:v>
                </c:pt>
                <c:pt idx="7304">
                  <c:v>225.18544</c:v>
                </c:pt>
                <c:pt idx="7305">
                  <c:v>171.13853999999998</c:v>
                </c:pt>
                <c:pt idx="7306">
                  <c:v>157.12284</c:v>
                </c:pt>
                <c:pt idx="7307">
                  <c:v>185.15413999999998</c:v>
                </c:pt>
                <c:pt idx="7308">
                  <c:v>185.15413999999998</c:v>
                </c:pt>
                <c:pt idx="7309">
                  <c:v>203.16473999999999</c:v>
                </c:pt>
                <c:pt idx="7310">
                  <c:v>173.15413999999998</c:v>
                </c:pt>
                <c:pt idx="7311">
                  <c:v>243.23244</c:v>
                </c:pt>
                <c:pt idx="7312">
                  <c:v>271.26373999999998</c:v>
                </c:pt>
                <c:pt idx="7313">
                  <c:v>187.16983999999999</c:v>
                </c:pt>
                <c:pt idx="7314">
                  <c:v>229.21673999999999</c:v>
                </c:pt>
                <c:pt idx="7315">
                  <c:v>173.15413999999998</c:v>
                </c:pt>
                <c:pt idx="7316">
                  <c:v>235.16983999999999</c:v>
                </c:pt>
                <c:pt idx="7317">
                  <c:v>185.15413999999998</c:v>
                </c:pt>
                <c:pt idx="7318">
                  <c:v>481.20733999999999</c:v>
                </c:pt>
                <c:pt idx="7319">
                  <c:v>197.15413999999998</c:v>
                </c:pt>
                <c:pt idx="7320">
                  <c:v>129.09153999999998</c:v>
                </c:pt>
                <c:pt idx="7321">
                  <c:v>155.10723999999999</c:v>
                </c:pt>
                <c:pt idx="7322">
                  <c:v>199.16983999999999</c:v>
                </c:pt>
                <c:pt idx="7323">
                  <c:v>141.09153999999998</c:v>
                </c:pt>
                <c:pt idx="7324">
                  <c:v>225.18544</c:v>
                </c:pt>
                <c:pt idx="7325">
                  <c:v>143.10723999999999</c:v>
                </c:pt>
                <c:pt idx="7326">
                  <c:v>415.26963999999998</c:v>
                </c:pt>
                <c:pt idx="7327">
                  <c:v>443.30093999999997</c:v>
                </c:pt>
                <c:pt idx="7328">
                  <c:v>227.20113999999998</c:v>
                </c:pt>
                <c:pt idx="7329">
                  <c:v>217.14403999999999</c:v>
                </c:pt>
                <c:pt idx="7330">
                  <c:v>257.24804</c:v>
                </c:pt>
                <c:pt idx="7331">
                  <c:v>187.16983999999999</c:v>
                </c:pt>
                <c:pt idx="7332">
                  <c:v>341.34193999999997</c:v>
                </c:pt>
                <c:pt idx="7333">
                  <c:v>159.13853999999998</c:v>
                </c:pt>
                <c:pt idx="7334">
                  <c:v>241.21673999999999</c:v>
                </c:pt>
                <c:pt idx="7335">
                  <c:v>175.15724</c:v>
                </c:pt>
                <c:pt idx="7336">
                  <c:v>189.11273999999997</c:v>
                </c:pt>
                <c:pt idx="7337">
                  <c:v>185.15413999999998</c:v>
                </c:pt>
                <c:pt idx="7338">
                  <c:v>197.15413999999998</c:v>
                </c:pt>
                <c:pt idx="7339">
                  <c:v>169.12284</c:v>
                </c:pt>
                <c:pt idx="7340">
                  <c:v>185.15413999999998</c:v>
                </c:pt>
                <c:pt idx="7341">
                  <c:v>183.13853999999998</c:v>
                </c:pt>
                <c:pt idx="7342">
                  <c:v>197.15413999999998</c:v>
                </c:pt>
                <c:pt idx="7343">
                  <c:v>185.15413999999998</c:v>
                </c:pt>
                <c:pt idx="7344">
                  <c:v>157.12284</c:v>
                </c:pt>
                <c:pt idx="7345">
                  <c:v>199.16983999999999</c:v>
                </c:pt>
                <c:pt idx="7346">
                  <c:v>275.20114000000001</c:v>
                </c:pt>
                <c:pt idx="7347">
                  <c:v>227.20113999999998</c:v>
                </c:pt>
                <c:pt idx="7348">
                  <c:v>287.20114000000001</c:v>
                </c:pt>
                <c:pt idx="7349">
                  <c:v>255.23244</c:v>
                </c:pt>
                <c:pt idx="7350">
                  <c:v>227.20113999999998</c:v>
                </c:pt>
                <c:pt idx="7351">
                  <c:v>241.21673999999999</c:v>
                </c:pt>
                <c:pt idx="7352">
                  <c:v>241.21673999999999</c:v>
                </c:pt>
                <c:pt idx="7353">
                  <c:v>213.18544</c:v>
                </c:pt>
                <c:pt idx="7354">
                  <c:v>239.20113999999998</c:v>
                </c:pt>
                <c:pt idx="7355">
                  <c:v>379.24843999999996</c:v>
                </c:pt>
                <c:pt idx="7356">
                  <c:v>185.15413999999998</c:v>
                </c:pt>
                <c:pt idx="7357">
                  <c:v>171.13853999999998</c:v>
                </c:pt>
                <c:pt idx="7358">
                  <c:v>185.15413999999998</c:v>
                </c:pt>
                <c:pt idx="7359">
                  <c:v>259.25113999999996</c:v>
                </c:pt>
                <c:pt idx="7360">
                  <c:v>291.16303999999997</c:v>
                </c:pt>
                <c:pt idx="7361">
                  <c:v>257.24804</c:v>
                </c:pt>
                <c:pt idx="7362">
                  <c:v>243.23244</c:v>
                </c:pt>
                <c:pt idx="7363">
                  <c:v>225.18544</c:v>
                </c:pt>
                <c:pt idx="7364">
                  <c:v>169.12284</c:v>
                </c:pt>
                <c:pt idx="7365">
                  <c:v>227.20113999999998</c:v>
                </c:pt>
                <c:pt idx="7366">
                  <c:v>171.13853999999998</c:v>
                </c:pt>
                <c:pt idx="7367">
                  <c:v>143.10723999999999</c:v>
                </c:pt>
                <c:pt idx="7368">
                  <c:v>213.18544</c:v>
                </c:pt>
                <c:pt idx="7369">
                  <c:v>199.16983999999999</c:v>
                </c:pt>
                <c:pt idx="7370">
                  <c:v>143.10723999999999</c:v>
                </c:pt>
                <c:pt idx="7371">
                  <c:v>207.13853999999998</c:v>
                </c:pt>
                <c:pt idx="7372">
                  <c:v>145.12284</c:v>
                </c:pt>
                <c:pt idx="7373">
                  <c:v>173.15413999999998</c:v>
                </c:pt>
                <c:pt idx="7374">
                  <c:v>141.09153999999998</c:v>
                </c:pt>
                <c:pt idx="7375">
                  <c:v>143.10723999999999</c:v>
                </c:pt>
                <c:pt idx="7376">
                  <c:v>145.12284</c:v>
                </c:pt>
                <c:pt idx="7377">
                  <c:v>185.15413999999998</c:v>
                </c:pt>
                <c:pt idx="7378">
                  <c:v>149.06363999999999</c:v>
                </c:pt>
                <c:pt idx="7379">
                  <c:v>145.12284</c:v>
                </c:pt>
                <c:pt idx="7380">
                  <c:v>191.07423999999997</c:v>
                </c:pt>
                <c:pt idx="7381">
                  <c:v>163.07933999999997</c:v>
                </c:pt>
                <c:pt idx="7382">
                  <c:v>199.16983999999999</c:v>
                </c:pt>
                <c:pt idx="7383">
                  <c:v>145.12284</c:v>
                </c:pt>
                <c:pt idx="7384">
                  <c:v>129.09153999999998</c:v>
                </c:pt>
                <c:pt idx="7385">
                  <c:v>193.12284</c:v>
                </c:pt>
                <c:pt idx="7386">
                  <c:v>171.13853999999998</c:v>
                </c:pt>
                <c:pt idx="7387">
                  <c:v>117.09153999999999</c:v>
                </c:pt>
                <c:pt idx="7388">
                  <c:v>115.07594</c:v>
                </c:pt>
                <c:pt idx="7389">
                  <c:v>145.05014</c:v>
                </c:pt>
                <c:pt idx="7390">
                  <c:v>331.26373999999998</c:v>
                </c:pt>
                <c:pt idx="7391">
                  <c:v>187.16983999999999</c:v>
                </c:pt>
                <c:pt idx="7392">
                  <c:v>183.13853999999998</c:v>
                </c:pt>
                <c:pt idx="7393">
                  <c:v>311.29503999999997</c:v>
                </c:pt>
                <c:pt idx="7394">
                  <c:v>131.10723999999999</c:v>
                </c:pt>
                <c:pt idx="7395">
                  <c:v>141.09153999999998</c:v>
                </c:pt>
                <c:pt idx="7396">
                  <c:v>313.31063999999998</c:v>
                </c:pt>
                <c:pt idx="7397">
                  <c:v>129.09153999999998</c:v>
                </c:pt>
                <c:pt idx="7398">
                  <c:v>143.10723999999999</c:v>
                </c:pt>
                <c:pt idx="7399">
                  <c:v>215.20113999999998</c:v>
                </c:pt>
                <c:pt idx="7400">
                  <c:v>349.20153999999997</c:v>
                </c:pt>
                <c:pt idx="7401">
                  <c:v>183.10213999999999</c:v>
                </c:pt>
                <c:pt idx="7402">
                  <c:v>225.14903999999999</c:v>
                </c:pt>
                <c:pt idx="7403">
                  <c:v>183.10213999999999</c:v>
                </c:pt>
                <c:pt idx="7404">
                  <c:v>239.20113999999998</c:v>
                </c:pt>
                <c:pt idx="7405">
                  <c:v>225.18544</c:v>
                </c:pt>
                <c:pt idx="7406">
                  <c:v>239.16473999999999</c:v>
                </c:pt>
                <c:pt idx="7407">
                  <c:v>237.18544</c:v>
                </c:pt>
                <c:pt idx="7408">
                  <c:v>239.20113999999998</c:v>
                </c:pt>
                <c:pt idx="7409">
                  <c:v>429.32164</c:v>
                </c:pt>
                <c:pt idx="7410">
                  <c:v>229.21673999999999</c:v>
                </c:pt>
                <c:pt idx="7411">
                  <c:v>243.23244</c:v>
                </c:pt>
                <c:pt idx="7412">
                  <c:v>199.16983999999999</c:v>
                </c:pt>
                <c:pt idx="7413">
                  <c:v>199.16983999999999</c:v>
                </c:pt>
                <c:pt idx="7414">
                  <c:v>187.16983999999999</c:v>
                </c:pt>
                <c:pt idx="7415">
                  <c:v>205.12624</c:v>
                </c:pt>
                <c:pt idx="7416">
                  <c:v>187.16983999999999</c:v>
                </c:pt>
                <c:pt idx="7417">
                  <c:v>171.13853999999998</c:v>
                </c:pt>
                <c:pt idx="7418">
                  <c:v>243.23244</c:v>
                </c:pt>
                <c:pt idx="7419">
                  <c:v>431.24333999999999</c:v>
                </c:pt>
                <c:pt idx="7420">
                  <c:v>211.13343999999998</c:v>
                </c:pt>
                <c:pt idx="7421">
                  <c:v>241.21673999999999</c:v>
                </c:pt>
                <c:pt idx="7422">
                  <c:v>197.11774</c:v>
                </c:pt>
                <c:pt idx="7423">
                  <c:v>157.12284</c:v>
                </c:pt>
                <c:pt idx="7424">
                  <c:v>187.16983999999999</c:v>
                </c:pt>
                <c:pt idx="7425">
                  <c:v>171.13853999999998</c:v>
                </c:pt>
                <c:pt idx="7426">
                  <c:v>173.15413999999998</c:v>
                </c:pt>
                <c:pt idx="7427">
                  <c:v>145.12284</c:v>
                </c:pt>
                <c:pt idx="7428">
                  <c:v>145.08643999999998</c:v>
                </c:pt>
                <c:pt idx="7429">
                  <c:v>145.12284</c:v>
                </c:pt>
                <c:pt idx="7430">
                  <c:v>201.18544</c:v>
                </c:pt>
                <c:pt idx="7431">
                  <c:v>143.10723999999999</c:v>
                </c:pt>
                <c:pt idx="7432">
                  <c:v>211.16983999999999</c:v>
                </c:pt>
                <c:pt idx="7433">
                  <c:v>213.18544</c:v>
                </c:pt>
                <c:pt idx="7434">
                  <c:v>157.12284</c:v>
                </c:pt>
                <c:pt idx="7435">
                  <c:v>145.08643999999998</c:v>
                </c:pt>
                <c:pt idx="7436">
                  <c:v>117.09153999999999</c:v>
                </c:pt>
                <c:pt idx="7437">
                  <c:v>173.06023999999999</c:v>
                </c:pt>
                <c:pt idx="7438">
                  <c:v>129.09153999999998</c:v>
                </c:pt>
                <c:pt idx="7439">
                  <c:v>199.16983999999999</c:v>
                </c:pt>
                <c:pt idx="7440">
                  <c:v>149.06363999999999</c:v>
                </c:pt>
                <c:pt idx="7441">
                  <c:v>185.15413999999998</c:v>
                </c:pt>
                <c:pt idx="7442">
                  <c:v>129.09153999999998</c:v>
                </c:pt>
                <c:pt idx="7443">
                  <c:v>143.10723999999999</c:v>
                </c:pt>
                <c:pt idx="7444">
                  <c:v>131.10723999999999</c:v>
                </c:pt>
                <c:pt idx="7445">
                  <c:v>171.13853999999998</c:v>
                </c:pt>
                <c:pt idx="7446">
                  <c:v>157.12284</c:v>
                </c:pt>
                <c:pt idx="7447">
                  <c:v>155.10723999999999</c:v>
                </c:pt>
                <c:pt idx="7448">
                  <c:v>197.15413999999998</c:v>
                </c:pt>
                <c:pt idx="7449">
                  <c:v>149.06363999999999</c:v>
                </c:pt>
                <c:pt idx="7450">
                  <c:v>117.05514000000001</c:v>
                </c:pt>
                <c:pt idx="7451">
                  <c:v>135.04803999999999</c:v>
                </c:pt>
                <c:pt idx="7452">
                  <c:v>117.09153999999999</c:v>
                </c:pt>
                <c:pt idx="7453">
                  <c:v>165.09153999999998</c:v>
                </c:pt>
                <c:pt idx="7454">
                  <c:v>149.06363999999999</c:v>
                </c:pt>
                <c:pt idx="7455">
                  <c:v>131.10723999999999</c:v>
                </c:pt>
                <c:pt idx="7456">
                  <c:v>115.07594</c:v>
                </c:pt>
                <c:pt idx="7457">
                  <c:v>179.10723999999999</c:v>
                </c:pt>
                <c:pt idx="7458">
                  <c:v>157.12284</c:v>
                </c:pt>
                <c:pt idx="7459">
                  <c:v>145.12284</c:v>
                </c:pt>
                <c:pt idx="7460">
                  <c:v>199.16983999999999</c:v>
                </c:pt>
                <c:pt idx="7461">
                  <c:v>147.10213999999999</c:v>
                </c:pt>
                <c:pt idx="7462">
                  <c:v>153.05513999999999</c:v>
                </c:pt>
                <c:pt idx="7463">
                  <c:v>145.12284</c:v>
                </c:pt>
                <c:pt idx="7464">
                  <c:v>131.03443999999999</c:v>
                </c:pt>
                <c:pt idx="7465">
                  <c:v>173.15413999999998</c:v>
                </c:pt>
                <c:pt idx="7466">
                  <c:v>169.12284</c:v>
                </c:pt>
                <c:pt idx="7467">
                  <c:v>297.27933999999999</c:v>
                </c:pt>
                <c:pt idx="7468">
                  <c:v>117.09153999999999</c:v>
                </c:pt>
                <c:pt idx="7469">
                  <c:v>127.07594</c:v>
                </c:pt>
                <c:pt idx="7470">
                  <c:v>149.06363999999999</c:v>
                </c:pt>
                <c:pt idx="7471">
                  <c:v>177.09493999999998</c:v>
                </c:pt>
                <c:pt idx="7472">
                  <c:v>339.32633999999996</c:v>
                </c:pt>
                <c:pt idx="7473">
                  <c:v>211.16983999999999</c:v>
                </c:pt>
                <c:pt idx="7474">
                  <c:v>229.21673999999999</c:v>
                </c:pt>
                <c:pt idx="7475">
                  <c:v>271.26373999999998</c:v>
                </c:pt>
                <c:pt idx="7476">
                  <c:v>369.30054000000001</c:v>
                </c:pt>
                <c:pt idx="7477">
                  <c:v>159.13853999999998</c:v>
                </c:pt>
                <c:pt idx="7478">
                  <c:v>243.23244</c:v>
                </c:pt>
                <c:pt idx="7479">
                  <c:v>249.18544</c:v>
                </c:pt>
                <c:pt idx="7480">
                  <c:v>187.16983999999999</c:v>
                </c:pt>
                <c:pt idx="7481">
                  <c:v>159.13853999999998</c:v>
                </c:pt>
                <c:pt idx="7482">
                  <c:v>319.19094000000001</c:v>
                </c:pt>
                <c:pt idx="7483">
                  <c:v>185.15413999999998</c:v>
                </c:pt>
                <c:pt idx="7484">
                  <c:v>173.15413999999998</c:v>
                </c:pt>
                <c:pt idx="7485">
                  <c:v>159.13853999999998</c:v>
                </c:pt>
                <c:pt idx="7486">
                  <c:v>243.23244</c:v>
                </c:pt>
                <c:pt idx="7487">
                  <c:v>201.18544</c:v>
                </c:pt>
                <c:pt idx="7488">
                  <c:v>215.20113999999998</c:v>
                </c:pt>
                <c:pt idx="7489">
                  <c:v>211.16983999999999</c:v>
                </c:pt>
                <c:pt idx="7490">
                  <c:v>181.08643999999998</c:v>
                </c:pt>
                <c:pt idx="7491">
                  <c:v>145.12284</c:v>
                </c:pt>
                <c:pt idx="7492">
                  <c:v>173.15413999999998</c:v>
                </c:pt>
                <c:pt idx="7493">
                  <c:v>145.12284</c:v>
                </c:pt>
                <c:pt idx="7494">
                  <c:v>327.32633999999996</c:v>
                </c:pt>
                <c:pt idx="7495">
                  <c:v>343.32123999999999</c:v>
                </c:pt>
                <c:pt idx="7496">
                  <c:v>203.12833999999998</c:v>
                </c:pt>
                <c:pt idx="7497">
                  <c:v>199.16983999999999</c:v>
                </c:pt>
                <c:pt idx="7498">
                  <c:v>227.20113999999998</c:v>
                </c:pt>
                <c:pt idx="7499">
                  <c:v>227.20113999999998</c:v>
                </c:pt>
                <c:pt idx="7500">
                  <c:v>241.21673999999999</c:v>
                </c:pt>
                <c:pt idx="7501">
                  <c:v>275.20114000000001</c:v>
                </c:pt>
                <c:pt idx="7502">
                  <c:v>213.18544</c:v>
                </c:pt>
                <c:pt idx="7503">
                  <c:v>347.24333999999999</c:v>
                </c:pt>
                <c:pt idx="7504">
                  <c:v>429.32164</c:v>
                </c:pt>
                <c:pt idx="7505">
                  <c:v>403.30593999999996</c:v>
                </c:pt>
                <c:pt idx="7506">
                  <c:v>431.33724000000001</c:v>
                </c:pt>
                <c:pt idx="7507">
                  <c:v>357.30054000000001</c:v>
                </c:pt>
                <c:pt idx="7508">
                  <c:v>169.12284</c:v>
                </c:pt>
                <c:pt idx="7509">
                  <c:v>185.15413999999998</c:v>
                </c:pt>
                <c:pt idx="7510">
                  <c:v>273.26684</c:v>
                </c:pt>
                <c:pt idx="7511">
                  <c:v>549.46713999999997</c:v>
                </c:pt>
                <c:pt idx="7512">
                  <c:v>551.48284000000001</c:v>
                </c:pt>
                <c:pt idx="7513">
                  <c:v>467.48284000000001</c:v>
                </c:pt>
                <c:pt idx="7514">
                  <c:v>453.46713999999997</c:v>
                </c:pt>
                <c:pt idx="7515">
                  <c:v>619.63933999999995</c:v>
                </c:pt>
                <c:pt idx="7516">
                  <c:v>619.63933999999995</c:v>
                </c:pt>
                <c:pt idx="7517">
                  <c:v>619.63933999999995</c:v>
                </c:pt>
                <c:pt idx="7518">
                  <c:v>325.31063999999998</c:v>
                </c:pt>
                <c:pt idx="7519">
                  <c:v>311.29503999999997</c:v>
                </c:pt>
                <c:pt idx="7520">
                  <c:v>859.92103999999995</c:v>
                </c:pt>
                <c:pt idx="7521">
                  <c:v>445.40454</c:v>
                </c:pt>
                <c:pt idx="7522">
                  <c:v>323.29503999999997</c:v>
                </c:pt>
                <c:pt idx="7523">
                  <c:v>295.26373999999998</c:v>
                </c:pt>
                <c:pt idx="7524">
                  <c:v>267.23244</c:v>
                </c:pt>
                <c:pt idx="7525">
                  <c:v>267.23244</c:v>
                </c:pt>
                <c:pt idx="7526">
                  <c:v>651.62914000000001</c:v>
                </c:pt>
                <c:pt idx="7527">
                  <c:v>629.44514000000004</c:v>
                </c:pt>
                <c:pt idx="7528">
                  <c:v>655.46073999999999</c:v>
                </c:pt>
                <c:pt idx="7529">
                  <c:v>645.47644000000003</c:v>
                </c:pt>
                <c:pt idx="7530">
                  <c:v>371.31613999999996</c:v>
                </c:pt>
                <c:pt idx="7531">
                  <c:v>642.54614000000004</c:v>
                </c:pt>
                <c:pt idx="7532">
                  <c:v>336.29023999999998</c:v>
                </c:pt>
                <c:pt idx="7533">
                  <c:v>364.32153999999997</c:v>
                </c:pt>
                <c:pt idx="7534">
                  <c:v>420.38414</c:v>
                </c:pt>
                <c:pt idx="7535">
                  <c:v>362.30593999999996</c:v>
                </c:pt>
                <c:pt idx="7536">
                  <c:v>362.30593999999996</c:v>
                </c:pt>
                <c:pt idx="7537">
                  <c:v>360.29023999999998</c:v>
                </c:pt>
                <c:pt idx="7538">
                  <c:v>358.27463999999998</c:v>
                </c:pt>
                <c:pt idx="7539">
                  <c:v>390.33724000000001</c:v>
                </c:pt>
                <c:pt idx="7540">
                  <c:v>390.33724000000001</c:v>
                </c:pt>
                <c:pt idx="7541">
                  <c:v>388.32153999999997</c:v>
                </c:pt>
                <c:pt idx="7542">
                  <c:v>418.36854</c:v>
                </c:pt>
                <c:pt idx="7543">
                  <c:v>336.29023999999998</c:v>
                </c:pt>
                <c:pt idx="7544">
                  <c:v>364.32153999999997</c:v>
                </c:pt>
                <c:pt idx="7545">
                  <c:v>362.30593999999996</c:v>
                </c:pt>
                <c:pt idx="7546">
                  <c:v>362.30593999999996</c:v>
                </c:pt>
                <c:pt idx="7547">
                  <c:v>360.29023999999998</c:v>
                </c:pt>
                <c:pt idx="7548">
                  <c:v>358.27463999999998</c:v>
                </c:pt>
                <c:pt idx="7549">
                  <c:v>392.35284000000001</c:v>
                </c:pt>
                <c:pt idx="7550">
                  <c:v>390.33724000000001</c:v>
                </c:pt>
                <c:pt idx="7551">
                  <c:v>390.33724000000001</c:v>
                </c:pt>
                <c:pt idx="7552">
                  <c:v>388.32153999999997</c:v>
                </c:pt>
                <c:pt idx="7553">
                  <c:v>420.38414</c:v>
                </c:pt>
                <c:pt idx="7554">
                  <c:v>418.36854</c:v>
                </c:pt>
                <c:pt idx="7555">
                  <c:v>185.15413999999998</c:v>
                </c:pt>
                <c:pt idx="7556">
                  <c:v>145.08643999999998</c:v>
                </c:pt>
                <c:pt idx="7557">
                  <c:v>131.07083999999998</c:v>
                </c:pt>
                <c:pt idx="7558">
                  <c:v>87.044640000000001</c:v>
                </c:pt>
                <c:pt idx="7559">
                  <c:v>129.05513999999999</c:v>
                </c:pt>
                <c:pt idx="7560">
                  <c:v>143.07083999999998</c:v>
                </c:pt>
                <c:pt idx="7561">
                  <c:v>161.08143999999999</c:v>
                </c:pt>
                <c:pt idx="7562">
                  <c:v>101.06024000000001</c:v>
                </c:pt>
                <c:pt idx="7563">
                  <c:v>143.10723999999999</c:v>
                </c:pt>
                <c:pt idx="7564">
                  <c:v>115.07594</c:v>
                </c:pt>
                <c:pt idx="7565">
                  <c:v>129.09153999999998</c:v>
                </c:pt>
                <c:pt idx="7566">
                  <c:v>129.09153999999998</c:v>
                </c:pt>
                <c:pt idx="7567">
                  <c:v>169.12284</c:v>
                </c:pt>
                <c:pt idx="7568">
                  <c:v>195.13853999999998</c:v>
                </c:pt>
                <c:pt idx="7569">
                  <c:v>169.12284</c:v>
                </c:pt>
                <c:pt idx="7570">
                  <c:v>143.10723999999999</c:v>
                </c:pt>
                <c:pt idx="7571">
                  <c:v>143.10723999999999</c:v>
                </c:pt>
                <c:pt idx="7572">
                  <c:v>155.10723999999999</c:v>
                </c:pt>
                <c:pt idx="7573">
                  <c:v>153.09153999999998</c:v>
                </c:pt>
                <c:pt idx="7574">
                  <c:v>155.10723999999999</c:v>
                </c:pt>
                <c:pt idx="7575">
                  <c:v>157.12284</c:v>
                </c:pt>
                <c:pt idx="7576">
                  <c:v>201.14903999999999</c:v>
                </c:pt>
                <c:pt idx="7577">
                  <c:v>201.14903999999999</c:v>
                </c:pt>
                <c:pt idx="7578">
                  <c:v>195.13853999999998</c:v>
                </c:pt>
                <c:pt idx="7579">
                  <c:v>171.13853999999998</c:v>
                </c:pt>
                <c:pt idx="7580">
                  <c:v>171.13853999999998</c:v>
                </c:pt>
                <c:pt idx="7581">
                  <c:v>187.13343999999998</c:v>
                </c:pt>
                <c:pt idx="7582">
                  <c:v>171.13853999999998</c:v>
                </c:pt>
                <c:pt idx="7583">
                  <c:v>197.15413999999998</c:v>
                </c:pt>
                <c:pt idx="7584">
                  <c:v>185.15413999999998</c:v>
                </c:pt>
                <c:pt idx="7585">
                  <c:v>201.14903999999999</c:v>
                </c:pt>
                <c:pt idx="7586">
                  <c:v>255.23244</c:v>
                </c:pt>
                <c:pt idx="7587">
                  <c:v>197.15413999999998</c:v>
                </c:pt>
                <c:pt idx="7588">
                  <c:v>197.15413999999998</c:v>
                </c:pt>
                <c:pt idx="7589">
                  <c:v>197.15413999999998</c:v>
                </c:pt>
                <c:pt idx="7590">
                  <c:v>195.13853999999998</c:v>
                </c:pt>
                <c:pt idx="7591">
                  <c:v>195.13853999999998</c:v>
                </c:pt>
                <c:pt idx="7592">
                  <c:v>199.16983999999999</c:v>
                </c:pt>
                <c:pt idx="7593">
                  <c:v>237.14903999999999</c:v>
                </c:pt>
                <c:pt idx="7594">
                  <c:v>199.16983999999999</c:v>
                </c:pt>
                <c:pt idx="7595">
                  <c:v>197.15413999999998</c:v>
                </c:pt>
                <c:pt idx="7596">
                  <c:v>199.16983999999999</c:v>
                </c:pt>
                <c:pt idx="7597">
                  <c:v>215.16473999999999</c:v>
                </c:pt>
                <c:pt idx="7598">
                  <c:v>229.18034</c:v>
                </c:pt>
                <c:pt idx="7599">
                  <c:v>227.20113999999998</c:v>
                </c:pt>
                <c:pt idx="7600">
                  <c:v>225.18544</c:v>
                </c:pt>
                <c:pt idx="7601">
                  <c:v>225.18544</c:v>
                </c:pt>
                <c:pt idx="7602">
                  <c:v>223.16983999999999</c:v>
                </c:pt>
                <c:pt idx="7603">
                  <c:v>223.16983999999999</c:v>
                </c:pt>
                <c:pt idx="7604">
                  <c:v>227.20113999999998</c:v>
                </c:pt>
                <c:pt idx="7605">
                  <c:v>227.20113999999998</c:v>
                </c:pt>
                <c:pt idx="7606">
                  <c:v>255.23244</c:v>
                </c:pt>
                <c:pt idx="7607">
                  <c:v>269.24804</c:v>
                </c:pt>
                <c:pt idx="7608">
                  <c:v>255.23244</c:v>
                </c:pt>
                <c:pt idx="7609">
                  <c:v>255.23244</c:v>
                </c:pt>
                <c:pt idx="7610">
                  <c:v>283.26373999999998</c:v>
                </c:pt>
                <c:pt idx="7611">
                  <c:v>281.24804</c:v>
                </c:pt>
                <c:pt idx="7612">
                  <c:v>311.29503999999997</c:v>
                </c:pt>
                <c:pt idx="7613">
                  <c:v>339.32633999999996</c:v>
                </c:pt>
                <c:pt idx="7614">
                  <c:v>367.35764</c:v>
                </c:pt>
                <c:pt idx="7615">
                  <c:v>395.38893999999999</c:v>
                </c:pt>
                <c:pt idx="7616">
                  <c:v>409.36813999999998</c:v>
                </c:pt>
                <c:pt idx="7617">
                  <c:v>453.39443999999997</c:v>
                </c:pt>
                <c:pt idx="7618">
                  <c:v>281.24804</c:v>
                </c:pt>
                <c:pt idx="7619">
                  <c:v>181.12284</c:v>
                </c:pt>
                <c:pt idx="7620">
                  <c:v>195.13853999999998</c:v>
                </c:pt>
                <c:pt idx="7621">
                  <c:v>197.15413999999998</c:v>
                </c:pt>
                <c:pt idx="7622">
                  <c:v>503.48284000000001</c:v>
                </c:pt>
                <c:pt idx="7623">
                  <c:v>503.48284000000001</c:v>
                </c:pt>
                <c:pt idx="7624">
                  <c:v>503.48284000000001</c:v>
                </c:pt>
                <c:pt idx="7625">
                  <c:v>503.48284000000001</c:v>
                </c:pt>
                <c:pt idx="7626">
                  <c:v>503.48284000000001</c:v>
                </c:pt>
                <c:pt idx="7627">
                  <c:v>531.51414</c:v>
                </c:pt>
                <c:pt idx="7628">
                  <c:v>531.51414</c:v>
                </c:pt>
                <c:pt idx="7629">
                  <c:v>531.51414</c:v>
                </c:pt>
                <c:pt idx="7630">
                  <c:v>531.51414</c:v>
                </c:pt>
                <c:pt idx="7631">
                  <c:v>531.51414</c:v>
                </c:pt>
                <c:pt idx="7632">
                  <c:v>559.54543999999999</c:v>
                </c:pt>
                <c:pt idx="7633">
                  <c:v>559.54543999999999</c:v>
                </c:pt>
                <c:pt idx="7634">
                  <c:v>559.54543999999999</c:v>
                </c:pt>
                <c:pt idx="7635">
                  <c:v>559.54543999999999</c:v>
                </c:pt>
                <c:pt idx="7636">
                  <c:v>559.54543999999999</c:v>
                </c:pt>
                <c:pt idx="7637">
                  <c:v>479.48284000000001</c:v>
                </c:pt>
                <c:pt idx="7638">
                  <c:v>507.51414</c:v>
                </c:pt>
                <c:pt idx="7639">
                  <c:v>521.52973999999995</c:v>
                </c:pt>
                <c:pt idx="7640">
                  <c:v>535.54543999999999</c:v>
                </c:pt>
                <c:pt idx="7641">
                  <c:v>493.49843999999996</c:v>
                </c:pt>
                <c:pt idx="7642">
                  <c:v>453.46713999999997</c:v>
                </c:pt>
                <c:pt idx="7643">
                  <c:v>465.46713999999997</c:v>
                </c:pt>
                <c:pt idx="7644">
                  <c:v>281.24804</c:v>
                </c:pt>
                <c:pt idx="7645">
                  <c:v>451.45153999999997</c:v>
                </c:pt>
                <c:pt idx="7646">
                  <c:v>479.48284000000001</c:v>
                </c:pt>
                <c:pt idx="7647">
                  <c:v>423.42023999999998</c:v>
                </c:pt>
                <c:pt idx="7648">
                  <c:v>477.46713999999997</c:v>
                </c:pt>
                <c:pt idx="7649">
                  <c:v>477.46713999999997</c:v>
                </c:pt>
                <c:pt idx="7650">
                  <c:v>505.49843999999996</c:v>
                </c:pt>
                <c:pt idx="7651">
                  <c:v>505.49843999999996</c:v>
                </c:pt>
                <c:pt idx="7652">
                  <c:v>533.52973999999995</c:v>
                </c:pt>
                <c:pt idx="7653">
                  <c:v>533.52973999999995</c:v>
                </c:pt>
                <c:pt idx="7654">
                  <c:v>519.51414</c:v>
                </c:pt>
                <c:pt idx="7655">
                  <c:v>519.51414</c:v>
                </c:pt>
                <c:pt idx="7656">
                  <c:v>491.48284000000001</c:v>
                </c:pt>
                <c:pt idx="7657">
                  <c:v>491.48284000000001</c:v>
                </c:pt>
                <c:pt idx="7658">
                  <c:v>563.28563999999994</c:v>
                </c:pt>
                <c:pt idx="7659">
                  <c:v>565.30133999999998</c:v>
                </c:pt>
                <c:pt idx="7660">
                  <c:v>579.31693999999993</c:v>
                </c:pt>
                <c:pt idx="7661">
                  <c:v>565.30133999999998</c:v>
                </c:pt>
                <c:pt idx="7662">
                  <c:v>565.30133999999998</c:v>
                </c:pt>
                <c:pt idx="7663">
                  <c:v>565.30133999999998</c:v>
                </c:pt>
                <c:pt idx="7664">
                  <c:v>211.13343999999998</c:v>
                </c:pt>
                <c:pt idx="7665">
                  <c:v>789.60924</c:v>
                </c:pt>
                <c:pt idx="7666">
                  <c:v>789.60924</c:v>
                </c:pt>
                <c:pt idx="7667">
                  <c:v>141.05513999999999</c:v>
                </c:pt>
                <c:pt idx="7668">
                  <c:v>155.07083999999998</c:v>
                </c:pt>
                <c:pt idx="7669">
                  <c:v>381.37324000000001</c:v>
                </c:pt>
                <c:pt idx="7670">
                  <c:v>395.38893999999999</c:v>
                </c:pt>
                <c:pt idx="7671">
                  <c:v>409.40454</c:v>
                </c:pt>
                <c:pt idx="7672">
                  <c:v>423.42023999999998</c:v>
                </c:pt>
                <c:pt idx="7673">
                  <c:v>185.11774</c:v>
                </c:pt>
                <c:pt idx="7674">
                  <c:v>187.13343999999998</c:v>
                </c:pt>
                <c:pt idx="7675">
                  <c:v>211.13343999999998</c:v>
                </c:pt>
                <c:pt idx="7676">
                  <c:v>213.14903999999999</c:v>
                </c:pt>
                <c:pt idx="7677">
                  <c:v>211.13343999999998</c:v>
                </c:pt>
                <c:pt idx="7678">
                  <c:v>285.24293999999998</c:v>
                </c:pt>
                <c:pt idx="7679">
                  <c:v>507.51414</c:v>
                </c:pt>
                <c:pt idx="7680">
                  <c:v>492.36894000000001</c:v>
                </c:pt>
                <c:pt idx="7681">
                  <c:v>199.16983999999999</c:v>
                </c:pt>
                <c:pt idx="7682">
                  <c:v>213.18544</c:v>
                </c:pt>
                <c:pt idx="7683">
                  <c:v>355.32123999999999</c:v>
                </c:pt>
                <c:pt idx="7684">
                  <c:v>291.19603999999998</c:v>
                </c:pt>
                <c:pt idx="7685">
                  <c:v>333.20663999999999</c:v>
                </c:pt>
                <c:pt idx="7686">
                  <c:v>317.21163999999999</c:v>
                </c:pt>
                <c:pt idx="7687">
                  <c:v>319.22733999999997</c:v>
                </c:pt>
                <c:pt idx="7688">
                  <c:v>351.25353999999999</c:v>
                </c:pt>
                <c:pt idx="7689">
                  <c:v>349.23793999999998</c:v>
                </c:pt>
                <c:pt idx="7690">
                  <c:v>215.16473999999999</c:v>
                </c:pt>
                <c:pt idx="7691">
                  <c:v>215.16473999999999</c:v>
                </c:pt>
                <c:pt idx="7692">
                  <c:v>187.13343999999998</c:v>
                </c:pt>
                <c:pt idx="7693">
                  <c:v>295.22733999999997</c:v>
                </c:pt>
                <c:pt idx="7694">
                  <c:v>297.24293999999998</c:v>
                </c:pt>
                <c:pt idx="7695">
                  <c:v>215.09193999999999</c:v>
                </c:pt>
                <c:pt idx="7696">
                  <c:v>199.09703999999999</c:v>
                </c:pt>
                <c:pt idx="7697">
                  <c:v>183.10213999999999</c:v>
                </c:pt>
                <c:pt idx="7698">
                  <c:v>279.23244</c:v>
                </c:pt>
                <c:pt idx="7699">
                  <c:v>223.16983999999999</c:v>
                </c:pt>
                <c:pt idx="7700">
                  <c:v>187.07593999999997</c:v>
                </c:pt>
                <c:pt idx="7701">
                  <c:v>173.06023999999999</c:v>
                </c:pt>
                <c:pt idx="7702">
                  <c:v>1032.36834</c:v>
                </c:pt>
                <c:pt idx="7703">
                  <c:v>964.26933999999994</c:v>
                </c:pt>
                <c:pt idx="7704">
                  <c:v>852.14413999999999</c:v>
                </c:pt>
                <c:pt idx="7705">
                  <c:v>1058.3840399999999</c:v>
                </c:pt>
                <c:pt idx="7706">
                  <c:v>1086.41534</c:v>
                </c:pt>
                <c:pt idx="7707">
                  <c:v>1108.3996400000001</c:v>
                </c:pt>
                <c:pt idx="7708">
                  <c:v>1080.36834</c:v>
                </c:pt>
                <c:pt idx="7709">
                  <c:v>1056.36834</c:v>
                </c:pt>
                <c:pt idx="7710">
                  <c:v>1030.35274</c:v>
                </c:pt>
                <c:pt idx="7711">
                  <c:v>1058.3840399999999</c:v>
                </c:pt>
                <c:pt idx="7712">
                  <c:v>1056.36834</c:v>
                </c:pt>
                <c:pt idx="7713">
                  <c:v>1048.3996400000001</c:v>
                </c:pt>
                <c:pt idx="7714">
                  <c:v>1048.3996400000001</c:v>
                </c:pt>
                <c:pt idx="7715">
                  <c:v>1074.3789400000001</c:v>
                </c:pt>
                <c:pt idx="7716">
                  <c:v>1060.3996400000001</c:v>
                </c:pt>
                <c:pt idx="7717">
                  <c:v>1072.3632399999999</c:v>
                </c:pt>
                <c:pt idx="7718">
                  <c:v>1070.34764</c:v>
                </c:pt>
                <c:pt idx="7719">
                  <c:v>1102.4102399999999</c:v>
                </c:pt>
                <c:pt idx="7720">
                  <c:v>1130.44154</c:v>
                </c:pt>
                <c:pt idx="7721">
                  <c:v>1116.4622400000001</c:v>
                </c:pt>
                <c:pt idx="7722">
                  <c:v>1144.4935399999999</c:v>
                </c:pt>
                <c:pt idx="7723">
                  <c:v>908.20673999999997</c:v>
                </c:pt>
                <c:pt idx="7724">
                  <c:v>1104.36834</c:v>
                </c:pt>
                <c:pt idx="7725">
                  <c:v>882.15473999999995</c:v>
                </c:pt>
                <c:pt idx="7726">
                  <c:v>868.17543999999998</c:v>
                </c:pt>
                <c:pt idx="7727">
                  <c:v>918.22753999999998</c:v>
                </c:pt>
                <c:pt idx="7728">
                  <c:v>946.25883999999996</c:v>
                </c:pt>
                <c:pt idx="7729">
                  <c:v>912.11113999999998</c:v>
                </c:pt>
                <c:pt idx="7730">
                  <c:v>974.29013999999995</c:v>
                </c:pt>
                <c:pt idx="7731">
                  <c:v>934.22244000000001</c:v>
                </c:pt>
                <c:pt idx="7732">
                  <c:v>884.13404000000003</c:v>
                </c:pt>
                <c:pt idx="7733">
                  <c:v>912.16534000000001</c:v>
                </c:pt>
                <c:pt idx="7734">
                  <c:v>912.16534000000001</c:v>
                </c:pt>
                <c:pt idx="7735">
                  <c:v>934.22244000000001</c:v>
                </c:pt>
                <c:pt idx="7736">
                  <c:v>898.14963999999998</c:v>
                </c:pt>
                <c:pt idx="7737">
                  <c:v>942.13954000000001</c:v>
                </c:pt>
                <c:pt idx="7738">
                  <c:v>1078.35274</c:v>
                </c:pt>
                <c:pt idx="7739">
                  <c:v>1052.3370399999999</c:v>
                </c:pt>
                <c:pt idx="7740">
                  <c:v>1026.3214399999999</c:v>
                </c:pt>
                <c:pt idx="7741">
                  <c:v>1122.3789400000001</c:v>
                </c:pt>
                <c:pt idx="7742">
                  <c:v>1120.3632399999999</c:v>
                </c:pt>
                <c:pt idx="7743">
                  <c:v>1106.3840399999999</c:v>
                </c:pt>
                <c:pt idx="7744">
                  <c:v>1096.3632399999999</c:v>
                </c:pt>
                <c:pt idx="7745">
                  <c:v>1082.3840399999999</c:v>
                </c:pt>
                <c:pt idx="7746">
                  <c:v>1094.34764</c:v>
                </c:pt>
                <c:pt idx="7747">
                  <c:v>1080.36834</c:v>
                </c:pt>
                <c:pt idx="7748">
                  <c:v>1070.34764</c:v>
                </c:pt>
                <c:pt idx="7749">
                  <c:v>1068.33194</c:v>
                </c:pt>
                <c:pt idx="7750">
                  <c:v>1054.35274</c:v>
                </c:pt>
                <c:pt idx="7751">
                  <c:v>976.30574000000001</c:v>
                </c:pt>
                <c:pt idx="7752">
                  <c:v>1044.33194</c:v>
                </c:pt>
                <c:pt idx="7753">
                  <c:v>1070.34764</c:v>
                </c:pt>
                <c:pt idx="7754">
                  <c:v>1124.39454</c:v>
                </c:pt>
                <c:pt idx="7755">
                  <c:v>1110.41534</c:v>
                </c:pt>
                <c:pt idx="7756">
                  <c:v>1122.3789400000001</c:v>
                </c:pt>
                <c:pt idx="7757">
                  <c:v>1108.3996400000001</c:v>
                </c:pt>
                <c:pt idx="7758">
                  <c:v>1046.3840399999999</c:v>
                </c:pt>
                <c:pt idx="7759">
                  <c:v>894.21493999999996</c:v>
                </c:pt>
                <c:pt idx="7760">
                  <c:v>1004.33704</c:v>
                </c:pt>
                <c:pt idx="7761">
                  <c:v>1018.35274</c:v>
                </c:pt>
                <c:pt idx="7762">
                  <c:v>990.32143999999994</c:v>
                </c:pt>
                <c:pt idx="7763">
                  <c:v>968.17043999999999</c:v>
                </c:pt>
                <c:pt idx="7764">
                  <c:v>854.15984000000003</c:v>
                </c:pt>
                <c:pt idx="7765">
                  <c:v>910.22244000000001</c:v>
                </c:pt>
                <c:pt idx="7766">
                  <c:v>911.21763999999996</c:v>
                </c:pt>
                <c:pt idx="7767">
                  <c:v>840.14413999999999</c:v>
                </c:pt>
                <c:pt idx="7768">
                  <c:v>868.13914</c:v>
                </c:pt>
                <c:pt idx="7769">
                  <c:v>854.15984000000003</c:v>
                </c:pt>
                <c:pt idx="7770">
                  <c:v>1162.50414</c:v>
                </c:pt>
                <c:pt idx="7771">
                  <c:v>882.19114000000002</c:v>
                </c:pt>
                <c:pt idx="7772">
                  <c:v>854.15984000000003</c:v>
                </c:pt>
                <c:pt idx="7773">
                  <c:v>966.28503999999998</c:v>
                </c:pt>
                <c:pt idx="7774">
                  <c:v>1050.3789400000001</c:v>
                </c:pt>
                <c:pt idx="7775">
                  <c:v>910.22244000000001</c:v>
                </c:pt>
                <c:pt idx="7776">
                  <c:v>1022.34764</c:v>
                </c:pt>
                <c:pt idx="7777">
                  <c:v>911.21763999999996</c:v>
                </c:pt>
                <c:pt idx="7778">
                  <c:v>868.13914</c:v>
                </c:pt>
                <c:pt idx="7779">
                  <c:v>894.15473999999995</c:v>
                </c:pt>
                <c:pt idx="7780">
                  <c:v>932.20673999999997</c:v>
                </c:pt>
                <c:pt idx="7781">
                  <c:v>948.20173999999997</c:v>
                </c:pt>
                <c:pt idx="7782">
                  <c:v>900.16534000000001</c:v>
                </c:pt>
                <c:pt idx="7783">
                  <c:v>1060.0979399999999</c:v>
                </c:pt>
                <c:pt idx="7784">
                  <c:v>908.17043999999999</c:v>
                </c:pt>
                <c:pt idx="7785">
                  <c:v>1076.3370399999999</c:v>
                </c:pt>
                <c:pt idx="7786">
                  <c:v>910.18603999999993</c:v>
                </c:pt>
                <c:pt idx="7787">
                  <c:v>905.17074000000002</c:v>
                </c:pt>
                <c:pt idx="7788">
                  <c:v>948.27444000000003</c:v>
                </c:pt>
                <c:pt idx="7789">
                  <c:v>1036.3632399999999</c:v>
                </c:pt>
                <c:pt idx="7790">
                  <c:v>934.22244000000001</c:v>
                </c:pt>
                <c:pt idx="7791">
                  <c:v>908.17043999999999</c:v>
                </c:pt>
                <c:pt idx="7792">
                  <c:v>912.16534000000001</c:v>
                </c:pt>
                <c:pt idx="7793">
                  <c:v>1106.44154</c:v>
                </c:pt>
                <c:pt idx="7794">
                  <c:v>894.19114000000002</c:v>
                </c:pt>
                <c:pt idx="7795">
                  <c:v>898.14963999999998</c:v>
                </c:pt>
                <c:pt idx="7796">
                  <c:v>1022.34764</c:v>
                </c:pt>
                <c:pt idx="7797">
                  <c:v>1078.4102399999999</c:v>
                </c:pt>
                <c:pt idx="7798">
                  <c:v>1050.3789400000001</c:v>
                </c:pt>
                <c:pt idx="7799">
                  <c:v>1134.4728399999999</c:v>
                </c:pt>
                <c:pt idx="7800">
                  <c:v>866.15984000000003</c:v>
                </c:pt>
                <c:pt idx="7801">
                  <c:v>852.18053999999995</c:v>
                </c:pt>
                <c:pt idx="7802">
                  <c:v>850.16494</c:v>
                </c:pt>
                <c:pt idx="7803">
                  <c:v>880.21183999999994</c:v>
                </c:pt>
                <c:pt idx="7804">
                  <c:v>892.17543999999998</c:v>
                </c:pt>
                <c:pt idx="7805">
                  <c:v>896.13404000000003</c:v>
                </c:pt>
                <c:pt idx="7806">
                  <c:v>962.21734000000004</c:v>
                </c:pt>
                <c:pt idx="7807">
                  <c:v>948.20173999999997</c:v>
                </c:pt>
                <c:pt idx="7808">
                  <c:v>992.22793999999999</c:v>
                </c:pt>
                <c:pt idx="7809">
                  <c:v>920.17043999999999</c:v>
                </c:pt>
                <c:pt idx="7810">
                  <c:v>853.17583999999999</c:v>
                </c:pt>
                <c:pt idx="7811">
                  <c:v>936.23803999999996</c:v>
                </c:pt>
                <c:pt idx="7812">
                  <c:v>854.15984000000003</c:v>
                </c:pt>
                <c:pt idx="7813">
                  <c:v>980.22793999999999</c:v>
                </c:pt>
                <c:pt idx="7814">
                  <c:v>854.19623999999999</c:v>
                </c:pt>
                <c:pt idx="7815">
                  <c:v>912.16534000000001</c:v>
                </c:pt>
                <c:pt idx="7816">
                  <c:v>896.17043999999999</c:v>
                </c:pt>
                <c:pt idx="7817">
                  <c:v>912.16534000000001</c:v>
                </c:pt>
                <c:pt idx="7818">
                  <c:v>854.15984000000003</c:v>
                </c:pt>
                <c:pt idx="7819">
                  <c:v>890.15984000000003</c:v>
                </c:pt>
                <c:pt idx="7820">
                  <c:v>1106.44154</c:v>
                </c:pt>
                <c:pt idx="7821">
                  <c:v>1162.50414</c:v>
                </c:pt>
                <c:pt idx="7822">
                  <c:v>1052.3218400000001</c:v>
                </c:pt>
                <c:pt idx="7823">
                  <c:v>1078.4102399999999</c:v>
                </c:pt>
                <c:pt idx="7824">
                  <c:v>1036.3632399999999</c:v>
                </c:pt>
                <c:pt idx="7825">
                  <c:v>1008.33194</c:v>
                </c:pt>
                <c:pt idx="7826">
                  <c:v>868.17543999999998</c:v>
                </c:pt>
                <c:pt idx="7827">
                  <c:v>1050.3789400000001</c:v>
                </c:pt>
                <c:pt idx="7828">
                  <c:v>926.18093999999996</c:v>
                </c:pt>
                <c:pt idx="7829">
                  <c:v>1064.39454</c:v>
                </c:pt>
                <c:pt idx="7830">
                  <c:v>840.14413999999999</c:v>
                </c:pt>
                <c:pt idx="7831">
                  <c:v>1134.4728399999999</c:v>
                </c:pt>
                <c:pt idx="7832">
                  <c:v>950.21734000000004</c:v>
                </c:pt>
                <c:pt idx="7833">
                  <c:v>878.19623999999999</c:v>
                </c:pt>
                <c:pt idx="7834">
                  <c:v>850.16494</c:v>
                </c:pt>
                <c:pt idx="7835">
                  <c:v>850.16494</c:v>
                </c:pt>
                <c:pt idx="7836">
                  <c:v>894.15473999999995</c:v>
                </c:pt>
                <c:pt idx="7837">
                  <c:v>936.16534000000001</c:v>
                </c:pt>
                <c:pt idx="7838">
                  <c:v>910.14963999999998</c:v>
                </c:pt>
                <c:pt idx="7839">
                  <c:v>936.23803999999996</c:v>
                </c:pt>
                <c:pt idx="7840">
                  <c:v>1104.4258399999999</c:v>
                </c:pt>
                <c:pt idx="7841">
                  <c:v>1160.4884400000001</c:v>
                </c:pt>
                <c:pt idx="7842">
                  <c:v>880.17543999999998</c:v>
                </c:pt>
                <c:pt idx="7843">
                  <c:v>1076.39454</c:v>
                </c:pt>
                <c:pt idx="7844">
                  <c:v>1034.34764</c:v>
                </c:pt>
                <c:pt idx="7845">
                  <c:v>1048.3632399999999</c:v>
                </c:pt>
                <c:pt idx="7846">
                  <c:v>1006.31634</c:v>
                </c:pt>
                <c:pt idx="7847">
                  <c:v>964.26933999999994</c:v>
                </c:pt>
                <c:pt idx="7848">
                  <c:v>1048.3632399999999</c:v>
                </c:pt>
                <c:pt idx="7849">
                  <c:v>908.20673999999997</c:v>
                </c:pt>
                <c:pt idx="7850">
                  <c:v>1020.33194</c:v>
                </c:pt>
                <c:pt idx="7851">
                  <c:v>924.16534000000001</c:v>
                </c:pt>
                <c:pt idx="7852">
                  <c:v>1062.3789400000001</c:v>
                </c:pt>
                <c:pt idx="7853">
                  <c:v>1132.45714</c:v>
                </c:pt>
                <c:pt idx="7854">
                  <c:v>992.30064000000004</c:v>
                </c:pt>
                <c:pt idx="7855">
                  <c:v>994.31633999999997</c:v>
                </c:pt>
                <c:pt idx="7856">
                  <c:v>912.18394000000001</c:v>
                </c:pt>
                <c:pt idx="7857">
                  <c:v>1006.35274</c:v>
                </c:pt>
                <c:pt idx="7858">
                  <c:v>936.27444000000003</c:v>
                </c:pt>
                <c:pt idx="7859">
                  <c:v>895.18633999999997</c:v>
                </c:pt>
                <c:pt idx="7860">
                  <c:v>853.17583999999999</c:v>
                </c:pt>
                <c:pt idx="7861">
                  <c:v>912.11113999999998</c:v>
                </c:pt>
                <c:pt idx="7862">
                  <c:v>914.15984000000003</c:v>
                </c:pt>
                <c:pt idx="7863">
                  <c:v>974.29013999999995</c:v>
                </c:pt>
                <c:pt idx="7864">
                  <c:v>878.12343999999996</c:v>
                </c:pt>
                <c:pt idx="7865">
                  <c:v>960.16534000000001</c:v>
                </c:pt>
                <c:pt idx="7866">
                  <c:v>868.17543999999998</c:v>
                </c:pt>
                <c:pt idx="7867">
                  <c:v>894.15473999999995</c:v>
                </c:pt>
                <c:pt idx="7868">
                  <c:v>892.17543999999998</c:v>
                </c:pt>
                <c:pt idx="7869">
                  <c:v>890.15984000000003</c:v>
                </c:pt>
                <c:pt idx="7870">
                  <c:v>890.15984000000003</c:v>
                </c:pt>
                <c:pt idx="7871">
                  <c:v>920.20673999999997</c:v>
                </c:pt>
                <c:pt idx="7872">
                  <c:v>922.22244000000001</c:v>
                </c:pt>
                <c:pt idx="7873">
                  <c:v>1096.3996400000001</c:v>
                </c:pt>
                <c:pt idx="7874">
                  <c:v>1030.35274</c:v>
                </c:pt>
                <c:pt idx="7875">
                  <c:v>942.17583999999999</c:v>
                </c:pt>
                <c:pt idx="7876">
                  <c:v>810.13364000000001</c:v>
                </c:pt>
                <c:pt idx="7877">
                  <c:v>822.13364000000001</c:v>
                </c:pt>
                <c:pt idx="7878">
                  <c:v>896.17043999999999</c:v>
                </c:pt>
                <c:pt idx="7879">
                  <c:v>1056.36834</c:v>
                </c:pt>
                <c:pt idx="7880">
                  <c:v>1028.3370399999999</c:v>
                </c:pt>
                <c:pt idx="7881">
                  <c:v>887.16013999999996</c:v>
                </c:pt>
                <c:pt idx="7882">
                  <c:v>1054.35274</c:v>
                </c:pt>
                <c:pt idx="7883">
                  <c:v>1090.4466399999999</c:v>
                </c:pt>
                <c:pt idx="7884">
                  <c:v>994.20064000000002</c:v>
                </c:pt>
                <c:pt idx="7885">
                  <c:v>838.16494</c:v>
                </c:pt>
                <c:pt idx="7886">
                  <c:v>930.15473999999995</c:v>
                </c:pt>
                <c:pt idx="7887">
                  <c:v>898.16494</c:v>
                </c:pt>
                <c:pt idx="7888">
                  <c:v>946.25883999999996</c:v>
                </c:pt>
                <c:pt idx="7889">
                  <c:v>974.29013999999995</c:v>
                </c:pt>
                <c:pt idx="7890">
                  <c:v>918.22753999999998</c:v>
                </c:pt>
                <c:pt idx="7891">
                  <c:v>894.15473999999995</c:v>
                </c:pt>
                <c:pt idx="7892">
                  <c:v>878.15984000000003</c:v>
                </c:pt>
                <c:pt idx="7893">
                  <c:v>880.17543999999998</c:v>
                </c:pt>
                <c:pt idx="7894">
                  <c:v>920.24314000000004</c:v>
                </c:pt>
                <c:pt idx="7895">
                  <c:v>948.27444000000003</c:v>
                </c:pt>
                <c:pt idx="7896">
                  <c:v>976.30574000000001</c:v>
                </c:pt>
                <c:pt idx="7897">
                  <c:v>976.30574000000001</c:v>
                </c:pt>
                <c:pt idx="7898">
                  <c:v>976.30574000000001</c:v>
                </c:pt>
                <c:pt idx="7899">
                  <c:v>836.14923999999996</c:v>
                </c:pt>
                <c:pt idx="7900">
                  <c:v>876.18053999999995</c:v>
                </c:pt>
                <c:pt idx="7901">
                  <c:v>874.16494</c:v>
                </c:pt>
                <c:pt idx="7902">
                  <c:v>874.16494</c:v>
                </c:pt>
                <c:pt idx="7903">
                  <c:v>874.16494</c:v>
                </c:pt>
                <c:pt idx="7904">
                  <c:v>878.19623999999999</c:v>
                </c:pt>
                <c:pt idx="7905">
                  <c:v>922.25883999999996</c:v>
                </c:pt>
                <c:pt idx="7906">
                  <c:v>688.15674000000001</c:v>
                </c:pt>
                <c:pt idx="7907">
                  <c:v>1080.36834</c:v>
                </c:pt>
                <c:pt idx="7908">
                  <c:v>1088.43094</c:v>
                </c:pt>
                <c:pt idx="7909">
                  <c:v>940.13914</c:v>
                </c:pt>
                <c:pt idx="7910">
                  <c:v>896.23063999999999</c:v>
                </c:pt>
                <c:pt idx="7911">
                  <c:v>1028.3370399999999</c:v>
                </c:pt>
                <c:pt idx="7912">
                  <c:v>882.15473999999995</c:v>
                </c:pt>
                <c:pt idx="7913">
                  <c:v>1020.36834</c:v>
                </c:pt>
                <c:pt idx="7914">
                  <c:v>880.21183999999994</c:v>
                </c:pt>
                <c:pt idx="7915">
                  <c:v>1146.5092400000001</c:v>
                </c:pt>
                <c:pt idx="7916">
                  <c:v>866.19623999999999</c:v>
                </c:pt>
                <c:pt idx="7917">
                  <c:v>1062.41534</c:v>
                </c:pt>
                <c:pt idx="7918">
                  <c:v>925.17583999999999</c:v>
                </c:pt>
                <c:pt idx="7919">
                  <c:v>838.16494</c:v>
                </c:pt>
                <c:pt idx="7920">
                  <c:v>1020.36834</c:v>
                </c:pt>
                <c:pt idx="7921">
                  <c:v>1006.35274</c:v>
                </c:pt>
                <c:pt idx="7922">
                  <c:v>992.33704</c:v>
                </c:pt>
                <c:pt idx="7923">
                  <c:v>964.30574000000001</c:v>
                </c:pt>
                <c:pt idx="7924">
                  <c:v>852.18053999999995</c:v>
                </c:pt>
                <c:pt idx="7925">
                  <c:v>880.13914</c:v>
                </c:pt>
                <c:pt idx="7926">
                  <c:v>853.17583999999999</c:v>
                </c:pt>
                <c:pt idx="7927">
                  <c:v>840.14413999999999</c:v>
                </c:pt>
                <c:pt idx="7928">
                  <c:v>950.29013999999995</c:v>
                </c:pt>
                <c:pt idx="7929">
                  <c:v>908.19424000000004</c:v>
                </c:pt>
                <c:pt idx="7930">
                  <c:v>898.14963999999998</c:v>
                </c:pt>
                <c:pt idx="7931">
                  <c:v>1030.35274</c:v>
                </c:pt>
                <c:pt idx="7932">
                  <c:v>853.13944000000004</c:v>
                </c:pt>
                <c:pt idx="7933">
                  <c:v>854.12343999999996</c:v>
                </c:pt>
                <c:pt idx="7934">
                  <c:v>868.13914</c:v>
                </c:pt>
                <c:pt idx="7935">
                  <c:v>838.12854000000004</c:v>
                </c:pt>
                <c:pt idx="7936">
                  <c:v>884.13404000000003</c:v>
                </c:pt>
                <c:pt idx="7937">
                  <c:v>880.13914</c:v>
                </c:pt>
                <c:pt idx="7938">
                  <c:v>836.14923999999996</c:v>
                </c:pt>
                <c:pt idx="7939">
                  <c:v>1174.54054</c:v>
                </c:pt>
                <c:pt idx="7940">
                  <c:v>978.32143999999994</c:v>
                </c:pt>
                <c:pt idx="7941">
                  <c:v>901.17583999999999</c:v>
                </c:pt>
                <c:pt idx="7942">
                  <c:v>908.24314000000004</c:v>
                </c:pt>
                <c:pt idx="7943">
                  <c:v>894.22753999999998</c:v>
                </c:pt>
                <c:pt idx="7944">
                  <c:v>1032.36834</c:v>
                </c:pt>
                <c:pt idx="7945">
                  <c:v>840.10784000000001</c:v>
                </c:pt>
                <c:pt idx="7946">
                  <c:v>1004.33704</c:v>
                </c:pt>
                <c:pt idx="7947">
                  <c:v>1004.33704</c:v>
                </c:pt>
                <c:pt idx="7948">
                  <c:v>1006.35274</c:v>
                </c:pt>
                <c:pt idx="7949">
                  <c:v>850.16494</c:v>
                </c:pt>
                <c:pt idx="7950">
                  <c:v>852.18053999999995</c:v>
                </c:pt>
                <c:pt idx="7951">
                  <c:v>910.18603999999993</c:v>
                </c:pt>
                <c:pt idx="7952">
                  <c:v>824.14923999999996</c:v>
                </c:pt>
                <c:pt idx="7953">
                  <c:v>935.21763999999996</c:v>
                </c:pt>
                <c:pt idx="7954">
                  <c:v>878.12343999999996</c:v>
                </c:pt>
                <c:pt idx="7955">
                  <c:v>888.14413999999999</c:v>
                </c:pt>
                <c:pt idx="7956">
                  <c:v>974.18093999999996</c:v>
                </c:pt>
                <c:pt idx="7957">
                  <c:v>1034.3840399999999</c:v>
                </c:pt>
                <c:pt idx="7958">
                  <c:v>868.13914</c:v>
                </c:pt>
                <c:pt idx="7959">
                  <c:v>890.09043999999994</c:v>
                </c:pt>
                <c:pt idx="7960">
                  <c:v>1118.47794</c:v>
                </c:pt>
                <c:pt idx="7961">
                  <c:v>946.25883999999996</c:v>
                </c:pt>
                <c:pt idx="7962">
                  <c:v>918.22753999999998</c:v>
                </c:pt>
                <c:pt idx="7963">
                  <c:v>890.19623999999999</c:v>
                </c:pt>
                <c:pt idx="7964">
                  <c:v>948.27444000000003</c:v>
                </c:pt>
                <c:pt idx="7965">
                  <c:v>894.15473999999995</c:v>
                </c:pt>
                <c:pt idx="7966">
                  <c:v>986.25373999999999</c:v>
                </c:pt>
                <c:pt idx="7967">
                  <c:v>1014.28504</c:v>
                </c:pt>
                <c:pt idx="7968">
                  <c:v>1042.3163400000001</c:v>
                </c:pt>
                <c:pt idx="7969">
                  <c:v>918.22753999999998</c:v>
                </c:pt>
                <c:pt idx="7970">
                  <c:v>1032.36834</c:v>
                </c:pt>
                <c:pt idx="7971">
                  <c:v>920.24314000000004</c:v>
                </c:pt>
                <c:pt idx="7972">
                  <c:v>864.18053999999995</c:v>
                </c:pt>
                <c:pt idx="7973">
                  <c:v>894.15473999999995</c:v>
                </c:pt>
                <c:pt idx="7974">
                  <c:v>880.13914</c:v>
                </c:pt>
                <c:pt idx="7975">
                  <c:v>920.24314000000004</c:v>
                </c:pt>
                <c:pt idx="7976">
                  <c:v>944.17043999999999</c:v>
                </c:pt>
                <c:pt idx="7977">
                  <c:v>864.18053999999995</c:v>
                </c:pt>
                <c:pt idx="7978">
                  <c:v>892.21183999999994</c:v>
                </c:pt>
                <c:pt idx="7979">
                  <c:v>976.30574000000001</c:v>
                </c:pt>
                <c:pt idx="7980">
                  <c:v>976.30574000000001</c:v>
                </c:pt>
                <c:pt idx="7981">
                  <c:v>964.30574000000001</c:v>
                </c:pt>
                <c:pt idx="7982">
                  <c:v>936.27444000000003</c:v>
                </c:pt>
                <c:pt idx="7983">
                  <c:v>894.22753999999998</c:v>
                </c:pt>
                <c:pt idx="7984">
                  <c:v>836.14923999999996</c:v>
                </c:pt>
                <c:pt idx="7985">
                  <c:v>260.18624</c:v>
                </c:pt>
                <c:pt idx="7986">
                  <c:v>288.21753999999999</c:v>
                </c:pt>
                <c:pt idx="7987">
                  <c:v>232.15493999999998</c:v>
                </c:pt>
                <c:pt idx="7988">
                  <c:v>400.34273999999999</c:v>
                </c:pt>
                <c:pt idx="7989">
                  <c:v>218.13924</c:v>
                </c:pt>
                <c:pt idx="7990">
                  <c:v>316.24883999999997</c:v>
                </c:pt>
                <c:pt idx="7991">
                  <c:v>430.31684000000001</c:v>
                </c:pt>
                <c:pt idx="7992">
                  <c:v>428.37403999999998</c:v>
                </c:pt>
                <c:pt idx="7993">
                  <c:v>424.34273999999999</c:v>
                </c:pt>
                <c:pt idx="7994">
                  <c:v>454.38963999999999</c:v>
                </c:pt>
                <c:pt idx="7995">
                  <c:v>452.37403999999998</c:v>
                </c:pt>
                <c:pt idx="7996">
                  <c:v>480.40533999999997</c:v>
                </c:pt>
                <c:pt idx="7997">
                  <c:v>288.14474000000001</c:v>
                </c:pt>
                <c:pt idx="7998">
                  <c:v>286.20184</c:v>
                </c:pt>
                <c:pt idx="7999">
                  <c:v>312.21753999999999</c:v>
                </c:pt>
                <c:pt idx="8000">
                  <c:v>310.20184</c:v>
                </c:pt>
                <c:pt idx="8001">
                  <c:v>314.23313999999999</c:v>
                </c:pt>
                <c:pt idx="8002">
                  <c:v>400.26993999999996</c:v>
                </c:pt>
                <c:pt idx="8003">
                  <c:v>384.27503999999999</c:v>
                </c:pt>
                <c:pt idx="8004">
                  <c:v>368.28013999999996</c:v>
                </c:pt>
                <c:pt idx="8005">
                  <c:v>396.31144</c:v>
                </c:pt>
                <c:pt idx="8006">
                  <c:v>476.37403999999998</c:v>
                </c:pt>
                <c:pt idx="8007">
                  <c:v>474.35834</c:v>
                </c:pt>
                <c:pt idx="8008">
                  <c:v>358.25934000000001</c:v>
                </c:pt>
                <c:pt idx="8009">
                  <c:v>442.35323999999997</c:v>
                </c:pt>
                <c:pt idx="8010">
                  <c:v>412.30633999999998</c:v>
                </c:pt>
                <c:pt idx="8011">
                  <c:v>438.32193999999998</c:v>
                </c:pt>
                <c:pt idx="8012">
                  <c:v>444.36894000000001</c:v>
                </c:pt>
                <c:pt idx="8013">
                  <c:v>302.23313999999999</c:v>
                </c:pt>
                <c:pt idx="8014">
                  <c:v>244.15493999999998</c:v>
                </c:pt>
                <c:pt idx="8015">
                  <c:v>258.17053999999996</c:v>
                </c:pt>
                <c:pt idx="8016">
                  <c:v>360.27503999999999</c:v>
                </c:pt>
                <c:pt idx="8017">
                  <c:v>388.30633999999998</c:v>
                </c:pt>
                <c:pt idx="8018">
                  <c:v>246.17053999999999</c:v>
                </c:pt>
                <c:pt idx="8019">
                  <c:v>286.20184</c:v>
                </c:pt>
                <c:pt idx="8020">
                  <c:v>464.33763999999996</c:v>
                </c:pt>
                <c:pt idx="8021">
                  <c:v>248.14983999999998</c:v>
                </c:pt>
                <c:pt idx="8022">
                  <c:v>302.19673999999998</c:v>
                </c:pt>
                <c:pt idx="8023">
                  <c:v>360.27503999999999</c:v>
                </c:pt>
                <c:pt idx="8024">
                  <c:v>472.40024</c:v>
                </c:pt>
                <c:pt idx="8025">
                  <c:v>262.16543999999999</c:v>
                </c:pt>
                <c:pt idx="8026">
                  <c:v>440.33763999999996</c:v>
                </c:pt>
                <c:pt idx="8027">
                  <c:v>444.36894000000001</c:v>
                </c:pt>
                <c:pt idx="8028">
                  <c:v>414.32193999999998</c:v>
                </c:pt>
                <c:pt idx="8029">
                  <c:v>388.30633999999998</c:v>
                </c:pt>
                <c:pt idx="8030">
                  <c:v>330.26443999999998</c:v>
                </c:pt>
                <c:pt idx="8031">
                  <c:v>330.22803999999996</c:v>
                </c:pt>
                <c:pt idx="8032">
                  <c:v>314.23313999999999</c:v>
                </c:pt>
                <c:pt idx="8033">
                  <c:v>204.12363999999999</c:v>
                </c:pt>
                <c:pt idx="8034">
                  <c:v>204.12363999999999</c:v>
                </c:pt>
                <c:pt idx="8035">
                  <c:v>428.37403999999998</c:v>
                </c:pt>
                <c:pt idx="8036">
                  <c:v>456.40533999999997</c:v>
                </c:pt>
                <c:pt idx="8037">
                  <c:v>230.13924</c:v>
                </c:pt>
                <c:pt idx="8038">
                  <c:v>232.15493999999998</c:v>
                </c:pt>
                <c:pt idx="8039">
                  <c:v>472.34273999999999</c:v>
                </c:pt>
                <c:pt idx="8040">
                  <c:v>314.23313999999999</c:v>
                </c:pt>
                <c:pt idx="8041">
                  <c:v>370.29573999999997</c:v>
                </c:pt>
                <c:pt idx="8042">
                  <c:v>474.35834</c:v>
                </c:pt>
                <c:pt idx="8043">
                  <c:v>316.24883999999997</c:v>
                </c:pt>
                <c:pt idx="8044">
                  <c:v>204.12363999999999</c:v>
                </c:pt>
                <c:pt idx="8045">
                  <c:v>474.35834</c:v>
                </c:pt>
                <c:pt idx="8046">
                  <c:v>344.28013999999996</c:v>
                </c:pt>
                <c:pt idx="8047">
                  <c:v>426.35834</c:v>
                </c:pt>
                <c:pt idx="8048">
                  <c:v>260.11343999999997</c:v>
                </c:pt>
                <c:pt idx="8049">
                  <c:v>274.12903999999997</c:v>
                </c:pt>
                <c:pt idx="8050">
                  <c:v>276.14474000000001</c:v>
                </c:pt>
                <c:pt idx="8051">
                  <c:v>414.35834</c:v>
                </c:pt>
                <c:pt idx="8052">
                  <c:v>274.20184</c:v>
                </c:pt>
                <c:pt idx="8053">
                  <c:v>540.49923999999999</c:v>
                </c:pt>
                <c:pt idx="8054">
                  <c:v>260.18624</c:v>
                </c:pt>
                <c:pt idx="8055">
                  <c:v>248.14983999999998</c:v>
                </c:pt>
                <c:pt idx="8056">
                  <c:v>276.18113999999997</c:v>
                </c:pt>
                <c:pt idx="8057">
                  <c:v>262.16543999999999</c:v>
                </c:pt>
                <c:pt idx="8058">
                  <c:v>234.13413999999997</c:v>
                </c:pt>
                <c:pt idx="8059">
                  <c:v>232.15493999999998</c:v>
                </c:pt>
                <c:pt idx="8060">
                  <c:v>246.17053999999999</c:v>
                </c:pt>
                <c:pt idx="8061">
                  <c:v>246.17053999999999</c:v>
                </c:pt>
                <c:pt idx="8062">
                  <c:v>424.34273999999999</c:v>
                </c:pt>
                <c:pt idx="8063">
                  <c:v>400.34273999999999</c:v>
                </c:pt>
                <c:pt idx="8064">
                  <c:v>248.11344</c:v>
                </c:pt>
                <c:pt idx="8065">
                  <c:v>262.12903999999997</c:v>
                </c:pt>
                <c:pt idx="8066">
                  <c:v>302.23313999999999</c:v>
                </c:pt>
                <c:pt idx="8067">
                  <c:v>374.25423999999998</c:v>
                </c:pt>
                <c:pt idx="8068">
                  <c:v>402.28553999999997</c:v>
                </c:pt>
                <c:pt idx="8069">
                  <c:v>458.34814</c:v>
                </c:pt>
                <c:pt idx="8070">
                  <c:v>456.33253999999999</c:v>
                </c:pt>
                <c:pt idx="8071">
                  <c:v>290.16033999999996</c:v>
                </c:pt>
                <c:pt idx="8072">
                  <c:v>448.34273999999999</c:v>
                </c:pt>
                <c:pt idx="8073">
                  <c:v>484.43664000000001</c:v>
                </c:pt>
                <c:pt idx="8074">
                  <c:v>344.28013999999996</c:v>
                </c:pt>
                <c:pt idx="8075">
                  <c:v>276.14474000000001</c:v>
                </c:pt>
                <c:pt idx="8076">
                  <c:v>424.34273999999999</c:v>
                </c:pt>
                <c:pt idx="8077">
                  <c:v>248.11344</c:v>
                </c:pt>
                <c:pt idx="8078">
                  <c:v>262.12903999999997</c:v>
                </c:pt>
                <c:pt idx="8079">
                  <c:v>288.21753999999999</c:v>
                </c:pt>
                <c:pt idx="8080">
                  <c:v>426.35834</c:v>
                </c:pt>
                <c:pt idx="8081">
                  <c:v>398.32704000000001</c:v>
                </c:pt>
                <c:pt idx="8082">
                  <c:v>400.34273999999999</c:v>
                </c:pt>
                <c:pt idx="8083">
                  <c:v>218.13924</c:v>
                </c:pt>
                <c:pt idx="8084">
                  <c:v>346.22293999999999</c:v>
                </c:pt>
                <c:pt idx="8085">
                  <c:v>262.12903999999997</c:v>
                </c:pt>
                <c:pt idx="8086">
                  <c:v>372.31144</c:v>
                </c:pt>
                <c:pt idx="8087">
                  <c:v>246.17053999999999</c:v>
                </c:pt>
                <c:pt idx="8088">
                  <c:v>216.12363999999999</c:v>
                </c:pt>
                <c:pt idx="8089">
                  <c:v>218.13924</c:v>
                </c:pt>
                <c:pt idx="8090">
                  <c:v>420.31144</c:v>
                </c:pt>
                <c:pt idx="8091">
                  <c:v>372.31144</c:v>
                </c:pt>
                <c:pt idx="8092">
                  <c:v>244.15493999999998</c:v>
                </c:pt>
                <c:pt idx="8093">
                  <c:v>398.32704000000001</c:v>
                </c:pt>
                <c:pt idx="8094">
                  <c:v>330.26443999999998</c:v>
                </c:pt>
                <c:pt idx="8095">
                  <c:v>246.17053999999999</c:v>
                </c:pt>
                <c:pt idx="8096">
                  <c:v>422.32704000000001</c:v>
                </c:pt>
                <c:pt idx="8097">
                  <c:v>416.33763999999996</c:v>
                </c:pt>
                <c:pt idx="8098">
                  <c:v>446.14413999999999</c:v>
                </c:pt>
                <c:pt idx="8099">
                  <c:v>539.50393999999994</c:v>
                </c:pt>
                <c:pt idx="8100">
                  <c:v>539.50393999999994</c:v>
                </c:pt>
                <c:pt idx="8101">
                  <c:v>539.50393999999994</c:v>
                </c:pt>
                <c:pt idx="8102">
                  <c:v>539.50393999999994</c:v>
                </c:pt>
                <c:pt idx="8103">
                  <c:v>539.50393999999994</c:v>
                </c:pt>
                <c:pt idx="8104">
                  <c:v>539.50393999999994</c:v>
                </c:pt>
                <c:pt idx="8105">
                  <c:v>539.50393999999994</c:v>
                </c:pt>
                <c:pt idx="8106">
                  <c:v>539.50393999999994</c:v>
                </c:pt>
                <c:pt idx="8107">
                  <c:v>567.53523999999993</c:v>
                </c:pt>
                <c:pt idx="8108">
                  <c:v>567.53523999999993</c:v>
                </c:pt>
                <c:pt idx="8109">
                  <c:v>567.53523999999993</c:v>
                </c:pt>
                <c:pt idx="8110">
                  <c:v>567.53523999999993</c:v>
                </c:pt>
                <c:pt idx="8111">
                  <c:v>567.53523999999993</c:v>
                </c:pt>
                <c:pt idx="8112">
                  <c:v>567.53523999999993</c:v>
                </c:pt>
                <c:pt idx="8113">
                  <c:v>567.53523999999993</c:v>
                </c:pt>
                <c:pt idx="8114">
                  <c:v>567.53523999999993</c:v>
                </c:pt>
                <c:pt idx="8115">
                  <c:v>537.48833999999999</c:v>
                </c:pt>
                <c:pt idx="8116">
                  <c:v>537.48833999999999</c:v>
                </c:pt>
                <c:pt idx="8117">
                  <c:v>537.48833999999999</c:v>
                </c:pt>
                <c:pt idx="8118">
                  <c:v>537.48833999999999</c:v>
                </c:pt>
                <c:pt idx="8119">
                  <c:v>537.48833999999999</c:v>
                </c:pt>
                <c:pt idx="8120">
                  <c:v>537.48833999999999</c:v>
                </c:pt>
                <c:pt idx="8121">
                  <c:v>537.48833999999999</c:v>
                </c:pt>
                <c:pt idx="8122">
                  <c:v>537.48833999999999</c:v>
                </c:pt>
                <c:pt idx="8123">
                  <c:v>565.51963999999998</c:v>
                </c:pt>
                <c:pt idx="8124">
                  <c:v>565.51963999999998</c:v>
                </c:pt>
                <c:pt idx="8125">
                  <c:v>565.51963999999998</c:v>
                </c:pt>
                <c:pt idx="8126">
                  <c:v>565.51963999999998</c:v>
                </c:pt>
                <c:pt idx="8127">
                  <c:v>565.51963999999998</c:v>
                </c:pt>
                <c:pt idx="8128">
                  <c:v>565.51963999999998</c:v>
                </c:pt>
                <c:pt idx="8129">
                  <c:v>565.51963999999998</c:v>
                </c:pt>
                <c:pt idx="8130">
                  <c:v>565.51963999999998</c:v>
                </c:pt>
                <c:pt idx="8131">
                  <c:v>511.47264000000001</c:v>
                </c:pt>
                <c:pt idx="8132">
                  <c:v>511.47264000000001</c:v>
                </c:pt>
                <c:pt idx="8133">
                  <c:v>511.47264000000001</c:v>
                </c:pt>
                <c:pt idx="8134">
                  <c:v>511.47264000000001</c:v>
                </c:pt>
                <c:pt idx="8135">
                  <c:v>511.47264000000001</c:v>
                </c:pt>
                <c:pt idx="8136">
                  <c:v>511.47264000000001</c:v>
                </c:pt>
                <c:pt idx="8137">
                  <c:v>511.47264000000001</c:v>
                </c:pt>
                <c:pt idx="8138">
                  <c:v>511.47264000000001</c:v>
                </c:pt>
                <c:pt idx="8139">
                  <c:v>539.50393999999994</c:v>
                </c:pt>
                <c:pt idx="8140">
                  <c:v>539.50393999999994</c:v>
                </c:pt>
                <c:pt idx="8141">
                  <c:v>539.50393999999994</c:v>
                </c:pt>
                <c:pt idx="8142">
                  <c:v>539.50393999999994</c:v>
                </c:pt>
                <c:pt idx="8143">
                  <c:v>539.50393999999994</c:v>
                </c:pt>
                <c:pt idx="8144">
                  <c:v>539.50393999999994</c:v>
                </c:pt>
                <c:pt idx="8145">
                  <c:v>539.50393999999994</c:v>
                </c:pt>
                <c:pt idx="8146">
                  <c:v>539.50393999999994</c:v>
                </c:pt>
                <c:pt idx="8147">
                  <c:v>509.45704000000001</c:v>
                </c:pt>
                <c:pt idx="8148">
                  <c:v>509.45704000000001</c:v>
                </c:pt>
                <c:pt idx="8149">
                  <c:v>509.45704000000001</c:v>
                </c:pt>
                <c:pt idx="8150">
                  <c:v>509.45704000000001</c:v>
                </c:pt>
                <c:pt idx="8151">
                  <c:v>509.45704000000001</c:v>
                </c:pt>
                <c:pt idx="8152">
                  <c:v>509.45704000000001</c:v>
                </c:pt>
                <c:pt idx="8153">
                  <c:v>509.45704000000001</c:v>
                </c:pt>
                <c:pt idx="8154">
                  <c:v>509.45704000000001</c:v>
                </c:pt>
                <c:pt idx="8155">
                  <c:v>537.48833999999999</c:v>
                </c:pt>
                <c:pt idx="8156">
                  <c:v>537.48833999999999</c:v>
                </c:pt>
                <c:pt idx="8157">
                  <c:v>537.48833999999999</c:v>
                </c:pt>
                <c:pt idx="8158">
                  <c:v>537.48833999999999</c:v>
                </c:pt>
                <c:pt idx="8159">
                  <c:v>537.48833999999999</c:v>
                </c:pt>
                <c:pt idx="8160">
                  <c:v>537.48833999999999</c:v>
                </c:pt>
                <c:pt idx="8161">
                  <c:v>537.48833999999999</c:v>
                </c:pt>
                <c:pt idx="8162">
                  <c:v>537.48833999999999</c:v>
                </c:pt>
                <c:pt idx="8163">
                  <c:v>567.53523999999993</c:v>
                </c:pt>
                <c:pt idx="8164">
                  <c:v>567.53523999999993</c:v>
                </c:pt>
                <c:pt idx="8165">
                  <c:v>567.53523999999993</c:v>
                </c:pt>
                <c:pt idx="8166">
                  <c:v>567.53523999999993</c:v>
                </c:pt>
                <c:pt idx="8167">
                  <c:v>567.53523999999993</c:v>
                </c:pt>
                <c:pt idx="8168">
                  <c:v>539.50393999999994</c:v>
                </c:pt>
                <c:pt idx="8169">
                  <c:v>539.50393999999994</c:v>
                </c:pt>
                <c:pt idx="8170">
                  <c:v>539.50393999999994</c:v>
                </c:pt>
                <c:pt idx="8171">
                  <c:v>539.50393999999994</c:v>
                </c:pt>
                <c:pt idx="8172">
                  <c:v>539.50393999999994</c:v>
                </c:pt>
                <c:pt idx="8173">
                  <c:v>525.48833999999999</c:v>
                </c:pt>
                <c:pt idx="8174">
                  <c:v>525.48833999999999</c:v>
                </c:pt>
                <c:pt idx="8175">
                  <c:v>525.48833999999999</c:v>
                </c:pt>
                <c:pt idx="8176">
                  <c:v>525.48833999999999</c:v>
                </c:pt>
                <c:pt idx="8177">
                  <c:v>525.48833999999999</c:v>
                </c:pt>
                <c:pt idx="8178">
                  <c:v>525.48833999999999</c:v>
                </c:pt>
                <c:pt idx="8179">
                  <c:v>525.48833999999999</c:v>
                </c:pt>
                <c:pt idx="8180">
                  <c:v>525.48833999999999</c:v>
                </c:pt>
                <c:pt idx="8181">
                  <c:v>525.48833999999999</c:v>
                </c:pt>
                <c:pt idx="8182">
                  <c:v>525.48833999999999</c:v>
                </c:pt>
                <c:pt idx="8183">
                  <c:v>525.48833999999999</c:v>
                </c:pt>
                <c:pt idx="8184">
                  <c:v>553.51963999999998</c:v>
                </c:pt>
                <c:pt idx="8185">
                  <c:v>553.51963999999998</c:v>
                </c:pt>
                <c:pt idx="8186">
                  <c:v>553.51963999999998</c:v>
                </c:pt>
                <c:pt idx="8187">
                  <c:v>553.51963999999998</c:v>
                </c:pt>
                <c:pt idx="8188">
                  <c:v>553.51963999999998</c:v>
                </c:pt>
                <c:pt idx="8189">
                  <c:v>511.47264000000001</c:v>
                </c:pt>
                <c:pt idx="8190">
                  <c:v>511.47264000000001</c:v>
                </c:pt>
                <c:pt idx="8191">
                  <c:v>511.47264000000001</c:v>
                </c:pt>
                <c:pt idx="8192">
                  <c:v>511.47264000000001</c:v>
                </c:pt>
                <c:pt idx="8193">
                  <c:v>565.51963999999998</c:v>
                </c:pt>
                <c:pt idx="8194">
                  <c:v>565.51963999999998</c:v>
                </c:pt>
                <c:pt idx="8195">
                  <c:v>483.44133999999997</c:v>
                </c:pt>
                <c:pt idx="8196">
                  <c:v>559.47263999999996</c:v>
                </c:pt>
                <c:pt idx="8197">
                  <c:v>559.47263999999996</c:v>
                </c:pt>
                <c:pt idx="8198">
                  <c:v>559.47263999999996</c:v>
                </c:pt>
                <c:pt idx="8199">
                  <c:v>607.47263999999996</c:v>
                </c:pt>
                <c:pt idx="8200">
                  <c:v>607.47263999999996</c:v>
                </c:pt>
                <c:pt idx="8201">
                  <c:v>655.47263999999996</c:v>
                </c:pt>
                <c:pt idx="8202">
                  <c:v>345.26414</c:v>
                </c:pt>
                <c:pt idx="8203">
                  <c:v>345.26414</c:v>
                </c:pt>
                <c:pt idx="8204">
                  <c:v>359.27974</c:v>
                </c:pt>
                <c:pt idx="8205">
                  <c:v>331.24843999999996</c:v>
                </c:pt>
                <c:pt idx="8206">
                  <c:v>343.24843999999996</c:v>
                </c:pt>
                <c:pt idx="8207">
                  <c:v>359.27974</c:v>
                </c:pt>
                <c:pt idx="8208">
                  <c:v>331.24843999999996</c:v>
                </c:pt>
                <c:pt idx="8209">
                  <c:v>371.31613999999996</c:v>
                </c:pt>
                <c:pt idx="8210">
                  <c:v>399.34744000000001</c:v>
                </c:pt>
                <c:pt idx="8211">
                  <c:v>399.34744000000001</c:v>
                </c:pt>
                <c:pt idx="8212">
                  <c:v>413.36313999999999</c:v>
                </c:pt>
                <c:pt idx="8213">
                  <c:v>427.37873999999999</c:v>
                </c:pt>
                <c:pt idx="8214">
                  <c:v>441.39443999999997</c:v>
                </c:pt>
                <c:pt idx="8215">
                  <c:v>413.36313999999999</c:v>
                </c:pt>
                <c:pt idx="8216">
                  <c:v>427.37873999999999</c:v>
                </c:pt>
                <c:pt idx="8217">
                  <c:v>341.12863999999996</c:v>
                </c:pt>
                <c:pt idx="8218">
                  <c:v>307.16764000000001</c:v>
                </c:pt>
                <c:pt idx="8219">
                  <c:v>307.16764000000001</c:v>
                </c:pt>
                <c:pt idx="8220">
                  <c:v>375.08963999999997</c:v>
                </c:pt>
                <c:pt idx="8221">
                  <c:v>359.27974</c:v>
                </c:pt>
                <c:pt idx="8222">
                  <c:v>341.26923999999997</c:v>
                </c:pt>
                <c:pt idx="8223">
                  <c:v>341.26923999999997</c:v>
                </c:pt>
                <c:pt idx="8224">
                  <c:v>369.30054000000001</c:v>
                </c:pt>
                <c:pt idx="8225">
                  <c:v>369.30054000000001</c:v>
                </c:pt>
                <c:pt idx="8226">
                  <c:v>369.30054000000001</c:v>
                </c:pt>
                <c:pt idx="8227">
                  <c:v>397.33184</c:v>
                </c:pt>
                <c:pt idx="8228">
                  <c:v>369.30054000000001</c:v>
                </c:pt>
                <c:pt idx="8229">
                  <c:v>397.33184</c:v>
                </c:pt>
                <c:pt idx="8230">
                  <c:v>397.33184</c:v>
                </c:pt>
                <c:pt idx="8231">
                  <c:v>397.33184</c:v>
                </c:pt>
                <c:pt idx="8232">
                  <c:v>425.36313999999999</c:v>
                </c:pt>
                <c:pt idx="8233">
                  <c:v>425.36313999999999</c:v>
                </c:pt>
                <c:pt idx="8234">
                  <c:v>425.36313999999999</c:v>
                </c:pt>
                <c:pt idx="8235">
                  <c:v>343.28483999999997</c:v>
                </c:pt>
                <c:pt idx="8236">
                  <c:v>343.28483999999997</c:v>
                </c:pt>
                <c:pt idx="8237">
                  <c:v>343.28483999999997</c:v>
                </c:pt>
                <c:pt idx="8238">
                  <c:v>371.31613999999996</c:v>
                </c:pt>
                <c:pt idx="8239">
                  <c:v>399.34744000000001</c:v>
                </c:pt>
                <c:pt idx="8240">
                  <c:v>371.31613999999996</c:v>
                </c:pt>
                <c:pt idx="8241">
                  <c:v>399.34744000000001</c:v>
                </c:pt>
                <c:pt idx="8242">
                  <c:v>399.34744000000001</c:v>
                </c:pt>
                <c:pt idx="8243">
                  <c:v>371.31613999999996</c:v>
                </c:pt>
                <c:pt idx="8244">
                  <c:v>371.31613999999996</c:v>
                </c:pt>
                <c:pt idx="8245">
                  <c:v>561.48833999999999</c:v>
                </c:pt>
                <c:pt idx="8246">
                  <c:v>533.45704000000001</c:v>
                </c:pt>
                <c:pt idx="8247">
                  <c:v>505.42573999999996</c:v>
                </c:pt>
                <c:pt idx="8248">
                  <c:v>519.44133999999997</c:v>
                </c:pt>
                <c:pt idx="8249">
                  <c:v>547.47263999999996</c:v>
                </c:pt>
                <c:pt idx="8250">
                  <c:v>575.50393999999994</c:v>
                </c:pt>
                <c:pt idx="8251">
                  <c:v>589.51963999999998</c:v>
                </c:pt>
                <c:pt idx="8252">
                  <c:v>759.72303999999997</c:v>
                </c:pt>
                <c:pt idx="8253">
                  <c:v>759.72303999999997</c:v>
                </c:pt>
                <c:pt idx="8254">
                  <c:v>759.72303999999997</c:v>
                </c:pt>
                <c:pt idx="8255">
                  <c:v>787.75433999999996</c:v>
                </c:pt>
                <c:pt idx="8256">
                  <c:v>731.69173999999998</c:v>
                </c:pt>
                <c:pt idx="8257">
                  <c:v>731.69173999999998</c:v>
                </c:pt>
                <c:pt idx="8258">
                  <c:v>731.69173999999998</c:v>
                </c:pt>
                <c:pt idx="8259">
                  <c:v>731.69173999999998</c:v>
                </c:pt>
                <c:pt idx="8260">
                  <c:v>759.72303999999997</c:v>
                </c:pt>
                <c:pt idx="8261">
                  <c:v>567.53523999999993</c:v>
                </c:pt>
                <c:pt idx="8262">
                  <c:v>347.22224</c:v>
                </c:pt>
                <c:pt idx="8263">
                  <c:v>361.23793999999998</c:v>
                </c:pt>
                <c:pt idx="8264">
                  <c:v>419.24333999999999</c:v>
                </c:pt>
                <c:pt idx="8265">
                  <c:v>433.25903999999997</c:v>
                </c:pt>
                <c:pt idx="8266">
                  <c:v>200.20143999999999</c:v>
                </c:pt>
                <c:pt idx="8267">
                  <c:v>102.09194000000001</c:v>
                </c:pt>
                <c:pt idx="8268">
                  <c:v>284.29534000000001</c:v>
                </c:pt>
                <c:pt idx="8269">
                  <c:v>282.27974</c:v>
                </c:pt>
                <c:pt idx="8270">
                  <c:v>172.17013999999998</c:v>
                </c:pt>
                <c:pt idx="8271">
                  <c:v>206.06734</c:v>
                </c:pt>
                <c:pt idx="8272">
                  <c:v>304.26403999999997</c:v>
                </c:pt>
                <c:pt idx="8273">
                  <c:v>280.26403999999997</c:v>
                </c:pt>
                <c:pt idx="8274">
                  <c:v>256.26404000000002</c:v>
                </c:pt>
                <c:pt idx="8275">
                  <c:v>254.24843999999999</c:v>
                </c:pt>
                <c:pt idx="8276">
                  <c:v>282.27974</c:v>
                </c:pt>
                <c:pt idx="8277">
                  <c:v>214.21714</c:v>
                </c:pt>
                <c:pt idx="8278">
                  <c:v>224.12863999999999</c:v>
                </c:pt>
                <c:pt idx="8279">
                  <c:v>208.08303999999998</c:v>
                </c:pt>
                <c:pt idx="8280">
                  <c:v>215.21233999999998</c:v>
                </c:pt>
                <c:pt idx="8281">
                  <c:v>102.05554000000001</c:v>
                </c:pt>
                <c:pt idx="8282">
                  <c:v>145.09773999999999</c:v>
                </c:pt>
                <c:pt idx="8283">
                  <c:v>88.076239999999999</c:v>
                </c:pt>
                <c:pt idx="8284">
                  <c:v>208.08303999999998</c:v>
                </c:pt>
                <c:pt idx="8285">
                  <c:v>340.35793999999999</c:v>
                </c:pt>
                <c:pt idx="8286">
                  <c:v>132.06603999999999</c:v>
                </c:pt>
                <c:pt idx="8287">
                  <c:v>278.12484000000001</c:v>
                </c:pt>
                <c:pt idx="8288">
                  <c:v>250.09353999999999</c:v>
                </c:pt>
                <c:pt idx="8289">
                  <c:v>217.11883999999998</c:v>
                </c:pt>
                <c:pt idx="8290">
                  <c:v>237.10953999999998</c:v>
                </c:pt>
                <c:pt idx="8291">
                  <c:v>117.06644</c:v>
                </c:pt>
                <c:pt idx="8292">
                  <c:v>148.03984</c:v>
                </c:pt>
                <c:pt idx="8293">
                  <c:v>338.34233999999998</c:v>
                </c:pt>
                <c:pt idx="8294">
                  <c:v>256.26404000000002</c:v>
                </c:pt>
                <c:pt idx="8295">
                  <c:v>284.29534000000001</c:v>
                </c:pt>
                <c:pt idx="8296">
                  <c:v>428.25664</c:v>
                </c:pt>
                <c:pt idx="8297">
                  <c:v>362.26954000000001</c:v>
                </c:pt>
                <c:pt idx="8298">
                  <c:v>392.28013999999996</c:v>
                </c:pt>
                <c:pt idx="8299">
                  <c:v>332.29534000000001</c:v>
                </c:pt>
                <c:pt idx="8300">
                  <c:v>318.27974</c:v>
                </c:pt>
                <c:pt idx="8301">
                  <c:v>346.31103999999999</c:v>
                </c:pt>
                <c:pt idx="8302">
                  <c:v>346.31103999999999</c:v>
                </c:pt>
                <c:pt idx="8303">
                  <c:v>360.32664</c:v>
                </c:pt>
                <c:pt idx="8304">
                  <c:v>360.32664</c:v>
                </c:pt>
                <c:pt idx="8305">
                  <c:v>374.34233999999998</c:v>
                </c:pt>
                <c:pt idx="8306">
                  <c:v>374.34233999999998</c:v>
                </c:pt>
                <c:pt idx="8307">
                  <c:v>374.34233999999998</c:v>
                </c:pt>
                <c:pt idx="8308">
                  <c:v>360.32664</c:v>
                </c:pt>
                <c:pt idx="8309">
                  <c:v>360.32664</c:v>
                </c:pt>
                <c:pt idx="8310">
                  <c:v>362.30593999999996</c:v>
                </c:pt>
                <c:pt idx="8311">
                  <c:v>376.32153999999997</c:v>
                </c:pt>
                <c:pt idx="8312">
                  <c:v>390.33724000000001</c:v>
                </c:pt>
                <c:pt idx="8313">
                  <c:v>362.30593999999996</c:v>
                </c:pt>
                <c:pt idx="8314">
                  <c:v>403.36883999999998</c:v>
                </c:pt>
                <c:pt idx="8315">
                  <c:v>332.29534000000001</c:v>
                </c:pt>
                <c:pt idx="8316">
                  <c:v>360.32664</c:v>
                </c:pt>
                <c:pt idx="8317">
                  <c:v>362.30593999999996</c:v>
                </c:pt>
                <c:pt idx="8318">
                  <c:v>376.32153999999997</c:v>
                </c:pt>
                <c:pt idx="8319">
                  <c:v>390.33724000000001</c:v>
                </c:pt>
                <c:pt idx="8320">
                  <c:v>392.31644</c:v>
                </c:pt>
                <c:pt idx="8321">
                  <c:v>320.25894</c:v>
                </c:pt>
                <c:pt idx="8322">
                  <c:v>438.33724000000001</c:v>
                </c:pt>
                <c:pt idx="8323">
                  <c:v>360.32664</c:v>
                </c:pt>
                <c:pt idx="8324">
                  <c:v>374.34233999999998</c:v>
                </c:pt>
                <c:pt idx="8325">
                  <c:v>360.32664</c:v>
                </c:pt>
                <c:pt idx="8326">
                  <c:v>374.34233999999998</c:v>
                </c:pt>
                <c:pt idx="8327">
                  <c:v>390.33724000000001</c:v>
                </c:pt>
                <c:pt idx="8328">
                  <c:v>390.33724000000001</c:v>
                </c:pt>
                <c:pt idx="8329">
                  <c:v>390.33724000000001</c:v>
                </c:pt>
                <c:pt idx="8330">
                  <c:v>362.30593999999996</c:v>
                </c:pt>
                <c:pt idx="8331">
                  <c:v>362.30593999999996</c:v>
                </c:pt>
                <c:pt idx="8332">
                  <c:v>418.36854</c:v>
                </c:pt>
                <c:pt idx="8333">
                  <c:v>418.36854</c:v>
                </c:pt>
                <c:pt idx="8334">
                  <c:v>418.36854</c:v>
                </c:pt>
                <c:pt idx="8335">
                  <c:v>402.37363999999997</c:v>
                </c:pt>
                <c:pt idx="8336">
                  <c:v>390.33724000000001</c:v>
                </c:pt>
                <c:pt idx="8337">
                  <c:v>358.34854000000001</c:v>
                </c:pt>
                <c:pt idx="8338">
                  <c:v>459.26813999999996</c:v>
                </c:pt>
                <c:pt idx="8339">
                  <c:v>522.16773999999998</c:v>
                </c:pt>
                <c:pt idx="8340">
                  <c:v>374.30593999999996</c:v>
                </c:pt>
                <c:pt idx="8341">
                  <c:v>487.29944</c:v>
                </c:pt>
                <c:pt idx="8342">
                  <c:v>424.32153999999997</c:v>
                </c:pt>
                <c:pt idx="8343">
                  <c:v>350.28593999999998</c:v>
                </c:pt>
                <c:pt idx="8344">
                  <c:v>364.30153999999999</c:v>
                </c:pt>
                <c:pt idx="8345">
                  <c:v>420.36413999999996</c:v>
                </c:pt>
                <c:pt idx="8346">
                  <c:v>434.37984</c:v>
                </c:pt>
                <c:pt idx="8347">
                  <c:v>406.34854000000001</c:v>
                </c:pt>
                <c:pt idx="8348">
                  <c:v>420.36413999999996</c:v>
                </c:pt>
                <c:pt idx="8349">
                  <c:v>406.34854000000001</c:v>
                </c:pt>
                <c:pt idx="8350">
                  <c:v>406.34854000000001</c:v>
                </c:pt>
                <c:pt idx="8351">
                  <c:v>378.30083999999999</c:v>
                </c:pt>
                <c:pt idx="8352">
                  <c:v>392.28013999999996</c:v>
                </c:pt>
                <c:pt idx="8353">
                  <c:v>390.30083999999999</c:v>
                </c:pt>
                <c:pt idx="8354">
                  <c:v>412.25214</c:v>
                </c:pt>
                <c:pt idx="8355">
                  <c:v>468.31144</c:v>
                </c:pt>
                <c:pt idx="8356">
                  <c:v>342.30083999999999</c:v>
                </c:pt>
                <c:pt idx="8357">
                  <c:v>392.28343999999998</c:v>
                </c:pt>
                <c:pt idx="8358">
                  <c:v>314.26954000000001</c:v>
                </c:pt>
                <c:pt idx="8359">
                  <c:v>364.25214</c:v>
                </c:pt>
                <c:pt idx="8360">
                  <c:v>390.26783999999998</c:v>
                </c:pt>
                <c:pt idx="8361">
                  <c:v>340.28514000000001</c:v>
                </c:pt>
                <c:pt idx="8362">
                  <c:v>448.34603999999996</c:v>
                </c:pt>
                <c:pt idx="8363">
                  <c:v>440.31644</c:v>
                </c:pt>
                <c:pt idx="8364">
                  <c:v>306.20693999999997</c:v>
                </c:pt>
                <c:pt idx="8365">
                  <c:v>434.29064</c:v>
                </c:pt>
                <c:pt idx="8366">
                  <c:v>386.29064</c:v>
                </c:pt>
                <c:pt idx="8367">
                  <c:v>412.30633999999998</c:v>
                </c:pt>
                <c:pt idx="8368">
                  <c:v>458.29064</c:v>
                </c:pt>
                <c:pt idx="8369">
                  <c:v>414.32193999999998</c:v>
                </c:pt>
                <c:pt idx="8370">
                  <c:v>404.31644</c:v>
                </c:pt>
                <c:pt idx="8371">
                  <c:v>430.33213999999998</c:v>
                </c:pt>
                <c:pt idx="8372">
                  <c:v>432.34773999999999</c:v>
                </c:pt>
                <c:pt idx="8373">
                  <c:v>476.31644</c:v>
                </c:pt>
                <c:pt idx="8374">
                  <c:v>443.32733999999999</c:v>
                </c:pt>
                <c:pt idx="8375">
                  <c:v>469.34303999999997</c:v>
                </c:pt>
                <c:pt idx="8376">
                  <c:v>471.35863999999998</c:v>
                </c:pt>
                <c:pt idx="8377">
                  <c:v>420.31144</c:v>
                </c:pt>
                <c:pt idx="8378">
                  <c:v>446.32704000000001</c:v>
                </c:pt>
                <c:pt idx="8379">
                  <c:v>448.34273999999999</c:v>
                </c:pt>
                <c:pt idx="8380">
                  <c:v>344.28013999999996</c:v>
                </c:pt>
                <c:pt idx="8381">
                  <c:v>372.31144</c:v>
                </c:pt>
                <c:pt idx="8382">
                  <c:v>342.30083999999999</c:v>
                </c:pt>
                <c:pt idx="8383">
                  <c:v>368.31644</c:v>
                </c:pt>
                <c:pt idx="8384">
                  <c:v>414.30083999999999</c:v>
                </c:pt>
                <c:pt idx="8385">
                  <c:v>370.33213999999998</c:v>
                </c:pt>
                <c:pt idx="8386">
                  <c:v>358.29573999999997</c:v>
                </c:pt>
                <c:pt idx="8387">
                  <c:v>384.31144</c:v>
                </c:pt>
                <c:pt idx="8388">
                  <c:v>388.28854000000001</c:v>
                </c:pt>
                <c:pt idx="8389">
                  <c:v>414.30423999999999</c:v>
                </c:pt>
                <c:pt idx="8390">
                  <c:v>418.33213999999998</c:v>
                </c:pt>
                <c:pt idx="8391">
                  <c:v>370.33213999999998</c:v>
                </c:pt>
                <c:pt idx="8392">
                  <c:v>396.34773999999999</c:v>
                </c:pt>
                <c:pt idx="8393">
                  <c:v>418.33213999999998</c:v>
                </c:pt>
                <c:pt idx="8394">
                  <c:v>370.33213999999998</c:v>
                </c:pt>
                <c:pt idx="8395">
                  <c:v>396.34773999999999</c:v>
                </c:pt>
                <c:pt idx="8396">
                  <c:v>354.30083999999999</c:v>
                </c:pt>
                <c:pt idx="8397">
                  <c:v>380.31644</c:v>
                </c:pt>
                <c:pt idx="8398">
                  <c:v>382.33213999999998</c:v>
                </c:pt>
                <c:pt idx="8399">
                  <c:v>356.31644</c:v>
                </c:pt>
                <c:pt idx="8400">
                  <c:v>380.31644</c:v>
                </c:pt>
                <c:pt idx="8401">
                  <c:v>384.34773999999999</c:v>
                </c:pt>
                <c:pt idx="8402">
                  <c:v>328.28514000000001</c:v>
                </c:pt>
                <c:pt idx="8403">
                  <c:v>354.30083999999999</c:v>
                </c:pt>
                <c:pt idx="8404">
                  <c:v>356.31644</c:v>
                </c:pt>
                <c:pt idx="8405">
                  <c:v>433.30664000000002</c:v>
                </c:pt>
                <c:pt idx="8406">
                  <c:v>385.30664000000002</c:v>
                </c:pt>
                <c:pt idx="8407">
                  <c:v>411.32234</c:v>
                </c:pt>
                <c:pt idx="8408">
                  <c:v>457.30664000000002</c:v>
                </c:pt>
                <c:pt idx="8409">
                  <c:v>413.33794</c:v>
                </c:pt>
                <c:pt idx="8410">
                  <c:v>442.30694</c:v>
                </c:pt>
                <c:pt idx="8411">
                  <c:v>394.30694</c:v>
                </c:pt>
                <c:pt idx="8412">
                  <c:v>420.32263999999998</c:v>
                </c:pt>
                <c:pt idx="8413">
                  <c:v>466.30694</c:v>
                </c:pt>
                <c:pt idx="8414">
                  <c:v>422.33823999999998</c:v>
                </c:pt>
                <c:pt idx="8415">
                  <c:v>427.36484000000002</c:v>
                </c:pt>
                <c:pt idx="8416">
                  <c:v>397.30664000000002</c:v>
                </c:pt>
                <c:pt idx="8417">
                  <c:v>388.25214</c:v>
                </c:pt>
                <c:pt idx="8418">
                  <c:v>448.36583999999999</c:v>
                </c:pt>
                <c:pt idx="8419">
                  <c:v>418.33213999999998</c:v>
                </c:pt>
                <c:pt idx="8420">
                  <c:v>463.33243999999996</c:v>
                </c:pt>
                <c:pt idx="8421">
                  <c:v>130.12323999999998</c:v>
                </c:pt>
                <c:pt idx="8422">
                  <c:v>378.26443999999998</c:v>
                </c:pt>
                <c:pt idx="8423">
                  <c:v>378.26443999999998</c:v>
                </c:pt>
                <c:pt idx="8424">
                  <c:v>392.28013999999996</c:v>
                </c:pt>
                <c:pt idx="8425">
                  <c:v>392.28013999999996</c:v>
                </c:pt>
                <c:pt idx="8426">
                  <c:v>406.29573999999997</c:v>
                </c:pt>
                <c:pt idx="8427">
                  <c:v>406.29573999999997</c:v>
                </c:pt>
                <c:pt idx="8428">
                  <c:v>428.24703999999997</c:v>
                </c:pt>
                <c:pt idx="8429">
                  <c:v>428.24703999999997</c:v>
                </c:pt>
                <c:pt idx="8430">
                  <c:v>456.31144</c:v>
                </c:pt>
                <c:pt idx="8431">
                  <c:v>456.31144</c:v>
                </c:pt>
                <c:pt idx="8432">
                  <c:v>376.28514000000001</c:v>
                </c:pt>
                <c:pt idx="8433">
                  <c:v>440.31644</c:v>
                </c:pt>
                <c:pt idx="8434">
                  <c:v>346.31103999999999</c:v>
                </c:pt>
                <c:pt idx="8435">
                  <c:v>374.34233999999998</c:v>
                </c:pt>
                <c:pt idx="8436">
                  <c:v>372.32664</c:v>
                </c:pt>
                <c:pt idx="8437">
                  <c:v>370.31103999999999</c:v>
                </c:pt>
                <c:pt idx="8438">
                  <c:v>368.29534000000001</c:v>
                </c:pt>
                <c:pt idx="8439">
                  <c:v>384.29023999999998</c:v>
                </c:pt>
                <c:pt idx="8440">
                  <c:v>272.20143999999999</c:v>
                </c:pt>
                <c:pt idx="8441">
                  <c:v>224.20143999999999</c:v>
                </c:pt>
                <c:pt idx="8442">
                  <c:v>387.10073999999997</c:v>
                </c:pt>
                <c:pt idx="8443">
                  <c:v>230.15454</c:v>
                </c:pt>
                <c:pt idx="8444">
                  <c:v>272.20143999999999</c:v>
                </c:pt>
                <c:pt idx="8445">
                  <c:v>547.24443999999994</c:v>
                </c:pt>
                <c:pt idx="8446">
                  <c:v>248.20143999999999</c:v>
                </c:pt>
                <c:pt idx="8447">
                  <c:v>244.17013999999998</c:v>
                </c:pt>
                <c:pt idx="8448">
                  <c:v>561.36123999999995</c:v>
                </c:pt>
                <c:pt idx="8449">
                  <c:v>603.37173999999993</c:v>
                </c:pt>
                <c:pt idx="8450">
                  <c:v>619.36663999999996</c:v>
                </c:pt>
                <c:pt idx="8451">
                  <c:v>495.21314000000001</c:v>
                </c:pt>
                <c:pt idx="8452">
                  <c:v>521.22883999999999</c:v>
                </c:pt>
                <c:pt idx="8453">
                  <c:v>497.22883999999999</c:v>
                </c:pt>
                <c:pt idx="8454">
                  <c:v>544.26774</c:v>
                </c:pt>
                <c:pt idx="8455">
                  <c:v>508.29104000000001</c:v>
                </c:pt>
                <c:pt idx="8456">
                  <c:v>524.28593999999998</c:v>
                </c:pt>
                <c:pt idx="8457">
                  <c:v>274.21713999999997</c:v>
                </c:pt>
                <c:pt idx="8458">
                  <c:v>252.23273999999998</c:v>
                </c:pt>
                <c:pt idx="8459">
                  <c:v>264.19633999999996</c:v>
                </c:pt>
                <c:pt idx="8460">
                  <c:v>573.39753999999994</c:v>
                </c:pt>
                <c:pt idx="8461">
                  <c:v>533.32993999999997</c:v>
                </c:pt>
                <c:pt idx="8462">
                  <c:v>517.33493999999996</c:v>
                </c:pt>
                <c:pt idx="8463">
                  <c:v>551.27574000000004</c:v>
                </c:pt>
                <c:pt idx="8464">
                  <c:v>290.21204</c:v>
                </c:pt>
                <c:pt idx="8465">
                  <c:v>219.13453999999999</c:v>
                </c:pt>
                <c:pt idx="8466">
                  <c:v>205.11883999999998</c:v>
                </c:pt>
                <c:pt idx="8467">
                  <c:v>172.17013999999998</c:v>
                </c:pt>
                <c:pt idx="8468">
                  <c:v>158.11813999999998</c:v>
                </c:pt>
                <c:pt idx="8469">
                  <c:v>194.15454</c:v>
                </c:pt>
                <c:pt idx="8470">
                  <c:v>230.15454</c:v>
                </c:pt>
                <c:pt idx="8471">
                  <c:v>182.15454</c:v>
                </c:pt>
                <c:pt idx="8472">
                  <c:v>144.02973999999998</c:v>
                </c:pt>
                <c:pt idx="8473">
                  <c:v>274.21713999999997</c:v>
                </c:pt>
                <c:pt idx="8474">
                  <c:v>160.06103999999999</c:v>
                </c:pt>
                <c:pt idx="8475">
                  <c:v>330.30083999999999</c:v>
                </c:pt>
                <c:pt idx="8476">
                  <c:v>206.13924</c:v>
                </c:pt>
                <c:pt idx="8477">
                  <c:v>344.12633999999997</c:v>
                </c:pt>
                <c:pt idx="8478">
                  <c:v>336.32664</c:v>
                </c:pt>
                <c:pt idx="8479">
                  <c:v>391.21933999999999</c:v>
                </c:pt>
                <c:pt idx="8480">
                  <c:v>250.09353999999999</c:v>
                </c:pt>
                <c:pt idx="8481">
                  <c:v>314.31713999999999</c:v>
                </c:pt>
                <c:pt idx="8482">
                  <c:v>513.26013999999998</c:v>
                </c:pt>
                <c:pt idx="8483">
                  <c:v>539.27574000000004</c:v>
                </c:pt>
                <c:pt idx="8484">
                  <c:v>541.29143999999997</c:v>
                </c:pt>
                <c:pt idx="8485">
                  <c:v>336.32664</c:v>
                </c:pt>
                <c:pt idx="8486">
                  <c:v>230.15454</c:v>
                </c:pt>
                <c:pt idx="8487">
                  <c:v>384.29023999999998</c:v>
                </c:pt>
                <c:pt idx="8488">
                  <c:v>296.25894</c:v>
                </c:pt>
                <c:pt idx="8489">
                  <c:v>423.28593999999998</c:v>
                </c:pt>
                <c:pt idx="8490">
                  <c:v>408.27503999999999</c:v>
                </c:pt>
                <c:pt idx="8491">
                  <c:v>425.30153999999999</c:v>
                </c:pt>
                <c:pt idx="8492">
                  <c:v>409.30664000000002</c:v>
                </c:pt>
                <c:pt idx="8493">
                  <c:v>410.29064</c:v>
                </c:pt>
                <c:pt idx="8494">
                  <c:v>383.29104000000001</c:v>
                </c:pt>
                <c:pt idx="8495">
                  <c:v>357.27533999999997</c:v>
                </c:pt>
                <c:pt idx="8496">
                  <c:v>491.35973999999999</c:v>
                </c:pt>
                <c:pt idx="8497">
                  <c:v>566.47843999999998</c:v>
                </c:pt>
                <c:pt idx="8498">
                  <c:v>568.49414000000002</c:v>
                </c:pt>
                <c:pt idx="8499">
                  <c:v>653.51053999999999</c:v>
                </c:pt>
                <c:pt idx="8500">
                  <c:v>667.52613999999994</c:v>
                </c:pt>
                <c:pt idx="8501">
                  <c:v>415.35363999999998</c:v>
                </c:pt>
                <c:pt idx="8502">
                  <c:v>681.61454000000003</c:v>
                </c:pt>
                <c:pt idx="8503">
                  <c:v>697.60943999999995</c:v>
                </c:pt>
                <c:pt idx="8504">
                  <c:v>693.61454000000003</c:v>
                </c:pt>
                <c:pt idx="8505">
                  <c:v>568.49414000000002</c:v>
                </c:pt>
                <c:pt idx="8506">
                  <c:v>328.28514000000001</c:v>
                </c:pt>
                <c:pt idx="8507">
                  <c:v>655.52613999999994</c:v>
                </c:pt>
                <c:pt idx="8508">
                  <c:v>564.51044000000002</c:v>
                </c:pt>
                <c:pt idx="8509">
                  <c:v>566.52603999999997</c:v>
                </c:pt>
                <c:pt idx="8510">
                  <c:v>494.43214</c:v>
                </c:pt>
                <c:pt idx="8511">
                  <c:v>578.52603999999997</c:v>
                </c:pt>
                <c:pt idx="8512">
                  <c:v>540.49923999999999</c:v>
                </c:pt>
                <c:pt idx="8513">
                  <c:v>580.49414000000002</c:v>
                </c:pt>
                <c:pt idx="8514">
                  <c:v>244.10073999999997</c:v>
                </c:pt>
                <c:pt idx="8515">
                  <c:v>258.11644000000001</c:v>
                </c:pt>
                <c:pt idx="8516">
                  <c:v>230.08514</c:v>
                </c:pt>
                <c:pt idx="8517">
                  <c:v>314.17903999999999</c:v>
                </c:pt>
                <c:pt idx="8518">
                  <c:v>387.32234</c:v>
                </c:pt>
                <c:pt idx="8519">
                  <c:v>665.58323999999993</c:v>
                </c:pt>
                <c:pt idx="8520">
                  <c:v>681.57813999999996</c:v>
                </c:pt>
                <c:pt idx="8521">
                  <c:v>390.30083999999999</c:v>
                </c:pt>
                <c:pt idx="8522">
                  <c:v>420.34773999999999</c:v>
                </c:pt>
                <c:pt idx="8523">
                  <c:v>378.26783999999998</c:v>
                </c:pt>
                <c:pt idx="8524">
                  <c:v>406.29913999999997</c:v>
                </c:pt>
                <c:pt idx="8525">
                  <c:v>420.31473999999997</c:v>
                </c:pt>
                <c:pt idx="8526">
                  <c:v>434.33044000000001</c:v>
                </c:pt>
                <c:pt idx="8527">
                  <c:v>462.36174</c:v>
                </c:pt>
                <c:pt idx="8528">
                  <c:v>476.37734</c:v>
                </c:pt>
                <c:pt idx="8529">
                  <c:v>490.39303999999998</c:v>
                </c:pt>
                <c:pt idx="8530">
                  <c:v>504.40863999999999</c:v>
                </c:pt>
                <c:pt idx="8531">
                  <c:v>404.28343999999998</c:v>
                </c:pt>
                <c:pt idx="8532">
                  <c:v>418.29913999999997</c:v>
                </c:pt>
                <c:pt idx="8533">
                  <c:v>474.36174</c:v>
                </c:pt>
                <c:pt idx="8534">
                  <c:v>446.33044000000001</c:v>
                </c:pt>
                <c:pt idx="8535">
                  <c:v>460.34603999999996</c:v>
                </c:pt>
                <c:pt idx="8536">
                  <c:v>376.28514000000001</c:v>
                </c:pt>
                <c:pt idx="8537">
                  <c:v>258.20693999999997</c:v>
                </c:pt>
                <c:pt idx="8538">
                  <c:v>329.28044</c:v>
                </c:pt>
                <c:pt idx="8539">
                  <c:v>355.29604</c:v>
                </c:pt>
                <c:pt idx="8540">
                  <c:v>357.31173999999999</c:v>
                </c:pt>
                <c:pt idx="8541">
                  <c:v>353.28044</c:v>
                </c:pt>
                <c:pt idx="8542">
                  <c:v>329.28044</c:v>
                </c:pt>
                <c:pt idx="8543">
                  <c:v>355.29604</c:v>
                </c:pt>
                <c:pt idx="8544">
                  <c:v>353.28044</c:v>
                </c:pt>
                <c:pt idx="8545">
                  <c:v>357.31173999999999</c:v>
                </c:pt>
                <c:pt idx="8546">
                  <c:v>416.31644</c:v>
                </c:pt>
                <c:pt idx="8547">
                  <c:v>414.30083999999999</c:v>
                </c:pt>
                <c:pt idx="8548">
                  <c:v>442.33213999999998</c:v>
                </c:pt>
                <c:pt idx="8549">
                  <c:v>414.30083999999999</c:v>
                </c:pt>
                <c:pt idx="8550">
                  <c:v>468.34773999999999</c:v>
                </c:pt>
                <c:pt idx="8551">
                  <c:v>625.55193999999995</c:v>
                </c:pt>
                <c:pt idx="8552">
                  <c:v>408.34773999999999</c:v>
                </c:pt>
                <c:pt idx="8553">
                  <c:v>326.30593999999996</c:v>
                </c:pt>
                <c:pt idx="8554">
                  <c:v>424.37903999999997</c:v>
                </c:pt>
                <c:pt idx="8555">
                  <c:v>396.34773999999999</c:v>
                </c:pt>
                <c:pt idx="8556">
                  <c:v>412.34273999999999</c:v>
                </c:pt>
                <c:pt idx="8557">
                  <c:v>370.33213999999998</c:v>
                </c:pt>
                <c:pt idx="8558">
                  <c:v>677.38023999999996</c:v>
                </c:pt>
                <c:pt idx="8559">
                  <c:v>431.31214</c:v>
                </c:pt>
                <c:pt idx="8560">
                  <c:v>554.47843999999998</c:v>
                </c:pt>
                <c:pt idx="8561">
                  <c:v>655.52613999999994</c:v>
                </c:pt>
                <c:pt idx="8562">
                  <c:v>641.51053999999999</c:v>
                </c:pt>
                <c:pt idx="8563">
                  <c:v>552.46284000000003</c:v>
                </c:pt>
                <c:pt idx="8564">
                  <c:v>330.22803999999996</c:v>
                </c:pt>
                <c:pt idx="8565">
                  <c:v>358.25934000000001</c:v>
                </c:pt>
                <c:pt idx="8566">
                  <c:v>339.26473999999996</c:v>
                </c:pt>
                <c:pt idx="8567">
                  <c:v>311.23343999999997</c:v>
                </c:pt>
                <c:pt idx="8568">
                  <c:v>629.41664000000003</c:v>
                </c:pt>
                <c:pt idx="8569">
                  <c:v>310.21303999999998</c:v>
                </c:pt>
                <c:pt idx="8570">
                  <c:v>282.18173999999999</c:v>
                </c:pt>
                <c:pt idx="8571">
                  <c:v>254.15043999999997</c:v>
                </c:pt>
                <c:pt idx="8572">
                  <c:v>322.21303999999998</c:v>
                </c:pt>
                <c:pt idx="8573">
                  <c:v>371.25463999999999</c:v>
                </c:pt>
                <c:pt idx="8574">
                  <c:v>434.22123999999997</c:v>
                </c:pt>
                <c:pt idx="8575">
                  <c:v>406.18993999999998</c:v>
                </c:pt>
                <c:pt idx="8576">
                  <c:v>432.20563999999996</c:v>
                </c:pt>
                <c:pt idx="8577">
                  <c:v>460.23694</c:v>
                </c:pt>
                <c:pt idx="8578">
                  <c:v>415.33243999999996</c:v>
                </c:pt>
                <c:pt idx="8579">
                  <c:v>443.36374000000001</c:v>
                </c:pt>
                <c:pt idx="8580">
                  <c:v>441.34814</c:v>
                </c:pt>
                <c:pt idx="8581">
                  <c:v>370.29573999999997</c:v>
                </c:pt>
                <c:pt idx="8582">
                  <c:v>458.43624</c:v>
                </c:pt>
                <c:pt idx="8583">
                  <c:v>406.33213999999998</c:v>
                </c:pt>
                <c:pt idx="8584">
                  <c:v>432.34773999999999</c:v>
                </c:pt>
                <c:pt idx="8585">
                  <c:v>384.29023999999998</c:v>
                </c:pt>
                <c:pt idx="8586">
                  <c:v>384.29023999999998</c:v>
                </c:pt>
                <c:pt idx="8587">
                  <c:v>386.30593999999996</c:v>
                </c:pt>
                <c:pt idx="8588">
                  <c:v>384.29023999999998</c:v>
                </c:pt>
                <c:pt idx="8589">
                  <c:v>384.29023999999998</c:v>
                </c:pt>
                <c:pt idx="8590">
                  <c:v>456.42053999999996</c:v>
                </c:pt>
                <c:pt idx="8591">
                  <c:v>376.32153999999997</c:v>
                </c:pt>
                <c:pt idx="8592">
                  <c:v>448.34273999999999</c:v>
                </c:pt>
                <c:pt idx="8593">
                  <c:v>294.20693999999997</c:v>
                </c:pt>
                <c:pt idx="8594">
                  <c:v>308.22253999999998</c:v>
                </c:pt>
                <c:pt idx="8595">
                  <c:v>294.20693999999997</c:v>
                </c:pt>
                <c:pt idx="8596">
                  <c:v>272.20143999999999</c:v>
                </c:pt>
                <c:pt idx="8597">
                  <c:v>296.25894</c:v>
                </c:pt>
                <c:pt idx="8598">
                  <c:v>294.24333999999999</c:v>
                </c:pt>
                <c:pt idx="8599">
                  <c:v>292.22764000000001</c:v>
                </c:pt>
                <c:pt idx="8600">
                  <c:v>292.22764000000001</c:v>
                </c:pt>
                <c:pt idx="8601">
                  <c:v>290.21204</c:v>
                </c:pt>
                <c:pt idx="8602">
                  <c:v>264.19633999999996</c:v>
                </c:pt>
                <c:pt idx="8603">
                  <c:v>264.19633999999996</c:v>
                </c:pt>
                <c:pt idx="8604">
                  <c:v>272.20143999999999</c:v>
                </c:pt>
                <c:pt idx="8605">
                  <c:v>272.20143999999999</c:v>
                </c:pt>
                <c:pt idx="8606">
                  <c:v>274.21713999999997</c:v>
                </c:pt>
                <c:pt idx="8607">
                  <c:v>330.26443999999998</c:v>
                </c:pt>
                <c:pt idx="8608">
                  <c:v>302.23313999999999</c:v>
                </c:pt>
                <c:pt idx="8609">
                  <c:v>356.28013999999996</c:v>
                </c:pt>
                <c:pt idx="8610">
                  <c:v>328.24883999999997</c:v>
                </c:pt>
                <c:pt idx="8611">
                  <c:v>298.20184</c:v>
                </c:pt>
                <c:pt idx="8612">
                  <c:v>172.09733999999997</c:v>
                </c:pt>
                <c:pt idx="8613">
                  <c:v>214.10793999999999</c:v>
                </c:pt>
                <c:pt idx="8614">
                  <c:v>242.13924</c:v>
                </c:pt>
                <c:pt idx="8615">
                  <c:v>188.09233999999998</c:v>
                </c:pt>
                <c:pt idx="8616">
                  <c:v>214.14434</c:v>
                </c:pt>
                <c:pt idx="8617">
                  <c:v>326.23313999999999</c:v>
                </c:pt>
                <c:pt idx="8618">
                  <c:v>412.34273999999999</c:v>
                </c:pt>
                <c:pt idx="8619">
                  <c:v>396.34773999999999</c:v>
                </c:pt>
                <c:pt idx="8620">
                  <c:v>368.31644</c:v>
                </c:pt>
                <c:pt idx="8621">
                  <c:v>384.31144</c:v>
                </c:pt>
                <c:pt idx="8622">
                  <c:v>340.28514000000001</c:v>
                </c:pt>
                <c:pt idx="8623">
                  <c:v>300.21753999999999</c:v>
                </c:pt>
                <c:pt idx="8624">
                  <c:v>284.22253999999998</c:v>
                </c:pt>
                <c:pt idx="8625">
                  <c:v>326.23313999999999</c:v>
                </c:pt>
                <c:pt idx="8626">
                  <c:v>354.26443999999998</c:v>
                </c:pt>
                <c:pt idx="8627">
                  <c:v>270.17053999999996</c:v>
                </c:pt>
                <c:pt idx="8628">
                  <c:v>338.26954000000001</c:v>
                </c:pt>
                <c:pt idx="8629">
                  <c:v>352.24883999999997</c:v>
                </c:pt>
                <c:pt idx="8630">
                  <c:v>380.28013999999996</c:v>
                </c:pt>
                <c:pt idx="8631">
                  <c:v>382.29573999999997</c:v>
                </c:pt>
                <c:pt idx="8632">
                  <c:v>280.19123999999999</c:v>
                </c:pt>
                <c:pt idx="8633">
                  <c:v>280.19123999999999</c:v>
                </c:pt>
                <c:pt idx="8634">
                  <c:v>280.19123999999999</c:v>
                </c:pt>
                <c:pt idx="8635">
                  <c:v>200.12863999999999</c:v>
                </c:pt>
                <c:pt idx="8636">
                  <c:v>256.19123999999999</c:v>
                </c:pt>
                <c:pt idx="8637">
                  <c:v>172.09733999999997</c:v>
                </c:pt>
                <c:pt idx="8638">
                  <c:v>186.07664</c:v>
                </c:pt>
                <c:pt idx="8639">
                  <c:v>188.09233999999998</c:v>
                </c:pt>
                <c:pt idx="8640">
                  <c:v>186.11303999999998</c:v>
                </c:pt>
                <c:pt idx="8641">
                  <c:v>200.09233999999998</c:v>
                </c:pt>
                <c:pt idx="8642">
                  <c:v>202.10793999999999</c:v>
                </c:pt>
                <c:pt idx="8643">
                  <c:v>228.12363999999999</c:v>
                </c:pt>
                <c:pt idx="8644">
                  <c:v>230.13924</c:v>
                </c:pt>
                <c:pt idx="8645">
                  <c:v>228.15993999999998</c:v>
                </c:pt>
                <c:pt idx="8646">
                  <c:v>244.15493999999998</c:v>
                </c:pt>
                <c:pt idx="8647">
                  <c:v>272.18624</c:v>
                </c:pt>
                <c:pt idx="8648">
                  <c:v>312.25383999999997</c:v>
                </c:pt>
                <c:pt idx="8649">
                  <c:v>262.10793999999999</c:v>
                </c:pt>
                <c:pt idx="8650">
                  <c:v>336.25383999999997</c:v>
                </c:pt>
                <c:pt idx="8651">
                  <c:v>242.17563999999999</c:v>
                </c:pt>
                <c:pt idx="8652">
                  <c:v>258.17053999999996</c:v>
                </c:pt>
                <c:pt idx="8653">
                  <c:v>186.11303999999998</c:v>
                </c:pt>
                <c:pt idx="8654">
                  <c:v>248.09233999999998</c:v>
                </c:pt>
                <c:pt idx="8655">
                  <c:v>232.09733999999997</c:v>
                </c:pt>
                <c:pt idx="8656">
                  <c:v>282.20693999999997</c:v>
                </c:pt>
                <c:pt idx="8657">
                  <c:v>310.23823999999996</c:v>
                </c:pt>
                <c:pt idx="8658">
                  <c:v>308.22253999999998</c:v>
                </c:pt>
                <c:pt idx="8659">
                  <c:v>296.18624</c:v>
                </c:pt>
                <c:pt idx="8660">
                  <c:v>282.20693999999997</c:v>
                </c:pt>
                <c:pt idx="8661">
                  <c:v>348.29023999999998</c:v>
                </c:pt>
                <c:pt idx="8662">
                  <c:v>352.32153999999997</c:v>
                </c:pt>
                <c:pt idx="8663">
                  <c:v>322.27463999999998</c:v>
                </c:pt>
                <c:pt idx="8664">
                  <c:v>324.29023999999998</c:v>
                </c:pt>
                <c:pt idx="8665">
                  <c:v>350.30593999999996</c:v>
                </c:pt>
                <c:pt idx="8666">
                  <c:v>320.25894</c:v>
                </c:pt>
                <c:pt idx="8667">
                  <c:v>322.27463999999998</c:v>
                </c:pt>
                <c:pt idx="8668">
                  <c:v>346.27463999999998</c:v>
                </c:pt>
                <c:pt idx="8669">
                  <c:v>372.29023999999998</c:v>
                </c:pt>
                <c:pt idx="8670">
                  <c:v>354.33724000000001</c:v>
                </c:pt>
                <c:pt idx="8671">
                  <c:v>350.30593999999996</c:v>
                </c:pt>
                <c:pt idx="8672">
                  <c:v>300.29023999999998</c:v>
                </c:pt>
                <c:pt idx="8673">
                  <c:v>340.22764000000001</c:v>
                </c:pt>
                <c:pt idx="8674">
                  <c:v>326.30593999999996</c:v>
                </c:pt>
                <c:pt idx="8675">
                  <c:v>362.30593999999996</c:v>
                </c:pt>
                <c:pt idx="8676">
                  <c:v>376.32153999999997</c:v>
                </c:pt>
                <c:pt idx="8677">
                  <c:v>404.35284000000001</c:v>
                </c:pt>
                <c:pt idx="8678">
                  <c:v>390.33724000000001</c:v>
                </c:pt>
                <c:pt idx="8679">
                  <c:v>362.30593999999996</c:v>
                </c:pt>
                <c:pt idx="8680">
                  <c:v>376.32153999999997</c:v>
                </c:pt>
                <c:pt idx="8681">
                  <c:v>390.33724000000001</c:v>
                </c:pt>
                <c:pt idx="8682">
                  <c:v>404.35284000000001</c:v>
                </c:pt>
                <c:pt idx="8683">
                  <c:v>404.35284000000001</c:v>
                </c:pt>
                <c:pt idx="8684">
                  <c:v>390.33724000000001</c:v>
                </c:pt>
                <c:pt idx="8685">
                  <c:v>390.33724000000001</c:v>
                </c:pt>
                <c:pt idx="8686">
                  <c:v>382.29573999999997</c:v>
                </c:pt>
                <c:pt idx="8687">
                  <c:v>382.29573999999997</c:v>
                </c:pt>
                <c:pt idx="8688">
                  <c:v>382.29573999999997</c:v>
                </c:pt>
                <c:pt idx="8689">
                  <c:v>364.28514000000001</c:v>
                </c:pt>
                <c:pt idx="8690">
                  <c:v>364.28514000000001</c:v>
                </c:pt>
                <c:pt idx="8691">
                  <c:v>364.28514000000001</c:v>
                </c:pt>
                <c:pt idx="8692">
                  <c:v>364.28514000000001</c:v>
                </c:pt>
                <c:pt idx="8693">
                  <c:v>382.29573999999997</c:v>
                </c:pt>
                <c:pt idx="8694">
                  <c:v>350.30593999999996</c:v>
                </c:pt>
                <c:pt idx="8695">
                  <c:v>356.35284000000001</c:v>
                </c:pt>
                <c:pt idx="8696">
                  <c:v>364.28514000000001</c:v>
                </c:pt>
                <c:pt idx="8697">
                  <c:v>364.28514000000001</c:v>
                </c:pt>
                <c:pt idx="8698">
                  <c:v>244.22763999999998</c:v>
                </c:pt>
                <c:pt idx="8699">
                  <c:v>272.25894</c:v>
                </c:pt>
                <c:pt idx="8700">
                  <c:v>298.27463999999998</c:v>
                </c:pt>
                <c:pt idx="8701">
                  <c:v>356.33963999999997</c:v>
                </c:pt>
                <c:pt idx="8702">
                  <c:v>286.27463999999998</c:v>
                </c:pt>
                <c:pt idx="8703">
                  <c:v>304.31493999999998</c:v>
                </c:pt>
                <c:pt idx="8704">
                  <c:v>376.32153999999997</c:v>
                </c:pt>
                <c:pt idx="8705">
                  <c:v>328.31824</c:v>
                </c:pt>
                <c:pt idx="8706">
                  <c:v>314.30593999999996</c:v>
                </c:pt>
                <c:pt idx="8707">
                  <c:v>382.36854</c:v>
                </c:pt>
                <c:pt idx="8708">
                  <c:v>328.32153999999997</c:v>
                </c:pt>
                <c:pt idx="8709">
                  <c:v>384.38414</c:v>
                </c:pt>
                <c:pt idx="8710">
                  <c:v>398.39983999999998</c:v>
                </c:pt>
                <c:pt idx="8711">
                  <c:v>412.41543999999999</c:v>
                </c:pt>
                <c:pt idx="8712">
                  <c:v>410.39983999999998</c:v>
                </c:pt>
                <c:pt idx="8713">
                  <c:v>352.31493999999998</c:v>
                </c:pt>
                <c:pt idx="8714">
                  <c:v>304.31493999999998</c:v>
                </c:pt>
                <c:pt idx="8715">
                  <c:v>288.25383999999997</c:v>
                </c:pt>
                <c:pt idx="8716">
                  <c:v>326.30593999999996</c:v>
                </c:pt>
                <c:pt idx="8717">
                  <c:v>326.30593999999996</c:v>
                </c:pt>
                <c:pt idx="8718">
                  <c:v>326.30593999999996</c:v>
                </c:pt>
                <c:pt idx="8719">
                  <c:v>326.30593999999996</c:v>
                </c:pt>
                <c:pt idx="8720">
                  <c:v>348.29023999999998</c:v>
                </c:pt>
                <c:pt idx="8721">
                  <c:v>348.29023999999998</c:v>
                </c:pt>
                <c:pt idx="8722">
                  <c:v>350.30593999999996</c:v>
                </c:pt>
                <c:pt idx="8723">
                  <c:v>366.33724000000001</c:v>
                </c:pt>
                <c:pt idx="8724">
                  <c:v>400.32153999999997</c:v>
                </c:pt>
                <c:pt idx="8725">
                  <c:v>362.26954000000001</c:v>
                </c:pt>
                <c:pt idx="8726">
                  <c:v>388.28514000000001</c:v>
                </c:pt>
                <c:pt idx="8727">
                  <c:v>198.11303999999998</c:v>
                </c:pt>
                <c:pt idx="8728">
                  <c:v>340.28514000000001</c:v>
                </c:pt>
                <c:pt idx="8729">
                  <c:v>274.25344000000001</c:v>
                </c:pt>
                <c:pt idx="8730">
                  <c:v>260.23784000000001</c:v>
                </c:pt>
                <c:pt idx="8731">
                  <c:v>295.22733999999997</c:v>
                </c:pt>
                <c:pt idx="8732">
                  <c:v>293.21163999999999</c:v>
                </c:pt>
                <c:pt idx="8733">
                  <c:v>293.21163999999999</c:v>
                </c:pt>
                <c:pt idx="8734">
                  <c:v>319.22733999999997</c:v>
                </c:pt>
                <c:pt idx="8735">
                  <c:v>291.19603999999998</c:v>
                </c:pt>
                <c:pt idx="8736">
                  <c:v>317.21163999999999</c:v>
                </c:pt>
                <c:pt idx="8737">
                  <c:v>293.21163999999999</c:v>
                </c:pt>
                <c:pt idx="8738">
                  <c:v>295.22733999999997</c:v>
                </c:pt>
                <c:pt idx="8739">
                  <c:v>293.21163999999999</c:v>
                </c:pt>
                <c:pt idx="8740">
                  <c:v>295.22733999999997</c:v>
                </c:pt>
                <c:pt idx="8741">
                  <c:v>185.22693999999998</c:v>
                </c:pt>
                <c:pt idx="8742">
                  <c:v>115.14874</c:v>
                </c:pt>
                <c:pt idx="8743">
                  <c:v>241.28953999999999</c:v>
                </c:pt>
                <c:pt idx="8744">
                  <c:v>171.21133999999998</c:v>
                </c:pt>
                <c:pt idx="8745">
                  <c:v>409.47733999999997</c:v>
                </c:pt>
                <c:pt idx="8746">
                  <c:v>213.25824</c:v>
                </c:pt>
                <c:pt idx="8747">
                  <c:v>87.117339999999999</c:v>
                </c:pt>
                <c:pt idx="8748">
                  <c:v>431.46163999999999</c:v>
                </c:pt>
                <c:pt idx="8749">
                  <c:v>437.50864000000001</c:v>
                </c:pt>
                <c:pt idx="8750">
                  <c:v>421.47733999999997</c:v>
                </c:pt>
                <c:pt idx="8751">
                  <c:v>465.53994</c:v>
                </c:pt>
                <c:pt idx="8752">
                  <c:v>419.36784</c:v>
                </c:pt>
                <c:pt idx="8753">
                  <c:v>281.32083999999998</c:v>
                </c:pt>
                <c:pt idx="8754">
                  <c:v>521.60253999999998</c:v>
                </c:pt>
                <c:pt idx="8755">
                  <c:v>267.30513999999999</c:v>
                </c:pt>
                <c:pt idx="8756">
                  <c:v>269.32083999999998</c:v>
                </c:pt>
                <c:pt idx="8757">
                  <c:v>275.27393999999998</c:v>
                </c:pt>
                <c:pt idx="8758">
                  <c:v>269.32083999999998</c:v>
                </c:pt>
                <c:pt idx="8759">
                  <c:v>275.27393999999998</c:v>
                </c:pt>
                <c:pt idx="8760">
                  <c:v>269.32083999999998</c:v>
                </c:pt>
                <c:pt idx="8761">
                  <c:v>269.32083999999998</c:v>
                </c:pt>
                <c:pt idx="8762">
                  <c:v>269.32083999999998</c:v>
                </c:pt>
                <c:pt idx="8763">
                  <c:v>283.33643999999998</c:v>
                </c:pt>
                <c:pt idx="8764">
                  <c:v>275.27393999999998</c:v>
                </c:pt>
                <c:pt idx="8765">
                  <c:v>255.30513999999999</c:v>
                </c:pt>
                <c:pt idx="8766">
                  <c:v>269.32083999999998</c:v>
                </c:pt>
                <c:pt idx="8767">
                  <c:v>283.33643999999998</c:v>
                </c:pt>
                <c:pt idx="8768">
                  <c:v>211.24253999999999</c:v>
                </c:pt>
                <c:pt idx="8769">
                  <c:v>207.21133999999998</c:v>
                </c:pt>
                <c:pt idx="8770">
                  <c:v>85.101740000000007</c:v>
                </c:pt>
                <c:pt idx="8771">
                  <c:v>139.14873999999998</c:v>
                </c:pt>
                <c:pt idx="8772">
                  <c:v>151.14873999999998</c:v>
                </c:pt>
                <c:pt idx="8773">
                  <c:v>309.35213999999996</c:v>
                </c:pt>
                <c:pt idx="8774">
                  <c:v>309.35213999999996</c:v>
                </c:pt>
                <c:pt idx="8775">
                  <c:v>205.19564</c:v>
                </c:pt>
                <c:pt idx="8776">
                  <c:v>295.33643999999998</c:v>
                </c:pt>
                <c:pt idx="8777">
                  <c:v>137.13303999999999</c:v>
                </c:pt>
                <c:pt idx="8778">
                  <c:v>207.21133999999998</c:v>
                </c:pt>
                <c:pt idx="8779">
                  <c:v>207.21133999999998</c:v>
                </c:pt>
                <c:pt idx="8780">
                  <c:v>209.22693999999998</c:v>
                </c:pt>
                <c:pt idx="8781">
                  <c:v>139.14873999999998</c:v>
                </c:pt>
                <c:pt idx="8782">
                  <c:v>221.22693999999998</c:v>
                </c:pt>
                <c:pt idx="8783">
                  <c:v>137.13303999999999</c:v>
                </c:pt>
                <c:pt idx="8784">
                  <c:v>275.27393999999998</c:v>
                </c:pt>
                <c:pt idx="8785">
                  <c:v>151.14873999999998</c:v>
                </c:pt>
                <c:pt idx="8786">
                  <c:v>165.16433999999998</c:v>
                </c:pt>
                <c:pt idx="8787">
                  <c:v>193.19564</c:v>
                </c:pt>
                <c:pt idx="8788">
                  <c:v>179.17993999999999</c:v>
                </c:pt>
                <c:pt idx="8789">
                  <c:v>177.16433999999998</c:v>
                </c:pt>
                <c:pt idx="8790">
                  <c:v>191.17993999999999</c:v>
                </c:pt>
                <c:pt idx="8791">
                  <c:v>191.17993999999999</c:v>
                </c:pt>
                <c:pt idx="8792">
                  <c:v>247.24253999999999</c:v>
                </c:pt>
                <c:pt idx="8793">
                  <c:v>233.22693999999998</c:v>
                </c:pt>
                <c:pt idx="8794">
                  <c:v>191.17993999999999</c:v>
                </c:pt>
                <c:pt idx="8795">
                  <c:v>205.19564</c:v>
                </c:pt>
                <c:pt idx="8796">
                  <c:v>153.16433999999998</c:v>
                </c:pt>
                <c:pt idx="8797">
                  <c:v>207.21133999999998</c:v>
                </c:pt>
                <c:pt idx="8798">
                  <c:v>263.27393999999998</c:v>
                </c:pt>
                <c:pt idx="8799">
                  <c:v>263.27393999999998</c:v>
                </c:pt>
                <c:pt idx="8800">
                  <c:v>211.24253999999999</c:v>
                </c:pt>
                <c:pt idx="8801">
                  <c:v>207.21133999999998</c:v>
                </c:pt>
                <c:pt idx="8802">
                  <c:v>295.33643999999998</c:v>
                </c:pt>
                <c:pt idx="8803">
                  <c:v>351.39913999999999</c:v>
                </c:pt>
                <c:pt idx="8804">
                  <c:v>323.36784</c:v>
                </c:pt>
                <c:pt idx="8805">
                  <c:v>435.49293999999998</c:v>
                </c:pt>
                <c:pt idx="8806">
                  <c:v>379.43043999999998</c:v>
                </c:pt>
                <c:pt idx="8807">
                  <c:v>407.46163999999999</c:v>
                </c:pt>
                <c:pt idx="8808">
                  <c:v>351.39913999999999</c:v>
                </c:pt>
                <c:pt idx="8809">
                  <c:v>379.43043999999998</c:v>
                </c:pt>
                <c:pt idx="8810">
                  <c:v>407.46163999999999</c:v>
                </c:pt>
                <c:pt idx="8811">
                  <c:v>379.43043999999998</c:v>
                </c:pt>
                <c:pt idx="8812">
                  <c:v>407.46163999999999</c:v>
                </c:pt>
                <c:pt idx="8813">
                  <c:v>407.46163999999999</c:v>
                </c:pt>
                <c:pt idx="8814">
                  <c:v>505.57123999999999</c:v>
                </c:pt>
                <c:pt idx="8815">
                  <c:v>139.14873999999998</c:v>
                </c:pt>
                <c:pt idx="8816">
                  <c:v>183.21133999999998</c:v>
                </c:pt>
                <c:pt idx="8817">
                  <c:v>351.39913999999999</c:v>
                </c:pt>
                <c:pt idx="8818">
                  <c:v>323.36784</c:v>
                </c:pt>
                <c:pt idx="8819">
                  <c:v>183.21133999999998</c:v>
                </c:pt>
                <c:pt idx="8820">
                  <c:v>309.35213999999996</c:v>
                </c:pt>
                <c:pt idx="8821">
                  <c:v>309.35213999999996</c:v>
                </c:pt>
                <c:pt idx="8822">
                  <c:v>263.27393999999998</c:v>
                </c:pt>
                <c:pt idx="8823">
                  <c:v>211.24253999999999</c:v>
                </c:pt>
                <c:pt idx="8824">
                  <c:v>197.22693999999998</c:v>
                </c:pt>
                <c:pt idx="8825">
                  <c:v>207.21133999999998</c:v>
                </c:pt>
                <c:pt idx="8826">
                  <c:v>309.35213999999996</c:v>
                </c:pt>
                <c:pt idx="8827">
                  <c:v>295.33643999999998</c:v>
                </c:pt>
                <c:pt idx="8828">
                  <c:v>435.49293999999998</c:v>
                </c:pt>
                <c:pt idx="8829">
                  <c:v>379.43043999999998</c:v>
                </c:pt>
                <c:pt idx="8830">
                  <c:v>407.46163999999999</c:v>
                </c:pt>
                <c:pt idx="8831">
                  <c:v>253.28953999999999</c:v>
                </c:pt>
                <c:pt idx="8832">
                  <c:v>351.39913999999999</c:v>
                </c:pt>
                <c:pt idx="8833">
                  <c:v>211.24253999999999</c:v>
                </c:pt>
                <c:pt idx="8834">
                  <c:v>337.38344000000001</c:v>
                </c:pt>
                <c:pt idx="8835">
                  <c:v>197.22693999999998</c:v>
                </c:pt>
                <c:pt idx="8836">
                  <c:v>323.36784</c:v>
                </c:pt>
                <c:pt idx="8837">
                  <c:v>239.27393999999998</c:v>
                </c:pt>
                <c:pt idx="8838">
                  <c:v>365.41473999999999</c:v>
                </c:pt>
                <c:pt idx="8839">
                  <c:v>309.35213999999996</c:v>
                </c:pt>
                <c:pt idx="8840">
                  <c:v>281.32083999999998</c:v>
                </c:pt>
                <c:pt idx="8841">
                  <c:v>295.33643999999998</c:v>
                </c:pt>
                <c:pt idx="8842">
                  <c:v>435.49293999999998</c:v>
                </c:pt>
                <c:pt idx="8843">
                  <c:v>379.43043999999998</c:v>
                </c:pt>
                <c:pt idx="8844">
                  <c:v>519.58694000000003</c:v>
                </c:pt>
                <c:pt idx="8845">
                  <c:v>365.41473999999999</c:v>
                </c:pt>
                <c:pt idx="8846">
                  <c:v>407.46163999999999</c:v>
                </c:pt>
                <c:pt idx="8847">
                  <c:v>267.30513999999999</c:v>
                </c:pt>
                <c:pt idx="8848">
                  <c:v>253.28953999999999</c:v>
                </c:pt>
                <c:pt idx="8849">
                  <c:v>351.39913999999999</c:v>
                </c:pt>
                <c:pt idx="8850">
                  <c:v>491.55563999999998</c:v>
                </c:pt>
                <c:pt idx="8851">
                  <c:v>337.38344000000001</c:v>
                </c:pt>
                <c:pt idx="8852">
                  <c:v>323.36784</c:v>
                </c:pt>
                <c:pt idx="8853">
                  <c:v>463.52434</c:v>
                </c:pt>
                <c:pt idx="8854">
                  <c:v>265.28953999999999</c:v>
                </c:pt>
                <c:pt idx="8855">
                  <c:v>207.21133999999998</c:v>
                </c:pt>
                <c:pt idx="8856">
                  <c:v>207.21133999999998</c:v>
                </c:pt>
                <c:pt idx="8857">
                  <c:v>209.22693999999998</c:v>
                </c:pt>
                <c:pt idx="8858">
                  <c:v>235.24253999999999</c:v>
                </c:pt>
                <c:pt idx="8859">
                  <c:v>233.22693999999998</c:v>
                </c:pt>
                <c:pt idx="8860">
                  <c:v>275.27393999999998</c:v>
                </c:pt>
                <c:pt idx="8861">
                  <c:v>235.24253999999999</c:v>
                </c:pt>
                <c:pt idx="8862">
                  <c:v>349.38344000000001</c:v>
                </c:pt>
                <c:pt idx="8863">
                  <c:v>279.30513999999999</c:v>
                </c:pt>
                <c:pt idx="8864">
                  <c:v>293.32083999999998</c:v>
                </c:pt>
                <c:pt idx="8865">
                  <c:v>235.24253999999999</c:v>
                </c:pt>
                <c:pt idx="8866">
                  <c:v>433.47733999999997</c:v>
                </c:pt>
                <c:pt idx="8867">
                  <c:v>237.25824</c:v>
                </c:pt>
                <c:pt idx="8868">
                  <c:v>349.38344000000001</c:v>
                </c:pt>
                <c:pt idx="8869">
                  <c:v>349.38344000000001</c:v>
                </c:pt>
                <c:pt idx="8870">
                  <c:v>433.47733999999997</c:v>
                </c:pt>
                <c:pt idx="8871">
                  <c:v>461.50864000000001</c:v>
                </c:pt>
                <c:pt idx="8872">
                  <c:v>291.30513999999999</c:v>
                </c:pt>
                <c:pt idx="8873">
                  <c:v>307.33643999999998</c:v>
                </c:pt>
                <c:pt idx="8874">
                  <c:v>279.30513999999999</c:v>
                </c:pt>
                <c:pt idx="8875">
                  <c:v>293.32083999999998</c:v>
                </c:pt>
                <c:pt idx="8876">
                  <c:v>237.25824</c:v>
                </c:pt>
                <c:pt idx="8877">
                  <c:v>265.28953999999999</c:v>
                </c:pt>
                <c:pt idx="8878">
                  <c:v>349.38344000000001</c:v>
                </c:pt>
                <c:pt idx="8879">
                  <c:v>321.35213999999996</c:v>
                </c:pt>
                <c:pt idx="8880">
                  <c:v>377.41473999999999</c:v>
                </c:pt>
                <c:pt idx="8881">
                  <c:v>377.41473999999999</c:v>
                </c:pt>
                <c:pt idx="8882">
                  <c:v>377.41473999999999</c:v>
                </c:pt>
                <c:pt idx="8883">
                  <c:v>349.38344000000001</c:v>
                </c:pt>
                <c:pt idx="8884">
                  <c:v>237.25824</c:v>
                </c:pt>
                <c:pt idx="8885">
                  <c:v>433.47733999999997</c:v>
                </c:pt>
                <c:pt idx="8886">
                  <c:v>461.50864000000001</c:v>
                </c:pt>
                <c:pt idx="8887">
                  <c:v>433.47733999999997</c:v>
                </c:pt>
                <c:pt idx="8888">
                  <c:v>517.57123999999999</c:v>
                </c:pt>
                <c:pt idx="8889">
                  <c:v>405.44603999999998</c:v>
                </c:pt>
                <c:pt idx="8890">
                  <c:v>489.53994</c:v>
                </c:pt>
                <c:pt idx="8891">
                  <c:v>461.50864000000001</c:v>
                </c:pt>
                <c:pt idx="8892">
                  <c:v>235.24253999999999</c:v>
                </c:pt>
                <c:pt idx="8893">
                  <c:v>275.27393999999998</c:v>
                </c:pt>
                <c:pt idx="8894">
                  <c:v>289.28953999999999</c:v>
                </c:pt>
                <c:pt idx="8895">
                  <c:v>261.25824</c:v>
                </c:pt>
                <c:pt idx="8896">
                  <c:v>205.19564</c:v>
                </c:pt>
                <c:pt idx="8897">
                  <c:v>305.32083999999998</c:v>
                </c:pt>
                <c:pt idx="8898">
                  <c:v>277.28953999999999</c:v>
                </c:pt>
                <c:pt idx="8899">
                  <c:v>291.30513999999999</c:v>
                </c:pt>
                <c:pt idx="8900">
                  <c:v>235.24253999999999</c:v>
                </c:pt>
                <c:pt idx="8901">
                  <c:v>263.27393999999998</c:v>
                </c:pt>
                <c:pt idx="8902">
                  <c:v>249.25824</c:v>
                </c:pt>
                <c:pt idx="8903">
                  <c:v>347.36784</c:v>
                </c:pt>
                <c:pt idx="8904">
                  <c:v>319.33643999999998</c:v>
                </c:pt>
                <c:pt idx="8905">
                  <c:v>235.24253999999999</c:v>
                </c:pt>
                <c:pt idx="8906">
                  <c:v>235.24253999999999</c:v>
                </c:pt>
                <c:pt idx="8907">
                  <c:v>277.28953999999999</c:v>
                </c:pt>
                <c:pt idx="8908">
                  <c:v>263.27393999999998</c:v>
                </c:pt>
                <c:pt idx="8909">
                  <c:v>249.25824</c:v>
                </c:pt>
                <c:pt idx="8910">
                  <c:v>275.27393999999998</c:v>
                </c:pt>
                <c:pt idx="8911">
                  <c:v>261.25824</c:v>
                </c:pt>
                <c:pt idx="8912">
                  <c:v>261.25824</c:v>
                </c:pt>
                <c:pt idx="8913">
                  <c:v>275.27393999999998</c:v>
                </c:pt>
                <c:pt idx="8914">
                  <c:v>343.33643999999998</c:v>
                </c:pt>
                <c:pt idx="8915">
                  <c:v>315.30513999999999</c:v>
                </c:pt>
                <c:pt idx="8916">
                  <c:v>209.22693999999998</c:v>
                </c:pt>
                <c:pt idx="8917">
                  <c:v>281.32083999999998</c:v>
                </c:pt>
                <c:pt idx="8918">
                  <c:v>479.55563999999998</c:v>
                </c:pt>
                <c:pt idx="8919">
                  <c:v>325.38344000000001</c:v>
                </c:pt>
                <c:pt idx="8920">
                  <c:v>465.53994</c:v>
                </c:pt>
                <c:pt idx="8921">
                  <c:v>409.47733999999997</c:v>
                </c:pt>
                <c:pt idx="8922">
                  <c:v>367.43043999999998</c:v>
                </c:pt>
                <c:pt idx="8923">
                  <c:v>353.41473999999999</c:v>
                </c:pt>
                <c:pt idx="8924">
                  <c:v>479.55563999999998</c:v>
                </c:pt>
                <c:pt idx="8925">
                  <c:v>563.64954</c:v>
                </c:pt>
                <c:pt idx="8926">
                  <c:v>535.61824000000001</c:v>
                </c:pt>
                <c:pt idx="8927">
                  <c:v>507.58684</c:v>
                </c:pt>
                <c:pt idx="8928">
                  <c:v>563.64954</c:v>
                </c:pt>
                <c:pt idx="8929">
                  <c:v>535.61824000000001</c:v>
                </c:pt>
                <c:pt idx="8930">
                  <c:v>507.58684</c:v>
                </c:pt>
                <c:pt idx="8931">
                  <c:v>465.53994</c:v>
                </c:pt>
                <c:pt idx="8932">
                  <c:v>409.47733999999997</c:v>
                </c:pt>
                <c:pt idx="8933">
                  <c:v>437.50864000000001</c:v>
                </c:pt>
                <c:pt idx="8934">
                  <c:v>521.60253999999998</c:v>
                </c:pt>
                <c:pt idx="8935">
                  <c:v>493.57123999999999</c:v>
                </c:pt>
                <c:pt idx="8936">
                  <c:v>437.50864000000001</c:v>
                </c:pt>
                <c:pt idx="8937">
                  <c:v>563.64954</c:v>
                </c:pt>
                <c:pt idx="8938">
                  <c:v>535.61824000000001</c:v>
                </c:pt>
                <c:pt idx="8939">
                  <c:v>465.53994</c:v>
                </c:pt>
                <c:pt idx="8940">
                  <c:v>549.63383999999996</c:v>
                </c:pt>
                <c:pt idx="8941">
                  <c:v>521.60253999999998</c:v>
                </c:pt>
                <c:pt idx="8942">
                  <c:v>493.57123999999999</c:v>
                </c:pt>
                <c:pt idx="8943">
                  <c:v>549.63383999999996</c:v>
                </c:pt>
                <c:pt idx="8944">
                  <c:v>325.38344000000001</c:v>
                </c:pt>
                <c:pt idx="8945">
                  <c:v>465.53994</c:v>
                </c:pt>
                <c:pt idx="8946">
                  <c:v>311.36784</c:v>
                </c:pt>
                <c:pt idx="8947">
                  <c:v>451.52434</c:v>
                </c:pt>
                <c:pt idx="8948">
                  <c:v>395.46163999999999</c:v>
                </c:pt>
                <c:pt idx="8949">
                  <c:v>381.44603999999998</c:v>
                </c:pt>
                <c:pt idx="8950">
                  <c:v>423.49293999999998</c:v>
                </c:pt>
                <c:pt idx="8951">
                  <c:v>409.47733999999997</c:v>
                </c:pt>
                <c:pt idx="8952">
                  <c:v>367.43043999999998</c:v>
                </c:pt>
                <c:pt idx="8953">
                  <c:v>507.58684</c:v>
                </c:pt>
                <c:pt idx="8954">
                  <c:v>353.41473999999999</c:v>
                </c:pt>
                <c:pt idx="8955">
                  <c:v>437.50864000000001</c:v>
                </c:pt>
                <c:pt idx="8956">
                  <c:v>339.39913999999999</c:v>
                </c:pt>
                <c:pt idx="8957">
                  <c:v>479.55563999999998</c:v>
                </c:pt>
                <c:pt idx="8958">
                  <c:v>479.55563999999998</c:v>
                </c:pt>
                <c:pt idx="8959">
                  <c:v>507.58684</c:v>
                </c:pt>
                <c:pt idx="8960">
                  <c:v>451.52434</c:v>
                </c:pt>
                <c:pt idx="8961">
                  <c:v>465.53994</c:v>
                </c:pt>
                <c:pt idx="8962">
                  <c:v>451.52434</c:v>
                </c:pt>
                <c:pt idx="8963">
                  <c:v>395.46163999999999</c:v>
                </c:pt>
                <c:pt idx="8964">
                  <c:v>381.44603999999998</c:v>
                </c:pt>
                <c:pt idx="8965">
                  <c:v>409.47733999999997</c:v>
                </c:pt>
                <c:pt idx="8966">
                  <c:v>367.43043999999998</c:v>
                </c:pt>
                <c:pt idx="8967">
                  <c:v>353.41473999999999</c:v>
                </c:pt>
                <c:pt idx="8968">
                  <c:v>437.50864000000001</c:v>
                </c:pt>
                <c:pt idx="8969">
                  <c:v>591.68083999999999</c:v>
                </c:pt>
                <c:pt idx="8970">
                  <c:v>535.61824000000001</c:v>
                </c:pt>
                <c:pt idx="8971">
                  <c:v>507.58684</c:v>
                </c:pt>
                <c:pt idx="8972">
                  <c:v>591.68083999999999</c:v>
                </c:pt>
                <c:pt idx="8973">
                  <c:v>519.58694000000003</c:v>
                </c:pt>
                <c:pt idx="8974">
                  <c:v>491.55563999999998</c:v>
                </c:pt>
                <c:pt idx="8975">
                  <c:v>479.55563999999998</c:v>
                </c:pt>
                <c:pt idx="8976">
                  <c:v>465.53994</c:v>
                </c:pt>
                <c:pt idx="8977">
                  <c:v>549.63383999999996</c:v>
                </c:pt>
                <c:pt idx="8978">
                  <c:v>437.50864000000001</c:v>
                </c:pt>
                <c:pt idx="8979">
                  <c:v>577.66513999999995</c:v>
                </c:pt>
                <c:pt idx="8980">
                  <c:v>661.75904000000003</c:v>
                </c:pt>
                <c:pt idx="8981">
                  <c:v>521.60253999999998</c:v>
                </c:pt>
                <c:pt idx="8982">
                  <c:v>507.58684</c:v>
                </c:pt>
                <c:pt idx="8983">
                  <c:v>451.52434</c:v>
                </c:pt>
                <c:pt idx="8984">
                  <c:v>633.72774000000004</c:v>
                </c:pt>
                <c:pt idx="8985">
                  <c:v>493.57123999999999</c:v>
                </c:pt>
                <c:pt idx="8986">
                  <c:v>521.60253999999998</c:v>
                </c:pt>
                <c:pt idx="8987">
                  <c:v>591.68083999999999</c:v>
                </c:pt>
                <c:pt idx="8988">
                  <c:v>549.63383999999996</c:v>
                </c:pt>
                <c:pt idx="8989">
                  <c:v>577.66513999999995</c:v>
                </c:pt>
                <c:pt idx="8990">
                  <c:v>521.60253999999998</c:v>
                </c:pt>
                <c:pt idx="8991">
                  <c:v>549.63383999999996</c:v>
                </c:pt>
                <c:pt idx="8992">
                  <c:v>449.50864000000001</c:v>
                </c:pt>
                <c:pt idx="8993">
                  <c:v>477.53994</c:v>
                </c:pt>
                <c:pt idx="8994">
                  <c:v>465.53994</c:v>
                </c:pt>
                <c:pt idx="8995">
                  <c:v>451.52434</c:v>
                </c:pt>
                <c:pt idx="8996">
                  <c:v>395.46163999999999</c:v>
                </c:pt>
                <c:pt idx="8997">
                  <c:v>535.61824000000001</c:v>
                </c:pt>
                <c:pt idx="8998">
                  <c:v>381.44603999999998</c:v>
                </c:pt>
                <c:pt idx="8999">
                  <c:v>423.49293999999998</c:v>
                </c:pt>
                <c:pt idx="9000">
                  <c:v>409.47733999999997</c:v>
                </c:pt>
                <c:pt idx="9001">
                  <c:v>367.43043999999998</c:v>
                </c:pt>
                <c:pt idx="9002">
                  <c:v>507.58684</c:v>
                </c:pt>
                <c:pt idx="9003">
                  <c:v>493.57123999999999</c:v>
                </c:pt>
                <c:pt idx="9004">
                  <c:v>437.50864000000001</c:v>
                </c:pt>
                <c:pt idx="9005">
                  <c:v>479.55563999999998</c:v>
                </c:pt>
                <c:pt idx="9006">
                  <c:v>479.55563999999998</c:v>
                </c:pt>
                <c:pt idx="9007">
                  <c:v>507.58684</c:v>
                </c:pt>
                <c:pt idx="9008">
                  <c:v>267.30513999999999</c:v>
                </c:pt>
                <c:pt idx="9009">
                  <c:v>465.53994</c:v>
                </c:pt>
                <c:pt idx="9010">
                  <c:v>395.46163999999999</c:v>
                </c:pt>
                <c:pt idx="9011">
                  <c:v>409.47733999999997</c:v>
                </c:pt>
                <c:pt idx="9012">
                  <c:v>493.57123999999999</c:v>
                </c:pt>
                <c:pt idx="9013">
                  <c:v>437.50864000000001</c:v>
                </c:pt>
                <c:pt idx="9014">
                  <c:v>563.64954</c:v>
                </c:pt>
                <c:pt idx="9015">
                  <c:v>591.68083999999999</c:v>
                </c:pt>
                <c:pt idx="9016">
                  <c:v>549.63383999999996</c:v>
                </c:pt>
                <c:pt idx="9017">
                  <c:v>535.61824000000001</c:v>
                </c:pt>
                <c:pt idx="9018">
                  <c:v>577.66513999999995</c:v>
                </c:pt>
                <c:pt idx="9019">
                  <c:v>563.64954</c:v>
                </c:pt>
                <c:pt idx="9020">
                  <c:v>521.60253999999998</c:v>
                </c:pt>
                <c:pt idx="9021">
                  <c:v>493.57123999999999</c:v>
                </c:pt>
                <c:pt idx="9022">
                  <c:v>521.60253999999998</c:v>
                </c:pt>
                <c:pt idx="9023">
                  <c:v>465.53994</c:v>
                </c:pt>
                <c:pt idx="9024">
                  <c:v>591.68083999999999</c:v>
                </c:pt>
                <c:pt idx="9025">
                  <c:v>451.52434</c:v>
                </c:pt>
                <c:pt idx="9026">
                  <c:v>535.61824000000001</c:v>
                </c:pt>
                <c:pt idx="9027">
                  <c:v>423.49293999999998</c:v>
                </c:pt>
                <c:pt idx="9028">
                  <c:v>507.58684</c:v>
                </c:pt>
                <c:pt idx="9029">
                  <c:v>493.57123999999999</c:v>
                </c:pt>
                <c:pt idx="9030">
                  <c:v>437.50864000000001</c:v>
                </c:pt>
                <c:pt idx="9031">
                  <c:v>479.55563999999998</c:v>
                </c:pt>
                <c:pt idx="9032">
                  <c:v>465.53994</c:v>
                </c:pt>
                <c:pt idx="9033">
                  <c:v>493.57123999999999</c:v>
                </c:pt>
                <c:pt idx="9034">
                  <c:v>605.69643999999994</c:v>
                </c:pt>
                <c:pt idx="9035">
                  <c:v>549.63383999999996</c:v>
                </c:pt>
                <c:pt idx="9036">
                  <c:v>577.66513999999995</c:v>
                </c:pt>
                <c:pt idx="9037">
                  <c:v>535.61824000000001</c:v>
                </c:pt>
                <c:pt idx="9038">
                  <c:v>507.58684</c:v>
                </c:pt>
                <c:pt idx="9039">
                  <c:v>493.57123999999999</c:v>
                </c:pt>
                <c:pt idx="9040">
                  <c:v>479.55563999999998</c:v>
                </c:pt>
                <c:pt idx="9041">
                  <c:v>535.61824000000001</c:v>
                </c:pt>
                <c:pt idx="9042">
                  <c:v>563.64954</c:v>
                </c:pt>
                <c:pt idx="9043">
                  <c:v>141.16433999999998</c:v>
                </c:pt>
                <c:pt idx="9044">
                  <c:v>309.35213999999996</c:v>
                </c:pt>
                <c:pt idx="9045">
                  <c:v>169.19564</c:v>
                </c:pt>
                <c:pt idx="9046">
                  <c:v>281.32083999999998</c:v>
                </c:pt>
                <c:pt idx="9047">
                  <c:v>295.33643999999998</c:v>
                </c:pt>
                <c:pt idx="9048">
                  <c:v>435.49293999999998</c:v>
                </c:pt>
                <c:pt idx="9049">
                  <c:v>379.43043999999998</c:v>
                </c:pt>
                <c:pt idx="9050">
                  <c:v>239.27393999999998</c:v>
                </c:pt>
                <c:pt idx="9051">
                  <c:v>99.117339999999999</c:v>
                </c:pt>
                <c:pt idx="9052">
                  <c:v>365.41473999999999</c:v>
                </c:pt>
                <c:pt idx="9053">
                  <c:v>407.46163999999999</c:v>
                </c:pt>
                <c:pt idx="9054">
                  <c:v>267.30513999999999</c:v>
                </c:pt>
                <c:pt idx="9055">
                  <c:v>127.14874</c:v>
                </c:pt>
                <c:pt idx="9056">
                  <c:v>393.44603999999998</c:v>
                </c:pt>
                <c:pt idx="9057">
                  <c:v>253.28953999999999</c:v>
                </c:pt>
                <c:pt idx="9058">
                  <c:v>351.39913999999999</c:v>
                </c:pt>
                <c:pt idx="9059">
                  <c:v>211.24253999999999</c:v>
                </c:pt>
                <c:pt idx="9060">
                  <c:v>337.38344000000001</c:v>
                </c:pt>
                <c:pt idx="9061">
                  <c:v>197.22693999999998</c:v>
                </c:pt>
                <c:pt idx="9062">
                  <c:v>323.36784</c:v>
                </c:pt>
                <c:pt idx="9063">
                  <c:v>183.21133999999998</c:v>
                </c:pt>
                <c:pt idx="9064">
                  <c:v>155.17993999999999</c:v>
                </c:pt>
                <c:pt idx="9065">
                  <c:v>129.16433999999998</c:v>
                </c:pt>
                <c:pt idx="9066">
                  <c:v>269.32083999999998</c:v>
                </c:pt>
                <c:pt idx="9067">
                  <c:v>219.21133999999998</c:v>
                </c:pt>
                <c:pt idx="9068">
                  <c:v>237.25824</c:v>
                </c:pt>
                <c:pt idx="9069">
                  <c:v>197.22693999999998</c:v>
                </c:pt>
                <c:pt idx="9070">
                  <c:v>267.30513999999999</c:v>
                </c:pt>
                <c:pt idx="9071">
                  <c:v>325.38344000000001</c:v>
                </c:pt>
                <c:pt idx="9072">
                  <c:v>465.53994</c:v>
                </c:pt>
                <c:pt idx="9073">
                  <c:v>451.52434</c:v>
                </c:pt>
                <c:pt idx="9074">
                  <c:v>395.46163999999999</c:v>
                </c:pt>
                <c:pt idx="9075">
                  <c:v>255.30513999999999</c:v>
                </c:pt>
                <c:pt idx="9076">
                  <c:v>381.44603999999998</c:v>
                </c:pt>
                <c:pt idx="9077">
                  <c:v>241.28953999999999</c:v>
                </c:pt>
                <c:pt idx="9078">
                  <c:v>423.49293999999998</c:v>
                </c:pt>
                <c:pt idx="9079">
                  <c:v>283.33643999999998</c:v>
                </c:pt>
                <c:pt idx="9080">
                  <c:v>409.47733999999997</c:v>
                </c:pt>
                <c:pt idx="9081">
                  <c:v>269.32083999999998</c:v>
                </c:pt>
                <c:pt idx="9082">
                  <c:v>367.43043999999998</c:v>
                </c:pt>
                <c:pt idx="9083">
                  <c:v>353.41473999999999</c:v>
                </c:pt>
                <c:pt idx="9084">
                  <c:v>437.50864000000001</c:v>
                </c:pt>
                <c:pt idx="9085">
                  <c:v>339.39913999999999</c:v>
                </c:pt>
                <c:pt idx="9086">
                  <c:v>465.53994</c:v>
                </c:pt>
                <c:pt idx="9087">
                  <c:v>409.47733999999997</c:v>
                </c:pt>
                <c:pt idx="9088">
                  <c:v>381.44603999999998</c:v>
                </c:pt>
                <c:pt idx="9089">
                  <c:v>409.47733999999997</c:v>
                </c:pt>
                <c:pt idx="9090">
                  <c:v>269.32083999999998</c:v>
                </c:pt>
                <c:pt idx="9091">
                  <c:v>255.30513999999999</c:v>
                </c:pt>
                <c:pt idx="9092">
                  <c:v>465.53994</c:v>
                </c:pt>
                <c:pt idx="9093">
                  <c:v>549.63383999999996</c:v>
                </c:pt>
                <c:pt idx="9094">
                  <c:v>521.60253999999998</c:v>
                </c:pt>
                <c:pt idx="9095">
                  <c:v>493.57123999999999</c:v>
                </c:pt>
                <c:pt idx="9096">
                  <c:v>213.25824</c:v>
                </c:pt>
                <c:pt idx="9097">
                  <c:v>199.24253999999999</c:v>
                </c:pt>
                <c:pt idx="9098">
                  <c:v>375.39913999999999</c:v>
                </c:pt>
                <c:pt idx="9099">
                  <c:v>221.22693999999998</c:v>
                </c:pt>
                <c:pt idx="9100">
                  <c:v>319.33643999999998</c:v>
                </c:pt>
                <c:pt idx="9101">
                  <c:v>493.57123999999999</c:v>
                </c:pt>
                <c:pt idx="9102">
                  <c:v>521.60253999999998</c:v>
                </c:pt>
                <c:pt idx="9103">
                  <c:v>479.55563999999998</c:v>
                </c:pt>
                <c:pt idx="9104">
                  <c:v>423.49293999999998</c:v>
                </c:pt>
                <c:pt idx="9105">
                  <c:v>451.52434</c:v>
                </c:pt>
                <c:pt idx="9106">
                  <c:v>507.58684</c:v>
                </c:pt>
                <c:pt idx="9107">
                  <c:v>479.55563999999998</c:v>
                </c:pt>
                <c:pt idx="9108">
                  <c:v>563.64954</c:v>
                </c:pt>
                <c:pt idx="9109">
                  <c:v>451.52434</c:v>
                </c:pt>
                <c:pt idx="9110">
                  <c:v>535.61824000000001</c:v>
                </c:pt>
                <c:pt idx="9111">
                  <c:v>507.58684</c:v>
                </c:pt>
                <c:pt idx="9112">
                  <c:v>249.25824</c:v>
                </c:pt>
                <c:pt idx="9113">
                  <c:v>171.21133999999998</c:v>
                </c:pt>
                <c:pt idx="9114">
                  <c:v>465.53994</c:v>
                </c:pt>
                <c:pt idx="9115">
                  <c:v>437.50864000000001</c:v>
                </c:pt>
                <c:pt idx="9116">
                  <c:v>297.35213999999996</c:v>
                </c:pt>
                <c:pt idx="9117">
                  <c:v>521.60253999999998</c:v>
                </c:pt>
                <c:pt idx="9118">
                  <c:v>493.57123999999999</c:v>
                </c:pt>
                <c:pt idx="9119">
                  <c:v>185.22693999999998</c:v>
                </c:pt>
                <c:pt idx="9120">
                  <c:v>465.53994</c:v>
                </c:pt>
                <c:pt idx="9121">
                  <c:v>493.57123999999999</c:v>
                </c:pt>
                <c:pt idx="9122">
                  <c:v>463.52434</c:v>
                </c:pt>
                <c:pt idx="9123">
                  <c:v>157.19564</c:v>
                </c:pt>
                <c:pt idx="9124">
                  <c:v>185.22693999999998</c:v>
                </c:pt>
                <c:pt idx="9125">
                  <c:v>311.36784</c:v>
                </c:pt>
                <c:pt idx="9126">
                  <c:v>451.52434</c:v>
                </c:pt>
                <c:pt idx="9127">
                  <c:v>395.46163999999999</c:v>
                </c:pt>
                <c:pt idx="9128">
                  <c:v>255.30513999999999</c:v>
                </c:pt>
                <c:pt idx="9129">
                  <c:v>241.28953999999999</c:v>
                </c:pt>
                <c:pt idx="9130">
                  <c:v>423.49293999999998</c:v>
                </c:pt>
                <c:pt idx="9131">
                  <c:v>283.33643999999998</c:v>
                </c:pt>
                <c:pt idx="9132">
                  <c:v>409.47733999999997</c:v>
                </c:pt>
                <c:pt idx="9133">
                  <c:v>367.43043999999998</c:v>
                </c:pt>
                <c:pt idx="9134">
                  <c:v>227.27393999999998</c:v>
                </c:pt>
                <c:pt idx="9135">
                  <c:v>353.41473999999999</c:v>
                </c:pt>
                <c:pt idx="9136">
                  <c:v>213.25824</c:v>
                </c:pt>
                <c:pt idx="9137">
                  <c:v>437.50864000000001</c:v>
                </c:pt>
                <c:pt idx="9138">
                  <c:v>339.39913999999999</c:v>
                </c:pt>
                <c:pt idx="9139">
                  <c:v>199.24253999999999</c:v>
                </c:pt>
                <c:pt idx="9140">
                  <c:v>479.55563999999998</c:v>
                </c:pt>
                <c:pt idx="9141">
                  <c:v>171.21133999999998</c:v>
                </c:pt>
                <c:pt idx="9142">
                  <c:v>197.22693999999998</c:v>
                </c:pt>
                <c:pt idx="9143">
                  <c:v>155.17993999999999</c:v>
                </c:pt>
                <c:pt idx="9144">
                  <c:v>451.52434</c:v>
                </c:pt>
                <c:pt idx="9145">
                  <c:v>507.58684</c:v>
                </c:pt>
                <c:pt idx="9146">
                  <c:v>409.47733999999997</c:v>
                </c:pt>
                <c:pt idx="9147">
                  <c:v>395.46163999999999</c:v>
                </c:pt>
                <c:pt idx="9148">
                  <c:v>381.44603999999998</c:v>
                </c:pt>
                <c:pt idx="9149">
                  <c:v>507.58684</c:v>
                </c:pt>
                <c:pt idx="9150">
                  <c:v>493.57123999999999</c:v>
                </c:pt>
                <c:pt idx="9151">
                  <c:v>437.50864000000001</c:v>
                </c:pt>
                <c:pt idx="9152">
                  <c:v>521.60253999999998</c:v>
                </c:pt>
                <c:pt idx="9153">
                  <c:v>493.57123999999999</c:v>
                </c:pt>
                <c:pt idx="9154">
                  <c:v>549.63383999999996</c:v>
                </c:pt>
                <c:pt idx="9155">
                  <c:v>521.60253999999998</c:v>
                </c:pt>
                <c:pt idx="9156">
                  <c:v>153.16433999999998</c:v>
                </c:pt>
                <c:pt idx="9157">
                  <c:v>479.55563999999998</c:v>
                </c:pt>
                <c:pt idx="9158">
                  <c:v>409.47733999999997</c:v>
                </c:pt>
                <c:pt idx="9159">
                  <c:v>507.58684</c:v>
                </c:pt>
                <c:pt idx="9160">
                  <c:v>239.27393999999998</c:v>
                </c:pt>
                <c:pt idx="9161">
                  <c:v>381.44603999999998</c:v>
                </c:pt>
                <c:pt idx="9162">
                  <c:v>241.28953999999999</c:v>
                </c:pt>
                <c:pt idx="9163">
                  <c:v>409.47733999999997</c:v>
                </c:pt>
                <c:pt idx="9164">
                  <c:v>129.16433999999998</c:v>
                </c:pt>
                <c:pt idx="9165">
                  <c:v>437.50864000000001</c:v>
                </c:pt>
                <c:pt idx="9166">
                  <c:v>183.21133999999998</c:v>
                </c:pt>
                <c:pt idx="9167">
                  <c:v>155.17993999999999</c:v>
                </c:pt>
                <c:pt idx="9168">
                  <c:v>269.32083999999998</c:v>
                </c:pt>
                <c:pt idx="9169">
                  <c:v>465.53994</c:v>
                </c:pt>
                <c:pt idx="9170">
                  <c:v>409.47733999999997</c:v>
                </c:pt>
                <c:pt idx="9171">
                  <c:v>437.50864000000001</c:v>
                </c:pt>
                <c:pt idx="9172">
                  <c:v>381.44603999999998</c:v>
                </c:pt>
                <c:pt idx="9173">
                  <c:v>381.44603999999998</c:v>
                </c:pt>
                <c:pt idx="9174">
                  <c:v>237.25824</c:v>
                </c:pt>
                <c:pt idx="9175">
                  <c:v>209.22693999999998</c:v>
                </c:pt>
                <c:pt idx="9176">
                  <c:v>433.47733999999997</c:v>
                </c:pt>
                <c:pt idx="9177">
                  <c:v>269.32083999999998</c:v>
                </c:pt>
                <c:pt idx="9178">
                  <c:v>255.30513999999999</c:v>
                </c:pt>
                <c:pt idx="9179">
                  <c:v>283.33643999999998</c:v>
                </c:pt>
                <c:pt idx="9180">
                  <c:v>381.44603999999998</c:v>
                </c:pt>
                <c:pt idx="9181">
                  <c:v>241.28953999999999</c:v>
                </c:pt>
                <c:pt idx="9182">
                  <c:v>377.41473999999999</c:v>
                </c:pt>
                <c:pt idx="9183">
                  <c:v>363.39913999999999</c:v>
                </c:pt>
                <c:pt idx="9184">
                  <c:v>405.44603999999998</c:v>
                </c:pt>
                <c:pt idx="9185">
                  <c:v>349.38344000000001</c:v>
                </c:pt>
                <c:pt idx="9186">
                  <c:v>321.35213999999996</c:v>
                </c:pt>
                <c:pt idx="9187">
                  <c:v>465.53994</c:v>
                </c:pt>
                <c:pt idx="9188">
                  <c:v>311.36784</c:v>
                </c:pt>
                <c:pt idx="9189">
                  <c:v>451.52434</c:v>
                </c:pt>
                <c:pt idx="9190">
                  <c:v>395.46163999999999</c:v>
                </c:pt>
                <c:pt idx="9191">
                  <c:v>255.30513999999999</c:v>
                </c:pt>
                <c:pt idx="9192">
                  <c:v>423.49293999999998</c:v>
                </c:pt>
                <c:pt idx="9193">
                  <c:v>367.43043999999998</c:v>
                </c:pt>
                <c:pt idx="9194">
                  <c:v>227.27393999999998</c:v>
                </c:pt>
                <c:pt idx="9195">
                  <c:v>339.39913999999999</c:v>
                </c:pt>
                <c:pt idx="9196">
                  <c:v>199.24253999999999</c:v>
                </c:pt>
                <c:pt idx="9197">
                  <c:v>171.21133999999998</c:v>
                </c:pt>
                <c:pt idx="9198">
                  <c:v>211.24253999999999</c:v>
                </c:pt>
                <c:pt idx="9199">
                  <c:v>183.21133999999998</c:v>
                </c:pt>
                <c:pt idx="9200">
                  <c:v>451.52434</c:v>
                </c:pt>
                <c:pt idx="9201">
                  <c:v>403.43043999999998</c:v>
                </c:pt>
                <c:pt idx="9202">
                  <c:v>433.47733999999997</c:v>
                </c:pt>
                <c:pt idx="9203">
                  <c:v>237.25824</c:v>
                </c:pt>
                <c:pt idx="9204">
                  <c:v>349.38344000000001</c:v>
                </c:pt>
                <c:pt idx="9205">
                  <c:v>185.22693999999998</c:v>
                </c:pt>
                <c:pt idx="9206">
                  <c:v>213.25824</c:v>
                </c:pt>
                <c:pt idx="9207">
                  <c:v>437.50864000000001</c:v>
                </c:pt>
                <c:pt idx="9208">
                  <c:v>199.24253999999999</c:v>
                </c:pt>
                <c:pt idx="9209">
                  <c:v>171.21133999999998</c:v>
                </c:pt>
                <c:pt idx="9210">
                  <c:v>211.24253999999999</c:v>
                </c:pt>
                <c:pt idx="9211">
                  <c:v>183.21133999999998</c:v>
                </c:pt>
                <c:pt idx="9212">
                  <c:v>423.49293999999998</c:v>
                </c:pt>
                <c:pt idx="9213">
                  <c:v>465.53994</c:v>
                </c:pt>
                <c:pt idx="9214">
                  <c:v>409.47733999999997</c:v>
                </c:pt>
                <c:pt idx="9215">
                  <c:v>269.32083999999998</c:v>
                </c:pt>
                <c:pt idx="9216">
                  <c:v>493.57123999999999</c:v>
                </c:pt>
                <c:pt idx="9217">
                  <c:v>437.50864000000001</c:v>
                </c:pt>
                <c:pt idx="9218">
                  <c:v>465.53994</c:v>
                </c:pt>
                <c:pt idx="9219">
                  <c:v>437.50864000000001</c:v>
                </c:pt>
                <c:pt idx="9220">
                  <c:v>381.44603999999998</c:v>
                </c:pt>
                <c:pt idx="9221">
                  <c:v>465.53994</c:v>
                </c:pt>
                <c:pt idx="9222">
                  <c:v>549.63383999999996</c:v>
                </c:pt>
                <c:pt idx="9223">
                  <c:v>521.60253999999998</c:v>
                </c:pt>
                <c:pt idx="9224">
                  <c:v>493.57123999999999</c:v>
                </c:pt>
                <c:pt idx="9225">
                  <c:v>549.63383999999996</c:v>
                </c:pt>
                <c:pt idx="9226">
                  <c:v>521.60253999999998</c:v>
                </c:pt>
                <c:pt idx="9227">
                  <c:v>465.53994</c:v>
                </c:pt>
                <c:pt idx="9228">
                  <c:v>549.63383999999996</c:v>
                </c:pt>
                <c:pt idx="9229">
                  <c:v>521.60253999999998</c:v>
                </c:pt>
                <c:pt idx="9230">
                  <c:v>465.53994</c:v>
                </c:pt>
                <c:pt idx="9231">
                  <c:v>237.25824</c:v>
                </c:pt>
                <c:pt idx="9232">
                  <c:v>219.21133999999998</c:v>
                </c:pt>
                <c:pt idx="9233">
                  <c:v>235.24253999999999</c:v>
                </c:pt>
                <c:pt idx="9234">
                  <c:v>435.49293999999998</c:v>
                </c:pt>
                <c:pt idx="9235">
                  <c:v>379.43043999999998</c:v>
                </c:pt>
                <c:pt idx="9236">
                  <c:v>239.27393999999998</c:v>
                </c:pt>
                <c:pt idx="9237">
                  <c:v>139.14873999999998</c:v>
                </c:pt>
                <c:pt idx="9238">
                  <c:v>465.53994</c:v>
                </c:pt>
                <c:pt idx="9239">
                  <c:v>311.36784</c:v>
                </c:pt>
                <c:pt idx="9240">
                  <c:v>451.52434</c:v>
                </c:pt>
                <c:pt idx="9241">
                  <c:v>395.46163999999999</c:v>
                </c:pt>
                <c:pt idx="9242">
                  <c:v>255.30513999999999</c:v>
                </c:pt>
                <c:pt idx="9243">
                  <c:v>423.49293999999998</c:v>
                </c:pt>
                <c:pt idx="9244">
                  <c:v>367.43043999999998</c:v>
                </c:pt>
                <c:pt idx="9245">
                  <c:v>227.27393999999998</c:v>
                </c:pt>
                <c:pt idx="9246">
                  <c:v>507.58684</c:v>
                </c:pt>
                <c:pt idx="9247">
                  <c:v>213.25824</c:v>
                </c:pt>
                <c:pt idx="9248">
                  <c:v>437.50864000000001</c:v>
                </c:pt>
                <c:pt idx="9249">
                  <c:v>339.39913999999999</c:v>
                </c:pt>
                <c:pt idx="9250">
                  <c:v>199.24253999999999</c:v>
                </c:pt>
                <c:pt idx="9251">
                  <c:v>479.55563999999998</c:v>
                </c:pt>
                <c:pt idx="9252">
                  <c:v>407.46163999999999</c:v>
                </c:pt>
                <c:pt idx="9253">
                  <c:v>351.39913999999999</c:v>
                </c:pt>
                <c:pt idx="9254">
                  <c:v>211.24253999999999</c:v>
                </c:pt>
                <c:pt idx="9255">
                  <c:v>323.36784</c:v>
                </c:pt>
                <c:pt idx="9256">
                  <c:v>265.28953999999999</c:v>
                </c:pt>
                <c:pt idx="9257">
                  <c:v>479.55563999999998</c:v>
                </c:pt>
                <c:pt idx="9258">
                  <c:v>461.50864000000001</c:v>
                </c:pt>
                <c:pt idx="9259">
                  <c:v>325.38344000000001</c:v>
                </c:pt>
                <c:pt idx="9260">
                  <c:v>437.50864000000001</c:v>
                </c:pt>
                <c:pt idx="9261">
                  <c:v>433.47733999999997</c:v>
                </c:pt>
                <c:pt idx="9262">
                  <c:v>377.41473999999999</c:v>
                </c:pt>
                <c:pt idx="9263">
                  <c:v>363.39913999999999</c:v>
                </c:pt>
                <c:pt idx="9264">
                  <c:v>405.44603999999998</c:v>
                </c:pt>
                <c:pt idx="9265">
                  <c:v>349.38344000000001</c:v>
                </c:pt>
                <c:pt idx="9266">
                  <c:v>335.36784</c:v>
                </c:pt>
                <c:pt idx="9267">
                  <c:v>321.35213999999996</c:v>
                </c:pt>
                <c:pt idx="9268">
                  <c:v>465.53994</c:v>
                </c:pt>
                <c:pt idx="9269">
                  <c:v>409.47733999999997</c:v>
                </c:pt>
                <c:pt idx="9270">
                  <c:v>437.50864000000001</c:v>
                </c:pt>
                <c:pt idx="9271">
                  <c:v>493.57123999999999</c:v>
                </c:pt>
                <c:pt idx="9272">
                  <c:v>493.57123999999999</c:v>
                </c:pt>
                <c:pt idx="9273">
                  <c:v>479.55563999999998</c:v>
                </c:pt>
                <c:pt idx="9274">
                  <c:v>489.53994</c:v>
                </c:pt>
                <c:pt idx="9275">
                  <c:v>517.57123999999999</c:v>
                </c:pt>
                <c:pt idx="9276">
                  <c:v>309.35213999999996</c:v>
                </c:pt>
                <c:pt idx="9277">
                  <c:v>295.33643999999998</c:v>
                </c:pt>
                <c:pt idx="9278">
                  <c:v>435.49293999999998</c:v>
                </c:pt>
                <c:pt idx="9279">
                  <c:v>379.43043999999998</c:v>
                </c:pt>
                <c:pt idx="9280">
                  <c:v>377.41473999999999</c:v>
                </c:pt>
                <c:pt idx="9281">
                  <c:v>325.38344000000001</c:v>
                </c:pt>
                <c:pt idx="9282">
                  <c:v>311.36784</c:v>
                </c:pt>
                <c:pt idx="9283">
                  <c:v>451.52434</c:v>
                </c:pt>
                <c:pt idx="9284">
                  <c:v>395.46163999999999</c:v>
                </c:pt>
                <c:pt idx="9285">
                  <c:v>535.61824000000001</c:v>
                </c:pt>
                <c:pt idx="9286">
                  <c:v>423.49293999999998</c:v>
                </c:pt>
                <c:pt idx="9287">
                  <c:v>367.43043999999998</c:v>
                </c:pt>
                <c:pt idx="9288">
                  <c:v>339.39913999999999</c:v>
                </c:pt>
                <c:pt idx="9289">
                  <c:v>479.55563999999998</c:v>
                </c:pt>
                <c:pt idx="9290">
                  <c:v>407.46163999999999</c:v>
                </c:pt>
                <c:pt idx="9291">
                  <c:v>267.30513999999999</c:v>
                </c:pt>
                <c:pt idx="9292">
                  <c:v>253.28953999999999</c:v>
                </c:pt>
                <c:pt idx="9293">
                  <c:v>351.39913999999999</c:v>
                </c:pt>
                <c:pt idx="9294">
                  <c:v>349.38344000000001</c:v>
                </c:pt>
                <c:pt idx="9295">
                  <c:v>323.36784</c:v>
                </c:pt>
                <c:pt idx="9296">
                  <c:v>143.17993999999999</c:v>
                </c:pt>
                <c:pt idx="9297">
                  <c:v>311.36784</c:v>
                </c:pt>
                <c:pt idx="9298">
                  <c:v>451.52434</c:v>
                </c:pt>
                <c:pt idx="9299">
                  <c:v>283.33643999999998</c:v>
                </c:pt>
                <c:pt idx="9300">
                  <c:v>297.35213999999996</c:v>
                </c:pt>
                <c:pt idx="9301">
                  <c:v>437.50864000000001</c:v>
                </c:pt>
                <c:pt idx="9302">
                  <c:v>381.44603999999998</c:v>
                </c:pt>
                <c:pt idx="9303">
                  <c:v>101.13304000000001</c:v>
                </c:pt>
                <c:pt idx="9304">
                  <c:v>367.43043999999998</c:v>
                </c:pt>
                <c:pt idx="9305">
                  <c:v>227.27393999999998</c:v>
                </c:pt>
                <c:pt idx="9306">
                  <c:v>269.32083999999998</c:v>
                </c:pt>
                <c:pt idx="9307">
                  <c:v>129.16433999999998</c:v>
                </c:pt>
                <c:pt idx="9308">
                  <c:v>395.46163999999999</c:v>
                </c:pt>
                <c:pt idx="9309">
                  <c:v>255.30513999999999</c:v>
                </c:pt>
                <c:pt idx="9310">
                  <c:v>353.41473999999999</c:v>
                </c:pt>
                <c:pt idx="9311">
                  <c:v>73.101740000000007</c:v>
                </c:pt>
                <c:pt idx="9312">
                  <c:v>493.57123999999999</c:v>
                </c:pt>
                <c:pt idx="9313">
                  <c:v>339.39913999999999</c:v>
                </c:pt>
                <c:pt idx="9314">
                  <c:v>199.24253999999999</c:v>
                </c:pt>
                <c:pt idx="9315">
                  <c:v>479.55563999999998</c:v>
                </c:pt>
                <c:pt idx="9316">
                  <c:v>423.49293999999998</c:v>
                </c:pt>
                <c:pt idx="9317">
                  <c:v>325.38344000000001</c:v>
                </c:pt>
                <c:pt idx="9318">
                  <c:v>465.53994</c:v>
                </c:pt>
                <c:pt idx="9319">
                  <c:v>157.19564</c:v>
                </c:pt>
                <c:pt idx="9320">
                  <c:v>113.13304000000001</c:v>
                </c:pt>
                <c:pt idx="9321">
                  <c:v>141.16433999999998</c:v>
                </c:pt>
                <c:pt idx="9322">
                  <c:v>127.14874</c:v>
                </c:pt>
                <c:pt idx="9323">
                  <c:v>155.17993999999999</c:v>
                </c:pt>
                <c:pt idx="9324">
                  <c:v>155.17993999999999</c:v>
                </c:pt>
                <c:pt idx="9325">
                  <c:v>141.16433999999998</c:v>
                </c:pt>
                <c:pt idx="9326">
                  <c:v>157.19564</c:v>
                </c:pt>
                <c:pt idx="9327">
                  <c:v>157.19564</c:v>
                </c:pt>
                <c:pt idx="9328">
                  <c:v>255.30513999999999</c:v>
                </c:pt>
                <c:pt idx="9329">
                  <c:v>297.35213999999996</c:v>
                </c:pt>
                <c:pt idx="9330">
                  <c:v>143.17993999999999</c:v>
                </c:pt>
                <c:pt idx="9331">
                  <c:v>129.16433999999998</c:v>
                </c:pt>
                <c:pt idx="9332">
                  <c:v>115.14874</c:v>
                </c:pt>
                <c:pt idx="9333">
                  <c:v>143.17993999999999</c:v>
                </c:pt>
                <c:pt idx="9334">
                  <c:v>115.14874</c:v>
                </c:pt>
                <c:pt idx="9335">
                  <c:v>129.16433999999998</c:v>
                </c:pt>
                <c:pt idx="9336">
                  <c:v>115.14874</c:v>
                </c:pt>
                <c:pt idx="9337">
                  <c:v>143.17993999999999</c:v>
                </c:pt>
                <c:pt idx="9338">
                  <c:v>157.19564</c:v>
                </c:pt>
                <c:pt idx="9339">
                  <c:v>129.16433999999998</c:v>
                </c:pt>
                <c:pt idx="9340">
                  <c:v>129.16433999999998</c:v>
                </c:pt>
                <c:pt idx="9341">
                  <c:v>157.19564</c:v>
                </c:pt>
                <c:pt idx="9342">
                  <c:v>157.19564</c:v>
                </c:pt>
                <c:pt idx="9343">
                  <c:v>143.17993999999999</c:v>
                </c:pt>
                <c:pt idx="9344">
                  <c:v>157.19564</c:v>
                </c:pt>
                <c:pt idx="9345">
                  <c:v>143.17993999999999</c:v>
                </c:pt>
                <c:pt idx="9346">
                  <c:v>143.17993999999999</c:v>
                </c:pt>
                <c:pt idx="9347">
                  <c:v>143.17993999999999</c:v>
                </c:pt>
                <c:pt idx="9348">
                  <c:v>157.19564</c:v>
                </c:pt>
                <c:pt idx="9349">
                  <c:v>143.17993999999999</c:v>
                </c:pt>
                <c:pt idx="9350">
                  <c:v>143.17993999999999</c:v>
                </c:pt>
                <c:pt idx="9351">
                  <c:v>129.16433999999998</c:v>
                </c:pt>
                <c:pt idx="9352">
                  <c:v>157.19564</c:v>
                </c:pt>
                <c:pt idx="9353">
                  <c:v>157.19564</c:v>
                </c:pt>
                <c:pt idx="9354">
                  <c:v>129.16433999999998</c:v>
                </c:pt>
                <c:pt idx="9355">
                  <c:v>115.14874</c:v>
                </c:pt>
                <c:pt idx="9356">
                  <c:v>155.17993999999999</c:v>
                </c:pt>
                <c:pt idx="9357">
                  <c:v>127.14874</c:v>
                </c:pt>
                <c:pt idx="9358">
                  <c:v>141.16433999999998</c:v>
                </c:pt>
                <c:pt idx="9359">
                  <c:v>141.16433999999998</c:v>
                </c:pt>
                <c:pt idx="9360">
                  <c:v>127.14874</c:v>
                </c:pt>
                <c:pt idx="9361">
                  <c:v>127.14874</c:v>
                </c:pt>
                <c:pt idx="9362">
                  <c:v>155.17993999999999</c:v>
                </c:pt>
                <c:pt idx="9363">
                  <c:v>127.14874</c:v>
                </c:pt>
                <c:pt idx="9364">
                  <c:v>113.13304000000001</c:v>
                </c:pt>
                <c:pt idx="9365">
                  <c:v>113.13304000000001</c:v>
                </c:pt>
                <c:pt idx="9366">
                  <c:v>113.13304000000001</c:v>
                </c:pt>
                <c:pt idx="9367">
                  <c:v>127.14874</c:v>
                </c:pt>
                <c:pt idx="9368">
                  <c:v>127.14874</c:v>
                </c:pt>
                <c:pt idx="9369">
                  <c:v>127.14874</c:v>
                </c:pt>
                <c:pt idx="9370">
                  <c:v>127.14874</c:v>
                </c:pt>
                <c:pt idx="9371">
                  <c:v>127.14874</c:v>
                </c:pt>
                <c:pt idx="9372">
                  <c:v>141.16433999999998</c:v>
                </c:pt>
                <c:pt idx="9373">
                  <c:v>141.16433999999998</c:v>
                </c:pt>
                <c:pt idx="9374">
                  <c:v>141.16433999999998</c:v>
                </c:pt>
                <c:pt idx="9375">
                  <c:v>127.14874</c:v>
                </c:pt>
                <c:pt idx="9376">
                  <c:v>127.14874</c:v>
                </c:pt>
                <c:pt idx="9377">
                  <c:v>127.14874</c:v>
                </c:pt>
                <c:pt idx="9378">
                  <c:v>127.14874</c:v>
                </c:pt>
                <c:pt idx="9379">
                  <c:v>127.14874</c:v>
                </c:pt>
                <c:pt idx="9380">
                  <c:v>141.16433999999998</c:v>
                </c:pt>
                <c:pt idx="9381">
                  <c:v>141.16433999999998</c:v>
                </c:pt>
                <c:pt idx="9382">
                  <c:v>141.16433999999998</c:v>
                </c:pt>
                <c:pt idx="9383">
                  <c:v>141.16433999999998</c:v>
                </c:pt>
                <c:pt idx="9384">
                  <c:v>141.16433999999998</c:v>
                </c:pt>
                <c:pt idx="9385">
                  <c:v>139.14873999999998</c:v>
                </c:pt>
                <c:pt idx="9386">
                  <c:v>113.13304000000001</c:v>
                </c:pt>
                <c:pt idx="9387">
                  <c:v>99.117339999999999</c:v>
                </c:pt>
                <c:pt idx="9388">
                  <c:v>127.14874</c:v>
                </c:pt>
                <c:pt idx="9389">
                  <c:v>127.14874</c:v>
                </c:pt>
                <c:pt idx="9390">
                  <c:v>99.117339999999999</c:v>
                </c:pt>
                <c:pt idx="9391">
                  <c:v>155.17993999999999</c:v>
                </c:pt>
                <c:pt idx="9392">
                  <c:v>139.14873999999998</c:v>
                </c:pt>
                <c:pt idx="9393">
                  <c:v>127.14874</c:v>
                </c:pt>
                <c:pt idx="9394">
                  <c:v>127.14874</c:v>
                </c:pt>
                <c:pt idx="9395">
                  <c:v>99.117339999999999</c:v>
                </c:pt>
                <c:pt idx="9396">
                  <c:v>141.16433999999998</c:v>
                </c:pt>
                <c:pt idx="9397">
                  <c:v>265.28953999999999</c:v>
                </c:pt>
                <c:pt idx="9398">
                  <c:v>129.16433999999998</c:v>
                </c:pt>
                <c:pt idx="9399">
                  <c:v>185.22693999999998</c:v>
                </c:pt>
                <c:pt idx="9400">
                  <c:v>185.22693999999998</c:v>
                </c:pt>
                <c:pt idx="9401">
                  <c:v>185.22693999999998</c:v>
                </c:pt>
                <c:pt idx="9402">
                  <c:v>185.22693999999998</c:v>
                </c:pt>
                <c:pt idx="9403">
                  <c:v>185.22693999999998</c:v>
                </c:pt>
                <c:pt idx="9404">
                  <c:v>157.19564</c:v>
                </c:pt>
                <c:pt idx="9405">
                  <c:v>157.19564</c:v>
                </c:pt>
                <c:pt idx="9406">
                  <c:v>213.25824</c:v>
                </c:pt>
                <c:pt idx="9407">
                  <c:v>157.19564</c:v>
                </c:pt>
                <c:pt idx="9408">
                  <c:v>185.22693999999998</c:v>
                </c:pt>
                <c:pt idx="9409">
                  <c:v>213.25824</c:v>
                </c:pt>
                <c:pt idx="9410">
                  <c:v>185.22693999999998</c:v>
                </c:pt>
                <c:pt idx="9411">
                  <c:v>157.19564</c:v>
                </c:pt>
                <c:pt idx="9412">
                  <c:v>185.22693999999998</c:v>
                </c:pt>
                <c:pt idx="9413">
                  <c:v>213.25824</c:v>
                </c:pt>
                <c:pt idx="9414">
                  <c:v>143.17993999999999</c:v>
                </c:pt>
                <c:pt idx="9415">
                  <c:v>143.17993999999999</c:v>
                </c:pt>
                <c:pt idx="9416">
                  <c:v>185.22693999999998</c:v>
                </c:pt>
                <c:pt idx="9417">
                  <c:v>185.22693999999998</c:v>
                </c:pt>
                <c:pt idx="9418">
                  <c:v>199.24253999999999</c:v>
                </c:pt>
                <c:pt idx="9419">
                  <c:v>185.22693999999998</c:v>
                </c:pt>
                <c:pt idx="9420">
                  <c:v>185.22693999999998</c:v>
                </c:pt>
                <c:pt idx="9421">
                  <c:v>255.30513999999999</c:v>
                </c:pt>
                <c:pt idx="9422">
                  <c:v>185.22693999999998</c:v>
                </c:pt>
                <c:pt idx="9423">
                  <c:v>195.17493999999999</c:v>
                </c:pt>
                <c:pt idx="9424">
                  <c:v>143.17993999999999</c:v>
                </c:pt>
                <c:pt idx="9425">
                  <c:v>185.22693999999998</c:v>
                </c:pt>
                <c:pt idx="9426">
                  <c:v>129.16433999999998</c:v>
                </c:pt>
                <c:pt idx="9427">
                  <c:v>185.22693999999998</c:v>
                </c:pt>
                <c:pt idx="9428">
                  <c:v>129.16433999999998</c:v>
                </c:pt>
                <c:pt idx="9429">
                  <c:v>101.13304000000001</c:v>
                </c:pt>
                <c:pt idx="9430">
                  <c:v>185.22693999999998</c:v>
                </c:pt>
                <c:pt idx="9431">
                  <c:v>185.22693999999998</c:v>
                </c:pt>
                <c:pt idx="9432">
                  <c:v>185.22693999999998</c:v>
                </c:pt>
                <c:pt idx="9433">
                  <c:v>185.22693999999998</c:v>
                </c:pt>
                <c:pt idx="9434">
                  <c:v>227.27393999999998</c:v>
                </c:pt>
                <c:pt idx="9435">
                  <c:v>269.32083999999998</c:v>
                </c:pt>
                <c:pt idx="9436">
                  <c:v>185.22693999999998</c:v>
                </c:pt>
                <c:pt idx="9437">
                  <c:v>395.46163999999999</c:v>
                </c:pt>
                <c:pt idx="9438">
                  <c:v>115.14874</c:v>
                </c:pt>
                <c:pt idx="9439">
                  <c:v>163.05483999999998</c:v>
                </c:pt>
                <c:pt idx="9440">
                  <c:v>199.14873999999998</c:v>
                </c:pt>
                <c:pt idx="9441">
                  <c:v>405.21384</c:v>
                </c:pt>
                <c:pt idx="9442">
                  <c:v>333.21384</c:v>
                </c:pt>
                <c:pt idx="9443">
                  <c:v>361.24513999999999</c:v>
                </c:pt>
                <c:pt idx="9444">
                  <c:v>419.22953999999999</c:v>
                </c:pt>
                <c:pt idx="9445">
                  <c:v>375.26083999999997</c:v>
                </c:pt>
                <c:pt idx="9446">
                  <c:v>263.13563999999997</c:v>
                </c:pt>
                <c:pt idx="9447">
                  <c:v>297.35213999999996</c:v>
                </c:pt>
                <c:pt idx="9448">
                  <c:v>87.081040000000002</c:v>
                </c:pt>
                <c:pt idx="9449">
                  <c:v>171.17493999999999</c:v>
                </c:pt>
                <c:pt idx="9450">
                  <c:v>87.081040000000002</c:v>
                </c:pt>
                <c:pt idx="9451">
                  <c:v>115.11234</c:v>
                </c:pt>
                <c:pt idx="9452">
                  <c:v>451.48793999999998</c:v>
                </c:pt>
                <c:pt idx="9453">
                  <c:v>465.46713999999997</c:v>
                </c:pt>
                <c:pt idx="9454">
                  <c:v>493.49843999999996</c:v>
                </c:pt>
                <c:pt idx="9455">
                  <c:v>423.45663999999999</c:v>
                </c:pt>
                <c:pt idx="9456">
                  <c:v>127.11234</c:v>
                </c:pt>
                <c:pt idx="9457">
                  <c:v>113.09664000000001</c:v>
                </c:pt>
                <c:pt idx="9458">
                  <c:v>127.11234</c:v>
                </c:pt>
                <c:pt idx="9459">
                  <c:v>87.044640000000001</c:v>
                </c:pt>
                <c:pt idx="9460">
                  <c:v>129.09153999999998</c:v>
                </c:pt>
                <c:pt idx="9461">
                  <c:v>131.10723999999999</c:v>
                </c:pt>
                <c:pt idx="9462">
                  <c:v>103.07594</c:v>
                </c:pt>
                <c:pt idx="9463">
                  <c:v>115.07594</c:v>
                </c:pt>
                <c:pt idx="9464">
                  <c:v>125.09664000000001</c:v>
                </c:pt>
                <c:pt idx="9465">
                  <c:v>71.04974</c:v>
                </c:pt>
                <c:pt idx="9466">
                  <c:v>99.081040000000002</c:v>
                </c:pt>
                <c:pt idx="9467">
                  <c:v>89.060240000000007</c:v>
                </c:pt>
                <c:pt idx="9468">
                  <c:v>131.10723999999999</c:v>
                </c:pt>
                <c:pt idx="9469">
                  <c:v>103.07594</c:v>
                </c:pt>
                <c:pt idx="9470">
                  <c:v>169.15923999999998</c:v>
                </c:pt>
                <c:pt idx="9471">
                  <c:v>87.081040000000002</c:v>
                </c:pt>
                <c:pt idx="9472">
                  <c:v>129.12794</c:v>
                </c:pt>
                <c:pt idx="9473">
                  <c:v>129.12794</c:v>
                </c:pt>
                <c:pt idx="9474">
                  <c:v>101.09664000000001</c:v>
                </c:pt>
                <c:pt idx="9475">
                  <c:v>85.065340000000006</c:v>
                </c:pt>
                <c:pt idx="9476">
                  <c:v>117.09153999999999</c:v>
                </c:pt>
                <c:pt idx="9477">
                  <c:v>99.081040000000002</c:v>
                </c:pt>
                <c:pt idx="9478">
                  <c:v>129.12794</c:v>
                </c:pt>
                <c:pt idx="9479">
                  <c:v>115.11234</c:v>
                </c:pt>
                <c:pt idx="9480">
                  <c:v>101.09664000000001</c:v>
                </c:pt>
                <c:pt idx="9481">
                  <c:v>85.065340000000006</c:v>
                </c:pt>
                <c:pt idx="9482">
                  <c:v>99.081040000000002</c:v>
                </c:pt>
                <c:pt idx="9483">
                  <c:v>127.11234</c:v>
                </c:pt>
                <c:pt idx="9484">
                  <c:v>115.11234</c:v>
                </c:pt>
                <c:pt idx="9485">
                  <c:v>125.09664000000001</c:v>
                </c:pt>
                <c:pt idx="9486">
                  <c:v>127.11234</c:v>
                </c:pt>
                <c:pt idx="9487">
                  <c:v>143.10723999999999</c:v>
                </c:pt>
                <c:pt idx="9488">
                  <c:v>129.12794</c:v>
                </c:pt>
                <c:pt idx="9489">
                  <c:v>129.12794</c:v>
                </c:pt>
                <c:pt idx="9490">
                  <c:v>73.065340000000006</c:v>
                </c:pt>
                <c:pt idx="9491">
                  <c:v>157.15923999999998</c:v>
                </c:pt>
                <c:pt idx="9492">
                  <c:v>157.15923999999998</c:v>
                </c:pt>
                <c:pt idx="9493">
                  <c:v>255.26883999999998</c:v>
                </c:pt>
                <c:pt idx="9494">
                  <c:v>115.11234</c:v>
                </c:pt>
                <c:pt idx="9495">
                  <c:v>101.09664000000001</c:v>
                </c:pt>
                <c:pt idx="9496">
                  <c:v>101.09664000000001</c:v>
                </c:pt>
                <c:pt idx="9497">
                  <c:v>129.12794</c:v>
                </c:pt>
                <c:pt idx="9498">
                  <c:v>283.30014</c:v>
                </c:pt>
                <c:pt idx="9499">
                  <c:v>143.14363999999998</c:v>
                </c:pt>
                <c:pt idx="9500">
                  <c:v>143.14363999999998</c:v>
                </c:pt>
                <c:pt idx="9501">
                  <c:v>129.12794</c:v>
                </c:pt>
                <c:pt idx="9502">
                  <c:v>129.12794</c:v>
                </c:pt>
                <c:pt idx="9503">
                  <c:v>227.23754</c:v>
                </c:pt>
                <c:pt idx="9504">
                  <c:v>59.04974</c:v>
                </c:pt>
                <c:pt idx="9505">
                  <c:v>199.20623999999998</c:v>
                </c:pt>
                <c:pt idx="9506">
                  <c:v>171.17493999999999</c:v>
                </c:pt>
                <c:pt idx="9507">
                  <c:v>171.17493999999999</c:v>
                </c:pt>
                <c:pt idx="9508">
                  <c:v>171.17493999999999</c:v>
                </c:pt>
                <c:pt idx="9509">
                  <c:v>89.060240000000007</c:v>
                </c:pt>
                <c:pt idx="9510">
                  <c:v>103.07594</c:v>
                </c:pt>
                <c:pt idx="9511">
                  <c:v>85.065340000000006</c:v>
                </c:pt>
                <c:pt idx="9512">
                  <c:v>117.09153999999999</c:v>
                </c:pt>
                <c:pt idx="9513">
                  <c:v>101.06024000000001</c:v>
                </c:pt>
                <c:pt idx="9514">
                  <c:v>117.09153999999999</c:v>
                </c:pt>
                <c:pt idx="9515">
                  <c:v>117.09153999999999</c:v>
                </c:pt>
                <c:pt idx="9516">
                  <c:v>117.09153999999999</c:v>
                </c:pt>
                <c:pt idx="9517">
                  <c:v>115.11234</c:v>
                </c:pt>
                <c:pt idx="9518">
                  <c:v>113.09664000000001</c:v>
                </c:pt>
                <c:pt idx="9519">
                  <c:v>115.07594</c:v>
                </c:pt>
                <c:pt idx="9520">
                  <c:v>117.09153999999999</c:v>
                </c:pt>
                <c:pt idx="9521">
                  <c:v>115.11234</c:v>
                </c:pt>
                <c:pt idx="9522">
                  <c:v>113.09664000000001</c:v>
                </c:pt>
                <c:pt idx="9523">
                  <c:v>115.11234</c:v>
                </c:pt>
                <c:pt idx="9524">
                  <c:v>113.09664000000001</c:v>
                </c:pt>
                <c:pt idx="9525">
                  <c:v>115.11234</c:v>
                </c:pt>
                <c:pt idx="9526">
                  <c:v>129.12794</c:v>
                </c:pt>
                <c:pt idx="9527">
                  <c:v>129.12794</c:v>
                </c:pt>
                <c:pt idx="9528">
                  <c:v>145.12284</c:v>
                </c:pt>
                <c:pt idx="9529">
                  <c:v>141.12794</c:v>
                </c:pt>
                <c:pt idx="9530">
                  <c:v>127.11234</c:v>
                </c:pt>
                <c:pt idx="9531">
                  <c:v>127.11234</c:v>
                </c:pt>
                <c:pt idx="9532">
                  <c:v>113.09664000000001</c:v>
                </c:pt>
                <c:pt idx="9533">
                  <c:v>113.09664000000001</c:v>
                </c:pt>
                <c:pt idx="9534">
                  <c:v>145.12284</c:v>
                </c:pt>
                <c:pt idx="9535">
                  <c:v>129.12794</c:v>
                </c:pt>
                <c:pt idx="9536">
                  <c:v>143.14363999999998</c:v>
                </c:pt>
                <c:pt idx="9537">
                  <c:v>113.09664000000001</c:v>
                </c:pt>
                <c:pt idx="9538">
                  <c:v>113.09664000000001</c:v>
                </c:pt>
                <c:pt idx="9539">
                  <c:v>127.11234</c:v>
                </c:pt>
                <c:pt idx="9540">
                  <c:v>127.11234</c:v>
                </c:pt>
                <c:pt idx="9541">
                  <c:v>113.09664000000001</c:v>
                </c:pt>
                <c:pt idx="9542">
                  <c:v>129.12794</c:v>
                </c:pt>
                <c:pt idx="9543">
                  <c:v>127.11234</c:v>
                </c:pt>
                <c:pt idx="9544">
                  <c:v>115.11234</c:v>
                </c:pt>
                <c:pt idx="9545">
                  <c:v>145.12284</c:v>
                </c:pt>
                <c:pt idx="9546">
                  <c:v>145.12284</c:v>
                </c:pt>
                <c:pt idx="9547">
                  <c:v>145.12284</c:v>
                </c:pt>
                <c:pt idx="9548">
                  <c:v>143.14363999999998</c:v>
                </c:pt>
                <c:pt idx="9549">
                  <c:v>145.12284</c:v>
                </c:pt>
                <c:pt idx="9550">
                  <c:v>143.14363999999998</c:v>
                </c:pt>
                <c:pt idx="9551">
                  <c:v>157.15923999999998</c:v>
                </c:pt>
                <c:pt idx="9552">
                  <c:v>143.14363999999998</c:v>
                </c:pt>
                <c:pt idx="9553">
                  <c:v>143.14363999999998</c:v>
                </c:pt>
                <c:pt idx="9554">
                  <c:v>143.14363999999998</c:v>
                </c:pt>
                <c:pt idx="9555">
                  <c:v>141.12794</c:v>
                </c:pt>
                <c:pt idx="9556">
                  <c:v>141.12794</c:v>
                </c:pt>
                <c:pt idx="9557">
                  <c:v>141.12794</c:v>
                </c:pt>
                <c:pt idx="9558">
                  <c:v>141.12794</c:v>
                </c:pt>
                <c:pt idx="9559">
                  <c:v>157.15923999999998</c:v>
                </c:pt>
                <c:pt idx="9560">
                  <c:v>157.15923999999998</c:v>
                </c:pt>
                <c:pt idx="9561">
                  <c:v>141.12794</c:v>
                </c:pt>
                <c:pt idx="9562">
                  <c:v>157.15923999999998</c:v>
                </c:pt>
                <c:pt idx="9563">
                  <c:v>157.15923999999998</c:v>
                </c:pt>
                <c:pt idx="9564">
                  <c:v>141.12794</c:v>
                </c:pt>
                <c:pt idx="9565">
                  <c:v>143.14363999999998</c:v>
                </c:pt>
                <c:pt idx="9566">
                  <c:v>173.15413999999998</c:v>
                </c:pt>
                <c:pt idx="9567">
                  <c:v>155.14363999999998</c:v>
                </c:pt>
                <c:pt idx="9568">
                  <c:v>153.12794</c:v>
                </c:pt>
                <c:pt idx="9569">
                  <c:v>173.15413999999998</c:v>
                </c:pt>
                <c:pt idx="9570">
                  <c:v>173.15413999999998</c:v>
                </c:pt>
                <c:pt idx="9571">
                  <c:v>157.15923999999998</c:v>
                </c:pt>
                <c:pt idx="9572">
                  <c:v>169.15923999999998</c:v>
                </c:pt>
                <c:pt idx="9573">
                  <c:v>187.16983999999999</c:v>
                </c:pt>
                <c:pt idx="9574">
                  <c:v>183.17493999999999</c:v>
                </c:pt>
                <c:pt idx="9575">
                  <c:v>183.17493999999999</c:v>
                </c:pt>
                <c:pt idx="9576">
                  <c:v>185.19054</c:v>
                </c:pt>
                <c:pt idx="9577">
                  <c:v>185.19054</c:v>
                </c:pt>
                <c:pt idx="9578">
                  <c:v>213.22183999999999</c:v>
                </c:pt>
                <c:pt idx="9579">
                  <c:v>213.22183999999999</c:v>
                </c:pt>
                <c:pt idx="9580">
                  <c:v>197.19054</c:v>
                </c:pt>
                <c:pt idx="9581">
                  <c:v>197.19054</c:v>
                </c:pt>
                <c:pt idx="9582">
                  <c:v>197.19054</c:v>
                </c:pt>
                <c:pt idx="9583">
                  <c:v>197.19054</c:v>
                </c:pt>
                <c:pt idx="9584">
                  <c:v>199.20623999999998</c:v>
                </c:pt>
                <c:pt idx="9585">
                  <c:v>211.20623999999998</c:v>
                </c:pt>
                <c:pt idx="9586">
                  <c:v>211.20623999999998</c:v>
                </c:pt>
                <c:pt idx="9587">
                  <c:v>211.20623999999998</c:v>
                </c:pt>
                <c:pt idx="9588">
                  <c:v>211.20623999999998</c:v>
                </c:pt>
                <c:pt idx="9589">
                  <c:v>213.22183999999999</c:v>
                </c:pt>
                <c:pt idx="9590">
                  <c:v>213.22183999999999</c:v>
                </c:pt>
                <c:pt idx="9591">
                  <c:v>225.22183999999999</c:v>
                </c:pt>
                <c:pt idx="9592">
                  <c:v>225.22183999999999</c:v>
                </c:pt>
                <c:pt idx="9593">
                  <c:v>225.22183999999999</c:v>
                </c:pt>
                <c:pt idx="9594">
                  <c:v>225.22183999999999</c:v>
                </c:pt>
                <c:pt idx="9595">
                  <c:v>241.25313999999997</c:v>
                </c:pt>
                <c:pt idx="9596">
                  <c:v>239.23754</c:v>
                </c:pt>
                <c:pt idx="9597">
                  <c:v>239.23754</c:v>
                </c:pt>
                <c:pt idx="9598">
                  <c:v>241.25313999999997</c:v>
                </c:pt>
                <c:pt idx="9599">
                  <c:v>241.25313999999997</c:v>
                </c:pt>
                <c:pt idx="9600">
                  <c:v>253.25313999999997</c:v>
                </c:pt>
                <c:pt idx="9601">
                  <c:v>253.25313999999997</c:v>
                </c:pt>
                <c:pt idx="9602">
                  <c:v>253.25313999999997</c:v>
                </c:pt>
                <c:pt idx="9603">
                  <c:v>253.25313999999997</c:v>
                </c:pt>
                <c:pt idx="9604">
                  <c:v>253.25313999999997</c:v>
                </c:pt>
                <c:pt idx="9605">
                  <c:v>255.26883999999998</c:v>
                </c:pt>
                <c:pt idx="9606">
                  <c:v>255.26883999999998</c:v>
                </c:pt>
                <c:pt idx="9607">
                  <c:v>283.30014</c:v>
                </c:pt>
                <c:pt idx="9608">
                  <c:v>283.30014</c:v>
                </c:pt>
                <c:pt idx="9609">
                  <c:v>267.26884000000001</c:v>
                </c:pt>
                <c:pt idx="9610">
                  <c:v>283.30014</c:v>
                </c:pt>
                <c:pt idx="9611">
                  <c:v>297.31574000000001</c:v>
                </c:pt>
                <c:pt idx="9612">
                  <c:v>283.30014</c:v>
                </c:pt>
                <c:pt idx="9613">
                  <c:v>281.28443999999996</c:v>
                </c:pt>
                <c:pt idx="9614">
                  <c:v>281.28443999999996</c:v>
                </c:pt>
                <c:pt idx="9615">
                  <c:v>279.26884000000001</c:v>
                </c:pt>
                <c:pt idx="9616">
                  <c:v>281.28443999999996</c:v>
                </c:pt>
                <c:pt idx="9617">
                  <c:v>295.30014</c:v>
                </c:pt>
                <c:pt idx="9618">
                  <c:v>295.30014</c:v>
                </c:pt>
                <c:pt idx="9619">
                  <c:v>309.31574000000001</c:v>
                </c:pt>
                <c:pt idx="9620">
                  <c:v>321.27933999999999</c:v>
                </c:pt>
                <c:pt idx="9621">
                  <c:v>307.30014</c:v>
                </c:pt>
                <c:pt idx="9622">
                  <c:v>309.31574000000001</c:v>
                </c:pt>
                <c:pt idx="9623">
                  <c:v>309.31574000000001</c:v>
                </c:pt>
                <c:pt idx="9624">
                  <c:v>307.30014</c:v>
                </c:pt>
                <c:pt idx="9625">
                  <c:v>307.30014</c:v>
                </c:pt>
                <c:pt idx="9626">
                  <c:v>307.30014</c:v>
                </c:pt>
                <c:pt idx="9627">
                  <c:v>323.29503999999997</c:v>
                </c:pt>
                <c:pt idx="9628">
                  <c:v>311.33143999999999</c:v>
                </c:pt>
                <c:pt idx="9629">
                  <c:v>337.34703999999999</c:v>
                </c:pt>
                <c:pt idx="9630">
                  <c:v>337.34703999999999</c:v>
                </c:pt>
                <c:pt idx="9631">
                  <c:v>423.45663999999999</c:v>
                </c:pt>
                <c:pt idx="9632">
                  <c:v>393.40963999999997</c:v>
                </c:pt>
                <c:pt idx="9633">
                  <c:v>391.39403999999996</c:v>
                </c:pt>
                <c:pt idx="9634">
                  <c:v>389.37833999999998</c:v>
                </c:pt>
                <c:pt idx="9635">
                  <c:v>409.44094000000001</c:v>
                </c:pt>
                <c:pt idx="9636">
                  <c:v>423.42023999999998</c:v>
                </c:pt>
                <c:pt idx="9637">
                  <c:v>423.45663999999999</c:v>
                </c:pt>
                <c:pt idx="9638">
                  <c:v>395.42534000000001</c:v>
                </c:pt>
                <c:pt idx="9639">
                  <c:v>395.42534000000001</c:v>
                </c:pt>
                <c:pt idx="9640">
                  <c:v>451.48793999999998</c:v>
                </c:pt>
                <c:pt idx="9641">
                  <c:v>421.44094000000001</c:v>
                </c:pt>
                <c:pt idx="9642">
                  <c:v>467.48284000000001</c:v>
                </c:pt>
                <c:pt idx="9643">
                  <c:v>451.48793999999998</c:v>
                </c:pt>
                <c:pt idx="9644">
                  <c:v>465.50353999999999</c:v>
                </c:pt>
                <c:pt idx="9645">
                  <c:v>127.11234</c:v>
                </c:pt>
                <c:pt idx="9646">
                  <c:v>127.07594</c:v>
                </c:pt>
                <c:pt idx="9647">
                  <c:v>127.07594</c:v>
                </c:pt>
                <c:pt idx="9648">
                  <c:v>143.10723999999999</c:v>
                </c:pt>
                <c:pt idx="9649">
                  <c:v>155.10723999999999</c:v>
                </c:pt>
                <c:pt idx="9650">
                  <c:v>155.10723999999999</c:v>
                </c:pt>
                <c:pt idx="9651">
                  <c:v>157.12284</c:v>
                </c:pt>
                <c:pt idx="9652">
                  <c:v>129.09153999999998</c:v>
                </c:pt>
                <c:pt idx="9653">
                  <c:v>171.13853999999998</c:v>
                </c:pt>
                <c:pt idx="9654">
                  <c:v>115.07594</c:v>
                </c:pt>
                <c:pt idx="9655">
                  <c:v>199.20623999999998</c:v>
                </c:pt>
                <c:pt idx="9656">
                  <c:v>199.16983999999999</c:v>
                </c:pt>
                <c:pt idx="9657">
                  <c:v>197.19054</c:v>
                </c:pt>
                <c:pt idx="9658">
                  <c:v>199.20623999999998</c:v>
                </c:pt>
                <c:pt idx="9659">
                  <c:v>199.20623999999998</c:v>
                </c:pt>
                <c:pt idx="9660">
                  <c:v>213.18544</c:v>
                </c:pt>
                <c:pt idx="9661">
                  <c:v>197.19054</c:v>
                </c:pt>
                <c:pt idx="9662">
                  <c:v>227.23754</c:v>
                </c:pt>
                <c:pt idx="9663">
                  <c:v>213.18544</c:v>
                </c:pt>
                <c:pt idx="9664">
                  <c:v>211.20623999999998</c:v>
                </c:pt>
                <c:pt idx="9665">
                  <c:v>227.23754</c:v>
                </c:pt>
                <c:pt idx="9666">
                  <c:v>225.22183999999999</c:v>
                </c:pt>
                <c:pt idx="9667">
                  <c:v>241.21673999999999</c:v>
                </c:pt>
                <c:pt idx="9668">
                  <c:v>225.22183999999999</c:v>
                </c:pt>
                <c:pt idx="9669">
                  <c:v>241.21673999999999</c:v>
                </c:pt>
                <c:pt idx="9670">
                  <c:v>255.26883999999998</c:v>
                </c:pt>
                <c:pt idx="9671">
                  <c:v>253.25313999999997</c:v>
                </c:pt>
                <c:pt idx="9672">
                  <c:v>269.24804</c:v>
                </c:pt>
                <c:pt idx="9673">
                  <c:v>253.25313999999997</c:v>
                </c:pt>
                <c:pt idx="9674">
                  <c:v>269.24804</c:v>
                </c:pt>
                <c:pt idx="9675">
                  <c:v>283.30014</c:v>
                </c:pt>
                <c:pt idx="9676">
                  <c:v>281.28443999999996</c:v>
                </c:pt>
                <c:pt idx="9677">
                  <c:v>297.27933999999999</c:v>
                </c:pt>
                <c:pt idx="9678">
                  <c:v>253.25313999999997</c:v>
                </c:pt>
                <c:pt idx="9679">
                  <c:v>251.23754</c:v>
                </c:pt>
                <c:pt idx="9680">
                  <c:v>251.23754</c:v>
                </c:pt>
                <c:pt idx="9681">
                  <c:v>251.23754</c:v>
                </c:pt>
                <c:pt idx="9682">
                  <c:v>251.23754</c:v>
                </c:pt>
                <c:pt idx="9683">
                  <c:v>251.23754</c:v>
                </c:pt>
                <c:pt idx="9684">
                  <c:v>251.23754</c:v>
                </c:pt>
                <c:pt idx="9685">
                  <c:v>251.23754</c:v>
                </c:pt>
                <c:pt idx="9686">
                  <c:v>269.28443999999996</c:v>
                </c:pt>
                <c:pt idx="9687">
                  <c:v>269.28443999999996</c:v>
                </c:pt>
                <c:pt idx="9688">
                  <c:v>281.28443999999996</c:v>
                </c:pt>
                <c:pt idx="9689">
                  <c:v>283.30014</c:v>
                </c:pt>
                <c:pt idx="9690">
                  <c:v>283.30014</c:v>
                </c:pt>
                <c:pt idx="9691">
                  <c:v>265.25313999999997</c:v>
                </c:pt>
                <c:pt idx="9692">
                  <c:v>267.26884000000001</c:v>
                </c:pt>
                <c:pt idx="9693">
                  <c:v>251.23754</c:v>
                </c:pt>
                <c:pt idx="9694">
                  <c:v>265.25313999999997</c:v>
                </c:pt>
                <c:pt idx="9695">
                  <c:v>265.25313999999997</c:v>
                </c:pt>
                <c:pt idx="9696">
                  <c:v>269.28443999999996</c:v>
                </c:pt>
                <c:pt idx="9697">
                  <c:v>281.28443999999996</c:v>
                </c:pt>
                <c:pt idx="9698">
                  <c:v>281.28443999999996</c:v>
                </c:pt>
                <c:pt idx="9699">
                  <c:v>281.28443999999996</c:v>
                </c:pt>
                <c:pt idx="9700">
                  <c:v>279.26884000000001</c:v>
                </c:pt>
                <c:pt idx="9701">
                  <c:v>279.26884000000001</c:v>
                </c:pt>
                <c:pt idx="9702">
                  <c:v>279.26884000000001</c:v>
                </c:pt>
                <c:pt idx="9703">
                  <c:v>279.26884000000001</c:v>
                </c:pt>
                <c:pt idx="9704">
                  <c:v>279.26884000000001</c:v>
                </c:pt>
                <c:pt idx="9705">
                  <c:v>279.26884000000001</c:v>
                </c:pt>
                <c:pt idx="9706">
                  <c:v>279.26884000000001</c:v>
                </c:pt>
                <c:pt idx="9707">
                  <c:v>279.26884000000001</c:v>
                </c:pt>
                <c:pt idx="9708">
                  <c:v>279.26884000000001</c:v>
                </c:pt>
                <c:pt idx="9709">
                  <c:v>283.30014</c:v>
                </c:pt>
                <c:pt idx="9710">
                  <c:v>283.30014</c:v>
                </c:pt>
                <c:pt idx="9711">
                  <c:v>311.33143999999999</c:v>
                </c:pt>
                <c:pt idx="9712">
                  <c:v>311.33143999999999</c:v>
                </c:pt>
                <c:pt idx="9713">
                  <c:v>295.30014</c:v>
                </c:pt>
                <c:pt idx="9714">
                  <c:v>291.26884000000001</c:v>
                </c:pt>
                <c:pt idx="9715">
                  <c:v>293.28443999999996</c:v>
                </c:pt>
                <c:pt idx="9716">
                  <c:v>293.28443999999996</c:v>
                </c:pt>
                <c:pt idx="9717">
                  <c:v>293.28443999999996</c:v>
                </c:pt>
                <c:pt idx="9718">
                  <c:v>293.28443999999996</c:v>
                </c:pt>
                <c:pt idx="9719">
                  <c:v>293.28443999999996</c:v>
                </c:pt>
                <c:pt idx="9720">
                  <c:v>323.29503999999997</c:v>
                </c:pt>
                <c:pt idx="9721">
                  <c:v>309.31574000000001</c:v>
                </c:pt>
                <c:pt idx="9722">
                  <c:v>323.29503999999997</c:v>
                </c:pt>
                <c:pt idx="9723">
                  <c:v>323.29503999999997</c:v>
                </c:pt>
                <c:pt idx="9724">
                  <c:v>323.29503999999997</c:v>
                </c:pt>
                <c:pt idx="9725">
                  <c:v>305.28443999999996</c:v>
                </c:pt>
                <c:pt idx="9726">
                  <c:v>307.30014</c:v>
                </c:pt>
                <c:pt idx="9727">
                  <c:v>307.30014</c:v>
                </c:pt>
                <c:pt idx="9728">
                  <c:v>307.30014</c:v>
                </c:pt>
                <c:pt idx="9729">
                  <c:v>307.30014</c:v>
                </c:pt>
                <c:pt idx="9730">
                  <c:v>307.30014</c:v>
                </c:pt>
                <c:pt idx="9731">
                  <c:v>307.30014</c:v>
                </c:pt>
                <c:pt idx="9732">
                  <c:v>339.36273999999997</c:v>
                </c:pt>
                <c:pt idx="9733">
                  <c:v>335.33143999999999</c:v>
                </c:pt>
                <c:pt idx="9734">
                  <c:v>335.33143999999999</c:v>
                </c:pt>
                <c:pt idx="9735">
                  <c:v>339.36273999999997</c:v>
                </c:pt>
                <c:pt idx="9736">
                  <c:v>133.06873999999999</c:v>
                </c:pt>
                <c:pt idx="9737">
                  <c:v>243.17493999999999</c:v>
                </c:pt>
                <c:pt idx="9738">
                  <c:v>241.15923999999998</c:v>
                </c:pt>
                <c:pt idx="9739">
                  <c:v>135.02683999999999</c:v>
                </c:pt>
                <c:pt idx="9740">
                  <c:v>149.04253999999997</c:v>
                </c:pt>
                <c:pt idx="9741">
                  <c:v>149.04253999999997</c:v>
                </c:pt>
                <c:pt idx="9742">
                  <c:v>151.02173999999999</c:v>
                </c:pt>
                <c:pt idx="9743">
                  <c:v>193.03233999999998</c:v>
                </c:pt>
                <c:pt idx="9744">
                  <c:v>207.04803999999999</c:v>
                </c:pt>
                <c:pt idx="9745">
                  <c:v>253.05343999999999</c:v>
                </c:pt>
                <c:pt idx="9746">
                  <c:v>166.99893999999998</c:v>
                </c:pt>
                <c:pt idx="9747">
                  <c:v>199.05813999999998</c:v>
                </c:pt>
                <c:pt idx="9748">
                  <c:v>197.04253999999997</c:v>
                </c:pt>
                <c:pt idx="9749">
                  <c:v>249.01414</c:v>
                </c:pt>
                <c:pt idx="9750">
                  <c:v>165.03743999999998</c:v>
                </c:pt>
                <c:pt idx="9751">
                  <c:v>169.03233999999998</c:v>
                </c:pt>
                <c:pt idx="9752">
                  <c:v>217.01453999999998</c:v>
                </c:pt>
                <c:pt idx="9753">
                  <c:v>231.03023999999999</c:v>
                </c:pt>
                <c:pt idx="9754">
                  <c:v>231.03023999999999</c:v>
                </c:pt>
                <c:pt idx="9755">
                  <c:v>235.02513999999999</c:v>
                </c:pt>
                <c:pt idx="9756">
                  <c:v>277.03573999999998</c:v>
                </c:pt>
                <c:pt idx="9757">
                  <c:v>289.03573999999998</c:v>
                </c:pt>
                <c:pt idx="9758">
                  <c:v>335.04123999999996</c:v>
                </c:pt>
                <c:pt idx="9759">
                  <c:v>281.04584</c:v>
                </c:pt>
                <c:pt idx="9760">
                  <c:v>279.03023999999999</c:v>
                </c:pt>
                <c:pt idx="9761">
                  <c:v>316.98613999999998</c:v>
                </c:pt>
                <c:pt idx="9762">
                  <c:v>247.02513999999999</c:v>
                </c:pt>
                <c:pt idx="9763">
                  <c:v>251.02003999999999</c:v>
                </c:pt>
                <c:pt idx="9764">
                  <c:v>285.02553999999998</c:v>
                </c:pt>
                <c:pt idx="9765">
                  <c:v>166.99893999999998</c:v>
                </c:pt>
                <c:pt idx="9766">
                  <c:v>181.01453999999998</c:v>
                </c:pt>
                <c:pt idx="9767">
                  <c:v>195.03023999999999</c:v>
                </c:pt>
                <c:pt idx="9768">
                  <c:v>197.00953999999999</c:v>
                </c:pt>
                <c:pt idx="9769">
                  <c:v>239.02003999999999</c:v>
                </c:pt>
                <c:pt idx="9770">
                  <c:v>283.00993999999997</c:v>
                </c:pt>
                <c:pt idx="9771">
                  <c:v>231.03023999999999</c:v>
                </c:pt>
                <c:pt idx="9772">
                  <c:v>229.01453999999998</c:v>
                </c:pt>
                <c:pt idx="9773">
                  <c:v>280.98613999999998</c:v>
                </c:pt>
                <c:pt idx="9774">
                  <c:v>197.00953999999999</c:v>
                </c:pt>
                <c:pt idx="9775">
                  <c:v>201.00443999999999</c:v>
                </c:pt>
                <c:pt idx="9776">
                  <c:v>249.22183999999999</c:v>
                </c:pt>
                <c:pt idx="9777">
                  <c:v>529.53484000000003</c:v>
                </c:pt>
                <c:pt idx="9778">
                  <c:v>207.13853999999998</c:v>
                </c:pt>
                <c:pt idx="9779">
                  <c:v>259.20623999999998</c:v>
                </c:pt>
                <c:pt idx="9780">
                  <c:v>687.57754</c:v>
                </c:pt>
                <c:pt idx="9781">
                  <c:v>715.60883999999999</c:v>
                </c:pt>
                <c:pt idx="9782">
                  <c:v>477.37914000000001</c:v>
                </c:pt>
                <c:pt idx="9783">
                  <c:v>463.36354</c:v>
                </c:pt>
                <c:pt idx="9784">
                  <c:v>953.83843999999999</c:v>
                </c:pt>
                <c:pt idx="9785">
                  <c:v>897.77584000000002</c:v>
                </c:pt>
                <c:pt idx="9786">
                  <c:v>605.49923999999999</c:v>
                </c:pt>
                <c:pt idx="9787">
                  <c:v>577.46794</c:v>
                </c:pt>
                <c:pt idx="9788">
                  <c:v>605.49923999999999</c:v>
                </c:pt>
                <c:pt idx="9789">
                  <c:v>605.49923999999999</c:v>
                </c:pt>
                <c:pt idx="9790">
                  <c:v>649.52544</c:v>
                </c:pt>
                <c:pt idx="9791">
                  <c:v>621.49414000000002</c:v>
                </c:pt>
                <c:pt idx="9792">
                  <c:v>649.52544</c:v>
                </c:pt>
                <c:pt idx="9793">
                  <c:v>621.49414000000002</c:v>
                </c:pt>
                <c:pt idx="9794">
                  <c:v>677.55673999999999</c:v>
                </c:pt>
                <c:pt idx="9795">
                  <c:v>677.55673999999999</c:v>
                </c:pt>
                <c:pt idx="9796">
                  <c:v>603.48364000000004</c:v>
                </c:pt>
                <c:pt idx="9797">
                  <c:v>575.45233999999994</c:v>
                </c:pt>
                <c:pt idx="9798">
                  <c:v>603.48364000000004</c:v>
                </c:pt>
                <c:pt idx="9799">
                  <c:v>647.50983999999994</c:v>
                </c:pt>
                <c:pt idx="9800">
                  <c:v>619.47853999999995</c:v>
                </c:pt>
                <c:pt idx="9801">
                  <c:v>647.50983999999994</c:v>
                </c:pt>
                <c:pt idx="9802">
                  <c:v>577.46794</c:v>
                </c:pt>
                <c:pt idx="9803">
                  <c:v>605.49923999999999</c:v>
                </c:pt>
                <c:pt idx="9804">
                  <c:v>619.47853999999995</c:v>
                </c:pt>
                <c:pt idx="9805">
                  <c:v>619.47853999999995</c:v>
                </c:pt>
                <c:pt idx="9806">
                  <c:v>647.50983999999994</c:v>
                </c:pt>
                <c:pt idx="9807">
                  <c:v>675.54114000000004</c:v>
                </c:pt>
                <c:pt idx="9808">
                  <c:v>675.54114000000004</c:v>
                </c:pt>
                <c:pt idx="9809">
                  <c:v>389.18113999999997</c:v>
                </c:pt>
                <c:pt idx="9810">
                  <c:v>785.41714000000002</c:v>
                </c:pt>
                <c:pt idx="9811">
                  <c:v>523.29074000000003</c:v>
                </c:pt>
                <c:pt idx="9812">
                  <c:v>523.29074000000003</c:v>
                </c:pt>
                <c:pt idx="9813">
                  <c:v>333.19133999999997</c:v>
                </c:pt>
                <c:pt idx="9814">
                  <c:v>295.10293999999999</c:v>
                </c:pt>
                <c:pt idx="9815">
                  <c:v>361.18624</c:v>
                </c:pt>
                <c:pt idx="9816">
                  <c:v>523.29074000000003</c:v>
                </c:pt>
                <c:pt idx="9817">
                  <c:v>279.10803999999996</c:v>
                </c:pt>
                <c:pt idx="9818">
                  <c:v>295.13934</c:v>
                </c:pt>
                <c:pt idx="9819">
                  <c:v>323.17063999999999</c:v>
                </c:pt>
                <c:pt idx="9820">
                  <c:v>513.25473999999997</c:v>
                </c:pt>
                <c:pt idx="9821">
                  <c:v>455.21283999999997</c:v>
                </c:pt>
                <c:pt idx="9822">
                  <c:v>499.23903999999999</c:v>
                </c:pt>
                <c:pt idx="9823">
                  <c:v>527.27034000000003</c:v>
                </c:pt>
                <c:pt idx="9824">
                  <c:v>555.30164000000002</c:v>
                </c:pt>
                <c:pt idx="9825">
                  <c:v>571.29664000000002</c:v>
                </c:pt>
                <c:pt idx="9826">
                  <c:v>543.26534000000004</c:v>
                </c:pt>
                <c:pt idx="9827">
                  <c:v>515.23403999999994</c:v>
                </c:pt>
                <c:pt idx="9828">
                  <c:v>575.45233999999994</c:v>
                </c:pt>
                <c:pt idx="9829">
                  <c:v>575.45233999999994</c:v>
                </c:pt>
                <c:pt idx="9830">
                  <c:v>519.38973999999996</c:v>
                </c:pt>
                <c:pt idx="9831">
                  <c:v>507.28053999999997</c:v>
                </c:pt>
                <c:pt idx="9832">
                  <c:v>391.23323999999997</c:v>
                </c:pt>
                <c:pt idx="9833">
                  <c:v>296.09814</c:v>
                </c:pt>
                <c:pt idx="9834">
                  <c:v>338.10874000000001</c:v>
                </c:pt>
                <c:pt idx="9835">
                  <c:v>403.10293999999999</c:v>
                </c:pt>
                <c:pt idx="9836">
                  <c:v>704.56763999999998</c:v>
                </c:pt>
                <c:pt idx="9837">
                  <c:v>345.13973999999996</c:v>
                </c:pt>
                <c:pt idx="9838">
                  <c:v>423.22303999999997</c:v>
                </c:pt>
                <c:pt idx="9839">
                  <c:v>351.20193999999998</c:v>
                </c:pt>
                <c:pt idx="9840">
                  <c:v>621.49414000000002</c:v>
                </c:pt>
                <c:pt idx="9841">
                  <c:v>407.22814</c:v>
                </c:pt>
                <c:pt idx="9842">
                  <c:v>651.39553999999998</c:v>
                </c:pt>
                <c:pt idx="9843">
                  <c:v>695.45813999999996</c:v>
                </c:pt>
                <c:pt idx="9844">
                  <c:v>765.46363999999994</c:v>
                </c:pt>
                <c:pt idx="9845">
                  <c:v>681.44254000000001</c:v>
                </c:pt>
                <c:pt idx="9846">
                  <c:v>663.35924</c:v>
                </c:pt>
                <c:pt idx="9847">
                  <c:v>663.35924</c:v>
                </c:pt>
                <c:pt idx="9848">
                  <c:v>505.33763999999996</c:v>
                </c:pt>
                <c:pt idx="9849">
                  <c:v>335.20704000000001</c:v>
                </c:pt>
                <c:pt idx="9850">
                  <c:v>657.45773999999994</c:v>
                </c:pt>
                <c:pt idx="9851">
                  <c:v>651.39553999999998</c:v>
                </c:pt>
                <c:pt idx="9852">
                  <c:v>481.26493999999997</c:v>
                </c:pt>
                <c:pt idx="9853">
                  <c:v>803.51573999999994</c:v>
                </c:pt>
                <c:pt idx="9854">
                  <c:v>507.29584</c:v>
                </c:pt>
                <c:pt idx="9855">
                  <c:v>477.30633999999998</c:v>
                </c:pt>
                <c:pt idx="9856">
                  <c:v>491.32204000000002</c:v>
                </c:pt>
                <c:pt idx="9857">
                  <c:v>519.35334</c:v>
                </c:pt>
                <c:pt idx="9858">
                  <c:v>533.36893999999995</c:v>
                </c:pt>
                <c:pt idx="9859">
                  <c:v>561.40023999999994</c:v>
                </c:pt>
                <c:pt idx="9860">
                  <c:v>589.43154000000004</c:v>
                </c:pt>
                <c:pt idx="9861">
                  <c:v>531.35334</c:v>
                </c:pt>
                <c:pt idx="9862">
                  <c:v>531.35334</c:v>
                </c:pt>
                <c:pt idx="9863">
                  <c:v>559.38463999999999</c:v>
                </c:pt>
                <c:pt idx="9864">
                  <c:v>763.52073999999993</c:v>
                </c:pt>
                <c:pt idx="9865">
                  <c:v>463.32713999999999</c:v>
                </c:pt>
                <c:pt idx="9866">
                  <c:v>461.31144</c:v>
                </c:pt>
                <c:pt idx="9867">
                  <c:v>609.38504</c:v>
                </c:pt>
                <c:pt idx="9868">
                  <c:v>365.21753999999999</c:v>
                </c:pt>
                <c:pt idx="9869">
                  <c:v>277.16514000000001</c:v>
                </c:pt>
                <c:pt idx="9870">
                  <c:v>247.15454</c:v>
                </c:pt>
                <c:pt idx="9871">
                  <c:v>303.18074000000001</c:v>
                </c:pt>
                <c:pt idx="9872">
                  <c:v>221.10253999999998</c:v>
                </c:pt>
                <c:pt idx="9873">
                  <c:v>275.14943999999997</c:v>
                </c:pt>
                <c:pt idx="9874">
                  <c:v>249.13383999999999</c:v>
                </c:pt>
                <c:pt idx="9875">
                  <c:v>305.19644</c:v>
                </c:pt>
                <c:pt idx="9876">
                  <c:v>333.22773999999998</c:v>
                </c:pt>
                <c:pt idx="9877">
                  <c:v>361.25903999999997</c:v>
                </c:pt>
                <c:pt idx="9878">
                  <c:v>359.24333999999999</c:v>
                </c:pt>
                <c:pt idx="9879">
                  <c:v>387.27463999999998</c:v>
                </c:pt>
                <c:pt idx="9880">
                  <c:v>377.25394</c:v>
                </c:pt>
                <c:pt idx="9881">
                  <c:v>249.13383999999999</c:v>
                </c:pt>
                <c:pt idx="9882">
                  <c:v>305.19644</c:v>
                </c:pt>
                <c:pt idx="9883">
                  <c:v>473.38423999999998</c:v>
                </c:pt>
                <c:pt idx="9884">
                  <c:v>471.36854</c:v>
                </c:pt>
                <c:pt idx="9885">
                  <c:v>457.35293999999999</c:v>
                </c:pt>
                <c:pt idx="9886">
                  <c:v>459.36854</c:v>
                </c:pt>
                <c:pt idx="9887">
                  <c:v>445.35293999999999</c:v>
                </c:pt>
                <c:pt idx="9888">
                  <c:v>443.33724000000001</c:v>
                </c:pt>
                <c:pt idx="9889">
                  <c:v>429.32164</c:v>
                </c:pt>
                <c:pt idx="9890">
                  <c:v>431.33724000000001</c:v>
                </c:pt>
                <c:pt idx="9891">
                  <c:v>417.32164</c:v>
                </c:pt>
                <c:pt idx="9892">
                  <c:v>415.30593999999996</c:v>
                </c:pt>
                <c:pt idx="9893">
                  <c:v>401.29034000000001</c:v>
                </c:pt>
                <c:pt idx="9894">
                  <c:v>403.30593999999996</c:v>
                </c:pt>
                <c:pt idx="9895">
                  <c:v>389.29034000000001</c:v>
                </c:pt>
                <c:pt idx="9896">
                  <c:v>375.27463999999998</c:v>
                </c:pt>
                <c:pt idx="9897">
                  <c:v>373.25903999999997</c:v>
                </c:pt>
                <c:pt idx="9898">
                  <c:v>347.24333999999999</c:v>
                </c:pt>
                <c:pt idx="9899">
                  <c:v>345.22773999999998</c:v>
                </c:pt>
                <c:pt idx="9900">
                  <c:v>331.21204</c:v>
                </c:pt>
                <c:pt idx="9901">
                  <c:v>317.19644</c:v>
                </c:pt>
                <c:pt idx="9902">
                  <c:v>319.21204</c:v>
                </c:pt>
                <c:pt idx="9903">
                  <c:v>291.18074000000001</c:v>
                </c:pt>
                <c:pt idx="9904">
                  <c:v>289.16514000000001</c:v>
                </c:pt>
                <c:pt idx="9905">
                  <c:v>263.14943999999997</c:v>
                </c:pt>
                <c:pt idx="9906">
                  <c:v>235.11813999999998</c:v>
                </c:pt>
                <c:pt idx="9907">
                  <c:v>517.41043999999999</c:v>
                </c:pt>
                <c:pt idx="9908">
                  <c:v>503.39483999999999</c:v>
                </c:pt>
                <c:pt idx="9909">
                  <c:v>489.37914000000001</c:v>
                </c:pt>
                <c:pt idx="9910">
                  <c:v>461.34783999999996</c:v>
                </c:pt>
                <c:pt idx="9911">
                  <c:v>461.34783999999996</c:v>
                </c:pt>
                <c:pt idx="9912">
                  <c:v>447.33224000000001</c:v>
                </c:pt>
                <c:pt idx="9913">
                  <c:v>433.31653999999997</c:v>
                </c:pt>
                <c:pt idx="9914">
                  <c:v>419.30093999999997</c:v>
                </c:pt>
                <c:pt idx="9915">
                  <c:v>405.28523999999999</c:v>
                </c:pt>
                <c:pt idx="9916">
                  <c:v>391.26963999999998</c:v>
                </c:pt>
                <c:pt idx="9917">
                  <c:v>363.23833999999999</c:v>
                </c:pt>
                <c:pt idx="9918">
                  <c:v>349.22264000000001</c:v>
                </c:pt>
                <c:pt idx="9919">
                  <c:v>335.20704000000001</c:v>
                </c:pt>
                <c:pt idx="9920">
                  <c:v>321.19133999999997</c:v>
                </c:pt>
                <c:pt idx="9921">
                  <c:v>473.38423999999998</c:v>
                </c:pt>
                <c:pt idx="9922">
                  <c:v>471.36854</c:v>
                </c:pt>
                <c:pt idx="9923">
                  <c:v>489.37914000000001</c:v>
                </c:pt>
                <c:pt idx="9924">
                  <c:v>503.39483999999999</c:v>
                </c:pt>
                <c:pt idx="9925">
                  <c:v>517.41043999999999</c:v>
                </c:pt>
                <c:pt idx="9926">
                  <c:v>475.36354</c:v>
                </c:pt>
                <c:pt idx="9927">
                  <c:v>459.36854</c:v>
                </c:pt>
                <c:pt idx="9928">
                  <c:v>457.35293999999999</c:v>
                </c:pt>
                <c:pt idx="9929">
                  <c:v>443.33724000000001</c:v>
                </c:pt>
                <c:pt idx="9930">
                  <c:v>445.35293999999999</c:v>
                </c:pt>
                <c:pt idx="9931">
                  <c:v>461.34783999999996</c:v>
                </c:pt>
                <c:pt idx="9932">
                  <c:v>447.33224000000001</c:v>
                </c:pt>
                <c:pt idx="9933">
                  <c:v>431.33724000000001</c:v>
                </c:pt>
                <c:pt idx="9934">
                  <c:v>429.32164</c:v>
                </c:pt>
                <c:pt idx="9935">
                  <c:v>415.30593999999996</c:v>
                </c:pt>
                <c:pt idx="9936">
                  <c:v>417.32164</c:v>
                </c:pt>
                <c:pt idx="9937">
                  <c:v>433.31653999999997</c:v>
                </c:pt>
                <c:pt idx="9938">
                  <c:v>419.30093999999997</c:v>
                </c:pt>
                <c:pt idx="9939">
                  <c:v>403.30593999999996</c:v>
                </c:pt>
                <c:pt idx="9940">
                  <c:v>401.29034000000001</c:v>
                </c:pt>
                <c:pt idx="9941">
                  <c:v>387.27463999999998</c:v>
                </c:pt>
                <c:pt idx="9942">
                  <c:v>389.29034000000001</c:v>
                </c:pt>
                <c:pt idx="9943">
                  <c:v>405.28523999999999</c:v>
                </c:pt>
                <c:pt idx="9944">
                  <c:v>391.26963999999998</c:v>
                </c:pt>
                <c:pt idx="9945">
                  <c:v>375.27463999999998</c:v>
                </c:pt>
                <c:pt idx="9946">
                  <c:v>373.25903999999997</c:v>
                </c:pt>
                <c:pt idx="9947">
                  <c:v>359.24333999999999</c:v>
                </c:pt>
                <c:pt idx="9948">
                  <c:v>361.25903999999997</c:v>
                </c:pt>
                <c:pt idx="9949">
                  <c:v>377.25394</c:v>
                </c:pt>
                <c:pt idx="9950">
                  <c:v>363.23833999999999</c:v>
                </c:pt>
                <c:pt idx="9951">
                  <c:v>347.24333999999999</c:v>
                </c:pt>
                <c:pt idx="9952">
                  <c:v>345.22773999999998</c:v>
                </c:pt>
                <c:pt idx="9953">
                  <c:v>331.21204</c:v>
                </c:pt>
                <c:pt idx="9954">
                  <c:v>333.22773999999998</c:v>
                </c:pt>
                <c:pt idx="9955">
                  <c:v>349.22264000000001</c:v>
                </c:pt>
                <c:pt idx="9956">
                  <c:v>335.20704000000001</c:v>
                </c:pt>
                <c:pt idx="9957">
                  <c:v>319.21204</c:v>
                </c:pt>
                <c:pt idx="9958">
                  <c:v>317.19644</c:v>
                </c:pt>
                <c:pt idx="9959">
                  <c:v>291.18074000000001</c:v>
                </c:pt>
                <c:pt idx="9960">
                  <c:v>263.14943999999997</c:v>
                </c:pt>
                <c:pt idx="9961">
                  <c:v>321.19133999999997</c:v>
                </c:pt>
                <c:pt idx="9962">
                  <c:v>275.14943999999997</c:v>
                </c:pt>
                <c:pt idx="9963">
                  <c:v>277.16514000000001</c:v>
                </c:pt>
                <c:pt idx="9964">
                  <c:v>303.18074000000001</c:v>
                </c:pt>
                <c:pt idx="9965">
                  <c:v>551.34313999999995</c:v>
                </c:pt>
                <c:pt idx="9966">
                  <c:v>537.32754</c:v>
                </c:pt>
                <c:pt idx="9967">
                  <c:v>523.31183999999996</c:v>
                </c:pt>
                <c:pt idx="9968">
                  <c:v>509.29624000000001</c:v>
                </c:pt>
                <c:pt idx="9969">
                  <c:v>481.26493999999997</c:v>
                </c:pt>
                <c:pt idx="9970">
                  <c:v>495.28053999999997</c:v>
                </c:pt>
                <c:pt idx="9971">
                  <c:v>467.24923999999999</c:v>
                </c:pt>
                <c:pt idx="9972">
                  <c:v>465.23363999999998</c:v>
                </c:pt>
                <c:pt idx="9973">
                  <c:v>439.21794</c:v>
                </c:pt>
                <c:pt idx="9974">
                  <c:v>576.35364000000004</c:v>
                </c:pt>
                <c:pt idx="9975">
                  <c:v>562.33803999999998</c:v>
                </c:pt>
                <c:pt idx="9976">
                  <c:v>548.32233999999994</c:v>
                </c:pt>
                <c:pt idx="9977">
                  <c:v>534.30673999999999</c:v>
                </c:pt>
                <c:pt idx="9978">
                  <c:v>520.29103999999995</c:v>
                </c:pt>
                <c:pt idx="9979">
                  <c:v>506.27544</c:v>
                </c:pt>
                <c:pt idx="9980">
                  <c:v>492.25973999999997</c:v>
                </c:pt>
                <c:pt idx="9981">
                  <c:v>478.24414000000002</c:v>
                </c:pt>
                <c:pt idx="9982">
                  <c:v>464.22843999999998</c:v>
                </c:pt>
                <c:pt idx="9983">
                  <c:v>504.29613999999998</c:v>
                </c:pt>
                <c:pt idx="9984">
                  <c:v>488.26483999999999</c:v>
                </c:pt>
                <c:pt idx="9985">
                  <c:v>490.28053999999997</c:v>
                </c:pt>
                <c:pt idx="9986">
                  <c:v>476.26483999999999</c:v>
                </c:pt>
                <c:pt idx="9987">
                  <c:v>474.24923999999999</c:v>
                </c:pt>
                <c:pt idx="9988">
                  <c:v>460.23354</c:v>
                </c:pt>
                <c:pt idx="9989">
                  <c:v>462.24923999999999</c:v>
                </c:pt>
                <c:pt idx="9990">
                  <c:v>434.21794</c:v>
                </c:pt>
                <c:pt idx="9991">
                  <c:v>406.18664000000001</c:v>
                </c:pt>
                <c:pt idx="9992">
                  <c:v>448.23354</c:v>
                </c:pt>
                <c:pt idx="9993">
                  <c:v>420.20223999999996</c:v>
                </c:pt>
                <c:pt idx="9994">
                  <c:v>418.18664000000001</c:v>
                </c:pt>
                <c:pt idx="9995">
                  <c:v>392.17093999999997</c:v>
                </c:pt>
                <c:pt idx="9996">
                  <c:v>390.19164000000001</c:v>
                </c:pt>
                <c:pt idx="9997">
                  <c:v>392.20733999999999</c:v>
                </c:pt>
                <c:pt idx="9998">
                  <c:v>392.20733999999999</c:v>
                </c:pt>
                <c:pt idx="9999">
                  <c:v>420.20223999999996</c:v>
                </c:pt>
                <c:pt idx="10000">
                  <c:v>476.26483999999999</c:v>
                </c:pt>
                <c:pt idx="10001">
                  <c:v>474.24923999999999</c:v>
                </c:pt>
                <c:pt idx="10002">
                  <c:v>460.23354</c:v>
                </c:pt>
                <c:pt idx="10003">
                  <c:v>462.24923999999999</c:v>
                </c:pt>
                <c:pt idx="10004">
                  <c:v>448.23354</c:v>
                </c:pt>
                <c:pt idx="10005">
                  <c:v>446.21794</c:v>
                </c:pt>
                <c:pt idx="10006">
                  <c:v>392.17093999999997</c:v>
                </c:pt>
                <c:pt idx="10007">
                  <c:v>464.22843999999998</c:v>
                </c:pt>
                <c:pt idx="10008">
                  <c:v>478.24414000000002</c:v>
                </c:pt>
                <c:pt idx="10009">
                  <c:v>492.25973999999997</c:v>
                </c:pt>
                <c:pt idx="10010">
                  <c:v>506.27544</c:v>
                </c:pt>
                <c:pt idx="10011">
                  <c:v>520.29103999999995</c:v>
                </c:pt>
                <c:pt idx="10012">
                  <c:v>534.30673999999999</c:v>
                </c:pt>
                <c:pt idx="10013">
                  <c:v>548.32233999999994</c:v>
                </c:pt>
                <c:pt idx="10014">
                  <c:v>423.20193999999998</c:v>
                </c:pt>
                <c:pt idx="10015">
                  <c:v>425.21753999999999</c:v>
                </c:pt>
                <c:pt idx="10016">
                  <c:v>369.15494000000001</c:v>
                </c:pt>
                <c:pt idx="10017">
                  <c:v>535.31183999999996</c:v>
                </c:pt>
                <c:pt idx="10018">
                  <c:v>249.13383999999999</c:v>
                </c:pt>
                <c:pt idx="10019">
                  <c:v>249.17023999999998</c:v>
                </c:pt>
                <c:pt idx="10020">
                  <c:v>249.17023999999998</c:v>
                </c:pt>
                <c:pt idx="10021">
                  <c:v>394.18664000000001</c:v>
                </c:pt>
                <c:pt idx="10022">
                  <c:v>409.20733999999999</c:v>
                </c:pt>
                <c:pt idx="10023">
                  <c:v>627.49883999999997</c:v>
                </c:pt>
                <c:pt idx="10024">
                  <c:v>276.18113999999997</c:v>
                </c:pt>
                <c:pt idx="10025">
                  <c:v>639.56763999999998</c:v>
                </c:pt>
                <c:pt idx="10026">
                  <c:v>407.29104000000001</c:v>
                </c:pt>
                <c:pt idx="10027">
                  <c:v>626.53593999999998</c:v>
                </c:pt>
                <c:pt idx="10028">
                  <c:v>685.57313999999997</c:v>
                </c:pt>
                <c:pt idx="10029">
                  <c:v>188.16503999999998</c:v>
                </c:pt>
                <c:pt idx="10030">
                  <c:v>397.23554000000001</c:v>
                </c:pt>
                <c:pt idx="10031">
                  <c:v>245.18653999999998</c:v>
                </c:pt>
                <c:pt idx="10032">
                  <c:v>348.29023999999998</c:v>
                </c:pt>
                <c:pt idx="10033">
                  <c:v>838.56943999999999</c:v>
                </c:pt>
                <c:pt idx="10034">
                  <c:v>503.27123999999998</c:v>
                </c:pt>
                <c:pt idx="10035">
                  <c:v>537.23223999999993</c:v>
                </c:pt>
                <c:pt idx="10036">
                  <c:v>571.19334000000003</c:v>
                </c:pt>
                <c:pt idx="10037">
                  <c:v>707.03743999999995</c:v>
                </c:pt>
                <c:pt idx="10038">
                  <c:v>673.07643999999993</c:v>
                </c:pt>
                <c:pt idx="10039">
                  <c:v>673.07643999999993</c:v>
                </c:pt>
                <c:pt idx="10040">
                  <c:v>571.19334000000003</c:v>
                </c:pt>
                <c:pt idx="10041">
                  <c:v>565.26354000000003</c:v>
                </c:pt>
                <c:pt idx="10042">
                  <c:v>701.10774000000004</c:v>
                </c:pt>
                <c:pt idx="10043">
                  <c:v>735.06873999999993</c:v>
                </c:pt>
                <c:pt idx="10044">
                  <c:v>619.13523999999995</c:v>
                </c:pt>
                <c:pt idx="10045">
                  <c:v>363.18804</c:v>
                </c:pt>
                <c:pt idx="10046">
                  <c:v>437.20373999999998</c:v>
                </c:pt>
                <c:pt idx="10047">
                  <c:v>449.20373999999998</c:v>
                </c:pt>
                <c:pt idx="10048">
                  <c:v>279.09413999999998</c:v>
                </c:pt>
                <c:pt idx="10049">
                  <c:v>389.20373999999998</c:v>
                </c:pt>
                <c:pt idx="10050">
                  <c:v>375.18804</c:v>
                </c:pt>
                <c:pt idx="10051">
                  <c:v>445.33904000000001</c:v>
                </c:pt>
                <c:pt idx="10052">
                  <c:v>335.15674000000001</c:v>
                </c:pt>
                <c:pt idx="10053">
                  <c:v>180.98463999999998</c:v>
                </c:pt>
                <c:pt idx="10054">
                  <c:v>265.07853999999998</c:v>
                </c:pt>
                <c:pt idx="10055">
                  <c:v>307.12543999999997</c:v>
                </c:pt>
                <c:pt idx="10056">
                  <c:v>195.00023999999999</c:v>
                </c:pt>
                <c:pt idx="10057">
                  <c:v>419.25063999999998</c:v>
                </c:pt>
                <c:pt idx="10058">
                  <c:v>210.97744</c:v>
                </c:pt>
                <c:pt idx="10059">
                  <c:v>224.99303999999998</c:v>
                </c:pt>
                <c:pt idx="10060">
                  <c:v>209.01594</c:v>
                </c:pt>
                <c:pt idx="10061">
                  <c:v>376.26864</c:v>
                </c:pt>
                <c:pt idx="10062">
                  <c:v>927.58924000000002</c:v>
                </c:pt>
                <c:pt idx="10063">
                  <c:v>969.59983999999997</c:v>
                </c:pt>
                <c:pt idx="10064">
                  <c:v>783.47424000000001</c:v>
                </c:pt>
                <c:pt idx="10065">
                  <c:v>741.46363999999994</c:v>
                </c:pt>
                <c:pt idx="10066">
                  <c:v>577.39513999999997</c:v>
                </c:pt>
                <c:pt idx="10067">
                  <c:v>619.40574000000004</c:v>
                </c:pt>
                <c:pt idx="10068">
                  <c:v>805.53134</c:v>
                </c:pt>
              </c:numCache>
            </c:numRef>
          </c:xVal>
          <c:yVal>
            <c:numRef>
              <c:f>Feuil1!$B$4:$B$10072</c:f>
              <c:numCache>
                <c:formatCode>General</c:formatCode>
                <c:ptCount val="10069"/>
                <c:pt idx="0">
                  <c:v>3.9205459611252991E-2</c:v>
                </c:pt>
                <c:pt idx="1">
                  <c:v>3.9205459611224569E-2</c:v>
                </c:pt>
                <c:pt idx="2">
                  <c:v>3.9155515441663624E-2</c:v>
                </c:pt>
                <c:pt idx="3">
                  <c:v>3.9205459611210358E-2</c:v>
                </c:pt>
                <c:pt idx="4">
                  <c:v>3.9155515441663624E-2</c:v>
                </c:pt>
                <c:pt idx="5">
                  <c:v>3.9205459611224569E-2</c:v>
                </c:pt>
                <c:pt idx="6">
                  <c:v>3.9155515441677835E-2</c:v>
                </c:pt>
                <c:pt idx="7">
                  <c:v>3.9205459611224569E-2</c:v>
                </c:pt>
                <c:pt idx="8">
                  <c:v>3.9155515441706257E-2</c:v>
                </c:pt>
                <c:pt idx="9">
                  <c:v>3.9205459611252991E-2</c:v>
                </c:pt>
                <c:pt idx="10">
                  <c:v>3.9155515441677835E-2</c:v>
                </c:pt>
                <c:pt idx="11">
                  <c:v>3.9205459611224569E-2</c:v>
                </c:pt>
                <c:pt idx="12">
                  <c:v>3.9155515441706257E-2</c:v>
                </c:pt>
                <c:pt idx="13">
                  <c:v>3.9205459611252991E-2</c:v>
                </c:pt>
                <c:pt idx="14">
                  <c:v>3.9155515441677835E-2</c:v>
                </c:pt>
                <c:pt idx="15">
                  <c:v>3.9155515441677835E-2</c:v>
                </c:pt>
                <c:pt idx="16">
                  <c:v>3.9205459611252991E-2</c:v>
                </c:pt>
                <c:pt idx="17">
                  <c:v>3.9155515441734678E-2</c:v>
                </c:pt>
                <c:pt idx="18">
                  <c:v>3.9205459611252991E-2</c:v>
                </c:pt>
                <c:pt idx="19">
                  <c:v>3.9155515441734678E-2</c:v>
                </c:pt>
                <c:pt idx="20">
                  <c:v>3.9205459611252991E-2</c:v>
                </c:pt>
                <c:pt idx="21">
                  <c:v>3.9155515441677835E-2</c:v>
                </c:pt>
                <c:pt idx="22">
                  <c:v>3.9205459611252991E-2</c:v>
                </c:pt>
                <c:pt idx="23">
                  <c:v>3.9155515441677835E-2</c:v>
                </c:pt>
                <c:pt idx="24">
                  <c:v>3.9205459611252991E-2</c:v>
                </c:pt>
                <c:pt idx="25">
                  <c:v>3.9155515441734678E-2</c:v>
                </c:pt>
                <c:pt idx="26">
                  <c:v>3.9205459611252991E-2</c:v>
                </c:pt>
                <c:pt idx="27">
                  <c:v>3.9155515441734678E-2</c:v>
                </c:pt>
                <c:pt idx="28">
                  <c:v>3.9205459611252991E-2</c:v>
                </c:pt>
                <c:pt idx="29">
                  <c:v>3.9155515441677835E-2</c:v>
                </c:pt>
                <c:pt idx="30">
                  <c:v>3.9205459611309834E-2</c:v>
                </c:pt>
                <c:pt idx="31">
                  <c:v>3.9155515441677835E-2</c:v>
                </c:pt>
                <c:pt idx="32">
                  <c:v>3.9205459611252991E-2</c:v>
                </c:pt>
                <c:pt idx="33">
                  <c:v>3.9155515441734678E-2</c:v>
                </c:pt>
                <c:pt idx="34">
                  <c:v>3.9205459611366678E-2</c:v>
                </c:pt>
                <c:pt idx="35">
                  <c:v>3.9155515441734678E-2</c:v>
                </c:pt>
                <c:pt idx="36">
                  <c:v>3.9205459611252991E-2</c:v>
                </c:pt>
                <c:pt idx="37">
                  <c:v>3.9205459611252991E-2</c:v>
                </c:pt>
                <c:pt idx="38">
                  <c:v>2.3976055338152946E-2</c:v>
                </c:pt>
                <c:pt idx="39">
                  <c:v>2.3976055338181368E-2</c:v>
                </c:pt>
                <c:pt idx="40">
                  <c:v>2.4025999507728102E-2</c:v>
                </c:pt>
                <c:pt idx="41">
                  <c:v>2.3976055338152946E-2</c:v>
                </c:pt>
                <c:pt idx="42">
                  <c:v>2.3976055338152946E-2</c:v>
                </c:pt>
                <c:pt idx="43">
                  <c:v>2.4025999507728102E-2</c:v>
                </c:pt>
                <c:pt idx="44">
                  <c:v>2.397605533820979E-2</c:v>
                </c:pt>
                <c:pt idx="45">
                  <c:v>2.3976055338152946E-2</c:v>
                </c:pt>
                <c:pt idx="46">
                  <c:v>2.3976055338152946E-2</c:v>
                </c:pt>
                <c:pt idx="47">
                  <c:v>2.3976055338152946E-2</c:v>
                </c:pt>
                <c:pt idx="48">
                  <c:v>3.9205459611252991E-2</c:v>
                </c:pt>
                <c:pt idx="49">
                  <c:v>5.2604766814283721E-2</c:v>
                </c:pt>
                <c:pt idx="50">
                  <c:v>3.9155515441706257E-2</c:v>
                </c:pt>
                <c:pt idx="51">
                  <c:v>3.9155515441706257E-2</c:v>
                </c:pt>
                <c:pt idx="52">
                  <c:v>3.9205459611224569E-2</c:v>
                </c:pt>
                <c:pt idx="53">
                  <c:v>3.9155515441706257E-2</c:v>
                </c:pt>
                <c:pt idx="54">
                  <c:v>3.9155515441706257E-2</c:v>
                </c:pt>
                <c:pt idx="55">
                  <c:v>3.9205459611252991E-2</c:v>
                </c:pt>
                <c:pt idx="56">
                  <c:v>3.9155515441677835E-2</c:v>
                </c:pt>
                <c:pt idx="57">
                  <c:v>3.9155515441677835E-2</c:v>
                </c:pt>
                <c:pt idx="58">
                  <c:v>3.9205459611252991E-2</c:v>
                </c:pt>
                <c:pt idx="59">
                  <c:v>3.9155515441677835E-2</c:v>
                </c:pt>
                <c:pt idx="60">
                  <c:v>3.9155515441677835E-2</c:v>
                </c:pt>
                <c:pt idx="61">
                  <c:v>3.9205459611252991E-2</c:v>
                </c:pt>
                <c:pt idx="62">
                  <c:v>3.9205459611252991E-2</c:v>
                </c:pt>
                <c:pt idx="63">
                  <c:v>3.9155515441734678E-2</c:v>
                </c:pt>
                <c:pt idx="64">
                  <c:v>3.9155515441734678E-2</c:v>
                </c:pt>
                <c:pt idx="65">
                  <c:v>3.9205459611252991E-2</c:v>
                </c:pt>
                <c:pt idx="66">
                  <c:v>3.9155515441734678E-2</c:v>
                </c:pt>
                <c:pt idx="67">
                  <c:v>3.9205459611252991E-2</c:v>
                </c:pt>
                <c:pt idx="68">
                  <c:v>3.9155515441677835E-2</c:v>
                </c:pt>
                <c:pt idx="69">
                  <c:v>3.9205459611252991E-2</c:v>
                </c:pt>
                <c:pt idx="70">
                  <c:v>3.9205459611252991E-2</c:v>
                </c:pt>
                <c:pt idx="71">
                  <c:v>3.9155515441677835E-2</c:v>
                </c:pt>
                <c:pt idx="72">
                  <c:v>3.9205459611252991E-2</c:v>
                </c:pt>
                <c:pt idx="73">
                  <c:v>3.9155515441734678E-2</c:v>
                </c:pt>
                <c:pt idx="74">
                  <c:v>3.9205459611252991E-2</c:v>
                </c:pt>
                <c:pt idx="75">
                  <c:v>3.9155515441677835E-2</c:v>
                </c:pt>
                <c:pt idx="76">
                  <c:v>3.9155515441677835E-2</c:v>
                </c:pt>
                <c:pt idx="77">
                  <c:v>5.2604766814241088E-2</c:v>
                </c:pt>
                <c:pt idx="78">
                  <c:v>5.2604766814241088E-2</c:v>
                </c:pt>
                <c:pt idx="79">
                  <c:v>5.2554822644694354E-2</c:v>
                </c:pt>
                <c:pt idx="80">
                  <c:v>5.2604766814283721E-2</c:v>
                </c:pt>
                <c:pt idx="81">
                  <c:v>3.9155515441734678E-2</c:v>
                </c:pt>
                <c:pt idx="82">
                  <c:v>3.9155515441706257E-2</c:v>
                </c:pt>
                <c:pt idx="83">
                  <c:v>3.9205459611252991E-2</c:v>
                </c:pt>
                <c:pt idx="84">
                  <c:v>3.9205459611252991E-2</c:v>
                </c:pt>
                <c:pt idx="85">
                  <c:v>3.9155515441677835E-2</c:v>
                </c:pt>
                <c:pt idx="86">
                  <c:v>3.9205459611252991E-2</c:v>
                </c:pt>
                <c:pt idx="87">
                  <c:v>3.9205459611252991E-2</c:v>
                </c:pt>
                <c:pt idx="88">
                  <c:v>3.9155515441677835E-2</c:v>
                </c:pt>
                <c:pt idx="89">
                  <c:v>3.9155515441677835E-2</c:v>
                </c:pt>
                <c:pt idx="90">
                  <c:v>3.9205459611252991E-2</c:v>
                </c:pt>
                <c:pt idx="91">
                  <c:v>3.9205459611252991E-2</c:v>
                </c:pt>
                <c:pt idx="92">
                  <c:v>3.9205459611252991E-2</c:v>
                </c:pt>
                <c:pt idx="93">
                  <c:v>3.9205459611252991E-2</c:v>
                </c:pt>
                <c:pt idx="94">
                  <c:v>3.9205459611252991E-2</c:v>
                </c:pt>
                <c:pt idx="95">
                  <c:v>3.9155515441734678E-2</c:v>
                </c:pt>
                <c:pt idx="96">
                  <c:v>3.9205459611252991E-2</c:v>
                </c:pt>
                <c:pt idx="97">
                  <c:v>3.9205459611252991E-2</c:v>
                </c:pt>
                <c:pt idx="98">
                  <c:v>3.9205459611252991E-2</c:v>
                </c:pt>
                <c:pt idx="99">
                  <c:v>3.9205459611252991E-2</c:v>
                </c:pt>
                <c:pt idx="100">
                  <c:v>3.9205459611252991E-2</c:v>
                </c:pt>
                <c:pt idx="101">
                  <c:v>3.9205459611224569E-2</c:v>
                </c:pt>
                <c:pt idx="102">
                  <c:v>3.9205459611224569E-2</c:v>
                </c:pt>
                <c:pt idx="103">
                  <c:v>3.9205459611224569E-2</c:v>
                </c:pt>
                <c:pt idx="104">
                  <c:v>3.9205459611224569E-2</c:v>
                </c:pt>
                <c:pt idx="105">
                  <c:v>3.9205459611224569E-2</c:v>
                </c:pt>
                <c:pt idx="106">
                  <c:v>3.9205459611224569E-2</c:v>
                </c:pt>
                <c:pt idx="107">
                  <c:v>3.9205459611224569E-2</c:v>
                </c:pt>
                <c:pt idx="108">
                  <c:v>3.9155515441706257E-2</c:v>
                </c:pt>
                <c:pt idx="109">
                  <c:v>3.9155515441706257E-2</c:v>
                </c:pt>
                <c:pt idx="110">
                  <c:v>3.9155515441706257E-2</c:v>
                </c:pt>
                <c:pt idx="111">
                  <c:v>3.9155515441706257E-2</c:v>
                </c:pt>
                <c:pt idx="112">
                  <c:v>3.9155515441706257E-2</c:v>
                </c:pt>
                <c:pt idx="113">
                  <c:v>3.9155515441706257E-2</c:v>
                </c:pt>
                <c:pt idx="114">
                  <c:v>3.9155515441706257E-2</c:v>
                </c:pt>
                <c:pt idx="115">
                  <c:v>3.9155515441706257E-2</c:v>
                </c:pt>
                <c:pt idx="116">
                  <c:v>3.9205459611252991E-2</c:v>
                </c:pt>
                <c:pt idx="117">
                  <c:v>3.9205459611252991E-2</c:v>
                </c:pt>
                <c:pt idx="118">
                  <c:v>3.9205459611210358E-2</c:v>
                </c:pt>
                <c:pt idx="119">
                  <c:v>3.9155515441663624E-2</c:v>
                </c:pt>
                <c:pt idx="120">
                  <c:v>3.9155515441663624E-2</c:v>
                </c:pt>
                <c:pt idx="121">
                  <c:v>3.9205459611224569E-2</c:v>
                </c:pt>
                <c:pt idx="122">
                  <c:v>3.9205459611224569E-2</c:v>
                </c:pt>
                <c:pt idx="123">
                  <c:v>3.9205459611224569E-2</c:v>
                </c:pt>
                <c:pt idx="124">
                  <c:v>3.9205459611224569E-2</c:v>
                </c:pt>
                <c:pt idx="125">
                  <c:v>3.9205459611224569E-2</c:v>
                </c:pt>
                <c:pt idx="126">
                  <c:v>3.9205459611224569E-2</c:v>
                </c:pt>
                <c:pt idx="127">
                  <c:v>3.9155515441677835E-2</c:v>
                </c:pt>
                <c:pt idx="128">
                  <c:v>3.9155515441677835E-2</c:v>
                </c:pt>
                <c:pt idx="129">
                  <c:v>3.9155515441677835E-2</c:v>
                </c:pt>
                <c:pt idx="130">
                  <c:v>3.9155515441677835E-2</c:v>
                </c:pt>
                <c:pt idx="131">
                  <c:v>3.9155515441677835E-2</c:v>
                </c:pt>
                <c:pt idx="132">
                  <c:v>3.9155515441677835E-2</c:v>
                </c:pt>
                <c:pt idx="133">
                  <c:v>3.9155515441677835E-2</c:v>
                </c:pt>
                <c:pt idx="134">
                  <c:v>3.9205459611224569E-2</c:v>
                </c:pt>
                <c:pt idx="135">
                  <c:v>3.9155515441706257E-2</c:v>
                </c:pt>
                <c:pt idx="136">
                  <c:v>3.9205459611252991E-2</c:v>
                </c:pt>
                <c:pt idx="137">
                  <c:v>3.9155515441677835E-2</c:v>
                </c:pt>
                <c:pt idx="138">
                  <c:v>3.9155515441677835E-2</c:v>
                </c:pt>
                <c:pt idx="139">
                  <c:v>3.9155515441677835E-2</c:v>
                </c:pt>
                <c:pt idx="140">
                  <c:v>3.9205459611252991E-2</c:v>
                </c:pt>
                <c:pt idx="141">
                  <c:v>3.9205459611252991E-2</c:v>
                </c:pt>
                <c:pt idx="142">
                  <c:v>3.9155515441734678E-2</c:v>
                </c:pt>
                <c:pt idx="143">
                  <c:v>3.9155515441734678E-2</c:v>
                </c:pt>
                <c:pt idx="144">
                  <c:v>5.2604766814241088E-2</c:v>
                </c:pt>
                <c:pt idx="145">
                  <c:v>5.2554822644694354E-2</c:v>
                </c:pt>
                <c:pt idx="146">
                  <c:v>5.2554822644694354E-2</c:v>
                </c:pt>
                <c:pt idx="147">
                  <c:v>5.2604766814255299E-2</c:v>
                </c:pt>
                <c:pt idx="148">
                  <c:v>5.2604766814255299E-2</c:v>
                </c:pt>
                <c:pt idx="149">
                  <c:v>5.2554822644708565E-2</c:v>
                </c:pt>
                <c:pt idx="150">
                  <c:v>5.2604766814255299E-2</c:v>
                </c:pt>
                <c:pt idx="151">
                  <c:v>5.2554822644708565E-2</c:v>
                </c:pt>
                <c:pt idx="152">
                  <c:v>5.2554822644708565E-2</c:v>
                </c:pt>
                <c:pt idx="153">
                  <c:v>5.2554822644708565E-2</c:v>
                </c:pt>
                <c:pt idx="154">
                  <c:v>5.2604766814255299E-2</c:v>
                </c:pt>
                <c:pt idx="155">
                  <c:v>5.2554822644708565E-2</c:v>
                </c:pt>
                <c:pt idx="156">
                  <c:v>5.2604766814255299E-2</c:v>
                </c:pt>
                <c:pt idx="157">
                  <c:v>5.2604766814241088E-2</c:v>
                </c:pt>
                <c:pt idx="158">
                  <c:v>5.2604766814241088E-2</c:v>
                </c:pt>
                <c:pt idx="159">
                  <c:v>5.2554822644694354E-2</c:v>
                </c:pt>
                <c:pt idx="160">
                  <c:v>5.2554822644694354E-2</c:v>
                </c:pt>
                <c:pt idx="161">
                  <c:v>5.2554822644694354E-2</c:v>
                </c:pt>
                <c:pt idx="162">
                  <c:v>5.2554822644694354E-2</c:v>
                </c:pt>
                <c:pt idx="163">
                  <c:v>5.2554822644694354E-2</c:v>
                </c:pt>
                <c:pt idx="164">
                  <c:v>5.2604766814255299E-2</c:v>
                </c:pt>
                <c:pt idx="165">
                  <c:v>5.2604766814255299E-2</c:v>
                </c:pt>
                <c:pt idx="166">
                  <c:v>5.2604766814255299E-2</c:v>
                </c:pt>
                <c:pt idx="167">
                  <c:v>5.2604766814255299E-2</c:v>
                </c:pt>
                <c:pt idx="168">
                  <c:v>5.2604766814255299E-2</c:v>
                </c:pt>
                <c:pt idx="169">
                  <c:v>5.2604766814255299E-2</c:v>
                </c:pt>
                <c:pt idx="170">
                  <c:v>5.2604766814255299E-2</c:v>
                </c:pt>
                <c:pt idx="171">
                  <c:v>5.2554822644708565E-2</c:v>
                </c:pt>
                <c:pt idx="172">
                  <c:v>5.2554822644708565E-2</c:v>
                </c:pt>
                <c:pt idx="173">
                  <c:v>5.2554822644708565E-2</c:v>
                </c:pt>
                <c:pt idx="174">
                  <c:v>5.2604766814255299E-2</c:v>
                </c:pt>
                <c:pt idx="175">
                  <c:v>5.2554822644708565E-2</c:v>
                </c:pt>
                <c:pt idx="176">
                  <c:v>5.2554822644708565E-2</c:v>
                </c:pt>
                <c:pt idx="177">
                  <c:v>5.2604766814255299E-2</c:v>
                </c:pt>
                <c:pt idx="178">
                  <c:v>5.2604766814255299E-2</c:v>
                </c:pt>
                <c:pt idx="179">
                  <c:v>5.2554822644708565E-2</c:v>
                </c:pt>
                <c:pt idx="180">
                  <c:v>5.2554822644708565E-2</c:v>
                </c:pt>
                <c:pt idx="181">
                  <c:v>5.2554822644765409E-2</c:v>
                </c:pt>
                <c:pt idx="182">
                  <c:v>5.2604766814283721E-2</c:v>
                </c:pt>
                <c:pt idx="183">
                  <c:v>5.2604766814283721E-2</c:v>
                </c:pt>
                <c:pt idx="184">
                  <c:v>5.2604766814283721E-2</c:v>
                </c:pt>
                <c:pt idx="185">
                  <c:v>5.2604766814283721E-2</c:v>
                </c:pt>
                <c:pt idx="186">
                  <c:v>5.2554822644708565E-2</c:v>
                </c:pt>
                <c:pt idx="187">
                  <c:v>5.2554822644708565E-2</c:v>
                </c:pt>
                <c:pt idx="188">
                  <c:v>5.2554822644708565E-2</c:v>
                </c:pt>
                <c:pt idx="189">
                  <c:v>5.2604766814255299E-2</c:v>
                </c:pt>
                <c:pt idx="190">
                  <c:v>3.9155515441677835E-2</c:v>
                </c:pt>
                <c:pt idx="191">
                  <c:v>3.9155515441677835E-2</c:v>
                </c:pt>
                <c:pt idx="192">
                  <c:v>3.9155515441677835E-2</c:v>
                </c:pt>
                <c:pt idx="193">
                  <c:v>3.9205459611224569E-2</c:v>
                </c:pt>
                <c:pt idx="194">
                  <c:v>3.9205459611224569E-2</c:v>
                </c:pt>
                <c:pt idx="195">
                  <c:v>3.9205459611224569E-2</c:v>
                </c:pt>
                <c:pt idx="196">
                  <c:v>3.9205459611224569E-2</c:v>
                </c:pt>
                <c:pt idx="197">
                  <c:v>3.9205459611224569E-2</c:v>
                </c:pt>
                <c:pt idx="198">
                  <c:v>3.9155515441706257E-2</c:v>
                </c:pt>
                <c:pt idx="199">
                  <c:v>3.9155515441706257E-2</c:v>
                </c:pt>
                <c:pt idx="200">
                  <c:v>3.9205459611252991E-2</c:v>
                </c:pt>
                <c:pt idx="201">
                  <c:v>3.9155515441677835E-2</c:v>
                </c:pt>
                <c:pt idx="202">
                  <c:v>3.9205459611224569E-2</c:v>
                </c:pt>
                <c:pt idx="203">
                  <c:v>3.9155515441706257E-2</c:v>
                </c:pt>
                <c:pt idx="204">
                  <c:v>3.9205459611252991E-2</c:v>
                </c:pt>
                <c:pt idx="205">
                  <c:v>3.9205459611252991E-2</c:v>
                </c:pt>
                <c:pt idx="206">
                  <c:v>3.9205459611252991E-2</c:v>
                </c:pt>
                <c:pt idx="207">
                  <c:v>3.9205459611252991E-2</c:v>
                </c:pt>
                <c:pt idx="208">
                  <c:v>3.9155515441677835E-2</c:v>
                </c:pt>
                <c:pt idx="209">
                  <c:v>3.9155515441677835E-2</c:v>
                </c:pt>
                <c:pt idx="210">
                  <c:v>3.9205459611252991E-2</c:v>
                </c:pt>
                <c:pt idx="211">
                  <c:v>3.9205459611252991E-2</c:v>
                </c:pt>
                <c:pt idx="212">
                  <c:v>3.9205459611252991E-2</c:v>
                </c:pt>
                <c:pt idx="213">
                  <c:v>3.9205459611252991E-2</c:v>
                </c:pt>
                <c:pt idx="214">
                  <c:v>3.9205459611252991E-2</c:v>
                </c:pt>
                <c:pt idx="215">
                  <c:v>3.9205459611252991E-2</c:v>
                </c:pt>
                <c:pt idx="216">
                  <c:v>3.9205459611252991E-2</c:v>
                </c:pt>
                <c:pt idx="217">
                  <c:v>3.9205459611252991E-2</c:v>
                </c:pt>
                <c:pt idx="218">
                  <c:v>3.9205459611252991E-2</c:v>
                </c:pt>
                <c:pt idx="219">
                  <c:v>3.9205459611252991E-2</c:v>
                </c:pt>
                <c:pt idx="220">
                  <c:v>3.9205459611252991E-2</c:v>
                </c:pt>
                <c:pt idx="221">
                  <c:v>3.9155515441734678E-2</c:v>
                </c:pt>
                <c:pt idx="222">
                  <c:v>3.9155515441734678E-2</c:v>
                </c:pt>
                <c:pt idx="223">
                  <c:v>3.9155515441663624E-2</c:v>
                </c:pt>
                <c:pt idx="224">
                  <c:v>3.9155515441677835E-2</c:v>
                </c:pt>
                <c:pt idx="225">
                  <c:v>3.9155515441677835E-2</c:v>
                </c:pt>
                <c:pt idx="226">
                  <c:v>3.9155515441677835E-2</c:v>
                </c:pt>
                <c:pt idx="227">
                  <c:v>3.9155515441677835E-2</c:v>
                </c:pt>
                <c:pt idx="228">
                  <c:v>3.9155515441677835E-2</c:v>
                </c:pt>
                <c:pt idx="229">
                  <c:v>3.9155515441677835E-2</c:v>
                </c:pt>
                <c:pt idx="230">
                  <c:v>3.9155515441677835E-2</c:v>
                </c:pt>
                <c:pt idx="231">
                  <c:v>3.9205459611252991E-2</c:v>
                </c:pt>
                <c:pt idx="232">
                  <c:v>3.9205459611252991E-2</c:v>
                </c:pt>
                <c:pt idx="233">
                  <c:v>3.9205459611252991E-2</c:v>
                </c:pt>
                <c:pt idx="234">
                  <c:v>3.9205459611252991E-2</c:v>
                </c:pt>
                <c:pt idx="235">
                  <c:v>3.9155515441677835E-2</c:v>
                </c:pt>
                <c:pt idx="236">
                  <c:v>3.9155515441677835E-2</c:v>
                </c:pt>
                <c:pt idx="237">
                  <c:v>3.9155515441677835E-2</c:v>
                </c:pt>
                <c:pt idx="238">
                  <c:v>3.9155515441677835E-2</c:v>
                </c:pt>
                <c:pt idx="239">
                  <c:v>3.9155515441677835E-2</c:v>
                </c:pt>
                <c:pt idx="240">
                  <c:v>3.9155515441677835E-2</c:v>
                </c:pt>
                <c:pt idx="241">
                  <c:v>3.9155515441677835E-2</c:v>
                </c:pt>
                <c:pt idx="242">
                  <c:v>3.9155515441677835E-2</c:v>
                </c:pt>
                <c:pt idx="243">
                  <c:v>3.9155515441677835E-2</c:v>
                </c:pt>
                <c:pt idx="244">
                  <c:v>3.9155515441677835E-2</c:v>
                </c:pt>
                <c:pt idx="245">
                  <c:v>5.2604766814226878E-2</c:v>
                </c:pt>
                <c:pt idx="246">
                  <c:v>5.2604766814226878E-2</c:v>
                </c:pt>
                <c:pt idx="247">
                  <c:v>3.9205459611252991E-2</c:v>
                </c:pt>
                <c:pt idx="248">
                  <c:v>5.2554822644708565E-2</c:v>
                </c:pt>
                <c:pt idx="249">
                  <c:v>6.6004074017257608E-2</c:v>
                </c:pt>
                <c:pt idx="250">
                  <c:v>6.6004074017257608E-2</c:v>
                </c:pt>
                <c:pt idx="251">
                  <c:v>7.9353437050770026E-2</c:v>
                </c:pt>
                <c:pt idx="252">
                  <c:v>3.9155515441734678E-2</c:v>
                </c:pt>
                <c:pt idx="253">
                  <c:v>3.9155515441734678E-2</c:v>
                </c:pt>
                <c:pt idx="254">
                  <c:v>3.9155515441734678E-2</c:v>
                </c:pt>
                <c:pt idx="255">
                  <c:v>3.9155515441734678E-2</c:v>
                </c:pt>
                <c:pt idx="256">
                  <c:v>3.9155515441734678E-2</c:v>
                </c:pt>
                <c:pt idx="257">
                  <c:v>3.9155515441734678E-2</c:v>
                </c:pt>
                <c:pt idx="258">
                  <c:v>3.9155515441734678E-2</c:v>
                </c:pt>
                <c:pt idx="259">
                  <c:v>3.9155515441734678E-2</c:v>
                </c:pt>
                <c:pt idx="260">
                  <c:v>3.9155515441734678E-2</c:v>
                </c:pt>
                <c:pt idx="261">
                  <c:v>3.9155515441734678E-2</c:v>
                </c:pt>
                <c:pt idx="262">
                  <c:v>3.9205459611252991E-2</c:v>
                </c:pt>
                <c:pt idx="263">
                  <c:v>7.9353437050770026E-2</c:v>
                </c:pt>
                <c:pt idx="264">
                  <c:v>9.2802688423319069E-2</c:v>
                </c:pt>
                <c:pt idx="265">
                  <c:v>3.9155515441734678E-2</c:v>
                </c:pt>
                <c:pt idx="266">
                  <c:v>6.5954129847739296E-2</c:v>
                </c:pt>
                <c:pt idx="267">
                  <c:v>6.5954129847739296E-2</c:v>
                </c:pt>
                <c:pt idx="268">
                  <c:v>6.5954129847739296E-2</c:v>
                </c:pt>
                <c:pt idx="269">
                  <c:v>3.9205459611252991E-2</c:v>
                </c:pt>
                <c:pt idx="270">
                  <c:v>3.9205459611252991E-2</c:v>
                </c:pt>
                <c:pt idx="271">
                  <c:v>3.9205459611252991E-2</c:v>
                </c:pt>
                <c:pt idx="272">
                  <c:v>3.9155515441677835E-2</c:v>
                </c:pt>
                <c:pt idx="273">
                  <c:v>3.9205459611252991E-2</c:v>
                </c:pt>
                <c:pt idx="274">
                  <c:v>3.9205459611252991E-2</c:v>
                </c:pt>
                <c:pt idx="275">
                  <c:v>6.5954129847739296E-2</c:v>
                </c:pt>
                <c:pt idx="276">
                  <c:v>3.9205459611252991E-2</c:v>
                </c:pt>
                <c:pt idx="277">
                  <c:v>3.9205459611224569E-2</c:v>
                </c:pt>
                <c:pt idx="278">
                  <c:v>3.9155515441706257E-2</c:v>
                </c:pt>
                <c:pt idx="279">
                  <c:v>3.9155515441706257E-2</c:v>
                </c:pt>
                <c:pt idx="280">
                  <c:v>3.9155515441706257E-2</c:v>
                </c:pt>
                <c:pt idx="281">
                  <c:v>3.9205459611252991E-2</c:v>
                </c:pt>
                <c:pt idx="282">
                  <c:v>3.9205459611252991E-2</c:v>
                </c:pt>
                <c:pt idx="283">
                  <c:v>3.9155515441677835E-2</c:v>
                </c:pt>
                <c:pt idx="284">
                  <c:v>3.9205459611252991E-2</c:v>
                </c:pt>
                <c:pt idx="285">
                  <c:v>6.6004074017314451E-2</c:v>
                </c:pt>
                <c:pt idx="286">
                  <c:v>7.9353437050770026E-2</c:v>
                </c:pt>
                <c:pt idx="287">
                  <c:v>7.9353437050770026E-2</c:v>
                </c:pt>
                <c:pt idx="288">
                  <c:v>5.2604766814283721E-2</c:v>
                </c:pt>
                <c:pt idx="289">
                  <c:v>3.9155515441677835E-2</c:v>
                </c:pt>
                <c:pt idx="290">
                  <c:v>3.9155515441706257E-2</c:v>
                </c:pt>
                <c:pt idx="291">
                  <c:v>5.2604766814283721E-2</c:v>
                </c:pt>
                <c:pt idx="292">
                  <c:v>5.2604766814283721E-2</c:v>
                </c:pt>
                <c:pt idx="293">
                  <c:v>3.9155515441677835E-2</c:v>
                </c:pt>
                <c:pt idx="294">
                  <c:v>5.2604766814226878E-2</c:v>
                </c:pt>
                <c:pt idx="295">
                  <c:v>5.2604766814226878E-2</c:v>
                </c:pt>
                <c:pt idx="296">
                  <c:v>5.2604766814226878E-2</c:v>
                </c:pt>
                <c:pt idx="297">
                  <c:v>3.9155515441706257E-2</c:v>
                </c:pt>
                <c:pt idx="298">
                  <c:v>3.9205459611252991E-2</c:v>
                </c:pt>
                <c:pt idx="299">
                  <c:v>3.9205459611252991E-2</c:v>
                </c:pt>
                <c:pt idx="300">
                  <c:v>7.556481504603596E-2</c:v>
                </c:pt>
                <c:pt idx="301">
                  <c:v>7.5514870876503437E-2</c:v>
                </c:pt>
                <c:pt idx="302">
                  <c:v>7.5514870876503437E-2</c:v>
                </c:pt>
                <c:pt idx="303">
                  <c:v>9.8424974938723153E-2</c:v>
                </c:pt>
                <c:pt idx="304">
                  <c:v>9.8474919108326731E-2</c:v>
                </c:pt>
                <c:pt idx="305">
                  <c:v>0.10231348528253648</c:v>
                </c:pt>
                <c:pt idx="306">
                  <c:v>7.5514870876503437E-2</c:v>
                </c:pt>
                <c:pt idx="307">
                  <c:v>3.9155515441677835E-2</c:v>
                </c:pt>
                <c:pt idx="308">
                  <c:v>3.9205459611224569E-2</c:v>
                </c:pt>
                <c:pt idx="309">
                  <c:v>3.9205459611252991E-2</c:v>
                </c:pt>
                <c:pt idx="310">
                  <c:v>3.9155515441677835E-2</c:v>
                </c:pt>
                <c:pt idx="311">
                  <c:v>3.9205459611252991E-2</c:v>
                </c:pt>
                <c:pt idx="312">
                  <c:v>0.1654215109538768</c:v>
                </c:pt>
                <c:pt idx="313">
                  <c:v>3.9205459611224569E-2</c:v>
                </c:pt>
                <c:pt idx="314">
                  <c:v>3.9205459611252991E-2</c:v>
                </c:pt>
                <c:pt idx="315">
                  <c:v>3.9205459611252991E-2</c:v>
                </c:pt>
                <c:pt idx="316">
                  <c:v>3.9155515441677835E-2</c:v>
                </c:pt>
                <c:pt idx="317">
                  <c:v>3.9205459611252991E-2</c:v>
                </c:pt>
                <c:pt idx="318">
                  <c:v>3.9155515441677835E-2</c:v>
                </c:pt>
                <c:pt idx="319">
                  <c:v>3.9155515441677835E-2</c:v>
                </c:pt>
                <c:pt idx="320">
                  <c:v>3.9205459611252991E-2</c:v>
                </c:pt>
                <c:pt idx="321">
                  <c:v>3.9205459611366678E-2</c:v>
                </c:pt>
                <c:pt idx="322">
                  <c:v>3.9155515441734678E-2</c:v>
                </c:pt>
                <c:pt idx="323">
                  <c:v>3.9155515441734678E-2</c:v>
                </c:pt>
                <c:pt idx="324">
                  <c:v>3.9205459611252991E-2</c:v>
                </c:pt>
                <c:pt idx="325">
                  <c:v>3.9205459611252991E-2</c:v>
                </c:pt>
                <c:pt idx="326">
                  <c:v>3.9155515441734678E-2</c:v>
                </c:pt>
                <c:pt idx="327">
                  <c:v>3.9155515441620992E-2</c:v>
                </c:pt>
                <c:pt idx="328">
                  <c:v>3.9205459611252991E-2</c:v>
                </c:pt>
                <c:pt idx="329">
                  <c:v>3.9205459611252991E-2</c:v>
                </c:pt>
                <c:pt idx="330">
                  <c:v>3.9205459611252991E-2</c:v>
                </c:pt>
                <c:pt idx="331">
                  <c:v>3.9155515441677835E-2</c:v>
                </c:pt>
                <c:pt idx="332">
                  <c:v>3.9205459611252991E-2</c:v>
                </c:pt>
                <c:pt idx="333">
                  <c:v>3.9155515441734678E-2</c:v>
                </c:pt>
                <c:pt idx="334">
                  <c:v>3.9205459611252991E-2</c:v>
                </c:pt>
                <c:pt idx="335">
                  <c:v>3.9155515441734678E-2</c:v>
                </c:pt>
                <c:pt idx="336">
                  <c:v>3.9205459611252991E-2</c:v>
                </c:pt>
                <c:pt idx="337">
                  <c:v>3.9155515441677835E-2</c:v>
                </c:pt>
                <c:pt idx="338">
                  <c:v>3.9205459611309834E-2</c:v>
                </c:pt>
                <c:pt idx="339">
                  <c:v>3.9155515441677835E-2</c:v>
                </c:pt>
                <c:pt idx="340">
                  <c:v>3.9205459611252991E-2</c:v>
                </c:pt>
                <c:pt idx="341">
                  <c:v>3.9155515441734678E-2</c:v>
                </c:pt>
                <c:pt idx="342">
                  <c:v>6.2115563673501129E-2</c:v>
                </c:pt>
                <c:pt idx="343">
                  <c:v>6.2115563673501129E-2</c:v>
                </c:pt>
                <c:pt idx="344">
                  <c:v>6.2165507843019441E-2</c:v>
                </c:pt>
                <c:pt idx="345">
                  <c:v>6.2165507843133128E-2</c:v>
                </c:pt>
                <c:pt idx="346">
                  <c:v>6.2115563673501129E-2</c:v>
                </c:pt>
                <c:pt idx="347">
                  <c:v>6.2115563673501129E-2</c:v>
                </c:pt>
                <c:pt idx="348">
                  <c:v>6.2165507843133128E-2</c:v>
                </c:pt>
                <c:pt idx="349">
                  <c:v>6.2165507843019441E-2</c:v>
                </c:pt>
                <c:pt idx="350">
                  <c:v>6.2115563673501129E-2</c:v>
                </c:pt>
                <c:pt idx="351">
                  <c:v>6.2115563673501129E-2</c:v>
                </c:pt>
                <c:pt idx="352">
                  <c:v>6.2165507843019441E-2</c:v>
                </c:pt>
                <c:pt idx="353">
                  <c:v>6.2165507843019441E-2</c:v>
                </c:pt>
                <c:pt idx="354">
                  <c:v>6.2165507843076284E-2</c:v>
                </c:pt>
                <c:pt idx="355">
                  <c:v>6.2165507843076284E-2</c:v>
                </c:pt>
                <c:pt idx="356">
                  <c:v>6.2115563673501129E-2</c:v>
                </c:pt>
                <c:pt idx="357">
                  <c:v>6.2165507843019441E-2</c:v>
                </c:pt>
                <c:pt idx="358">
                  <c:v>5.2604766814226878E-2</c:v>
                </c:pt>
                <c:pt idx="359">
                  <c:v>5.2604766814283721E-2</c:v>
                </c:pt>
                <c:pt idx="360">
                  <c:v>5.2554822644708565E-2</c:v>
                </c:pt>
                <c:pt idx="361">
                  <c:v>5.2604766814283721E-2</c:v>
                </c:pt>
                <c:pt idx="362">
                  <c:v>5.2604766814283721E-2</c:v>
                </c:pt>
                <c:pt idx="363">
                  <c:v>0.11955135865980537</c:v>
                </c:pt>
                <c:pt idx="364">
                  <c:v>3.9205459611252991E-2</c:v>
                </c:pt>
                <c:pt idx="365">
                  <c:v>3.9205459611252991E-2</c:v>
                </c:pt>
                <c:pt idx="366">
                  <c:v>3.9155515441706257E-2</c:v>
                </c:pt>
                <c:pt idx="367">
                  <c:v>3.9155515441677835E-2</c:v>
                </c:pt>
                <c:pt idx="368">
                  <c:v>3.9155515441706257E-2</c:v>
                </c:pt>
                <c:pt idx="369">
                  <c:v>3.9155515441677835E-2</c:v>
                </c:pt>
                <c:pt idx="370">
                  <c:v>3.9155515441677835E-2</c:v>
                </c:pt>
                <c:pt idx="371">
                  <c:v>3.9155515441677835E-2</c:v>
                </c:pt>
                <c:pt idx="372">
                  <c:v>3.9205459611252991E-2</c:v>
                </c:pt>
                <c:pt idx="373">
                  <c:v>3.9205459611252991E-2</c:v>
                </c:pt>
                <c:pt idx="374">
                  <c:v>3.9205459611252991E-2</c:v>
                </c:pt>
                <c:pt idx="375">
                  <c:v>3.9205459611252991E-2</c:v>
                </c:pt>
                <c:pt idx="376">
                  <c:v>3.9155515441734678E-2</c:v>
                </c:pt>
                <c:pt idx="377">
                  <c:v>6.6004074017257608E-2</c:v>
                </c:pt>
                <c:pt idx="378">
                  <c:v>6.6004074017257608E-2</c:v>
                </c:pt>
                <c:pt idx="379">
                  <c:v>6.5954129847739296E-2</c:v>
                </c:pt>
                <c:pt idx="380">
                  <c:v>6.5954129847739296E-2</c:v>
                </c:pt>
                <c:pt idx="381">
                  <c:v>6.6004074017257608E-2</c:v>
                </c:pt>
                <c:pt idx="382">
                  <c:v>6.6004074017257608E-2</c:v>
                </c:pt>
                <c:pt idx="383">
                  <c:v>6.5954129847739296E-2</c:v>
                </c:pt>
                <c:pt idx="384">
                  <c:v>6.6004074017257608E-2</c:v>
                </c:pt>
                <c:pt idx="385">
                  <c:v>6.5954129847739296E-2</c:v>
                </c:pt>
                <c:pt idx="386">
                  <c:v>6.6004074017314451E-2</c:v>
                </c:pt>
                <c:pt idx="387">
                  <c:v>9.2802688423319069E-2</c:v>
                </c:pt>
                <c:pt idx="388">
                  <c:v>9.2752744253743913E-2</c:v>
                </c:pt>
                <c:pt idx="389">
                  <c:v>6.6004074017257608E-2</c:v>
                </c:pt>
                <c:pt idx="390">
                  <c:v>9.2752744253743913E-2</c:v>
                </c:pt>
                <c:pt idx="391">
                  <c:v>0.11955135865980537</c:v>
                </c:pt>
                <c:pt idx="392">
                  <c:v>5.2554822644708565E-2</c:v>
                </c:pt>
                <c:pt idx="393">
                  <c:v>5.2554822644708565E-2</c:v>
                </c:pt>
                <c:pt idx="394">
                  <c:v>5.2554822644708565E-2</c:v>
                </c:pt>
                <c:pt idx="395">
                  <c:v>6.5954129847739296E-2</c:v>
                </c:pt>
                <c:pt idx="396">
                  <c:v>6.6004074017314451E-2</c:v>
                </c:pt>
                <c:pt idx="397">
                  <c:v>6.6004074017257608E-2</c:v>
                </c:pt>
                <c:pt idx="398">
                  <c:v>6.5954129847739296E-2</c:v>
                </c:pt>
                <c:pt idx="399">
                  <c:v>6.5954129847739296E-2</c:v>
                </c:pt>
                <c:pt idx="400">
                  <c:v>9.2802688423319069E-2</c:v>
                </c:pt>
                <c:pt idx="401">
                  <c:v>5.2604766814226878E-2</c:v>
                </c:pt>
                <c:pt idx="402">
                  <c:v>5.2604766814226878E-2</c:v>
                </c:pt>
                <c:pt idx="403">
                  <c:v>5.2604766814226878E-2</c:v>
                </c:pt>
                <c:pt idx="404">
                  <c:v>5.2604766814226878E-2</c:v>
                </c:pt>
                <c:pt idx="405">
                  <c:v>5.2604766814283721E-2</c:v>
                </c:pt>
                <c:pt idx="406">
                  <c:v>5.2604766814283721E-2</c:v>
                </c:pt>
                <c:pt idx="407">
                  <c:v>3.9205459611252991E-2</c:v>
                </c:pt>
                <c:pt idx="408">
                  <c:v>3.9155515441677835E-2</c:v>
                </c:pt>
                <c:pt idx="409">
                  <c:v>3.9155515441677835E-2</c:v>
                </c:pt>
                <c:pt idx="410">
                  <c:v>3.9205459611224569E-2</c:v>
                </c:pt>
                <c:pt idx="411">
                  <c:v>5.2554822644708565E-2</c:v>
                </c:pt>
                <c:pt idx="412">
                  <c:v>0.17114368580837436</c:v>
                </c:pt>
                <c:pt idx="413">
                  <c:v>0.11182428214175388</c:v>
                </c:pt>
                <c:pt idx="414">
                  <c:v>0.10866709713786804</c:v>
                </c:pt>
                <c:pt idx="415">
                  <c:v>3.9155515441734678E-2</c:v>
                </c:pt>
                <c:pt idx="416">
                  <c:v>9.8424974938779997E-2</c:v>
                </c:pt>
                <c:pt idx="417">
                  <c:v>6.5954129847710874E-2</c:v>
                </c:pt>
                <c:pt idx="418">
                  <c:v>8.8914178079534167E-2</c:v>
                </c:pt>
                <c:pt idx="419">
                  <c:v>6.5954129847739296E-2</c:v>
                </c:pt>
                <c:pt idx="420">
                  <c:v>6.2165507843047862E-2</c:v>
                </c:pt>
                <c:pt idx="421">
                  <c:v>7.5514870876503437E-2</c:v>
                </c:pt>
                <c:pt idx="422">
                  <c:v>9.8474919108298309E-2</c:v>
                </c:pt>
                <c:pt idx="423">
                  <c:v>7.9403381220288338E-2</c:v>
                </c:pt>
                <c:pt idx="424">
                  <c:v>5.2604766814226878E-2</c:v>
                </c:pt>
                <c:pt idx="425">
                  <c:v>6.2115563673501129E-2</c:v>
                </c:pt>
                <c:pt idx="426">
                  <c:v>3.9205459611252991E-2</c:v>
                </c:pt>
                <c:pt idx="427">
                  <c:v>5.2604766814226878E-2</c:v>
                </c:pt>
                <c:pt idx="428">
                  <c:v>5.2604766814226878E-2</c:v>
                </c:pt>
                <c:pt idx="429">
                  <c:v>5.2604766814283721E-2</c:v>
                </c:pt>
                <c:pt idx="430">
                  <c:v>5.2604766814283721E-2</c:v>
                </c:pt>
                <c:pt idx="431">
                  <c:v>0.10236342945211163</c:v>
                </c:pt>
                <c:pt idx="432">
                  <c:v>6.5954129847739296E-2</c:v>
                </c:pt>
                <c:pt idx="433">
                  <c:v>3.9205459611252991E-2</c:v>
                </c:pt>
                <c:pt idx="434">
                  <c:v>6.6004074017257608E-2</c:v>
                </c:pt>
                <c:pt idx="435">
                  <c:v>3.9155515441734678E-2</c:v>
                </c:pt>
                <c:pt idx="436">
                  <c:v>3.9155515441677835E-2</c:v>
                </c:pt>
                <c:pt idx="437">
                  <c:v>3.9155515441734678E-2</c:v>
                </c:pt>
                <c:pt idx="438">
                  <c:v>3.9155515441734678E-2</c:v>
                </c:pt>
                <c:pt idx="439">
                  <c:v>3.9205459611252991E-2</c:v>
                </c:pt>
                <c:pt idx="440">
                  <c:v>3.9205459611252991E-2</c:v>
                </c:pt>
                <c:pt idx="441">
                  <c:v>3.9205459611252991E-2</c:v>
                </c:pt>
                <c:pt idx="442">
                  <c:v>3.9205459611252991E-2</c:v>
                </c:pt>
                <c:pt idx="443">
                  <c:v>5.2604766814255299E-2</c:v>
                </c:pt>
                <c:pt idx="444">
                  <c:v>5.2554822644708565E-2</c:v>
                </c:pt>
                <c:pt idx="445">
                  <c:v>6.6004074017257608E-2</c:v>
                </c:pt>
                <c:pt idx="446">
                  <c:v>5.2554822644708565E-2</c:v>
                </c:pt>
                <c:pt idx="447">
                  <c:v>3.9205459611252991E-2</c:v>
                </c:pt>
                <c:pt idx="448">
                  <c:v>3.9205459611224569E-2</c:v>
                </c:pt>
                <c:pt idx="449">
                  <c:v>3.9205459611252991E-2</c:v>
                </c:pt>
                <c:pt idx="450">
                  <c:v>3.9205459611252991E-2</c:v>
                </c:pt>
                <c:pt idx="451">
                  <c:v>3.9205459611252991E-2</c:v>
                </c:pt>
                <c:pt idx="452">
                  <c:v>3.9205459611252991E-2</c:v>
                </c:pt>
                <c:pt idx="453">
                  <c:v>3.9205459611252991E-2</c:v>
                </c:pt>
                <c:pt idx="454">
                  <c:v>0.19459604085432147</c:v>
                </c:pt>
                <c:pt idx="455">
                  <c:v>0.19459604085432147</c:v>
                </c:pt>
                <c:pt idx="456">
                  <c:v>5.2554822644708565E-2</c:v>
                </c:pt>
                <c:pt idx="457">
                  <c:v>5.2554822644708565E-2</c:v>
                </c:pt>
                <c:pt idx="458">
                  <c:v>5.2554822644708565E-2</c:v>
                </c:pt>
                <c:pt idx="459">
                  <c:v>0.25337319353729981</c:v>
                </c:pt>
                <c:pt idx="460">
                  <c:v>6.5954129847710874E-2</c:v>
                </c:pt>
                <c:pt idx="461">
                  <c:v>9.2802688423319069E-2</c:v>
                </c:pt>
                <c:pt idx="462">
                  <c:v>5.2554822644708565E-2</c:v>
                </c:pt>
                <c:pt idx="463">
                  <c:v>5.2390720373296062E-2</c:v>
                </c:pt>
                <c:pt idx="464">
                  <c:v>5.2554822644694354E-2</c:v>
                </c:pt>
                <c:pt idx="465">
                  <c:v>5.2604766814241088E-2</c:v>
                </c:pt>
                <c:pt idx="466">
                  <c:v>5.2604766814241088E-2</c:v>
                </c:pt>
                <c:pt idx="467">
                  <c:v>5.2604766814241088E-2</c:v>
                </c:pt>
                <c:pt idx="468">
                  <c:v>5.2554822644694354E-2</c:v>
                </c:pt>
                <c:pt idx="469">
                  <c:v>5.2554822644694354E-2</c:v>
                </c:pt>
                <c:pt idx="470">
                  <c:v>5.2554822644694354E-2</c:v>
                </c:pt>
                <c:pt idx="471">
                  <c:v>5.2554822644694354E-2</c:v>
                </c:pt>
                <c:pt idx="472">
                  <c:v>5.2604766814255299E-2</c:v>
                </c:pt>
                <c:pt idx="473">
                  <c:v>5.2604766814255299E-2</c:v>
                </c:pt>
                <c:pt idx="474">
                  <c:v>5.2604766814255299E-2</c:v>
                </c:pt>
                <c:pt idx="475">
                  <c:v>5.2604766814255299E-2</c:v>
                </c:pt>
                <c:pt idx="476">
                  <c:v>5.2604766814255299E-2</c:v>
                </c:pt>
                <c:pt idx="477">
                  <c:v>5.2554822644708565E-2</c:v>
                </c:pt>
                <c:pt idx="478">
                  <c:v>5.2554822644708565E-2</c:v>
                </c:pt>
                <c:pt idx="479">
                  <c:v>5.2554822644708565E-2</c:v>
                </c:pt>
                <c:pt idx="480">
                  <c:v>5.2554822644708565E-2</c:v>
                </c:pt>
                <c:pt idx="481">
                  <c:v>5.2554822644708565E-2</c:v>
                </c:pt>
                <c:pt idx="482">
                  <c:v>5.2554822644708565E-2</c:v>
                </c:pt>
                <c:pt idx="483">
                  <c:v>5.2554822644708565E-2</c:v>
                </c:pt>
                <c:pt idx="484">
                  <c:v>5.2554822644708565E-2</c:v>
                </c:pt>
                <c:pt idx="485">
                  <c:v>5.2554822644708565E-2</c:v>
                </c:pt>
                <c:pt idx="486">
                  <c:v>5.2604766814255299E-2</c:v>
                </c:pt>
                <c:pt idx="487">
                  <c:v>5.2604766814255299E-2</c:v>
                </c:pt>
                <c:pt idx="488">
                  <c:v>5.2604766814255299E-2</c:v>
                </c:pt>
                <c:pt idx="489">
                  <c:v>5.2554822644708565E-2</c:v>
                </c:pt>
                <c:pt idx="490">
                  <c:v>5.2554822644708565E-2</c:v>
                </c:pt>
                <c:pt idx="491">
                  <c:v>5.2554822644708565E-2</c:v>
                </c:pt>
                <c:pt idx="492">
                  <c:v>5.2554822644708565E-2</c:v>
                </c:pt>
                <c:pt idx="493">
                  <c:v>5.2554822644708565E-2</c:v>
                </c:pt>
                <c:pt idx="494">
                  <c:v>5.2604766814255299E-2</c:v>
                </c:pt>
                <c:pt idx="495">
                  <c:v>5.2604766814255299E-2</c:v>
                </c:pt>
                <c:pt idx="496">
                  <c:v>5.2604766814255299E-2</c:v>
                </c:pt>
                <c:pt idx="497">
                  <c:v>5.2554822644708565E-2</c:v>
                </c:pt>
                <c:pt idx="498">
                  <c:v>5.2554822644708565E-2</c:v>
                </c:pt>
                <c:pt idx="499">
                  <c:v>5.2554822644708565E-2</c:v>
                </c:pt>
                <c:pt idx="500">
                  <c:v>5.2554822644708565E-2</c:v>
                </c:pt>
                <c:pt idx="501">
                  <c:v>5.2554822644708565E-2</c:v>
                </c:pt>
                <c:pt idx="502">
                  <c:v>5.2554822644708565E-2</c:v>
                </c:pt>
                <c:pt idx="503">
                  <c:v>5.2554822644708565E-2</c:v>
                </c:pt>
                <c:pt idx="504">
                  <c:v>5.2604766814255299E-2</c:v>
                </c:pt>
                <c:pt idx="505">
                  <c:v>5.2604766814255299E-2</c:v>
                </c:pt>
                <c:pt idx="506">
                  <c:v>5.2604766814255299E-2</c:v>
                </c:pt>
                <c:pt idx="507">
                  <c:v>5.2554822644708565E-2</c:v>
                </c:pt>
                <c:pt idx="508">
                  <c:v>5.2554822644708565E-2</c:v>
                </c:pt>
                <c:pt idx="509">
                  <c:v>5.2554822644708565E-2</c:v>
                </c:pt>
                <c:pt idx="510">
                  <c:v>5.2554822644708565E-2</c:v>
                </c:pt>
                <c:pt idx="511">
                  <c:v>5.2604766814255299E-2</c:v>
                </c:pt>
                <c:pt idx="512">
                  <c:v>5.2604766814255299E-2</c:v>
                </c:pt>
                <c:pt idx="513">
                  <c:v>5.2554822644708565E-2</c:v>
                </c:pt>
                <c:pt idx="514">
                  <c:v>5.2554822644708565E-2</c:v>
                </c:pt>
                <c:pt idx="515">
                  <c:v>5.2554822644708565E-2</c:v>
                </c:pt>
                <c:pt idx="516">
                  <c:v>5.2554822644708565E-2</c:v>
                </c:pt>
                <c:pt idx="517">
                  <c:v>5.2554822644708565E-2</c:v>
                </c:pt>
                <c:pt idx="518">
                  <c:v>5.2604766814226878E-2</c:v>
                </c:pt>
                <c:pt idx="519">
                  <c:v>5.2604766814226878E-2</c:v>
                </c:pt>
                <c:pt idx="520">
                  <c:v>5.2554822644708565E-2</c:v>
                </c:pt>
                <c:pt idx="521">
                  <c:v>5.2554822644708565E-2</c:v>
                </c:pt>
                <c:pt idx="522">
                  <c:v>5.2554822644708565E-2</c:v>
                </c:pt>
                <c:pt idx="523">
                  <c:v>5.2554822644708565E-2</c:v>
                </c:pt>
                <c:pt idx="524">
                  <c:v>5.2554822644708565E-2</c:v>
                </c:pt>
                <c:pt idx="525">
                  <c:v>5.2554822644708565E-2</c:v>
                </c:pt>
                <c:pt idx="526">
                  <c:v>5.2554822644708565E-2</c:v>
                </c:pt>
                <c:pt idx="527">
                  <c:v>5.2554822644708565E-2</c:v>
                </c:pt>
                <c:pt idx="528">
                  <c:v>5.2554822644708565E-2</c:v>
                </c:pt>
                <c:pt idx="529">
                  <c:v>5.2554822644708565E-2</c:v>
                </c:pt>
                <c:pt idx="530">
                  <c:v>5.2554822644708565E-2</c:v>
                </c:pt>
                <c:pt idx="531">
                  <c:v>5.2554822644708565E-2</c:v>
                </c:pt>
                <c:pt idx="532">
                  <c:v>5.2554822644708565E-2</c:v>
                </c:pt>
                <c:pt idx="533">
                  <c:v>5.2554822644708565E-2</c:v>
                </c:pt>
                <c:pt idx="534">
                  <c:v>5.2554822644708565E-2</c:v>
                </c:pt>
                <c:pt idx="535">
                  <c:v>5.2554822644708565E-2</c:v>
                </c:pt>
                <c:pt idx="536">
                  <c:v>5.2554822644708565E-2</c:v>
                </c:pt>
                <c:pt idx="537">
                  <c:v>5.2554822644708565E-2</c:v>
                </c:pt>
                <c:pt idx="538">
                  <c:v>5.2554822644708565E-2</c:v>
                </c:pt>
                <c:pt idx="539">
                  <c:v>5.2554822644708565E-2</c:v>
                </c:pt>
                <c:pt idx="540">
                  <c:v>5.2554822644708565E-2</c:v>
                </c:pt>
                <c:pt idx="541">
                  <c:v>5.2604766814283721E-2</c:v>
                </c:pt>
                <c:pt idx="542">
                  <c:v>5.2554822644708565E-2</c:v>
                </c:pt>
                <c:pt idx="543">
                  <c:v>5.2554822644708565E-2</c:v>
                </c:pt>
                <c:pt idx="544">
                  <c:v>5.2554822644708565E-2</c:v>
                </c:pt>
                <c:pt idx="545">
                  <c:v>5.2554822644708565E-2</c:v>
                </c:pt>
                <c:pt idx="546">
                  <c:v>5.2554822644765409E-2</c:v>
                </c:pt>
                <c:pt idx="547">
                  <c:v>5.2554822644765409E-2</c:v>
                </c:pt>
                <c:pt idx="548">
                  <c:v>5.2554822644765409E-2</c:v>
                </c:pt>
                <c:pt idx="549">
                  <c:v>5.2604766814283721E-2</c:v>
                </c:pt>
                <c:pt idx="550">
                  <c:v>5.2554822644708565E-2</c:v>
                </c:pt>
                <c:pt idx="551">
                  <c:v>5.2554822644708565E-2</c:v>
                </c:pt>
                <c:pt idx="552">
                  <c:v>5.2554822644708565E-2</c:v>
                </c:pt>
                <c:pt idx="553">
                  <c:v>5.2554822644708565E-2</c:v>
                </c:pt>
                <c:pt idx="554">
                  <c:v>5.2554822644708565E-2</c:v>
                </c:pt>
                <c:pt idx="555">
                  <c:v>5.2554822644765409E-2</c:v>
                </c:pt>
                <c:pt idx="556">
                  <c:v>5.2554822644708565E-2</c:v>
                </c:pt>
                <c:pt idx="557">
                  <c:v>6.5954129847710874E-2</c:v>
                </c:pt>
                <c:pt idx="558">
                  <c:v>6.6004074017257608E-2</c:v>
                </c:pt>
                <c:pt idx="559">
                  <c:v>6.6004074017257608E-2</c:v>
                </c:pt>
                <c:pt idx="560">
                  <c:v>6.6004074017257608E-2</c:v>
                </c:pt>
                <c:pt idx="561">
                  <c:v>6.6004074017257608E-2</c:v>
                </c:pt>
                <c:pt idx="562">
                  <c:v>6.6004074017257608E-2</c:v>
                </c:pt>
                <c:pt idx="563">
                  <c:v>6.6004074017257608E-2</c:v>
                </c:pt>
                <c:pt idx="564">
                  <c:v>6.6004074017257608E-2</c:v>
                </c:pt>
                <c:pt idx="565">
                  <c:v>6.6004074017257608E-2</c:v>
                </c:pt>
                <c:pt idx="566">
                  <c:v>6.6004074017257608E-2</c:v>
                </c:pt>
                <c:pt idx="567">
                  <c:v>6.600407401728603E-2</c:v>
                </c:pt>
                <c:pt idx="568">
                  <c:v>6.6004074017257608E-2</c:v>
                </c:pt>
                <c:pt idx="569">
                  <c:v>6.6004074017257608E-2</c:v>
                </c:pt>
                <c:pt idx="570">
                  <c:v>6.6004074017257608E-2</c:v>
                </c:pt>
                <c:pt idx="571">
                  <c:v>6.6004074017257608E-2</c:v>
                </c:pt>
                <c:pt idx="572">
                  <c:v>6.6004074017257608E-2</c:v>
                </c:pt>
                <c:pt idx="573">
                  <c:v>6.6004074017257608E-2</c:v>
                </c:pt>
                <c:pt idx="574">
                  <c:v>6.6004074017257608E-2</c:v>
                </c:pt>
                <c:pt idx="575">
                  <c:v>6.6004074017257608E-2</c:v>
                </c:pt>
                <c:pt idx="576">
                  <c:v>6.6004074017257608E-2</c:v>
                </c:pt>
                <c:pt idx="577">
                  <c:v>6.6004074017257608E-2</c:v>
                </c:pt>
                <c:pt idx="578">
                  <c:v>6.6004074017257608E-2</c:v>
                </c:pt>
                <c:pt idx="579">
                  <c:v>6.6004074017257608E-2</c:v>
                </c:pt>
                <c:pt idx="580">
                  <c:v>6.6004074017257608E-2</c:v>
                </c:pt>
                <c:pt idx="581">
                  <c:v>6.6004074017257608E-2</c:v>
                </c:pt>
                <c:pt idx="582">
                  <c:v>6.6004074017257608E-2</c:v>
                </c:pt>
                <c:pt idx="583">
                  <c:v>6.6004074017257608E-2</c:v>
                </c:pt>
                <c:pt idx="584">
                  <c:v>6.6004074017257608E-2</c:v>
                </c:pt>
                <c:pt idx="585">
                  <c:v>6.6004074017257608E-2</c:v>
                </c:pt>
                <c:pt idx="586">
                  <c:v>6.5954129847739296E-2</c:v>
                </c:pt>
                <c:pt idx="587">
                  <c:v>6.6004074017257608E-2</c:v>
                </c:pt>
                <c:pt idx="588">
                  <c:v>6.6004074017314451E-2</c:v>
                </c:pt>
                <c:pt idx="589">
                  <c:v>6.6004074017314451E-2</c:v>
                </c:pt>
                <c:pt idx="590">
                  <c:v>6.6004074017257608E-2</c:v>
                </c:pt>
                <c:pt idx="591">
                  <c:v>7.9353437050770026E-2</c:v>
                </c:pt>
                <c:pt idx="592">
                  <c:v>7.9353437050770026E-2</c:v>
                </c:pt>
                <c:pt idx="593">
                  <c:v>7.9353437050770026E-2</c:v>
                </c:pt>
                <c:pt idx="594">
                  <c:v>7.9353437050770026E-2</c:v>
                </c:pt>
                <c:pt idx="595">
                  <c:v>7.9353437050770026E-2</c:v>
                </c:pt>
                <c:pt idx="596">
                  <c:v>7.9353437050770026E-2</c:v>
                </c:pt>
                <c:pt idx="597">
                  <c:v>7.9353437050770026E-2</c:v>
                </c:pt>
                <c:pt idx="598">
                  <c:v>7.9353437050770026E-2</c:v>
                </c:pt>
                <c:pt idx="599">
                  <c:v>7.9353437050770026E-2</c:v>
                </c:pt>
                <c:pt idx="600">
                  <c:v>7.9353437050770026E-2</c:v>
                </c:pt>
                <c:pt idx="601">
                  <c:v>7.9353437050770026E-2</c:v>
                </c:pt>
                <c:pt idx="602">
                  <c:v>7.9353437050770026E-2</c:v>
                </c:pt>
                <c:pt idx="603">
                  <c:v>7.9353437050770026E-2</c:v>
                </c:pt>
                <c:pt idx="604">
                  <c:v>7.9353437050770026E-2</c:v>
                </c:pt>
                <c:pt idx="605">
                  <c:v>7.9353437050770026E-2</c:v>
                </c:pt>
                <c:pt idx="606">
                  <c:v>7.9353437050770026E-2</c:v>
                </c:pt>
                <c:pt idx="607">
                  <c:v>7.9353437050770026E-2</c:v>
                </c:pt>
                <c:pt idx="608">
                  <c:v>7.9353437050770026E-2</c:v>
                </c:pt>
                <c:pt idx="609">
                  <c:v>7.9353437050770026E-2</c:v>
                </c:pt>
                <c:pt idx="610">
                  <c:v>7.9353437050770026E-2</c:v>
                </c:pt>
                <c:pt idx="611">
                  <c:v>7.9353437050770026E-2</c:v>
                </c:pt>
                <c:pt idx="612">
                  <c:v>7.9353437050770026E-2</c:v>
                </c:pt>
                <c:pt idx="613">
                  <c:v>7.9353437050770026E-2</c:v>
                </c:pt>
                <c:pt idx="614">
                  <c:v>7.9353437050770026E-2</c:v>
                </c:pt>
                <c:pt idx="615">
                  <c:v>7.9353437050770026E-2</c:v>
                </c:pt>
                <c:pt idx="616">
                  <c:v>7.9353437050770026E-2</c:v>
                </c:pt>
                <c:pt idx="617">
                  <c:v>9.2802688423319069E-2</c:v>
                </c:pt>
                <c:pt idx="618">
                  <c:v>9.2802688423319069E-2</c:v>
                </c:pt>
                <c:pt idx="619">
                  <c:v>9.2802688423319069E-2</c:v>
                </c:pt>
                <c:pt idx="620">
                  <c:v>9.2802688423319069E-2</c:v>
                </c:pt>
                <c:pt idx="621">
                  <c:v>9.2802688423319069E-2</c:v>
                </c:pt>
                <c:pt idx="622">
                  <c:v>9.2802688423319069E-2</c:v>
                </c:pt>
                <c:pt idx="623">
                  <c:v>9.2802688423319069E-2</c:v>
                </c:pt>
                <c:pt idx="624">
                  <c:v>9.2802688423319069E-2</c:v>
                </c:pt>
                <c:pt idx="625">
                  <c:v>9.2802688423319069E-2</c:v>
                </c:pt>
                <c:pt idx="626">
                  <c:v>9.2802688423319069E-2</c:v>
                </c:pt>
                <c:pt idx="627">
                  <c:v>9.2802688423319069E-2</c:v>
                </c:pt>
                <c:pt idx="628">
                  <c:v>9.2802688423319069E-2</c:v>
                </c:pt>
                <c:pt idx="629">
                  <c:v>9.2802688423319069E-2</c:v>
                </c:pt>
                <c:pt idx="630">
                  <c:v>9.2802688423319069E-2</c:v>
                </c:pt>
                <c:pt idx="631">
                  <c:v>0.10615205145677464</c:v>
                </c:pt>
                <c:pt idx="632">
                  <c:v>0.10615205145677464</c:v>
                </c:pt>
                <c:pt idx="633">
                  <c:v>0.10615205145677464</c:v>
                </c:pt>
                <c:pt idx="634">
                  <c:v>0.10615205145677464</c:v>
                </c:pt>
                <c:pt idx="635">
                  <c:v>0.11960130282932369</c:v>
                </c:pt>
                <c:pt idx="636">
                  <c:v>0.11960130282938053</c:v>
                </c:pt>
                <c:pt idx="637">
                  <c:v>6.6004074017257608E-2</c:v>
                </c:pt>
                <c:pt idx="638">
                  <c:v>6.600407401728603E-2</c:v>
                </c:pt>
                <c:pt idx="639">
                  <c:v>6.6004074017257608E-2</c:v>
                </c:pt>
                <c:pt idx="640">
                  <c:v>5.2604766814241088E-2</c:v>
                </c:pt>
                <c:pt idx="641">
                  <c:v>5.2554822644694354E-2</c:v>
                </c:pt>
                <c:pt idx="642">
                  <c:v>5.2554822644694354E-2</c:v>
                </c:pt>
                <c:pt idx="643">
                  <c:v>5.2554822644708565E-2</c:v>
                </c:pt>
                <c:pt idx="644">
                  <c:v>5.2554822644708565E-2</c:v>
                </c:pt>
                <c:pt idx="645">
                  <c:v>6.6004074017257608E-2</c:v>
                </c:pt>
                <c:pt idx="646">
                  <c:v>6.6004074017257608E-2</c:v>
                </c:pt>
                <c:pt idx="647">
                  <c:v>6.6004074017257608E-2</c:v>
                </c:pt>
                <c:pt idx="648">
                  <c:v>6.6004074017257608E-2</c:v>
                </c:pt>
                <c:pt idx="649">
                  <c:v>6.6004074017257608E-2</c:v>
                </c:pt>
                <c:pt idx="650">
                  <c:v>6.6004074017257608E-2</c:v>
                </c:pt>
                <c:pt idx="651">
                  <c:v>6.6004074017257608E-2</c:v>
                </c:pt>
                <c:pt idx="652">
                  <c:v>6.6004074017257608E-2</c:v>
                </c:pt>
                <c:pt idx="653">
                  <c:v>6.6004074017257608E-2</c:v>
                </c:pt>
                <c:pt idx="654">
                  <c:v>6.6004074017257608E-2</c:v>
                </c:pt>
                <c:pt idx="655">
                  <c:v>6.6004074017257608E-2</c:v>
                </c:pt>
                <c:pt idx="656">
                  <c:v>6.6004074017257608E-2</c:v>
                </c:pt>
                <c:pt idx="657">
                  <c:v>6.6004074017257608E-2</c:v>
                </c:pt>
                <c:pt idx="658">
                  <c:v>6.6004074017257608E-2</c:v>
                </c:pt>
                <c:pt idx="659">
                  <c:v>6.6004074017257608E-2</c:v>
                </c:pt>
                <c:pt idx="660">
                  <c:v>7.9353437050741604E-2</c:v>
                </c:pt>
                <c:pt idx="661">
                  <c:v>7.9353437050741604E-2</c:v>
                </c:pt>
                <c:pt idx="662">
                  <c:v>5.2604766814255299E-2</c:v>
                </c:pt>
                <c:pt idx="663">
                  <c:v>5.2604766814255299E-2</c:v>
                </c:pt>
                <c:pt idx="664">
                  <c:v>5.2604766814255299E-2</c:v>
                </c:pt>
                <c:pt idx="665">
                  <c:v>5.2604766814255299E-2</c:v>
                </c:pt>
                <c:pt idx="666">
                  <c:v>5.2604766814255299E-2</c:v>
                </c:pt>
                <c:pt idx="667">
                  <c:v>6.5954129847739296E-2</c:v>
                </c:pt>
                <c:pt idx="668">
                  <c:v>5.2554822644708565E-2</c:v>
                </c:pt>
                <c:pt idx="669">
                  <c:v>5.2554822644708565E-2</c:v>
                </c:pt>
                <c:pt idx="670">
                  <c:v>5.2554822644708565E-2</c:v>
                </c:pt>
                <c:pt idx="671">
                  <c:v>5.2554822644708565E-2</c:v>
                </c:pt>
                <c:pt idx="672">
                  <c:v>5.2554822644708565E-2</c:v>
                </c:pt>
                <c:pt idx="673">
                  <c:v>5.2554822644708565E-2</c:v>
                </c:pt>
                <c:pt idx="674">
                  <c:v>5.2554822644708565E-2</c:v>
                </c:pt>
                <c:pt idx="675">
                  <c:v>6.600407401728603E-2</c:v>
                </c:pt>
                <c:pt idx="676">
                  <c:v>6.600407401728603E-2</c:v>
                </c:pt>
                <c:pt idx="677">
                  <c:v>6.600407401728603E-2</c:v>
                </c:pt>
                <c:pt idx="678">
                  <c:v>6.600407401728603E-2</c:v>
                </c:pt>
                <c:pt idx="679">
                  <c:v>6.600407401728603E-2</c:v>
                </c:pt>
                <c:pt idx="680">
                  <c:v>6.600407401728603E-2</c:v>
                </c:pt>
                <c:pt idx="681">
                  <c:v>6.600407401728603E-2</c:v>
                </c:pt>
                <c:pt idx="682">
                  <c:v>6.600407401728603E-2</c:v>
                </c:pt>
                <c:pt idx="683">
                  <c:v>6.600407401728603E-2</c:v>
                </c:pt>
                <c:pt idx="684">
                  <c:v>6.600407401728603E-2</c:v>
                </c:pt>
                <c:pt idx="685">
                  <c:v>9.2802688423319069E-2</c:v>
                </c:pt>
                <c:pt idx="686">
                  <c:v>9.2802688423319069E-2</c:v>
                </c:pt>
                <c:pt idx="687">
                  <c:v>9.2802688423319069E-2</c:v>
                </c:pt>
                <c:pt idx="688">
                  <c:v>0.10615205145677464</c:v>
                </c:pt>
                <c:pt idx="689">
                  <c:v>6.5954129847710874E-2</c:v>
                </c:pt>
                <c:pt idx="690">
                  <c:v>6.5954129847710874E-2</c:v>
                </c:pt>
                <c:pt idx="691">
                  <c:v>5.2554822644708565E-2</c:v>
                </c:pt>
                <c:pt idx="692">
                  <c:v>5.2554822644708565E-2</c:v>
                </c:pt>
                <c:pt idx="693">
                  <c:v>5.2554822644708565E-2</c:v>
                </c:pt>
                <c:pt idx="694">
                  <c:v>5.2554822644708565E-2</c:v>
                </c:pt>
                <c:pt idx="695">
                  <c:v>5.2554822644708565E-2</c:v>
                </c:pt>
                <c:pt idx="696">
                  <c:v>6.6004074017257608E-2</c:v>
                </c:pt>
                <c:pt idx="697">
                  <c:v>6.6004074017257608E-2</c:v>
                </c:pt>
                <c:pt idx="698">
                  <c:v>6.6004074017257608E-2</c:v>
                </c:pt>
                <c:pt idx="699">
                  <c:v>6.6004074017257608E-2</c:v>
                </c:pt>
                <c:pt idx="700">
                  <c:v>6.6004074017257608E-2</c:v>
                </c:pt>
                <c:pt idx="701">
                  <c:v>6.6004074017257608E-2</c:v>
                </c:pt>
                <c:pt idx="702">
                  <c:v>6.6004074017257608E-2</c:v>
                </c:pt>
                <c:pt idx="703">
                  <c:v>0.10615205145680306</c:v>
                </c:pt>
                <c:pt idx="704">
                  <c:v>5.2604766814255299E-2</c:v>
                </c:pt>
                <c:pt idx="705">
                  <c:v>5.2554822644708565E-2</c:v>
                </c:pt>
                <c:pt idx="706">
                  <c:v>5.2554822644708565E-2</c:v>
                </c:pt>
                <c:pt idx="707">
                  <c:v>5.2554822644708565E-2</c:v>
                </c:pt>
                <c:pt idx="708">
                  <c:v>5.2554822644708565E-2</c:v>
                </c:pt>
                <c:pt idx="709">
                  <c:v>5.2554822644708565E-2</c:v>
                </c:pt>
                <c:pt idx="710">
                  <c:v>5.2554822644708565E-2</c:v>
                </c:pt>
                <c:pt idx="711">
                  <c:v>5.2554822644708565E-2</c:v>
                </c:pt>
                <c:pt idx="712">
                  <c:v>5.2554822644708565E-2</c:v>
                </c:pt>
                <c:pt idx="713">
                  <c:v>6.600407401728603E-2</c:v>
                </c:pt>
                <c:pt idx="714">
                  <c:v>6.600407401728603E-2</c:v>
                </c:pt>
                <c:pt idx="715">
                  <c:v>6.600407401728603E-2</c:v>
                </c:pt>
                <c:pt idx="716">
                  <c:v>6.600407401728603E-2</c:v>
                </c:pt>
                <c:pt idx="717">
                  <c:v>6.600407401728603E-2</c:v>
                </c:pt>
                <c:pt idx="718">
                  <c:v>6.600407401728603E-2</c:v>
                </c:pt>
                <c:pt idx="719">
                  <c:v>6.600407401728603E-2</c:v>
                </c:pt>
                <c:pt idx="720">
                  <c:v>6.600407401728603E-2</c:v>
                </c:pt>
                <c:pt idx="721">
                  <c:v>9.2802688423319069E-2</c:v>
                </c:pt>
                <c:pt idx="722">
                  <c:v>9.2802688423319069E-2</c:v>
                </c:pt>
                <c:pt idx="723">
                  <c:v>9.2802688423319069E-2</c:v>
                </c:pt>
                <c:pt idx="724">
                  <c:v>9.2802688423319069E-2</c:v>
                </c:pt>
                <c:pt idx="725">
                  <c:v>5.2604766814226878E-2</c:v>
                </c:pt>
                <c:pt idx="726">
                  <c:v>5.2604766814226878E-2</c:v>
                </c:pt>
                <c:pt idx="727">
                  <c:v>5.2604766814226878E-2</c:v>
                </c:pt>
                <c:pt idx="728">
                  <c:v>5.2604766814226878E-2</c:v>
                </c:pt>
                <c:pt idx="729">
                  <c:v>5.2604766814226878E-2</c:v>
                </c:pt>
                <c:pt idx="730">
                  <c:v>5.2604766814226878E-2</c:v>
                </c:pt>
                <c:pt idx="731">
                  <c:v>5.2604766814226878E-2</c:v>
                </c:pt>
                <c:pt idx="732">
                  <c:v>5.2604766814226878E-2</c:v>
                </c:pt>
                <c:pt idx="733">
                  <c:v>5.2554822644708565E-2</c:v>
                </c:pt>
                <c:pt idx="734">
                  <c:v>5.2554822644708565E-2</c:v>
                </c:pt>
                <c:pt idx="735">
                  <c:v>5.2554822644708565E-2</c:v>
                </c:pt>
                <c:pt idx="736">
                  <c:v>5.2554822644708565E-2</c:v>
                </c:pt>
                <c:pt idx="737">
                  <c:v>5.2554822644708565E-2</c:v>
                </c:pt>
                <c:pt idx="738">
                  <c:v>5.2554822644708565E-2</c:v>
                </c:pt>
                <c:pt idx="739">
                  <c:v>5.2554822644708565E-2</c:v>
                </c:pt>
                <c:pt idx="740">
                  <c:v>6.6004074017257608E-2</c:v>
                </c:pt>
                <c:pt idx="741">
                  <c:v>6.6004074017257608E-2</c:v>
                </c:pt>
                <c:pt idx="742">
                  <c:v>6.6004074017257608E-2</c:v>
                </c:pt>
                <c:pt idx="743">
                  <c:v>6.6004074017257608E-2</c:v>
                </c:pt>
                <c:pt idx="744">
                  <c:v>6.6004074017257608E-2</c:v>
                </c:pt>
                <c:pt idx="745">
                  <c:v>6.6004074017257608E-2</c:v>
                </c:pt>
                <c:pt idx="746">
                  <c:v>6.6004074017257608E-2</c:v>
                </c:pt>
                <c:pt idx="747">
                  <c:v>6.6004074017257608E-2</c:v>
                </c:pt>
                <c:pt idx="748">
                  <c:v>6.6004074017257608E-2</c:v>
                </c:pt>
                <c:pt idx="749">
                  <c:v>6.6004074017257608E-2</c:v>
                </c:pt>
                <c:pt idx="750">
                  <c:v>6.6004074017257608E-2</c:v>
                </c:pt>
                <c:pt idx="751">
                  <c:v>6.6004074017257608E-2</c:v>
                </c:pt>
                <c:pt idx="752">
                  <c:v>6.6004074017257608E-2</c:v>
                </c:pt>
                <c:pt idx="753">
                  <c:v>6.6004074017257608E-2</c:v>
                </c:pt>
                <c:pt idx="754">
                  <c:v>6.6004074017257608E-2</c:v>
                </c:pt>
                <c:pt idx="755">
                  <c:v>6.6004074017257608E-2</c:v>
                </c:pt>
                <c:pt idx="756">
                  <c:v>6.6004074017257608E-2</c:v>
                </c:pt>
                <c:pt idx="757">
                  <c:v>6.6004074017257608E-2</c:v>
                </c:pt>
                <c:pt idx="758">
                  <c:v>6.6004074017257608E-2</c:v>
                </c:pt>
                <c:pt idx="759">
                  <c:v>6.6004074017257608E-2</c:v>
                </c:pt>
                <c:pt idx="760">
                  <c:v>6.6004074017257608E-2</c:v>
                </c:pt>
                <c:pt idx="761">
                  <c:v>6.6004074017257608E-2</c:v>
                </c:pt>
                <c:pt idx="762">
                  <c:v>6.6004074017257608E-2</c:v>
                </c:pt>
                <c:pt idx="763">
                  <c:v>6.6004074017257608E-2</c:v>
                </c:pt>
                <c:pt idx="764">
                  <c:v>6.6004074017257608E-2</c:v>
                </c:pt>
                <c:pt idx="765">
                  <c:v>6.6004074017257608E-2</c:v>
                </c:pt>
                <c:pt idx="766">
                  <c:v>6.6004074017257608E-2</c:v>
                </c:pt>
                <c:pt idx="767">
                  <c:v>6.6004074017257608E-2</c:v>
                </c:pt>
                <c:pt idx="768">
                  <c:v>6.6004074017257608E-2</c:v>
                </c:pt>
                <c:pt idx="769">
                  <c:v>6.6004074017257608E-2</c:v>
                </c:pt>
                <c:pt idx="770">
                  <c:v>6.6004074017257608E-2</c:v>
                </c:pt>
                <c:pt idx="771">
                  <c:v>6.6004074017257608E-2</c:v>
                </c:pt>
                <c:pt idx="772">
                  <c:v>6.6004074017257608E-2</c:v>
                </c:pt>
                <c:pt idx="773">
                  <c:v>6.6004074017257608E-2</c:v>
                </c:pt>
                <c:pt idx="774">
                  <c:v>6.6004074017257608E-2</c:v>
                </c:pt>
                <c:pt idx="775">
                  <c:v>6.6004074017257608E-2</c:v>
                </c:pt>
                <c:pt idx="776">
                  <c:v>6.6004074017257608E-2</c:v>
                </c:pt>
                <c:pt idx="777">
                  <c:v>6.6004074017257608E-2</c:v>
                </c:pt>
                <c:pt idx="778">
                  <c:v>6.6004074017257608E-2</c:v>
                </c:pt>
                <c:pt idx="779">
                  <c:v>6.6004074017257608E-2</c:v>
                </c:pt>
                <c:pt idx="780">
                  <c:v>6.6004074017257608E-2</c:v>
                </c:pt>
                <c:pt idx="781">
                  <c:v>6.6004074017257608E-2</c:v>
                </c:pt>
                <c:pt idx="782">
                  <c:v>7.9353437050770026E-2</c:v>
                </c:pt>
                <c:pt idx="783">
                  <c:v>7.9353437050770026E-2</c:v>
                </c:pt>
                <c:pt idx="784">
                  <c:v>7.9353437050770026E-2</c:v>
                </c:pt>
                <c:pt idx="785">
                  <c:v>7.9353437050770026E-2</c:v>
                </c:pt>
                <c:pt idx="786">
                  <c:v>7.9353437050770026E-2</c:v>
                </c:pt>
                <c:pt idx="787">
                  <c:v>7.9353437050770026E-2</c:v>
                </c:pt>
                <c:pt idx="788">
                  <c:v>7.9353437050770026E-2</c:v>
                </c:pt>
                <c:pt idx="789">
                  <c:v>7.9353437050770026E-2</c:v>
                </c:pt>
                <c:pt idx="790">
                  <c:v>7.9353437050770026E-2</c:v>
                </c:pt>
                <c:pt idx="791">
                  <c:v>7.9353437050770026E-2</c:v>
                </c:pt>
                <c:pt idx="792">
                  <c:v>7.9353437050770026E-2</c:v>
                </c:pt>
                <c:pt idx="793">
                  <c:v>7.9353437050770026E-2</c:v>
                </c:pt>
                <c:pt idx="794">
                  <c:v>7.9353437050770026E-2</c:v>
                </c:pt>
                <c:pt idx="795">
                  <c:v>7.9353437050770026E-2</c:v>
                </c:pt>
                <c:pt idx="796">
                  <c:v>9.2802688423319069E-2</c:v>
                </c:pt>
                <c:pt idx="797">
                  <c:v>9.2802688423319069E-2</c:v>
                </c:pt>
                <c:pt idx="798">
                  <c:v>9.2802688423319069E-2</c:v>
                </c:pt>
                <c:pt idx="799">
                  <c:v>9.2802688423319069E-2</c:v>
                </c:pt>
                <c:pt idx="800">
                  <c:v>9.2802688423319069E-2</c:v>
                </c:pt>
                <c:pt idx="801">
                  <c:v>0.10615205145677464</c:v>
                </c:pt>
                <c:pt idx="802">
                  <c:v>0.10615205145677464</c:v>
                </c:pt>
                <c:pt idx="803">
                  <c:v>5.2604766814283721E-2</c:v>
                </c:pt>
                <c:pt idx="804">
                  <c:v>5.2604766814283721E-2</c:v>
                </c:pt>
                <c:pt idx="805">
                  <c:v>5.2604766814283721E-2</c:v>
                </c:pt>
                <c:pt idx="806">
                  <c:v>5.2604766814283721E-2</c:v>
                </c:pt>
                <c:pt idx="807">
                  <c:v>6.5954129847739296E-2</c:v>
                </c:pt>
                <c:pt idx="808">
                  <c:v>5.2554822644708565E-2</c:v>
                </c:pt>
                <c:pt idx="809">
                  <c:v>5.2554822644708565E-2</c:v>
                </c:pt>
                <c:pt idx="810">
                  <c:v>5.2554822644708565E-2</c:v>
                </c:pt>
                <c:pt idx="811">
                  <c:v>5.2554822644708565E-2</c:v>
                </c:pt>
                <c:pt idx="812">
                  <c:v>5.2554822644708565E-2</c:v>
                </c:pt>
                <c:pt idx="813">
                  <c:v>5.2554822644708565E-2</c:v>
                </c:pt>
                <c:pt idx="814">
                  <c:v>5.2554822644708565E-2</c:v>
                </c:pt>
                <c:pt idx="815">
                  <c:v>6.6004074017257608E-2</c:v>
                </c:pt>
                <c:pt idx="816">
                  <c:v>6.6004074017257608E-2</c:v>
                </c:pt>
                <c:pt idx="817">
                  <c:v>6.6004074017257608E-2</c:v>
                </c:pt>
                <c:pt idx="818">
                  <c:v>6.6004074017257608E-2</c:v>
                </c:pt>
                <c:pt idx="819">
                  <c:v>6.6004074017257608E-2</c:v>
                </c:pt>
                <c:pt idx="820">
                  <c:v>7.9353437050770026E-2</c:v>
                </c:pt>
                <c:pt idx="821">
                  <c:v>7.9353437050770026E-2</c:v>
                </c:pt>
                <c:pt idx="822">
                  <c:v>7.9353437050770026E-2</c:v>
                </c:pt>
                <c:pt idx="823">
                  <c:v>7.9353437050770026E-2</c:v>
                </c:pt>
                <c:pt idx="824">
                  <c:v>7.9353437050770026E-2</c:v>
                </c:pt>
                <c:pt idx="825">
                  <c:v>7.9353437050770026E-2</c:v>
                </c:pt>
                <c:pt idx="826">
                  <c:v>7.9353437050770026E-2</c:v>
                </c:pt>
                <c:pt idx="827">
                  <c:v>7.9353437050770026E-2</c:v>
                </c:pt>
                <c:pt idx="828">
                  <c:v>7.9353437050770026E-2</c:v>
                </c:pt>
                <c:pt idx="829">
                  <c:v>7.9353437050770026E-2</c:v>
                </c:pt>
                <c:pt idx="830">
                  <c:v>9.2802688423319069E-2</c:v>
                </c:pt>
                <c:pt idx="831">
                  <c:v>9.2802688423319069E-2</c:v>
                </c:pt>
                <c:pt idx="832">
                  <c:v>9.2802688423319069E-2</c:v>
                </c:pt>
                <c:pt idx="833">
                  <c:v>9.2802688423319069E-2</c:v>
                </c:pt>
                <c:pt idx="834">
                  <c:v>9.2802688423319069E-2</c:v>
                </c:pt>
                <c:pt idx="835">
                  <c:v>9.2802688423319069E-2</c:v>
                </c:pt>
                <c:pt idx="836">
                  <c:v>9.2802688423319069E-2</c:v>
                </c:pt>
                <c:pt idx="837">
                  <c:v>0.10615205145677464</c:v>
                </c:pt>
                <c:pt idx="838">
                  <c:v>0.10615205145677464</c:v>
                </c:pt>
                <c:pt idx="839">
                  <c:v>5.2604766814283721E-2</c:v>
                </c:pt>
                <c:pt idx="840">
                  <c:v>6.5954129847739296E-2</c:v>
                </c:pt>
                <c:pt idx="841">
                  <c:v>5.2554822644765409E-2</c:v>
                </c:pt>
                <c:pt idx="842">
                  <c:v>5.2554822644765409E-2</c:v>
                </c:pt>
                <c:pt idx="843">
                  <c:v>5.2554822644765409E-2</c:v>
                </c:pt>
                <c:pt idx="844">
                  <c:v>5.2554822644765409E-2</c:v>
                </c:pt>
                <c:pt idx="845">
                  <c:v>5.2554822644765409E-2</c:v>
                </c:pt>
                <c:pt idx="846">
                  <c:v>6.6004074017314451E-2</c:v>
                </c:pt>
                <c:pt idx="847">
                  <c:v>6.6004074017314451E-2</c:v>
                </c:pt>
                <c:pt idx="848">
                  <c:v>7.9353437050770026E-2</c:v>
                </c:pt>
                <c:pt idx="849">
                  <c:v>7.9353437050770026E-2</c:v>
                </c:pt>
                <c:pt idx="850">
                  <c:v>7.9353437050770026E-2</c:v>
                </c:pt>
                <c:pt idx="851">
                  <c:v>7.9353437050770026E-2</c:v>
                </c:pt>
                <c:pt idx="852">
                  <c:v>7.9353437050770026E-2</c:v>
                </c:pt>
                <c:pt idx="853">
                  <c:v>5.2604766814283721E-2</c:v>
                </c:pt>
                <c:pt idx="854">
                  <c:v>5.2604766814283721E-2</c:v>
                </c:pt>
                <c:pt idx="855">
                  <c:v>5.2604766814283721E-2</c:v>
                </c:pt>
                <c:pt idx="856">
                  <c:v>5.2604766814283721E-2</c:v>
                </c:pt>
                <c:pt idx="857">
                  <c:v>5.2604766814283721E-2</c:v>
                </c:pt>
                <c:pt idx="858">
                  <c:v>6.6004074017314451E-2</c:v>
                </c:pt>
                <c:pt idx="859">
                  <c:v>5.2604766814226878E-2</c:v>
                </c:pt>
                <c:pt idx="860">
                  <c:v>5.2604766814226878E-2</c:v>
                </c:pt>
                <c:pt idx="861">
                  <c:v>5.2604766814226878E-2</c:v>
                </c:pt>
                <c:pt idx="862">
                  <c:v>5.2604766814226878E-2</c:v>
                </c:pt>
                <c:pt idx="863">
                  <c:v>5.2554822644708565E-2</c:v>
                </c:pt>
                <c:pt idx="864">
                  <c:v>5.2554822644708565E-2</c:v>
                </c:pt>
                <c:pt idx="865">
                  <c:v>6.6004074017257608E-2</c:v>
                </c:pt>
                <c:pt idx="866">
                  <c:v>6.6004074017257608E-2</c:v>
                </c:pt>
                <c:pt idx="867">
                  <c:v>7.9353437050713183E-2</c:v>
                </c:pt>
                <c:pt idx="868">
                  <c:v>7.9353437050713183E-2</c:v>
                </c:pt>
                <c:pt idx="869">
                  <c:v>7.9353437050713183E-2</c:v>
                </c:pt>
                <c:pt idx="870">
                  <c:v>7.9353437050713183E-2</c:v>
                </c:pt>
                <c:pt idx="871">
                  <c:v>5.2604766814283721E-2</c:v>
                </c:pt>
                <c:pt idx="872">
                  <c:v>5.2554822644708565E-2</c:v>
                </c:pt>
                <c:pt idx="873">
                  <c:v>5.2554822644708565E-2</c:v>
                </c:pt>
                <c:pt idx="874">
                  <c:v>5.2554822644708565E-2</c:v>
                </c:pt>
                <c:pt idx="875">
                  <c:v>6.6004074017257608E-2</c:v>
                </c:pt>
                <c:pt idx="876">
                  <c:v>6.600407401728603E-2</c:v>
                </c:pt>
                <c:pt idx="877">
                  <c:v>6.600407401728603E-2</c:v>
                </c:pt>
                <c:pt idx="878">
                  <c:v>5.2604766814255299E-2</c:v>
                </c:pt>
                <c:pt idx="879">
                  <c:v>5.2604766814255299E-2</c:v>
                </c:pt>
                <c:pt idx="880">
                  <c:v>5.2604766814255299E-2</c:v>
                </c:pt>
                <c:pt idx="881">
                  <c:v>5.2604766814255299E-2</c:v>
                </c:pt>
                <c:pt idx="882">
                  <c:v>6.5954129847710874E-2</c:v>
                </c:pt>
                <c:pt idx="883">
                  <c:v>6.5954129847710874E-2</c:v>
                </c:pt>
                <c:pt idx="884">
                  <c:v>6.5954129847710874E-2</c:v>
                </c:pt>
                <c:pt idx="885">
                  <c:v>6.5954129847710874E-2</c:v>
                </c:pt>
                <c:pt idx="886">
                  <c:v>6.6004074017257608E-2</c:v>
                </c:pt>
                <c:pt idx="887">
                  <c:v>5.2604766814255299E-2</c:v>
                </c:pt>
                <c:pt idx="888">
                  <c:v>6.6004074017257608E-2</c:v>
                </c:pt>
                <c:pt idx="889">
                  <c:v>6.6004074017257608E-2</c:v>
                </c:pt>
                <c:pt idx="890">
                  <c:v>6.6004074017257608E-2</c:v>
                </c:pt>
                <c:pt idx="891">
                  <c:v>9.2802688423319069E-2</c:v>
                </c:pt>
                <c:pt idx="892">
                  <c:v>6.6004074017257608E-2</c:v>
                </c:pt>
                <c:pt idx="893">
                  <c:v>6.6004074017257608E-2</c:v>
                </c:pt>
                <c:pt idx="894">
                  <c:v>6.6004074017257608E-2</c:v>
                </c:pt>
                <c:pt idx="895">
                  <c:v>6.6004074017257608E-2</c:v>
                </c:pt>
                <c:pt idx="896">
                  <c:v>6.6004074017257608E-2</c:v>
                </c:pt>
                <c:pt idx="897">
                  <c:v>6.6004074017257608E-2</c:v>
                </c:pt>
                <c:pt idx="898">
                  <c:v>6.6004074017257608E-2</c:v>
                </c:pt>
                <c:pt idx="899">
                  <c:v>9.2802688423319069E-2</c:v>
                </c:pt>
                <c:pt idx="900">
                  <c:v>0.11960130282935211</c:v>
                </c:pt>
                <c:pt idx="901">
                  <c:v>6.600407401728603E-2</c:v>
                </c:pt>
                <c:pt idx="902">
                  <c:v>6.600407401728603E-2</c:v>
                </c:pt>
                <c:pt idx="903">
                  <c:v>6.600407401728603E-2</c:v>
                </c:pt>
                <c:pt idx="904">
                  <c:v>6.600407401728603E-2</c:v>
                </c:pt>
                <c:pt idx="905">
                  <c:v>6.600407401728603E-2</c:v>
                </c:pt>
                <c:pt idx="906">
                  <c:v>6.600407401728603E-2</c:v>
                </c:pt>
                <c:pt idx="907">
                  <c:v>6.600407401728603E-2</c:v>
                </c:pt>
                <c:pt idx="908">
                  <c:v>6.600407401728603E-2</c:v>
                </c:pt>
                <c:pt idx="909">
                  <c:v>6.600407401728603E-2</c:v>
                </c:pt>
                <c:pt idx="910">
                  <c:v>9.2752744253743913E-2</c:v>
                </c:pt>
                <c:pt idx="911">
                  <c:v>9.2752744253743913E-2</c:v>
                </c:pt>
                <c:pt idx="912">
                  <c:v>9.2752744253743913E-2</c:v>
                </c:pt>
                <c:pt idx="913">
                  <c:v>9.2752744253743913E-2</c:v>
                </c:pt>
                <c:pt idx="914">
                  <c:v>0.11955135865980537</c:v>
                </c:pt>
                <c:pt idx="915">
                  <c:v>5.2604766814226878E-2</c:v>
                </c:pt>
                <c:pt idx="916">
                  <c:v>5.2604766814226878E-2</c:v>
                </c:pt>
                <c:pt idx="917">
                  <c:v>7.9403381220288338E-2</c:v>
                </c:pt>
                <c:pt idx="918">
                  <c:v>6.5954129847739296E-2</c:v>
                </c:pt>
                <c:pt idx="919">
                  <c:v>6.5954129847739296E-2</c:v>
                </c:pt>
                <c:pt idx="920">
                  <c:v>6.5954129847739296E-2</c:v>
                </c:pt>
                <c:pt idx="921">
                  <c:v>6.5954129847739296E-2</c:v>
                </c:pt>
                <c:pt idx="922">
                  <c:v>6.5954129847739296E-2</c:v>
                </c:pt>
                <c:pt idx="923">
                  <c:v>6.5954129847710874E-2</c:v>
                </c:pt>
                <c:pt idx="924">
                  <c:v>6.5954129847710874E-2</c:v>
                </c:pt>
                <c:pt idx="925">
                  <c:v>6.5954129847710874E-2</c:v>
                </c:pt>
                <c:pt idx="926">
                  <c:v>9.2802688423319069E-2</c:v>
                </c:pt>
                <c:pt idx="927">
                  <c:v>9.2802688423319069E-2</c:v>
                </c:pt>
                <c:pt idx="928">
                  <c:v>9.2802688423319069E-2</c:v>
                </c:pt>
                <c:pt idx="929">
                  <c:v>6.600407401728603E-2</c:v>
                </c:pt>
                <c:pt idx="930">
                  <c:v>6.600407401728603E-2</c:v>
                </c:pt>
                <c:pt idx="931">
                  <c:v>6.600407401728603E-2</c:v>
                </c:pt>
                <c:pt idx="932">
                  <c:v>6.600407401728603E-2</c:v>
                </c:pt>
                <c:pt idx="933">
                  <c:v>6.6004074017257608E-2</c:v>
                </c:pt>
                <c:pt idx="934">
                  <c:v>6.6004074017257608E-2</c:v>
                </c:pt>
                <c:pt idx="935">
                  <c:v>6.6004074017257608E-2</c:v>
                </c:pt>
                <c:pt idx="936">
                  <c:v>9.2752744253743913E-2</c:v>
                </c:pt>
                <c:pt idx="937">
                  <c:v>0.11955135865980537</c:v>
                </c:pt>
                <c:pt idx="938">
                  <c:v>6.5954129847739296E-2</c:v>
                </c:pt>
                <c:pt idx="939">
                  <c:v>6.5954129847710874E-2</c:v>
                </c:pt>
                <c:pt idx="940">
                  <c:v>6.5954129847710874E-2</c:v>
                </c:pt>
                <c:pt idx="941">
                  <c:v>6.5954129847710874E-2</c:v>
                </c:pt>
                <c:pt idx="942">
                  <c:v>6.5954129847710874E-2</c:v>
                </c:pt>
                <c:pt idx="943">
                  <c:v>6.5954129847710874E-2</c:v>
                </c:pt>
                <c:pt idx="944">
                  <c:v>6.5954129847710874E-2</c:v>
                </c:pt>
                <c:pt idx="945">
                  <c:v>0.11960130282938053</c:v>
                </c:pt>
                <c:pt idx="946">
                  <c:v>9.2802688423319069E-2</c:v>
                </c:pt>
                <c:pt idx="947">
                  <c:v>9.2802688423319069E-2</c:v>
                </c:pt>
                <c:pt idx="948">
                  <c:v>9.2802688423319069E-2</c:v>
                </c:pt>
                <c:pt idx="949">
                  <c:v>9.2802688423319069E-2</c:v>
                </c:pt>
                <c:pt idx="950">
                  <c:v>9.2802688423319069E-2</c:v>
                </c:pt>
                <c:pt idx="951">
                  <c:v>9.2802688423319069E-2</c:v>
                </c:pt>
                <c:pt idx="952">
                  <c:v>9.2802688423319069E-2</c:v>
                </c:pt>
                <c:pt idx="953">
                  <c:v>9.2802688423319069E-2</c:v>
                </c:pt>
                <c:pt idx="954">
                  <c:v>9.2802688423319069E-2</c:v>
                </c:pt>
                <c:pt idx="955">
                  <c:v>9.2802688423319069E-2</c:v>
                </c:pt>
                <c:pt idx="956">
                  <c:v>9.2802688423319069E-2</c:v>
                </c:pt>
                <c:pt idx="957">
                  <c:v>9.2802688423319069E-2</c:v>
                </c:pt>
                <c:pt idx="958">
                  <c:v>9.2802688423319069E-2</c:v>
                </c:pt>
                <c:pt idx="959">
                  <c:v>9.2802688423319069E-2</c:v>
                </c:pt>
                <c:pt idx="960">
                  <c:v>9.2802688423319069E-2</c:v>
                </c:pt>
                <c:pt idx="961">
                  <c:v>9.2802688423319069E-2</c:v>
                </c:pt>
                <c:pt idx="962">
                  <c:v>9.2802688423319069E-2</c:v>
                </c:pt>
                <c:pt idx="963">
                  <c:v>9.2802688423319069E-2</c:v>
                </c:pt>
                <c:pt idx="964">
                  <c:v>9.2802688423319069E-2</c:v>
                </c:pt>
                <c:pt idx="965">
                  <c:v>9.2802688423319069E-2</c:v>
                </c:pt>
                <c:pt idx="966">
                  <c:v>9.2802688423319069E-2</c:v>
                </c:pt>
                <c:pt idx="967">
                  <c:v>9.2802688423319069E-2</c:v>
                </c:pt>
                <c:pt idx="968">
                  <c:v>9.2802688423319069E-2</c:v>
                </c:pt>
                <c:pt idx="969">
                  <c:v>9.2802688423319069E-2</c:v>
                </c:pt>
                <c:pt idx="970">
                  <c:v>9.2802688423319069E-2</c:v>
                </c:pt>
                <c:pt idx="971">
                  <c:v>9.2802688423319069E-2</c:v>
                </c:pt>
                <c:pt idx="972">
                  <c:v>9.2802688423319069E-2</c:v>
                </c:pt>
                <c:pt idx="973">
                  <c:v>9.2802688423319069E-2</c:v>
                </c:pt>
                <c:pt idx="974">
                  <c:v>9.2802688423319069E-2</c:v>
                </c:pt>
                <c:pt idx="975">
                  <c:v>9.2802688423319069E-2</c:v>
                </c:pt>
                <c:pt idx="976">
                  <c:v>9.2802688423319069E-2</c:v>
                </c:pt>
                <c:pt idx="977">
                  <c:v>9.2802688423319069E-2</c:v>
                </c:pt>
                <c:pt idx="978">
                  <c:v>9.2802688423319069E-2</c:v>
                </c:pt>
                <c:pt idx="979">
                  <c:v>9.2802688423319069E-2</c:v>
                </c:pt>
                <c:pt idx="980">
                  <c:v>9.2802688423319069E-2</c:v>
                </c:pt>
                <c:pt idx="981">
                  <c:v>9.2802688423319069E-2</c:v>
                </c:pt>
                <c:pt idx="982">
                  <c:v>9.2802688423319069E-2</c:v>
                </c:pt>
                <c:pt idx="983">
                  <c:v>9.2802688423319069E-2</c:v>
                </c:pt>
                <c:pt idx="984">
                  <c:v>9.2802688423319069E-2</c:v>
                </c:pt>
                <c:pt idx="985">
                  <c:v>9.2802688423319069E-2</c:v>
                </c:pt>
                <c:pt idx="986">
                  <c:v>9.2802688423319069E-2</c:v>
                </c:pt>
                <c:pt idx="987">
                  <c:v>9.2802688423319069E-2</c:v>
                </c:pt>
                <c:pt idx="988">
                  <c:v>0.11960130282938053</c:v>
                </c:pt>
                <c:pt idx="989">
                  <c:v>0.11960130282938053</c:v>
                </c:pt>
                <c:pt idx="990">
                  <c:v>0.11960130282938053</c:v>
                </c:pt>
                <c:pt idx="991">
                  <c:v>0.10615205145677464</c:v>
                </c:pt>
                <c:pt idx="992">
                  <c:v>0.10615205145677464</c:v>
                </c:pt>
                <c:pt idx="993">
                  <c:v>0.10615205145677464</c:v>
                </c:pt>
                <c:pt idx="994">
                  <c:v>0.11955135865980537</c:v>
                </c:pt>
                <c:pt idx="995">
                  <c:v>7.9353437050770026E-2</c:v>
                </c:pt>
                <c:pt idx="996">
                  <c:v>7.9353437050770026E-2</c:v>
                </c:pt>
                <c:pt idx="997">
                  <c:v>7.9353437050770026E-2</c:v>
                </c:pt>
                <c:pt idx="998">
                  <c:v>6.6004074017257608E-2</c:v>
                </c:pt>
                <c:pt idx="999">
                  <c:v>6.6004074017257608E-2</c:v>
                </c:pt>
                <c:pt idx="1000">
                  <c:v>6.6004074017257608E-2</c:v>
                </c:pt>
                <c:pt idx="1001">
                  <c:v>6.6004074017257608E-2</c:v>
                </c:pt>
                <c:pt idx="1002">
                  <c:v>6.6004074017257608E-2</c:v>
                </c:pt>
                <c:pt idx="1003">
                  <c:v>6.6004074017257608E-2</c:v>
                </c:pt>
                <c:pt idx="1004">
                  <c:v>6.6004074017257608E-2</c:v>
                </c:pt>
                <c:pt idx="1005">
                  <c:v>6.6004074017257608E-2</c:v>
                </c:pt>
                <c:pt idx="1006">
                  <c:v>6.6004074017257608E-2</c:v>
                </c:pt>
                <c:pt idx="1007">
                  <c:v>6.6004074017257608E-2</c:v>
                </c:pt>
                <c:pt idx="1008">
                  <c:v>6.6004074017257608E-2</c:v>
                </c:pt>
                <c:pt idx="1009">
                  <c:v>6.6004074017257608E-2</c:v>
                </c:pt>
                <c:pt idx="1010">
                  <c:v>6.6004074017257608E-2</c:v>
                </c:pt>
                <c:pt idx="1011">
                  <c:v>5.2554822644708565E-2</c:v>
                </c:pt>
                <c:pt idx="1012">
                  <c:v>6.600407401728603E-2</c:v>
                </c:pt>
                <c:pt idx="1013">
                  <c:v>6.600407401728603E-2</c:v>
                </c:pt>
                <c:pt idx="1014">
                  <c:v>0.10231348528253648</c:v>
                </c:pt>
                <c:pt idx="1015">
                  <c:v>5.2604766814255299E-2</c:v>
                </c:pt>
                <c:pt idx="1016">
                  <c:v>6.5954129847739296E-2</c:v>
                </c:pt>
                <c:pt idx="1017">
                  <c:v>6.5954129847739296E-2</c:v>
                </c:pt>
                <c:pt idx="1018">
                  <c:v>0.11960130282935211</c:v>
                </c:pt>
                <c:pt idx="1019">
                  <c:v>6.6004074017257608E-2</c:v>
                </c:pt>
                <c:pt idx="1020">
                  <c:v>6.6004074017257608E-2</c:v>
                </c:pt>
                <c:pt idx="1021">
                  <c:v>6.6004074017257608E-2</c:v>
                </c:pt>
                <c:pt idx="1022">
                  <c:v>6.6004074017257608E-2</c:v>
                </c:pt>
                <c:pt idx="1023">
                  <c:v>6.6004074017257608E-2</c:v>
                </c:pt>
                <c:pt idx="1024">
                  <c:v>6.6004074017257608E-2</c:v>
                </c:pt>
                <c:pt idx="1025">
                  <c:v>6.6004074017257608E-2</c:v>
                </c:pt>
                <c:pt idx="1026">
                  <c:v>6.6004074017257608E-2</c:v>
                </c:pt>
                <c:pt idx="1027">
                  <c:v>6.6004074017257608E-2</c:v>
                </c:pt>
                <c:pt idx="1028">
                  <c:v>6.6004074017257608E-2</c:v>
                </c:pt>
                <c:pt idx="1029">
                  <c:v>6.6004074017257608E-2</c:v>
                </c:pt>
                <c:pt idx="1030">
                  <c:v>5.2604766814255299E-2</c:v>
                </c:pt>
                <c:pt idx="1031">
                  <c:v>6.5954129847710874E-2</c:v>
                </c:pt>
                <c:pt idx="1032">
                  <c:v>6.5954129847710874E-2</c:v>
                </c:pt>
                <c:pt idx="1033">
                  <c:v>6.5954129847710874E-2</c:v>
                </c:pt>
                <c:pt idx="1034">
                  <c:v>6.5954129847710874E-2</c:v>
                </c:pt>
                <c:pt idx="1035">
                  <c:v>6.5954129847710874E-2</c:v>
                </c:pt>
                <c:pt idx="1036">
                  <c:v>6.5954129847710874E-2</c:v>
                </c:pt>
                <c:pt idx="1037">
                  <c:v>6.5954129847710874E-2</c:v>
                </c:pt>
                <c:pt idx="1038">
                  <c:v>6.5954129847710874E-2</c:v>
                </c:pt>
                <c:pt idx="1039">
                  <c:v>6.5954129847710874E-2</c:v>
                </c:pt>
                <c:pt idx="1040">
                  <c:v>6.5954129847710874E-2</c:v>
                </c:pt>
                <c:pt idx="1041">
                  <c:v>5.2604766814255299E-2</c:v>
                </c:pt>
                <c:pt idx="1042">
                  <c:v>5.2604766814255299E-2</c:v>
                </c:pt>
                <c:pt idx="1043">
                  <c:v>5.2604766814255299E-2</c:v>
                </c:pt>
                <c:pt idx="1044">
                  <c:v>6.5954129847739296E-2</c:v>
                </c:pt>
                <c:pt idx="1045">
                  <c:v>6.5954129847739296E-2</c:v>
                </c:pt>
                <c:pt idx="1046">
                  <c:v>6.5954129847739296E-2</c:v>
                </c:pt>
                <c:pt idx="1047">
                  <c:v>6.5954129847739296E-2</c:v>
                </c:pt>
                <c:pt idx="1048">
                  <c:v>6.5954129847739296E-2</c:v>
                </c:pt>
                <c:pt idx="1049">
                  <c:v>6.5954129847739296E-2</c:v>
                </c:pt>
                <c:pt idx="1050">
                  <c:v>6.5954129847739296E-2</c:v>
                </c:pt>
                <c:pt idx="1051">
                  <c:v>6.5954129847739296E-2</c:v>
                </c:pt>
                <c:pt idx="1052">
                  <c:v>6.5954129847739296E-2</c:v>
                </c:pt>
                <c:pt idx="1053">
                  <c:v>0.29609686314944383</c:v>
                </c:pt>
                <c:pt idx="1054">
                  <c:v>0.29609686314944383</c:v>
                </c:pt>
                <c:pt idx="1055">
                  <c:v>0.19999714604750807</c:v>
                </c:pt>
                <c:pt idx="1056">
                  <c:v>0.17319853164144661</c:v>
                </c:pt>
                <c:pt idx="1057">
                  <c:v>0.17319853164144661</c:v>
                </c:pt>
                <c:pt idx="1058">
                  <c:v>0.14639991723538515</c:v>
                </c:pt>
                <c:pt idx="1059">
                  <c:v>0.14639991723538515</c:v>
                </c:pt>
                <c:pt idx="1060">
                  <c:v>0.14639991723538515</c:v>
                </c:pt>
                <c:pt idx="1061">
                  <c:v>0.11960130282932369</c:v>
                </c:pt>
                <c:pt idx="1062">
                  <c:v>0.11960130282932369</c:v>
                </c:pt>
                <c:pt idx="1063">
                  <c:v>0.11960130282932369</c:v>
                </c:pt>
                <c:pt idx="1064">
                  <c:v>6.6004074017314451E-2</c:v>
                </c:pt>
                <c:pt idx="1065">
                  <c:v>9.2802688423319069E-2</c:v>
                </c:pt>
                <c:pt idx="1066">
                  <c:v>9.2802688423319069E-2</c:v>
                </c:pt>
                <c:pt idx="1067">
                  <c:v>9.2802688423319069E-2</c:v>
                </c:pt>
                <c:pt idx="1068">
                  <c:v>0.14639991723544199</c:v>
                </c:pt>
                <c:pt idx="1069">
                  <c:v>0.14639991723544199</c:v>
                </c:pt>
                <c:pt idx="1070">
                  <c:v>0.11960130282932369</c:v>
                </c:pt>
                <c:pt idx="1071">
                  <c:v>0.10615205145677464</c:v>
                </c:pt>
                <c:pt idx="1072">
                  <c:v>0.10615205145677464</c:v>
                </c:pt>
                <c:pt idx="1073">
                  <c:v>0.10615205145677464</c:v>
                </c:pt>
                <c:pt idx="1074">
                  <c:v>0.11960130282932369</c:v>
                </c:pt>
                <c:pt idx="1075">
                  <c:v>0.11960130282932369</c:v>
                </c:pt>
                <c:pt idx="1076">
                  <c:v>0.11960130282932369</c:v>
                </c:pt>
                <c:pt idx="1077">
                  <c:v>0.11960130282932369</c:v>
                </c:pt>
                <c:pt idx="1078">
                  <c:v>5.2554822644708565E-2</c:v>
                </c:pt>
                <c:pt idx="1079">
                  <c:v>9.2752744253743913E-2</c:v>
                </c:pt>
                <c:pt idx="1080">
                  <c:v>7.9353437050770026E-2</c:v>
                </c:pt>
                <c:pt idx="1081">
                  <c:v>0.11960130282935211</c:v>
                </c:pt>
                <c:pt idx="1082">
                  <c:v>0.1329506658628361</c:v>
                </c:pt>
                <c:pt idx="1083">
                  <c:v>0.1329506658628361</c:v>
                </c:pt>
                <c:pt idx="1084">
                  <c:v>0.11960130282935211</c:v>
                </c:pt>
                <c:pt idx="1085">
                  <c:v>0.14256135106114698</c:v>
                </c:pt>
                <c:pt idx="1086">
                  <c:v>0.14256135106114698</c:v>
                </c:pt>
                <c:pt idx="1087">
                  <c:v>0.14256135106114698</c:v>
                </c:pt>
                <c:pt idx="1088">
                  <c:v>0.12911209968859794</c:v>
                </c:pt>
                <c:pt idx="1089">
                  <c:v>0.12911209968859794</c:v>
                </c:pt>
                <c:pt idx="1090">
                  <c:v>0.12911209968859794</c:v>
                </c:pt>
                <c:pt idx="1091">
                  <c:v>0.12911209968859794</c:v>
                </c:pt>
                <c:pt idx="1092">
                  <c:v>0.14256135106114698</c:v>
                </c:pt>
                <c:pt idx="1093">
                  <c:v>0.12911209968859794</c:v>
                </c:pt>
                <c:pt idx="1094">
                  <c:v>0.11576273665514236</c:v>
                </c:pt>
                <c:pt idx="1095">
                  <c:v>0.12916204385811625</c:v>
                </c:pt>
                <c:pt idx="1096">
                  <c:v>0.12916204385811625</c:v>
                </c:pt>
                <c:pt idx="1097">
                  <c:v>0.1961585798732699</c:v>
                </c:pt>
                <c:pt idx="1098">
                  <c:v>0.1961585798732699</c:v>
                </c:pt>
                <c:pt idx="1099">
                  <c:v>0.1961585798732699</c:v>
                </c:pt>
                <c:pt idx="1100">
                  <c:v>5.2554822644708565E-2</c:v>
                </c:pt>
                <c:pt idx="1101">
                  <c:v>9.2802688423319069E-2</c:v>
                </c:pt>
                <c:pt idx="1102">
                  <c:v>9.2802688423319069E-2</c:v>
                </c:pt>
                <c:pt idx="1103">
                  <c:v>0.14639991723538515</c:v>
                </c:pt>
                <c:pt idx="1104">
                  <c:v>0.10615205145677464</c:v>
                </c:pt>
                <c:pt idx="1105">
                  <c:v>0.10615205145677464</c:v>
                </c:pt>
                <c:pt idx="1106">
                  <c:v>0.10615205145677464</c:v>
                </c:pt>
                <c:pt idx="1107">
                  <c:v>0.10615205145677464</c:v>
                </c:pt>
                <c:pt idx="1108">
                  <c:v>7.9353437050770026E-2</c:v>
                </c:pt>
                <c:pt idx="1109">
                  <c:v>7.9353437050770026E-2</c:v>
                </c:pt>
                <c:pt idx="1110">
                  <c:v>0.10615205145677464</c:v>
                </c:pt>
                <c:pt idx="1111">
                  <c:v>0.10615205145677464</c:v>
                </c:pt>
                <c:pt idx="1112">
                  <c:v>9.2752744253800756E-2</c:v>
                </c:pt>
                <c:pt idx="1113">
                  <c:v>0.19999714604750807</c:v>
                </c:pt>
                <c:pt idx="1114">
                  <c:v>0.17319853164138976</c:v>
                </c:pt>
                <c:pt idx="1115">
                  <c:v>0.17503219615218768</c:v>
                </c:pt>
                <c:pt idx="1116">
                  <c:v>0.16158294477958179</c:v>
                </c:pt>
                <c:pt idx="1117">
                  <c:v>6.5954129847739296E-2</c:v>
                </c:pt>
                <c:pt idx="1118">
                  <c:v>0.11960130282935211</c:v>
                </c:pt>
                <c:pt idx="1119">
                  <c:v>0.11955135865980537</c:v>
                </c:pt>
                <c:pt idx="1120">
                  <c:v>0.13300061003238284</c:v>
                </c:pt>
                <c:pt idx="1121">
                  <c:v>0.13300061003238284</c:v>
                </c:pt>
                <c:pt idx="1122">
                  <c:v>7.9403381220288338E-2</c:v>
                </c:pt>
                <c:pt idx="1123">
                  <c:v>0.10615205145677464</c:v>
                </c:pt>
                <c:pt idx="1124">
                  <c:v>0.10615205145677464</c:v>
                </c:pt>
                <c:pt idx="1125">
                  <c:v>8.0869599340758214E-2</c:v>
                </c:pt>
                <c:pt idx="1126">
                  <c:v>9.43188507133641E-2</c:v>
                </c:pt>
                <c:pt idx="1127">
                  <c:v>2.7272370528635292E-2</c:v>
                </c:pt>
                <c:pt idx="1128">
                  <c:v>9.2802688423319069E-2</c:v>
                </c:pt>
                <c:pt idx="1129">
                  <c:v>7.9353437050770026E-2</c:v>
                </c:pt>
                <c:pt idx="1130">
                  <c:v>7.9353437050770026E-2</c:v>
                </c:pt>
                <c:pt idx="1131">
                  <c:v>5.2554822644708565E-2</c:v>
                </c:pt>
                <c:pt idx="1132">
                  <c:v>6.600407401728603E-2</c:v>
                </c:pt>
                <c:pt idx="1133">
                  <c:v>5.2554822644708565E-2</c:v>
                </c:pt>
                <c:pt idx="1134">
                  <c:v>5.2554822644708565E-2</c:v>
                </c:pt>
                <c:pt idx="1135">
                  <c:v>5.2554822644708565E-2</c:v>
                </c:pt>
                <c:pt idx="1136">
                  <c:v>7.9353437050770026E-2</c:v>
                </c:pt>
                <c:pt idx="1137">
                  <c:v>6.6004074017257608E-2</c:v>
                </c:pt>
                <c:pt idx="1138">
                  <c:v>7.9353437050770026E-2</c:v>
                </c:pt>
                <c:pt idx="1139">
                  <c:v>7.9353437050770026E-2</c:v>
                </c:pt>
                <c:pt idx="1140">
                  <c:v>7.9353437050770026E-2</c:v>
                </c:pt>
                <c:pt idx="1141">
                  <c:v>5.2554822644694354E-2</c:v>
                </c:pt>
                <c:pt idx="1142">
                  <c:v>5.2554822644708565E-2</c:v>
                </c:pt>
                <c:pt idx="1143">
                  <c:v>7.9403381220274127E-2</c:v>
                </c:pt>
                <c:pt idx="1144">
                  <c:v>7.9403381220274127E-2</c:v>
                </c:pt>
                <c:pt idx="1145">
                  <c:v>0.10615205145680306</c:v>
                </c:pt>
                <c:pt idx="1146">
                  <c:v>6.6004074017257608E-2</c:v>
                </c:pt>
                <c:pt idx="1147">
                  <c:v>5.2604766814255299E-2</c:v>
                </c:pt>
                <c:pt idx="1148">
                  <c:v>5.2604766814255299E-2</c:v>
                </c:pt>
                <c:pt idx="1149">
                  <c:v>8.8964122249080901E-2</c:v>
                </c:pt>
                <c:pt idx="1150">
                  <c:v>5.2554822644708565E-2</c:v>
                </c:pt>
                <c:pt idx="1151">
                  <c:v>6.6004074017257608E-2</c:v>
                </c:pt>
                <c:pt idx="1152">
                  <c:v>6.5954129847739296E-2</c:v>
                </c:pt>
                <c:pt idx="1153">
                  <c:v>5.2554822644694354E-2</c:v>
                </c:pt>
                <c:pt idx="1154">
                  <c:v>6.5954129847710874E-2</c:v>
                </c:pt>
                <c:pt idx="1155">
                  <c:v>5.2604766814255299E-2</c:v>
                </c:pt>
                <c:pt idx="1156">
                  <c:v>5.2604766814255299E-2</c:v>
                </c:pt>
                <c:pt idx="1157">
                  <c:v>6.600407401728603E-2</c:v>
                </c:pt>
                <c:pt idx="1158">
                  <c:v>5.2554822644708565E-2</c:v>
                </c:pt>
                <c:pt idx="1159">
                  <c:v>5.2554822644708565E-2</c:v>
                </c:pt>
                <c:pt idx="1160">
                  <c:v>5.2554822644708565E-2</c:v>
                </c:pt>
                <c:pt idx="1161">
                  <c:v>5.2554822644708565E-2</c:v>
                </c:pt>
                <c:pt idx="1162">
                  <c:v>5.2554822644708565E-2</c:v>
                </c:pt>
                <c:pt idx="1163">
                  <c:v>5.2604766814255299E-2</c:v>
                </c:pt>
                <c:pt idx="1164">
                  <c:v>5.2604766814255299E-2</c:v>
                </c:pt>
                <c:pt idx="1165">
                  <c:v>0.11960130282938053</c:v>
                </c:pt>
                <c:pt idx="1166">
                  <c:v>9.2802688423319069E-2</c:v>
                </c:pt>
                <c:pt idx="1167">
                  <c:v>6.600407401728603E-2</c:v>
                </c:pt>
                <c:pt idx="1168">
                  <c:v>6.600407401728603E-2</c:v>
                </c:pt>
                <c:pt idx="1169">
                  <c:v>5.2554822644708565E-2</c:v>
                </c:pt>
                <c:pt idx="1170">
                  <c:v>4.5798089992274527E-2</c:v>
                </c:pt>
                <c:pt idx="1171">
                  <c:v>4.250177480179218E-2</c:v>
                </c:pt>
                <c:pt idx="1172">
                  <c:v>0.14639991723544199</c:v>
                </c:pt>
                <c:pt idx="1173">
                  <c:v>6.6004074017257608E-2</c:v>
                </c:pt>
                <c:pt idx="1174">
                  <c:v>9.2802688423319069E-2</c:v>
                </c:pt>
                <c:pt idx="1175">
                  <c:v>6.600407401728603E-2</c:v>
                </c:pt>
                <c:pt idx="1176">
                  <c:v>7.9353437050770026E-2</c:v>
                </c:pt>
                <c:pt idx="1177">
                  <c:v>9.2802688423319069E-2</c:v>
                </c:pt>
                <c:pt idx="1178">
                  <c:v>9.2802688423319069E-2</c:v>
                </c:pt>
                <c:pt idx="1179">
                  <c:v>9.2802688423319069E-2</c:v>
                </c:pt>
                <c:pt idx="1180">
                  <c:v>9.2802688423319069E-2</c:v>
                </c:pt>
                <c:pt idx="1181">
                  <c:v>0.10615205145683149</c:v>
                </c:pt>
                <c:pt idx="1182">
                  <c:v>0.10615205145683149</c:v>
                </c:pt>
                <c:pt idx="1183">
                  <c:v>0.11960130282938053</c:v>
                </c:pt>
                <c:pt idx="1184">
                  <c:v>0.1062019956263498</c:v>
                </c:pt>
                <c:pt idx="1185">
                  <c:v>9.2802688423375912E-2</c:v>
                </c:pt>
                <c:pt idx="1186">
                  <c:v>9.2802688423319069E-2</c:v>
                </c:pt>
                <c:pt idx="1187">
                  <c:v>9.2802688423319069E-2</c:v>
                </c:pt>
                <c:pt idx="1188">
                  <c:v>9.2802688423319069E-2</c:v>
                </c:pt>
                <c:pt idx="1189">
                  <c:v>9.2802688423375912E-2</c:v>
                </c:pt>
                <c:pt idx="1190">
                  <c:v>9.2802688423375912E-2</c:v>
                </c:pt>
                <c:pt idx="1191">
                  <c:v>9.2802688423375912E-2</c:v>
                </c:pt>
                <c:pt idx="1192">
                  <c:v>0.10615205145683149</c:v>
                </c:pt>
                <c:pt idx="1193">
                  <c:v>0.10615205145677464</c:v>
                </c:pt>
                <c:pt idx="1194">
                  <c:v>0.10615205145677464</c:v>
                </c:pt>
                <c:pt idx="1195">
                  <c:v>0.10615205145683149</c:v>
                </c:pt>
                <c:pt idx="1196">
                  <c:v>0.10615205145683149</c:v>
                </c:pt>
                <c:pt idx="1197">
                  <c:v>0.10615205145677464</c:v>
                </c:pt>
                <c:pt idx="1198">
                  <c:v>0.10615205145677464</c:v>
                </c:pt>
                <c:pt idx="1199">
                  <c:v>0.11960130282938053</c:v>
                </c:pt>
                <c:pt idx="1200">
                  <c:v>0.11960130282938053</c:v>
                </c:pt>
                <c:pt idx="1201">
                  <c:v>0.11960130282932369</c:v>
                </c:pt>
                <c:pt idx="1202">
                  <c:v>0.11960130282938053</c:v>
                </c:pt>
                <c:pt idx="1203">
                  <c:v>0.11960130282938053</c:v>
                </c:pt>
                <c:pt idx="1204">
                  <c:v>0.11960130282943737</c:v>
                </c:pt>
                <c:pt idx="1205">
                  <c:v>0.11960130282943737</c:v>
                </c:pt>
                <c:pt idx="1206">
                  <c:v>0.10615205145683149</c:v>
                </c:pt>
                <c:pt idx="1207">
                  <c:v>0.10615205145677464</c:v>
                </c:pt>
                <c:pt idx="1208">
                  <c:v>0.10615205145677464</c:v>
                </c:pt>
                <c:pt idx="1209">
                  <c:v>0.10615205145683149</c:v>
                </c:pt>
                <c:pt idx="1210">
                  <c:v>0.10615205145683149</c:v>
                </c:pt>
                <c:pt idx="1211">
                  <c:v>0.10615205145677464</c:v>
                </c:pt>
                <c:pt idx="1212">
                  <c:v>0.10615205145677464</c:v>
                </c:pt>
                <c:pt idx="1213">
                  <c:v>0.1329506658628361</c:v>
                </c:pt>
                <c:pt idx="1214">
                  <c:v>0.11955135865980537</c:v>
                </c:pt>
                <c:pt idx="1215">
                  <c:v>5.2554822644708565E-2</c:v>
                </c:pt>
                <c:pt idx="1216">
                  <c:v>5.2604766814255299E-2</c:v>
                </c:pt>
                <c:pt idx="1217">
                  <c:v>5.2604766814226878E-2</c:v>
                </c:pt>
                <c:pt idx="1218">
                  <c:v>5.2604766814283721E-2</c:v>
                </c:pt>
                <c:pt idx="1219">
                  <c:v>5.2554822644708565E-2</c:v>
                </c:pt>
                <c:pt idx="1220">
                  <c:v>6.6004074017257608E-2</c:v>
                </c:pt>
                <c:pt idx="1221">
                  <c:v>6.6004074017257608E-2</c:v>
                </c:pt>
                <c:pt idx="1222">
                  <c:v>6.6004074017314451E-2</c:v>
                </c:pt>
                <c:pt idx="1223">
                  <c:v>6.5954129847739296E-2</c:v>
                </c:pt>
                <c:pt idx="1224">
                  <c:v>7.9353437050770026E-2</c:v>
                </c:pt>
                <c:pt idx="1225">
                  <c:v>7.9403381220288338E-2</c:v>
                </c:pt>
                <c:pt idx="1226">
                  <c:v>6.6004074017257608E-2</c:v>
                </c:pt>
                <c:pt idx="1227">
                  <c:v>5.2604766814255299E-2</c:v>
                </c:pt>
                <c:pt idx="1228">
                  <c:v>6.6004074017257608E-2</c:v>
                </c:pt>
                <c:pt idx="1229">
                  <c:v>6.5954129847739296E-2</c:v>
                </c:pt>
                <c:pt idx="1230">
                  <c:v>7.9353437050770026E-2</c:v>
                </c:pt>
                <c:pt idx="1231">
                  <c:v>9.2802688423319069E-2</c:v>
                </c:pt>
                <c:pt idx="1232">
                  <c:v>9.2802688423319069E-2</c:v>
                </c:pt>
                <c:pt idx="1233">
                  <c:v>7.9353437050770026E-2</c:v>
                </c:pt>
                <c:pt idx="1234">
                  <c:v>5.2554822644708565E-2</c:v>
                </c:pt>
                <c:pt idx="1235">
                  <c:v>5.2554822644708565E-2</c:v>
                </c:pt>
                <c:pt idx="1236">
                  <c:v>5.2554822644765409E-2</c:v>
                </c:pt>
                <c:pt idx="1237">
                  <c:v>6.6004074017257608E-2</c:v>
                </c:pt>
                <c:pt idx="1238">
                  <c:v>6.6004074017257608E-2</c:v>
                </c:pt>
                <c:pt idx="1239">
                  <c:v>7.9353437050770026E-2</c:v>
                </c:pt>
                <c:pt idx="1240">
                  <c:v>6.6004074017314451E-2</c:v>
                </c:pt>
                <c:pt idx="1241">
                  <c:v>5.2554822644708565E-2</c:v>
                </c:pt>
                <c:pt idx="1242">
                  <c:v>5.2554822644708565E-2</c:v>
                </c:pt>
                <c:pt idx="1243">
                  <c:v>5.2554822644708565E-2</c:v>
                </c:pt>
                <c:pt idx="1244">
                  <c:v>7.9353437050770026E-2</c:v>
                </c:pt>
                <c:pt idx="1245">
                  <c:v>7.9353437050713183E-2</c:v>
                </c:pt>
                <c:pt idx="1246">
                  <c:v>5.2604766814283721E-2</c:v>
                </c:pt>
                <c:pt idx="1247">
                  <c:v>5.2604766814283721E-2</c:v>
                </c:pt>
                <c:pt idx="1248">
                  <c:v>5.2604766814283721E-2</c:v>
                </c:pt>
                <c:pt idx="1249">
                  <c:v>6.5954129847739296E-2</c:v>
                </c:pt>
                <c:pt idx="1250">
                  <c:v>0.2424496901678026</c:v>
                </c:pt>
                <c:pt idx="1251">
                  <c:v>0.24249963433732091</c:v>
                </c:pt>
                <c:pt idx="1252">
                  <c:v>0.24244969016785944</c:v>
                </c:pt>
                <c:pt idx="1253">
                  <c:v>5.2604766814255299E-2</c:v>
                </c:pt>
                <c:pt idx="1254">
                  <c:v>5.2554822644708565E-2</c:v>
                </c:pt>
                <c:pt idx="1255">
                  <c:v>5.2554822644708565E-2</c:v>
                </c:pt>
                <c:pt idx="1256">
                  <c:v>5.2554822644708565E-2</c:v>
                </c:pt>
                <c:pt idx="1257">
                  <c:v>6.6004074017257608E-2</c:v>
                </c:pt>
                <c:pt idx="1258">
                  <c:v>6.6004074017257608E-2</c:v>
                </c:pt>
                <c:pt idx="1259">
                  <c:v>6.5954129847739296E-2</c:v>
                </c:pt>
                <c:pt idx="1260">
                  <c:v>6.6004074017257608E-2</c:v>
                </c:pt>
                <c:pt idx="1261">
                  <c:v>6.6004074017314451E-2</c:v>
                </c:pt>
                <c:pt idx="1262">
                  <c:v>7.9353437050770026E-2</c:v>
                </c:pt>
                <c:pt idx="1263">
                  <c:v>7.9403381220288338E-2</c:v>
                </c:pt>
                <c:pt idx="1264">
                  <c:v>7.9403381220288338E-2</c:v>
                </c:pt>
                <c:pt idx="1265">
                  <c:v>9.2802688423319069E-2</c:v>
                </c:pt>
                <c:pt idx="1266">
                  <c:v>9.2802688423319069E-2</c:v>
                </c:pt>
                <c:pt idx="1267">
                  <c:v>5.2604766814226878E-2</c:v>
                </c:pt>
                <c:pt idx="1268">
                  <c:v>5.2604766814283721E-2</c:v>
                </c:pt>
                <c:pt idx="1269">
                  <c:v>5.2604766814283721E-2</c:v>
                </c:pt>
                <c:pt idx="1270">
                  <c:v>5.2554822644765409E-2</c:v>
                </c:pt>
                <c:pt idx="1271">
                  <c:v>5.2554822644765409E-2</c:v>
                </c:pt>
                <c:pt idx="1272">
                  <c:v>5.2604766814283721E-2</c:v>
                </c:pt>
                <c:pt idx="1273">
                  <c:v>5.2554822644708565E-2</c:v>
                </c:pt>
                <c:pt idx="1274">
                  <c:v>6.6004074017257608E-2</c:v>
                </c:pt>
                <c:pt idx="1275">
                  <c:v>0.1329506658628361</c:v>
                </c:pt>
                <c:pt idx="1276">
                  <c:v>6.6004074017314451E-2</c:v>
                </c:pt>
                <c:pt idx="1277">
                  <c:v>0.10615205145677464</c:v>
                </c:pt>
                <c:pt idx="1278">
                  <c:v>5.2554822644708565E-2</c:v>
                </c:pt>
                <c:pt idx="1279">
                  <c:v>5.2554822644708565E-2</c:v>
                </c:pt>
                <c:pt idx="1280">
                  <c:v>5.2554822644708565E-2</c:v>
                </c:pt>
                <c:pt idx="1281">
                  <c:v>7.9353437050770026E-2</c:v>
                </c:pt>
                <c:pt idx="1282">
                  <c:v>0.11960130282938053</c:v>
                </c:pt>
                <c:pt idx="1283">
                  <c:v>5.2554822644694354E-2</c:v>
                </c:pt>
                <c:pt idx="1284">
                  <c:v>0.12527353351433135</c:v>
                </c:pt>
                <c:pt idx="1285">
                  <c:v>0.12527353351433135</c:v>
                </c:pt>
                <c:pt idx="1286">
                  <c:v>8.8964122249194588E-2</c:v>
                </c:pt>
                <c:pt idx="1287">
                  <c:v>8.8964122249080901E-2</c:v>
                </c:pt>
                <c:pt idx="1288">
                  <c:v>6.6004074017257608E-2</c:v>
                </c:pt>
                <c:pt idx="1289">
                  <c:v>5.2554822644708565E-2</c:v>
                </c:pt>
                <c:pt idx="1290">
                  <c:v>5.2554822644708565E-2</c:v>
                </c:pt>
                <c:pt idx="1291">
                  <c:v>8.8964122249080901E-2</c:v>
                </c:pt>
                <c:pt idx="1292">
                  <c:v>5.2554822644708565E-2</c:v>
                </c:pt>
                <c:pt idx="1293">
                  <c:v>0.11960130282938053</c:v>
                </c:pt>
                <c:pt idx="1294">
                  <c:v>7.9353437050741604E-2</c:v>
                </c:pt>
                <c:pt idx="1295">
                  <c:v>0.72098404283781292</c:v>
                </c:pt>
                <c:pt idx="1296">
                  <c:v>5.2604766814255299E-2</c:v>
                </c:pt>
                <c:pt idx="1297">
                  <c:v>0.18459293718095182</c:v>
                </c:pt>
                <c:pt idx="1298">
                  <c:v>0.79780531049215142</c:v>
                </c:pt>
                <c:pt idx="1299">
                  <c:v>5.2554822644708565E-2</c:v>
                </c:pt>
                <c:pt idx="1300">
                  <c:v>6.2115563673501129E-2</c:v>
                </c:pt>
                <c:pt idx="1301">
                  <c:v>0.12527353351433135</c:v>
                </c:pt>
                <c:pt idx="1302">
                  <c:v>5.2554822644694354E-2</c:v>
                </c:pt>
                <c:pt idx="1303">
                  <c:v>5.2554822644694354E-2</c:v>
                </c:pt>
                <c:pt idx="1304">
                  <c:v>0.79780531049215142</c:v>
                </c:pt>
                <c:pt idx="1305">
                  <c:v>7.5514870876489226E-2</c:v>
                </c:pt>
                <c:pt idx="1306">
                  <c:v>9.8424974938751575E-2</c:v>
                </c:pt>
                <c:pt idx="1307">
                  <c:v>5.2554822644708565E-2</c:v>
                </c:pt>
                <c:pt idx="1308">
                  <c:v>3.9205459611252991E-2</c:v>
                </c:pt>
                <c:pt idx="1309">
                  <c:v>0.12522358934478461</c:v>
                </c:pt>
                <c:pt idx="1310">
                  <c:v>5.2554822644694354E-2</c:v>
                </c:pt>
                <c:pt idx="1311">
                  <c:v>8.1426120087229492E-2</c:v>
                </c:pt>
                <c:pt idx="1312">
                  <c:v>5.2554822644708565E-2</c:v>
                </c:pt>
                <c:pt idx="1313">
                  <c:v>0.18454299301140509</c:v>
                </c:pt>
                <c:pt idx="1314">
                  <c:v>5.2554822644708565E-2</c:v>
                </c:pt>
                <c:pt idx="1315">
                  <c:v>0.17114368580837436</c:v>
                </c:pt>
                <c:pt idx="1316">
                  <c:v>8.8964122249080901E-2</c:v>
                </c:pt>
                <c:pt idx="1317">
                  <c:v>5.2604766814241088E-2</c:v>
                </c:pt>
                <c:pt idx="1318">
                  <c:v>5.2604766814241088E-2</c:v>
                </c:pt>
                <c:pt idx="1319">
                  <c:v>0.11187422631132904</c:v>
                </c:pt>
                <c:pt idx="1320">
                  <c:v>6.6004074017257608E-2</c:v>
                </c:pt>
                <c:pt idx="1321">
                  <c:v>5.2554822644765409E-2</c:v>
                </c:pt>
                <c:pt idx="1322">
                  <c:v>0.66341839301094296</c:v>
                </c:pt>
                <c:pt idx="1323">
                  <c:v>0.53093791583000893</c:v>
                </c:pt>
                <c:pt idx="1324">
                  <c:v>6.5954129847710874E-2</c:v>
                </c:pt>
                <c:pt idx="1325">
                  <c:v>5.2554822644708565E-2</c:v>
                </c:pt>
                <c:pt idx="1326">
                  <c:v>5.2554822644708565E-2</c:v>
                </c:pt>
                <c:pt idx="1327">
                  <c:v>0.10231348528253648</c:v>
                </c:pt>
                <c:pt idx="1328">
                  <c:v>0.11576273665514236</c:v>
                </c:pt>
                <c:pt idx="1329">
                  <c:v>0.10231348528259332</c:v>
                </c:pt>
                <c:pt idx="1330">
                  <c:v>5.2554822644708565E-2</c:v>
                </c:pt>
                <c:pt idx="1331">
                  <c:v>0.12911209968859794</c:v>
                </c:pt>
                <c:pt idx="1332">
                  <c:v>0.10615205145677464</c:v>
                </c:pt>
                <c:pt idx="1333">
                  <c:v>7.9353437050770026E-2</c:v>
                </c:pt>
                <c:pt idx="1334">
                  <c:v>7.9353437050770026E-2</c:v>
                </c:pt>
                <c:pt idx="1335">
                  <c:v>0.11960130282935211</c:v>
                </c:pt>
                <c:pt idx="1336">
                  <c:v>0.12911209968859794</c:v>
                </c:pt>
                <c:pt idx="1337">
                  <c:v>0.10615205145677464</c:v>
                </c:pt>
                <c:pt idx="1338">
                  <c:v>0.14256135106114698</c:v>
                </c:pt>
                <c:pt idx="1339">
                  <c:v>6.6004074017257608E-2</c:v>
                </c:pt>
                <c:pt idx="1340">
                  <c:v>0.14251140689162867</c:v>
                </c:pt>
                <c:pt idx="1341">
                  <c:v>6.5954129847739296E-2</c:v>
                </c:pt>
                <c:pt idx="1342">
                  <c:v>6.6004074017257608E-2</c:v>
                </c:pt>
                <c:pt idx="1343">
                  <c:v>7.9353437050770026E-2</c:v>
                </c:pt>
                <c:pt idx="1344">
                  <c:v>0.10615205145680306</c:v>
                </c:pt>
                <c:pt idx="1345">
                  <c:v>0.17887076232642585</c:v>
                </c:pt>
                <c:pt idx="1346">
                  <c:v>0.1329506658628361</c:v>
                </c:pt>
                <c:pt idx="1347">
                  <c:v>6.6004074017257608E-2</c:v>
                </c:pt>
                <c:pt idx="1348">
                  <c:v>0.13300061003238284</c:v>
                </c:pt>
                <c:pt idx="1349">
                  <c:v>0.14634997306586683</c:v>
                </c:pt>
                <c:pt idx="1350">
                  <c:v>0.11960130282935211</c:v>
                </c:pt>
                <c:pt idx="1351">
                  <c:v>7.9353437050770026E-2</c:v>
                </c:pt>
                <c:pt idx="1352">
                  <c:v>0.11960130282938053</c:v>
                </c:pt>
                <c:pt idx="1353">
                  <c:v>7.9353437050770026E-2</c:v>
                </c:pt>
                <c:pt idx="1354">
                  <c:v>6.600407401728603E-2</c:v>
                </c:pt>
                <c:pt idx="1355">
                  <c:v>9.2802688423319069E-2</c:v>
                </c:pt>
                <c:pt idx="1356">
                  <c:v>6.5954129847739296E-2</c:v>
                </c:pt>
                <c:pt idx="1357">
                  <c:v>7.9353437050741604E-2</c:v>
                </c:pt>
                <c:pt idx="1358">
                  <c:v>7.9353437050741604E-2</c:v>
                </c:pt>
                <c:pt idx="1359">
                  <c:v>7.9353437050770026E-2</c:v>
                </c:pt>
                <c:pt idx="1360">
                  <c:v>0.11571279248556721</c:v>
                </c:pt>
                <c:pt idx="1361">
                  <c:v>7.9353437050741604E-2</c:v>
                </c:pt>
                <c:pt idx="1362">
                  <c:v>7.9353437050741604E-2</c:v>
                </c:pt>
                <c:pt idx="1363">
                  <c:v>6.6004074017257608E-2</c:v>
                </c:pt>
                <c:pt idx="1364">
                  <c:v>7.9353437050770026E-2</c:v>
                </c:pt>
                <c:pt idx="1365">
                  <c:v>0.11960130282938053</c:v>
                </c:pt>
                <c:pt idx="1366">
                  <c:v>9.2802688423319069E-2</c:v>
                </c:pt>
                <c:pt idx="1367">
                  <c:v>6.6004074017257608E-2</c:v>
                </c:pt>
                <c:pt idx="1368">
                  <c:v>0.14256135106114698</c:v>
                </c:pt>
                <c:pt idx="1369">
                  <c:v>0.1329506658628361</c:v>
                </c:pt>
                <c:pt idx="1370">
                  <c:v>0.10236342945211163</c:v>
                </c:pt>
                <c:pt idx="1371">
                  <c:v>9.2802688423319069E-2</c:v>
                </c:pt>
                <c:pt idx="1372">
                  <c:v>0.14256135106114698</c:v>
                </c:pt>
                <c:pt idx="1373">
                  <c:v>9.2802688423319069E-2</c:v>
                </c:pt>
                <c:pt idx="1374">
                  <c:v>7.9353437050770026E-2</c:v>
                </c:pt>
                <c:pt idx="1375">
                  <c:v>6.6004074017314451E-2</c:v>
                </c:pt>
                <c:pt idx="1376">
                  <c:v>5.2604766814226878E-2</c:v>
                </c:pt>
                <c:pt idx="1377">
                  <c:v>9.2802688423319069E-2</c:v>
                </c:pt>
                <c:pt idx="1378">
                  <c:v>5.2604766814283721E-2</c:v>
                </c:pt>
                <c:pt idx="1379">
                  <c:v>6.5954129847739296E-2</c:v>
                </c:pt>
                <c:pt idx="1380">
                  <c:v>8.8964122249080901E-2</c:v>
                </c:pt>
                <c:pt idx="1381">
                  <c:v>5.2554822644708565E-2</c:v>
                </c:pt>
                <c:pt idx="1382">
                  <c:v>7.9353437050770026E-2</c:v>
                </c:pt>
                <c:pt idx="1383">
                  <c:v>5.2604766814283721E-2</c:v>
                </c:pt>
                <c:pt idx="1384">
                  <c:v>5.2554822644708565E-2</c:v>
                </c:pt>
                <c:pt idx="1385">
                  <c:v>5.2554822644708565E-2</c:v>
                </c:pt>
                <c:pt idx="1386">
                  <c:v>5.2554822644708565E-2</c:v>
                </c:pt>
                <c:pt idx="1387">
                  <c:v>6.6004074017257608E-2</c:v>
                </c:pt>
                <c:pt idx="1388">
                  <c:v>5.2554822644708565E-2</c:v>
                </c:pt>
                <c:pt idx="1389">
                  <c:v>7.9353437050770026E-2</c:v>
                </c:pt>
                <c:pt idx="1390">
                  <c:v>0.14639991723541357</c:v>
                </c:pt>
                <c:pt idx="1391">
                  <c:v>0.14639991723541357</c:v>
                </c:pt>
                <c:pt idx="1392">
                  <c:v>9.2802688423319069E-2</c:v>
                </c:pt>
                <c:pt idx="1393">
                  <c:v>6.6004074017257608E-2</c:v>
                </c:pt>
                <c:pt idx="1394">
                  <c:v>5.2554822644708565E-2</c:v>
                </c:pt>
                <c:pt idx="1395">
                  <c:v>6.6004074017257608E-2</c:v>
                </c:pt>
                <c:pt idx="1396">
                  <c:v>7.9353437050770026E-2</c:v>
                </c:pt>
                <c:pt idx="1397">
                  <c:v>5.2554822644708565E-2</c:v>
                </c:pt>
                <c:pt idx="1398">
                  <c:v>9.2802688423319069E-2</c:v>
                </c:pt>
                <c:pt idx="1399">
                  <c:v>6.6004074017257608E-2</c:v>
                </c:pt>
                <c:pt idx="1400">
                  <c:v>6.6004074017257608E-2</c:v>
                </c:pt>
                <c:pt idx="1401">
                  <c:v>0.1062019956263498</c:v>
                </c:pt>
                <c:pt idx="1402">
                  <c:v>5.2554822644708565E-2</c:v>
                </c:pt>
                <c:pt idx="1403">
                  <c:v>7.9353437050770026E-2</c:v>
                </c:pt>
                <c:pt idx="1404">
                  <c:v>0.10615205145677464</c:v>
                </c:pt>
                <c:pt idx="1405">
                  <c:v>0.11960130282935211</c:v>
                </c:pt>
                <c:pt idx="1406">
                  <c:v>6.6004074017257608E-2</c:v>
                </c:pt>
                <c:pt idx="1407">
                  <c:v>5.2554822644708565E-2</c:v>
                </c:pt>
                <c:pt idx="1408">
                  <c:v>7.9353437050770026E-2</c:v>
                </c:pt>
                <c:pt idx="1409">
                  <c:v>6.6004074017257608E-2</c:v>
                </c:pt>
                <c:pt idx="1410">
                  <c:v>0.11960130282938053</c:v>
                </c:pt>
                <c:pt idx="1411">
                  <c:v>0.11955135865980537</c:v>
                </c:pt>
                <c:pt idx="1412">
                  <c:v>0.10615205145677464</c:v>
                </c:pt>
                <c:pt idx="1413">
                  <c:v>0.10615205145677464</c:v>
                </c:pt>
                <c:pt idx="1414">
                  <c:v>5.2604766814283721E-2</c:v>
                </c:pt>
                <c:pt idx="1415">
                  <c:v>5.2554822644708565E-2</c:v>
                </c:pt>
                <c:pt idx="1416">
                  <c:v>5.2604766814283721E-2</c:v>
                </c:pt>
                <c:pt idx="1417">
                  <c:v>5.2604766814283721E-2</c:v>
                </c:pt>
                <c:pt idx="1418">
                  <c:v>0.1425613510611754</c:v>
                </c:pt>
                <c:pt idx="1419">
                  <c:v>7.9403381220288338E-2</c:v>
                </c:pt>
                <c:pt idx="1420">
                  <c:v>0.10615205145677464</c:v>
                </c:pt>
                <c:pt idx="1421">
                  <c:v>0.10615205145677464</c:v>
                </c:pt>
                <c:pt idx="1422">
                  <c:v>5.2554822644708565E-2</c:v>
                </c:pt>
                <c:pt idx="1423">
                  <c:v>5.2554822644708565E-2</c:v>
                </c:pt>
                <c:pt idx="1424">
                  <c:v>5.2604766814226878E-2</c:v>
                </c:pt>
                <c:pt idx="1425">
                  <c:v>5.2554822644708565E-2</c:v>
                </c:pt>
                <c:pt idx="1426">
                  <c:v>5.2554822644708565E-2</c:v>
                </c:pt>
                <c:pt idx="1427">
                  <c:v>6.6004074017257608E-2</c:v>
                </c:pt>
                <c:pt idx="1428">
                  <c:v>6.6004074017257608E-2</c:v>
                </c:pt>
                <c:pt idx="1429">
                  <c:v>7.9353437050713183E-2</c:v>
                </c:pt>
                <c:pt idx="1430">
                  <c:v>7.9353437050770026E-2</c:v>
                </c:pt>
                <c:pt idx="1431">
                  <c:v>0.15596065826423455</c:v>
                </c:pt>
                <c:pt idx="1432">
                  <c:v>0.11955135865980537</c:v>
                </c:pt>
                <c:pt idx="1433">
                  <c:v>0.14634997306586683</c:v>
                </c:pt>
                <c:pt idx="1434">
                  <c:v>0.12911209968859794</c:v>
                </c:pt>
                <c:pt idx="1435">
                  <c:v>0.1329506658628361</c:v>
                </c:pt>
                <c:pt idx="1436">
                  <c:v>7.5514870876475015E-2</c:v>
                </c:pt>
                <c:pt idx="1437">
                  <c:v>7.5514870876475015E-2</c:v>
                </c:pt>
                <c:pt idx="1438">
                  <c:v>9.2802688423319069E-2</c:v>
                </c:pt>
                <c:pt idx="1439">
                  <c:v>7.9353437050770026E-2</c:v>
                </c:pt>
                <c:pt idx="1440">
                  <c:v>0.11960130282938053</c:v>
                </c:pt>
                <c:pt idx="1441">
                  <c:v>0.1329506658628361</c:v>
                </c:pt>
                <c:pt idx="1442">
                  <c:v>0.17887076232642585</c:v>
                </c:pt>
                <c:pt idx="1443">
                  <c:v>0.14639991723541357</c:v>
                </c:pt>
                <c:pt idx="1444">
                  <c:v>0.14256135106114698</c:v>
                </c:pt>
                <c:pt idx="1445">
                  <c:v>0.14256135106114698</c:v>
                </c:pt>
                <c:pt idx="1446">
                  <c:v>0.15591071409460255</c:v>
                </c:pt>
                <c:pt idx="1447">
                  <c:v>0.11960130282938053</c:v>
                </c:pt>
                <c:pt idx="1448">
                  <c:v>6.6004074017257608E-2</c:v>
                </c:pt>
                <c:pt idx="1449">
                  <c:v>7.9353437050770026E-2</c:v>
                </c:pt>
                <c:pt idx="1450">
                  <c:v>0.14639991723538515</c:v>
                </c:pt>
                <c:pt idx="1451">
                  <c:v>0.1329506658628361</c:v>
                </c:pt>
                <c:pt idx="1452">
                  <c:v>7.9353437050770026E-2</c:v>
                </c:pt>
                <c:pt idx="1453">
                  <c:v>7.9403381220288338E-2</c:v>
                </c:pt>
                <c:pt idx="1454">
                  <c:v>9.2802688423319069E-2</c:v>
                </c:pt>
                <c:pt idx="1455">
                  <c:v>7.9353437050770026E-2</c:v>
                </c:pt>
                <c:pt idx="1456">
                  <c:v>0.1062019956263498</c:v>
                </c:pt>
                <c:pt idx="1457">
                  <c:v>0.1062019956263498</c:v>
                </c:pt>
                <c:pt idx="1458">
                  <c:v>0.1062019956263498</c:v>
                </c:pt>
                <c:pt idx="1459">
                  <c:v>9.2752744253743913E-2</c:v>
                </c:pt>
                <c:pt idx="1460">
                  <c:v>0.11960130282935211</c:v>
                </c:pt>
                <c:pt idx="1461">
                  <c:v>7.9353437050770026E-2</c:v>
                </c:pt>
                <c:pt idx="1462">
                  <c:v>0.1329506658628361</c:v>
                </c:pt>
                <c:pt idx="1463">
                  <c:v>0.10615205145677464</c:v>
                </c:pt>
                <c:pt idx="1464">
                  <c:v>5.2604766814255299E-2</c:v>
                </c:pt>
                <c:pt idx="1465">
                  <c:v>5.2554822644708565E-2</c:v>
                </c:pt>
                <c:pt idx="1466">
                  <c:v>5.2604766814255299E-2</c:v>
                </c:pt>
                <c:pt idx="1467">
                  <c:v>5.2604766814255299E-2</c:v>
                </c:pt>
                <c:pt idx="1468">
                  <c:v>0.10231348528259332</c:v>
                </c:pt>
                <c:pt idx="1469">
                  <c:v>0.10231348528259332</c:v>
                </c:pt>
                <c:pt idx="1470">
                  <c:v>5.2604766814283721E-2</c:v>
                </c:pt>
                <c:pt idx="1471">
                  <c:v>5.2604766814283721E-2</c:v>
                </c:pt>
                <c:pt idx="1472">
                  <c:v>6.6004074017257608E-2</c:v>
                </c:pt>
                <c:pt idx="1473">
                  <c:v>6.6004074017257608E-2</c:v>
                </c:pt>
                <c:pt idx="1474">
                  <c:v>6.6004074017257608E-2</c:v>
                </c:pt>
                <c:pt idx="1475">
                  <c:v>6.5954129847739296E-2</c:v>
                </c:pt>
                <c:pt idx="1476">
                  <c:v>6.6004074017314451E-2</c:v>
                </c:pt>
                <c:pt idx="1477">
                  <c:v>9.2802688423319069E-2</c:v>
                </c:pt>
                <c:pt idx="1478">
                  <c:v>6.0281899162760055E-2</c:v>
                </c:pt>
                <c:pt idx="1479">
                  <c:v>6.6004074017257608E-2</c:v>
                </c:pt>
                <c:pt idx="1480">
                  <c:v>0.11960130282932369</c:v>
                </c:pt>
                <c:pt idx="1481">
                  <c:v>8.8964122249080901E-2</c:v>
                </c:pt>
                <c:pt idx="1482">
                  <c:v>0.10231348528253648</c:v>
                </c:pt>
                <c:pt idx="1483">
                  <c:v>6.6004074017257608E-2</c:v>
                </c:pt>
                <c:pt idx="1484">
                  <c:v>0.11960130282938053</c:v>
                </c:pt>
                <c:pt idx="1485">
                  <c:v>0.11955135865980537</c:v>
                </c:pt>
                <c:pt idx="1486">
                  <c:v>0.14251140689162867</c:v>
                </c:pt>
                <c:pt idx="1487">
                  <c:v>5.2554822644708565E-2</c:v>
                </c:pt>
                <c:pt idx="1488">
                  <c:v>5.2604766814255299E-2</c:v>
                </c:pt>
                <c:pt idx="1489">
                  <c:v>5.2604766814226878E-2</c:v>
                </c:pt>
                <c:pt idx="1490">
                  <c:v>0.10231348528253648</c:v>
                </c:pt>
                <c:pt idx="1491">
                  <c:v>0.10231348528253648</c:v>
                </c:pt>
                <c:pt idx="1492">
                  <c:v>5.2554822644708565E-2</c:v>
                </c:pt>
                <c:pt idx="1493">
                  <c:v>5.2554822644708565E-2</c:v>
                </c:pt>
                <c:pt idx="1494">
                  <c:v>5.2554822644708565E-2</c:v>
                </c:pt>
                <c:pt idx="1495">
                  <c:v>5.2554822644708565E-2</c:v>
                </c:pt>
                <c:pt idx="1496">
                  <c:v>5.2554822644708565E-2</c:v>
                </c:pt>
                <c:pt idx="1497">
                  <c:v>5.2604766814255299E-2</c:v>
                </c:pt>
                <c:pt idx="1498">
                  <c:v>5.2554822644708565E-2</c:v>
                </c:pt>
                <c:pt idx="1499">
                  <c:v>5.2604766814255299E-2</c:v>
                </c:pt>
                <c:pt idx="1500">
                  <c:v>5.2554822644708565E-2</c:v>
                </c:pt>
                <c:pt idx="1501">
                  <c:v>0.25921666137503507</c:v>
                </c:pt>
                <c:pt idx="1502">
                  <c:v>0.24586729834163634</c:v>
                </c:pt>
                <c:pt idx="1503">
                  <c:v>0.40648774762496487</c:v>
                </c:pt>
                <c:pt idx="1504">
                  <c:v>0.40648774762496487</c:v>
                </c:pt>
                <c:pt idx="1505">
                  <c:v>0.10615205145677464</c:v>
                </c:pt>
                <c:pt idx="1506">
                  <c:v>0.10620199562629296</c:v>
                </c:pt>
                <c:pt idx="1507">
                  <c:v>0.1961585798732699</c:v>
                </c:pt>
                <c:pt idx="1508">
                  <c:v>0.1961585798732699</c:v>
                </c:pt>
                <c:pt idx="1509">
                  <c:v>0.1961585798732699</c:v>
                </c:pt>
                <c:pt idx="1510">
                  <c:v>6.600407401728603E-2</c:v>
                </c:pt>
                <c:pt idx="1511">
                  <c:v>7.9353437050770026E-2</c:v>
                </c:pt>
                <c:pt idx="1512">
                  <c:v>7.9353437050770026E-2</c:v>
                </c:pt>
                <c:pt idx="1513">
                  <c:v>9.2802688423319069E-2</c:v>
                </c:pt>
                <c:pt idx="1514">
                  <c:v>0.39303849625241583</c:v>
                </c:pt>
                <c:pt idx="1515">
                  <c:v>0.37007844802064938</c:v>
                </c:pt>
                <c:pt idx="1516">
                  <c:v>0.39303849625241583</c:v>
                </c:pt>
                <c:pt idx="1517">
                  <c:v>0.37007844802064938</c:v>
                </c:pt>
                <c:pt idx="1518">
                  <c:v>0.42944779585673132</c:v>
                </c:pt>
                <c:pt idx="1519">
                  <c:v>0.39303849625241583</c:v>
                </c:pt>
                <c:pt idx="1520">
                  <c:v>0.37007844802064938</c:v>
                </c:pt>
                <c:pt idx="1521">
                  <c:v>0.39303849625241583</c:v>
                </c:pt>
                <c:pt idx="1522">
                  <c:v>0.37007844802064938</c:v>
                </c:pt>
                <c:pt idx="1523">
                  <c:v>0.41599854448429596</c:v>
                </c:pt>
                <c:pt idx="1524">
                  <c:v>0.41599854448429596</c:v>
                </c:pt>
                <c:pt idx="1525">
                  <c:v>0.39303849625241583</c:v>
                </c:pt>
                <c:pt idx="1526">
                  <c:v>0.39303849625241583</c:v>
                </c:pt>
                <c:pt idx="1527">
                  <c:v>0.39303849625241583</c:v>
                </c:pt>
                <c:pt idx="1528">
                  <c:v>0.37007844802064938</c:v>
                </c:pt>
                <c:pt idx="1529">
                  <c:v>0.41599854448429596</c:v>
                </c:pt>
                <c:pt idx="1530">
                  <c:v>0.39303849625241583</c:v>
                </c:pt>
                <c:pt idx="1531">
                  <c:v>0.33381898092488882</c:v>
                </c:pt>
                <c:pt idx="1532">
                  <c:v>0.18275927267023917</c:v>
                </c:pt>
                <c:pt idx="1533">
                  <c:v>0.18275927267023917</c:v>
                </c:pt>
                <c:pt idx="1534">
                  <c:v>0.10615205145677464</c:v>
                </c:pt>
                <c:pt idx="1535">
                  <c:v>0.11955135865980537</c:v>
                </c:pt>
                <c:pt idx="1536">
                  <c:v>0.11960130282935211</c:v>
                </c:pt>
                <c:pt idx="1537">
                  <c:v>6.5954129847739296E-2</c:v>
                </c:pt>
                <c:pt idx="1538">
                  <c:v>6.5954129847739296E-2</c:v>
                </c:pt>
                <c:pt idx="1539">
                  <c:v>6.5954129847739296E-2</c:v>
                </c:pt>
                <c:pt idx="1540">
                  <c:v>6.5954129847739296E-2</c:v>
                </c:pt>
                <c:pt idx="1541">
                  <c:v>0.18307320745029187</c:v>
                </c:pt>
                <c:pt idx="1542">
                  <c:v>0.11960130282943737</c:v>
                </c:pt>
                <c:pt idx="1543">
                  <c:v>0.11960130282943737</c:v>
                </c:pt>
                <c:pt idx="1544">
                  <c:v>7.9353437050770026E-2</c:v>
                </c:pt>
                <c:pt idx="1545">
                  <c:v>9.2752744253743913E-2</c:v>
                </c:pt>
                <c:pt idx="1546">
                  <c:v>0.11955135865980537</c:v>
                </c:pt>
                <c:pt idx="1547">
                  <c:v>7.9353437050770026E-2</c:v>
                </c:pt>
                <c:pt idx="1548">
                  <c:v>0.18459293718098024</c:v>
                </c:pt>
                <c:pt idx="1549">
                  <c:v>0.11182428214181073</c:v>
                </c:pt>
                <c:pt idx="1550">
                  <c:v>0.11187422631138588</c:v>
                </c:pt>
                <c:pt idx="1551">
                  <c:v>0.11187422631138588</c:v>
                </c:pt>
                <c:pt idx="1552">
                  <c:v>0.12522358934478461</c:v>
                </c:pt>
                <c:pt idx="1553">
                  <c:v>0.12522358934478461</c:v>
                </c:pt>
                <c:pt idx="1554">
                  <c:v>0.17114368580837436</c:v>
                </c:pt>
                <c:pt idx="1555">
                  <c:v>0.17114368580837436</c:v>
                </c:pt>
                <c:pt idx="1556">
                  <c:v>0.17114368580837436</c:v>
                </c:pt>
                <c:pt idx="1557">
                  <c:v>0.17114368580837436</c:v>
                </c:pt>
                <c:pt idx="1558">
                  <c:v>0.17114368580837436</c:v>
                </c:pt>
                <c:pt idx="1559">
                  <c:v>0.17114368580837436</c:v>
                </c:pt>
                <c:pt idx="1560">
                  <c:v>0.17114368580837436</c:v>
                </c:pt>
                <c:pt idx="1561">
                  <c:v>0.17114368580837436</c:v>
                </c:pt>
                <c:pt idx="1562">
                  <c:v>0.17114368580837436</c:v>
                </c:pt>
                <c:pt idx="1563">
                  <c:v>0.17114368580837436</c:v>
                </c:pt>
                <c:pt idx="1564">
                  <c:v>0.17114368580837436</c:v>
                </c:pt>
                <c:pt idx="1565">
                  <c:v>0.21706378227202094</c:v>
                </c:pt>
                <c:pt idx="1566">
                  <c:v>0.21706378227202094</c:v>
                </c:pt>
                <c:pt idx="1567">
                  <c:v>0.17114368580837436</c:v>
                </c:pt>
                <c:pt idx="1568">
                  <c:v>0.18454299301140509</c:v>
                </c:pt>
                <c:pt idx="1569">
                  <c:v>0.17114368580837436</c:v>
                </c:pt>
                <c:pt idx="1570">
                  <c:v>0.17114368580837436</c:v>
                </c:pt>
                <c:pt idx="1571">
                  <c:v>0.21706378227202094</c:v>
                </c:pt>
                <c:pt idx="1572">
                  <c:v>0.21706378227202094</c:v>
                </c:pt>
                <c:pt idx="1573">
                  <c:v>0.23041314530547652</c:v>
                </c:pt>
                <c:pt idx="1574">
                  <c:v>0.12527353351430293</c:v>
                </c:pt>
                <c:pt idx="1575">
                  <c:v>6.2165507843047862E-2</c:v>
                </c:pt>
                <c:pt idx="1576">
                  <c:v>6.2165507843019441E-2</c:v>
                </c:pt>
                <c:pt idx="1577">
                  <c:v>6.2165507843019441E-2</c:v>
                </c:pt>
                <c:pt idx="1578">
                  <c:v>6.2165507843019441E-2</c:v>
                </c:pt>
                <c:pt idx="1579">
                  <c:v>6.2115563673472707E-2</c:v>
                </c:pt>
                <c:pt idx="1580">
                  <c:v>6.2115563673472707E-2</c:v>
                </c:pt>
                <c:pt idx="1581">
                  <c:v>6.2115563673472707E-2</c:v>
                </c:pt>
                <c:pt idx="1582">
                  <c:v>6.2115563673472707E-2</c:v>
                </c:pt>
                <c:pt idx="1583">
                  <c:v>6.2165507843047862E-2</c:v>
                </c:pt>
                <c:pt idx="1584">
                  <c:v>6.2165507843047862E-2</c:v>
                </c:pt>
                <c:pt idx="1585">
                  <c:v>6.2165507843047862E-2</c:v>
                </c:pt>
                <c:pt idx="1586">
                  <c:v>6.2165507843047862E-2</c:v>
                </c:pt>
                <c:pt idx="1587">
                  <c:v>6.2165507843047862E-2</c:v>
                </c:pt>
                <c:pt idx="1588">
                  <c:v>6.2115563673472707E-2</c:v>
                </c:pt>
                <c:pt idx="1589">
                  <c:v>6.2115563673472707E-2</c:v>
                </c:pt>
                <c:pt idx="1590">
                  <c:v>6.2115563673472707E-2</c:v>
                </c:pt>
                <c:pt idx="1591">
                  <c:v>6.2115563673472707E-2</c:v>
                </c:pt>
                <c:pt idx="1592">
                  <c:v>6.2165507843019441E-2</c:v>
                </c:pt>
                <c:pt idx="1593">
                  <c:v>6.2165507843019441E-2</c:v>
                </c:pt>
                <c:pt idx="1594">
                  <c:v>6.2165507843019441E-2</c:v>
                </c:pt>
                <c:pt idx="1595">
                  <c:v>6.2165507843019441E-2</c:v>
                </c:pt>
                <c:pt idx="1596">
                  <c:v>6.2115563673501129E-2</c:v>
                </c:pt>
                <c:pt idx="1597">
                  <c:v>6.2115563673501129E-2</c:v>
                </c:pt>
                <c:pt idx="1598">
                  <c:v>6.2115563673501129E-2</c:v>
                </c:pt>
                <c:pt idx="1599">
                  <c:v>6.2115563673501129E-2</c:v>
                </c:pt>
                <c:pt idx="1600">
                  <c:v>6.2115563673501129E-2</c:v>
                </c:pt>
                <c:pt idx="1601">
                  <c:v>6.2165507843047862E-2</c:v>
                </c:pt>
                <c:pt idx="1602">
                  <c:v>6.2165507843047862E-2</c:v>
                </c:pt>
                <c:pt idx="1603">
                  <c:v>6.2165507843047862E-2</c:v>
                </c:pt>
                <c:pt idx="1604">
                  <c:v>6.2165507843047862E-2</c:v>
                </c:pt>
                <c:pt idx="1605">
                  <c:v>6.2115563673472707E-2</c:v>
                </c:pt>
                <c:pt idx="1606">
                  <c:v>6.2115563673472707E-2</c:v>
                </c:pt>
                <c:pt idx="1607">
                  <c:v>6.2165507843019441E-2</c:v>
                </c:pt>
                <c:pt idx="1608">
                  <c:v>6.2165507843019441E-2</c:v>
                </c:pt>
                <c:pt idx="1609">
                  <c:v>6.2165507843019441E-2</c:v>
                </c:pt>
                <c:pt idx="1610">
                  <c:v>6.2165507843019441E-2</c:v>
                </c:pt>
                <c:pt idx="1611">
                  <c:v>6.2115563673501129E-2</c:v>
                </c:pt>
                <c:pt idx="1612">
                  <c:v>6.2115563673501129E-2</c:v>
                </c:pt>
                <c:pt idx="1613">
                  <c:v>6.2115563673501129E-2</c:v>
                </c:pt>
                <c:pt idx="1614">
                  <c:v>6.2165507843047862E-2</c:v>
                </c:pt>
                <c:pt idx="1615">
                  <c:v>6.2115563673501129E-2</c:v>
                </c:pt>
                <c:pt idx="1616">
                  <c:v>6.2115563673501129E-2</c:v>
                </c:pt>
                <c:pt idx="1617">
                  <c:v>6.2165507843076284E-2</c:v>
                </c:pt>
                <c:pt idx="1618">
                  <c:v>6.2165507843076284E-2</c:v>
                </c:pt>
                <c:pt idx="1619">
                  <c:v>6.2165507843076284E-2</c:v>
                </c:pt>
                <c:pt idx="1620">
                  <c:v>6.2165507843076284E-2</c:v>
                </c:pt>
                <c:pt idx="1621">
                  <c:v>6.2165507843076284E-2</c:v>
                </c:pt>
                <c:pt idx="1622">
                  <c:v>6.2115563673444285E-2</c:v>
                </c:pt>
                <c:pt idx="1623">
                  <c:v>6.2115563673444285E-2</c:v>
                </c:pt>
                <c:pt idx="1624">
                  <c:v>6.2115563673501129E-2</c:v>
                </c:pt>
                <c:pt idx="1625">
                  <c:v>6.2115563673501129E-2</c:v>
                </c:pt>
                <c:pt idx="1626">
                  <c:v>6.2165507843019441E-2</c:v>
                </c:pt>
                <c:pt idx="1627">
                  <c:v>6.2165507843019441E-2</c:v>
                </c:pt>
                <c:pt idx="1628">
                  <c:v>6.2165507843019441E-2</c:v>
                </c:pt>
                <c:pt idx="1629">
                  <c:v>6.2115563673501129E-2</c:v>
                </c:pt>
                <c:pt idx="1630">
                  <c:v>6.2165507843019441E-2</c:v>
                </c:pt>
                <c:pt idx="1631">
                  <c:v>6.2165507843019441E-2</c:v>
                </c:pt>
                <c:pt idx="1632">
                  <c:v>6.2165507843019441E-2</c:v>
                </c:pt>
                <c:pt idx="1633">
                  <c:v>6.2165507843076284E-2</c:v>
                </c:pt>
                <c:pt idx="1634">
                  <c:v>8.5025667735749266E-2</c:v>
                </c:pt>
                <c:pt idx="1635">
                  <c:v>8.5075611905267579E-2</c:v>
                </c:pt>
                <c:pt idx="1636">
                  <c:v>8.5025667735749266E-2</c:v>
                </c:pt>
                <c:pt idx="1637">
                  <c:v>8.5025667735749266E-2</c:v>
                </c:pt>
                <c:pt idx="1638">
                  <c:v>8.5025667735692423E-2</c:v>
                </c:pt>
                <c:pt idx="1639">
                  <c:v>0.10798571596751572</c:v>
                </c:pt>
                <c:pt idx="1640">
                  <c:v>0.10798571596751572</c:v>
                </c:pt>
                <c:pt idx="1641">
                  <c:v>0.10798571596751572</c:v>
                </c:pt>
                <c:pt idx="1642">
                  <c:v>0.10798571596751572</c:v>
                </c:pt>
                <c:pt idx="1643">
                  <c:v>0.10798571596751572</c:v>
                </c:pt>
                <c:pt idx="1644">
                  <c:v>7.5514870876531859E-2</c:v>
                </c:pt>
                <c:pt idx="1645">
                  <c:v>7.5514870876475015E-2</c:v>
                </c:pt>
                <c:pt idx="1646">
                  <c:v>0.1214349673401216</c:v>
                </c:pt>
                <c:pt idx="1647">
                  <c:v>0.1214349673401216</c:v>
                </c:pt>
                <c:pt idx="1648">
                  <c:v>0.10231348528253648</c:v>
                </c:pt>
                <c:pt idx="1649">
                  <c:v>8.8914178079562589E-2</c:v>
                </c:pt>
                <c:pt idx="1650">
                  <c:v>0.13483427454315233</c:v>
                </c:pt>
                <c:pt idx="1651">
                  <c:v>0.13483427454315233</c:v>
                </c:pt>
                <c:pt idx="1652">
                  <c:v>0.16163288894915695</c:v>
                </c:pt>
                <c:pt idx="1653">
                  <c:v>0.16163288894915695</c:v>
                </c:pt>
                <c:pt idx="1654">
                  <c:v>6.2165507843047862E-2</c:v>
                </c:pt>
                <c:pt idx="1655">
                  <c:v>6.2165507843047862E-2</c:v>
                </c:pt>
                <c:pt idx="1656">
                  <c:v>6.2165507843047862E-2</c:v>
                </c:pt>
                <c:pt idx="1657">
                  <c:v>6.2165507843047862E-2</c:v>
                </c:pt>
                <c:pt idx="1658">
                  <c:v>7.5514870876503437E-2</c:v>
                </c:pt>
                <c:pt idx="1659">
                  <c:v>7.5514870876503437E-2</c:v>
                </c:pt>
                <c:pt idx="1660">
                  <c:v>7.5514870876503437E-2</c:v>
                </c:pt>
                <c:pt idx="1661">
                  <c:v>7.5514870876503437E-2</c:v>
                </c:pt>
                <c:pt idx="1662">
                  <c:v>6.2115563673472707E-2</c:v>
                </c:pt>
                <c:pt idx="1663">
                  <c:v>6.2115563673472707E-2</c:v>
                </c:pt>
                <c:pt idx="1664">
                  <c:v>6.2115563673472707E-2</c:v>
                </c:pt>
                <c:pt idx="1665">
                  <c:v>7.5564815046050171E-2</c:v>
                </c:pt>
                <c:pt idx="1666">
                  <c:v>6.2165507843019441E-2</c:v>
                </c:pt>
                <c:pt idx="1667">
                  <c:v>6.2165507843019441E-2</c:v>
                </c:pt>
                <c:pt idx="1668">
                  <c:v>6.2165507843019441E-2</c:v>
                </c:pt>
                <c:pt idx="1669">
                  <c:v>7.5514870876503437E-2</c:v>
                </c:pt>
                <c:pt idx="1670">
                  <c:v>7.5514870876503437E-2</c:v>
                </c:pt>
                <c:pt idx="1671">
                  <c:v>7.5514870876503437E-2</c:v>
                </c:pt>
                <c:pt idx="1672">
                  <c:v>8.8964122249080901E-2</c:v>
                </c:pt>
                <c:pt idx="1673">
                  <c:v>6.2115563673501129E-2</c:v>
                </c:pt>
                <c:pt idx="1674">
                  <c:v>6.2165507843047862E-2</c:v>
                </c:pt>
                <c:pt idx="1675">
                  <c:v>6.2165507843047862E-2</c:v>
                </c:pt>
                <c:pt idx="1676">
                  <c:v>6.2165507843047862E-2</c:v>
                </c:pt>
                <c:pt idx="1677">
                  <c:v>6.2165507843047862E-2</c:v>
                </c:pt>
                <c:pt idx="1678">
                  <c:v>6.2165507843047862E-2</c:v>
                </c:pt>
                <c:pt idx="1679">
                  <c:v>7.5514870876503437E-2</c:v>
                </c:pt>
                <c:pt idx="1680">
                  <c:v>7.5514870876503437E-2</c:v>
                </c:pt>
                <c:pt idx="1681">
                  <c:v>7.5514870876503437E-2</c:v>
                </c:pt>
                <c:pt idx="1682">
                  <c:v>7.5514870876503437E-2</c:v>
                </c:pt>
                <c:pt idx="1683">
                  <c:v>6.2115563673501129E-2</c:v>
                </c:pt>
                <c:pt idx="1684">
                  <c:v>6.2115563673501129E-2</c:v>
                </c:pt>
                <c:pt idx="1685">
                  <c:v>8.5075611905267579E-2</c:v>
                </c:pt>
                <c:pt idx="1686">
                  <c:v>6.2115563673501129E-2</c:v>
                </c:pt>
                <c:pt idx="1687">
                  <c:v>8.5075611905267579E-2</c:v>
                </c:pt>
                <c:pt idx="1688">
                  <c:v>6.2165507843076284E-2</c:v>
                </c:pt>
                <c:pt idx="1689">
                  <c:v>6.2165507843076284E-2</c:v>
                </c:pt>
                <c:pt idx="1690">
                  <c:v>8.5025667735749266E-2</c:v>
                </c:pt>
                <c:pt idx="1691">
                  <c:v>6.2165507843076284E-2</c:v>
                </c:pt>
                <c:pt idx="1692">
                  <c:v>8.5025667735749266E-2</c:v>
                </c:pt>
                <c:pt idx="1693">
                  <c:v>7.5514870876531859E-2</c:v>
                </c:pt>
                <c:pt idx="1694">
                  <c:v>7.5514870876531859E-2</c:v>
                </c:pt>
                <c:pt idx="1695">
                  <c:v>8.8914178079562589E-2</c:v>
                </c:pt>
                <c:pt idx="1696">
                  <c:v>0.10236342945211163</c:v>
                </c:pt>
                <c:pt idx="1697">
                  <c:v>6.2115563673501129E-2</c:v>
                </c:pt>
                <c:pt idx="1698">
                  <c:v>6.2115563673501129E-2</c:v>
                </c:pt>
                <c:pt idx="1699">
                  <c:v>6.2115563673501129E-2</c:v>
                </c:pt>
                <c:pt idx="1700">
                  <c:v>6.2165507843019441E-2</c:v>
                </c:pt>
                <c:pt idx="1701">
                  <c:v>8.5025667735749266E-2</c:v>
                </c:pt>
                <c:pt idx="1702">
                  <c:v>6.2115563673501129E-2</c:v>
                </c:pt>
                <c:pt idx="1703">
                  <c:v>6.2165507843076284E-2</c:v>
                </c:pt>
                <c:pt idx="1704">
                  <c:v>6.2165507843076284E-2</c:v>
                </c:pt>
                <c:pt idx="1705">
                  <c:v>7.5514870876531859E-2</c:v>
                </c:pt>
                <c:pt idx="1706">
                  <c:v>7.5514870876531859E-2</c:v>
                </c:pt>
                <c:pt idx="1707">
                  <c:v>6.2115563673501129E-2</c:v>
                </c:pt>
                <c:pt idx="1708">
                  <c:v>6.2165507843076284E-2</c:v>
                </c:pt>
                <c:pt idx="1709">
                  <c:v>6.2165507843076284E-2</c:v>
                </c:pt>
                <c:pt idx="1710">
                  <c:v>6.2165507843019441E-2</c:v>
                </c:pt>
                <c:pt idx="1711">
                  <c:v>6.2165507843019441E-2</c:v>
                </c:pt>
                <c:pt idx="1712">
                  <c:v>6.2115563673472707E-2</c:v>
                </c:pt>
                <c:pt idx="1713">
                  <c:v>6.2165507843019441E-2</c:v>
                </c:pt>
                <c:pt idx="1714">
                  <c:v>6.2165507843019441E-2</c:v>
                </c:pt>
                <c:pt idx="1715">
                  <c:v>8.5025667735749266E-2</c:v>
                </c:pt>
                <c:pt idx="1716">
                  <c:v>6.2165507843019441E-2</c:v>
                </c:pt>
                <c:pt idx="1717">
                  <c:v>6.2115563673501129E-2</c:v>
                </c:pt>
                <c:pt idx="1718">
                  <c:v>6.2115563673501129E-2</c:v>
                </c:pt>
                <c:pt idx="1719">
                  <c:v>7.5564815046050171E-2</c:v>
                </c:pt>
                <c:pt idx="1720">
                  <c:v>0.16542151095384838</c:v>
                </c:pt>
                <c:pt idx="1721">
                  <c:v>0.13483427454312391</c:v>
                </c:pt>
                <c:pt idx="1722">
                  <c:v>6.2165507843019441E-2</c:v>
                </c:pt>
                <c:pt idx="1723">
                  <c:v>6.2165507843047862E-2</c:v>
                </c:pt>
                <c:pt idx="1724">
                  <c:v>6.2165507843047862E-2</c:v>
                </c:pt>
                <c:pt idx="1725">
                  <c:v>6.2165507843047862E-2</c:v>
                </c:pt>
                <c:pt idx="1726">
                  <c:v>6.2165507843047862E-2</c:v>
                </c:pt>
                <c:pt idx="1727">
                  <c:v>6.2165507843047862E-2</c:v>
                </c:pt>
                <c:pt idx="1728">
                  <c:v>7.5514870876503437E-2</c:v>
                </c:pt>
                <c:pt idx="1729">
                  <c:v>7.5514870876503437E-2</c:v>
                </c:pt>
                <c:pt idx="1730">
                  <c:v>6.2165507843019441E-2</c:v>
                </c:pt>
                <c:pt idx="1731">
                  <c:v>6.2165507843019441E-2</c:v>
                </c:pt>
                <c:pt idx="1732">
                  <c:v>6.2165507843019441E-2</c:v>
                </c:pt>
                <c:pt idx="1733">
                  <c:v>7.5514870876503437E-2</c:v>
                </c:pt>
                <c:pt idx="1734">
                  <c:v>6.2165507843019441E-2</c:v>
                </c:pt>
                <c:pt idx="1735">
                  <c:v>7.5514870876475015E-2</c:v>
                </c:pt>
                <c:pt idx="1736">
                  <c:v>7.5514870876475015E-2</c:v>
                </c:pt>
                <c:pt idx="1737">
                  <c:v>0.11571279248556721</c:v>
                </c:pt>
                <c:pt idx="1738">
                  <c:v>8.8914178079562589E-2</c:v>
                </c:pt>
                <c:pt idx="1739">
                  <c:v>6.2115563673472707E-2</c:v>
                </c:pt>
                <c:pt idx="1740">
                  <c:v>8.8914178079534167E-2</c:v>
                </c:pt>
                <c:pt idx="1741">
                  <c:v>6.2165507843076284E-2</c:v>
                </c:pt>
                <c:pt idx="1742">
                  <c:v>6.2165507843076284E-2</c:v>
                </c:pt>
                <c:pt idx="1743">
                  <c:v>6.2165507843076284E-2</c:v>
                </c:pt>
                <c:pt idx="1744">
                  <c:v>6.2165507843076284E-2</c:v>
                </c:pt>
                <c:pt idx="1745">
                  <c:v>6.2165507843076284E-2</c:v>
                </c:pt>
                <c:pt idx="1746">
                  <c:v>6.2165507843076284E-2</c:v>
                </c:pt>
                <c:pt idx="1747">
                  <c:v>6.2165507843076284E-2</c:v>
                </c:pt>
                <c:pt idx="1748">
                  <c:v>7.5514870876531859E-2</c:v>
                </c:pt>
                <c:pt idx="1749">
                  <c:v>7.5514870876531859E-2</c:v>
                </c:pt>
                <c:pt idx="1750">
                  <c:v>7.5514870876531859E-2</c:v>
                </c:pt>
                <c:pt idx="1751">
                  <c:v>8.8964122249080901E-2</c:v>
                </c:pt>
                <c:pt idx="1752">
                  <c:v>6.2115563673501129E-2</c:v>
                </c:pt>
                <c:pt idx="1753">
                  <c:v>0.10231348528259332</c:v>
                </c:pt>
                <c:pt idx="1754">
                  <c:v>6.2165507843019441E-2</c:v>
                </c:pt>
                <c:pt idx="1755">
                  <c:v>6.2165507843019441E-2</c:v>
                </c:pt>
                <c:pt idx="1756">
                  <c:v>6.2165507843019441E-2</c:v>
                </c:pt>
                <c:pt idx="1757">
                  <c:v>6.2165507843019441E-2</c:v>
                </c:pt>
                <c:pt idx="1758">
                  <c:v>6.2165507843019441E-2</c:v>
                </c:pt>
                <c:pt idx="1759">
                  <c:v>6.2115563673501129E-2</c:v>
                </c:pt>
                <c:pt idx="1760">
                  <c:v>6.2115563673501129E-2</c:v>
                </c:pt>
                <c:pt idx="1761">
                  <c:v>6.2115563673501129E-2</c:v>
                </c:pt>
                <c:pt idx="1762">
                  <c:v>6.2165507843076284E-2</c:v>
                </c:pt>
                <c:pt idx="1763">
                  <c:v>6.2165507843047862E-2</c:v>
                </c:pt>
                <c:pt idx="1764">
                  <c:v>6.2165507843047862E-2</c:v>
                </c:pt>
                <c:pt idx="1765">
                  <c:v>6.2165507843047862E-2</c:v>
                </c:pt>
                <c:pt idx="1766">
                  <c:v>6.2165507843047862E-2</c:v>
                </c:pt>
                <c:pt idx="1767">
                  <c:v>6.2115563673501129E-2</c:v>
                </c:pt>
                <c:pt idx="1768">
                  <c:v>6.2115563673472707E-2</c:v>
                </c:pt>
                <c:pt idx="1769">
                  <c:v>7.5564815046050171E-2</c:v>
                </c:pt>
                <c:pt idx="1770">
                  <c:v>7.5564815046050171E-2</c:v>
                </c:pt>
                <c:pt idx="1771">
                  <c:v>8.5025667735749266E-2</c:v>
                </c:pt>
                <c:pt idx="1772">
                  <c:v>8.5025667735749266E-2</c:v>
                </c:pt>
                <c:pt idx="1773">
                  <c:v>6.2165507843019441E-2</c:v>
                </c:pt>
                <c:pt idx="1774">
                  <c:v>9.8474919108326731E-2</c:v>
                </c:pt>
                <c:pt idx="1775">
                  <c:v>8.5025667735720845E-2</c:v>
                </c:pt>
                <c:pt idx="1776">
                  <c:v>6.2165507843076284E-2</c:v>
                </c:pt>
                <c:pt idx="1777">
                  <c:v>6.2165507843019441E-2</c:v>
                </c:pt>
                <c:pt idx="1778">
                  <c:v>6.2165507843019441E-2</c:v>
                </c:pt>
                <c:pt idx="1779">
                  <c:v>6.2165507843019441E-2</c:v>
                </c:pt>
                <c:pt idx="1780">
                  <c:v>6.2165507843019441E-2</c:v>
                </c:pt>
                <c:pt idx="1781">
                  <c:v>6.2165507843076284E-2</c:v>
                </c:pt>
                <c:pt idx="1782">
                  <c:v>6.2165507843076284E-2</c:v>
                </c:pt>
                <c:pt idx="1783">
                  <c:v>1.6245411379429697E-2</c:v>
                </c:pt>
                <c:pt idx="1784">
                  <c:v>6.2115563673444285E-2</c:v>
                </c:pt>
                <c:pt idx="1785">
                  <c:v>6.2165507843047862E-2</c:v>
                </c:pt>
                <c:pt idx="1786">
                  <c:v>7.5514870876503437E-2</c:v>
                </c:pt>
                <c:pt idx="1787">
                  <c:v>6.2165507843076284E-2</c:v>
                </c:pt>
                <c:pt idx="1788">
                  <c:v>8.8964122249080901E-2</c:v>
                </c:pt>
                <c:pt idx="1789">
                  <c:v>6.2165507843047862E-2</c:v>
                </c:pt>
                <c:pt idx="1790">
                  <c:v>6.2165507843047862E-2</c:v>
                </c:pt>
                <c:pt idx="1791">
                  <c:v>8.5025667735720845E-2</c:v>
                </c:pt>
                <c:pt idx="1792">
                  <c:v>6.2165507843047862E-2</c:v>
                </c:pt>
                <c:pt idx="1793">
                  <c:v>6.2165507843047862E-2</c:v>
                </c:pt>
                <c:pt idx="1794">
                  <c:v>6.2165507843019441E-2</c:v>
                </c:pt>
                <c:pt idx="1795">
                  <c:v>9.8474919108326731E-2</c:v>
                </c:pt>
                <c:pt idx="1796">
                  <c:v>8.5075611905296E-2</c:v>
                </c:pt>
                <c:pt idx="1797">
                  <c:v>8.5025667735720845E-2</c:v>
                </c:pt>
                <c:pt idx="1798">
                  <c:v>0.10803566013709087</c:v>
                </c:pt>
                <c:pt idx="1799">
                  <c:v>6.2165507843047862E-2</c:v>
                </c:pt>
                <c:pt idx="1800">
                  <c:v>6.2115563673472707E-2</c:v>
                </c:pt>
                <c:pt idx="1801">
                  <c:v>6.2115563673472707E-2</c:v>
                </c:pt>
                <c:pt idx="1802">
                  <c:v>6.2115563673472707E-2</c:v>
                </c:pt>
                <c:pt idx="1803">
                  <c:v>6.2115563673472707E-2</c:v>
                </c:pt>
                <c:pt idx="1804">
                  <c:v>6.2115563673472707E-2</c:v>
                </c:pt>
                <c:pt idx="1805">
                  <c:v>6.2115563673472707E-2</c:v>
                </c:pt>
                <c:pt idx="1806">
                  <c:v>6.2165507843019441E-2</c:v>
                </c:pt>
                <c:pt idx="1807">
                  <c:v>6.2115563673472707E-2</c:v>
                </c:pt>
                <c:pt idx="1808">
                  <c:v>8.5025667735720845E-2</c:v>
                </c:pt>
                <c:pt idx="1809">
                  <c:v>7.5514870876489226E-2</c:v>
                </c:pt>
                <c:pt idx="1810">
                  <c:v>6.2115563673472707E-2</c:v>
                </c:pt>
                <c:pt idx="1811">
                  <c:v>8.5025667735720845E-2</c:v>
                </c:pt>
                <c:pt idx="1812">
                  <c:v>6.2165507843047862E-2</c:v>
                </c:pt>
                <c:pt idx="1813">
                  <c:v>6.2165507843047862E-2</c:v>
                </c:pt>
                <c:pt idx="1814">
                  <c:v>6.2165507843076284E-2</c:v>
                </c:pt>
                <c:pt idx="1815">
                  <c:v>0.20801675270146802</c:v>
                </c:pt>
                <c:pt idx="1816">
                  <c:v>0.33100783766724362</c:v>
                </c:pt>
                <c:pt idx="1817">
                  <c:v>6.2165507843019441E-2</c:v>
                </c:pt>
                <c:pt idx="1818">
                  <c:v>9.8474919108298309E-2</c:v>
                </c:pt>
                <c:pt idx="1819">
                  <c:v>7.5514870876475015E-2</c:v>
                </c:pt>
                <c:pt idx="1820">
                  <c:v>6.2165507843076284E-2</c:v>
                </c:pt>
                <c:pt idx="1821">
                  <c:v>6.2165507843076284E-2</c:v>
                </c:pt>
                <c:pt idx="1822">
                  <c:v>0.15774437860540047</c:v>
                </c:pt>
                <c:pt idx="1823">
                  <c:v>8.5025667735749266E-2</c:v>
                </c:pt>
                <c:pt idx="1824">
                  <c:v>8.5025667735692423E-2</c:v>
                </c:pt>
                <c:pt idx="1825">
                  <c:v>6.2115563673444285E-2</c:v>
                </c:pt>
                <c:pt idx="1826">
                  <c:v>9.8474919108298309E-2</c:v>
                </c:pt>
                <c:pt idx="1827">
                  <c:v>8.5025667735720845E-2</c:v>
                </c:pt>
                <c:pt idx="1828">
                  <c:v>0.19850595584222219</c:v>
                </c:pt>
                <c:pt idx="1829">
                  <c:v>8.8964122249137745E-2</c:v>
                </c:pt>
                <c:pt idx="1830">
                  <c:v>6.2165507843047862E-2</c:v>
                </c:pt>
                <c:pt idx="1831">
                  <c:v>6.2165507843019441E-2</c:v>
                </c:pt>
                <c:pt idx="1832">
                  <c:v>6.2165507843076284E-2</c:v>
                </c:pt>
                <c:pt idx="1833">
                  <c:v>9.8474919108326731E-2</c:v>
                </c:pt>
                <c:pt idx="1834">
                  <c:v>7.5564815046050171E-2</c:v>
                </c:pt>
                <c:pt idx="1835">
                  <c:v>7.5564815046050171E-2</c:v>
                </c:pt>
                <c:pt idx="1836">
                  <c:v>0.12911209968859794</c:v>
                </c:pt>
                <c:pt idx="1837">
                  <c:v>9.0886972776871744E-2</c:v>
                </c:pt>
                <c:pt idx="1838">
                  <c:v>6.8026812884198762E-2</c:v>
                </c:pt>
                <c:pt idx="1839">
                  <c:v>6.2165507843047862E-2</c:v>
                </c:pt>
                <c:pt idx="1840">
                  <c:v>6.2165507843047862E-2</c:v>
                </c:pt>
                <c:pt idx="1841">
                  <c:v>0.18065448266762019</c:v>
                </c:pt>
                <c:pt idx="1842">
                  <c:v>0.15995619182845644</c:v>
                </c:pt>
                <c:pt idx="1843">
                  <c:v>0.15774437860534363</c:v>
                </c:pt>
                <c:pt idx="1844">
                  <c:v>0.14818363757660791</c:v>
                </c:pt>
                <c:pt idx="1845">
                  <c:v>9.8474919108298309E-2</c:v>
                </c:pt>
                <c:pt idx="1846">
                  <c:v>8.5025667735720845E-2</c:v>
                </c:pt>
                <c:pt idx="1847">
                  <c:v>8.5075611905296E-2</c:v>
                </c:pt>
                <c:pt idx="1848">
                  <c:v>0.1214349673401216</c:v>
                </c:pt>
                <c:pt idx="1849">
                  <c:v>6.2165507843019441E-2</c:v>
                </c:pt>
                <c:pt idx="1850">
                  <c:v>6.2115563673501129E-2</c:v>
                </c:pt>
                <c:pt idx="1851">
                  <c:v>9.8474919108326731E-2</c:v>
                </c:pt>
                <c:pt idx="1852">
                  <c:v>9.8474919108326731E-2</c:v>
                </c:pt>
                <c:pt idx="1853">
                  <c:v>0.1693599654671516</c:v>
                </c:pt>
                <c:pt idx="1854">
                  <c:v>9.8424974938723153E-2</c:v>
                </c:pt>
                <c:pt idx="1855">
                  <c:v>8.5025667735720845E-2</c:v>
                </c:pt>
                <c:pt idx="1856">
                  <c:v>9.8474919108326731E-2</c:v>
                </c:pt>
                <c:pt idx="1857">
                  <c:v>6.2165507843019441E-2</c:v>
                </c:pt>
                <c:pt idx="1858">
                  <c:v>9.8424974938723153E-2</c:v>
                </c:pt>
                <c:pt idx="1859">
                  <c:v>8.5075611905296E-2</c:v>
                </c:pt>
                <c:pt idx="1860">
                  <c:v>8.5025667735720845E-2</c:v>
                </c:pt>
                <c:pt idx="1861">
                  <c:v>0.1214349673401216</c:v>
                </c:pt>
                <c:pt idx="1862">
                  <c:v>0.18070442683716692</c:v>
                </c:pt>
                <c:pt idx="1863">
                  <c:v>9.8424974938723153E-2</c:v>
                </c:pt>
                <c:pt idx="1864">
                  <c:v>0.12724632821169735</c:v>
                </c:pt>
                <c:pt idx="1865">
                  <c:v>0.12138502317054645</c:v>
                </c:pt>
                <c:pt idx="1866">
                  <c:v>0.14439501557191647</c:v>
                </c:pt>
                <c:pt idx="1867">
                  <c:v>0.12138502317054645</c:v>
                </c:pt>
                <c:pt idx="1868">
                  <c:v>0.10803566013709087</c:v>
                </c:pt>
                <c:pt idx="1869">
                  <c:v>6.2115563673472707E-2</c:v>
                </c:pt>
                <c:pt idx="1870">
                  <c:v>0.15774437860534363</c:v>
                </c:pt>
                <c:pt idx="1871">
                  <c:v>0.12571589615896528</c:v>
                </c:pt>
                <c:pt idx="1872">
                  <c:v>0.21706378227199252</c:v>
                </c:pt>
                <c:pt idx="1873">
                  <c:v>9.8424974938723153E-2</c:v>
                </c:pt>
                <c:pt idx="1874">
                  <c:v>0.12138502317054645</c:v>
                </c:pt>
                <c:pt idx="1875">
                  <c:v>6.2165507843047862E-2</c:v>
                </c:pt>
                <c:pt idx="1876">
                  <c:v>6.2165507843076284E-2</c:v>
                </c:pt>
                <c:pt idx="1877">
                  <c:v>0.14439501557191647</c:v>
                </c:pt>
                <c:pt idx="1878">
                  <c:v>8.5025667735749266E-2</c:v>
                </c:pt>
                <c:pt idx="1879">
                  <c:v>8.5075611905267579E-2</c:v>
                </c:pt>
                <c:pt idx="1880">
                  <c:v>6.2115563673472707E-2</c:v>
                </c:pt>
                <c:pt idx="1881">
                  <c:v>6.2115563673472707E-2</c:v>
                </c:pt>
                <c:pt idx="1882">
                  <c:v>6.2165507843019441E-2</c:v>
                </c:pt>
                <c:pt idx="1883">
                  <c:v>6.2165507843019441E-2</c:v>
                </c:pt>
                <c:pt idx="1884">
                  <c:v>9.8474919108326731E-2</c:v>
                </c:pt>
                <c:pt idx="1885">
                  <c:v>0.11576273665508552</c:v>
                </c:pt>
                <c:pt idx="1886">
                  <c:v>6.2165507843076284E-2</c:v>
                </c:pt>
                <c:pt idx="1887">
                  <c:v>0.20366447506896179</c:v>
                </c:pt>
                <c:pt idx="1888">
                  <c:v>7.9749422966500561E-2</c:v>
                </c:pt>
                <c:pt idx="1889">
                  <c:v>8.5025667735749266E-2</c:v>
                </c:pt>
                <c:pt idx="1890">
                  <c:v>9.8474919108284098E-2</c:v>
                </c:pt>
                <c:pt idx="1891">
                  <c:v>6.2165507843019441E-2</c:v>
                </c:pt>
                <c:pt idx="1892">
                  <c:v>8.5075611905267579E-2</c:v>
                </c:pt>
                <c:pt idx="1893">
                  <c:v>0.13478433037357718</c:v>
                </c:pt>
                <c:pt idx="1894">
                  <c:v>0.13094576419933901</c:v>
                </c:pt>
                <c:pt idx="1895">
                  <c:v>6.2115563673501129E-2</c:v>
                </c:pt>
                <c:pt idx="1896">
                  <c:v>8.5025667735749266E-2</c:v>
                </c:pt>
                <c:pt idx="1897">
                  <c:v>0.17686586066292875</c:v>
                </c:pt>
                <c:pt idx="1898">
                  <c:v>0.13094576419933901</c:v>
                </c:pt>
                <c:pt idx="1899">
                  <c:v>0.10798571596751572</c:v>
                </c:pt>
                <c:pt idx="1900">
                  <c:v>9.8474919108298309E-2</c:v>
                </c:pt>
                <c:pt idx="1901">
                  <c:v>0.10798571596751572</c:v>
                </c:pt>
                <c:pt idx="1902">
                  <c:v>7.5514870876475015E-2</c:v>
                </c:pt>
                <c:pt idx="1903">
                  <c:v>6.2165507843076284E-2</c:v>
                </c:pt>
                <c:pt idx="1904">
                  <c:v>6.2165507843047862E-2</c:v>
                </c:pt>
                <c:pt idx="1905">
                  <c:v>0.1214349673401216</c:v>
                </c:pt>
                <c:pt idx="1906">
                  <c:v>0.13862289654781534</c:v>
                </c:pt>
                <c:pt idx="1907">
                  <c:v>6.2115563673501129E-2</c:v>
                </c:pt>
                <c:pt idx="1908">
                  <c:v>9.8474919108355152E-2</c:v>
                </c:pt>
                <c:pt idx="1909">
                  <c:v>7.5514870876531859E-2</c:v>
                </c:pt>
                <c:pt idx="1910">
                  <c:v>8.5025667735749266E-2</c:v>
                </c:pt>
                <c:pt idx="1911">
                  <c:v>8.8914178079505746E-2</c:v>
                </c:pt>
                <c:pt idx="1912">
                  <c:v>9.8474919108298309E-2</c:v>
                </c:pt>
                <c:pt idx="1913">
                  <c:v>0.13862289654781534</c:v>
                </c:pt>
                <c:pt idx="1914">
                  <c:v>8.5025667735749266E-2</c:v>
                </c:pt>
                <c:pt idx="1915">
                  <c:v>0.1654215109538768</c:v>
                </c:pt>
                <c:pt idx="1916">
                  <c:v>0.16542151095381996</c:v>
                </c:pt>
                <c:pt idx="1917">
                  <c:v>0.1214349673401216</c:v>
                </c:pt>
                <c:pt idx="1918">
                  <c:v>0.10615205145677464</c:v>
                </c:pt>
                <c:pt idx="1919">
                  <c:v>9.8474919108298309E-2</c:v>
                </c:pt>
                <c:pt idx="1920">
                  <c:v>0.11182428214175388</c:v>
                </c:pt>
                <c:pt idx="1921">
                  <c:v>7.5514870876475015E-2</c:v>
                </c:pt>
                <c:pt idx="1922">
                  <c:v>7.5514870876531859E-2</c:v>
                </c:pt>
                <c:pt idx="1923">
                  <c:v>0.10231348528253648</c:v>
                </c:pt>
                <c:pt idx="1924">
                  <c:v>8.8964122249080901E-2</c:v>
                </c:pt>
                <c:pt idx="1925">
                  <c:v>0.11182428214178231</c:v>
                </c:pt>
                <c:pt idx="1926">
                  <c:v>0.11187422631132904</c:v>
                </c:pt>
                <c:pt idx="1927">
                  <c:v>0.11182428214178231</c:v>
                </c:pt>
                <c:pt idx="1928">
                  <c:v>6.2115563673501129E-2</c:v>
                </c:pt>
                <c:pt idx="1929">
                  <c:v>0.19222012535993827</c:v>
                </c:pt>
                <c:pt idx="1930">
                  <c:v>0.15591071409460255</c:v>
                </c:pt>
                <c:pt idx="1931">
                  <c:v>0.11182428214178231</c:v>
                </c:pt>
                <c:pt idx="1932">
                  <c:v>0.11182428214175388</c:v>
                </c:pt>
                <c:pt idx="1933">
                  <c:v>8.8964122249080901E-2</c:v>
                </c:pt>
                <c:pt idx="1934">
                  <c:v>0.11182428214181073</c:v>
                </c:pt>
                <c:pt idx="1935">
                  <c:v>0.14823358174618306</c:v>
                </c:pt>
                <c:pt idx="1936">
                  <c:v>0.12527353351433135</c:v>
                </c:pt>
                <c:pt idx="1937">
                  <c:v>0.12522358934478461</c:v>
                </c:pt>
                <c:pt idx="1938">
                  <c:v>0.12527353351430293</c:v>
                </c:pt>
                <c:pt idx="1939">
                  <c:v>0.12527353351435977</c:v>
                </c:pt>
                <c:pt idx="1940">
                  <c:v>0.11182428214178231</c:v>
                </c:pt>
                <c:pt idx="1941">
                  <c:v>0.11182428214178231</c:v>
                </c:pt>
                <c:pt idx="1942">
                  <c:v>9.8474919108298309E-2</c:v>
                </c:pt>
                <c:pt idx="1943">
                  <c:v>9.8474919108298309E-2</c:v>
                </c:pt>
                <c:pt idx="1944">
                  <c:v>9.8474919108298309E-2</c:v>
                </c:pt>
                <c:pt idx="1945">
                  <c:v>9.8424974938751575E-2</c:v>
                </c:pt>
                <c:pt idx="1946">
                  <c:v>9.8424974938751575E-2</c:v>
                </c:pt>
                <c:pt idx="1947">
                  <c:v>0.25726170388105629</c:v>
                </c:pt>
                <c:pt idx="1948">
                  <c:v>0.12911209968859794</c:v>
                </c:pt>
                <c:pt idx="1949">
                  <c:v>0.12911209968859794</c:v>
                </c:pt>
                <c:pt idx="1950">
                  <c:v>0.18275927267023917</c:v>
                </c:pt>
                <c:pt idx="1951">
                  <c:v>6.2165507843019441E-2</c:v>
                </c:pt>
                <c:pt idx="1952">
                  <c:v>8.8964122249080901E-2</c:v>
                </c:pt>
                <c:pt idx="1953">
                  <c:v>7.5514870876503437E-2</c:v>
                </c:pt>
                <c:pt idx="1954">
                  <c:v>7.5514870876489226E-2</c:v>
                </c:pt>
                <c:pt idx="1955">
                  <c:v>7.5514870876489226E-2</c:v>
                </c:pt>
                <c:pt idx="1956">
                  <c:v>7.556481504603596E-2</c:v>
                </c:pt>
                <c:pt idx="1957">
                  <c:v>7.556481504603596E-2</c:v>
                </c:pt>
                <c:pt idx="1958">
                  <c:v>7.556481504603596E-2</c:v>
                </c:pt>
                <c:pt idx="1959">
                  <c:v>7.5514870876503437E-2</c:v>
                </c:pt>
                <c:pt idx="1960">
                  <c:v>7.5514870876503437E-2</c:v>
                </c:pt>
                <c:pt idx="1961">
                  <c:v>7.5514870876503437E-2</c:v>
                </c:pt>
                <c:pt idx="1962">
                  <c:v>7.5514870876503437E-2</c:v>
                </c:pt>
                <c:pt idx="1963">
                  <c:v>7.5564815046050171E-2</c:v>
                </c:pt>
                <c:pt idx="1964">
                  <c:v>7.5564815046050171E-2</c:v>
                </c:pt>
                <c:pt idx="1965">
                  <c:v>7.5564815046050171E-2</c:v>
                </c:pt>
                <c:pt idx="1966">
                  <c:v>7.5564815046050171E-2</c:v>
                </c:pt>
                <c:pt idx="1967">
                  <c:v>7.5564815046050171E-2</c:v>
                </c:pt>
                <c:pt idx="1968">
                  <c:v>7.5514870876503437E-2</c:v>
                </c:pt>
                <c:pt idx="1969">
                  <c:v>7.5514870876503437E-2</c:v>
                </c:pt>
                <c:pt idx="1970">
                  <c:v>7.5514870876503437E-2</c:v>
                </c:pt>
                <c:pt idx="1971">
                  <c:v>7.5514870876503437E-2</c:v>
                </c:pt>
                <c:pt idx="1972">
                  <c:v>7.5514870876503437E-2</c:v>
                </c:pt>
                <c:pt idx="1973">
                  <c:v>7.5514870876503437E-2</c:v>
                </c:pt>
                <c:pt idx="1974">
                  <c:v>7.5564815046050171E-2</c:v>
                </c:pt>
                <c:pt idx="1975">
                  <c:v>7.5564815046050171E-2</c:v>
                </c:pt>
                <c:pt idx="1976">
                  <c:v>7.5564815046050171E-2</c:v>
                </c:pt>
                <c:pt idx="1977">
                  <c:v>7.5564815046050171E-2</c:v>
                </c:pt>
                <c:pt idx="1978">
                  <c:v>7.5564815046050171E-2</c:v>
                </c:pt>
                <c:pt idx="1979">
                  <c:v>7.5514870876503437E-2</c:v>
                </c:pt>
                <c:pt idx="1980">
                  <c:v>7.5514870876503437E-2</c:v>
                </c:pt>
                <c:pt idx="1981">
                  <c:v>7.5514870876503437E-2</c:v>
                </c:pt>
                <c:pt idx="1982">
                  <c:v>7.5514870876503437E-2</c:v>
                </c:pt>
                <c:pt idx="1983">
                  <c:v>7.5514870876503437E-2</c:v>
                </c:pt>
                <c:pt idx="1984">
                  <c:v>7.5514870876503437E-2</c:v>
                </c:pt>
                <c:pt idx="1985">
                  <c:v>7.5564815046050171E-2</c:v>
                </c:pt>
                <c:pt idx="1986">
                  <c:v>7.5564815046050171E-2</c:v>
                </c:pt>
                <c:pt idx="1987">
                  <c:v>7.5564815046050171E-2</c:v>
                </c:pt>
                <c:pt idx="1988">
                  <c:v>7.5564815046050171E-2</c:v>
                </c:pt>
                <c:pt idx="1989">
                  <c:v>7.5564815046050171E-2</c:v>
                </c:pt>
                <c:pt idx="1990">
                  <c:v>7.5514870876503437E-2</c:v>
                </c:pt>
                <c:pt idx="1991">
                  <c:v>7.5514870876503437E-2</c:v>
                </c:pt>
                <c:pt idx="1992">
                  <c:v>7.5564815046050171E-2</c:v>
                </c:pt>
                <c:pt idx="1993">
                  <c:v>7.5564815046050171E-2</c:v>
                </c:pt>
                <c:pt idx="1994">
                  <c:v>7.5564815046050171E-2</c:v>
                </c:pt>
                <c:pt idx="1995">
                  <c:v>7.5514870876503437E-2</c:v>
                </c:pt>
                <c:pt idx="1996">
                  <c:v>7.5514870876503437E-2</c:v>
                </c:pt>
                <c:pt idx="1997">
                  <c:v>7.5514870876503437E-2</c:v>
                </c:pt>
                <c:pt idx="1998">
                  <c:v>7.5564815046050171E-2</c:v>
                </c:pt>
                <c:pt idx="1999">
                  <c:v>7.5564815046050171E-2</c:v>
                </c:pt>
                <c:pt idx="2000">
                  <c:v>7.5564815046050171E-2</c:v>
                </c:pt>
                <c:pt idx="2001">
                  <c:v>7.5514870876531859E-2</c:v>
                </c:pt>
                <c:pt idx="2002">
                  <c:v>7.5514870876531859E-2</c:v>
                </c:pt>
                <c:pt idx="2003">
                  <c:v>7.5514870876531859E-2</c:v>
                </c:pt>
                <c:pt idx="2004">
                  <c:v>7.5514870876531859E-2</c:v>
                </c:pt>
                <c:pt idx="2005">
                  <c:v>7.5514870876531859E-2</c:v>
                </c:pt>
                <c:pt idx="2006">
                  <c:v>7.5514870876531859E-2</c:v>
                </c:pt>
                <c:pt idx="2007">
                  <c:v>7.5514870876531859E-2</c:v>
                </c:pt>
                <c:pt idx="2008">
                  <c:v>7.5514870876531859E-2</c:v>
                </c:pt>
                <c:pt idx="2009">
                  <c:v>7.5514870876531859E-2</c:v>
                </c:pt>
                <c:pt idx="2010">
                  <c:v>7.5564815046050171E-2</c:v>
                </c:pt>
                <c:pt idx="2011">
                  <c:v>0.10231348528253648</c:v>
                </c:pt>
                <c:pt idx="2012">
                  <c:v>7.556481504603596E-2</c:v>
                </c:pt>
                <c:pt idx="2013">
                  <c:v>7.5514870876503437E-2</c:v>
                </c:pt>
                <c:pt idx="2014">
                  <c:v>0.11182428214178231</c:v>
                </c:pt>
                <c:pt idx="2015">
                  <c:v>0.11182428214178231</c:v>
                </c:pt>
                <c:pt idx="2016">
                  <c:v>7.5514870876503437E-2</c:v>
                </c:pt>
                <c:pt idx="2017">
                  <c:v>8.8964122249080901E-2</c:v>
                </c:pt>
                <c:pt idx="2018">
                  <c:v>8.8964122249080901E-2</c:v>
                </c:pt>
                <c:pt idx="2019">
                  <c:v>8.8964122249080901E-2</c:v>
                </c:pt>
                <c:pt idx="2020">
                  <c:v>0.10231348528253648</c:v>
                </c:pt>
                <c:pt idx="2021">
                  <c:v>0.12911209968859794</c:v>
                </c:pt>
                <c:pt idx="2022">
                  <c:v>7.5564815046050171E-2</c:v>
                </c:pt>
                <c:pt idx="2023">
                  <c:v>7.5514870876503437E-2</c:v>
                </c:pt>
                <c:pt idx="2024">
                  <c:v>7.5514870876503437E-2</c:v>
                </c:pt>
                <c:pt idx="2025">
                  <c:v>7.5514870876503437E-2</c:v>
                </c:pt>
                <c:pt idx="2026">
                  <c:v>7.5514870876503437E-2</c:v>
                </c:pt>
                <c:pt idx="2027">
                  <c:v>0.11182428214178231</c:v>
                </c:pt>
                <c:pt idx="2028">
                  <c:v>8.8964122249080901E-2</c:v>
                </c:pt>
                <c:pt idx="2029">
                  <c:v>8.8964122249080901E-2</c:v>
                </c:pt>
                <c:pt idx="2030">
                  <c:v>0.11576273665511394</c:v>
                </c:pt>
                <c:pt idx="2031">
                  <c:v>7.5514870876503437E-2</c:v>
                </c:pt>
                <c:pt idx="2032">
                  <c:v>7.5564815046050171E-2</c:v>
                </c:pt>
                <c:pt idx="2033">
                  <c:v>7.5514870876503437E-2</c:v>
                </c:pt>
                <c:pt idx="2034">
                  <c:v>7.5514870876503437E-2</c:v>
                </c:pt>
                <c:pt idx="2035">
                  <c:v>7.5514870876503437E-2</c:v>
                </c:pt>
                <c:pt idx="2036">
                  <c:v>7.5514870876531859E-2</c:v>
                </c:pt>
                <c:pt idx="2037">
                  <c:v>7.5564815046050171E-2</c:v>
                </c:pt>
                <c:pt idx="2038">
                  <c:v>7.5564815046050171E-2</c:v>
                </c:pt>
                <c:pt idx="2039">
                  <c:v>7.5514870876531859E-2</c:v>
                </c:pt>
                <c:pt idx="2040">
                  <c:v>7.5514870876531859E-2</c:v>
                </c:pt>
                <c:pt idx="2041">
                  <c:v>7.5564815046050171E-2</c:v>
                </c:pt>
                <c:pt idx="2042">
                  <c:v>7.5564815046050171E-2</c:v>
                </c:pt>
                <c:pt idx="2043">
                  <c:v>7.5564815046050171E-2</c:v>
                </c:pt>
                <c:pt idx="2044">
                  <c:v>0.11571279248556721</c:v>
                </c:pt>
                <c:pt idx="2045">
                  <c:v>7.5564815046107014E-2</c:v>
                </c:pt>
                <c:pt idx="2046">
                  <c:v>7.5564815046107014E-2</c:v>
                </c:pt>
                <c:pt idx="2047">
                  <c:v>7.5564815046107014E-2</c:v>
                </c:pt>
                <c:pt idx="2048">
                  <c:v>7.5564815046107014E-2</c:v>
                </c:pt>
                <c:pt idx="2049">
                  <c:v>7.5514870876475015E-2</c:v>
                </c:pt>
                <c:pt idx="2050">
                  <c:v>7.5514870876475015E-2</c:v>
                </c:pt>
                <c:pt idx="2051">
                  <c:v>7.5514870876475015E-2</c:v>
                </c:pt>
                <c:pt idx="2052">
                  <c:v>7.5564815046050171E-2</c:v>
                </c:pt>
                <c:pt idx="2053">
                  <c:v>7.5564815046050171E-2</c:v>
                </c:pt>
                <c:pt idx="2054">
                  <c:v>7.5564815046050171E-2</c:v>
                </c:pt>
                <c:pt idx="2055">
                  <c:v>7.5564815046050171E-2</c:v>
                </c:pt>
                <c:pt idx="2056">
                  <c:v>7.5514870876531859E-2</c:v>
                </c:pt>
                <c:pt idx="2057">
                  <c:v>7.5514870876531859E-2</c:v>
                </c:pt>
                <c:pt idx="2058">
                  <c:v>7.5514870876531859E-2</c:v>
                </c:pt>
                <c:pt idx="2059">
                  <c:v>7.5514870876531859E-2</c:v>
                </c:pt>
                <c:pt idx="2060">
                  <c:v>7.5514870876531859E-2</c:v>
                </c:pt>
                <c:pt idx="2061">
                  <c:v>7.5564815046050171E-2</c:v>
                </c:pt>
                <c:pt idx="2062">
                  <c:v>7.5564815046050171E-2</c:v>
                </c:pt>
                <c:pt idx="2063">
                  <c:v>7.5564815046050171E-2</c:v>
                </c:pt>
                <c:pt idx="2064">
                  <c:v>7.5514870876531859E-2</c:v>
                </c:pt>
                <c:pt idx="2065">
                  <c:v>8.8964122249080901E-2</c:v>
                </c:pt>
                <c:pt idx="2066">
                  <c:v>8.8964122249080901E-2</c:v>
                </c:pt>
                <c:pt idx="2067">
                  <c:v>8.8964122249080901E-2</c:v>
                </c:pt>
                <c:pt idx="2068">
                  <c:v>7.5564815046050171E-2</c:v>
                </c:pt>
                <c:pt idx="2069">
                  <c:v>0.11182428214178231</c:v>
                </c:pt>
                <c:pt idx="2070">
                  <c:v>7.5564815046050171E-2</c:v>
                </c:pt>
                <c:pt idx="2071">
                  <c:v>7.5564815046050171E-2</c:v>
                </c:pt>
                <c:pt idx="2072">
                  <c:v>7.5564815046050171E-2</c:v>
                </c:pt>
                <c:pt idx="2073">
                  <c:v>7.5564815046050171E-2</c:v>
                </c:pt>
                <c:pt idx="2074">
                  <c:v>7.556481504603596E-2</c:v>
                </c:pt>
                <c:pt idx="2075">
                  <c:v>8.8964122249080901E-2</c:v>
                </c:pt>
                <c:pt idx="2076">
                  <c:v>8.8914178079505746E-2</c:v>
                </c:pt>
                <c:pt idx="2077">
                  <c:v>8.8964122249080901E-2</c:v>
                </c:pt>
                <c:pt idx="2078">
                  <c:v>8.142612008720107E-2</c:v>
                </c:pt>
                <c:pt idx="2079">
                  <c:v>8.142612008720107E-2</c:v>
                </c:pt>
                <c:pt idx="2080">
                  <c:v>0.13916514753154274</c:v>
                </c:pt>
                <c:pt idx="2081">
                  <c:v>8.142612008720107E-2</c:v>
                </c:pt>
                <c:pt idx="2082">
                  <c:v>8.1376175917640126E-2</c:v>
                </c:pt>
                <c:pt idx="2083">
                  <c:v>8.1376175917654336E-2</c:v>
                </c:pt>
                <c:pt idx="2084">
                  <c:v>8.8964122249080901E-2</c:v>
                </c:pt>
                <c:pt idx="2085">
                  <c:v>0.11768558718290478</c:v>
                </c:pt>
                <c:pt idx="2086">
                  <c:v>7.5564815046050171E-2</c:v>
                </c:pt>
                <c:pt idx="2087">
                  <c:v>8.8964122249080901E-2</c:v>
                </c:pt>
                <c:pt idx="2088">
                  <c:v>8.8964122249080901E-2</c:v>
                </c:pt>
                <c:pt idx="2089">
                  <c:v>7.5514870876531859E-2</c:v>
                </c:pt>
                <c:pt idx="2090">
                  <c:v>8.8964122249080901E-2</c:v>
                </c:pt>
                <c:pt idx="2091">
                  <c:v>7.5514870876503437E-2</c:v>
                </c:pt>
                <c:pt idx="2092">
                  <c:v>7.5514870876503437E-2</c:v>
                </c:pt>
                <c:pt idx="2093">
                  <c:v>0.10231348528253648</c:v>
                </c:pt>
                <c:pt idx="2094">
                  <c:v>8.8964122249080901E-2</c:v>
                </c:pt>
                <c:pt idx="2095">
                  <c:v>8.8964122249080901E-2</c:v>
                </c:pt>
                <c:pt idx="2096">
                  <c:v>7.5514870876503437E-2</c:v>
                </c:pt>
                <c:pt idx="2097">
                  <c:v>7.5514870876489226E-2</c:v>
                </c:pt>
                <c:pt idx="2098">
                  <c:v>0.10817479032368738</c:v>
                </c:pt>
                <c:pt idx="2099">
                  <c:v>7.556481504603596E-2</c:v>
                </c:pt>
                <c:pt idx="2100">
                  <c:v>7.5514870876489226E-2</c:v>
                </c:pt>
                <c:pt idx="2101">
                  <c:v>0.15774437860537205</c:v>
                </c:pt>
                <c:pt idx="2102">
                  <c:v>0.18070442683716692</c:v>
                </c:pt>
                <c:pt idx="2103">
                  <c:v>0.1443950155719449</c:v>
                </c:pt>
                <c:pt idx="2104">
                  <c:v>8.8964122249080901E-2</c:v>
                </c:pt>
                <c:pt idx="2105">
                  <c:v>0.10236342945211163</c:v>
                </c:pt>
                <c:pt idx="2106">
                  <c:v>0.16365562781612653</c:v>
                </c:pt>
                <c:pt idx="2107">
                  <c:v>7.5514870876475015E-2</c:v>
                </c:pt>
                <c:pt idx="2108">
                  <c:v>7.5564815046050171E-2</c:v>
                </c:pt>
                <c:pt idx="2109">
                  <c:v>8.8964122249080901E-2</c:v>
                </c:pt>
                <c:pt idx="2110">
                  <c:v>8.8964122249080901E-2</c:v>
                </c:pt>
                <c:pt idx="2111">
                  <c:v>7.5514870876475015E-2</c:v>
                </c:pt>
                <c:pt idx="2112">
                  <c:v>9.8474919108298309E-2</c:v>
                </c:pt>
                <c:pt idx="2113">
                  <c:v>0.12911209968859794</c:v>
                </c:pt>
                <c:pt idx="2114">
                  <c:v>0.14256135106114698</c:v>
                </c:pt>
                <c:pt idx="2115">
                  <c:v>7.5514870876503437E-2</c:v>
                </c:pt>
                <c:pt idx="2116">
                  <c:v>9.8474919108298309E-2</c:v>
                </c:pt>
                <c:pt idx="2117">
                  <c:v>8.8964122249080901E-2</c:v>
                </c:pt>
                <c:pt idx="2118">
                  <c:v>0.11004056180058797</c:v>
                </c:pt>
                <c:pt idx="2119">
                  <c:v>9.6591310428010502E-2</c:v>
                </c:pt>
                <c:pt idx="2120">
                  <c:v>0.11004056180058797</c:v>
                </c:pt>
                <c:pt idx="2121">
                  <c:v>0.10236342945208321</c:v>
                </c:pt>
                <c:pt idx="2122">
                  <c:v>0.10236342945208321</c:v>
                </c:pt>
                <c:pt idx="2123">
                  <c:v>0.11576273665511394</c:v>
                </c:pt>
                <c:pt idx="2124">
                  <c:v>8.8964122249080901E-2</c:v>
                </c:pt>
                <c:pt idx="2125">
                  <c:v>8.8914178079505746E-2</c:v>
                </c:pt>
                <c:pt idx="2126">
                  <c:v>0.12527353351435977</c:v>
                </c:pt>
                <c:pt idx="2127">
                  <c:v>0.10231348528259332</c:v>
                </c:pt>
                <c:pt idx="2128">
                  <c:v>8.8964122249080901E-2</c:v>
                </c:pt>
                <c:pt idx="2129">
                  <c:v>8.8914178079534167E-2</c:v>
                </c:pt>
                <c:pt idx="2130">
                  <c:v>0.10231348528253648</c:v>
                </c:pt>
                <c:pt idx="2131">
                  <c:v>8.8964122249080901E-2</c:v>
                </c:pt>
                <c:pt idx="2132">
                  <c:v>0.10231348528259332</c:v>
                </c:pt>
                <c:pt idx="2133">
                  <c:v>8.8964122249080901E-2</c:v>
                </c:pt>
                <c:pt idx="2134">
                  <c:v>7.5514870876503437E-2</c:v>
                </c:pt>
                <c:pt idx="2135">
                  <c:v>7.5514870876475015E-2</c:v>
                </c:pt>
                <c:pt idx="2136">
                  <c:v>7.5514870876531859E-2</c:v>
                </c:pt>
                <c:pt idx="2137">
                  <c:v>8.8964122249080901E-2</c:v>
                </c:pt>
                <c:pt idx="2138">
                  <c:v>0.10236342945211163</c:v>
                </c:pt>
                <c:pt idx="2139">
                  <c:v>0.10236342945211163</c:v>
                </c:pt>
                <c:pt idx="2140">
                  <c:v>0.10236342945211163</c:v>
                </c:pt>
                <c:pt idx="2141">
                  <c:v>0.10231348528253648</c:v>
                </c:pt>
                <c:pt idx="2142">
                  <c:v>0.10236342945211163</c:v>
                </c:pt>
                <c:pt idx="2143">
                  <c:v>8.8964122249137745E-2</c:v>
                </c:pt>
                <c:pt idx="2144">
                  <c:v>0.10500333555705765</c:v>
                </c:pt>
                <c:pt idx="2145">
                  <c:v>0.10231348528253648</c:v>
                </c:pt>
                <c:pt idx="2146">
                  <c:v>8.8964122249137745E-2</c:v>
                </c:pt>
                <c:pt idx="2147">
                  <c:v>9.8474919108298309E-2</c:v>
                </c:pt>
                <c:pt idx="2148">
                  <c:v>8.8964122249080901E-2</c:v>
                </c:pt>
                <c:pt idx="2149">
                  <c:v>0.14256135106114698</c:v>
                </c:pt>
                <c:pt idx="2150">
                  <c:v>0.10231348528259332</c:v>
                </c:pt>
                <c:pt idx="2151">
                  <c:v>0.10231348528253648</c:v>
                </c:pt>
                <c:pt idx="2152">
                  <c:v>0.12911209968859794</c:v>
                </c:pt>
                <c:pt idx="2153">
                  <c:v>0.14251140689162867</c:v>
                </c:pt>
                <c:pt idx="2154">
                  <c:v>0.14251140689162867</c:v>
                </c:pt>
                <c:pt idx="2155">
                  <c:v>0.16547145512342354</c:v>
                </c:pt>
                <c:pt idx="2156">
                  <c:v>0.20178086638867399</c:v>
                </c:pt>
                <c:pt idx="2157">
                  <c:v>0.10231348528259332</c:v>
                </c:pt>
                <c:pt idx="2158">
                  <c:v>0.12911209968854109</c:v>
                </c:pt>
                <c:pt idx="2159">
                  <c:v>0.12916204385817309</c:v>
                </c:pt>
                <c:pt idx="2160">
                  <c:v>0.10236342945208321</c:v>
                </c:pt>
                <c:pt idx="2161">
                  <c:v>0.10231348528253648</c:v>
                </c:pt>
                <c:pt idx="2162">
                  <c:v>0.10236342945211163</c:v>
                </c:pt>
                <c:pt idx="2163">
                  <c:v>0.10231348528253648</c:v>
                </c:pt>
                <c:pt idx="2164">
                  <c:v>0.10231348528253648</c:v>
                </c:pt>
                <c:pt idx="2165">
                  <c:v>0.10236342945211163</c:v>
                </c:pt>
                <c:pt idx="2166">
                  <c:v>0.10231348528253648</c:v>
                </c:pt>
                <c:pt idx="2167">
                  <c:v>0.11576273665514236</c:v>
                </c:pt>
                <c:pt idx="2168">
                  <c:v>0.11571279248556721</c:v>
                </c:pt>
                <c:pt idx="2169">
                  <c:v>0.11576273665514236</c:v>
                </c:pt>
                <c:pt idx="2170">
                  <c:v>0.15591071409460255</c:v>
                </c:pt>
                <c:pt idx="2171">
                  <c:v>0.14256135106114698</c:v>
                </c:pt>
                <c:pt idx="2172">
                  <c:v>0.15596065826417771</c:v>
                </c:pt>
                <c:pt idx="2173">
                  <c:v>0.15591071409460255</c:v>
                </c:pt>
                <c:pt idx="2174">
                  <c:v>0.3151684010374538</c:v>
                </c:pt>
                <c:pt idx="2175">
                  <c:v>7.5564815046050171E-2</c:v>
                </c:pt>
                <c:pt idx="2176">
                  <c:v>0.11187422631132904</c:v>
                </c:pt>
                <c:pt idx="2177">
                  <c:v>0.1214349673401216</c:v>
                </c:pt>
                <c:pt idx="2178">
                  <c:v>0.1214349673401216</c:v>
                </c:pt>
                <c:pt idx="2179">
                  <c:v>0.1214349673401216</c:v>
                </c:pt>
                <c:pt idx="2180">
                  <c:v>0.12138502317054645</c:v>
                </c:pt>
                <c:pt idx="2181">
                  <c:v>0.11187422631132904</c:v>
                </c:pt>
                <c:pt idx="2182">
                  <c:v>7.5564815046050171E-2</c:v>
                </c:pt>
                <c:pt idx="2183">
                  <c:v>6.2115563673444285E-2</c:v>
                </c:pt>
                <c:pt idx="2184">
                  <c:v>6.2115563673444285E-2</c:v>
                </c:pt>
                <c:pt idx="2185">
                  <c:v>8.8964122249080901E-2</c:v>
                </c:pt>
                <c:pt idx="2186">
                  <c:v>7.5564815046050171E-2</c:v>
                </c:pt>
                <c:pt idx="2187">
                  <c:v>6.2165507843076284E-2</c:v>
                </c:pt>
                <c:pt idx="2188">
                  <c:v>6.2165507843076284E-2</c:v>
                </c:pt>
                <c:pt idx="2189">
                  <c:v>6.2165507843019441E-2</c:v>
                </c:pt>
                <c:pt idx="2190">
                  <c:v>6.2165507843076284E-2</c:v>
                </c:pt>
                <c:pt idx="2191">
                  <c:v>8.5025667735692423E-2</c:v>
                </c:pt>
                <c:pt idx="2192">
                  <c:v>8.5025667735720845E-2</c:v>
                </c:pt>
                <c:pt idx="2193">
                  <c:v>8.5075611905267579E-2</c:v>
                </c:pt>
                <c:pt idx="2194">
                  <c:v>6.2115563673501129E-2</c:v>
                </c:pt>
                <c:pt idx="2195">
                  <c:v>6.2115563673472707E-2</c:v>
                </c:pt>
                <c:pt idx="2196">
                  <c:v>8.5025667735749266E-2</c:v>
                </c:pt>
                <c:pt idx="2197">
                  <c:v>8.8914178079562589E-2</c:v>
                </c:pt>
                <c:pt idx="2198">
                  <c:v>6.2115563673501129E-2</c:v>
                </c:pt>
                <c:pt idx="2199">
                  <c:v>6.2115563673501129E-2</c:v>
                </c:pt>
                <c:pt idx="2200">
                  <c:v>6.2115563673501129E-2</c:v>
                </c:pt>
                <c:pt idx="2201">
                  <c:v>6.2115563673501129E-2</c:v>
                </c:pt>
                <c:pt idx="2202">
                  <c:v>6.2165507843076284E-2</c:v>
                </c:pt>
                <c:pt idx="2203">
                  <c:v>6.2165507843019441E-2</c:v>
                </c:pt>
                <c:pt idx="2204">
                  <c:v>8.8914178079562589E-2</c:v>
                </c:pt>
                <c:pt idx="2205">
                  <c:v>7.5564815046050171E-2</c:v>
                </c:pt>
                <c:pt idx="2206">
                  <c:v>7.5564815046050171E-2</c:v>
                </c:pt>
                <c:pt idx="2207">
                  <c:v>8.8964122249080901E-2</c:v>
                </c:pt>
                <c:pt idx="2208">
                  <c:v>8.8964122249080901E-2</c:v>
                </c:pt>
                <c:pt idx="2209">
                  <c:v>0.18270932850066401</c:v>
                </c:pt>
                <c:pt idx="2210">
                  <c:v>0.2291003271343186</c:v>
                </c:pt>
                <c:pt idx="2211">
                  <c:v>0.2157010199313163</c:v>
                </c:pt>
                <c:pt idx="2212">
                  <c:v>0.2157010199313163</c:v>
                </c:pt>
                <c:pt idx="2213">
                  <c:v>0.2157010199313163</c:v>
                </c:pt>
                <c:pt idx="2214">
                  <c:v>0.21565107576179798</c:v>
                </c:pt>
                <c:pt idx="2215">
                  <c:v>0.2157010199313163</c:v>
                </c:pt>
                <c:pt idx="2216">
                  <c:v>0.2157010199313163</c:v>
                </c:pt>
                <c:pt idx="2217">
                  <c:v>0.11602672726561991</c:v>
                </c:pt>
                <c:pt idx="2218">
                  <c:v>0.2157010199313163</c:v>
                </c:pt>
                <c:pt idx="2219">
                  <c:v>0.21570101993137314</c:v>
                </c:pt>
                <c:pt idx="2220">
                  <c:v>0.21570101993137314</c:v>
                </c:pt>
                <c:pt idx="2221">
                  <c:v>0.22905038296477187</c:v>
                </c:pt>
                <c:pt idx="2222">
                  <c:v>0.2157010199313163</c:v>
                </c:pt>
                <c:pt idx="2223">
                  <c:v>0.2157010199313163</c:v>
                </c:pt>
                <c:pt idx="2224">
                  <c:v>0.2157010199313163</c:v>
                </c:pt>
                <c:pt idx="2225">
                  <c:v>0.24249963433737776</c:v>
                </c:pt>
                <c:pt idx="2226">
                  <c:v>0.24249963433737776</c:v>
                </c:pt>
                <c:pt idx="2227">
                  <c:v>0.12942603446862222</c:v>
                </c:pt>
                <c:pt idx="2228">
                  <c:v>0.21565107576176956</c:v>
                </c:pt>
                <c:pt idx="2229">
                  <c:v>0.21565107576176956</c:v>
                </c:pt>
                <c:pt idx="2230">
                  <c:v>0.7842989800686837</c:v>
                </c:pt>
                <c:pt idx="2231">
                  <c:v>0.77094961703522813</c:v>
                </c:pt>
                <c:pt idx="2232">
                  <c:v>0.7575503098321974</c:v>
                </c:pt>
                <c:pt idx="2233">
                  <c:v>0.30944622618289941</c:v>
                </c:pt>
                <c:pt idx="2234">
                  <c:v>6.8693924291835629E-2</c:v>
                </c:pt>
                <c:pt idx="2235">
                  <c:v>8.204328732523436E-2</c:v>
                </c:pt>
                <c:pt idx="2236">
                  <c:v>8.204328732523436E-2</c:v>
                </c:pt>
                <c:pt idx="2237">
                  <c:v>0.28308283954009994</c:v>
                </c:pt>
                <c:pt idx="2238">
                  <c:v>0.28308283954009994</c:v>
                </c:pt>
                <c:pt idx="2239">
                  <c:v>0.28308283954009994</c:v>
                </c:pt>
                <c:pt idx="2240">
                  <c:v>0.28308283954009994</c:v>
                </c:pt>
                <c:pt idx="2241">
                  <c:v>6.8693924291835629E-2</c:v>
                </c:pt>
                <c:pt idx="2242">
                  <c:v>9.8182388972361423E-2</c:v>
                </c:pt>
                <c:pt idx="2243">
                  <c:v>0.13898677549741478</c:v>
                </c:pt>
                <c:pt idx="2244">
                  <c:v>6.8693924291835629E-2</c:v>
                </c:pt>
                <c:pt idx="2245">
                  <c:v>0.11602672726559149</c:v>
                </c:pt>
                <c:pt idx="2246">
                  <c:v>6.8693924291807207E-2</c:v>
                </c:pt>
                <c:pt idx="2247">
                  <c:v>6.8693924291807207E-2</c:v>
                </c:pt>
                <c:pt idx="2248">
                  <c:v>8.2043287325291203E-2</c:v>
                </c:pt>
                <c:pt idx="2249">
                  <c:v>8.2043287325291203E-2</c:v>
                </c:pt>
                <c:pt idx="2250">
                  <c:v>9.5492538697840246E-2</c:v>
                </c:pt>
                <c:pt idx="2251">
                  <c:v>8.204328732523436E-2</c:v>
                </c:pt>
                <c:pt idx="2252">
                  <c:v>8.204328732523436E-2</c:v>
                </c:pt>
                <c:pt idx="2253">
                  <c:v>0.13898677549741478</c:v>
                </c:pt>
                <c:pt idx="2254">
                  <c:v>0.13898677549741478</c:v>
                </c:pt>
                <c:pt idx="2255">
                  <c:v>0.13898677549741478</c:v>
                </c:pt>
                <c:pt idx="2256">
                  <c:v>0.13898677549741478</c:v>
                </c:pt>
                <c:pt idx="2257">
                  <c:v>0.13898677549741478</c:v>
                </c:pt>
                <c:pt idx="2258">
                  <c:v>0.1929478832590803</c:v>
                </c:pt>
                <c:pt idx="2259">
                  <c:v>0.1929478832590803</c:v>
                </c:pt>
                <c:pt idx="2260">
                  <c:v>0.19294788325913714</c:v>
                </c:pt>
                <c:pt idx="2261">
                  <c:v>0.19299782742865546</c:v>
                </c:pt>
                <c:pt idx="2262">
                  <c:v>0.34679019524611476</c:v>
                </c:pt>
                <c:pt idx="2263">
                  <c:v>0.34679019524605792</c:v>
                </c:pt>
                <c:pt idx="2264">
                  <c:v>0.21554405254130415</c:v>
                </c:pt>
                <c:pt idx="2265">
                  <c:v>0.21554405254130415</c:v>
                </c:pt>
                <c:pt idx="2266">
                  <c:v>0.80700217257134454</c:v>
                </c:pt>
                <c:pt idx="2267">
                  <c:v>0.88397327273440851</c:v>
                </c:pt>
                <c:pt idx="2268">
                  <c:v>0.87057396553139199</c:v>
                </c:pt>
                <c:pt idx="2269">
                  <c:v>0.8070521167409197</c:v>
                </c:pt>
                <c:pt idx="2270">
                  <c:v>0.87057396553139199</c:v>
                </c:pt>
                <c:pt idx="2271">
                  <c:v>0.79365280953788897</c:v>
                </c:pt>
                <c:pt idx="2272">
                  <c:v>0.79365280953788897</c:v>
                </c:pt>
                <c:pt idx="2273">
                  <c:v>0.7842989800686837</c:v>
                </c:pt>
                <c:pt idx="2274">
                  <c:v>0.7708996728656814</c:v>
                </c:pt>
                <c:pt idx="2275">
                  <c:v>0.60790330808771387</c:v>
                </c:pt>
                <c:pt idx="2276">
                  <c:v>0.41800844056461983</c:v>
                </c:pt>
                <c:pt idx="2277">
                  <c:v>0.59450400088468314</c:v>
                </c:pt>
                <c:pt idx="2278">
                  <c:v>0.2291003271343186</c:v>
                </c:pt>
                <c:pt idx="2279">
                  <c:v>0.22910032713434703</c:v>
                </c:pt>
                <c:pt idx="2280">
                  <c:v>0.22910032713434703</c:v>
                </c:pt>
                <c:pt idx="2281">
                  <c:v>0.59450400088473998</c:v>
                </c:pt>
                <c:pt idx="2282">
                  <c:v>0.59450400088468314</c:v>
                </c:pt>
                <c:pt idx="2283">
                  <c:v>0.39209669191228613</c:v>
                </c:pt>
                <c:pt idx="2284">
                  <c:v>0.25491218744753041</c:v>
                </c:pt>
                <c:pt idx="2285">
                  <c:v>0.26924830457380722</c:v>
                </c:pt>
                <c:pt idx="2286">
                  <c:v>0.26924830457380722</c:v>
                </c:pt>
                <c:pt idx="2287">
                  <c:v>0.29609686314944383</c:v>
                </c:pt>
                <c:pt idx="2288">
                  <c:v>0.47254247929998883</c:v>
                </c:pt>
                <c:pt idx="2289">
                  <c:v>0.45909322792743978</c:v>
                </c:pt>
                <c:pt idx="2290">
                  <c:v>0.32851776407090938</c:v>
                </c:pt>
                <c:pt idx="2291">
                  <c:v>0.2826975559464131</c:v>
                </c:pt>
                <c:pt idx="2292">
                  <c:v>0.27880904560265662</c:v>
                </c:pt>
                <c:pt idx="2293">
                  <c:v>0.27880904560265662</c:v>
                </c:pt>
                <c:pt idx="2294">
                  <c:v>0.24244969016785944</c:v>
                </c:pt>
                <c:pt idx="2295">
                  <c:v>0.24249963433737776</c:v>
                </c:pt>
                <c:pt idx="2296">
                  <c:v>0.2424496901678026</c:v>
                </c:pt>
                <c:pt idx="2297">
                  <c:v>0.24249963433732091</c:v>
                </c:pt>
                <c:pt idx="2298">
                  <c:v>0.2424496901678026</c:v>
                </c:pt>
                <c:pt idx="2299">
                  <c:v>0.24249963433737776</c:v>
                </c:pt>
                <c:pt idx="2300">
                  <c:v>0.2424496901678026</c:v>
                </c:pt>
                <c:pt idx="2301">
                  <c:v>0.24249963433737776</c:v>
                </c:pt>
                <c:pt idx="2302">
                  <c:v>0.24244969016785944</c:v>
                </c:pt>
                <c:pt idx="2303">
                  <c:v>0.25584899737083333</c:v>
                </c:pt>
                <c:pt idx="2304">
                  <c:v>0.26929824874343922</c:v>
                </c:pt>
                <c:pt idx="2305">
                  <c:v>0.26924830457386406</c:v>
                </c:pt>
                <c:pt idx="2306">
                  <c:v>0.30949617035247456</c:v>
                </c:pt>
                <c:pt idx="2307">
                  <c:v>0.30949617035241772</c:v>
                </c:pt>
                <c:pt idx="2308">
                  <c:v>0.33235633024514755</c:v>
                </c:pt>
                <c:pt idx="2309">
                  <c:v>0.33235633024520439</c:v>
                </c:pt>
                <c:pt idx="2310">
                  <c:v>0.29609686314944383</c:v>
                </c:pt>
                <c:pt idx="2311">
                  <c:v>0.30944622618289941</c:v>
                </c:pt>
                <c:pt idx="2312">
                  <c:v>0.30944622618289941</c:v>
                </c:pt>
                <c:pt idx="2313">
                  <c:v>0.5408568279030419</c:v>
                </c:pt>
                <c:pt idx="2314">
                  <c:v>0.52750746486958633</c:v>
                </c:pt>
                <c:pt idx="2315">
                  <c:v>0.3643612675829786</c:v>
                </c:pt>
                <c:pt idx="2316">
                  <c:v>0.59450400088468314</c:v>
                </c:pt>
                <c:pt idx="2317">
                  <c:v>0.30949617035247456</c:v>
                </c:pt>
                <c:pt idx="2318">
                  <c:v>0.30944622618289941</c:v>
                </c:pt>
                <c:pt idx="2319">
                  <c:v>0.47249253513041367</c:v>
                </c:pt>
                <c:pt idx="2320">
                  <c:v>0.47254247929998883</c:v>
                </c:pt>
                <c:pt idx="2321">
                  <c:v>0.30944622618289941</c:v>
                </c:pt>
                <c:pt idx="2322">
                  <c:v>0.30949617035247456</c:v>
                </c:pt>
                <c:pt idx="2323">
                  <c:v>0.32289547755544845</c:v>
                </c:pt>
                <c:pt idx="2324">
                  <c:v>0.32284553338593014</c:v>
                </c:pt>
                <c:pt idx="2325">
                  <c:v>0.32284553338593014</c:v>
                </c:pt>
                <c:pt idx="2326">
                  <c:v>0.32289547755544845</c:v>
                </c:pt>
                <c:pt idx="2327">
                  <c:v>0.32289547755544845</c:v>
                </c:pt>
                <c:pt idx="2328">
                  <c:v>0.30944622618289941</c:v>
                </c:pt>
                <c:pt idx="2329">
                  <c:v>0.30949617035247456</c:v>
                </c:pt>
                <c:pt idx="2330">
                  <c:v>0.32289547755544845</c:v>
                </c:pt>
                <c:pt idx="2331">
                  <c:v>0.32284553338593014</c:v>
                </c:pt>
                <c:pt idx="2332">
                  <c:v>0.29609686314944383</c:v>
                </c:pt>
                <c:pt idx="2333">
                  <c:v>0.29604691897992552</c:v>
                </c:pt>
                <c:pt idx="2334">
                  <c:v>0.71691716045990006</c:v>
                </c:pt>
                <c:pt idx="2335">
                  <c:v>0.4729398921919028</c:v>
                </c:pt>
                <c:pt idx="2336">
                  <c:v>0.70351785325686933</c:v>
                </c:pt>
                <c:pt idx="2337">
                  <c:v>0.70351785325686933</c:v>
                </c:pt>
                <c:pt idx="2338">
                  <c:v>0.45954058498892891</c:v>
                </c:pt>
                <c:pt idx="2339">
                  <c:v>0.45954058498887207</c:v>
                </c:pt>
                <c:pt idx="2340">
                  <c:v>0.45954058498887207</c:v>
                </c:pt>
                <c:pt idx="2341">
                  <c:v>0.45954058498892891</c:v>
                </c:pt>
                <c:pt idx="2342">
                  <c:v>0.54042160013983676</c:v>
                </c:pt>
                <c:pt idx="2343">
                  <c:v>0.54042160013983676</c:v>
                </c:pt>
                <c:pt idx="2344">
                  <c:v>0.55752034333045231</c:v>
                </c:pt>
                <c:pt idx="2345">
                  <c:v>0.70747771241431678</c:v>
                </c:pt>
                <c:pt idx="2346">
                  <c:v>0.65709474765705522</c:v>
                </c:pt>
                <c:pt idx="2347">
                  <c:v>0.79780531049215142</c:v>
                </c:pt>
                <c:pt idx="2348">
                  <c:v>0.79780531049215142</c:v>
                </c:pt>
                <c:pt idx="2349">
                  <c:v>0.64406288684432411</c:v>
                </c:pt>
                <c:pt idx="2350">
                  <c:v>0.72098404283781292</c:v>
                </c:pt>
                <c:pt idx="2351">
                  <c:v>0.69802399460601805</c:v>
                </c:pt>
                <c:pt idx="2352">
                  <c:v>0.79780531049215142</c:v>
                </c:pt>
                <c:pt idx="2353">
                  <c:v>0.11607667143516665</c:v>
                </c:pt>
                <c:pt idx="2354">
                  <c:v>0.5671417308508353</c:v>
                </c:pt>
                <c:pt idx="2355">
                  <c:v>6.8693924291778785E-2</c:v>
                </c:pt>
                <c:pt idx="2356">
                  <c:v>0.27880904560265662</c:v>
                </c:pt>
                <c:pt idx="2357">
                  <c:v>0.27880904560265662</c:v>
                </c:pt>
                <c:pt idx="2358">
                  <c:v>0.21570101993137314</c:v>
                </c:pt>
                <c:pt idx="2359">
                  <c:v>0.30949617035247456</c:v>
                </c:pt>
                <c:pt idx="2360">
                  <c:v>0.33235633024520439</c:v>
                </c:pt>
                <c:pt idx="2361">
                  <c:v>4.5016820482857156E-2</c:v>
                </c:pt>
                <c:pt idx="2362">
                  <c:v>4.506676465240389E-2</c:v>
                </c:pt>
                <c:pt idx="2363">
                  <c:v>4.506676465240389E-2</c:v>
                </c:pt>
                <c:pt idx="2364">
                  <c:v>4.5016820482828734E-2</c:v>
                </c:pt>
                <c:pt idx="2365">
                  <c:v>4.5066764652375468E-2</c:v>
                </c:pt>
                <c:pt idx="2366">
                  <c:v>4.5016820482857156E-2</c:v>
                </c:pt>
                <c:pt idx="2367">
                  <c:v>4.506676465240389E-2</c:v>
                </c:pt>
                <c:pt idx="2368">
                  <c:v>4.506676465240389E-2</c:v>
                </c:pt>
                <c:pt idx="2369">
                  <c:v>4.506676465240389E-2</c:v>
                </c:pt>
                <c:pt idx="2370">
                  <c:v>4.5016820482828734E-2</c:v>
                </c:pt>
                <c:pt idx="2371">
                  <c:v>4.506676465240389E-2</c:v>
                </c:pt>
                <c:pt idx="2372">
                  <c:v>4.506676465240389E-2</c:v>
                </c:pt>
                <c:pt idx="2373">
                  <c:v>4.5016820482828734E-2</c:v>
                </c:pt>
                <c:pt idx="2374">
                  <c:v>4.5016820482828734E-2</c:v>
                </c:pt>
                <c:pt idx="2375">
                  <c:v>4.5016820482828734E-2</c:v>
                </c:pt>
                <c:pt idx="2376">
                  <c:v>4.506676465240389E-2</c:v>
                </c:pt>
                <c:pt idx="2377">
                  <c:v>4.506676465240389E-2</c:v>
                </c:pt>
                <c:pt idx="2378">
                  <c:v>4.506676465240389E-2</c:v>
                </c:pt>
                <c:pt idx="2379">
                  <c:v>4.5016820482828734E-2</c:v>
                </c:pt>
                <c:pt idx="2380">
                  <c:v>4.506676465240389E-2</c:v>
                </c:pt>
                <c:pt idx="2381">
                  <c:v>4.5016820482828734E-2</c:v>
                </c:pt>
                <c:pt idx="2382">
                  <c:v>4.5016820482828734E-2</c:v>
                </c:pt>
                <c:pt idx="2383">
                  <c:v>4.5016820482828734E-2</c:v>
                </c:pt>
                <c:pt idx="2384">
                  <c:v>4.5016820482857156E-2</c:v>
                </c:pt>
                <c:pt idx="2385">
                  <c:v>4.5016820482857156E-2</c:v>
                </c:pt>
                <c:pt idx="2386">
                  <c:v>4.5066764652375468E-2</c:v>
                </c:pt>
                <c:pt idx="2387">
                  <c:v>4.5066764652375468E-2</c:v>
                </c:pt>
                <c:pt idx="2388">
                  <c:v>0.14064563541469965</c:v>
                </c:pt>
                <c:pt idx="2389">
                  <c:v>7.7676739930012673E-2</c:v>
                </c:pt>
                <c:pt idx="2390">
                  <c:v>7.7676739930012673E-2</c:v>
                </c:pt>
                <c:pt idx="2391">
                  <c:v>4.5066764652375468E-2</c:v>
                </c:pt>
                <c:pt idx="2392">
                  <c:v>4.5016820482828734E-2</c:v>
                </c:pt>
                <c:pt idx="2393">
                  <c:v>4.5016820482828734E-2</c:v>
                </c:pt>
                <c:pt idx="2394">
                  <c:v>4.5066764652375468E-2</c:v>
                </c:pt>
                <c:pt idx="2395">
                  <c:v>4.5066764652375468E-2</c:v>
                </c:pt>
                <c:pt idx="2396">
                  <c:v>6.7976868714623606E-2</c:v>
                </c:pt>
                <c:pt idx="2397">
                  <c:v>4.5016820482828734E-2</c:v>
                </c:pt>
                <c:pt idx="2398">
                  <c:v>4.5066764652375468E-2</c:v>
                </c:pt>
                <c:pt idx="2399">
                  <c:v>4.5066764652375468E-2</c:v>
                </c:pt>
                <c:pt idx="2400">
                  <c:v>4.5066764652375468E-2</c:v>
                </c:pt>
                <c:pt idx="2401">
                  <c:v>4.5066764652375468E-2</c:v>
                </c:pt>
                <c:pt idx="2402">
                  <c:v>5.0878125523979634E-2</c:v>
                </c:pt>
                <c:pt idx="2403">
                  <c:v>5.0928069693526368E-2</c:v>
                </c:pt>
                <c:pt idx="2404">
                  <c:v>4.5066764652375468E-2</c:v>
                </c:pt>
                <c:pt idx="2405">
                  <c:v>4.5066764652375468E-2</c:v>
                </c:pt>
                <c:pt idx="2406">
                  <c:v>8.142612008720107E-2</c:v>
                </c:pt>
                <c:pt idx="2407">
                  <c:v>4.506676465240389E-2</c:v>
                </c:pt>
                <c:pt idx="2408">
                  <c:v>5.0878125523979634E-2</c:v>
                </c:pt>
                <c:pt idx="2409">
                  <c:v>4.506676465240389E-2</c:v>
                </c:pt>
                <c:pt idx="2410">
                  <c:v>5.0878125523979634E-2</c:v>
                </c:pt>
                <c:pt idx="2411">
                  <c:v>2.2106716420609018E-2</c:v>
                </c:pt>
                <c:pt idx="2412">
                  <c:v>8.142612008720107E-2</c:v>
                </c:pt>
                <c:pt idx="2413">
                  <c:v>8.5264686261439238E-2</c:v>
                </c:pt>
                <c:pt idx="2414">
                  <c:v>0.13113483855551067</c:v>
                </c:pt>
                <c:pt idx="2415">
                  <c:v>0.13113483855551067</c:v>
                </c:pt>
                <c:pt idx="2416">
                  <c:v>0.11768558718296163</c:v>
                </c:pt>
                <c:pt idx="2417">
                  <c:v>0.11768558718296163</c:v>
                </c:pt>
                <c:pt idx="2418">
                  <c:v>0.13113483855551067</c:v>
                </c:pt>
                <c:pt idx="2419">
                  <c:v>0.13113483855551067</c:v>
                </c:pt>
                <c:pt idx="2420">
                  <c:v>0.13113483855551067</c:v>
                </c:pt>
                <c:pt idx="2421">
                  <c:v>0.13113483855551067</c:v>
                </c:pt>
                <c:pt idx="2422">
                  <c:v>0.13113483855551067</c:v>
                </c:pt>
                <c:pt idx="2423">
                  <c:v>0.13113483855551067</c:v>
                </c:pt>
                <c:pt idx="2424">
                  <c:v>0.24646662837619715</c:v>
                </c:pt>
                <c:pt idx="2425">
                  <c:v>0.24646662837619715</c:v>
                </c:pt>
                <c:pt idx="2426">
                  <c:v>0.24646662837619715</c:v>
                </c:pt>
                <c:pt idx="2427">
                  <c:v>0.24646662837619715</c:v>
                </c:pt>
                <c:pt idx="2428">
                  <c:v>0.17985537595475876</c:v>
                </c:pt>
                <c:pt idx="2429">
                  <c:v>0.10280579209671714</c:v>
                </c:pt>
                <c:pt idx="2430">
                  <c:v>0.16640612458218129</c:v>
                </c:pt>
                <c:pt idx="2431">
                  <c:v>0.10280579209668872</c:v>
                </c:pt>
                <c:pt idx="2432">
                  <c:v>5.2604766814283721E-2</c:v>
                </c:pt>
                <c:pt idx="2433">
                  <c:v>6.6004074017257608E-2</c:v>
                </c:pt>
                <c:pt idx="2434">
                  <c:v>0.10615205145677464</c:v>
                </c:pt>
                <c:pt idx="2435">
                  <c:v>0.10615205145677464</c:v>
                </c:pt>
                <c:pt idx="2436">
                  <c:v>9.2802688423319069E-2</c:v>
                </c:pt>
                <c:pt idx="2437">
                  <c:v>9.2802688423319069E-2</c:v>
                </c:pt>
                <c:pt idx="2438">
                  <c:v>5.2604766814226878E-2</c:v>
                </c:pt>
                <c:pt idx="2439">
                  <c:v>5.2554822644708565E-2</c:v>
                </c:pt>
                <c:pt idx="2440">
                  <c:v>5.2604766814283721E-2</c:v>
                </c:pt>
                <c:pt idx="2441">
                  <c:v>9.2802688423319069E-2</c:v>
                </c:pt>
                <c:pt idx="2442">
                  <c:v>0.10615205145677464</c:v>
                </c:pt>
                <c:pt idx="2443">
                  <c:v>9.2802688423319069E-2</c:v>
                </c:pt>
                <c:pt idx="2444">
                  <c:v>0.10615205145677464</c:v>
                </c:pt>
                <c:pt idx="2445">
                  <c:v>9.2802688423319069E-2</c:v>
                </c:pt>
                <c:pt idx="2446">
                  <c:v>0.10615205145683149</c:v>
                </c:pt>
                <c:pt idx="2447">
                  <c:v>9.2752744253743913E-2</c:v>
                </c:pt>
                <c:pt idx="2448">
                  <c:v>6.6004074017257608E-2</c:v>
                </c:pt>
                <c:pt idx="2449">
                  <c:v>6.5954129847739296E-2</c:v>
                </c:pt>
                <c:pt idx="2450">
                  <c:v>5.2604766814283721E-2</c:v>
                </c:pt>
                <c:pt idx="2451">
                  <c:v>7.9353437050770026E-2</c:v>
                </c:pt>
                <c:pt idx="2452">
                  <c:v>6.6004074017257608E-2</c:v>
                </c:pt>
                <c:pt idx="2453">
                  <c:v>6.600407401728603E-2</c:v>
                </c:pt>
                <c:pt idx="2454">
                  <c:v>0.25589894154040849</c:v>
                </c:pt>
                <c:pt idx="2455">
                  <c:v>9.2752744253743913E-2</c:v>
                </c:pt>
                <c:pt idx="2456">
                  <c:v>5.2604766814226878E-2</c:v>
                </c:pt>
                <c:pt idx="2457">
                  <c:v>5.2604766814283721E-2</c:v>
                </c:pt>
                <c:pt idx="2458">
                  <c:v>9.2752744253743913E-2</c:v>
                </c:pt>
                <c:pt idx="2459">
                  <c:v>0.11182428214181073</c:v>
                </c:pt>
                <c:pt idx="2460">
                  <c:v>9.2752744253800756E-2</c:v>
                </c:pt>
                <c:pt idx="2461">
                  <c:v>6.600407401728603E-2</c:v>
                </c:pt>
                <c:pt idx="2462">
                  <c:v>5.2604766814255299E-2</c:v>
                </c:pt>
                <c:pt idx="2463">
                  <c:v>5.2554822644708565E-2</c:v>
                </c:pt>
                <c:pt idx="2464">
                  <c:v>6.6004074017257608E-2</c:v>
                </c:pt>
                <c:pt idx="2465">
                  <c:v>7.9353437050770026E-2</c:v>
                </c:pt>
                <c:pt idx="2466">
                  <c:v>7.9353437050770026E-2</c:v>
                </c:pt>
                <c:pt idx="2467">
                  <c:v>5.2604766814226878E-2</c:v>
                </c:pt>
                <c:pt idx="2468">
                  <c:v>5.2604766814226878E-2</c:v>
                </c:pt>
                <c:pt idx="2469">
                  <c:v>7.9353437050770026E-2</c:v>
                </c:pt>
                <c:pt idx="2470">
                  <c:v>7.9353437050770026E-2</c:v>
                </c:pt>
                <c:pt idx="2471">
                  <c:v>5.2554822644708565E-2</c:v>
                </c:pt>
                <c:pt idx="2472">
                  <c:v>7.9353437050770026E-2</c:v>
                </c:pt>
                <c:pt idx="2473">
                  <c:v>5.2604766814255299E-2</c:v>
                </c:pt>
                <c:pt idx="2474">
                  <c:v>5.2554822644708565E-2</c:v>
                </c:pt>
                <c:pt idx="2475">
                  <c:v>7.9353437050770026E-2</c:v>
                </c:pt>
                <c:pt idx="2476">
                  <c:v>5.2604766814283721E-2</c:v>
                </c:pt>
                <c:pt idx="2477">
                  <c:v>5.2554822644708565E-2</c:v>
                </c:pt>
                <c:pt idx="2478">
                  <c:v>0.10231348528259332</c:v>
                </c:pt>
                <c:pt idx="2479">
                  <c:v>5.2604766814283721E-2</c:v>
                </c:pt>
                <c:pt idx="2480">
                  <c:v>5.2604766814226878E-2</c:v>
                </c:pt>
                <c:pt idx="2481">
                  <c:v>5.2604766814255299E-2</c:v>
                </c:pt>
                <c:pt idx="2482">
                  <c:v>7.9353437050770026E-2</c:v>
                </c:pt>
                <c:pt idx="2483">
                  <c:v>7.9353437050770026E-2</c:v>
                </c:pt>
                <c:pt idx="2484">
                  <c:v>6.6004074017257608E-2</c:v>
                </c:pt>
                <c:pt idx="2485">
                  <c:v>5.2554822644708565E-2</c:v>
                </c:pt>
                <c:pt idx="2486">
                  <c:v>5.2604766814283721E-2</c:v>
                </c:pt>
                <c:pt idx="2487">
                  <c:v>7.9403381220288338E-2</c:v>
                </c:pt>
                <c:pt idx="2488">
                  <c:v>7.9353437050770026E-2</c:v>
                </c:pt>
                <c:pt idx="2489">
                  <c:v>7.9403381220288338E-2</c:v>
                </c:pt>
                <c:pt idx="2490">
                  <c:v>9.2802688423319069E-2</c:v>
                </c:pt>
                <c:pt idx="2491">
                  <c:v>7.9353437050770026E-2</c:v>
                </c:pt>
                <c:pt idx="2492">
                  <c:v>9.2752744253772335E-2</c:v>
                </c:pt>
                <c:pt idx="2493">
                  <c:v>9.2752744253772335E-2</c:v>
                </c:pt>
                <c:pt idx="2494">
                  <c:v>9.2802688423319069E-2</c:v>
                </c:pt>
                <c:pt idx="2495">
                  <c:v>9.2752744253800756E-2</c:v>
                </c:pt>
                <c:pt idx="2496">
                  <c:v>9.2752744253800756E-2</c:v>
                </c:pt>
                <c:pt idx="2497">
                  <c:v>9.2752744253743913E-2</c:v>
                </c:pt>
                <c:pt idx="2498">
                  <c:v>9.2752744253800756E-2</c:v>
                </c:pt>
                <c:pt idx="2499">
                  <c:v>0.1062019956263498</c:v>
                </c:pt>
                <c:pt idx="2500">
                  <c:v>0.10620199562629296</c:v>
                </c:pt>
                <c:pt idx="2501">
                  <c:v>0.1062019956263498</c:v>
                </c:pt>
                <c:pt idx="2502">
                  <c:v>0.1062019956263498</c:v>
                </c:pt>
                <c:pt idx="2503">
                  <c:v>0.1062019956263498</c:v>
                </c:pt>
                <c:pt idx="2504">
                  <c:v>0.1062019956263498</c:v>
                </c:pt>
                <c:pt idx="2505">
                  <c:v>0.10620199562629296</c:v>
                </c:pt>
                <c:pt idx="2506">
                  <c:v>0.10615205145680306</c:v>
                </c:pt>
                <c:pt idx="2507">
                  <c:v>9.2802688423319069E-2</c:v>
                </c:pt>
                <c:pt idx="2508">
                  <c:v>0.10615205145677464</c:v>
                </c:pt>
                <c:pt idx="2509">
                  <c:v>9.2802688423319069E-2</c:v>
                </c:pt>
                <c:pt idx="2510">
                  <c:v>0.10615205145677464</c:v>
                </c:pt>
                <c:pt idx="2511">
                  <c:v>6.9842640191552618E-2</c:v>
                </c:pt>
                <c:pt idx="2512">
                  <c:v>5.6393388818946732E-2</c:v>
                </c:pt>
                <c:pt idx="2513">
                  <c:v>6.9842640191552618E-2</c:v>
                </c:pt>
                <c:pt idx="2514">
                  <c:v>5.2604766814255299E-2</c:v>
                </c:pt>
                <c:pt idx="2515">
                  <c:v>5.2604766814255299E-2</c:v>
                </c:pt>
                <c:pt idx="2516">
                  <c:v>5.2604766814255299E-2</c:v>
                </c:pt>
                <c:pt idx="2517">
                  <c:v>5.2554822644708565E-2</c:v>
                </c:pt>
                <c:pt idx="2518">
                  <c:v>7.5514870876475015E-2</c:v>
                </c:pt>
                <c:pt idx="2519">
                  <c:v>5.2604766814226878E-2</c:v>
                </c:pt>
                <c:pt idx="2520">
                  <c:v>5.2554822644708565E-2</c:v>
                </c:pt>
                <c:pt idx="2521">
                  <c:v>7.5514870876475015E-2</c:v>
                </c:pt>
                <c:pt idx="2522">
                  <c:v>6.6004074017257608E-2</c:v>
                </c:pt>
                <c:pt idx="2523">
                  <c:v>5.2554822644708565E-2</c:v>
                </c:pt>
                <c:pt idx="2524">
                  <c:v>5.2604766814283721E-2</c:v>
                </c:pt>
                <c:pt idx="2525">
                  <c:v>5.2604766814283721E-2</c:v>
                </c:pt>
                <c:pt idx="2526">
                  <c:v>0.10231348528259332</c:v>
                </c:pt>
                <c:pt idx="2527">
                  <c:v>0.10231348528253648</c:v>
                </c:pt>
                <c:pt idx="2528">
                  <c:v>0.16158294477961022</c:v>
                </c:pt>
                <c:pt idx="2529">
                  <c:v>0.10236342945211163</c:v>
                </c:pt>
                <c:pt idx="2530">
                  <c:v>0.10236342945211163</c:v>
                </c:pt>
                <c:pt idx="2531">
                  <c:v>0.10231348528259332</c:v>
                </c:pt>
                <c:pt idx="2532">
                  <c:v>0.10231348528253648</c:v>
                </c:pt>
                <c:pt idx="2533">
                  <c:v>0.10231348528253648</c:v>
                </c:pt>
                <c:pt idx="2534">
                  <c:v>0.10236342945211163</c:v>
                </c:pt>
                <c:pt idx="2535">
                  <c:v>0.10236342945211163</c:v>
                </c:pt>
                <c:pt idx="2536">
                  <c:v>0.10231348528253648</c:v>
                </c:pt>
                <c:pt idx="2537">
                  <c:v>0.10236342945208321</c:v>
                </c:pt>
                <c:pt idx="2538">
                  <c:v>0.10236342945211163</c:v>
                </c:pt>
                <c:pt idx="2539">
                  <c:v>0.10236342945211163</c:v>
                </c:pt>
                <c:pt idx="2540">
                  <c:v>0.10231348528253648</c:v>
                </c:pt>
                <c:pt idx="2541">
                  <c:v>0.10231348528253648</c:v>
                </c:pt>
                <c:pt idx="2542">
                  <c:v>0.10236342945211163</c:v>
                </c:pt>
                <c:pt idx="2543">
                  <c:v>0.10236342945211163</c:v>
                </c:pt>
                <c:pt idx="2544">
                  <c:v>0.10231348528253648</c:v>
                </c:pt>
                <c:pt idx="2545">
                  <c:v>0.10231348528253648</c:v>
                </c:pt>
                <c:pt idx="2546">
                  <c:v>0.10236342945208321</c:v>
                </c:pt>
                <c:pt idx="2547">
                  <c:v>0.10236342945211163</c:v>
                </c:pt>
                <c:pt idx="2548">
                  <c:v>0.10231348528259332</c:v>
                </c:pt>
                <c:pt idx="2549">
                  <c:v>0.10236342945211163</c:v>
                </c:pt>
                <c:pt idx="2550">
                  <c:v>0.10236342945211163</c:v>
                </c:pt>
                <c:pt idx="2551">
                  <c:v>0.10236342945211163</c:v>
                </c:pt>
                <c:pt idx="2552">
                  <c:v>0.10231348528259332</c:v>
                </c:pt>
                <c:pt idx="2553">
                  <c:v>0.10236342945211163</c:v>
                </c:pt>
                <c:pt idx="2554">
                  <c:v>0.11576273665514236</c:v>
                </c:pt>
                <c:pt idx="2555">
                  <c:v>0.12911209968859794</c:v>
                </c:pt>
                <c:pt idx="2556">
                  <c:v>0.1559107140946594</c:v>
                </c:pt>
                <c:pt idx="2557">
                  <c:v>0.1559107140946594</c:v>
                </c:pt>
                <c:pt idx="2558">
                  <c:v>0.1023134852825649</c:v>
                </c:pt>
                <c:pt idx="2559">
                  <c:v>0.10231348528259332</c:v>
                </c:pt>
                <c:pt idx="2560">
                  <c:v>0.10231348528259332</c:v>
                </c:pt>
                <c:pt idx="2561">
                  <c:v>0.10231348528259332</c:v>
                </c:pt>
                <c:pt idx="2562">
                  <c:v>0.10231348528253648</c:v>
                </c:pt>
                <c:pt idx="2563">
                  <c:v>0.19222012535988142</c:v>
                </c:pt>
                <c:pt idx="2564">
                  <c:v>0.16163288894915695</c:v>
                </c:pt>
                <c:pt idx="2565">
                  <c:v>0.16158294477958179</c:v>
                </c:pt>
                <c:pt idx="2566">
                  <c:v>0.16163288894915695</c:v>
                </c:pt>
                <c:pt idx="2567">
                  <c:v>0.16158294477961022</c:v>
                </c:pt>
                <c:pt idx="2568">
                  <c:v>0.16158294477961022</c:v>
                </c:pt>
                <c:pt idx="2569">
                  <c:v>0.17503219615218768</c:v>
                </c:pt>
                <c:pt idx="2570">
                  <c:v>0.17498225198264095</c:v>
                </c:pt>
                <c:pt idx="2571">
                  <c:v>0.16163288894915695</c:v>
                </c:pt>
                <c:pt idx="2572">
                  <c:v>0.16163288894915695</c:v>
                </c:pt>
                <c:pt idx="2573">
                  <c:v>0.16158294477958179</c:v>
                </c:pt>
                <c:pt idx="2574">
                  <c:v>0.16158294477961022</c:v>
                </c:pt>
                <c:pt idx="2575">
                  <c:v>0.10231348528259332</c:v>
                </c:pt>
                <c:pt idx="2576">
                  <c:v>0.18454299301140509</c:v>
                </c:pt>
                <c:pt idx="2577">
                  <c:v>0.16163288894915695</c:v>
                </c:pt>
                <c:pt idx="2578">
                  <c:v>0.16158294477963864</c:v>
                </c:pt>
                <c:pt idx="2579">
                  <c:v>0.16163288894915695</c:v>
                </c:pt>
                <c:pt idx="2580">
                  <c:v>0.17503219615218768</c:v>
                </c:pt>
                <c:pt idx="2581">
                  <c:v>0.17503219615218768</c:v>
                </c:pt>
                <c:pt idx="2582">
                  <c:v>0.19799224438401097</c:v>
                </c:pt>
                <c:pt idx="2583">
                  <c:v>0.18454299301146193</c:v>
                </c:pt>
                <c:pt idx="2584">
                  <c:v>0.11571279248556721</c:v>
                </c:pt>
                <c:pt idx="2585">
                  <c:v>0.2669116309268702</c:v>
                </c:pt>
                <c:pt idx="2586">
                  <c:v>0.33181407926144857</c:v>
                </c:pt>
                <c:pt idx="2587">
                  <c:v>1.4044329017920063</c:v>
                </c:pt>
                <c:pt idx="2588">
                  <c:v>1.0889141780796763</c:v>
                </c:pt>
                <c:pt idx="2589">
                  <c:v>1.1347843303735772</c:v>
                </c:pt>
                <c:pt idx="2590">
                  <c:v>1.0984749191081846</c:v>
                </c:pt>
                <c:pt idx="2591">
                  <c:v>1.0984749191081846</c:v>
                </c:pt>
                <c:pt idx="2592">
                  <c:v>1.1118242821419244</c:v>
                </c:pt>
                <c:pt idx="2593">
                  <c:v>1.111874226311329</c:v>
                </c:pt>
                <c:pt idx="2594">
                  <c:v>1.0984249749390074</c:v>
                </c:pt>
                <c:pt idx="2595">
                  <c:v>1.0984249749390074</c:v>
                </c:pt>
                <c:pt idx="2596">
                  <c:v>1.09842497493878</c:v>
                </c:pt>
                <c:pt idx="2597">
                  <c:v>1.09842497493878</c:v>
                </c:pt>
                <c:pt idx="2598">
                  <c:v>1.09842497493878</c:v>
                </c:pt>
                <c:pt idx="2599">
                  <c:v>1.09842497493878</c:v>
                </c:pt>
                <c:pt idx="2600">
                  <c:v>1.0984749191081846</c:v>
                </c:pt>
                <c:pt idx="2601">
                  <c:v>1.0889641222490809</c:v>
                </c:pt>
                <c:pt idx="2602">
                  <c:v>1.0889641222490809</c:v>
                </c:pt>
                <c:pt idx="2603">
                  <c:v>1.1118242821419244</c:v>
                </c:pt>
                <c:pt idx="2604">
                  <c:v>1.111824282141697</c:v>
                </c:pt>
                <c:pt idx="2605">
                  <c:v>1.1118742263115564</c:v>
                </c:pt>
                <c:pt idx="2606">
                  <c:v>1.0889641222490809</c:v>
                </c:pt>
                <c:pt idx="2607">
                  <c:v>1.09842497493878</c:v>
                </c:pt>
                <c:pt idx="2608">
                  <c:v>6.2165507843019441E-2</c:v>
                </c:pt>
                <c:pt idx="2609">
                  <c:v>7.5564815046050171E-2</c:v>
                </c:pt>
                <c:pt idx="2610">
                  <c:v>7.5564815046163858E-2</c:v>
                </c:pt>
                <c:pt idx="2611">
                  <c:v>7.5564815046163858E-2</c:v>
                </c:pt>
                <c:pt idx="2612">
                  <c:v>7.5514870876531859E-2</c:v>
                </c:pt>
                <c:pt idx="2613">
                  <c:v>7.5514870876531859E-2</c:v>
                </c:pt>
                <c:pt idx="2614">
                  <c:v>7.5564815046163858E-2</c:v>
                </c:pt>
                <c:pt idx="2615">
                  <c:v>7.5564815046163858E-2</c:v>
                </c:pt>
                <c:pt idx="2616">
                  <c:v>7.5564815046163858E-2</c:v>
                </c:pt>
                <c:pt idx="2617">
                  <c:v>7.5564815046050171E-2</c:v>
                </c:pt>
                <c:pt idx="2618">
                  <c:v>7.5564815046163858E-2</c:v>
                </c:pt>
                <c:pt idx="2619">
                  <c:v>7.5564815046163858E-2</c:v>
                </c:pt>
                <c:pt idx="2620">
                  <c:v>7.5564815046163858E-2</c:v>
                </c:pt>
                <c:pt idx="2621">
                  <c:v>7.5564815046163858E-2</c:v>
                </c:pt>
                <c:pt idx="2622">
                  <c:v>7.5564815046163858E-2</c:v>
                </c:pt>
                <c:pt idx="2623">
                  <c:v>7.5564815046050171E-2</c:v>
                </c:pt>
                <c:pt idx="2624">
                  <c:v>7.5564815046163858E-2</c:v>
                </c:pt>
                <c:pt idx="2625">
                  <c:v>7.5564815046050171E-2</c:v>
                </c:pt>
                <c:pt idx="2626">
                  <c:v>7.5564815046050171E-2</c:v>
                </c:pt>
                <c:pt idx="2627">
                  <c:v>7.5564815046163858E-2</c:v>
                </c:pt>
                <c:pt idx="2628">
                  <c:v>7.5564815046163858E-2</c:v>
                </c:pt>
                <c:pt idx="2629">
                  <c:v>7.5564815046050171E-2</c:v>
                </c:pt>
                <c:pt idx="2630">
                  <c:v>7.5564815046163858E-2</c:v>
                </c:pt>
                <c:pt idx="2631">
                  <c:v>7.5564815046050171E-2</c:v>
                </c:pt>
                <c:pt idx="2632">
                  <c:v>7.5564815046050171E-2</c:v>
                </c:pt>
                <c:pt idx="2633">
                  <c:v>7.5564815046050171E-2</c:v>
                </c:pt>
                <c:pt idx="2634">
                  <c:v>7.5564815046050171E-2</c:v>
                </c:pt>
                <c:pt idx="2635">
                  <c:v>7.5564815046050171E-2</c:v>
                </c:pt>
                <c:pt idx="2636">
                  <c:v>1.085075611905495</c:v>
                </c:pt>
                <c:pt idx="2637">
                  <c:v>1.0850756119052676</c:v>
                </c:pt>
                <c:pt idx="2638">
                  <c:v>1.085075611905495</c:v>
                </c:pt>
                <c:pt idx="2639">
                  <c:v>1.085075611905495</c:v>
                </c:pt>
                <c:pt idx="2640">
                  <c:v>1.0850756119052676</c:v>
                </c:pt>
                <c:pt idx="2641">
                  <c:v>1.085075611905495</c:v>
                </c:pt>
                <c:pt idx="2642">
                  <c:v>1.085075611905495</c:v>
                </c:pt>
                <c:pt idx="2643">
                  <c:v>1.0850756119052676</c:v>
                </c:pt>
                <c:pt idx="2644">
                  <c:v>1.0850756119052676</c:v>
                </c:pt>
                <c:pt idx="2645">
                  <c:v>1.0850756119052676</c:v>
                </c:pt>
                <c:pt idx="2646">
                  <c:v>1.085075611905495</c:v>
                </c:pt>
                <c:pt idx="2647">
                  <c:v>1.0850756119052676</c:v>
                </c:pt>
                <c:pt idx="2648">
                  <c:v>1.085025667735863</c:v>
                </c:pt>
                <c:pt idx="2649">
                  <c:v>1.0850256677356356</c:v>
                </c:pt>
                <c:pt idx="2650">
                  <c:v>1.085075611905495</c:v>
                </c:pt>
                <c:pt idx="2651">
                  <c:v>1.0984749191081846</c:v>
                </c:pt>
                <c:pt idx="2652">
                  <c:v>1.098474919108412</c:v>
                </c:pt>
                <c:pt idx="2653">
                  <c:v>1.098474919108412</c:v>
                </c:pt>
                <c:pt idx="2654">
                  <c:v>1.098474919108412</c:v>
                </c:pt>
                <c:pt idx="2655">
                  <c:v>1.098474919108412</c:v>
                </c:pt>
                <c:pt idx="2656">
                  <c:v>1.098474919108412</c:v>
                </c:pt>
                <c:pt idx="2657">
                  <c:v>1.098474919108412</c:v>
                </c:pt>
                <c:pt idx="2658">
                  <c:v>1.098474919108412</c:v>
                </c:pt>
                <c:pt idx="2659">
                  <c:v>1.098474919108412</c:v>
                </c:pt>
                <c:pt idx="2660">
                  <c:v>1.098474919108412</c:v>
                </c:pt>
                <c:pt idx="2661">
                  <c:v>1.098474919108412</c:v>
                </c:pt>
                <c:pt idx="2662">
                  <c:v>1.098474919108412</c:v>
                </c:pt>
                <c:pt idx="2663">
                  <c:v>1.098474919108412</c:v>
                </c:pt>
                <c:pt idx="2664">
                  <c:v>1.098474919108412</c:v>
                </c:pt>
                <c:pt idx="2665">
                  <c:v>1.098474919108412</c:v>
                </c:pt>
                <c:pt idx="2666">
                  <c:v>1.098474919108412</c:v>
                </c:pt>
                <c:pt idx="2667">
                  <c:v>1.098474919108412</c:v>
                </c:pt>
                <c:pt idx="2668">
                  <c:v>1.098474919108412</c:v>
                </c:pt>
                <c:pt idx="2669">
                  <c:v>1.098474919108412</c:v>
                </c:pt>
                <c:pt idx="2670">
                  <c:v>1.098474919108412</c:v>
                </c:pt>
                <c:pt idx="2671">
                  <c:v>1.098474919108412</c:v>
                </c:pt>
                <c:pt idx="2672">
                  <c:v>1.098474919108412</c:v>
                </c:pt>
                <c:pt idx="2673">
                  <c:v>1.098474919108412</c:v>
                </c:pt>
                <c:pt idx="2674">
                  <c:v>1.0984749191081846</c:v>
                </c:pt>
                <c:pt idx="2675">
                  <c:v>1.098474919108412</c:v>
                </c:pt>
                <c:pt idx="2676">
                  <c:v>1.0984749191081846</c:v>
                </c:pt>
                <c:pt idx="2677">
                  <c:v>1.098474919108412</c:v>
                </c:pt>
                <c:pt idx="2678">
                  <c:v>1.09842497493878</c:v>
                </c:pt>
                <c:pt idx="2679">
                  <c:v>1.0984249749390074</c:v>
                </c:pt>
                <c:pt idx="2680">
                  <c:v>1.09842497493878</c:v>
                </c:pt>
                <c:pt idx="2681">
                  <c:v>1.0984249749390074</c:v>
                </c:pt>
                <c:pt idx="2682">
                  <c:v>1.09842497493878</c:v>
                </c:pt>
                <c:pt idx="2683">
                  <c:v>1.09842497493878</c:v>
                </c:pt>
                <c:pt idx="2684">
                  <c:v>1.09842497493878</c:v>
                </c:pt>
                <c:pt idx="2685">
                  <c:v>1.09842497493878</c:v>
                </c:pt>
                <c:pt idx="2686">
                  <c:v>1.09842497493878</c:v>
                </c:pt>
                <c:pt idx="2687">
                  <c:v>1.09842497493878</c:v>
                </c:pt>
                <c:pt idx="2688">
                  <c:v>1.09842497493878</c:v>
                </c:pt>
                <c:pt idx="2689">
                  <c:v>1.09842497493878</c:v>
                </c:pt>
                <c:pt idx="2690">
                  <c:v>1.09842497493878</c:v>
                </c:pt>
                <c:pt idx="2691">
                  <c:v>1.09842497493878</c:v>
                </c:pt>
                <c:pt idx="2692">
                  <c:v>1.09842497493878</c:v>
                </c:pt>
                <c:pt idx="2693">
                  <c:v>1.09842497493878</c:v>
                </c:pt>
                <c:pt idx="2694">
                  <c:v>1.09842497493878</c:v>
                </c:pt>
                <c:pt idx="2695">
                  <c:v>1.09842497493878</c:v>
                </c:pt>
                <c:pt idx="2696">
                  <c:v>1.09842497493878</c:v>
                </c:pt>
                <c:pt idx="2697">
                  <c:v>1.09842497493878</c:v>
                </c:pt>
                <c:pt idx="2698">
                  <c:v>1.09842497493878</c:v>
                </c:pt>
                <c:pt idx="2699">
                  <c:v>1.09842497493878</c:v>
                </c:pt>
                <c:pt idx="2700">
                  <c:v>1.09842497493878</c:v>
                </c:pt>
                <c:pt idx="2701">
                  <c:v>1.09842497493878</c:v>
                </c:pt>
                <c:pt idx="2702">
                  <c:v>1.09842497493878</c:v>
                </c:pt>
                <c:pt idx="2703">
                  <c:v>1.09842497493878</c:v>
                </c:pt>
                <c:pt idx="2704">
                  <c:v>1.09842497493878</c:v>
                </c:pt>
                <c:pt idx="2705">
                  <c:v>0.12138502317054645</c:v>
                </c:pt>
                <c:pt idx="2706">
                  <c:v>0.12138502317054645</c:v>
                </c:pt>
                <c:pt idx="2707">
                  <c:v>0.12138502317054645</c:v>
                </c:pt>
                <c:pt idx="2708">
                  <c:v>0.12138502317054645</c:v>
                </c:pt>
                <c:pt idx="2709">
                  <c:v>0.12138502317054645</c:v>
                </c:pt>
                <c:pt idx="2710">
                  <c:v>0.12138502317066013</c:v>
                </c:pt>
                <c:pt idx="2711">
                  <c:v>0.12138502317054645</c:v>
                </c:pt>
                <c:pt idx="2712">
                  <c:v>0.12138502317054645</c:v>
                </c:pt>
                <c:pt idx="2713">
                  <c:v>0.12138502317066013</c:v>
                </c:pt>
                <c:pt idx="2714">
                  <c:v>1.0850256677357493</c:v>
                </c:pt>
                <c:pt idx="2715">
                  <c:v>1.085025667735863</c:v>
                </c:pt>
                <c:pt idx="2716">
                  <c:v>1.0850256677356356</c:v>
                </c:pt>
                <c:pt idx="2717">
                  <c:v>1.085025667735863</c:v>
                </c:pt>
                <c:pt idx="2718">
                  <c:v>1.0850256677356356</c:v>
                </c:pt>
                <c:pt idx="2719">
                  <c:v>1.085025667735863</c:v>
                </c:pt>
                <c:pt idx="2720">
                  <c:v>1.0850256677356356</c:v>
                </c:pt>
                <c:pt idx="2721">
                  <c:v>1.085025667735863</c:v>
                </c:pt>
                <c:pt idx="2722">
                  <c:v>1.085025667735863</c:v>
                </c:pt>
                <c:pt idx="2723">
                  <c:v>9.8474919108298309E-2</c:v>
                </c:pt>
                <c:pt idx="2724">
                  <c:v>0.11182428214178231</c:v>
                </c:pt>
                <c:pt idx="2725">
                  <c:v>0.15207214792039281</c:v>
                </c:pt>
                <c:pt idx="2726">
                  <c:v>0.15207214792039281</c:v>
                </c:pt>
                <c:pt idx="2727">
                  <c:v>0.15207214792039281</c:v>
                </c:pt>
                <c:pt idx="2728">
                  <c:v>9.8474919108298309E-2</c:v>
                </c:pt>
                <c:pt idx="2729">
                  <c:v>9.8424974938751575E-2</c:v>
                </c:pt>
                <c:pt idx="2730">
                  <c:v>0.15207214792039281</c:v>
                </c:pt>
                <c:pt idx="2731">
                  <c:v>9.8474919108298309E-2</c:v>
                </c:pt>
                <c:pt idx="2732">
                  <c:v>9.8424974938751575E-2</c:v>
                </c:pt>
                <c:pt idx="2733">
                  <c:v>9.8424974938751575E-2</c:v>
                </c:pt>
                <c:pt idx="2734">
                  <c:v>9.8424974938751575E-2</c:v>
                </c:pt>
                <c:pt idx="2735">
                  <c:v>9.8424974938751575E-2</c:v>
                </c:pt>
                <c:pt idx="2736">
                  <c:v>9.8424974938751575E-2</c:v>
                </c:pt>
                <c:pt idx="2737">
                  <c:v>9.8474919108298309E-2</c:v>
                </c:pt>
                <c:pt idx="2738">
                  <c:v>9.8474919108298309E-2</c:v>
                </c:pt>
                <c:pt idx="2739">
                  <c:v>9.8474919108298309E-2</c:v>
                </c:pt>
                <c:pt idx="2740">
                  <c:v>9.8474919108298309E-2</c:v>
                </c:pt>
                <c:pt idx="2741">
                  <c:v>9.8424974938723153E-2</c:v>
                </c:pt>
                <c:pt idx="2742">
                  <c:v>9.8424974938723153E-2</c:v>
                </c:pt>
                <c:pt idx="2743">
                  <c:v>9.8424974938723153E-2</c:v>
                </c:pt>
                <c:pt idx="2744">
                  <c:v>9.8474919108298309E-2</c:v>
                </c:pt>
                <c:pt idx="2745">
                  <c:v>9.8424974938779997E-2</c:v>
                </c:pt>
                <c:pt idx="2746">
                  <c:v>9.8424974938779997E-2</c:v>
                </c:pt>
                <c:pt idx="2747">
                  <c:v>9.8424974938779997E-2</c:v>
                </c:pt>
                <c:pt idx="2748">
                  <c:v>9.8424974938779997E-2</c:v>
                </c:pt>
                <c:pt idx="2749">
                  <c:v>9.8424974938779997E-2</c:v>
                </c:pt>
                <c:pt idx="2750">
                  <c:v>9.8424974938779997E-2</c:v>
                </c:pt>
                <c:pt idx="2751">
                  <c:v>9.8474919108298309E-2</c:v>
                </c:pt>
                <c:pt idx="2752">
                  <c:v>0.14439501557188805</c:v>
                </c:pt>
                <c:pt idx="2753">
                  <c:v>0.11182428214178231</c:v>
                </c:pt>
                <c:pt idx="2754">
                  <c:v>0.11182428214178231</c:v>
                </c:pt>
                <c:pt idx="2755">
                  <c:v>0.15207214792036439</c:v>
                </c:pt>
                <c:pt idx="2756">
                  <c:v>9.8474919108298309E-2</c:v>
                </c:pt>
                <c:pt idx="2757">
                  <c:v>9.8424974938723153E-2</c:v>
                </c:pt>
                <c:pt idx="2758">
                  <c:v>9.8474919108355152E-2</c:v>
                </c:pt>
                <c:pt idx="2759">
                  <c:v>9.8424974938723153E-2</c:v>
                </c:pt>
                <c:pt idx="2760">
                  <c:v>9.8474919108298309E-2</c:v>
                </c:pt>
                <c:pt idx="2761">
                  <c:v>9.8474919108298309E-2</c:v>
                </c:pt>
                <c:pt idx="2762">
                  <c:v>9.8424974938737364E-2</c:v>
                </c:pt>
                <c:pt idx="2763">
                  <c:v>9.8474919108355152E-2</c:v>
                </c:pt>
                <c:pt idx="2764">
                  <c:v>9.8474919108284098E-2</c:v>
                </c:pt>
                <c:pt idx="2765">
                  <c:v>0.11182428214178231</c:v>
                </c:pt>
                <c:pt idx="2766">
                  <c:v>0.11182428214178231</c:v>
                </c:pt>
                <c:pt idx="2767">
                  <c:v>0.14823358174612622</c:v>
                </c:pt>
                <c:pt idx="2768">
                  <c:v>9.8474919108326731E-2</c:v>
                </c:pt>
                <c:pt idx="2769">
                  <c:v>0.1214349673401216</c:v>
                </c:pt>
                <c:pt idx="2770">
                  <c:v>0.1214349673401216</c:v>
                </c:pt>
                <c:pt idx="2771">
                  <c:v>9.8424974938751575E-2</c:v>
                </c:pt>
                <c:pt idx="2772">
                  <c:v>0.15779432277491878</c:v>
                </c:pt>
                <c:pt idx="2773">
                  <c:v>0.11187422631132904</c:v>
                </c:pt>
                <c:pt idx="2774">
                  <c:v>9.8424974938751575E-2</c:v>
                </c:pt>
                <c:pt idx="2775">
                  <c:v>0.11182428214181073</c:v>
                </c:pt>
                <c:pt idx="2776">
                  <c:v>0.1214349673401216</c:v>
                </c:pt>
                <c:pt idx="2777">
                  <c:v>0.1214349673401216</c:v>
                </c:pt>
                <c:pt idx="2778">
                  <c:v>9.8474919108298309E-2</c:v>
                </c:pt>
                <c:pt idx="2779">
                  <c:v>9.8474919108298309E-2</c:v>
                </c:pt>
                <c:pt idx="2780">
                  <c:v>0.13478433037357718</c:v>
                </c:pt>
                <c:pt idx="2781">
                  <c:v>0.15779432277491878</c:v>
                </c:pt>
                <c:pt idx="2782">
                  <c:v>0.11187422631132904</c:v>
                </c:pt>
                <c:pt idx="2783">
                  <c:v>0.12138502317054645</c:v>
                </c:pt>
                <c:pt idx="2784">
                  <c:v>0.18459293718095182</c:v>
                </c:pt>
                <c:pt idx="2785">
                  <c:v>0.18454299301140509</c:v>
                </c:pt>
                <c:pt idx="2786">
                  <c:v>0.14823358174612622</c:v>
                </c:pt>
                <c:pt idx="2787">
                  <c:v>0.11182428214175388</c:v>
                </c:pt>
                <c:pt idx="2788">
                  <c:v>0.13483427454312391</c:v>
                </c:pt>
                <c:pt idx="2789">
                  <c:v>0.11182428214175388</c:v>
                </c:pt>
                <c:pt idx="2790">
                  <c:v>0.14823358174612622</c:v>
                </c:pt>
                <c:pt idx="2791">
                  <c:v>0.20745309707365323</c:v>
                </c:pt>
                <c:pt idx="2792">
                  <c:v>0.19045424222210272</c:v>
                </c:pt>
                <c:pt idx="2793">
                  <c:v>0.18070442683716692</c:v>
                </c:pt>
                <c:pt idx="2794">
                  <c:v>0.18065448266759176</c:v>
                </c:pt>
                <c:pt idx="2795">
                  <c:v>0.1214349673401216</c:v>
                </c:pt>
                <c:pt idx="2796">
                  <c:v>0.12527353351433135</c:v>
                </c:pt>
                <c:pt idx="2797">
                  <c:v>0.11182428214178231</c:v>
                </c:pt>
                <c:pt idx="2798">
                  <c:v>0.11182428214175388</c:v>
                </c:pt>
                <c:pt idx="2799">
                  <c:v>9.8474919108326731E-2</c:v>
                </c:pt>
                <c:pt idx="2800">
                  <c:v>0.12138502317054645</c:v>
                </c:pt>
                <c:pt idx="2801">
                  <c:v>0.13113483855551067</c:v>
                </c:pt>
                <c:pt idx="2802">
                  <c:v>0.12138502317054645</c:v>
                </c:pt>
                <c:pt idx="2803">
                  <c:v>9.8474919108326731E-2</c:v>
                </c:pt>
                <c:pt idx="2804">
                  <c:v>0.11182428214178231</c:v>
                </c:pt>
                <c:pt idx="2805">
                  <c:v>9.8424974938751575E-2</c:v>
                </c:pt>
                <c:pt idx="2806">
                  <c:v>0.11182428214175388</c:v>
                </c:pt>
                <c:pt idx="2807">
                  <c:v>0.1214349673401216</c:v>
                </c:pt>
                <c:pt idx="2808">
                  <c:v>0.12143496734009318</c:v>
                </c:pt>
                <c:pt idx="2809">
                  <c:v>0.1214349673401216</c:v>
                </c:pt>
                <c:pt idx="2810">
                  <c:v>0.1214349673401216</c:v>
                </c:pt>
                <c:pt idx="2811">
                  <c:v>0.12143496734009318</c:v>
                </c:pt>
                <c:pt idx="2812">
                  <c:v>0.1214349673401216</c:v>
                </c:pt>
                <c:pt idx="2813">
                  <c:v>9.8424974938751575E-2</c:v>
                </c:pt>
                <c:pt idx="2814">
                  <c:v>0.13478433037354876</c:v>
                </c:pt>
                <c:pt idx="2815">
                  <c:v>0.10433622414944921</c:v>
                </c:pt>
                <c:pt idx="2816">
                  <c:v>0.11187422631132904</c:v>
                </c:pt>
                <c:pt idx="2817">
                  <c:v>0.11014758502105337</c:v>
                </c:pt>
                <c:pt idx="2818">
                  <c:v>9.8424974938723153E-2</c:v>
                </c:pt>
                <c:pt idx="2819">
                  <c:v>9.8474919108298309E-2</c:v>
                </c:pt>
                <c:pt idx="2820">
                  <c:v>9.8424974938723153E-2</c:v>
                </c:pt>
                <c:pt idx="2821">
                  <c:v>0.19021522369638433</c:v>
                </c:pt>
                <c:pt idx="2822">
                  <c:v>0.19021522369638433</c:v>
                </c:pt>
                <c:pt idx="2823">
                  <c:v>0.11187422631132904</c:v>
                </c:pt>
                <c:pt idx="2824">
                  <c:v>0.1176855871829332</c:v>
                </c:pt>
                <c:pt idx="2825">
                  <c:v>0.18454299301140509</c:v>
                </c:pt>
                <c:pt idx="2826">
                  <c:v>0.11187422631132904</c:v>
                </c:pt>
                <c:pt idx="2827">
                  <c:v>9.8474919108326731E-2</c:v>
                </c:pt>
                <c:pt idx="2828">
                  <c:v>9.8474919108284098E-2</c:v>
                </c:pt>
                <c:pt idx="2829">
                  <c:v>9.8424974938723153E-2</c:v>
                </c:pt>
                <c:pt idx="2830">
                  <c:v>0.13478433037357718</c:v>
                </c:pt>
                <c:pt idx="2831">
                  <c:v>0.13478433037354876</c:v>
                </c:pt>
                <c:pt idx="2832">
                  <c:v>0.12527353351433135</c:v>
                </c:pt>
                <c:pt idx="2833">
                  <c:v>0.11187422631132904</c:v>
                </c:pt>
                <c:pt idx="2834">
                  <c:v>0.11187422631132904</c:v>
                </c:pt>
                <c:pt idx="2835">
                  <c:v>0.12522358934484146</c:v>
                </c:pt>
                <c:pt idx="2836">
                  <c:v>0.13862289654781534</c:v>
                </c:pt>
                <c:pt idx="2837">
                  <c:v>9.8474919108298309E-2</c:v>
                </c:pt>
                <c:pt idx="2838">
                  <c:v>0.12527353351435977</c:v>
                </c:pt>
                <c:pt idx="2839">
                  <c:v>0.11182428214178231</c:v>
                </c:pt>
                <c:pt idx="2840">
                  <c:v>0.11182428214178231</c:v>
                </c:pt>
                <c:pt idx="2841">
                  <c:v>0.14823358174612622</c:v>
                </c:pt>
                <c:pt idx="2842">
                  <c:v>0.11187422631132904</c:v>
                </c:pt>
                <c:pt idx="2843">
                  <c:v>9.8424974938779997E-2</c:v>
                </c:pt>
                <c:pt idx="2844">
                  <c:v>0.12138502317057487</c:v>
                </c:pt>
                <c:pt idx="2845">
                  <c:v>0.11182428214178231</c:v>
                </c:pt>
                <c:pt idx="2846">
                  <c:v>0.12522358934478461</c:v>
                </c:pt>
                <c:pt idx="2847">
                  <c:v>0.11187422631132904</c:v>
                </c:pt>
                <c:pt idx="2848">
                  <c:v>0.11182428214181073</c:v>
                </c:pt>
                <c:pt idx="2849">
                  <c:v>0.11182428214181073</c:v>
                </c:pt>
                <c:pt idx="2850">
                  <c:v>0.12527353351435977</c:v>
                </c:pt>
                <c:pt idx="2851">
                  <c:v>0.12527353351435977</c:v>
                </c:pt>
                <c:pt idx="2852">
                  <c:v>0.12527353351435977</c:v>
                </c:pt>
                <c:pt idx="2853">
                  <c:v>0.19799224438395413</c:v>
                </c:pt>
                <c:pt idx="2854">
                  <c:v>0.13478433037357718</c:v>
                </c:pt>
                <c:pt idx="2855">
                  <c:v>0.1711436858084312</c:v>
                </c:pt>
                <c:pt idx="2856">
                  <c:v>0.14818363757660791</c:v>
                </c:pt>
                <c:pt idx="2857">
                  <c:v>0.15774437860534363</c:v>
                </c:pt>
                <c:pt idx="2858">
                  <c:v>9.8474919108355152E-2</c:v>
                </c:pt>
                <c:pt idx="2859">
                  <c:v>0.28973254897209699</c:v>
                </c:pt>
                <c:pt idx="2860">
                  <c:v>9.8424974938779997E-2</c:v>
                </c:pt>
                <c:pt idx="2861">
                  <c:v>9.8424974938779997E-2</c:v>
                </c:pt>
                <c:pt idx="2862">
                  <c:v>7.5514870876475015E-2</c:v>
                </c:pt>
                <c:pt idx="2863">
                  <c:v>7.5514870876475015E-2</c:v>
                </c:pt>
                <c:pt idx="2864">
                  <c:v>9.8474919108298309E-2</c:v>
                </c:pt>
                <c:pt idx="2865">
                  <c:v>9.8474919108298309E-2</c:v>
                </c:pt>
                <c:pt idx="2866">
                  <c:v>0.10798571596751572</c:v>
                </c:pt>
                <c:pt idx="2867">
                  <c:v>0.10798571596751572</c:v>
                </c:pt>
                <c:pt idx="2868">
                  <c:v>8.5025667735749266E-2</c:v>
                </c:pt>
                <c:pt idx="2869">
                  <c:v>8.5025667735749266E-2</c:v>
                </c:pt>
                <c:pt idx="2870">
                  <c:v>0.11182428214181073</c:v>
                </c:pt>
                <c:pt idx="2871">
                  <c:v>0.11182428214181073</c:v>
                </c:pt>
                <c:pt idx="2872">
                  <c:v>0.1214349673401216</c:v>
                </c:pt>
                <c:pt idx="2873">
                  <c:v>0.11182428214181073</c:v>
                </c:pt>
                <c:pt idx="2874">
                  <c:v>0.11182428214181073</c:v>
                </c:pt>
                <c:pt idx="2875">
                  <c:v>0.1214349673401216</c:v>
                </c:pt>
                <c:pt idx="2876">
                  <c:v>0.10231348528259332</c:v>
                </c:pt>
                <c:pt idx="2877">
                  <c:v>0.10231348528259332</c:v>
                </c:pt>
                <c:pt idx="2878">
                  <c:v>0.11182428214181073</c:v>
                </c:pt>
                <c:pt idx="2879">
                  <c:v>0.12527353351435977</c:v>
                </c:pt>
                <c:pt idx="2880">
                  <c:v>0.12527353351435977</c:v>
                </c:pt>
                <c:pt idx="2881">
                  <c:v>0.12527353351435977</c:v>
                </c:pt>
                <c:pt idx="2882">
                  <c:v>0.13478433037357718</c:v>
                </c:pt>
                <c:pt idx="2883">
                  <c:v>0.13478433037357718</c:v>
                </c:pt>
                <c:pt idx="2884">
                  <c:v>0.10231348528259332</c:v>
                </c:pt>
                <c:pt idx="2885">
                  <c:v>0.11576273665514236</c:v>
                </c:pt>
                <c:pt idx="2886">
                  <c:v>0.10231348528259332</c:v>
                </c:pt>
                <c:pt idx="2887">
                  <c:v>0.12527353351435977</c:v>
                </c:pt>
                <c:pt idx="2888">
                  <c:v>0.14823358174618306</c:v>
                </c:pt>
                <c:pt idx="2889">
                  <c:v>0.10231348528259332</c:v>
                </c:pt>
                <c:pt idx="2890">
                  <c:v>0.11182428214181073</c:v>
                </c:pt>
                <c:pt idx="2891">
                  <c:v>8.8964122249080901E-2</c:v>
                </c:pt>
                <c:pt idx="2892">
                  <c:v>8.8964122249080901E-2</c:v>
                </c:pt>
                <c:pt idx="2893">
                  <c:v>8.8964122249080901E-2</c:v>
                </c:pt>
                <c:pt idx="2894">
                  <c:v>8.8964122249080901E-2</c:v>
                </c:pt>
                <c:pt idx="2895">
                  <c:v>0.10231348528259332</c:v>
                </c:pt>
                <c:pt idx="2896">
                  <c:v>0.10231348528259332</c:v>
                </c:pt>
                <c:pt idx="2897">
                  <c:v>0.10231348528259332</c:v>
                </c:pt>
                <c:pt idx="2898">
                  <c:v>0.10231348528259332</c:v>
                </c:pt>
                <c:pt idx="2899">
                  <c:v>0.10231348528259332</c:v>
                </c:pt>
                <c:pt idx="2900">
                  <c:v>0.10231348528259332</c:v>
                </c:pt>
                <c:pt idx="2901">
                  <c:v>0.11182428214181073</c:v>
                </c:pt>
                <c:pt idx="2902">
                  <c:v>0.11182428214181073</c:v>
                </c:pt>
                <c:pt idx="2903">
                  <c:v>0.11182428214181073</c:v>
                </c:pt>
                <c:pt idx="2904">
                  <c:v>0.11182428214181073</c:v>
                </c:pt>
                <c:pt idx="2905">
                  <c:v>0.11182428214181073</c:v>
                </c:pt>
                <c:pt idx="2906">
                  <c:v>0.11182428214181073</c:v>
                </c:pt>
                <c:pt idx="2907">
                  <c:v>0.10231348528259332</c:v>
                </c:pt>
                <c:pt idx="2908">
                  <c:v>0.12527353351435977</c:v>
                </c:pt>
                <c:pt idx="2909">
                  <c:v>0.11576273665514236</c:v>
                </c:pt>
                <c:pt idx="2910">
                  <c:v>8.8964122249080901E-2</c:v>
                </c:pt>
                <c:pt idx="2911">
                  <c:v>8.8964122249080901E-2</c:v>
                </c:pt>
                <c:pt idx="2912">
                  <c:v>7.5514870876475015E-2</c:v>
                </c:pt>
                <c:pt idx="2913">
                  <c:v>8.8964122249080901E-2</c:v>
                </c:pt>
                <c:pt idx="2914">
                  <c:v>0.14823358174618306</c:v>
                </c:pt>
                <c:pt idx="2915">
                  <c:v>9.8474919108298309E-2</c:v>
                </c:pt>
                <c:pt idx="2916">
                  <c:v>9.8474919108298309E-2</c:v>
                </c:pt>
                <c:pt idx="2917">
                  <c:v>9.8474919108298309E-2</c:v>
                </c:pt>
                <c:pt idx="2918">
                  <c:v>9.8474919108298309E-2</c:v>
                </c:pt>
                <c:pt idx="2919">
                  <c:v>9.8474919108298309E-2</c:v>
                </c:pt>
                <c:pt idx="2920">
                  <c:v>0.11182428214181073</c:v>
                </c:pt>
                <c:pt idx="2921">
                  <c:v>8.8964122249080901E-2</c:v>
                </c:pt>
                <c:pt idx="2922">
                  <c:v>8.8964122249080901E-2</c:v>
                </c:pt>
                <c:pt idx="2923">
                  <c:v>9.8474919108298309E-2</c:v>
                </c:pt>
                <c:pt idx="2924">
                  <c:v>9.8474919108298309E-2</c:v>
                </c:pt>
                <c:pt idx="2925">
                  <c:v>9.8474919108298309E-2</c:v>
                </c:pt>
                <c:pt idx="2926">
                  <c:v>9.8474919108298309E-2</c:v>
                </c:pt>
                <c:pt idx="2927">
                  <c:v>9.8474919108298309E-2</c:v>
                </c:pt>
                <c:pt idx="2928">
                  <c:v>9.8474919108298309E-2</c:v>
                </c:pt>
                <c:pt idx="2929">
                  <c:v>9.8474919108298309E-2</c:v>
                </c:pt>
                <c:pt idx="2930">
                  <c:v>9.8474919108298309E-2</c:v>
                </c:pt>
                <c:pt idx="2931">
                  <c:v>9.8474919108298309E-2</c:v>
                </c:pt>
                <c:pt idx="2932">
                  <c:v>9.8474919108298309E-2</c:v>
                </c:pt>
                <c:pt idx="2933">
                  <c:v>9.8474919108298309E-2</c:v>
                </c:pt>
                <c:pt idx="2934">
                  <c:v>9.8474919108298309E-2</c:v>
                </c:pt>
                <c:pt idx="2935">
                  <c:v>9.8474919108298309E-2</c:v>
                </c:pt>
                <c:pt idx="2936">
                  <c:v>9.8474919108298309E-2</c:v>
                </c:pt>
                <c:pt idx="2937">
                  <c:v>9.8474919108298309E-2</c:v>
                </c:pt>
                <c:pt idx="2938">
                  <c:v>7.5514870876475015E-2</c:v>
                </c:pt>
                <c:pt idx="2939">
                  <c:v>7.5514870876475015E-2</c:v>
                </c:pt>
                <c:pt idx="2940">
                  <c:v>7.5514870876475015E-2</c:v>
                </c:pt>
                <c:pt idx="2941">
                  <c:v>7.5514870876475015E-2</c:v>
                </c:pt>
                <c:pt idx="2942">
                  <c:v>7.5514870876475015E-2</c:v>
                </c:pt>
                <c:pt idx="2943">
                  <c:v>7.5514870876475015E-2</c:v>
                </c:pt>
                <c:pt idx="2944">
                  <c:v>7.5514870876475015E-2</c:v>
                </c:pt>
                <c:pt idx="2945">
                  <c:v>7.5514870876475015E-2</c:v>
                </c:pt>
                <c:pt idx="2946">
                  <c:v>7.5514870876475015E-2</c:v>
                </c:pt>
                <c:pt idx="2947">
                  <c:v>7.5514870876475015E-2</c:v>
                </c:pt>
                <c:pt idx="2948">
                  <c:v>7.5514870876475015E-2</c:v>
                </c:pt>
                <c:pt idx="2949">
                  <c:v>7.5514870876475015E-2</c:v>
                </c:pt>
                <c:pt idx="2950">
                  <c:v>7.5514870876475015E-2</c:v>
                </c:pt>
                <c:pt idx="2951">
                  <c:v>7.5514870876475015E-2</c:v>
                </c:pt>
                <c:pt idx="2952">
                  <c:v>9.8474919108298309E-2</c:v>
                </c:pt>
                <c:pt idx="2953">
                  <c:v>7.5514870876475015E-2</c:v>
                </c:pt>
                <c:pt idx="2954">
                  <c:v>0.11182428214181073</c:v>
                </c:pt>
                <c:pt idx="2955">
                  <c:v>0.11182428214181073</c:v>
                </c:pt>
                <c:pt idx="2956">
                  <c:v>0.11182428214181073</c:v>
                </c:pt>
                <c:pt idx="2957">
                  <c:v>0.11182428214181073</c:v>
                </c:pt>
                <c:pt idx="2958">
                  <c:v>0.11182428214181073</c:v>
                </c:pt>
                <c:pt idx="2959">
                  <c:v>0.11182428214181073</c:v>
                </c:pt>
                <c:pt idx="2960">
                  <c:v>0.13478433037357718</c:v>
                </c:pt>
                <c:pt idx="2961">
                  <c:v>0.13478433037357718</c:v>
                </c:pt>
                <c:pt idx="2962">
                  <c:v>0.14439501557188805</c:v>
                </c:pt>
                <c:pt idx="2963">
                  <c:v>0.12527353351435977</c:v>
                </c:pt>
                <c:pt idx="2964">
                  <c:v>0.12527353351435977</c:v>
                </c:pt>
                <c:pt idx="2965">
                  <c:v>0.12527353351435977</c:v>
                </c:pt>
                <c:pt idx="2966">
                  <c:v>0.12527353351435977</c:v>
                </c:pt>
                <c:pt idx="2967">
                  <c:v>0.12527353351435977</c:v>
                </c:pt>
                <c:pt idx="2968">
                  <c:v>0.11182428214181073</c:v>
                </c:pt>
                <c:pt idx="2969">
                  <c:v>0.12527353351435977</c:v>
                </c:pt>
                <c:pt idx="2970">
                  <c:v>0.11182428214181073</c:v>
                </c:pt>
                <c:pt idx="2971">
                  <c:v>9.8474919108298309E-2</c:v>
                </c:pt>
                <c:pt idx="2972">
                  <c:v>9.8474919108298309E-2</c:v>
                </c:pt>
                <c:pt idx="2973">
                  <c:v>9.8474919108298309E-2</c:v>
                </c:pt>
                <c:pt idx="2974">
                  <c:v>9.8474919108298309E-2</c:v>
                </c:pt>
                <c:pt idx="2975">
                  <c:v>6.2165507843076284E-2</c:v>
                </c:pt>
                <c:pt idx="2976">
                  <c:v>6.2165507843076284E-2</c:v>
                </c:pt>
                <c:pt idx="2977">
                  <c:v>6.2165507843076284E-2</c:v>
                </c:pt>
                <c:pt idx="2978">
                  <c:v>6.2165507843076284E-2</c:v>
                </c:pt>
                <c:pt idx="2979">
                  <c:v>6.2165507843076284E-2</c:v>
                </c:pt>
                <c:pt idx="2980">
                  <c:v>6.2165507843076284E-2</c:v>
                </c:pt>
                <c:pt idx="2981">
                  <c:v>6.2165507843076284E-2</c:v>
                </c:pt>
                <c:pt idx="2982">
                  <c:v>6.2165507843076284E-2</c:v>
                </c:pt>
                <c:pt idx="2983">
                  <c:v>6.2165507843076284E-2</c:v>
                </c:pt>
                <c:pt idx="2984">
                  <c:v>6.2165507843076284E-2</c:v>
                </c:pt>
                <c:pt idx="2985">
                  <c:v>6.2165507843076284E-2</c:v>
                </c:pt>
                <c:pt idx="2986">
                  <c:v>6.2165507843076284E-2</c:v>
                </c:pt>
                <c:pt idx="2987">
                  <c:v>6.2165507843076284E-2</c:v>
                </c:pt>
                <c:pt idx="2988">
                  <c:v>6.2165507843076284E-2</c:v>
                </c:pt>
                <c:pt idx="2989">
                  <c:v>6.2165507843076284E-2</c:v>
                </c:pt>
                <c:pt idx="2990">
                  <c:v>6.2165507843076284E-2</c:v>
                </c:pt>
                <c:pt idx="2991">
                  <c:v>6.2165507843076284E-2</c:v>
                </c:pt>
                <c:pt idx="2992">
                  <c:v>8.5025667735749266E-2</c:v>
                </c:pt>
                <c:pt idx="2993">
                  <c:v>8.5025667735749266E-2</c:v>
                </c:pt>
                <c:pt idx="2994">
                  <c:v>8.5025667735749266E-2</c:v>
                </c:pt>
                <c:pt idx="2995">
                  <c:v>8.5025667735749266E-2</c:v>
                </c:pt>
                <c:pt idx="2996">
                  <c:v>8.5025667735749266E-2</c:v>
                </c:pt>
                <c:pt idx="2997">
                  <c:v>8.5025667735749266E-2</c:v>
                </c:pt>
                <c:pt idx="2998">
                  <c:v>8.5025667735749266E-2</c:v>
                </c:pt>
                <c:pt idx="2999">
                  <c:v>8.5025667735749266E-2</c:v>
                </c:pt>
                <c:pt idx="3000">
                  <c:v>8.5025667735749266E-2</c:v>
                </c:pt>
                <c:pt idx="3001">
                  <c:v>8.5025667735749266E-2</c:v>
                </c:pt>
                <c:pt idx="3002">
                  <c:v>0.10798571596751572</c:v>
                </c:pt>
                <c:pt idx="3003">
                  <c:v>0.13094576419933901</c:v>
                </c:pt>
                <c:pt idx="3004">
                  <c:v>7.5514870876475015E-2</c:v>
                </c:pt>
                <c:pt idx="3005">
                  <c:v>7.5514870876475015E-2</c:v>
                </c:pt>
                <c:pt idx="3006">
                  <c:v>8.8964122249080901E-2</c:v>
                </c:pt>
                <c:pt idx="3007">
                  <c:v>8.8964122249080901E-2</c:v>
                </c:pt>
                <c:pt idx="3008">
                  <c:v>8.8964122249080901E-2</c:v>
                </c:pt>
                <c:pt idx="3009">
                  <c:v>8.8964122249080901E-2</c:v>
                </c:pt>
                <c:pt idx="3010">
                  <c:v>8.8964122249080901E-2</c:v>
                </c:pt>
                <c:pt idx="3011">
                  <c:v>0.10231348528259332</c:v>
                </c:pt>
                <c:pt idx="3012">
                  <c:v>0.10231348528259332</c:v>
                </c:pt>
                <c:pt idx="3013">
                  <c:v>0.11182428214181073</c:v>
                </c:pt>
                <c:pt idx="3014">
                  <c:v>0.11182428214181073</c:v>
                </c:pt>
                <c:pt idx="3015">
                  <c:v>0.14439501557188805</c:v>
                </c:pt>
                <c:pt idx="3016">
                  <c:v>9.8474919108298309E-2</c:v>
                </c:pt>
                <c:pt idx="3017">
                  <c:v>9.8474919108298309E-2</c:v>
                </c:pt>
                <c:pt idx="3018">
                  <c:v>9.8474919108298309E-2</c:v>
                </c:pt>
                <c:pt idx="3019">
                  <c:v>9.8474919108298309E-2</c:v>
                </c:pt>
                <c:pt idx="3020">
                  <c:v>0.1214349673401216</c:v>
                </c:pt>
                <c:pt idx="3021">
                  <c:v>0.11182428214181073</c:v>
                </c:pt>
                <c:pt idx="3022">
                  <c:v>0.11182428214181073</c:v>
                </c:pt>
                <c:pt idx="3023">
                  <c:v>0.1214349673401216</c:v>
                </c:pt>
                <c:pt idx="3024">
                  <c:v>0.1214349673401216</c:v>
                </c:pt>
                <c:pt idx="3025">
                  <c:v>0.11182428214181073</c:v>
                </c:pt>
                <c:pt idx="3026">
                  <c:v>0.11182428214181073</c:v>
                </c:pt>
                <c:pt idx="3027">
                  <c:v>0.11182428214181073</c:v>
                </c:pt>
                <c:pt idx="3028">
                  <c:v>0.10231348528259332</c:v>
                </c:pt>
                <c:pt idx="3029">
                  <c:v>8.5025667735749266E-2</c:v>
                </c:pt>
                <c:pt idx="3030">
                  <c:v>8.5025667735749266E-2</c:v>
                </c:pt>
                <c:pt idx="3031">
                  <c:v>8.5025667735749266E-2</c:v>
                </c:pt>
                <c:pt idx="3032">
                  <c:v>7.5514870876475015E-2</c:v>
                </c:pt>
                <c:pt idx="3033">
                  <c:v>7.5514870876475015E-2</c:v>
                </c:pt>
                <c:pt idx="3034">
                  <c:v>7.5514870876475015E-2</c:v>
                </c:pt>
                <c:pt idx="3035">
                  <c:v>7.5514870876475015E-2</c:v>
                </c:pt>
                <c:pt idx="3036">
                  <c:v>7.5514870876475015E-2</c:v>
                </c:pt>
                <c:pt idx="3037">
                  <c:v>8.8964122249080901E-2</c:v>
                </c:pt>
                <c:pt idx="3038">
                  <c:v>0.10231348528259332</c:v>
                </c:pt>
                <c:pt idx="3039">
                  <c:v>7.5514870876475015E-2</c:v>
                </c:pt>
                <c:pt idx="3040">
                  <c:v>6.2165507843076284E-2</c:v>
                </c:pt>
                <c:pt idx="3041">
                  <c:v>0.14256135106114698</c:v>
                </c:pt>
                <c:pt idx="3042">
                  <c:v>8.8964122249080901E-2</c:v>
                </c:pt>
                <c:pt idx="3043">
                  <c:v>8.8964122249080901E-2</c:v>
                </c:pt>
                <c:pt idx="3044">
                  <c:v>8.8964122249080901E-2</c:v>
                </c:pt>
                <c:pt idx="3045">
                  <c:v>8.8964122249080901E-2</c:v>
                </c:pt>
                <c:pt idx="3046">
                  <c:v>0.11576273665514236</c:v>
                </c:pt>
                <c:pt idx="3047">
                  <c:v>0.11576273665514236</c:v>
                </c:pt>
                <c:pt idx="3048">
                  <c:v>0.11576273665514236</c:v>
                </c:pt>
                <c:pt idx="3049">
                  <c:v>0.11576273665514236</c:v>
                </c:pt>
                <c:pt idx="3050">
                  <c:v>6.2165507843076284E-2</c:v>
                </c:pt>
                <c:pt idx="3051">
                  <c:v>6.2165507843076284E-2</c:v>
                </c:pt>
                <c:pt idx="3052">
                  <c:v>6.2165507843076284E-2</c:v>
                </c:pt>
                <c:pt idx="3053">
                  <c:v>6.2165507843076284E-2</c:v>
                </c:pt>
                <c:pt idx="3054">
                  <c:v>0.12911209968859794</c:v>
                </c:pt>
                <c:pt idx="3055">
                  <c:v>0.12911209968859794</c:v>
                </c:pt>
                <c:pt idx="3056">
                  <c:v>0.12911209968859794</c:v>
                </c:pt>
                <c:pt idx="3057">
                  <c:v>7.5514870876475015E-2</c:v>
                </c:pt>
                <c:pt idx="3058">
                  <c:v>7.5514870876475015E-2</c:v>
                </c:pt>
                <c:pt idx="3059">
                  <c:v>7.5514870876475015E-2</c:v>
                </c:pt>
                <c:pt idx="3060">
                  <c:v>7.5514870876475015E-2</c:v>
                </c:pt>
                <c:pt idx="3061">
                  <c:v>7.5514870876475015E-2</c:v>
                </c:pt>
                <c:pt idx="3062">
                  <c:v>7.5514870876475015E-2</c:v>
                </c:pt>
                <c:pt idx="3063">
                  <c:v>7.5514870876475015E-2</c:v>
                </c:pt>
                <c:pt idx="3064">
                  <c:v>7.5514870876475015E-2</c:v>
                </c:pt>
                <c:pt idx="3065">
                  <c:v>7.5514870876475015E-2</c:v>
                </c:pt>
                <c:pt idx="3066">
                  <c:v>7.5514870876475015E-2</c:v>
                </c:pt>
                <c:pt idx="3067">
                  <c:v>7.5514870876475015E-2</c:v>
                </c:pt>
                <c:pt idx="3068">
                  <c:v>7.5514870876475015E-2</c:v>
                </c:pt>
                <c:pt idx="3069">
                  <c:v>7.5514870876475015E-2</c:v>
                </c:pt>
                <c:pt idx="3070">
                  <c:v>0.10231348528259332</c:v>
                </c:pt>
                <c:pt idx="3071">
                  <c:v>0.10231348528259332</c:v>
                </c:pt>
                <c:pt idx="3072">
                  <c:v>8.8964122249080901E-2</c:v>
                </c:pt>
                <c:pt idx="3073">
                  <c:v>8.8964122249080901E-2</c:v>
                </c:pt>
                <c:pt idx="3074">
                  <c:v>8.8964122249080901E-2</c:v>
                </c:pt>
                <c:pt idx="3075">
                  <c:v>0.13478433037357718</c:v>
                </c:pt>
                <c:pt idx="3076">
                  <c:v>0.1214349673401216</c:v>
                </c:pt>
                <c:pt idx="3077">
                  <c:v>0.1214349673401216</c:v>
                </c:pt>
                <c:pt idx="3078">
                  <c:v>0.1214349673401216</c:v>
                </c:pt>
                <c:pt idx="3079">
                  <c:v>0.11182428214181073</c:v>
                </c:pt>
                <c:pt idx="3080">
                  <c:v>9.8474919108298309E-2</c:v>
                </c:pt>
                <c:pt idx="3081">
                  <c:v>0.12527353351435977</c:v>
                </c:pt>
                <c:pt idx="3082">
                  <c:v>8.8964122249080901E-2</c:v>
                </c:pt>
                <c:pt idx="3083">
                  <c:v>8.8964122249080901E-2</c:v>
                </c:pt>
                <c:pt idx="3084">
                  <c:v>9.8474919108298309E-2</c:v>
                </c:pt>
                <c:pt idx="3085">
                  <c:v>9.8474919108298309E-2</c:v>
                </c:pt>
                <c:pt idx="3086">
                  <c:v>6.875813822409782E-2</c:v>
                </c:pt>
                <c:pt idx="3087">
                  <c:v>6.2165507843076284E-2</c:v>
                </c:pt>
                <c:pt idx="3088">
                  <c:v>6.2165507843076284E-2</c:v>
                </c:pt>
                <c:pt idx="3089">
                  <c:v>7.8268935083315228E-2</c:v>
                </c:pt>
                <c:pt idx="3090">
                  <c:v>7.8268935083315228E-2</c:v>
                </c:pt>
                <c:pt idx="3091">
                  <c:v>6.875813822409782E-2</c:v>
                </c:pt>
                <c:pt idx="3092">
                  <c:v>6.2165507843076284E-2</c:v>
                </c:pt>
                <c:pt idx="3093">
                  <c:v>8.5025667735749266E-2</c:v>
                </c:pt>
                <c:pt idx="3094">
                  <c:v>0.10231348528259332</c:v>
                </c:pt>
                <c:pt idx="3095">
                  <c:v>7.5514870876475015E-2</c:v>
                </c:pt>
                <c:pt idx="3096">
                  <c:v>7.5514870876475015E-2</c:v>
                </c:pt>
                <c:pt idx="3097">
                  <c:v>7.5514870876475015E-2</c:v>
                </c:pt>
                <c:pt idx="3098">
                  <c:v>7.5514870876475015E-2</c:v>
                </c:pt>
                <c:pt idx="3099">
                  <c:v>7.5514870876475015E-2</c:v>
                </c:pt>
                <c:pt idx="3100">
                  <c:v>7.5514870876475015E-2</c:v>
                </c:pt>
                <c:pt idx="3101">
                  <c:v>7.5514870876475015E-2</c:v>
                </c:pt>
                <c:pt idx="3102">
                  <c:v>0.12527353351435977</c:v>
                </c:pt>
                <c:pt idx="3103">
                  <c:v>0.11182428214181073</c:v>
                </c:pt>
                <c:pt idx="3104">
                  <c:v>0.11182428214181073</c:v>
                </c:pt>
                <c:pt idx="3105">
                  <c:v>0.11182428214181073</c:v>
                </c:pt>
                <c:pt idx="3106">
                  <c:v>0.10231348528259332</c:v>
                </c:pt>
                <c:pt idx="3107">
                  <c:v>0.10231348528259332</c:v>
                </c:pt>
                <c:pt idx="3108">
                  <c:v>7.5514870876475015E-2</c:v>
                </c:pt>
                <c:pt idx="3109">
                  <c:v>7.5514870876475015E-2</c:v>
                </c:pt>
                <c:pt idx="3110">
                  <c:v>7.5514870876475015E-2</c:v>
                </c:pt>
                <c:pt idx="3111">
                  <c:v>7.5514870876475015E-2</c:v>
                </c:pt>
                <c:pt idx="3112">
                  <c:v>7.5514870876475015E-2</c:v>
                </c:pt>
                <c:pt idx="3113">
                  <c:v>7.5514870876475015E-2</c:v>
                </c:pt>
                <c:pt idx="3114">
                  <c:v>7.5514870876475015E-2</c:v>
                </c:pt>
                <c:pt idx="3115">
                  <c:v>7.5514870876475015E-2</c:v>
                </c:pt>
                <c:pt idx="3116">
                  <c:v>7.5514870876475015E-2</c:v>
                </c:pt>
                <c:pt idx="3117">
                  <c:v>7.5514870876475015E-2</c:v>
                </c:pt>
                <c:pt idx="3118">
                  <c:v>7.5514870876475015E-2</c:v>
                </c:pt>
                <c:pt idx="3119">
                  <c:v>0.11182428214181073</c:v>
                </c:pt>
                <c:pt idx="3120">
                  <c:v>8.8964122249080901E-2</c:v>
                </c:pt>
                <c:pt idx="3121">
                  <c:v>8.8964122249080901E-2</c:v>
                </c:pt>
                <c:pt idx="3122">
                  <c:v>8.8964122249080901E-2</c:v>
                </c:pt>
                <c:pt idx="3123">
                  <c:v>8.8964122249080901E-2</c:v>
                </c:pt>
                <c:pt idx="3124">
                  <c:v>0.16158294477963864</c:v>
                </c:pt>
                <c:pt idx="3125">
                  <c:v>0.12911209968859794</c:v>
                </c:pt>
                <c:pt idx="3126">
                  <c:v>0.12911209968859794</c:v>
                </c:pt>
                <c:pt idx="3127">
                  <c:v>0.10231348528259332</c:v>
                </c:pt>
                <c:pt idx="3128">
                  <c:v>0.11576273665514236</c:v>
                </c:pt>
                <c:pt idx="3129">
                  <c:v>0.10231348528259332</c:v>
                </c:pt>
                <c:pt idx="3130">
                  <c:v>7.5514870876475015E-2</c:v>
                </c:pt>
                <c:pt idx="3131">
                  <c:v>8.8964122249080901E-2</c:v>
                </c:pt>
                <c:pt idx="3132">
                  <c:v>0.11182428214181073</c:v>
                </c:pt>
                <c:pt idx="3133">
                  <c:v>0.11182428214181073</c:v>
                </c:pt>
                <c:pt idx="3134">
                  <c:v>0.12527353351435977</c:v>
                </c:pt>
                <c:pt idx="3135">
                  <c:v>8.8964122249080901E-2</c:v>
                </c:pt>
                <c:pt idx="3136">
                  <c:v>0.10231348528259332</c:v>
                </c:pt>
                <c:pt idx="3137">
                  <c:v>8.8964122249080901E-2</c:v>
                </c:pt>
                <c:pt idx="3138">
                  <c:v>8.8964122249080901E-2</c:v>
                </c:pt>
                <c:pt idx="3139">
                  <c:v>0.11182428214181073</c:v>
                </c:pt>
                <c:pt idx="3140">
                  <c:v>0.11182428214181073</c:v>
                </c:pt>
                <c:pt idx="3141">
                  <c:v>0.11182428214181073</c:v>
                </c:pt>
                <c:pt idx="3142">
                  <c:v>8.8964122249080901E-2</c:v>
                </c:pt>
                <c:pt idx="3143">
                  <c:v>0.13483427454315233</c:v>
                </c:pt>
                <c:pt idx="3144">
                  <c:v>0.16158294477963864</c:v>
                </c:pt>
                <c:pt idx="3145">
                  <c:v>8.8964122249080901E-2</c:v>
                </c:pt>
                <c:pt idx="3146">
                  <c:v>8.8964122249080901E-2</c:v>
                </c:pt>
                <c:pt idx="3147">
                  <c:v>7.5514870876475015E-2</c:v>
                </c:pt>
                <c:pt idx="3148">
                  <c:v>0.12911209968859794</c:v>
                </c:pt>
                <c:pt idx="3149">
                  <c:v>0.1214349673401216</c:v>
                </c:pt>
                <c:pt idx="3150">
                  <c:v>0.13478433037357718</c:v>
                </c:pt>
                <c:pt idx="3151">
                  <c:v>9.2802688423319069E-2</c:v>
                </c:pt>
                <c:pt idx="3152">
                  <c:v>0.11576273665514236</c:v>
                </c:pt>
                <c:pt idx="3153">
                  <c:v>7.9353437050770026E-2</c:v>
                </c:pt>
                <c:pt idx="3154">
                  <c:v>7.9353437050770026E-2</c:v>
                </c:pt>
                <c:pt idx="3155">
                  <c:v>6.6004074017257608E-2</c:v>
                </c:pt>
                <c:pt idx="3156">
                  <c:v>0.10231348528259332</c:v>
                </c:pt>
                <c:pt idx="3157">
                  <c:v>9.8474919108298309E-2</c:v>
                </c:pt>
                <c:pt idx="3158">
                  <c:v>6.5954129847739296E-2</c:v>
                </c:pt>
                <c:pt idx="3159">
                  <c:v>9.2802688423319069E-2</c:v>
                </c:pt>
                <c:pt idx="3160">
                  <c:v>0.10231348528259332</c:v>
                </c:pt>
                <c:pt idx="3161">
                  <c:v>0.10231348528259332</c:v>
                </c:pt>
                <c:pt idx="3162">
                  <c:v>6.6004074017257608E-2</c:v>
                </c:pt>
                <c:pt idx="3163">
                  <c:v>8.8964122249080901E-2</c:v>
                </c:pt>
                <c:pt idx="3164">
                  <c:v>7.5514870876475015E-2</c:v>
                </c:pt>
                <c:pt idx="3165">
                  <c:v>0.11576273665514236</c:v>
                </c:pt>
                <c:pt idx="3166">
                  <c:v>8.8964122249080901E-2</c:v>
                </c:pt>
                <c:pt idx="3167">
                  <c:v>0.10231348528259332</c:v>
                </c:pt>
                <c:pt idx="3168">
                  <c:v>0.13478433037357718</c:v>
                </c:pt>
                <c:pt idx="3169">
                  <c:v>0.13478433037357718</c:v>
                </c:pt>
                <c:pt idx="3170">
                  <c:v>8.8964122249080901E-2</c:v>
                </c:pt>
                <c:pt idx="3171">
                  <c:v>8.8964122249080901E-2</c:v>
                </c:pt>
                <c:pt idx="3172">
                  <c:v>0.1214349673401216</c:v>
                </c:pt>
                <c:pt idx="3173">
                  <c:v>8.8964122249080901E-2</c:v>
                </c:pt>
                <c:pt idx="3174">
                  <c:v>7.9353437050770026E-2</c:v>
                </c:pt>
                <c:pt idx="3175">
                  <c:v>9.2802688423319069E-2</c:v>
                </c:pt>
                <c:pt idx="3176">
                  <c:v>0.10231348528259332</c:v>
                </c:pt>
                <c:pt idx="3177">
                  <c:v>0.10231348528259332</c:v>
                </c:pt>
                <c:pt idx="3178">
                  <c:v>9.2802688423319069E-2</c:v>
                </c:pt>
                <c:pt idx="3179">
                  <c:v>6.6004074017257608E-2</c:v>
                </c:pt>
                <c:pt idx="3180">
                  <c:v>8.8964122249080901E-2</c:v>
                </c:pt>
                <c:pt idx="3181">
                  <c:v>7.5514870876475015E-2</c:v>
                </c:pt>
                <c:pt idx="3182">
                  <c:v>9.8474919108298309E-2</c:v>
                </c:pt>
                <c:pt idx="3183">
                  <c:v>9.2802688423319069E-2</c:v>
                </c:pt>
                <c:pt idx="3184">
                  <c:v>0.11182428214181073</c:v>
                </c:pt>
                <c:pt idx="3185">
                  <c:v>0.1214349673401216</c:v>
                </c:pt>
                <c:pt idx="3186">
                  <c:v>0.1214349673401216</c:v>
                </c:pt>
                <c:pt idx="3187">
                  <c:v>0.1214349673401216</c:v>
                </c:pt>
                <c:pt idx="3188">
                  <c:v>0.1214349673401216</c:v>
                </c:pt>
                <c:pt idx="3189">
                  <c:v>0.1214349673401216</c:v>
                </c:pt>
                <c:pt idx="3190">
                  <c:v>0.1214349673401216</c:v>
                </c:pt>
                <c:pt idx="3191">
                  <c:v>0.1214349673401216</c:v>
                </c:pt>
                <c:pt idx="3192">
                  <c:v>0.1214349673401216</c:v>
                </c:pt>
                <c:pt idx="3193">
                  <c:v>0.1214349673401216</c:v>
                </c:pt>
                <c:pt idx="3194">
                  <c:v>0.1214349673401216</c:v>
                </c:pt>
                <c:pt idx="3195">
                  <c:v>0.1214349673401216</c:v>
                </c:pt>
                <c:pt idx="3196">
                  <c:v>0.1214349673401216</c:v>
                </c:pt>
                <c:pt idx="3197">
                  <c:v>0.1214349673401216</c:v>
                </c:pt>
                <c:pt idx="3198">
                  <c:v>0.1214349673401216</c:v>
                </c:pt>
                <c:pt idx="3199">
                  <c:v>7.9353437050770026E-2</c:v>
                </c:pt>
                <c:pt idx="3200">
                  <c:v>7.5514870876475015E-2</c:v>
                </c:pt>
                <c:pt idx="3201">
                  <c:v>7.5514870876475015E-2</c:v>
                </c:pt>
                <c:pt idx="3202">
                  <c:v>7.9353437050770026E-2</c:v>
                </c:pt>
                <c:pt idx="3203">
                  <c:v>7.9353437050770026E-2</c:v>
                </c:pt>
                <c:pt idx="3204">
                  <c:v>0.10615205145677464</c:v>
                </c:pt>
                <c:pt idx="3205">
                  <c:v>7.9353437050770026E-2</c:v>
                </c:pt>
                <c:pt idx="3206">
                  <c:v>9.2802688423319069E-2</c:v>
                </c:pt>
                <c:pt idx="3207">
                  <c:v>8.8964122249080901E-2</c:v>
                </c:pt>
                <c:pt idx="3208">
                  <c:v>8.8964122249080901E-2</c:v>
                </c:pt>
                <c:pt idx="3209">
                  <c:v>0.11182428214181073</c:v>
                </c:pt>
                <c:pt idx="3210">
                  <c:v>0.10231348528259332</c:v>
                </c:pt>
                <c:pt idx="3211">
                  <c:v>0.11182428214181073</c:v>
                </c:pt>
                <c:pt idx="3212">
                  <c:v>0.13478433037357718</c:v>
                </c:pt>
                <c:pt idx="3213">
                  <c:v>0.14823358174618306</c:v>
                </c:pt>
                <c:pt idx="3214">
                  <c:v>0.14823358174618306</c:v>
                </c:pt>
                <c:pt idx="3215">
                  <c:v>0.1214349673401216</c:v>
                </c:pt>
                <c:pt idx="3216">
                  <c:v>0.11182428214181073</c:v>
                </c:pt>
                <c:pt idx="3217">
                  <c:v>0.11576273665514236</c:v>
                </c:pt>
                <c:pt idx="3218">
                  <c:v>0.11576273665514236</c:v>
                </c:pt>
                <c:pt idx="3219">
                  <c:v>0.10231348528259332</c:v>
                </c:pt>
                <c:pt idx="3220">
                  <c:v>0.10231348528259332</c:v>
                </c:pt>
                <c:pt idx="3221">
                  <c:v>0.10231348528259332</c:v>
                </c:pt>
                <c:pt idx="3222">
                  <c:v>8.8964122249080901E-2</c:v>
                </c:pt>
                <c:pt idx="3223">
                  <c:v>0.11576273665514236</c:v>
                </c:pt>
                <c:pt idx="3224">
                  <c:v>7.5514870876475015E-2</c:v>
                </c:pt>
                <c:pt idx="3225">
                  <c:v>0.11576273665514236</c:v>
                </c:pt>
                <c:pt idx="3226">
                  <c:v>0.13862289654781534</c:v>
                </c:pt>
                <c:pt idx="3227">
                  <c:v>0.13862289654781534</c:v>
                </c:pt>
                <c:pt idx="3228">
                  <c:v>0.10231348528253648</c:v>
                </c:pt>
                <c:pt idx="3229">
                  <c:v>0.11576273665514236</c:v>
                </c:pt>
                <c:pt idx="3230">
                  <c:v>0.11576273665514236</c:v>
                </c:pt>
                <c:pt idx="3231">
                  <c:v>9.2752744253743913E-2</c:v>
                </c:pt>
                <c:pt idx="3232">
                  <c:v>7.9403381220288338E-2</c:v>
                </c:pt>
                <c:pt idx="3233">
                  <c:v>0.24770096285226373</c:v>
                </c:pt>
                <c:pt idx="3234">
                  <c:v>0.22479085879001559</c:v>
                </c:pt>
                <c:pt idx="3235">
                  <c:v>0.23425171147971469</c:v>
                </c:pt>
                <c:pt idx="3236">
                  <c:v>0.25726170388105629</c:v>
                </c:pt>
                <c:pt idx="3237">
                  <c:v>9.8474919108298309E-2</c:v>
                </c:pt>
                <c:pt idx="3238">
                  <c:v>0.12527353351435977</c:v>
                </c:pt>
                <c:pt idx="3239">
                  <c:v>0.12527353351435977</c:v>
                </c:pt>
                <c:pt idx="3240">
                  <c:v>0.13478433037357718</c:v>
                </c:pt>
                <c:pt idx="3241">
                  <c:v>0.11576273665514236</c:v>
                </c:pt>
                <c:pt idx="3242">
                  <c:v>0.10231348528259332</c:v>
                </c:pt>
                <c:pt idx="3243">
                  <c:v>0.10231348528259332</c:v>
                </c:pt>
                <c:pt idx="3244">
                  <c:v>0.10231348528259332</c:v>
                </c:pt>
                <c:pt idx="3245">
                  <c:v>0.10231348528259332</c:v>
                </c:pt>
                <c:pt idx="3246">
                  <c:v>0.10231348528259332</c:v>
                </c:pt>
                <c:pt idx="3247">
                  <c:v>0.10231348528259332</c:v>
                </c:pt>
                <c:pt idx="3248">
                  <c:v>0.10231348528253648</c:v>
                </c:pt>
                <c:pt idx="3249">
                  <c:v>0.10231348528253648</c:v>
                </c:pt>
                <c:pt idx="3250">
                  <c:v>0.10231348528253648</c:v>
                </c:pt>
                <c:pt idx="3251">
                  <c:v>0.10231348528253648</c:v>
                </c:pt>
                <c:pt idx="3252">
                  <c:v>8.8964122249080901E-2</c:v>
                </c:pt>
                <c:pt idx="3253">
                  <c:v>8.8964122249080901E-2</c:v>
                </c:pt>
                <c:pt idx="3254">
                  <c:v>8.8964122249080901E-2</c:v>
                </c:pt>
                <c:pt idx="3255">
                  <c:v>8.8964122249080901E-2</c:v>
                </c:pt>
                <c:pt idx="3256">
                  <c:v>8.8964122249080901E-2</c:v>
                </c:pt>
                <c:pt idx="3257">
                  <c:v>8.8964122249080901E-2</c:v>
                </c:pt>
                <c:pt idx="3258">
                  <c:v>0.11576273665508552</c:v>
                </c:pt>
                <c:pt idx="3259">
                  <c:v>0.15793345296157213</c:v>
                </c:pt>
                <c:pt idx="3260">
                  <c:v>0.1023134852825649</c:v>
                </c:pt>
                <c:pt idx="3261">
                  <c:v>0.1023134852825649</c:v>
                </c:pt>
                <c:pt idx="3262">
                  <c:v>0.1023134852825649</c:v>
                </c:pt>
                <c:pt idx="3263">
                  <c:v>8.8964122249080901E-2</c:v>
                </c:pt>
                <c:pt idx="3264">
                  <c:v>8.8964122249080901E-2</c:v>
                </c:pt>
                <c:pt idx="3265">
                  <c:v>0.12527353351435977</c:v>
                </c:pt>
                <c:pt idx="3266">
                  <c:v>0.12527353351435977</c:v>
                </c:pt>
                <c:pt idx="3267">
                  <c:v>5.6443332988493466E-2</c:v>
                </c:pt>
                <c:pt idx="3268">
                  <c:v>0.10236342945211163</c:v>
                </c:pt>
                <c:pt idx="3269">
                  <c:v>0.12527353351435977</c:v>
                </c:pt>
                <c:pt idx="3270">
                  <c:v>0.11182428214178231</c:v>
                </c:pt>
                <c:pt idx="3271">
                  <c:v>8.8964122249080901E-2</c:v>
                </c:pt>
                <c:pt idx="3272">
                  <c:v>0.23997388633421224</c:v>
                </c:pt>
                <c:pt idx="3273">
                  <c:v>0.11182428214178231</c:v>
                </c:pt>
                <c:pt idx="3274">
                  <c:v>0.10236342945211163</c:v>
                </c:pt>
                <c:pt idx="3275">
                  <c:v>0.1023134852825649</c:v>
                </c:pt>
                <c:pt idx="3276">
                  <c:v>8.8964122249080901E-2</c:v>
                </c:pt>
                <c:pt idx="3277">
                  <c:v>8.8964122249080901E-2</c:v>
                </c:pt>
                <c:pt idx="3278">
                  <c:v>0.23997388633421224</c:v>
                </c:pt>
                <c:pt idx="3279">
                  <c:v>0.23041314530547652</c:v>
                </c:pt>
                <c:pt idx="3280">
                  <c:v>0.13113483855551067</c:v>
                </c:pt>
                <c:pt idx="3281">
                  <c:v>0.14448420158896624</c:v>
                </c:pt>
                <c:pt idx="3282">
                  <c:v>0.22109142280243077</c:v>
                </c:pt>
                <c:pt idx="3283">
                  <c:v>0.24405147103419722</c:v>
                </c:pt>
                <c:pt idx="3284">
                  <c:v>0.18473206736757675</c:v>
                </c:pt>
                <c:pt idx="3285">
                  <c:v>0.13478433037357718</c:v>
                </c:pt>
                <c:pt idx="3286">
                  <c:v>0.13478433037357718</c:v>
                </c:pt>
                <c:pt idx="3287">
                  <c:v>0.13862289654781534</c:v>
                </c:pt>
                <c:pt idx="3288">
                  <c:v>0.13862289654781534</c:v>
                </c:pt>
                <c:pt idx="3289">
                  <c:v>0.13862289654781534</c:v>
                </c:pt>
                <c:pt idx="3290">
                  <c:v>0.13862289654781534</c:v>
                </c:pt>
                <c:pt idx="3291">
                  <c:v>0.14823358174618306</c:v>
                </c:pt>
                <c:pt idx="3292">
                  <c:v>0.14823358174618306</c:v>
                </c:pt>
                <c:pt idx="3293">
                  <c:v>0.13478433037357718</c:v>
                </c:pt>
                <c:pt idx="3294">
                  <c:v>0.13478433037357718</c:v>
                </c:pt>
                <c:pt idx="3295">
                  <c:v>0.13478433037357718</c:v>
                </c:pt>
                <c:pt idx="3296">
                  <c:v>0.13478433037357718</c:v>
                </c:pt>
                <c:pt idx="3297">
                  <c:v>0.13478433037357718</c:v>
                </c:pt>
                <c:pt idx="3298">
                  <c:v>0.13478433037357718</c:v>
                </c:pt>
                <c:pt idx="3299">
                  <c:v>0.13478433037357718</c:v>
                </c:pt>
                <c:pt idx="3300">
                  <c:v>0.13478433037357718</c:v>
                </c:pt>
                <c:pt idx="3301">
                  <c:v>0.13478433037357718</c:v>
                </c:pt>
                <c:pt idx="3302">
                  <c:v>0.13478433037357718</c:v>
                </c:pt>
                <c:pt idx="3303">
                  <c:v>0.13478433037357718</c:v>
                </c:pt>
                <c:pt idx="3304">
                  <c:v>0.13478433037357718</c:v>
                </c:pt>
                <c:pt idx="3305">
                  <c:v>0.13478433037357718</c:v>
                </c:pt>
                <c:pt idx="3306">
                  <c:v>0.13478433037357718</c:v>
                </c:pt>
                <c:pt idx="3307">
                  <c:v>0.13478433037357718</c:v>
                </c:pt>
                <c:pt idx="3308">
                  <c:v>0.13478433037357718</c:v>
                </c:pt>
                <c:pt idx="3309">
                  <c:v>0.13862289654781534</c:v>
                </c:pt>
                <c:pt idx="3310">
                  <c:v>0.13862289654781534</c:v>
                </c:pt>
                <c:pt idx="3311">
                  <c:v>0.12527353351435977</c:v>
                </c:pt>
                <c:pt idx="3312">
                  <c:v>0.12527353351435977</c:v>
                </c:pt>
                <c:pt idx="3313">
                  <c:v>0.14823358174618306</c:v>
                </c:pt>
                <c:pt idx="3314">
                  <c:v>0.14823358174618306</c:v>
                </c:pt>
                <c:pt idx="3315">
                  <c:v>0.14823358174618306</c:v>
                </c:pt>
                <c:pt idx="3316">
                  <c:v>0.14823358174618306</c:v>
                </c:pt>
                <c:pt idx="3317">
                  <c:v>0.14823358174618306</c:v>
                </c:pt>
                <c:pt idx="3318">
                  <c:v>0.14823358174618306</c:v>
                </c:pt>
                <c:pt idx="3319">
                  <c:v>0.14823358174618306</c:v>
                </c:pt>
                <c:pt idx="3320">
                  <c:v>0.14823358174618306</c:v>
                </c:pt>
                <c:pt idx="3321">
                  <c:v>0.14823358174618306</c:v>
                </c:pt>
                <c:pt idx="3322">
                  <c:v>0.14823358174618306</c:v>
                </c:pt>
                <c:pt idx="3323">
                  <c:v>0.14823358174618306</c:v>
                </c:pt>
                <c:pt idx="3324">
                  <c:v>0.14823358174618306</c:v>
                </c:pt>
                <c:pt idx="3325">
                  <c:v>0.14823358174618306</c:v>
                </c:pt>
                <c:pt idx="3326">
                  <c:v>0.14823358174618306</c:v>
                </c:pt>
                <c:pt idx="3327">
                  <c:v>0.14823358174618306</c:v>
                </c:pt>
                <c:pt idx="3328">
                  <c:v>0.14823358174618306</c:v>
                </c:pt>
                <c:pt idx="3329">
                  <c:v>0.14823358174618306</c:v>
                </c:pt>
                <c:pt idx="3330">
                  <c:v>0.14823358174618306</c:v>
                </c:pt>
                <c:pt idx="3331">
                  <c:v>0.14823358174618306</c:v>
                </c:pt>
                <c:pt idx="3332">
                  <c:v>0.14823358174618306</c:v>
                </c:pt>
                <c:pt idx="3333">
                  <c:v>0.14823358174618306</c:v>
                </c:pt>
                <c:pt idx="3334">
                  <c:v>0.14823358174618306</c:v>
                </c:pt>
                <c:pt idx="3335">
                  <c:v>0.14823358174618306</c:v>
                </c:pt>
                <c:pt idx="3336">
                  <c:v>0.14823358174618306</c:v>
                </c:pt>
                <c:pt idx="3337">
                  <c:v>0.14823358174618306</c:v>
                </c:pt>
                <c:pt idx="3338">
                  <c:v>0.14823358174618306</c:v>
                </c:pt>
                <c:pt idx="3339">
                  <c:v>0.14823358174618306</c:v>
                </c:pt>
                <c:pt idx="3340">
                  <c:v>0.14823358174618306</c:v>
                </c:pt>
                <c:pt idx="3341">
                  <c:v>0.14823358174618306</c:v>
                </c:pt>
                <c:pt idx="3342">
                  <c:v>0.14823358174618306</c:v>
                </c:pt>
                <c:pt idx="3343">
                  <c:v>0.13862289654781534</c:v>
                </c:pt>
                <c:pt idx="3344">
                  <c:v>0.13862289654781534</c:v>
                </c:pt>
                <c:pt idx="3345">
                  <c:v>0.13862289654781534</c:v>
                </c:pt>
                <c:pt idx="3346">
                  <c:v>0.13862289654781534</c:v>
                </c:pt>
                <c:pt idx="3347">
                  <c:v>0.13862289654781534</c:v>
                </c:pt>
                <c:pt idx="3348">
                  <c:v>0.13862289654781534</c:v>
                </c:pt>
                <c:pt idx="3349">
                  <c:v>0.13862289654781534</c:v>
                </c:pt>
                <c:pt idx="3350">
                  <c:v>0.13862289654781534</c:v>
                </c:pt>
                <c:pt idx="3351">
                  <c:v>0.13862289654781534</c:v>
                </c:pt>
                <c:pt idx="3352">
                  <c:v>0.13862289654781534</c:v>
                </c:pt>
                <c:pt idx="3353">
                  <c:v>0.13862289654781534</c:v>
                </c:pt>
                <c:pt idx="3354">
                  <c:v>0.13862289654781534</c:v>
                </c:pt>
                <c:pt idx="3355">
                  <c:v>0.13862289654781534</c:v>
                </c:pt>
                <c:pt idx="3356">
                  <c:v>0.13862289654781534</c:v>
                </c:pt>
                <c:pt idx="3357">
                  <c:v>0.13862289654781534</c:v>
                </c:pt>
                <c:pt idx="3358">
                  <c:v>0.13862289654781534</c:v>
                </c:pt>
                <c:pt idx="3359">
                  <c:v>0.15774437860540047</c:v>
                </c:pt>
                <c:pt idx="3360">
                  <c:v>0.15774437860540047</c:v>
                </c:pt>
                <c:pt idx="3361">
                  <c:v>0.15774437860540047</c:v>
                </c:pt>
                <c:pt idx="3362">
                  <c:v>0.15774437860540047</c:v>
                </c:pt>
                <c:pt idx="3363">
                  <c:v>0.15774437860540047</c:v>
                </c:pt>
                <c:pt idx="3364">
                  <c:v>0.15774437860540047</c:v>
                </c:pt>
                <c:pt idx="3365">
                  <c:v>0.15774437860540047</c:v>
                </c:pt>
                <c:pt idx="3366">
                  <c:v>0.15774437860540047</c:v>
                </c:pt>
                <c:pt idx="3367">
                  <c:v>0.15774437860540047</c:v>
                </c:pt>
                <c:pt idx="3368">
                  <c:v>0.15774437860540047</c:v>
                </c:pt>
                <c:pt idx="3369">
                  <c:v>0.15774437860540047</c:v>
                </c:pt>
                <c:pt idx="3370">
                  <c:v>0.15774437860540047</c:v>
                </c:pt>
                <c:pt idx="3371">
                  <c:v>0.15774437860540047</c:v>
                </c:pt>
                <c:pt idx="3372">
                  <c:v>0.15774437860540047</c:v>
                </c:pt>
                <c:pt idx="3373">
                  <c:v>0.15774437860540047</c:v>
                </c:pt>
                <c:pt idx="3374">
                  <c:v>0.15774437860540047</c:v>
                </c:pt>
                <c:pt idx="3375">
                  <c:v>0.15774437860540047</c:v>
                </c:pt>
                <c:pt idx="3376">
                  <c:v>0.15774437860540047</c:v>
                </c:pt>
                <c:pt idx="3377">
                  <c:v>0.15774437860540047</c:v>
                </c:pt>
                <c:pt idx="3378">
                  <c:v>0.15774437860540047</c:v>
                </c:pt>
                <c:pt idx="3379">
                  <c:v>0.15774437860540047</c:v>
                </c:pt>
                <c:pt idx="3380">
                  <c:v>0.15774437860540047</c:v>
                </c:pt>
                <c:pt idx="3381">
                  <c:v>0.15774437860540047</c:v>
                </c:pt>
                <c:pt idx="3382">
                  <c:v>0.15774437860540047</c:v>
                </c:pt>
                <c:pt idx="3383">
                  <c:v>0.15774437860540047</c:v>
                </c:pt>
                <c:pt idx="3384">
                  <c:v>0.15774437860540047</c:v>
                </c:pt>
                <c:pt idx="3385">
                  <c:v>0.15774437860540047</c:v>
                </c:pt>
                <c:pt idx="3386">
                  <c:v>0.15774437860540047</c:v>
                </c:pt>
                <c:pt idx="3387">
                  <c:v>0.15774437860540047</c:v>
                </c:pt>
                <c:pt idx="3388">
                  <c:v>0.15774437860540047</c:v>
                </c:pt>
                <c:pt idx="3389">
                  <c:v>0.15774437860540047</c:v>
                </c:pt>
                <c:pt idx="3390">
                  <c:v>0.15774437860540047</c:v>
                </c:pt>
                <c:pt idx="3391">
                  <c:v>0.15774437860540047</c:v>
                </c:pt>
                <c:pt idx="3392">
                  <c:v>0.15774437860540047</c:v>
                </c:pt>
                <c:pt idx="3393">
                  <c:v>0.15774437860540047</c:v>
                </c:pt>
                <c:pt idx="3394">
                  <c:v>0.15774437860540047</c:v>
                </c:pt>
                <c:pt idx="3395">
                  <c:v>0.15774437860540047</c:v>
                </c:pt>
                <c:pt idx="3396">
                  <c:v>0.15774437860540047</c:v>
                </c:pt>
                <c:pt idx="3397">
                  <c:v>0.15774437860540047</c:v>
                </c:pt>
                <c:pt idx="3398">
                  <c:v>0.15774437860540047</c:v>
                </c:pt>
                <c:pt idx="3399">
                  <c:v>0.15774437860540047</c:v>
                </c:pt>
                <c:pt idx="3400">
                  <c:v>0.15774437860540047</c:v>
                </c:pt>
                <c:pt idx="3401">
                  <c:v>0.15774437860540047</c:v>
                </c:pt>
                <c:pt idx="3402">
                  <c:v>0.15774437860540047</c:v>
                </c:pt>
                <c:pt idx="3403">
                  <c:v>0.15774437860540047</c:v>
                </c:pt>
                <c:pt idx="3404">
                  <c:v>0.15774437860540047</c:v>
                </c:pt>
                <c:pt idx="3405">
                  <c:v>0.15774437860540047</c:v>
                </c:pt>
                <c:pt idx="3406">
                  <c:v>0.15774437860540047</c:v>
                </c:pt>
                <c:pt idx="3407">
                  <c:v>0.15774437860540047</c:v>
                </c:pt>
                <c:pt idx="3408">
                  <c:v>0.15774437860540047</c:v>
                </c:pt>
                <c:pt idx="3409">
                  <c:v>0.15774437860540047</c:v>
                </c:pt>
                <c:pt idx="3410">
                  <c:v>0.15774437860540047</c:v>
                </c:pt>
                <c:pt idx="3411">
                  <c:v>0.15774437860540047</c:v>
                </c:pt>
                <c:pt idx="3412">
                  <c:v>0.15774437860540047</c:v>
                </c:pt>
                <c:pt idx="3413">
                  <c:v>0.15774437860540047</c:v>
                </c:pt>
                <c:pt idx="3414">
                  <c:v>0.15774437860540047</c:v>
                </c:pt>
                <c:pt idx="3415">
                  <c:v>0.15774437860540047</c:v>
                </c:pt>
                <c:pt idx="3416">
                  <c:v>0.15774437860540047</c:v>
                </c:pt>
                <c:pt idx="3417">
                  <c:v>0.15774437860540047</c:v>
                </c:pt>
                <c:pt idx="3418">
                  <c:v>0.15774437860540047</c:v>
                </c:pt>
                <c:pt idx="3419">
                  <c:v>0.15774437860540047</c:v>
                </c:pt>
                <c:pt idx="3420">
                  <c:v>0.15774437860540047</c:v>
                </c:pt>
                <c:pt idx="3421">
                  <c:v>0.15774437860540047</c:v>
                </c:pt>
                <c:pt idx="3422">
                  <c:v>0.15774437860540047</c:v>
                </c:pt>
                <c:pt idx="3423">
                  <c:v>0.15774437860540047</c:v>
                </c:pt>
                <c:pt idx="3424">
                  <c:v>0.15774437860540047</c:v>
                </c:pt>
                <c:pt idx="3425">
                  <c:v>0.15774437860540047</c:v>
                </c:pt>
                <c:pt idx="3426">
                  <c:v>0.15774437860540047</c:v>
                </c:pt>
                <c:pt idx="3427">
                  <c:v>0.15774437860540047</c:v>
                </c:pt>
                <c:pt idx="3428">
                  <c:v>0.15774437860540047</c:v>
                </c:pt>
                <c:pt idx="3429">
                  <c:v>0.15774437860540047</c:v>
                </c:pt>
                <c:pt idx="3430">
                  <c:v>0.15774437860540047</c:v>
                </c:pt>
                <c:pt idx="3431">
                  <c:v>0.15774437860540047</c:v>
                </c:pt>
                <c:pt idx="3432">
                  <c:v>0.15774437860540047</c:v>
                </c:pt>
                <c:pt idx="3433">
                  <c:v>0.15774437860540047</c:v>
                </c:pt>
                <c:pt idx="3434">
                  <c:v>0.15774437860540047</c:v>
                </c:pt>
                <c:pt idx="3435">
                  <c:v>0.15774437860540047</c:v>
                </c:pt>
                <c:pt idx="3436">
                  <c:v>0.15774437860540047</c:v>
                </c:pt>
                <c:pt idx="3437">
                  <c:v>0.15774437860540047</c:v>
                </c:pt>
                <c:pt idx="3438">
                  <c:v>0.15774437860540047</c:v>
                </c:pt>
                <c:pt idx="3439">
                  <c:v>0.15774437860540047</c:v>
                </c:pt>
                <c:pt idx="3440">
                  <c:v>0.15774437860540047</c:v>
                </c:pt>
                <c:pt idx="3441">
                  <c:v>0.15774437860540047</c:v>
                </c:pt>
                <c:pt idx="3442">
                  <c:v>0.15774437860540047</c:v>
                </c:pt>
                <c:pt idx="3443">
                  <c:v>0.15774437860540047</c:v>
                </c:pt>
                <c:pt idx="3444">
                  <c:v>0.15774437860540047</c:v>
                </c:pt>
                <c:pt idx="3445">
                  <c:v>0.15774437860540047</c:v>
                </c:pt>
                <c:pt idx="3446">
                  <c:v>0.15774437860540047</c:v>
                </c:pt>
                <c:pt idx="3447">
                  <c:v>0.15774437860540047</c:v>
                </c:pt>
                <c:pt idx="3448">
                  <c:v>0.15774437860540047</c:v>
                </c:pt>
                <c:pt idx="3449">
                  <c:v>0.15774437860540047</c:v>
                </c:pt>
                <c:pt idx="3450">
                  <c:v>0.15774437860540047</c:v>
                </c:pt>
                <c:pt idx="3451">
                  <c:v>0.15774437860540047</c:v>
                </c:pt>
                <c:pt idx="3452">
                  <c:v>0.15774437860540047</c:v>
                </c:pt>
                <c:pt idx="3453">
                  <c:v>0.15774437860540047</c:v>
                </c:pt>
                <c:pt idx="3454">
                  <c:v>0.15774437860540047</c:v>
                </c:pt>
                <c:pt idx="3455">
                  <c:v>0.15774437860540047</c:v>
                </c:pt>
                <c:pt idx="3456">
                  <c:v>0.15774437860540047</c:v>
                </c:pt>
                <c:pt idx="3457">
                  <c:v>0.15774437860540047</c:v>
                </c:pt>
                <c:pt idx="3458">
                  <c:v>0.15774437860540047</c:v>
                </c:pt>
                <c:pt idx="3459">
                  <c:v>0.15774437860540047</c:v>
                </c:pt>
                <c:pt idx="3460">
                  <c:v>0.15774437860540047</c:v>
                </c:pt>
                <c:pt idx="3461">
                  <c:v>0.15774437860540047</c:v>
                </c:pt>
                <c:pt idx="3462">
                  <c:v>0.15774437860540047</c:v>
                </c:pt>
                <c:pt idx="3463">
                  <c:v>0.15774437860540047</c:v>
                </c:pt>
                <c:pt idx="3464">
                  <c:v>0.15774437860540047</c:v>
                </c:pt>
                <c:pt idx="3465">
                  <c:v>0.15774437860540047</c:v>
                </c:pt>
                <c:pt idx="3466">
                  <c:v>0.15774437860540047</c:v>
                </c:pt>
                <c:pt idx="3467">
                  <c:v>0.15774437860540047</c:v>
                </c:pt>
                <c:pt idx="3468">
                  <c:v>0.15774437860540047</c:v>
                </c:pt>
                <c:pt idx="3469">
                  <c:v>0.15774437860540047</c:v>
                </c:pt>
                <c:pt idx="3470">
                  <c:v>0.15774437860540047</c:v>
                </c:pt>
                <c:pt idx="3471">
                  <c:v>0.15774437860540047</c:v>
                </c:pt>
                <c:pt idx="3472">
                  <c:v>0.15774437860540047</c:v>
                </c:pt>
                <c:pt idx="3473">
                  <c:v>0.15774437860540047</c:v>
                </c:pt>
                <c:pt idx="3474">
                  <c:v>0.15774437860540047</c:v>
                </c:pt>
                <c:pt idx="3475">
                  <c:v>0.15774437860540047</c:v>
                </c:pt>
                <c:pt idx="3476">
                  <c:v>0.15774437860540047</c:v>
                </c:pt>
                <c:pt idx="3477">
                  <c:v>0.15774437860540047</c:v>
                </c:pt>
                <c:pt idx="3478">
                  <c:v>0.15774437860540047</c:v>
                </c:pt>
                <c:pt idx="3479">
                  <c:v>0.15774437860540047</c:v>
                </c:pt>
                <c:pt idx="3480">
                  <c:v>0.15774437860540047</c:v>
                </c:pt>
                <c:pt idx="3481">
                  <c:v>0.15774437860540047</c:v>
                </c:pt>
                <c:pt idx="3482">
                  <c:v>0.15774437860540047</c:v>
                </c:pt>
                <c:pt idx="3483">
                  <c:v>0.15774437860540047</c:v>
                </c:pt>
                <c:pt idx="3484">
                  <c:v>0.15774437860540047</c:v>
                </c:pt>
                <c:pt idx="3485">
                  <c:v>0.15774437860540047</c:v>
                </c:pt>
                <c:pt idx="3486">
                  <c:v>0.15774437860540047</c:v>
                </c:pt>
                <c:pt idx="3487">
                  <c:v>0.15774437860540047</c:v>
                </c:pt>
                <c:pt idx="3488">
                  <c:v>0.15774437860540047</c:v>
                </c:pt>
                <c:pt idx="3489">
                  <c:v>0.15774437860540047</c:v>
                </c:pt>
                <c:pt idx="3490">
                  <c:v>0.15774437860540047</c:v>
                </c:pt>
                <c:pt idx="3491">
                  <c:v>0.14823358174618306</c:v>
                </c:pt>
                <c:pt idx="3492">
                  <c:v>0.14823358174618306</c:v>
                </c:pt>
                <c:pt idx="3493">
                  <c:v>0.12911209968859794</c:v>
                </c:pt>
                <c:pt idx="3494">
                  <c:v>0.12911209968859794</c:v>
                </c:pt>
                <c:pt idx="3495">
                  <c:v>0.12911209968859794</c:v>
                </c:pt>
                <c:pt idx="3496">
                  <c:v>0.12911209968859794</c:v>
                </c:pt>
                <c:pt idx="3497">
                  <c:v>8.8964122249137745E-2</c:v>
                </c:pt>
                <c:pt idx="3498">
                  <c:v>0.12911209968859794</c:v>
                </c:pt>
                <c:pt idx="3499">
                  <c:v>8.8964122249137745E-2</c:v>
                </c:pt>
                <c:pt idx="3500">
                  <c:v>8.8964122249137745E-2</c:v>
                </c:pt>
                <c:pt idx="3501">
                  <c:v>8.8964122249137745E-2</c:v>
                </c:pt>
                <c:pt idx="3502">
                  <c:v>0.21701383810244579</c:v>
                </c:pt>
                <c:pt idx="3503">
                  <c:v>0.15207214792042123</c:v>
                </c:pt>
                <c:pt idx="3504">
                  <c:v>0.15207214792042123</c:v>
                </c:pt>
                <c:pt idx="3505">
                  <c:v>0.12527353351435977</c:v>
                </c:pt>
                <c:pt idx="3506">
                  <c:v>0.33668006835216602</c:v>
                </c:pt>
                <c:pt idx="3507">
                  <c:v>0.2113416074174097</c:v>
                </c:pt>
                <c:pt idx="3508">
                  <c:v>0.2113416074174097</c:v>
                </c:pt>
                <c:pt idx="3509">
                  <c:v>9.2802688423319069E-2</c:v>
                </c:pt>
                <c:pt idx="3510">
                  <c:v>0.10615205145677464</c:v>
                </c:pt>
                <c:pt idx="3511">
                  <c:v>9.2802688423319069E-2</c:v>
                </c:pt>
                <c:pt idx="3512">
                  <c:v>0.11960130282932369</c:v>
                </c:pt>
                <c:pt idx="3513">
                  <c:v>0.1654215109538768</c:v>
                </c:pt>
                <c:pt idx="3514">
                  <c:v>0.11182428214181073</c:v>
                </c:pt>
                <c:pt idx="3515">
                  <c:v>0.13478433037357718</c:v>
                </c:pt>
                <c:pt idx="3516">
                  <c:v>0.38820461412774421</c:v>
                </c:pt>
                <c:pt idx="3517">
                  <c:v>0.38820461412774421</c:v>
                </c:pt>
                <c:pt idx="3518">
                  <c:v>5.2554822644708565E-2</c:v>
                </c:pt>
                <c:pt idx="3519">
                  <c:v>0.17119362997794951</c:v>
                </c:pt>
                <c:pt idx="3520">
                  <c:v>0.14823358174618306</c:v>
                </c:pt>
                <c:pt idx="3521">
                  <c:v>0.16158294477958179</c:v>
                </c:pt>
                <c:pt idx="3522">
                  <c:v>0.16158294477958179</c:v>
                </c:pt>
                <c:pt idx="3523">
                  <c:v>0.13862289654781534</c:v>
                </c:pt>
                <c:pt idx="3524">
                  <c:v>0.12802759772114314</c:v>
                </c:pt>
                <c:pt idx="3525">
                  <c:v>0.14137696075459871</c:v>
                </c:pt>
                <c:pt idx="3526">
                  <c:v>0.14137696075459871</c:v>
                </c:pt>
                <c:pt idx="3527">
                  <c:v>0.18454299301140509</c:v>
                </c:pt>
                <c:pt idx="3528">
                  <c:v>0.16158294477958179</c:v>
                </c:pt>
                <c:pt idx="3529">
                  <c:v>0.14823358174618306</c:v>
                </c:pt>
                <c:pt idx="3530">
                  <c:v>0.18454299301140509</c:v>
                </c:pt>
                <c:pt idx="3531">
                  <c:v>0.17119362997794951</c:v>
                </c:pt>
                <c:pt idx="3532">
                  <c:v>0.18454299301140509</c:v>
                </c:pt>
                <c:pt idx="3533">
                  <c:v>0.15207214792036439</c:v>
                </c:pt>
                <c:pt idx="3534">
                  <c:v>0.15207214792036439</c:v>
                </c:pt>
                <c:pt idx="3535">
                  <c:v>0.15207214792036439</c:v>
                </c:pt>
                <c:pt idx="3536">
                  <c:v>0.14256135106114698</c:v>
                </c:pt>
                <c:pt idx="3537">
                  <c:v>0.16158294477958179</c:v>
                </c:pt>
                <c:pt idx="3538">
                  <c:v>0.17503219615218768</c:v>
                </c:pt>
                <c:pt idx="3539">
                  <c:v>0.18454299301140509</c:v>
                </c:pt>
                <c:pt idx="3540">
                  <c:v>0.14823358174618306</c:v>
                </c:pt>
                <c:pt idx="3541">
                  <c:v>0.16158294477958179</c:v>
                </c:pt>
                <c:pt idx="3542">
                  <c:v>0.14823358174618306</c:v>
                </c:pt>
                <c:pt idx="3543">
                  <c:v>0.17119362997794951</c:v>
                </c:pt>
                <c:pt idx="3544">
                  <c:v>0.17503219615218768</c:v>
                </c:pt>
                <c:pt idx="3545">
                  <c:v>0.16158294477958179</c:v>
                </c:pt>
                <c:pt idx="3546">
                  <c:v>0.20750304124322838</c:v>
                </c:pt>
                <c:pt idx="3547">
                  <c:v>0.15207214792036439</c:v>
                </c:pt>
                <c:pt idx="3548">
                  <c:v>0.15207214792036439</c:v>
                </c:pt>
                <c:pt idx="3549">
                  <c:v>0.15207214792036439</c:v>
                </c:pt>
                <c:pt idx="3550">
                  <c:v>0.14823358174618306</c:v>
                </c:pt>
                <c:pt idx="3551">
                  <c:v>0.15098764595296643</c:v>
                </c:pt>
                <c:pt idx="3552">
                  <c:v>0.15774437860540047</c:v>
                </c:pt>
                <c:pt idx="3553">
                  <c:v>0.14823358174618306</c:v>
                </c:pt>
                <c:pt idx="3554">
                  <c:v>0.17119362997794951</c:v>
                </c:pt>
                <c:pt idx="3555">
                  <c:v>0.14823358174618306</c:v>
                </c:pt>
                <c:pt idx="3556">
                  <c:v>0.17503219615218768</c:v>
                </c:pt>
                <c:pt idx="3557">
                  <c:v>0.13862289654781534</c:v>
                </c:pt>
                <c:pt idx="3558">
                  <c:v>0.14823358174618306</c:v>
                </c:pt>
                <c:pt idx="3559">
                  <c:v>0.16163288894921379</c:v>
                </c:pt>
                <c:pt idx="3560">
                  <c:v>0.15207214792036439</c:v>
                </c:pt>
                <c:pt idx="3561">
                  <c:v>0.16158294477958179</c:v>
                </c:pt>
                <c:pt idx="3562">
                  <c:v>0.11182428214181073</c:v>
                </c:pt>
                <c:pt idx="3563">
                  <c:v>0.12527353351435977</c:v>
                </c:pt>
                <c:pt idx="3564">
                  <c:v>0.14823358174618306</c:v>
                </c:pt>
                <c:pt idx="3565">
                  <c:v>0.14818363757660791</c:v>
                </c:pt>
                <c:pt idx="3566">
                  <c:v>0.14823358174612622</c:v>
                </c:pt>
                <c:pt idx="3567">
                  <c:v>0.1386728407173905</c:v>
                </c:pt>
                <c:pt idx="3568">
                  <c:v>0.1386728407173905</c:v>
                </c:pt>
                <c:pt idx="3569">
                  <c:v>0.16158294477958179</c:v>
                </c:pt>
                <c:pt idx="3570">
                  <c:v>0.13862289654781534</c:v>
                </c:pt>
                <c:pt idx="3571">
                  <c:v>0.13862289654781534</c:v>
                </c:pt>
                <c:pt idx="3572">
                  <c:v>0.16163288894921379</c:v>
                </c:pt>
                <c:pt idx="3573">
                  <c:v>0.16163288894921379</c:v>
                </c:pt>
                <c:pt idx="3574">
                  <c:v>0.16158294477958179</c:v>
                </c:pt>
                <c:pt idx="3575">
                  <c:v>0.21518017359170472</c:v>
                </c:pt>
                <c:pt idx="3576">
                  <c:v>0.21523011776127987</c:v>
                </c:pt>
                <c:pt idx="3577">
                  <c:v>0.11182428214181073</c:v>
                </c:pt>
                <c:pt idx="3578">
                  <c:v>0.13478433037357718</c:v>
                </c:pt>
                <c:pt idx="3579">
                  <c:v>0.11182428214181073</c:v>
                </c:pt>
                <c:pt idx="3580">
                  <c:v>0.13862289654781534</c:v>
                </c:pt>
                <c:pt idx="3581">
                  <c:v>0.13862289654781534</c:v>
                </c:pt>
                <c:pt idx="3582">
                  <c:v>0.11187422631132904</c:v>
                </c:pt>
                <c:pt idx="3583">
                  <c:v>0.13113483855551067</c:v>
                </c:pt>
                <c:pt idx="3584">
                  <c:v>0.15409488678727712</c:v>
                </c:pt>
                <c:pt idx="3585">
                  <c:v>0.14818363757660791</c:v>
                </c:pt>
                <c:pt idx="3586">
                  <c:v>0.14823358174618306</c:v>
                </c:pt>
                <c:pt idx="3587">
                  <c:v>0.12527353351435977</c:v>
                </c:pt>
                <c:pt idx="3588">
                  <c:v>0.13478433037357718</c:v>
                </c:pt>
                <c:pt idx="3589">
                  <c:v>0.14818363757660791</c:v>
                </c:pt>
                <c:pt idx="3590">
                  <c:v>0.20178086638867399</c:v>
                </c:pt>
                <c:pt idx="3591">
                  <c:v>0.14823358174612622</c:v>
                </c:pt>
                <c:pt idx="3592">
                  <c:v>0.13862289654781534</c:v>
                </c:pt>
                <c:pt idx="3593">
                  <c:v>0.15207214792036439</c:v>
                </c:pt>
                <c:pt idx="3594">
                  <c:v>0.16158294477958179</c:v>
                </c:pt>
                <c:pt idx="3595">
                  <c:v>0.17119362997794951</c:v>
                </c:pt>
                <c:pt idx="3596">
                  <c:v>0.15207214792036439</c:v>
                </c:pt>
                <c:pt idx="3597">
                  <c:v>0.16158294477958179</c:v>
                </c:pt>
                <c:pt idx="3598">
                  <c:v>0.16163288894921379</c:v>
                </c:pt>
                <c:pt idx="3599">
                  <c:v>0.18454299301140509</c:v>
                </c:pt>
                <c:pt idx="3600">
                  <c:v>0.18459293718098024</c:v>
                </c:pt>
                <c:pt idx="3601">
                  <c:v>0.24381245250845041</c:v>
                </c:pt>
                <c:pt idx="3602">
                  <c:v>0.2438623966780824</c:v>
                </c:pt>
                <c:pt idx="3603">
                  <c:v>0.15207214792036439</c:v>
                </c:pt>
                <c:pt idx="3604">
                  <c:v>0.16158294477958179</c:v>
                </c:pt>
                <c:pt idx="3605">
                  <c:v>0.16158294477958179</c:v>
                </c:pt>
                <c:pt idx="3606">
                  <c:v>0.1386728407173905</c:v>
                </c:pt>
                <c:pt idx="3607">
                  <c:v>0.15202220375084607</c:v>
                </c:pt>
                <c:pt idx="3608">
                  <c:v>0.16163288894921379</c:v>
                </c:pt>
                <c:pt idx="3609">
                  <c:v>0.14823358174618306</c:v>
                </c:pt>
                <c:pt idx="3610">
                  <c:v>0.14823358174612622</c:v>
                </c:pt>
                <c:pt idx="3611">
                  <c:v>0.11182428214181073</c:v>
                </c:pt>
                <c:pt idx="3612">
                  <c:v>9.4825427290231801E-2</c:v>
                </c:pt>
                <c:pt idx="3613">
                  <c:v>0.14818363757660791</c:v>
                </c:pt>
                <c:pt idx="3614">
                  <c:v>0.14823358174612622</c:v>
                </c:pt>
                <c:pt idx="3615">
                  <c:v>0.14818363757660791</c:v>
                </c:pt>
                <c:pt idx="3616">
                  <c:v>0.14823358174612622</c:v>
                </c:pt>
                <c:pt idx="3617">
                  <c:v>0.18468212319805843</c:v>
                </c:pt>
                <c:pt idx="3618">
                  <c:v>0.2018308105581923</c:v>
                </c:pt>
                <c:pt idx="3619">
                  <c:v>0.14823358174618306</c:v>
                </c:pt>
                <c:pt idx="3620">
                  <c:v>0.14823358174618306</c:v>
                </c:pt>
                <c:pt idx="3621">
                  <c:v>0.17503219615218768</c:v>
                </c:pt>
                <c:pt idx="3622">
                  <c:v>0.13862289654781534</c:v>
                </c:pt>
                <c:pt idx="3623">
                  <c:v>0.17503219615218768</c:v>
                </c:pt>
                <c:pt idx="3624">
                  <c:v>0.15207214792036439</c:v>
                </c:pt>
                <c:pt idx="3625">
                  <c:v>0.14823358174618306</c:v>
                </c:pt>
                <c:pt idx="3626">
                  <c:v>0.17503219615218768</c:v>
                </c:pt>
                <c:pt idx="3627">
                  <c:v>0.13478433037357718</c:v>
                </c:pt>
                <c:pt idx="3628">
                  <c:v>0.16158294477958179</c:v>
                </c:pt>
                <c:pt idx="3629">
                  <c:v>0.19405378987067934</c:v>
                </c:pt>
                <c:pt idx="3630">
                  <c:v>0.1654215109538768</c:v>
                </c:pt>
                <c:pt idx="3631">
                  <c:v>0.1654215109538768</c:v>
                </c:pt>
                <c:pt idx="3632">
                  <c:v>0.17503219615218768</c:v>
                </c:pt>
                <c:pt idx="3633">
                  <c:v>0.16158294477958179</c:v>
                </c:pt>
                <c:pt idx="3634">
                  <c:v>0.13478433037357718</c:v>
                </c:pt>
                <c:pt idx="3635">
                  <c:v>0.14823358174618306</c:v>
                </c:pt>
                <c:pt idx="3636">
                  <c:v>0.16158294477958179</c:v>
                </c:pt>
                <c:pt idx="3637">
                  <c:v>0.17119362997794951</c:v>
                </c:pt>
                <c:pt idx="3638">
                  <c:v>0.16158294477958179</c:v>
                </c:pt>
                <c:pt idx="3639">
                  <c:v>0.18454299301140509</c:v>
                </c:pt>
                <c:pt idx="3640">
                  <c:v>0.14823358174618306</c:v>
                </c:pt>
                <c:pt idx="3641">
                  <c:v>0.16744424982078954</c:v>
                </c:pt>
                <c:pt idx="3642">
                  <c:v>0.16744424982078954</c:v>
                </c:pt>
                <c:pt idx="3643">
                  <c:v>0.13478433037357718</c:v>
                </c:pt>
                <c:pt idx="3644">
                  <c:v>0.16158294477958179</c:v>
                </c:pt>
                <c:pt idx="3645">
                  <c:v>0.16158294477958179</c:v>
                </c:pt>
                <c:pt idx="3646">
                  <c:v>0.14823358174612622</c:v>
                </c:pt>
                <c:pt idx="3647">
                  <c:v>0.15207214792036439</c:v>
                </c:pt>
                <c:pt idx="3648">
                  <c:v>0.15207214792036439</c:v>
                </c:pt>
                <c:pt idx="3649">
                  <c:v>0.13862289654781534</c:v>
                </c:pt>
                <c:pt idx="3650">
                  <c:v>0.14256135106120382</c:v>
                </c:pt>
                <c:pt idx="3651">
                  <c:v>0.12527353351435977</c:v>
                </c:pt>
                <c:pt idx="3652">
                  <c:v>0.15774437860540047</c:v>
                </c:pt>
                <c:pt idx="3653">
                  <c:v>0.17503219615218768</c:v>
                </c:pt>
                <c:pt idx="3654">
                  <c:v>0.17503219615218768</c:v>
                </c:pt>
                <c:pt idx="3655">
                  <c:v>0.13478433037357718</c:v>
                </c:pt>
                <c:pt idx="3656">
                  <c:v>0.14823358174618306</c:v>
                </c:pt>
                <c:pt idx="3657">
                  <c:v>0.16158294477958179</c:v>
                </c:pt>
                <c:pt idx="3658">
                  <c:v>0.12911209968859794</c:v>
                </c:pt>
                <c:pt idx="3659">
                  <c:v>0.14256135106114698</c:v>
                </c:pt>
                <c:pt idx="3660">
                  <c:v>9.8474919108298309E-2</c:v>
                </c:pt>
                <c:pt idx="3661">
                  <c:v>0.16158294477958179</c:v>
                </c:pt>
                <c:pt idx="3662">
                  <c:v>0.19059337240872765</c:v>
                </c:pt>
                <c:pt idx="3663">
                  <c:v>0.12802759772114314</c:v>
                </c:pt>
                <c:pt idx="3664">
                  <c:v>0.1223553670361639</c:v>
                </c:pt>
                <c:pt idx="3665">
                  <c:v>0.14137696075459871</c:v>
                </c:pt>
                <c:pt idx="3666">
                  <c:v>0.12802759772114314</c:v>
                </c:pt>
                <c:pt idx="3667">
                  <c:v>0.1654215109538768</c:v>
                </c:pt>
                <c:pt idx="3668">
                  <c:v>0.19410373404019765</c:v>
                </c:pt>
                <c:pt idx="3669">
                  <c:v>0.19410373404019765</c:v>
                </c:pt>
                <c:pt idx="3670">
                  <c:v>0.20745309707365323</c:v>
                </c:pt>
                <c:pt idx="3671">
                  <c:v>0.20745309707365323</c:v>
                </c:pt>
                <c:pt idx="3672">
                  <c:v>0.20745309707365323</c:v>
                </c:pt>
                <c:pt idx="3673">
                  <c:v>0.20745309707365323</c:v>
                </c:pt>
                <c:pt idx="3674">
                  <c:v>0.21706378227202094</c:v>
                </c:pt>
                <c:pt idx="3675">
                  <c:v>0.21706378227202094</c:v>
                </c:pt>
                <c:pt idx="3676">
                  <c:v>0.20745309707365323</c:v>
                </c:pt>
                <c:pt idx="3677">
                  <c:v>0.20745309707365323</c:v>
                </c:pt>
                <c:pt idx="3678">
                  <c:v>0.19045424222213114</c:v>
                </c:pt>
                <c:pt idx="3679">
                  <c:v>0.19045424222213114</c:v>
                </c:pt>
                <c:pt idx="3680">
                  <c:v>0.17700499084952526</c:v>
                </c:pt>
                <c:pt idx="3681">
                  <c:v>0.20750304124322838</c:v>
                </c:pt>
                <c:pt idx="3682">
                  <c:v>0.16158294477958179</c:v>
                </c:pt>
                <c:pt idx="3683">
                  <c:v>0.13862289654781534</c:v>
                </c:pt>
                <c:pt idx="3684">
                  <c:v>0.15207214792036439</c:v>
                </c:pt>
                <c:pt idx="3685">
                  <c:v>0.15207214792036439</c:v>
                </c:pt>
                <c:pt idx="3686">
                  <c:v>0.1654215109538768</c:v>
                </c:pt>
                <c:pt idx="3687">
                  <c:v>0.14256135106114698</c:v>
                </c:pt>
                <c:pt idx="3688">
                  <c:v>0.19794230021443582</c:v>
                </c:pt>
                <c:pt idx="3689">
                  <c:v>0.18843150335521841</c:v>
                </c:pt>
                <c:pt idx="3690">
                  <c:v>0.14823358174618306</c:v>
                </c:pt>
                <c:pt idx="3691">
                  <c:v>0.14823358174612622</c:v>
                </c:pt>
                <c:pt idx="3692">
                  <c:v>0.17503219615218768</c:v>
                </c:pt>
                <c:pt idx="3693">
                  <c:v>0.17503219615218768</c:v>
                </c:pt>
                <c:pt idx="3694">
                  <c:v>0.13388890276229404</c:v>
                </c:pt>
                <c:pt idx="3695">
                  <c:v>0.15409488678727712</c:v>
                </c:pt>
                <c:pt idx="3696">
                  <c:v>0.15409488678727712</c:v>
                </c:pt>
                <c:pt idx="3697">
                  <c:v>0.16158294477963864</c:v>
                </c:pt>
                <c:pt idx="3698">
                  <c:v>0.14823358174612622</c:v>
                </c:pt>
                <c:pt idx="3699">
                  <c:v>0.14823358174618306</c:v>
                </c:pt>
                <c:pt idx="3700">
                  <c:v>0.13478433037357718</c:v>
                </c:pt>
                <c:pt idx="3701">
                  <c:v>0.16158294477963864</c:v>
                </c:pt>
                <c:pt idx="3702">
                  <c:v>0.14823358174612622</c:v>
                </c:pt>
                <c:pt idx="3703">
                  <c:v>0.18454299301140509</c:v>
                </c:pt>
                <c:pt idx="3704">
                  <c:v>0.18454299301140509</c:v>
                </c:pt>
                <c:pt idx="3705">
                  <c:v>0.16744424982078954</c:v>
                </c:pt>
                <c:pt idx="3706">
                  <c:v>0.1445341457585414</c:v>
                </c:pt>
                <c:pt idx="3707">
                  <c:v>0.18454299301140509</c:v>
                </c:pt>
                <c:pt idx="3708">
                  <c:v>0.20750304124322838</c:v>
                </c:pt>
                <c:pt idx="3709">
                  <c:v>0.28017180794330443</c:v>
                </c:pt>
                <c:pt idx="3710">
                  <c:v>0.31648121920852645</c:v>
                </c:pt>
                <c:pt idx="3711">
                  <c:v>0.28017180794330443</c:v>
                </c:pt>
                <c:pt idx="3712">
                  <c:v>0.29362105931585347</c:v>
                </c:pt>
                <c:pt idx="3713">
                  <c:v>0.22090234844620227</c:v>
                </c:pt>
                <c:pt idx="3714">
                  <c:v>0.25721175971148114</c:v>
                </c:pt>
                <c:pt idx="3715">
                  <c:v>0.25726170388105629</c:v>
                </c:pt>
                <c:pt idx="3716">
                  <c:v>0.22085240427668396</c:v>
                </c:pt>
                <c:pt idx="3717">
                  <c:v>0.22090234844625911</c:v>
                </c:pt>
                <c:pt idx="3718">
                  <c:v>0.20745309707371007</c:v>
                </c:pt>
                <c:pt idx="3719">
                  <c:v>0.17119362997794951</c:v>
                </c:pt>
                <c:pt idx="3720">
                  <c:v>0.1386728407173905</c:v>
                </c:pt>
                <c:pt idx="3721">
                  <c:v>0.13862289654781534</c:v>
                </c:pt>
                <c:pt idx="3722">
                  <c:v>0.15207214792036439</c:v>
                </c:pt>
                <c:pt idx="3723">
                  <c:v>0.13862289654781534</c:v>
                </c:pt>
                <c:pt idx="3724">
                  <c:v>0.13862289654781534</c:v>
                </c:pt>
                <c:pt idx="3725">
                  <c:v>0.1386728407173905</c:v>
                </c:pt>
                <c:pt idx="3726">
                  <c:v>0.13862289654781534</c:v>
                </c:pt>
                <c:pt idx="3727">
                  <c:v>0.24454377784837789</c:v>
                </c:pt>
                <c:pt idx="3728">
                  <c:v>0.38820461412774421</c:v>
                </c:pt>
                <c:pt idx="3729">
                  <c:v>0.12527353351435977</c:v>
                </c:pt>
                <c:pt idx="3730">
                  <c:v>0.28671449415480765</c:v>
                </c:pt>
                <c:pt idx="3731">
                  <c:v>0.28085318911365675</c:v>
                </c:pt>
                <c:pt idx="3732">
                  <c:v>0.34603389782148497</c:v>
                </c:pt>
                <c:pt idx="3733">
                  <c:v>0.15207214792036439</c:v>
                </c:pt>
                <c:pt idx="3734">
                  <c:v>0.12162404169623642</c:v>
                </c:pt>
                <c:pt idx="3735">
                  <c:v>0.14448420158902309</c:v>
                </c:pt>
                <c:pt idx="3736">
                  <c:v>0.13862289654781534</c:v>
                </c:pt>
                <c:pt idx="3737">
                  <c:v>0.13862289654781534</c:v>
                </c:pt>
                <c:pt idx="3738">
                  <c:v>0.13862289654781534</c:v>
                </c:pt>
                <c:pt idx="3739">
                  <c:v>0.19799224438395413</c:v>
                </c:pt>
                <c:pt idx="3740">
                  <c:v>0.15207214792036439</c:v>
                </c:pt>
                <c:pt idx="3741">
                  <c:v>0.16158294477958179</c:v>
                </c:pt>
                <c:pt idx="3742">
                  <c:v>0.22718817892859988</c:v>
                </c:pt>
                <c:pt idx="3743">
                  <c:v>0.38820461412774421</c:v>
                </c:pt>
                <c:pt idx="3744">
                  <c:v>0.28671449415480765</c:v>
                </c:pt>
                <c:pt idx="3745">
                  <c:v>0.24454377784837789</c:v>
                </c:pt>
                <c:pt idx="3746">
                  <c:v>0.12911209968859794</c:v>
                </c:pt>
                <c:pt idx="3747">
                  <c:v>0.15207214792036439</c:v>
                </c:pt>
                <c:pt idx="3748">
                  <c:v>0.26740393774105087</c:v>
                </c:pt>
                <c:pt idx="3749">
                  <c:v>0.11841691252283226</c:v>
                </c:pt>
                <c:pt idx="3750">
                  <c:v>0.38820461412774421</c:v>
                </c:pt>
                <c:pt idx="3751">
                  <c:v>0.28671449415480765</c:v>
                </c:pt>
                <c:pt idx="3752">
                  <c:v>0.24454377784837789</c:v>
                </c:pt>
                <c:pt idx="3753">
                  <c:v>0.12911209968859794</c:v>
                </c:pt>
                <c:pt idx="3754">
                  <c:v>0.12911209968859794</c:v>
                </c:pt>
                <c:pt idx="3755">
                  <c:v>0.12911209968859794</c:v>
                </c:pt>
                <c:pt idx="3756">
                  <c:v>0.12911209968859794</c:v>
                </c:pt>
                <c:pt idx="3757">
                  <c:v>0.13862289654781534</c:v>
                </c:pt>
                <c:pt idx="3758">
                  <c:v>0.25405457470759529</c:v>
                </c:pt>
                <c:pt idx="3759">
                  <c:v>0.17119362997794951</c:v>
                </c:pt>
                <c:pt idx="3760">
                  <c:v>0.1940537898706225</c:v>
                </c:pt>
                <c:pt idx="3761">
                  <c:v>0.12527353351435977</c:v>
                </c:pt>
                <c:pt idx="3762">
                  <c:v>0.19799224438395413</c:v>
                </c:pt>
                <c:pt idx="3763">
                  <c:v>0.21134160741746655</c:v>
                </c:pt>
                <c:pt idx="3764">
                  <c:v>0.19799224438395413</c:v>
                </c:pt>
                <c:pt idx="3765">
                  <c:v>0.17503219615218768</c:v>
                </c:pt>
                <c:pt idx="3766">
                  <c:v>0.22085240427668396</c:v>
                </c:pt>
                <c:pt idx="3767">
                  <c:v>0.3038132373454232</c:v>
                </c:pt>
                <c:pt idx="3768">
                  <c:v>0.29036398597287416</c:v>
                </c:pt>
                <c:pt idx="3769">
                  <c:v>0.17503219615218768</c:v>
                </c:pt>
                <c:pt idx="3770">
                  <c:v>0.3038132373454232</c:v>
                </c:pt>
                <c:pt idx="3771">
                  <c:v>0.18454299301140509</c:v>
                </c:pt>
                <c:pt idx="3772">
                  <c:v>0.30381323734548005</c:v>
                </c:pt>
                <c:pt idx="3773">
                  <c:v>0.18454299301140509</c:v>
                </c:pt>
                <c:pt idx="3774">
                  <c:v>0.26740393774105087</c:v>
                </c:pt>
                <c:pt idx="3775">
                  <c:v>0.17503219615218768</c:v>
                </c:pt>
                <c:pt idx="3776">
                  <c:v>0.28085318911359991</c:v>
                </c:pt>
                <c:pt idx="3777">
                  <c:v>0.20750304124317154</c:v>
                </c:pt>
                <c:pt idx="3778">
                  <c:v>0.18454299301140509</c:v>
                </c:pt>
                <c:pt idx="3779">
                  <c:v>0.15207214792036439</c:v>
                </c:pt>
                <c:pt idx="3780">
                  <c:v>0.12527353351435977</c:v>
                </c:pt>
                <c:pt idx="3781">
                  <c:v>0.13862289654781534</c:v>
                </c:pt>
                <c:pt idx="3782">
                  <c:v>0.13862289654781534</c:v>
                </c:pt>
                <c:pt idx="3783">
                  <c:v>0.30006385718826323</c:v>
                </c:pt>
                <c:pt idx="3784">
                  <c:v>0.231094526475772</c:v>
                </c:pt>
                <c:pt idx="3785">
                  <c:v>0.24454377784837789</c:v>
                </c:pt>
                <c:pt idx="3786">
                  <c:v>0.34603389782148497</c:v>
                </c:pt>
                <c:pt idx="3787">
                  <c:v>0.28085318911365675</c:v>
                </c:pt>
                <c:pt idx="3788">
                  <c:v>0.28085318911365675</c:v>
                </c:pt>
                <c:pt idx="3789">
                  <c:v>0.16158294477958179</c:v>
                </c:pt>
                <c:pt idx="3790">
                  <c:v>0.17119362997794951</c:v>
                </c:pt>
                <c:pt idx="3791">
                  <c:v>0.17119362997794951</c:v>
                </c:pt>
                <c:pt idx="3792">
                  <c:v>0.18454299301140509</c:v>
                </c:pt>
                <c:pt idx="3793">
                  <c:v>0.17503219615218768</c:v>
                </c:pt>
                <c:pt idx="3794">
                  <c:v>0.18454299301140509</c:v>
                </c:pt>
                <c:pt idx="3795">
                  <c:v>0.15774437860540047</c:v>
                </c:pt>
                <c:pt idx="3796">
                  <c:v>0.19799224438395413</c:v>
                </c:pt>
                <c:pt idx="3797">
                  <c:v>0.15098764595296643</c:v>
                </c:pt>
                <c:pt idx="3798">
                  <c:v>0.16433700898642201</c:v>
                </c:pt>
                <c:pt idx="3799">
                  <c:v>0.13483427454315233</c:v>
                </c:pt>
                <c:pt idx="3800">
                  <c:v>0.18454299301140509</c:v>
                </c:pt>
                <c:pt idx="3801">
                  <c:v>0.18454299301140509</c:v>
                </c:pt>
                <c:pt idx="3802">
                  <c:v>1.6245411379429697E-2</c:v>
                </c:pt>
                <c:pt idx="3803">
                  <c:v>0.18454299301140509</c:v>
                </c:pt>
                <c:pt idx="3804">
                  <c:v>0.16158294477958179</c:v>
                </c:pt>
                <c:pt idx="3805">
                  <c:v>0.16158294477958179</c:v>
                </c:pt>
                <c:pt idx="3806">
                  <c:v>0.16158294477958179</c:v>
                </c:pt>
                <c:pt idx="3807">
                  <c:v>0.41116466235962434</c:v>
                </c:pt>
                <c:pt idx="3808">
                  <c:v>0.3096745423865741</c:v>
                </c:pt>
                <c:pt idx="3809">
                  <c:v>0.26740393774105087</c:v>
                </c:pt>
                <c:pt idx="3810">
                  <c:v>0.16158294477958179</c:v>
                </c:pt>
                <c:pt idx="3811">
                  <c:v>0.16158294477958179</c:v>
                </c:pt>
                <c:pt idx="3812">
                  <c:v>0.17503219615218768</c:v>
                </c:pt>
                <c:pt idx="3813">
                  <c:v>0.16158294477958179</c:v>
                </c:pt>
                <c:pt idx="3814">
                  <c:v>0.17503219615218768</c:v>
                </c:pt>
                <c:pt idx="3815">
                  <c:v>0.10236342945211163</c:v>
                </c:pt>
                <c:pt idx="3816">
                  <c:v>0.12527353351435977</c:v>
                </c:pt>
                <c:pt idx="3817">
                  <c:v>0.10231348528253648</c:v>
                </c:pt>
                <c:pt idx="3818">
                  <c:v>0.12527353351435977</c:v>
                </c:pt>
                <c:pt idx="3819">
                  <c:v>0.10231348528253648</c:v>
                </c:pt>
                <c:pt idx="3820">
                  <c:v>0.12527353351435977</c:v>
                </c:pt>
                <c:pt idx="3821">
                  <c:v>0.12527353351435977</c:v>
                </c:pt>
                <c:pt idx="3822">
                  <c:v>0.10231348528253648</c:v>
                </c:pt>
                <c:pt idx="3823">
                  <c:v>0.10231348528253648</c:v>
                </c:pt>
                <c:pt idx="3824">
                  <c:v>0.23041314530547652</c:v>
                </c:pt>
                <c:pt idx="3825">
                  <c:v>0.23041314530547652</c:v>
                </c:pt>
                <c:pt idx="3826">
                  <c:v>0.12527353351435977</c:v>
                </c:pt>
                <c:pt idx="3827">
                  <c:v>0.12527353351435977</c:v>
                </c:pt>
                <c:pt idx="3828">
                  <c:v>0.14823358174618306</c:v>
                </c:pt>
                <c:pt idx="3829">
                  <c:v>0.14823358174618306</c:v>
                </c:pt>
                <c:pt idx="3830">
                  <c:v>7.5350768605119356E-2</c:v>
                </c:pt>
                <c:pt idx="3831">
                  <c:v>7.5350768605119356E-2</c:v>
                </c:pt>
                <c:pt idx="3832">
                  <c:v>0.14823358174618306</c:v>
                </c:pt>
                <c:pt idx="3833">
                  <c:v>0.14823358174618306</c:v>
                </c:pt>
                <c:pt idx="3834">
                  <c:v>0.14823358174618306</c:v>
                </c:pt>
                <c:pt idx="3835">
                  <c:v>0.16158294477958179</c:v>
                </c:pt>
                <c:pt idx="3836">
                  <c:v>0.10231348528253648</c:v>
                </c:pt>
                <c:pt idx="3837">
                  <c:v>0.10231348528253648</c:v>
                </c:pt>
                <c:pt idx="3838">
                  <c:v>0.10231348528253648</c:v>
                </c:pt>
                <c:pt idx="3839">
                  <c:v>0.10231348528253648</c:v>
                </c:pt>
                <c:pt idx="3840">
                  <c:v>0.11571279248556721</c:v>
                </c:pt>
                <c:pt idx="3841">
                  <c:v>0.11576273665514236</c:v>
                </c:pt>
                <c:pt idx="3842">
                  <c:v>0.11576273665514236</c:v>
                </c:pt>
                <c:pt idx="3843">
                  <c:v>0.11576273665514236</c:v>
                </c:pt>
                <c:pt idx="3844">
                  <c:v>7.5350768605119356E-2</c:v>
                </c:pt>
                <c:pt idx="3845">
                  <c:v>0.11576273665514236</c:v>
                </c:pt>
                <c:pt idx="3846">
                  <c:v>0.11576273665514236</c:v>
                </c:pt>
                <c:pt idx="3847">
                  <c:v>0.11576273665514236</c:v>
                </c:pt>
                <c:pt idx="3848">
                  <c:v>0.11576273665514236</c:v>
                </c:pt>
                <c:pt idx="3849">
                  <c:v>0.13862289654781534</c:v>
                </c:pt>
                <c:pt idx="3850">
                  <c:v>0.12911209968859794</c:v>
                </c:pt>
                <c:pt idx="3851">
                  <c:v>0.13862289654781534</c:v>
                </c:pt>
                <c:pt idx="3852">
                  <c:v>0.13862289654781534</c:v>
                </c:pt>
                <c:pt idx="3853">
                  <c:v>0.13862289654781534</c:v>
                </c:pt>
                <c:pt idx="3854">
                  <c:v>0.13862289654781534</c:v>
                </c:pt>
                <c:pt idx="3855">
                  <c:v>0.13862289654781534</c:v>
                </c:pt>
                <c:pt idx="3856">
                  <c:v>0.12911209968859794</c:v>
                </c:pt>
                <c:pt idx="3857">
                  <c:v>0.11576273665514236</c:v>
                </c:pt>
                <c:pt idx="3858">
                  <c:v>0.11576273665514236</c:v>
                </c:pt>
                <c:pt idx="3859">
                  <c:v>0.11576273665514236</c:v>
                </c:pt>
                <c:pt idx="3860">
                  <c:v>0.11576273665514236</c:v>
                </c:pt>
                <c:pt idx="3861">
                  <c:v>0.11576273665514236</c:v>
                </c:pt>
                <c:pt idx="3862">
                  <c:v>0.11576273665514236</c:v>
                </c:pt>
                <c:pt idx="3863">
                  <c:v>0.11576273665514236</c:v>
                </c:pt>
                <c:pt idx="3864">
                  <c:v>0.13862289654781534</c:v>
                </c:pt>
                <c:pt idx="3865">
                  <c:v>0.13862289654781534</c:v>
                </c:pt>
                <c:pt idx="3866">
                  <c:v>0.13862289654781534</c:v>
                </c:pt>
                <c:pt idx="3867">
                  <c:v>0.13862289654781534</c:v>
                </c:pt>
                <c:pt idx="3868">
                  <c:v>0.13862289654781534</c:v>
                </c:pt>
                <c:pt idx="3869">
                  <c:v>0.18454299301140509</c:v>
                </c:pt>
                <c:pt idx="3870">
                  <c:v>0.18454299301140509</c:v>
                </c:pt>
                <c:pt idx="3871">
                  <c:v>0.18454299301140509</c:v>
                </c:pt>
                <c:pt idx="3872">
                  <c:v>0.13862289654781534</c:v>
                </c:pt>
                <c:pt idx="3873">
                  <c:v>0.12911209968859794</c:v>
                </c:pt>
                <c:pt idx="3874">
                  <c:v>0.13862289654781534</c:v>
                </c:pt>
                <c:pt idx="3875">
                  <c:v>0.13862289654781534</c:v>
                </c:pt>
                <c:pt idx="3876">
                  <c:v>0.11576273665514236</c:v>
                </c:pt>
                <c:pt idx="3877">
                  <c:v>0.11576273665514236</c:v>
                </c:pt>
                <c:pt idx="3878">
                  <c:v>0.12911209968859794</c:v>
                </c:pt>
                <c:pt idx="3879">
                  <c:v>0.11576273665514236</c:v>
                </c:pt>
                <c:pt idx="3880">
                  <c:v>0.11576273665514236</c:v>
                </c:pt>
                <c:pt idx="3881">
                  <c:v>0.12911209968859794</c:v>
                </c:pt>
                <c:pt idx="3882">
                  <c:v>0.11576273665514236</c:v>
                </c:pt>
                <c:pt idx="3883">
                  <c:v>0.11576273665514236</c:v>
                </c:pt>
                <c:pt idx="3884">
                  <c:v>0.11576273665514236</c:v>
                </c:pt>
                <c:pt idx="3885">
                  <c:v>0.11576273665514236</c:v>
                </c:pt>
                <c:pt idx="3886">
                  <c:v>0.11576273665514236</c:v>
                </c:pt>
                <c:pt idx="3887">
                  <c:v>0.11576273665514236</c:v>
                </c:pt>
                <c:pt idx="3888">
                  <c:v>0.11576273665514236</c:v>
                </c:pt>
                <c:pt idx="3889">
                  <c:v>0.12911209968859794</c:v>
                </c:pt>
                <c:pt idx="3890">
                  <c:v>0.11576273665514236</c:v>
                </c:pt>
                <c:pt idx="3891">
                  <c:v>0.13862289654781534</c:v>
                </c:pt>
                <c:pt idx="3892">
                  <c:v>0.13862289654781534</c:v>
                </c:pt>
                <c:pt idx="3893">
                  <c:v>0.13862289654781534</c:v>
                </c:pt>
                <c:pt idx="3894">
                  <c:v>0.13862289654781534</c:v>
                </c:pt>
                <c:pt idx="3895">
                  <c:v>0.11576273665514236</c:v>
                </c:pt>
                <c:pt idx="3896">
                  <c:v>0.15207214792036439</c:v>
                </c:pt>
                <c:pt idx="3897">
                  <c:v>0.13862289654781534</c:v>
                </c:pt>
                <c:pt idx="3898">
                  <c:v>0.13862289654781534</c:v>
                </c:pt>
                <c:pt idx="3899">
                  <c:v>0.13862289654781534</c:v>
                </c:pt>
                <c:pt idx="3900">
                  <c:v>0.13862289654781534</c:v>
                </c:pt>
                <c:pt idx="3901">
                  <c:v>7.5350768605119356E-2</c:v>
                </c:pt>
                <c:pt idx="3902">
                  <c:v>7.5350768605119356E-2</c:v>
                </c:pt>
                <c:pt idx="3903">
                  <c:v>8.5403816448092584E-2</c:v>
                </c:pt>
                <c:pt idx="3904">
                  <c:v>9.3776599729608279E-2</c:v>
                </c:pt>
                <c:pt idx="3905">
                  <c:v>0.11576273665514236</c:v>
                </c:pt>
                <c:pt idx="3906">
                  <c:v>0.11576273665514236</c:v>
                </c:pt>
                <c:pt idx="3907">
                  <c:v>0.11576273665514236</c:v>
                </c:pt>
                <c:pt idx="3908">
                  <c:v>0.11576273665514236</c:v>
                </c:pt>
                <c:pt idx="3909">
                  <c:v>0.11576273665514236</c:v>
                </c:pt>
                <c:pt idx="3910">
                  <c:v>0.11576273665514236</c:v>
                </c:pt>
                <c:pt idx="3911">
                  <c:v>0.13862289654781534</c:v>
                </c:pt>
                <c:pt idx="3912">
                  <c:v>0.11576273665514236</c:v>
                </c:pt>
                <c:pt idx="3913">
                  <c:v>0.11576273665514236</c:v>
                </c:pt>
                <c:pt idx="3914">
                  <c:v>0.11576273665514236</c:v>
                </c:pt>
                <c:pt idx="3915">
                  <c:v>0.11576273665514236</c:v>
                </c:pt>
                <c:pt idx="3916">
                  <c:v>0.13862289654781534</c:v>
                </c:pt>
                <c:pt idx="3917">
                  <c:v>0.13862289654781534</c:v>
                </c:pt>
                <c:pt idx="3918">
                  <c:v>0.18454299301140509</c:v>
                </c:pt>
                <c:pt idx="3919">
                  <c:v>0.18454299301140509</c:v>
                </c:pt>
                <c:pt idx="3920">
                  <c:v>0.13862289654781534</c:v>
                </c:pt>
                <c:pt idx="3921">
                  <c:v>0.13862289654781534</c:v>
                </c:pt>
                <c:pt idx="3922">
                  <c:v>0.11576273665514236</c:v>
                </c:pt>
                <c:pt idx="3923">
                  <c:v>0.11576273665514236</c:v>
                </c:pt>
                <c:pt idx="3924">
                  <c:v>0.11576273665514236</c:v>
                </c:pt>
                <c:pt idx="3925">
                  <c:v>0.11576273665514236</c:v>
                </c:pt>
                <c:pt idx="3926">
                  <c:v>0.13862289654781534</c:v>
                </c:pt>
                <c:pt idx="3927">
                  <c:v>0.13862289654781534</c:v>
                </c:pt>
                <c:pt idx="3928">
                  <c:v>0.13862289654781534</c:v>
                </c:pt>
                <c:pt idx="3929">
                  <c:v>0.11576273665514236</c:v>
                </c:pt>
                <c:pt idx="3930">
                  <c:v>0.12911209968859794</c:v>
                </c:pt>
                <c:pt idx="3931">
                  <c:v>0.13862289654781534</c:v>
                </c:pt>
                <c:pt idx="3932">
                  <c:v>0.13862289654781534</c:v>
                </c:pt>
                <c:pt idx="3933">
                  <c:v>0.13862289654781534</c:v>
                </c:pt>
                <c:pt idx="3934">
                  <c:v>0.15207214792036439</c:v>
                </c:pt>
                <c:pt idx="3935">
                  <c:v>0.15207214792036439</c:v>
                </c:pt>
                <c:pt idx="3936">
                  <c:v>0.15207214792036439</c:v>
                </c:pt>
                <c:pt idx="3937">
                  <c:v>0.11576273665514236</c:v>
                </c:pt>
                <c:pt idx="3938">
                  <c:v>0.13862289654781534</c:v>
                </c:pt>
                <c:pt idx="3939">
                  <c:v>0.15207214792036439</c:v>
                </c:pt>
                <c:pt idx="3940">
                  <c:v>0.12911209968859794</c:v>
                </c:pt>
                <c:pt idx="3941">
                  <c:v>0.12911209968859794</c:v>
                </c:pt>
                <c:pt idx="3942">
                  <c:v>0.12911209968859794</c:v>
                </c:pt>
                <c:pt idx="3943">
                  <c:v>0.12911209968859794</c:v>
                </c:pt>
                <c:pt idx="3944">
                  <c:v>0.12911209968859794</c:v>
                </c:pt>
                <c:pt idx="3945">
                  <c:v>0.12911209968859794</c:v>
                </c:pt>
                <c:pt idx="3946">
                  <c:v>0.12911209968859794</c:v>
                </c:pt>
                <c:pt idx="3947">
                  <c:v>0.12911209968859794</c:v>
                </c:pt>
                <c:pt idx="3948">
                  <c:v>0.12911209968859794</c:v>
                </c:pt>
                <c:pt idx="3949">
                  <c:v>0.15207214792036439</c:v>
                </c:pt>
                <c:pt idx="3950">
                  <c:v>0.15207214792036439</c:v>
                </c:pt>
                <c:pt idx="3951">
                  <c:v>0.15202220375084607</c:v>
                </c:pt>
                <c:pt idx="3952">
                  <c:v>0.15202220375084607</c:v>
                </c:pt>
                <c:pt idx="3953">
                  <c:v>0.15202220375084607</c:v>
                </c:pt>
                <c:pt idx="3954">
                  <c:v>0.15202220375084607</c:v>
                </c:pt>
                <c:pt idx="3955">
                  <c:v>0.12911209968859794</c:v>
                </c:pt>
                <c:pt idx="3956">
                  <c:v>0.1654215109538768</c:v>
                </c:pt>
                <c:pt idx="3957">
                  <c:v>0.12911209968859794</c:v>
                </c:pt>
                <c:pt idx="3958">
                  <c:v>0.12911209968859794</c:v>
                </c:pt>
                <c:pt idx="3959">
                  <c:v>0.12911209968859794</c:v>
                </c:pt>
                <c:pt idx="3960">
                  <c:v>0.12911209968859794</c:v>
                </c:pt>
                <c:pt idx="3961">
                  <c:v>0.12911209968859794</c:v>
                </c:pt>
                <c:pt idx="3962">
                  <c:v>0.12911209968859794</c:v>
                </c:pt>
                <c:pt idx="3963">
                  <c:v>0.12911209968859794</c:v>
                </c:pt>
                <c:pt idx="3964">
                  <c:v>0.17503219615218768</c:v>
                </c:pt>
                <c:pt idx="3965">
                  <c:v>0.12911209968859794</c:v>
                </c:pt>
                <c:pt idx="3966">
                  <c:v>0.12911209968859794</c:v>
                </c:pt>
                <c:pt idx="3967">
                  <c:v>0.17503219615218768</c:v>
                </c:pt>
                <c:pt idx="3968">
                  <c:v>0.1654215109538768</c:v>
                </c:pt>
                <c:pt idx="3969">
                  <c:v>0.17503219615218768</c:v>
                </c:pt>
                <c:pt idx="3970">
                  <c:v>0.17503219615218768</c:v>
                </c:pt>
                <c:pt idx="3971">
                  <c:v>0.15207214792036439</c:v>
                </c:pt>
                <c:pt idx="3972">
                  <c:v>0.15207214792036439</c:v>
                </c:pt>
                <c:pt idx="3973">
                  <c:v>0.15207214792036439</c:v>
                </c:pt>
                <c:pt idx="3974">
                  <c:v>0.15207214792036439</c:v>
                </c:pt>
                <c:pt idx="3975">
                  <c:v>0.12911209968859794</c:v>
                </c:pt>
                <c:pt idx="3976">
                  <c:v>0.12911209968859794</c:v>
                </c:pt>
                <c:pt idx="3977">
                  <c:v>0.12911209968859794</c:v>
                </c:pt>
                <c:pt idx="3978">
                  <c:v>0.15207214792036439</c:v>
                </c:pt>
                <c:pt idx="3979">
                  <c:v>0.15207214792036439</c:v>
                </c:pt>
                <c:pt idx="3980">
                  <c:v>0.12911209968859794</c:v>
                </c:pt>
                <c:pt idx="3981">
                  <c:v>0.15207214792036439</c:v>
                </c:pt>
                <c:pt idx="3982">
                  <c:v>0.15207214792036439</c:v>
                </c:pt>
                <c:pt idx="3983">
                  <c:v>0.11576273665514236</c:v>
                </c:pt>
                <c:pt idx="3984">
                  <c:v>0.11576273665514236</c:v>
                </c:pt>
                <c:pt idx="3985">
                  <c:v>0.11576273665514236</c:v>
                </c:pt>
                <c:pt idx="3986">
                  <c:v>0.11576273665514236</c:v>
                </c:pt>
                <c:pt idx="3987">
                  <c:v>0.11576273665514236</c:v>
                </c:pt>
                <c:pt idx="3988">
                  <c:v>0.13862289654781534</c:v>
                </c:pt>
                <c:pt idx="3989">
                  <c:v>0.13862289654781534</c:v>
                </c:pt>
                <c:pt idx="3990">
                  <c:v>7.5350768605119356E-2</c:v>
                </c:pt>
                <c:pt idx="3991">
                  <c:v>0.13862289654781534</c:v>
                </c:pt>
                <c:pt idx="3992">
                  <c:v>0.11576273665514236</c:v>
                </c:pt>
                <c:pt idx="3993">
                  <c:v>0.11576273665514236</c:v>
                </c:pt>
                <c:pt idx="3994">
                  <c:v>0.11576273665514236</c:v>
                </c:pt>
                <c:pt idx="3995">
                  <c:v>0.11576273665514236</c:v>
                </c:pt>
                <c:pt idx="3996">
                  <c:v>0.11576273665514236</c:v>
                </c:pt>
                <c:pt idx="3997">
                  <c:v>0.11576273665514236</c:v>
                </c:pt>
                <c:pt idx="3998">
                  <c:v>0.11576273665514236</c:v>
                </c:pt>
                <c:pt idx="3999">
                  <c:v>0.13862289654781534</c:v>
                </c:pt>
                <c:pt idx="4000">
                  <c:v>0.13862289654781534</c:v>
                </c:pt>
                <c:pt idx="4001">
                  <c:v>0.14823358174618306</c:v>
                </c:pt>
                <c:pt idx="4002">
                  <c:v>0.13862289654781534</c:v>
                </c:pt>
                <c:pt idx="4003">
                  <c:v>0.14823358174618306</c:v>
                </c:pt>
                <c:pt idx="4004">
                  <c:v>0.13862289654781534</c:v>
                </c:pt>
                <c:pt idx="4005">
                  <c:v>0.13862289654781534</c:v>
                </c:pt>
                <c:pt idx="4006">
                  <c:v>0.13862289654781534</c:v>
                </c:pt>
                <c:pt idx="4007">
                  <c:v>0.3977154109870753</c:v>
                </c:pt>
                <c:pt idx="4008">
                  <c:v>0.29622529101402506</c:v>
                </c:pt>
                <c:pt idx="4009">
                  <c:v>0.11576273665514236</c:v>
                </c:pt>
                <c:pt idx="4010">
                  <c:v>0.11576273665514236</c:v>
                </c:pt>
                <c:pt idx="4011">
                  <c:v>0.15202220375084607</c:v>
                </c:pt>
                <c:pt idx="4012">
                  <c:v>0.15202220375084607</c:v>
                </c:pt>
                <c:pt idx="4013">
                  <c:v>0.1386728407173905</c:v>
                </c:pt>
                <c:pt idx="4014">
                  <c:v>0.1386728407173905</c:v>
                </c:pt>
                <c:pt idx="4015">
                  <c:v>0.16158294477958179</c:v>
                </c:pt>
                <c:pt idx="4016">
                  <c:v>0.16158294477958179</c:v>
                </c:pt>
                <c:pt idx="4017">
                  <c:v>0.16158294477958179</c:v>
                </c:pt>
                <c:pt idx="4018">
                  <c:v>0.16158294477958179</c:v>
                </c:pt>
                <c:pt idx="4019">
                  <c:v>0.16158294477958179</c:v>
                </c:pt>
                <c:pt idx="4020">
                  <c:v>0.16158294477958179</c:v>
                </c:pt>
                <c:pt idx="4021">
                  <c:v>0.16158294477958179</c:v>
                </c:pt>
                <c:pt idx="4022">
                  <c:v>0.16158294477958179</c:v>
                </c:pt>
                <c:pt idx="4023">
                  <c:v>0.16158294477958179</c:v>
                </c:pt>
                <c:pt idx="4024">
                  <c:v>0.16158294477958179</c:v>
                </c:pt>
                <c:pt idx="4025">
                  <c:v>0.16158294477958179</c:v>
                </c:pt>
                <c:pt idx="4026">
                  <c:v>0.16158294477958179</c:v>
                </c:pt>
                <c:pt idx="4027">
                  <c:v>0.16158294477958179</c:v>
                </c:pt>
                <c:pt idx="4028">
                  <c:v>0.16158294477958179</c:v>
                </c:pt>
                <c:pt idx="4029">
                  <c:v>0.16158294477958179</c:v>
                </c:pt>
                <c:pt idx="4030">
                  <c:v>0.16158294477958179</c:v>
                </c:pt>
                <c:pt idx="4031">
                  <c:v>0.16158294477958179</c:v>
                </c:pt>
                <c:pt idx="4032">
                  <c:v>0.16158294477958179</c:v>
                </c:pt>
                <c:pt idx="4033">
                  <c:v>0.16158294477958179</c:v>
                </c:pt>
                <c:pt idx="4034">
                  <c:v>0.16158294477958179</c:v>
                </c:pt>
                <c:pt idx="4035">
                  <c:v>0.16158294477958179</c:v>
                </c:pt>
                <c:pt idx="4036">
                  <c:v>0.16158294477958179</c:v>
                </c:pt>
                <c:pt idx="4037">
                  <c:v>0.16158294477958179</c:v>
                </c:pt>
                <c:pt idx="4038">
                  <c:v>0.16158294477958179</c:v>
                </c:pt>
                <c:pt idx="4039">
                  <c:v>0.16158294477958179</c:v>
                </c:pt>
                <c:pt idx="4040">
                  <c:v>0.16158294477958179</c:v>
                </c:pt>
                <c:pt idx="4041">
                  <c:v>0.16158294477958179</c:v>
                </c:pt>
                <c:pt idx="4042">
                  <c:v>0.16158294477958179</c:v>
                </c:pt>
                <c:pt idx="4043">
                  <c:v>0.16158294477958179</c:v>
                </c:pt>
                <c:pt idx="4044">
                  <c:v>0.16158294477958179</c:v>
                </c:pt>
                <c:pt idx="4045">
                  <c:v>0.16158294477958179</c:v>
                </c:pt>
                <c:pt idx="4046">
                  <c:v>0.16158294477958179</c:v>
                </c:pt>
                <c:pt idx="4047">
                  <c:v>0.16158294477958179</c:v>
                </c:pt>
                <c:pt idx="4048">
                  <c:v>0.16158294477958179</c:v>
                </c:pt>
                <c:pt idx="4049">
                  <c:v>0.16158294477958179</c:v>
                </c:pt>
                <c:pt idx="4050">
                  <c:v>0.16158294477958179</c:v>
                </c:pt>
                <c:pt idx="4051">
                  <c:v>0.19799224438395413</c:v>
                </c:pt>
                <c:pt idx="4052">
                  <c:v>0.20385354942516187</c:v>
                </c:pt>
                <c:pt idx="4053">
                  <c:v>0.14823358174618306</c:v>
                </c:pt>
                <c:pt idx="4054">
                  <c:v>0.14823358174618306</c:v>
                </c:pt>
                <c:pt idx="4055">
                  <c:v>0.16158294477958179</c:v>
                </c:pt>
                <c:pt idx="4056">
                  <c:v>0.14823358174618306</c:v>
                </c:pt>
                <c:pt idx="4057">
                  <c:v>0.16158294477958179</c:v>
                </c:pt>
                <c:pt idx="4058">
                  <c:v>0.14823358174618306</c:v>
                </c:pt>
                <c:pt idx="4059">
                  <c:v>0.16158294477958179</c:v>
                </c:pt>
                <c:pt idx="4060">
                  <c:v>0.13862289654781534</c:v>
                </c:pt>
                <c:pt idx="4061">
                  <c:v>0.17503219615218768</c:v>
                </c:pt>
                <c:pt idx="4062">
                  <c:v>0.14823358174618306</c:v>
                </c:pt>
                <c:pt idx="4063">
                  <c:v>0.14823358174618306</c:v>
                </c:pt>
                <c:pt idx="4064">
                  <c:v>9.2592209423060012E-2</c:v>
                </c:pt>
                <c:pt idx="4065">
                  <c:v>0.15409488678727712</c:v>
                </c:pt>
                <c:pt idx="4066">
                  <c:v>0.14823358174618306</c:v>
                </c:pt>
                <c:pt idx="4067">
                  <c:v>0.14823358174618306</c:v>
                </c:pt>
                <c:pt idx="4068">
                  <c:v>0.14823358174618306</c:v>
                </c:pt>
                <c:pt idx="4069">
                  <c:v>0.14823358174618306</c:v>
                </c:pt>
                <c:pt idx="4070">
                  <c:v>0.14823358174618306</c:v>
                </c:pt>
                <c:pt idx="4071">
                  <c:v>0.14823358174618306</c:v>
                </c:pt>
                <c:pt idx="4072">
                  <c:v>0.14823358174618306</c:v>
                </c:pt>
                <c:pt idx="4073">
                  <c:v>0.14823358174618306</c:v>
                </c:pt>
                <c:pt idx="4074">
                  <c:v>0.14823358174618306</c:v>
                </c:pt>
                <c:pt idx="4075">
                  <c:v>0.14823358174618306</c:v>
                </c:pt>
                <c:pt idx="4076">
                  <c:v>0.14823358174618306</c:v>
                </c:pt>
                <c:pt idx="4077">
                  <c:v>0.14823358174618306</c:v>
                </c:pt>
                <c:pt idx="4078">
                  <c:v>0.14823358174618306</c:v>
                </c:pt>
                <c:pt idx="4079">
                  <c:v>0.14823358174618306</c:v>
                </c:pt>
                <c:pt idx="4080">
                  <c:v>0.14823358174618306</c:v>
                </c:pt>
                <c:pt idx="4081">
                  <c:v>0.14823358174618306</c:v>
                </c:pt>
                <c:pt idx="4082">
                  <c:v>0.14823358174618306</c:v>
                </c:pt>
                <c:pt idx="4083">
                  <c:v>0.14823358174618306</c:v>
                </c:pt>
                <c:pt idx="4084">
                  <c:v>0.14823358174618306</c:v>
                </c:pt>
                <c:pt idx="4085">
                  <c:v>0.14823358174618306</c:v>
                </c:pt>
                <c:pt idx="4086">
                  <c:v>0.14823358174618306</c:v>
                </c:pt>
                <c:pt idx="4087">
                  <c:v>0.14823358174618306</c:v>
                </c:pt>
                <c:pt idx="4088">
                  <c:v>0.14823358174618306</c:v>
                </c:pt>
                <c:pt idx="4089">
                  <c:v>0.14823358174618306</c:v>
                </c:pt>
                <c:pt idx="4090">
                  <c:v>0.14823358174618306</c:v>
                </c:pt>
                <c:pt idx="4091">
                  <c:v>0.14823358174618306</c:v>
                </c:pt>
                <c:pt idx="4092">
                  <c:v>0.14823358174618306</c:v>
                </c:pt>
                <c:pt idx="4093">
                  <c:v>0.14823358174618306</c:v>
                </c:pt>
                <c:pt idx="4094">
                  <c:v>0.14823358174618306</c:v>
                </c:pt>
                <c:pt idx="4095">
                  <c:v>0.14823358174618306</c:v>
                </c:pt>
                <c:pt idx="4096">
                  <c:v>0.14823358174618306</c:v>
                </c:pt>
                <c:pt idx="4097">
                  <c:v>0.16158294477958179</c:v>
                </c:pt>
                <c:pt idx="4098">
                  <c:v>0.16158294477958179</c:v>
                </c:pt>
                <c:pt idx="4099">
                  <c:v>0.16158294477958179</c:v>
                </c:pt>
                <c:pt idx="4100">
                  <c:v>0.16158294477958179</c:v>
                </c:pt>
                <c:pt idx="4101">
                  <c:v>0.16158294477958179</c:v>
                </c:pt>
                <c:pt idx="4102">
                  <c:v>0.16158294477958179</c:v>
                </c:pt>
                <c:pt idx="4103">
                  <c:v>0.16158294477958179</c:v>
                </c:pt>
                <c:pt idx="4104">
                  <c:v>0.16158294477958179</c:v>
                </c:pt>
                <c:pt idx="4105">
                  <c:v>0.15207214792036439</c:v>
                </c:pt>
                <c:pt idx="4106">
                  <c:v>0.15207214792036439</c:v>
                </c:pt>
                <c:pt idx="4107">
                  <c:v>0.15207214792036439</c:v>
                </c:pt>
                <c:pt idx="4108">
                  <c:v>0.15207214792036439</c:v>
                </c:pt>
                <c:pt idx="4109">
                  <c:v>0.14256135106114698</c:v>
                </c:pt>
                <c:pt idx="4110">
                  <c:v>0.14256135106114698</c:v>
                </c:pt>
                <c:pt idx="4111">
                  <c:v>0.16158294477958179</c:v>
                </c:pt>
                <c:pt idx="4112">
                  <c:v>0.16158294477958179</c:v>
                </c:pt>
                <c:pt idx="4113">
                  <c:v>0.16158294477958179</c:v>
                </c:pt>
                <c:pt idx="4114">
                  <c:v>0.16158294477958179</c:v>
                </c:pt>
                <c:pt idx="4115">
                  <c:v>0.16158294477958179</c:v>
                </c:pt>
                <c:pt idx="4116">
                  <c:v>0.16158294477958179</c:v>
                </c:pt>
                <c:pt idx="4117">
                  <c:v>0.16158294477958179</c:v>
                </c:pt>
                <c:pt idx="4118">
                  <c:v>0.15207214792036439</c:v>
                </c:pt>
                <c:pt idx="4119">
                  <c:v>0.15207214792036439</c:v>
                </c:pt>
                <c:pt idx="4120">
                  <c:v>0.15207214792036439</c:v>
                </c:pt>
                <c:pt idx="4121">
                  <c:v>0.15207214792036439</c:v>
                </c:pt>
                <c:pt idx="4122">
                  <c:v>0.14256135106114698</c:v>
                </c:pt>
                <c:pt idx="4123">
                  <c:v>0.14256135106114698</c:v>
                </c:pt>
                <c:pt idx="4124">
                  <c:v>0.16158294477958179</c:v>
                </c:pt>
                <c:pt idx="4125">
                  <c:v>0.16158294477958179</c:v>
                </c:pt>
                <c:pt idx="4126">
                  <c:v>0.16158294477958179</c:v>
                </c:pt>
                <c:pt idx="4127">
                  <c:v>0.16158294477958179</c:v>
                </c:pt>
                <c:pt idx="4128">
                  <c:v>0.16158294477958179</c:v>
                </c:pt>
                <c:pt idx="4129">
                  <c:v>0.16158294477958179</c:v>
                </c:pt>
                <c:pt idx="4130">
                  <c:v>0.16158294477958179</c:v>
                </c:pt>
                <c:pt idx="4131">
                  <c:v>0.16158294477958179</c:v>
                </c:pt>
                <c:pt idx="4132">
                  <c:v>0.16158294477958179</c:v>
                </c:pt>
                <c:pt idx="4133">
                  <c:v>0.15207214792036439</c:v>
                </c:pt>
                <c:pt idx="4134">
                  <c:v>0.15207214792036439</c:v>
                </c:pt>
                <c:pt idx="4135">
                  <c:v>0.15207214792036439</c:v>
                </c:pt>
                <c:pt idx="4136">
                  <c:v>0.15207214792036439</c:v>
                </c:pt>
                <c:pt idx="4137">
                  <c:v>0.14256135106114698</c:v>
                </c:pt>
                <c:pt idx="4138">
                  <c:v>0.14256135106114698</c:v>
                </c:pt>
                <c:pt idx="4139">
                  <c:v>0.16158294477958179</c:v>
                </c:pt>
                <c:pt idx="4140">
                  <c:v>0.16158294477958179</c:v>
                </c:pt>
                <c:pt idx="4141">
                  <c:v>0.16158294477958179</c:v>
                </c:pt>
                <c:pt idx="4142">
                  <c:v>0.16158294477958179</c:v>
                </c:pt>
                <c:pt idx="4143">
                  <c:v>0.16158294477958179</c:v>
                </c:pt>
                <c:pt idx="4144">
                  <c:v>0.16158294477958179</c:v>
                </c:pt>
                <c:pt idx="4145">
                  <c:v>0.16158294477958179</c:v>
                </c:pt>
                <c:pt idx="4146">
                  <c:v>0.16158294477958179</c:v>
                </c:pt>
                <c:pt idx="4147">
                  <c:v>0.15207214792036439</c:v>
                </c:pt>
                <c:pt idx="4148">
                  <c:v>0.15207214792036439</c:v>
                </c:pt>
                <c:pt idx="4149">
                  <c:v>0.15207214792036439</c:v>
                </c:pt>
                <c:pt idx="4150">
                  <c:v>0.15207214792036439</c:v>
                </c:pt>
                <c:pt idx="4151">
                  <c:v>0.14256135106114698</c:v>
                </c:pt>
                <c:pt idx="4152">
                  <c:v>0.16158294477958179</c:v>
                </c:pt>
                <c:pt idx="4153">
                  <c:v>0.16158294477958179</c:v>
                </c:pt>
                <c:pt idx="4154">
                  <c:v>0.14823358174618306</c:v>
                </c:pt>
                <c:pt idx="4155">
                  <c:v>0.14823358174618306</c:v>
                </c:pt>
                <c:pt idx="4156">
                  <c:v>0.14823358174618306</c:v>
                </c:pt>
                <c:pt idx="4157">
                  <c:v>0.14823358174618306</c:v>
                </c:pt>
                <c:pt idx="4158">
                  <c:v>0.14823358174618306</c:v>
                </c:pt>
                <c:pt idx="4159">
                  <c:v>0.14823358174618306</c:v>
                </c:pt>
                <c:pt idx="4160">
                  <c:v>0.15207214792036439</c:v>
                </c:pt>
                <c:pt idx="4161">
                  <c:v>0.16158294477958179</c:v>
                </c:pt>
                <c:pt idx="4162">
                  <c:v>0.16158294477958179</c:v>
                </c:pt>
                <c:pt idx="4163">
                  <c:v>0.16158294477958179</c:v>
                </c:pt>
                <c:pt idx="4164">
                  <c:v>0.16158294477958179</c:v>
                </c:pt>
                <c:pt idx="4165">
                  <c:v>0.16158294477958179</c:v>
                </c:pt>
                <c:pt idx="4166">
                  <c:v>0.16158294477958179</c:v>
                </c:pt>
                <c:pt idx="4167">
                  <c:v>0.16158294477958179</c:v>
                </c:pt>
                <c:pt idx="4168">
                  <c:v>0.16158294477958179</c:v>
                </c:pt>
                <c:pt idx="4169">
                  <c:v>0.16158294477958179</c:v>
                </c:pt>
                <c:pt idx="4170">
                  <c:v>0.16158294477958179</c:v>
                </c:pt>
                <c:pt idx="4171">
                  <c:v>0.16158294477958179</c:v>
                </c:pt>
                <c:pt idx="4172">
                  <c:v>0.16158294477958179</c:v>
                </c:pt>
                <c:pt idx="4173">
                  <c:v>0.16158294477958179</c:v>
                </c:pt>
                <c:pt idx="4174">
                  <c:v>0.16158294477958179</c:v>
                </c:pt>
                <c:pt idx="4175">
                  <c:v>0.16158294477958179</c:v>
                </c:pt>
                <c:pt idx="4176">
                  <c:v>0.15207214792036439</c:v>
                </c:pt>
                <c:pt idx="4177">
                  <c:v>0.15207214792036439</c:v>
                </c:pt>
                <c:pt idx="4178">
                  <c:v>0.15207214792036439</c:v>
                </c:pt>
                <c:pt idx="4179">
                  <c:v>0.15207214792036439</c:v>
                </c:pt>
                <c:pt idx="4180">
                  <c:v>0.15207214792036439</c:v>
                </c:pt>
                <c:pt idx="4181">
                  <c:v>0.15207214792036439</c:v>
                </c:pt>
                <c:pt idx="4182">
                  <c:v>0.15207214792036439</c:v>
                </c:pt>
                <c:pt idx="4183">
                  <c:v>0.15207214792036439</c:v>
                </c:pt>
                <c:pt idx="4184">
                  <c:v>0.14823358174618306</c:v>
                </c:pt>
                <c:pt idx="4185">
                  <c:v>0.14823358174618306</c:v>
                </c:pt>
                <c:pt idx="4186">
                  <c:v>0.14823358174618306</c:v>
                </c:pt>
                <c:pt idx="4187">
                  <c:v>0.14823358174618306</c:v>
                </c:pt>
                <c:pt idx="4188">
                  <c:v>0.14823358174618306</c:v>
                </c:pt>
                <c:pt idx="4189">
                  <c:v>0.14823358174618306</c:v>
                </c:pt>
                <c:pt idx="4190">
                  <c:v>0.14823358174618306</c:v>
                </c:pt>
                <c:pt idx="4191">
                  <c:v>0.14823358174618306</c:v>
                </c:pt>
                <c:pt idx="4192">
                  <c:v>0.14823358174618306</c:v>
                </c:pt>
                <c:pt idx="4193">
                  <c:v>0.14823358174618306</c:v>
                </c:pt>
                <c:pt idx="4194">
                  <c:v>0.14823358174618306</c:v>
                </c:pt>
                <c:pt idx="4195">
                  <c:v>0.14823358174618306</c:v>
                </c:pt>
                <c:pt idx="4196">
                  <c:v>0.14823358174618306</c:v>
                </c:pt>
                <c:pt idx="4197">
                  <c:v>0.14823358174618306</c:v>
                </c:pt>
                <c:pt idx="4198">
                  <c:v>0.14823358174618306</c:v>
                </c:pt>
                <c:pt idx="4199">
                  <c:v>0.14823358174618306</c:v>
                </c:pt>
                <c:pt idx="4200">
                  <c:v>0.14823358174618306</c:v>
                </c:pt>
                <c:pt idx="4201">
                  <c:v>0.14823358174618306</c:v>
                </c:pt>
                <c:pt idx="4202">
                  <c:v>0.14823358174618306</c:v>
                </c:pt>
                <c:pt idx="4203">
                  <c:v>0.14823358174618306</c:v>
                </c:pt>
                <c:pt idx="4204">
                  <c:v>0.14823358174618306</c:v>
                </c:pt>
                <c:pt idx="4205">
                  <c:v>0.14823358174618306</c:v>
                </c:pt>
                <c:pt idx="4206">
                  <c:v>0.14823358174618306</c:v>
                </c:pt>
                <c:pt idx="4207">
                  <c:v>0.14823358174618306</c:v>
                </c:pt>
                <c:pt idx="4208">
                  <c:v>0.14823358174612622</c:v>
                </c:pt>
                <c:pt idx="4209">
                  <c:v>0.14818363757660791</c:v>
                </c:pt>
                <c:pt idx="4210">
                  <c:v>0.14823358174612622</c:v>
                </c:pt>
                <c:pt idx="4211">
                  <c:v>0.14823358174612622</c:v>
                </c:pt>
                <c:pt idx="4212">
                  <c:v>0.16158294477958179</c:v>
                </c:pt>
                <c:pt idx="4213">
                  <c:v>0.16158294477958179</c:v>
                </c:pt>
                <c:pt idx="4214">
                  <c:v>0.16158294477958179</c:v>
                </c:pt>
                <c:pt idx="4215">
                  <c:v>0.16158294477958179</c:v>
                </c:pt>
                <c:pt idx="4216">
                  <c:v>0.16158294477958179</c:v>
                </c:pt>
                <c:pt idx="4217">
                  <c:v>0.16158294477958179</c:v>
                </c:pt>
                <c:pt idx="4218">
                  <c:v>0.16158294477958179</c:v>
                </c:pt>
                <c:pt idx="4219">
                  <c:v>0.16158294477958179</c:v>
                </c:pt>
                <c:pt idx="4220">
                  <c:v>0.16158294477958179</c:v>
                </c:pt>
                <c:pt idx="4221">
                  <c:v>0.16158294477958179</c:v>
                </c:pt>
                <c:pt idx="4222">
                  <c:v>0.16158294477958179</c:v>
                </c:pt>
                <c:pt idx="4223">
                  <c:v>0.16158294477958179</c:v>
                </c:pt>
                <c:pt idx="4224">
                  <c:v>0.16158294477958179</c:v>
                </c:pt>
                <c:pt idx="4225">
                  <c:v>0.16158294477958179</c:v>
                </c:pt>
                <c:pt idx="4226">
                  <c:v>0.16158294477958179</c:v>
                </c:pt>
                <c:pt idx="4227">
                  <c:v>0.16158294477958179</c:v>
                </c:pt>
                <c:pt idx="4228">
                  <c:v>0.16158294477958179</c:v>
                </c:pt>
                <c:pt idx="4229">
                  <c:v>0.16158294477958179</c:v>
                </c:pt>
                <c:pt idx="4230">
                  <c:v>0.16158294477958179</c:v>
                </c:pt>
                <c:pt idx="4231">
                  <c:v>0.16158294477958179</c:v>
                </c:pt>
                <c:pt idx="4232">
                  <c:v>0.16158294477958179</c:v>
                </c:pt>
                <c:pt idx="4233">
                  <c:v>0.16158294477958179</c:v>
                </c:pt>
                <c:pt idx="4234">
                  <c:v>0.16158294477958179</c:v>
                </c:pt>
                <c:pt idx="4235">
                  <c:v>0.16158294477958179</c:v>
                </c:pt>
                <c:pt idx="4236">
                  <c:v>0.16158294477958179</c:v>
                </c:pt>
                <c:pt idx="4237">
                  <c:v>0.16158294477958179</c:v>
                </c:pt>
                <c:pt idx="4238">
                  <c:v>0.16158294477958179</c:v>
                </c:pt>
                <c:pt idx="4239">
                  <c:v>0.16158294477958179</c:v>
                </c:pt>
                <c:pt idx="4240">
                  <c:v>0.16158294477958179</c:v>
                </c:pt>
                <c:pt idx="4241">
                  <c:v>0.16158294477958179</c:v>
                </c:pt>
                <c:pt idx="4242">
                  <c:v>0.16158294477958179</c:v>
                </c:pt>
                <c:pt idx="4243">
                  <c:v>0.16158294477958179</c:v>
                </c:pt>
                <c:pt idx="4244">
                  <c:v>0.16158294477958179</c:v>
                </c:pt>
                <c:pt idx="4245">
                  <c:v>0.16158294477958179</c:v>
                </c:pt>
                <c:pt idx="4246">
                  <c:v>0.16158294477958179</c:v>
                </c:pt>
                <c:pt idx="4247">
                  <c:v>0.16158294477958179</c:v>
                </c:pt>
                <c:pt idx="4248">
                  <c:v>0.16158294477958179</c:v>
                </c:pt>
                <c:pt idx="4249">
                  <c:v>0.16158294477958179</c:v>
                </c:pt>
                <c:pt idx="4250">
                  <c:v>0.16158294477958179</c:v>
                </c:pt>
                <c:pt idx="4251">
                  <c:v>0.16158294477958179</c:v>
                </c:pt>
                <c:pt idx="4252">
                  <c:v>0.16158294477958179</c:v>
                </c:pt>
                <c:pt idx="4253">
                  <c:v>0.16158294477958179</c:v>
                </c:pt>
                <c:pt idx="4254">
                  <c:v>0.16158294477958179</c:v>
                </c:pt>
                <c:pt idx="4255">
                  <c:v>0.16158294477958179</c:v>
                </c:pt>
                <c:pt idx="4256">
                  <c:v>0.16158294477958179</c:v>
                </c:pt>
                <c:pt idx="4257">
                  <c:v>0.16158294477958179</c:v>
                </c:pt>
                <c:pt idx="4258">
                  <c:v>0.16158294477958179</c:v>
                </c:pt>
                <c:pt idx="4259">
                  <c:v>0.16158294477958179</c:v>
                </c:pt>
                <c:pt idx="4260">
                  <c:v>0.16158294477958179</c:v>
                </c:pt>
                <c:pt idx="4261">
                  <c:v>0.16158294477958179</c:v>
                </c:pt>
                <c:pt idx="4262">
                  <c:v>0.16158294477958179</c:v>
                </c:pt>
                <c:pt idx="4263">
                  <c:v>0.16158294477958179</c:v>
                </c:pt>
                <c:pt idx="4264">
                  <c:v>0.16158294477958179</c:v>
                </c:pt>
                <c:pt idx="4265">
                  <c:v>0.16158294477958179</c:v>
                </c:pt>
                <c:pt idx="4266">
                  <c:v>0.16158294477958179</c:v>
                </c:pt>
                <c:pt idx="4267">
                  <c:v>0.16158294477958179</c:v>
                </c:pt>
                <c:pt idx="4268">
                  <c:v>0.16158294477958179</c:v>
                </c:pt>
                <c:pt idx="4269">
                  <c:v>0.16158294477958179</c:v>
                </c:pt>
                <c:pt idx="4270">
                  <c:v>0.16158294477958179</c:v>
                </c:pt>
                <c:pt idx="4271">
                  <c:v>0.16158294477958179</c:v>
                </c:pt>
                <c:pt idx="4272">
                  <c:v>0.16158294477958179</c:v>
                </c:pt>
                <c:pt idx="4273">
                  <c:v>0.16158294477958179</c:v>
                </c:pt>
                <c:pt idx="4274">
                  <c:v>0.16158294477958179</c:v>
                </c:pt>
                <c:pt idx="4275">
                  <c:v>0.16158294477958179</c:v>
                </c:pt>
                <c:pt idx="4276">
                  <c:v>0.16158294477958179</c:v>
                </c:pt>
                <c:pt idx="4277">
                  <c:v>0.16158294477958179</c:v>
                </c:pt>
                <c:pt idx="4278">
                  <c:v>0.16158294477958179</c:v>
                </c:pt>
                <c:pt idx="4279">
                  <c:v>0.16158294477958179</c:v>
                </c:pt>
                <c:pt idx="4280">
                  <c:v>0.16158294477958179</c:v>
                </c:pt>
                <c:pt idx="4281">
                  <c:v>0.16158294477958179</c:v>
                </c:pt>
                <c:pt idx="4282">
                  <c:v>0.16158294477958179</c:v>
                </c:pt>
                <c:pt idx="4283">
                  <c:v>0.16158294477958179</c:v>
                </c:pt>
                <c:pt idx="4284">
                  <c:v>0.15207214792036439</c:v>
                </c:pt>
                <c:pt idx="4285">
                  <c:v>0.15207214792036439</c:v>
                </c:pt>
                <c:pt idx="4286">
                  <c:v>0.15207214792036439</c:v>
                </c:pt>
                <c:pt idx="4287">
                  <c:v>0.15207214792036439</c:v>
                </c:pt>
                <c:pt idx="4288">
                  <c:v>0.15207214792036439</c:v>
                </c:pt>
                <c:pt idx="4289">
                  <c:v>0.15207214792036439</c:v>
                </c:pt>
                <c:pt idx="4290">
                  <c:v>0.15207214792036439</c:v>
                </c:pt>
                <c:pt idx="4291">
                  <c:v>0.15207214792036439</c:v>
                </c:pt>
                <c:pt idx="4292">
                  <c:v>0.15207214792036439</c:v>
                </c:pt>
                <c:pt idx="4293">
                  <c:v>0.15207214792036439</c:v>
                </c:pt>
                <c:pt idx="4294">
                  <c:v>0.15207214792036439</c:v>
                </c:pt>
                <c:pt idx="4295">
                  <c:v>0.15207214792036439</c:v>
                </c:pt>
                <c:pt idx="4296">
                  <c:v>0.15207214792036439</c:v>
                </c:pt>
                <c:pt idx="4297">
                  <c:v>0.15207214792036439</c:v>
                </c:pt>
                <c:pt idx="4298">
                  <c:v>0.15207214792036439</c:v>
                </c:pt>
                <c:pt idx="4299">
                  <c:v>0.15207214792036439</c:v>
                </c:pt>
                <c:pt idx="4300">
                  <c:v>0.15207214792036439</c:v>
                </c:pt>
                <c:pt idx="4301">
                  <c:v>0.15207214792036439</c:v>
                </c:pt>
                <c:pt idx="4302">
                  <c:v>0.15207214792036439</c:v>
                </c:pt>
                <c:pt idx="4303">
                  <c:v>0.15207214792036439</c:v>
                </c:pt>
                <c:pt idx="4304">
                  <c:v>0.15207214792036439</c:v>
                </c:pt>
                <c:pt idx="4305">
                  <c:v>0.15207214792036439</c:v>
                </c:pt>
                <c:pt idx="4306">
                  <c:v>0.15207214792036439</c:v>
                </c:pt>
                <c:pt idx="4307">
                  <c:v>0.15207214792036439</c:v>
                </c:pt>
                <c:pt idx="4308">
                  <c:v>0.15207214792036439</c:v>
                </c:pt>
                <c:pt idx="4309">
                  <c:v>0.15207214792036439</c:v>
                </c:pt>
                <c:pt idx="4310">
                  <c:v>0.15207214792036439</c:v>
                </c:pt>
                <c:pt idx="4311">
                  <c:v>0.15207214792036439</c:v>
                </c:pt>
                <c:pt idx="4312">
                  <c:v>0.15207214792036439</c:v>
                </c:pt>
                <c:pt idx="4313">
                  <c:v>0.15207214792036439</c:v>
                </c:pt>
                <c:pt idx="4314">
                  <c:v>0.15207214792036439</c:v>
                </c:pt>
                <c:pt idx="4315">
                  <c:v>0.15207214792036439</c:v>
                </c:pt>
                <c:pt idx="4316">
                  <c:v>0.15207214792036439</c:v>
                </c:pt>
                <c:pt idx="4317">
                  <c:v>0.15207214792036439</c:v>
                </c:pt>
                <c:pt idx="4318">
                  <c:v>0.15207214792036439</c:v>
                </c:pt>
                <c:pt idx="4319">
                  <c:v>0.15207214792036439</c:v>
                </c:pt>
                <c:pt idx="4320">
                  <c:v>0.14823358174612622</c:v>
                </c:pt>
                <c:pt idx="4321">
                  <c:v>0.14823358174612622</c:v>
                </c:pt>
                <c:pt idx="4322">
                  <c:v>0.14823358174612622</c:v>
                </c:pt>
                <c:pt idx="4323">
                  <c:v>0.14823358174612622</c:v>
                </c:pt>
                <c:pt idx="4324">
                  <c:v>0.14823358174612622</c:v>
                </c:pt>
                <c:pt idx="4325">
                  <c:v>0.14823358174612622</c:v>
                </c:pt>
                <c:pt idx="4326">
                  <c:v>0.14823358174612622</c:v>
                </c:pt>
                <c:pt idx="4327">
                  <c:v>0.14823358174612622</c:v>
                </c:pt>
                <c:pt idx="4328">
                  <c:v>0.14823358174612622</c:v>
                </c:pt>
                <c:pt idx="4329">
                  <c:v>0.14823358174612622</c:v>
                </c:pt>
                <c:pt idx="4330">
                  <c:v>0.14823358174612622</c:v>
                </c:pt>
                <c:pt idx="4331">
                  <c:v>0.14823358174612622</c:v>
                </c:pt>
                <c:pt idx="4332">
                  <c:v>0.14823358174612622</c:v>
                </c:pt>
                <c:pt idx="4333">
                  <c:v>0.14823358174612622</c:v>
                </c:pt>
                <c:pt idx="4334">
                  <c:v>0.14823358174612622</c:v>
                </c:pt>
                <c:pt idx="4335">
                  <c:v>0.14823358174612622</c:v>
                </c:pt>
                <c:pt idx="4336">
                  <c:v>0.14823358174612622</c:v>
                </c:pt>
                <c:pt idx="4337">
                  <c:v>0.14823358174612622</c:v>
                </c:pt>
                <c:pt idx="4338">
                  <c:v>0.14823358174612622</c:v>
                </c:pt>
                <c:pt idx="4339">
                  <c:v>0.14823358174612622</c:v>
                </c:pt>
                <c:pt idx="4340">
                  <c:v>0.14823358174612622</c:v>
                </c:pt>
                <c:pt idx="4341">
                  <c:v>0.14823358174612622</c:v>
                </c:pt>
                <c:pt idx="4342">
                  <c:v>0.14823358174612622</c:v>
                </c:pt>
                <c:pt idx="4343">
                  <c:v>0.14823358174612622</c:v>
                </c:pt>
                <c:pt idx="4344">
                  <c:v>0.14823358174612622</c:v>
                </c:pt>
                <c:pt idx="4345">
                  <c:v>0.14823358174612622</c:v>
                </c:pt>
                <c:pt idx="4346">
                  <c:v>0.14823358174612622</c:v>
                </c:pt>
                <c:pt idx="4347">
                  <c:v>0.14823358174612622</c:v>
                </c:pt>
                <c:pt idx="4348">
                  <c:v>0.14823358174612622</c:v>
                </c:pt>
                <c:pt idx="4349">
                  <c:v>0.14823358174612622</c:v>
                </c:pt>
                <c:pt idx="4350">
                  <c:v>0.14823358174612622</c:v>
                </c:pt>
                <c:pt idx="4351">
                  <c:v>0.14823358174612622</c:v>
                </c:pt>
                <c:pt idx="4352">
                  <c:v>0.14823358174612622</c:v>
                </c:pt>
                <c:pt idx="4353">
                  <c:v>0.14823358174612622</c:v>
                </c:pt>
                <c:pt idx="4354">
                  <c:v>0.14823358174612622</c:v>
                </c:pt>
                <c:pt idx="4355">
                  <c:v>0.14823358174612622</c:v>
                </c:pt>
                <c:pt idx="4356">
                  <c:v>0.14823358174612622</c:v>
                </c:pt>
                <c:pt idx="4357">
                  <c:v>0.14823358174612622</c:v>
                </c:pt>
                <c:pt idx="4358">
                  <c:v>0.14823358174612622</c:v>
                </c:pt>
                <c:pt idx="4359">
                  <c:v>0.14823358174612622</c:v>
                </c:pt>
                <c:pt idx="4360">
                  <c:v>0.14823358174612622</c:v>
                </c:pt>
                <c:pt idx="4361">
                  <c:v>0.14823358174612622</c:v>
                </c:pt>
                <c:pt idx="4362">
                  <c:v>0.14823358174612622</c:v>
                </c:pt>
                <c:pt idx="4363">
                  <c:v>0.14823358174612622</c:v>
                </c:pt>
                <c:pt idx="4364">
                  <c:v>0.14823358174612622</c:v>
                </c:pt>
                <c:pt idx="4365">
                  <c:v>0.14823358174612622</c:v>
                </c:pt>
                <c:pt idx="4366">
                  <c:v>0.14823358174612622</c:v>
                </c:pt>
                <c:pt idx="4367">
                  <c:v>0.14823358174612622</c:v>
                </c:pt>
                <c:pt idx="4368">
                  <c:v>0.14823358174612622</c:v>
                </c:pt>
                <c:pt idx="4369">
                  <c:v>0.14823358174612622</c:v>
                </c:pt>
                <c:pt idx="4370">
                  <c:v>0.14823358174612622</c:v>
                </c:pt>
                <c:pt idx="4371">
                  <c:v>0.14823358174612622</c:v>
                </c:pt>
                <c:pt idx="4372">
                  <c:v>0.14823358174612622</c:v>
                </c:pt>
                <c:pt idx="4373">
                  <c:v>0.14823358174612622</c:v>
                </c:pt>
                <c:pt idx="4374">
                  <c:v>0.14823358174612622</c:v>
                </c:pt>
                <c:pt idx="4375">
                  <c:v>0.14823358174612622</c:v>
                </c:pt>
                <c:pt idx="4376">
                  <c:v>0.14823358174612622</c:v>
                </c:pt>
                <c:pt idx="4377">
                  <c:v>0.14823358174612622</c:v>
                </c:pt>
                <c:pt idx="4378">
                  <c:v>0.14823358174612622</c:v>
                </c:pt>
                <c:pt idx="4379">
                  <c:v>0.14823358174612622</c:v>
                </c:pt>
                <c:pt idx="4380">
                  <c:v>0.14823358174612622</c:v>
                </c:pt>
                <c:pt idx="4381">
                  <c:v>0.14823358174612622</c:v>
                </c:pt>
                <c:pt idx="4382">
                  <c:v>0.14823358174612622</c:v>
                </c:pt>
                <c:pt idx="4383">
                  <c:v>0.2610503258857193</c:v>
                </c:pt>
                <c:pt idx="4384">
                  <c:v>0.2610503258857193</c:v>
                </c:pt>
                <c:pt idx="4385">
                  <c:v>0.2610503258857193</c:v>
                </c:pt>
                <c:pt idx="4386">
                  <c:v>0.2610503258857193</c:v>
                </c:pt>
                <c:pt idx="4387">
                  <c:v>0.32041967372191493</c:v>
                </c:pt>
                <c:pt idx="4388">
                  <c:v>0.32041967372191493</c:v>
                </c:pt>
                <c:pt idx="4389">
                  <c:v>0.32041967372191493</c:v>
                </c:pt>
                <c:pt idx="4390">
                  <c:v>0.24239261111688393</c:v>
                </c:pt>
                <c:pt idx="4391">
                  <c:v>0.24239261111688393</c:v>
                </c:pt>
                <c:pt idx="4392">
                  <c:v>0.24239261111688393</c:v>
                </c:pt>
                <c:pt idx="4393">
                  <c:v>0.24239261111688393</c:v>
                </c:pt>
                <c:pt idx="4394">
                  <c:v>0.26525277100961375</c:v>
                </c:pt>
                <c:pt idx="4395">
                  <c:v>0.34196701544345842</c:v>
                </c:pt>
                <c:pt idx="4396">
                  <c:v>0.40934883505224207</c:v>
                </c:pt>
                <c:pt idx="4397">
                  <c:v>0.21518017359170472</c:v>
                </c:pt>
                <c:pt idx="4398">
                  <c:v>0.21518017359170472</c:v>
                </c:pt>
                <c:pt idx="4399">
                  <c:v>0.21518017359170472</c:v>
                </c:pt>
                <c:pt idx="4400">
                  <c:v>0.27449957725826835</c:v>
                </c:pt>
                <c:pt idx="4401">
                  <c:v>0.1883815591857001</c:v>
                </c:pt>
                <c:pt idx="4402">
                  <c:v>0.14256135106114698</c:v>
                </c:pt>
                <c:pt idx="4403">
                  <c:v>0.14256135106114698</c:v>
                </c:pt>
                <c:pt idx="4404">
                  <c:v>0.2610503258857193</c:v>
                </c:pt>
                <c:pt idx="4405">
                  <c:v>0.2610503258857193</c:v>
                </c:pt>
                <c:pt idx="4406">
                  <c:v>0.16547145512345196</c:v>
                </c:pt>
                <c:pt idx="4407">
                  <c:v>0.16547145512345196</c:v>
                </c:pt>
                <c:pt idx="4408">
                  <c:v>0.40685162657462115</c:v>
                </c:pt>
                <c:pt idx="4409">
                  <c:v>0.44316103783978633</c:v>
                </c:pt>
                <c:pt idx="4410">
                  <c:v>0.39340237520207211</c:v>
                </c:pt>
                <c:pt idx="4411">
                  <c:v>0.4298116748063876</c:v>
                </c:pt>
                <c:pt idx="4412">
                  <c:v>0.36093153011103141</c:v>
                </c:pt>
                <c:pt idx="4413">
                  <c:v>0.39724094137625343</c:v>
                </c:pt>
                <c:pt idx="4414">
                  <c:v>0.34758216707757583</c:v>
                </c:pt>
                <c:pt idx="4415">
                  <c:v>0.3838915783428547</c:v>
                </c:pt>
                <c:pt idx="4416">
                  <c:v>0.36093153011103141</c:v>
                </c:pt>
                <c:pt idx="4417">
                  <c:v>0.39724094137625343</c:v>
                </c:pt>
                <c:pt idx="4418">
                  <c:v>0.34758216707757583</c:v>
                </c:pt>
                <c:pt idx="4419">
                  <c:v>0.3838915783428547</c:v>
                </c:pt>
                <c:pt idx="4420">
                  <c:v>0.3838915783428547</c:v>
                </c:pt>
                <c:pt idx="4421">
                  <c:v>0.37044232697019197</c:v>
                </c:pt>
                <c:pt idx="4422">
                  <c:v>0.34758216707757583</c:v>
                </c:pt>
                <c:pt idx="4423">
                  <c:v>0.3838915783428547</c:v>
                </c:pt>
                <c:pt idx="4424">
                  <c:v>0.33413291570502679</c:v>
                </c:pt>
                <c:pt idx="4425">
                  <c:v>0.30166207061392925</c:v>
                </c:pt>
                <c:pt idx="4426">
                  <c:v>0.2882128192413802</c:v>
                </c:pt>
                <c:pt idx="4427">
                  <c:v>0.19258400430948086</c:v>
                </c:pt>
                <c:pt idx="4428">
                  <c:v>0.17923464127602529</c:v>
                </c:pt>
                <c:pt idx="4429">
                  <c:v>0.20603325568208675</c:v>
                </c:pt>
                <c:pt idx="4430">
                  <c:v>0.45526893151588865</c:v>
                </c:pt>
                <c:pt idx="4431">
                  <c:v>0.38778722356801154</c:v>
                </c:pt>
                <c:pt idx="4432">
                  <c:v>0.2882128192413802</c:v>
                </c:pt>
                <c:pt idx="4433">
                  <c:v>0.38778722356801154</c:v>
                </c:pt>
                <c:pt idx="4434">
                  <c:v>0.45526893151588865</c:v>
                </c:pt>
                <c:pt idx="4435">
                  <c:v>0.29545472382665139</c:v>
                </c:pt>
                <c:pt idx="4436">
                  <c:v>0.20603325568208675</c:v>
                </c:pt>
                <c:pt idx="4437">
                  <c:v>0.17119362997794951</c:v>
                </c:pt>
                <c:pt idx="4438">
                  <c:v>0.17119362997794951</c:v>
                </c:pt>
                <c:pt idx="4439">
                  <c:v>0.17119362997794951</c:v>
                </c:pt>
                <c:pt idx="4440">
                  <c:v>0.17119362997794951</c:v>
                </c:pt>
                <c:pt idx="4441">
                  <c:v>0.17119362997794951</c:v>
                </c:pt>
                <c:pt idx="4442">
                  <c:v>0.17119362997794951</c:v>
                </c:pt>
                <c:pt idx="4443">
                  <c:v>0.17119362997794951</c:v>
                </c:pt>
                <c:pt idx="4444">
                  <c:v>0.17119362997794951</c:v>
                </c:pt>
                <c:pt idx="4445">
                  <c:v>0.17119362997794951</c:v>
                </c:pt>
                <c:pt idx="4446">
                  <c:v>0.17119362997794951</c:v>
                </c:pt>
                <c:pt idx="4447">
                  <c:v>0.17119362997794951</c:v>
                </c:pt>
                <c:pt idx="4448">
                  <c:v>0.17119362997794951</c:v>
                </c:pt>
                <c:pt idx="4449">
                  <c:v>0.17119362997794951</c:v>
                </c:pt>
                <c:pt idx="4450">
                  <c:v>0.17119362997794951</c:v>
                </c:pt>
                <c:pt idx="4451">
                  <c:v>0.17119362997794951</c:v>
                </c:pt>
                <c:pt idx="4452">
                  <c:v>0.17119362997794951</c:v>
                </c:pt>
                <c:pt idx="4453">
                  <c:v>0.17119362997794951</c:v>
                </c:pt>
                <c:pt idx="4454">
                  <c:v>0.17119362997794951</c:v>
                </c:pt>
                <c:pt idx="4455">
                  <c:v>0.17119362997794951</c:v>
                </c:pt>
                <c:pt idx="4456">
                  <c:v>0.17119362997794951</c:v>
                </c:pt>
                <c:pt idx="4457">
                  <c:v>0.17119362997794951</c:v>
                </c:pt>
                <c:pt idx="4458">
                  <c:v>0.17119362997794951</c:v>
                </c:pt>
                <c:pt idx="4459">
                  <c:v>0.17119362997794951</c:v>
                </c:pt>
                <c:pt idx="4460">
                  <c:v>0.17119362997794951</c:v>
                </c:pt>
                <c:pt idx="4461">
                  <c:v>0.17119362997794951</c:v>
                </c:pt>
                <c:pt idx="4462">
                  <c:v>0.17119362997794951</c:v>
                </c:pt>
                <c:pt idx="4463">
                  <c:v>0.17119362997794951</c:v>
                </c:pt>
                <c:pt idx="4464">
                  <c:v>0.17119362997794951</c:v>
                </c:pt>
                <c:pt idx="4465">
                  <c:v>0.17119362997794951</c:v>
                </c:pt>
                <c:pt idx="4466">
                  <c:v>0.17119362997794951</c:v>
                </c:pt>
                <c:pt idx="4467">
                  <c:v>0.17119362997794951</c:v>
                </c:pt>
                <c:pt idx="4468">
                  <c:v>0.17119362997794951</c:v>
                </c:pt>
                <c:pt idx="4469">
                  <c:v>0.17119362997794951</c:v>
                </c:pt>
                <c:pt idx="4470">
                  <c:v>0.17119362997794951</c:v>
                </c:pt>
                <c:pt idx="4471">
                  <c:v>0.17119362997794951</c:v>
                </c:pt>
                <c:pt idx="4472">
                  <c:v>0.17119362997794951</c:v>
                </c:pt>
                <c:pt idx="4473">
                  <c:v>0.17119362997794951</c:v>
                </c:pt>
                <c:pt idx="4474">
                  <c:v>0.17119362997794951</c:v>
                </c:pt>
                <c:pt idx="4475">
                  <c:v>0.17119362997794951</c:v>
                </c:pt>
                <c:pt idx="4476">
                  <c:v>0.17119362997794951</c:v>
                </c:pt>
                <c:pt idx="4477">
                  <c:v>0.17119362997794951</c:v>
                </c:pt>
                <c:pt idx="4478">
                  <c:v>0.17119362997794951</c:v>
                </c:pt>
                <c:pt idx="4479">
                  <c:v>0.17119362997794951</c:v>
                </c:pt>
                <c:pt idx="4480">
                  <c:v>0.17119362997794951</c:v>
                </c:pt>
                <c:pt idx="4481">
                  <c:v>0.17119362997794951</c:v>
                </c:pt>
                <c:pt idx="4482">
                  <c:v>0.17119362997794951</c:v>
                </c:pt>
                <c:pt idx="4483">
                  <c:v>0.17119362997794951</c:v>
                </c:pt>
                <c:pt idx="4484">
                  <c:v>0.17119362997794951</c:v>
                </c:pt>
                <c:pt idx="4485">
                  <c:v>0.17119362997794951</c:v>
                </c:pt>
                <c:pt idx="4486">
                  <c:v>0.17119362997794951</c:v>
                </c:pt>
                <c:pt idx="4487">
                  <c:v>0.17119362997794951</c:v>
                </c:pt>
                <c:pt idx="4488">
                  <c:v>0.17119362997794951</c:v>
                </c:pt>
                <c:pt idx="4489">
                  <c:v>0.17119362997794951</c:v>
                </c:pt>
                <c:pt idx="4490">
                  <c:v>0.17119362997794951</c:v>
                </c:pt>
                <c:pt idx="4491">
                  <c:v>0.17119362997794951</c:v>
                </c:pt>
                <c:pt idx="4492">
                  <c:v>0.17119362997794951</c:v>
                </c:pt>
                <c:pt idx="4493">
                  <c:v>0.17119362997794951</c:v>
                </c:pt>
                <c:pt idx="4494">
                  <c:v>0.17119362997794951</c:v>
                </c:pt>
                <c:pt idx="4495">
                  <c:v>0.17119362997794951</c:v>
                </c:pt>
                <c:pt idx="4496">
                  <c:v>0.17119362997794951</c:v>
                </c:pt>
                <c:pt idx="4497">
                  <c:v>0.17119362997794951</c:v>
                </c:pt>
                <c:pt idx="4498">
                  <c:v>0.17119362997794951</c:v>
                </c:pt>
                <c:pt idx="4499">
                  <c:v>0.17119362997794951</c:v>
                </c:pt>
                <c:pt idx="4500">
                  <c:v>0.17119362997794951</c:v>
                </c:pt>
                <c:pt idx="4501">
                  <c:v>0.17119362997794951</c:v>
                </c:pt>
                <c:pt idx="4502">
                  <c:v>0.17119362997794951</c:v>
                </c:pt>
                <c:pt idx="4503">
                  <c:v>0.17119362997794951</c:v>
                </c:pt>
                <c:pt idx="4504">
                  <c:v>0.17119362997794951</c:v>
                </c:pt>
                <c:pt idx="4505">
                  <c:v>0.17119362997794951</c:v>
                </c:pt>
                <c:pt idx="4506">
                  <c:v>0.17119362997794951</c:v>
                </c:pt>
                <c:pt idx="4507">
                  <c:v>0.17119362997794951</c:v>
                </c:pt>
                <c:pt idx="4508">
                  <c:v>0.17119362997794951</c:v>
                </c:pt>
                <c:pt idx="4509">
                  <c:v>0.17119362997794951</c:v>
                </c:pt>
                <c:pt idx="4510">
                  <c:v>0.17119362997794951</c:v>
                </c:pt>
                <c:pt idx="4511">
                  <c:v>0.17119362997794951</c:v>
                </c:pt>
                <c:pt idx="4512">
                  <c:v>0.17119362997794951</c:v>
                </c:pt>
                <c:pt idx="4513">
                  <c:v>0.17119362997794951</c:v>
                </c:pt>
                <c:pt idx="4514">
                  <c:v>0.17119362997794951</c:v>
                </c:pt>
                <c:pt idx="4515">
                  <c:v>0.17119362997794951</c:v>
                </c:pt>
                <c:pt idx="4516">
                  <c:v>0.17119362997794951</c:v>
                </c:pt>
                <c:pt idx="4517">
                  <c:v>0.17119362997794951</c:v>
                </c:pt>
                <c:pt idx="4518">
                  <c:v>0.17119362997794951</c:v>
                </c:pt>
                <c:pt idx="4519">
                  <c:v>0.17119362997794951</c:v>
                </c:pt>
                <c:pt idx="4520">
                  <c:v>0.17119362997794951</c:v>
                </c:pt>
                <c:pt idx="4521">
                  <c:v>0.17119362997794951</c:v>
                </c:pt>
                <c:pt idx="4522">
                  <c:v>0.17119362997794951</c:v>
                </c:pt>
                <c:pt idx="4523">
                  <c:v>0.17119362997794951</c:v>
                </c:pt>
                <c:pt idx="4524">
                  <c:v>0.17119362997794951</c:v>
                </c:pt>
                <c:pt idx="4525">
                  <c:v>0.17119362997794951</c:v>
                </c:pt>
                <c:pt idx="4526">
                  <c:v>0.17119362997794951</c:v>
                </c:pt>
                <c:pt idx="4527">
                  <c:v>0.17119362997794951</c:v>
                </c:pt>
                <c:pt idx="4528">
                  <c:v>0.17119362997794951</c:v>
                </c:pt>
                <c:pt idx="4529">
                  <c:v>0.17119362997794951</c:v>
                </c:pt>
                <c:pt idx="4530">
                  <c:v>0.17119362997794951</c:v>
                </c:pt>
                <c:pt idx="4531">
                  <c:v>0.17119362997794951</c:v>
                </c:pt>
                <c:pt idx="4532">
                  <c:v>0.17119362997794951</c:v>
                </c:pt>
                <c:pt idx="4533">
                  <c:v>0.17119362997794951</c:v>
                </c:pt>
                <c:pt idx="4534">
                  <c:v>0.17119362997794951</c:v>
                </c:pt>
                <c:pt idx="4535">
                  <c:v>0.17119362997794951</c:v>
                </c:pt>
                <c:pt idx="4536">
                  <c:v>0.17119362997794951</c:v>
                </c:pt>
                <c:pt idx="4537">
                  <c:v>0.17119362997794951</c:v>
                </c:pt>
                <c:pt idx="4538">
                  <c:v>0.17119362997794951</c:v>
                </c:pt>
                <c:pt idx="4539">
                  <c:v>0.17119362997794951</c:v>
                </c:pt>
                <c:pt idx="4540">
                  <c:v>0.17119362997794951</c:v>
                </c:pt>
                <c:pt idx="4541">
                  <c:v>0.17119362997794951</c:v>
                </c:pt>
                <c:pt idx="4542">
                  <c:v>0.17119362997794951</c:v>
                </c:pt>
                <c:pt idx="4543">
                  <c:v>0.17119362997794951</c:v>
                </c:pt>
                <c:pt idx="4544">
                  <c:v>0.17119362997794951</c:v>
                </c:pt>
                <c:pt idx="4545">
                  <c:v>0.17119362997794951</c:v>
                </c:pt>
                <c:pt idx="4546">
                  <c:v>0.17119362997794951</c:v>
                </c:pt>
                <c:pt idx="4547">
                  <c:v>0.17119362997794951</c:v>
                </c:pt>
                <c:pt idx="4548">
                  <c:v>0.17119362997794951</c:v>
                </c:pt>
                <c:pt idx="4549">
                  <c:v>0.17119362997794951</c:v>
                </c:pt>
                <c:pt idx="4550">
                  <c:v>0.17119362997794951</c:v>
                </c:pt>
                <c:pt idx="4551">
                  <c:v>0.17119362997794951</c:v>
                </c:pt>
                <c:pt idx="4552">
                  <c:v>0.17119362997794951</c:v>
                </c:pt>
                <c:pt idx="4553">
                  <c:v>0.17119362997794951</c:v>
                </c:pt>
                <c:pt idx="4554">
                  <c:v>0.17119362997794951</c:v>
                </c:pt>
                <c:pt idx="4555">
                  <c:v>0.17119362997794951</c:v>
                </c:pt>
                <c:pt idx="4556">
                  <c:v>0.17119362997794951</c:v>
                </c:pt>
                <c:pt idx="4557">
                  <c:v>0.17119362997794951</c:v>
                </c:pt>
                <c:pt idx="4558">
                  <c:v>0.17119362997794951</c:v>
                </c:pt>
                <c:pt idx="4559">
                  <c:v>0.17119362997794951</c:v>
                </c:pt>
                <c:pt idx="4560">
                  <c:v>0.17119362997794951</c:v>
                </c:pt>
                <c:pt idx="4561">
                  <c:v>0.17119362997794951</c:v>
                </c:pt>
                <c:pt idx="4562">
                  <c:v>0.17119362997794951</c:v>
                </c:pt>
                <c:pt idx="4563">
                  <c:v>0.17119362997794951</c:v>
                </c:pt>
                <c:pt idx="4564">
                  <c:v>0.17119362997794951</c:v>
                </c:pt>
                <c:pt idx="4565">
                  <c:v>0.17119362997794951</c:v>
                </c:pt>
                <c:pt idx="4566">
                  <c:v>0.17119362997794951</c:v>
                </c:pt>
                <c:pt idx="4567">
                  <c:v>0.17119362997794951</c:v>
                </c:pt>
                <c:pt idx="4568">
                  <c:v>0.17119362997794951</c:v>
                </c:pt>
                <c:pt idx="4569">
                  <c:v>0.17119362997794951</c:v>
                </c:pt>
                <c:pt idx="4570">
                  <c:v>0.17119362997794951</c:v>
                </c:pt>
                <c:pt idx="4571">
                  <c:v>0.17119362997794951</c:v>
                </c:pt>
                <c:pt idx="4572">
                  <c:v>0.17119362997794951</c:v>
                </c:pt>
                <c:pt idx="4573">
                  <c:v>0.17119362997794951</c:v>
                </c:pt>
                <c:pt idx="4574">
                  <c:v>0.17119362997794951</c:v>
                </c:pt>
                <c:pt idx="4575">
                  <c:v>0.17119362997794951</c:v>
                </c:pt>
                <c:pt idx="4576">
                  <c:v>0.17119362997794951</c:v>
                </c:pt>
                <c:pt idx="4577">
                  <c:v>0.17119362997794951</c:v>
                </c:pt>
                <c:pt idx="4578">
                  <c:v>0.17119362997794951</c:v>
                </c:pt>
                <c:pt idx="4579">
                  <c:v>0.17119362997794951</c:v>
                </c:pt>
                <c:pt idx="4580">
                  <c:v>0.17119362997794951</c:v>
                </c:pt>
                <c:pt idx="4581">
                  <c:v>0.17119362997794951</c:v>
                </c:pt>
                <c:pt idx="4582">
                  <c:v>0.17119362997794951</c:v>
                </c:pt>
                <c:pt idx="4583">
                  <c:v>0.17119362997794951</c:v>
                </c:pt>
                <c:pt idx="4584">
                  <c:v>0.17119362997794951</c:v>
                </c:pt>
                <c:pt idx="4585">
                  <c:v>0.17119362997794951</c:v>
                </c:pt>
                <c:pt idx="4586">
                  <c:v>0.17119362997794951</c:v>
                </c:pt>
                <c:pt idx="4587">
                  <c:v>0.17119362997794951</c:v>
                </c:pt>
                <c:pt idx="4588">
                  <c:v>0.17119362997794951</c:v>
                </c:pt>
                <c:pt idx="4589">
                  <c:v>0.17119362997794951</c:v>
                </c:pt>
                <c:pt idx="4590">
                  <c:v>0.17119362997794951</c:v>
                </c:pt>
                <c:pt idx="4591">
                  <c:v>0.17119362997794951</c:v>
                </c:pt>
                <c:pt idx="4592">
                  <c:v>0.17119362997794951</c:v>
                </c:pt>
                <c:pt idx="4593">
                  <c:v>0.17119362997794951</c:v>
                </c:pt>
                <c:pt idx="4594">
                  <c:v>0.17119362997794951</c:v>
                </c:pt>
                <c:pt idx="4595">
                  <c:v>0.17119362997794951</c:v>
                </c:pt>
                <c:pt idx="4596">
                  <c:v>0.17119362997794951</c:v>
                </c:pt>
                <c:pt idx="4597">
                  <c:v>0.17119362997794951</c:v>
                </c:pt>
                <c:pt idx="4598">
                  <c:v>0.17119362997794951</c:v>
                </c:pt>
                <c:pt idx="4599">
                  <c:v>0.17119362997794951</c:v>
                </c:pt>
                <c:pt idx="4600">
                  <c:v>0.17119362997794951</c:v>
                </c:pt>
                <c:pt idx="4601">
                  <c:v>0.17119362997794951</c:v>
                </c:pt>
                <c:pt idx="4602">
                  <c:v>0.17119362997794951</c:v>
                </c:pt>
                <c:pt idx="4603">
                  <c:v>0.17119362997794951</c:v>
                </c:pt>
                <c:pt idx="4604">
                  <c:v>0.17119362997794951</c:v>
                </c:pt>
                <c:pt idx="4605">
                  <c:v>0.17119362997794951</c:v>
                </c:pt>
                <c:pt idx="4606">
                  <c:v>0.17119362997794951</c:v>
                </c:pt>
                <c:pt idx="4607">
                  <c:v>0.17119362997794951</c:v>
                </c:pt>
                <c:pt idx="4608">
                  <c:v>0.17119362997794951</c:v>
                </c:pt>
                <c:pt idx="4609">
                  <c:v>0.17119362997794951</c:v>
                </c:pt>
                <c:pt idx="4610">
                  <c:v>0.17119362997794951</c:v>
                </c:pt>
                <c:pt idx="4611">
                  <c:v>0.17119362997794951</c:v>
                </c:pt>
                <c:pt idx="4612">
                  <c:v>0.17119362997794951</c:v>
                </c:pt>
                <c:pt idx="4613">
                  <c:v>0.17119362997794951</c:v>
                </c:pt>
                <c:pt idx="4614">
                  <c:v>0.17119362997794951</c:v>
                </c:pt>
                <c:pt idx="4615">
                  <c:v>0.17119362997794951</c:v>
                </c:pt>
                <c:pt idx="4616">
                  <c:v>0.17119362997794951</c:v>
                </c:pt>
                <c:pt idx="4617">
                  <c:v>0.17119362997794951</c:v>
                </c:pt>
                <c:pt idx="4618">
                  <c:v>0.17119362997794951</c:v>
                </c:pt>
                <c:pt idx="4619">
                  <c:v>0.17119362997794951</c:v>
                </c:pt>
                <c:pt idx="4620">
                  <c:v>0.17119362997794951</c:v>
                </c:pt>
                <c:pt idx="4621">
                  <c:v>0.17119362997794951</c:v>
                </c:pt>
                <c:pt idx="4622">
                  <c:v>0.17119362997794951</c:v>
                </c:pt>
                <c:pt idx="4623">
                  <c:v>0.17119362997794951</c:v>
                </c:pt>
                <c:pt idx="4624">
                  <c:v>0.17119362997794951</c:v>
                </c:pt>
                <c:pt idx="4625">
                  <c:v>0.17119362997794951</c:v>
                </c:pt>
                <c:pt idx="4626">
                  <c:v>0.17119362997794951</c:v>
                </c:pt>
                <c:pt idx="4627">
                  <c:v>0.17119362997794951</c:v>
                </c:pt>
                <c:pt idx="4628">
                  <c:v>0.17119362997794951</c:v>
                </c:pt>
                <c:pt idx="4629">
                  <c:v>0.17119362997794951</c:v>
                </c:pt>
                <c:pt idx="4630">
                  <c:v>0.17119362997794951</c:v>
                </c:pt>
                <c:pt idx="4631">
                  <c:v>0.17119362997794951</c:v>
                </c:pt>
                <c:pt idx="4632">
                  <c:v>0.17119362997794951</c:v>
                </c:pt>
                <c:pt idx="4633">
                  <c:v>0.17119362997794951</c:v>
                </c:pt>
                <c:pt idx="4634">
                  <c:v>0.17119362997794951</c:v>
                </c:pt>
                <c:pt idx="4635">
                  <c:v>0.17119362997794951</c:v>
                </c:pt>
                <c:pt idx="4636">
                  <c:v>0.17119362997794951</c:v>
                </c:pt>
                <c:pt idx="4637">
                  <c:v>0.17119362997794951</c:v>
                </c:pt>
                <c:pt idx="4638">
                  <c:v>0.17119362997794951</c:v>
                </c:pt>
                <c:pt idx="4639">
                  <c:v>0.17119362997794951</c:v>
                </c:pt>
                <c:pt idx="4640">
                  <c:v>0.17119362997794951</c:v>
                </c:pt>
                <c:pt idx="4641">
                  <c:v>0.17119362997794951</c:v>
                </c:pt>
                <c:pt idx="4642">
                  <c:v>0.17119362997794951</c:v>
                </c:pt>
                <c:pt idx="4643">
                  <c:v>0.17119362997794951</c:v>
                </c:pt>
                <c:pt idx="4644">
                  <c:v>0.17119362997794951</c:v>
                </c:pt>
                <c:pt idx="4645">
                  <c:v>0.17119362997794951</c:v>
                </c:pt>
                <c:pt idx="4646">
                  <c:v>0.17119362997794951</c:v>
                </c:pt>
                <c:pt idx="4647">
                  <c:v>0.17119362997794951</c:v>
                </c:pt>
                <c:pt idx="4648">
                  <c:v>0.17119362997794951</c:v>
                </c:pt>
                <c:pt idx="4649">
                  <c:v>0.17119362997794951</c:v>
                </c:pt>
                <c:pt idx="4650">
                  <c:v>0.17119362997794951</c:v>
                </c:pt>
                <c:pt idx="4651">
                  <c:v>0.17119362997794951</c:v>
                </c:pt>
                <c:pt idx="4652">
                  <c:v>0.17119362997794951</c:v>
                </c:pt>
                <c:pt idx="4653">
                  <c:v>0.17119362997794951</c:v>
                </c:pt>
                <c:pt idx="4654">
                  <c:v>0.17119362997794951</c:v>
                </c:pt>
                <c:pt idx="4655">
                  <c:v>0.17119362997794951</c:v>
                </c:pt>
                <c:pt idx="4656">
                  <c:v>0.17119362997794951</c:v>
                </c:pt>
                <c:pt idx="4657">
                  <c:v>0.17119362997794951</c:v>
                </c:pt>
                <c:pt idx="4658">
                  <c:v>0.17119362997794951</c:v>
                </c:pt>
                <c:pt idx="4659">
                  <c:v>0.17119362997794951</c:v>
                </c:pt>
                <c:pt idx="4660">
                  <c:v>0.17119362997794951</c:v>
                </c:pt>
                <c:pt idx="4661">
                  <c:v>0.17119362997794951</c:v>
                </c:pt>
                <c:pt idx="4662">
                  <c:v>0.17119362997794951</c:v>
                </c:pt>
                <c:pt idx="4663">
                  <c:v>0.17119362997794951</c:v>
                </c:pt>
                <c:pt idx="4664">
                  <c:v>0.17119362997794951</c:v>
                </c:pt>
                <c:pt idx="4665">
                  <c:v>0.17119362997794951</c:v>
                </c:pt>
                <c:pt idx="4666">
                  <c:v>0.17119362997794951</c:v>
                </c:pt>
                <c:pt idx="4667">
                  <c:v>0.17119362997794951</c:v>
                </c:pt>
                <c:pt idx="4668">
                  <c:v>0.17119362997794951</c:v>
                </c:pt>
                <c:pt idx="4669">
                  <c:v>0.17119362997794951</c:v>
                </c:pt>
                <c:pt idx="4670">
                  <c:v>0.17119362997794951</c:v>
                </c:pt>
                <c:pt idx="4671">
                  <c:v>0.17119362997794951</c:v>
                </c:pt>
                <c:pt idx="4672">
                  <c:v>0.17119362997794951</c:v>
                </c:pt>
                <c:pt idx="4673">
                  <c:v>0.17119362997794951</c:v>
                </c:pt>
                <c:pt idx="4674">
                  <c:v>0.17119362997794951</c:v>
                </c:pt>
                <c:pt idx="4675">
                  <c:v>0.17119362997794951</c:v>
                </c:pt>
                <c:pt idx="4676">
                  <c:v>0.17119362997794951</c:v>
                </c:pt>
                <c:pt idx="4677">
                  <c:v>0.17119362997794951</c:v>
                </c:pt>
                <c:pt idx="4678">
                  <c:v>0.17119362997794951</c:v>
                </c:pt>
                <c:pt idx="4679">
                  <c:v>0.17119362997794951</c:v>
                </c:pt>
                <c:pt idx="4680">
                  <c:v>0.17119362997794951</c:v>
                </c:pt>
                <c:pt idx="4681">
                  <c:v>0.17119362997794951</c:v>
                </c:pt>
                <c:pt idx="4682">
                  <c:v>0.17119362997794951</c:v>
                </c:pt>
                <c:pt idx="4683">
                  <c:v>0.17119362997794951</c:v>
                </c:pt>
                <c:pt idx="4684">
                  <c:v>0.17119362997794951</c:v>
                </c:pt>
                <c:pt idx="4685">
                  <c:v>0.17119362997794951</c:v>
                </c:pt>
                <c:pt idx="4686">
                  <c:v>0.17119362997794951</c:v>
                </c:pt>
                <c:pt idx="4687">
                  <c:v>0.17119362997794951</c:v>
                </c:pt>
                <c:pt idx="4688">
                  <c:v>0.17119362997794951</c:v>
                </c:pt>
                <c:pt idx="4689">
                  <c:v>0.17119362997794951</c:v>
                </c:pt>
                <c:pt idx="4690">
                  <c:v>0.17119362997794951</c:v>
                </c:pt>
                <c:pt idx="4691">
                  <c:v>0.17119362997794951</c:v>
                </c:pt>
                <c:pt idx="4692">
                  <c:v>0.17119362997794951</c:v>
                </c:pt>
                <c:pt idx="4693">
                  <c:v>0.17119362997794951</c:v>
                </c:pt>
                <c:pt idx="4694">
                  <c:v>0.17119362997794951</c:v>
                </c:pt>
                <c:pt idx="4695">
                  <c:v>0.17119362997794951</c:v>
                </c:pt>
                <c:pt idx="4696">
                  <c:v>0.17119362997794951</c:v>
                </c:pt>
                <c:pt idx="4697">
                  <c:v>0.17119362997794951</c:v>
                </c:pt>
                <c:pt idx="4698">
                  <c:v>0.17119362997794951</c:v>
                </c:pt>
                <c:pt idx="4699">
                  <c:v>0.17119362997794951</c:v>
                </c:pt>
                <c:pt idx="4700">
                  <c:v>0.17119362997794951</c:v>
                </c:pt>
                <c:pt idx="4701">
                  <c:v>0.16158294477958179</c:v>
                </c:pt>
                <c:pt idx="4702">
                  <c:v>0.17503219615218768</c:v>
                </c:pt>
                <c:pt idx="4703">
                  <c:v>0.17503219615218768</c:v>
                </c:pt>
                <c:pt idx="4704">
                  <c:v>0.15207214792036439</c:v>
                </c:pt>
                <c:pt idx="4705">
                  <c:v>0.19799224438395413</c:v>
                </c:pt>
                <c:pt idx="4706">
                  <c:v>0.15207214792036439</c:v>
                </c:pt>
                <c:pt idx="4707">
                  <c:v>0.15207214792036439</c:v>
                </c:pt>
                <c:pt idx="4708">
                  <c:v>0.19799224438395413</c:v>
                </c:pt>
                <c:pt idx="4709">
                  <c:v>0.17503219615218768</c:v>
                </c:pt>
                <c:pt idx="4710">
                  <c:v>0.1883815591857001</c:v>
                </c:pt>
                <c:pt idx="4711">
                  <c:v>0.15207214792036439</c:v>
                </c:pt>
                <c:pt idx="4712">
                  <c:v>0.1883815591857001</c:v>
                </c:pt>
                <c:pt idx="4713">
                  <c:v>0.15207214792036439</c:v>
                </c:pt>
                <c:pt idx="4714">
                  <c:v>0.16158294477958179</c:v>
                </c:pt>
                <c:pt idx="4715">
                  <c:v>0.16158294477958179</c:v>
                </c:pt>
                <c:pt idx="4716">
                  <c:v>0.14256135106120382</c:v>
                </c:pt>
                <c:pt idx="4717">
                  <c:v>0.17887076232642585</c:v>
                </c:pt>
                <c:pt idx="4718">
                  <c:v>0.1559107140946594</c:v>
                </c:pt>
                <c:pt idx="4719">
                  <c:v>0.14256135106120382</c:v>
                </c:pt>
                <c:pt idx="4720">
                  <c:v>0.14256135106120382</c:v>
                </c:pt>
                <c:pt idx="4721">
                  <c:v>0.14256135106120382</c:v>
                </c:pt>
                <c:pt idx="4722">
                  <c:v>0.14256135106120382</c:v>
                </c:pt>
                <c:pt idx="4723">
                  <c:v>0.14256135106120382</c:v>
                </c:pt>
                <c:pt idx="4724">
                  <c:v>0.14256135106120382</c:v>
                </c:pt>
                <c:pt idx="4725">
                  <c:v>0.14256135106120382</c:v>
                </c:pt>
                <c:pt idx="4726">
                  <c:v>0.14256135106120382</c:v>
                </c:pt>
                <c:pt idx="4727">
                  <c:v>0.14256135106120382</c:v>
                </c:pt>
                <c:pt idx="4728">
                  <c:v>0.14256135106120382</c:v>
                </c:pt>
                <c:pt idx="4729">
                  <c:v>0.14256135106120382</c:v>
                </c:pt>
                <c:pt idx="4730">
                  <c:v>0.14256135106120382</c:v>
                </c:pt>
                <c:pt idx="4731">
                  <c:v>0.14256135106120382</c:v>
                </c:pt>
                <c:pt idx="4732">
                  <c:v>0.14256135106120382</c:v>
                </c:pt>
                <c:pt idx="4733">
                  <c:v>0.14256135106120382</c:v>
                </c:pt>
                <c:pt idx="4734">
                  <c:v>0.15207214792036439</c:v>
                </c:pt>
                <c:pt idx="4735">
                  <c:v>0.15207214792036439</c:v>
                </c:pt>
                <c:pt idx="4736">
                  <c:v>0.15207214792036439</c:v>
                </c:pt>
                <c:pt idx="4737">
                  <c:v>0.15207214792036439</c:v>
                </c:pt>
                <c:pt idx="4738">
                  <c:v>0.15207214792036439</c:v>
                </c:pt>
                <c:pt idx="4739">
                  <c:v>0.10615205145677464</c:v>
                </c:pt>
                <c:pt idx="4740">
                  <c:v>0.10615205145677464</c:v>
                </c:pt>
                <c:pt idx="4741">
                  <c:v>9.2802688423319069E-2</c:v>
                </c:pt>
                <c:pt idx="4742">
                  <c:v>0.1654215109538768</c:v>
                </c:pt>
                <c:pt idx="4743">
                  <c:v>0.1559107140946594</c:v>
                </c:pt>
                <c:pt idx="4744">
                  <c:v>0.1654215109538768</c:v>
                </c:pt>
                <c:pt idx="4745">
                  <c:v>0.1654215109538768</c:v>
                </c:pt>
                <c:pt idx="4746">
                  <c:v>0.1654215109538768</c:v>
                </c:pt>
                <c:pt idx="4747">
                  <c:v>0.1654215109538768</c:v>
                </c:pt>
                <c:pt idx="4748">
                  <c:v>0.14256135106120382</c:v>
                </c:pt>
                <c:pt idx="4749">
                  <c:v>0.14256135106120382</c:v>
                </c:pt>
                <c:pt idx="4750">
                  <c:v>0.14256135106120382</c:v>
                </c:pt>
                <c:pt idx="4751">
                  <c:v>6.6004074017314451E-2</c:v>
                </c:pt>
                <c:pt idx="4752">
                  <c:v>7.9353437050770026E-2</c:v>
                </c:pt>
                <c:pt idx="4753">
                  <c:v>9.2802688423319069E-2</c:v>
                </c:pt>
                <c:pt idx="4754">
                  <c:v>0.10615205145677464</c:v>
                </c:pt>
                <c:pt idx="4755">
                  <c:v>6.6004074017314451E-2</c:v>
                </c:pt>
                <c:pt idx="4756">
                  <c:v>9.2802688423319069E-2</c:v>
                </c:pt>
                <c:pt idx="4757">
                  <c:v>0.1654215109538768</c:v>
                </c:pt>
                <c:pt idx="4758">
                  <c:v>0.18838155918564325</c:v>
                </c:pt>
                <c:pt idx="4759">
                  <c:v>0.17887076232642585</c:v>
                </c:pt>
                <c:pt idx="4760">
                  <c:v>0.1654215109538768</c:v>
                </c:pt>
                <c:pt idx="4761">
                  <c:v>0.14256135106120382</c:v>
                </c:pt>
                <c:pt idx="4762">
                  <c:v>0.17887076232642585</c:v>
                </c:pt>
                <c:pt idx="4763">
                  <c:v>0.17887076232642585</c:v>
                </c:pt>
                <c:pt idx="4764">
                  <c:v>0.36347868275822748</c:v>
                </c:pt>
                <c:pt idx="4765">
                  <c:v>0.10615205145677464</c:v>
                </c:pt>
                <c:pt idx="4766">
                  <c:v>7.9353437050770026E-2</c:v>
                </c:pt>
                <c:pt idx="4767">
                  <c:v>7.9353437050770026E-2</c:v>
                </c:pt>
                <c:pt idx="4768">
                  <c:v>5.2554822644765409E-2</c:v>
                </c:pt>
                <c:pt idx="4769">
                  <c:v>7.9353437050770026E-2</c:v>
                </c:pt>
                <c:pt idx="4770">
                  <c:v>9.2802688423319069E-2</c:v>
                </c:pt>
                <c:pt idx="4771">
                  <c:v>6.6004074017314451E-2</c:v>
                </c:pt>
                <c:pt idx="4772">
                  <c:v>6.6004074017314451E-2</c:v>
                </c:pt>
                <c:pt idx="4773">
                  <c:v>7.9353437050770026E-2</c:v>
                </c:pt>
                <c:pt idx="4774">
                  <c:v>0.17503219615224452</c:v>
                </c:pt>
                <c:pt idx="4775">
                  <c:v>0.17503219615224452</c:v>
                </c:pt>
                <c:pt idx="4776">
                  <c:v>0.17503219615224452</c:v>
                </c:pt>
                <c:pt idx="4777">
                  <c:v>0.15207214792036439</c:v>
                </c:pt>
                <c:pt idx="4778">
                  <c:v>0.15207214792036439</c:v>
                </c:pt>
                <c:pt idx="4779">
                  <c:v>0.15207214792036439</c:v>
                </c:pt>
                <c:pt idx="4780">
                  <c:v>0.15207214792036439</c:v>
                </c:pt>
                <c:pt idx="4781">
                  <c:v>0.15207214792036439</c:v>
                </c:pt>
                <c:pt idx="4782">
                  <c:v>0.12911209968854109</c:v>
                </c:pt>
                <c:pt idx="4783">
                  <c:v>0.17503219615224452</c:v>
                </c:pt>
                <c:pt idx="4784">
                  <c:v>0.17503219615224452</c:v>
                </c:pt>
                <c:pt idx="4785">
                  <c:v>0.17503219615224452</c:v>
                </c:pt>
                <c:pt idx="4786">
                  <c:v>0.17503219615224452</c:v>
                </c:pt>
                <c:pt idx="4787">
                  <c:v>0.17503219615224452</c:v>
                </c:pt>
                <c:pt idx="4788">
                  <c:v>0.17503219615224452</c:v>
                </c:pt>
                <c:pt idx="4789">
                  <c:v>0.17503219615224452</c:v>
                </c:pt>
                <c:pt idx="4790">
                  <c:v>0.17503219615224452</c:v>
                </c:pt>
                <c:pt idx="4791">
                  <c:v>0.17503219615224452</c:v>
                </c:pt>
                <c:pt idx="4792">
                  <c:v>0.17503219615224452</c:v>
                </c:pt>
                <c:pt idx="4793">
                  <c:v>0.17503219615224452</c:v>
                </c:pt>
                <c:pt idx="4794">
                  <c:v>0.17503219615224452</c:v>
                </c:pt>
                <c:pt idx="4795">
                  <c:v>0.17503219615224452</c:v>
                </c:pt>
                <c:pt idx="4796">
                  <c:v>0.17503219615224452</c:v>
                </c:pt>
                <c:pt idx="4797">
                  <c:v>0.17503219615224452</c:v>
                </c:pt>
                <c:pt idx="4798">
                  <c:v>0.17503219615224452</c:v>
                </c:pt>
                <c:pt idx="4799">
                  <c:v>0.17503219615224452</c:v>
                </c:pt>
                <c:pt idx="4800">
                  <c:v>0.17503219615224452</c:v>
                </c:pt>
                <c:pt idx="4801">
                  <c:v>0.17503219615224452</c:v>
                </c:pt>
                <c:pt idx="4802">
                  <c:v>0.17503219615224452</c:v>
                </c:pt>
                <c:pt idx="4803">
                  <c:v>0.17503219615224452</c:v>
                </c:pt>
                <c:pt idx="4804">
                  <c:v>0.17503219615224452</c:v>
                </c:pt>
                <c:pt idx="4805">
                  <c:v>0.17503219615224452</c:v>
                </c:pt>
                <c:pt idx="4806">
                  <c:v>0.17503219615224452</c:v>
                </c:pt>
                <c:pt idx="4807">
                  <c:v>0.17503219615224452</c:v>
                </c:pt>
                <c:pt idx="4808">
                  <c:v>0.17503219615224452</c:v>
                </c:pt>
                <c:pt idx="4809">
                  <c:v>0.17503219615224452</c:v>
                </c:pt>
                <c:pt idx="4810">
                  <c:v>0.17503219615224452</c:v>
                </c:pt>
                <c:pt idx="4811">
                  <c:v>0.17503219615224452</c:v>
                </c:pt>
                <c:pt idx="4812">
                  <c:v>0.17503219615224452</c:v>
                </c:pt>
                <c:pt idx="4813">
                  <c:v>0.17503219615224452</c:v>
                </c:pt>
                <c:pt idx="4814">
                  <c:v>0.17503219615224452</c:v>
                </c:pt>
                <c:pt idx="4815">
                  <c:v>0.17503219615224452</c:v>
                </c:pt>
                <c:pt idx="4816">
                  <c:v>0.17503219615224452</c:v>
                </c:pt>
                <c:pt idx="4817">
                  <c:v>0.17503219615224452</c:v>
                </c:pt>
                <c:pt idx="4818">
                  <c:v>0.17503219615224452</c:v>
                </c:pt>
                <c:pt idx="4819">
                  <c:v>0.17503219615224452</c:v>
                </c:pt>
                <c:pt idx="4820">
                  <c:v>0.17503219615224452</c:v>
                </c:pt>
                <c:pt idx="4821">
                  <c:v>0.17503219615224452</c:v>
                </c:pt>
                <c:pt idx="4822">
                  <c:v>0.17503219615224452</c:v>
                </c:pt>
                <c:pt idx="4823">
                  <c:v>0.17503219615224452</c:v>
                </c:pt>
                <c:pt idx="4824">
                  <c:v>0.17503219615224452</c:v>
                </c:pt>
                <c:pt idx="4825">
                  <c:v>0.17503219615224452</c:v>
                </c:pt>
                <c:pt idx="4826">
                  <c:v>0.17503219615224452</c:v>
                </c:pt>
                <c:pt idx="4827">
                  <c:v>0.17503219615224452</c:v>
                </c:pt>
                <c:pt idx="4828">
                  <c:v>0.17503219615224452</c:v>
                </c:pt>
                <c:pt idx="4829">
                  <c:v>0.17503219615224452</c:v>
                </c:pt>
                <c:pt idx="4830">
                  <c:v>0.17503219615224452</c:v>
                </c:pt>
                <c:pt idx="4831">
                  <c:v>0.17503219615224452</c:v>
                </c:pt>
                <c:pt idx="4832">
                  <c:v>0.17503219615224452</c:v>
                </c:pt>
                <c:pt idx="4833">
                  <c:v>0.17503219615224452</c:v>
                </c:pt>
                <c:pt idx="4834">
                  <c:v>0.17503219615224452</c:v>
                </c:pt>
                <c:pt idx="4835">
                  <c:v>0.17503219615224452</c:v>
                </c:pt>
                <c:pt idx="4836">
                  <c:v>0.17503219615224452</c:v>
                </c:pt>
                <c:pt idx="4837">
                  <c:v>0.17503219615224452</c:v>
                </c:pt>
                <c:pt idx="4838">
                  <c:v>0.17503219615224452</c:v>
                </c:pt>
                <c:pt idx="4839">
                  <c:v>0.17503219615224452</c:v>
                </c:pt>
                <c:pt idx="4840">
                  <c:v>0.17503219615224452</c:v>
                </c:pt>
                <c:pt idx="4841">
                  <c:v>0.17503219615224452</c:v>
                </c:pt>
                <c:pt idx="4842">
                  <c:v>0.17503219615224452</c:v>
                </c:pt>
                <c:pt idx="4843">
                  <c:v>0.17503219615224452</c:v>
                </c:pt>
                <c:pt idx="4844">
                  <c:v>0.17503219615224452</c:v>
                </c:pt>
                <c:pt idx="4845">
                  <c:v>0.17503219615224452</c:v>
                </c:pt>
                <c:pt idx="4846">
                  <c:v>0.17503219615224452</c:v>
                </c:pt>
                <c:pt idx="4847">
                  <c:v>0.17503219615224452</c:v>
                </c:pt>
                <c:pt idx="4848">
                  <c:v>0.17503219615224452</c:v>
                </c:pt>
                <c:pt idx="4849">
                  <c:v>0.17503219615224452</c:v>
                </c:pt>
                <c:pt idx="4850">
                  <c:v>0.17503219615224452</c:v>
                </c:pt>
                <c:pt idx="4851">
                  <c:v>0.17503219615224452</c:v>
                </c:pt>
                <c:pt idx="4852">
                  <c:v>0.17503219615224452</c:v>
                </c:pt>
                <c:pt idx="4853">
                  <c:v>0.17503219615224452</c:v>
                </c:pt>
                <c:pt idx="4854">
                  <c:v>0.17503219615224452</c:v>
                </c:pt>
                <c:pt idx="4855">
                  <c:v>0.17503219615224452</c:v>
                </c:pt>
                <c:pt idx="4856">
                  <c:v>0.17503219615224452</c:v>
                </c:pt>
                <c:pt idx="4857">
                  <c:v>0.17503219615224452</c:v>
                </c:pt>
                <c:pt idx="4858">
                  <c:v>0.17503219615224452</c:v>
                </c:pt>
                <c:pt idx="4859">
                  <c:v>0.17503219615224452</c:v>
                </c:pt>
                <c:pt idx="4860">
                  <c:v>0.17503219615224452</c:v>
                </c:pt>
                <c:pt idx="4861">
                  <c:v>0.17503219615224452</c:v>
                </c:pt>
                <c:pt idx="4862">
                  <c:v>0.17503219615224452</c:v>
                </c:pt>
                <c:pt idx="4863">
                  <c:v>0.17503219615224452</c:v>
                </c:pt>
                <c:pt idx="4864">
                  <c:v>0.17503219615224452</c:v>
                </c:pt>
                <c:pt idx="4865">
                  <c:v>0.17503219615224452</c:v>
                </c:pt>
                <c:pt idx="4866">
                  <c:v>0.17503219615224452</c:v>
                </c:pt>
                <c:pt idx="4867">
                  <c:v>0.17503219615224452</c:v>
                </c:pt>
                <c:pt idx="4868">
                  <c:v>0.17503219615224452</c:v>
                </c:pt>
                <c:pt idx="4869">
                  <c:v>0.17503219615224452</c:v>
                </c:pt>
                <c:pt idx="4870">
                  <c:v>0.17503219615224452</c:v>
                </c:pt>
                <c:pt idx="4871">
                  <c:v>0.17503219615224452</c:v>
                </c:pt>
                <c:pt idx="4872">
                  <c:v>0.17503219615224452</c:v>
                </c:pt>
                <c:pt idx="4873">
                  <c:v>0.17503219615224452</c:v>
                </c:pt>
                <c:pt idx="4874">
                  <c:v>0.17503219615224452</c:v>
                </c:pt>
                <c:pt idx="4875">
                  <c:v>0.17503219615224452</c:v>
                </c:pt>
                <c:pt idx="4876">
                  <c:v>0.17503219615224452</c:v>
                </c:pt>
                <c:pt idx="4877">
                  <c:v>0.17503219615224452</c:v>
                </c:pt>
                <c:pt idx="4878">
                  <c:v>0.17503219615224452</c:v>
                </c:pt>
                <c:pt idx="4879">
                  <c:v>0.17503219615224452</c:v>
                </c:pt>
                <c:pt idx="4880">
                  <c:v>0.17503219615224452</c:v>
                </c:pt>
                <c:pt idx="4881">
                  <c:v>0.17503219615224452</c:v>
                </c:pt>
                <c:pt idx="4882">
                  <c:v>0.17503219615224452</c:v>
                </c:pt>
                <c:pt idx="4883">
                  <c:v>0.17503219615224452</c:v>
                </c:pt>
                <c:pt idx="4884">
                  <c:v>0.17503219615224452</c:v>
                </c:pt>
                <c:pt idx="4885">
                  <c:v>0.17503219615224452</c:v>
                </c:pt>
                <c:pt idx="4886">
                  <c:v>0.17503219615224452</c:v>
                </c:pt>
                <c:pt idx="4887">
                  <c:v>0.17503219615224452</c:v>
                </c:pt>
                <c:pt idx="4888">
                  <c:v>0.17503219615224452</c:v>
                </c:pt>
                <c:pt idx="4889">
                  <c:v>0.17503219615224452</c:v>
                </c:pt>
                <c:pt idx="4890">
                  <c:v>0.17503219615224452</c:v>
                </c:pt>
                <c:pt idx="4891">
                  <c:v>0.17503219615224452</c:v>
                </c:pt>
                <c:pt idx="4892">
                  <c:v>0.17503219615224452</c:v>
                </c:pt>
                <c:pt idx="4893">
                  <c:v>0.17503219615224452</c:v>
                </c:pt>
                <c:pt idx="4894">
                  <c:v>0.17503219615224452</c:v>
                </c:pt>
                <c:pt idx="4895">
                  <c:v>0.17503219615224452</c:v>
                </c:pt>
                <c:pt idx="4896">
                  <c:v>0.17503219615224452</c:v>
                </c:pt>
                <c:pt idx="4897">
                  <c:v>0.17503219615224452</c:v>
                </c:pt>
                <c:pt idx="4898">
                  <c:v>0.17503219615224452</c:v>
                </c:pt>
                <c:pt idx="4899">
                  <c:v>0.17503219615224452</c:v>
                </c:pt>
                <c:pt idx="4900">
                  <c:v>0.17503219615224452</c:v>
                </c:pt>
                <c:pt idx="4901">
                  <c:v>0.17503219615224452</c:v>
                </c:pt>
                <c:pt idx="4902">
                  <c:v>0.17503219615224452</c:v>
                </c:pt>
                <c:pt idx="4903">
                  <c:v>0.17503219615224452</c:v>
                </c:pt>
                <c:pt idx="4904">
                  <c:v>0.17503219615224452</c:v>
                </c:pt>
                <c:pt idx="4905">
                  <c:v>0.17503219615224452</c:v>
                </c:pt>
                <c:pt idx="4906">
                  <c:v>0.17503219615224452</c:v>
                </c:pt>
                <c:pt idx="4907">
                  <c:v>0.17503219615224452</c:v>
                </c:pt>
                <c:pt idx="4908">
                  <c:v>0.17503219615224452</c:v>
                </c:pt>
                <c:pt idx="4909">
                  <c:v>0.17503219615224452</c:v>
                </c:pt>
                <c:pt idx="4910">
                  <c:v>0.17503219615224452</c:v>
                </c:pt>
                <c:pt idx="4911">
                  <c:v>0.17503219615224452</c:v>
                </c:pt>
                <c:pt idx="4912">
                  <c:v>0.17503219615224452</c:v>
                </c:pt>
                <c:pt idx="4913">
                  <c:v>0.17503219615224452</c:v>
                </c:pt>
                <c:pt idx="4914">
                  <c:v>0.17503219615224452</c:v>
                </c:pt>
                <c:pt idx="4915">
                  <c:v>0.17503219615224452</c:v>
                </c:pt>
                <c:pt idx="4916">
                  <c:v>0.17503219615224452</c:v>
                </c:pt>
                <c:pt idx="4917">
                  <c:v>0.17503219615224452</c:v>
                </c:pt>
                <c:pt idx="4918">
                  <c:v>0.17503219615224452</c:v>
                </c:pt>
                <c:pt idx="4919">
                  <c:v>0.18838155918564325</c:v>
                </c:pt>
                <c:pt idx="4920">
                  <c:v>0.18838155918564325</c:v>
                </c:pt>
                <c:pt idx="4921">
                  <c:v>0.18838155918564325</c:v>
                </c:pt>
                <c:pt idx="4922">
                  <c:v>0.18838155918564325</c:v>
                </c:pt>
                <c:pt idx="4923">
                  <c:v>0.18838155918564325</c:v>
                </c:pt>
                <c:pt idx="4924">
                  <c:v>0.18838155918564325</c:v>
                </c:pt>
                <c:pt idx="4925">
                  <c:v>0.18838155918564325</c:v>
                </c:pt>
                <c:pt idx="4926">
                  <c:v>0.18838155918564325</c:v>
                </c:pt>
                <c:pt idx="4927">
                  <c:v>0.18838155918564325</c:v>
                </c:pt>
                <c:pt idx="4928">
                  <c:v>0.18838155918564325</c:v>
                </c:pt>
                <c:pt idx="4929">
                  <c:v>0.18838155918564325</c:v>
                </c:pt>
                <c:pt idx="4930">
                  <c:v>0.18838155918564325</c:v>
                </c:pt>
                <c:pt idx="4931">
                  <c:v>0.18838155918564325</c:v>
                </c:pt>
                <c:pt idx="4932">
                  <c:v>0.18838155918564325</c:v>
                </c:pt>
                <c:pt idx="4933">
                  <c:v>0.18838155918564325</c:v>
                </c:pt>
                <c:pt idx="4934">
                  <c:v>0.18838155918564325</c:v>
                </c:pt>
                <c:pt idx="4935">
                  <c:v>0.18838155918564325</c:v>
                </c:pt>
                <c:pt idx="4936">
                  <c:v>0.18838155918564325</c:v>
                </c:pt>
                <c:pt idx="4937">
                  <c:v>0.18838155918564325</c:v>
                </c:pt>
                <c:pt idx="4938">
                  <c:v>0.18838155918564325</c:v>
                </c:pt>
                <c:pt idx="4939">
                  <c:v>0.18838155918564325</c:v>
                </c:pt>
                <c:pt idx="4940">
                  <c:v>0.18838155918564325</c:v>
                </c:pt>
                <c:pt idx="4941">
                  <c:v>0.18838155918564325</c:v>
                </c:pt>
                <c:pt idx="4942">
                  <c:v>0.18838155918564325</c:v>
                </c:pt>
                <c:pt idx="4943">
                  <c:v>0.18838155918564325</c:v>
                </c:pt>
                <c:pt idx="4944">
                  <c:v>0.18838155918564325</c:v>
                </c:pt>
                <c:pt idx="4945">
                  <c:v>0.18838155918564325</c:v>
                </c:pt>
                <c:pt idx="4946">
                  <c:v>0.18838155918564325</c:v>
                </c:pt>
                <c:pt idx="4947">
                  <c:v>0.18838155918564325</c:v>
                </c:pt>
                <c:pt idx="4948">
                  <c:v>0.18838155918564325</c:v>
                </c:pt>
                <c:pt idx="4949">
                  <c:v>0.18838155918564325</c:v>
                </c:pt>
                <c:pt idx="4950">
                  <c:v>0.18838155918564325</c:v>
                </c:pt>
                <c:pt idx="4951">
                  <c:v>0.18838155918564325</c:v>
                </c:pt>
                <c:pt idx="4952">
                  <c:v>0.18838155918564325</c:v>
                </c:pt>
                <c:pt idx="4953">
                  <c:v>0.18838155918564325</c:v>
                </c:pt>
                <c:pt idx="4954">
                  <c:v>0.18838155918564325</c:v>
                </c:pt>
                <c:pt idx="4955">
                  <c:v>0.18838155918564325</c:v>
                </c:pt>
                <c:pt idx="4956">
                  <c:v>0.18838155918564325</c:v>
                </c:pt>
                <c:pt idx="4957">
                  <c:v>0.18838155918564325</c:v>
                </c:pt>
                <c:pt idx="4958">
                  <c:v>0.18838155918564325</c:v>
                </c:pt>
                <c:pt idx="4959">
                  <c:v>0.18838155918564325</c:v>
                </c:pt>
                <c:pt idx="4960">
                  <c:v>0.18838155918564325</c:v>
                </c:pt>
                <c:pt idx="4961">
                  <c:v>0.18838155918564325</c:v>
                </c:pt>
                <c:pt idx="4962">
                  <c:v>0.18838155918564325</c:v>
                </c:pt>
                <c:pt idx="4963">
                  <c:v>0.18838155918564325</c:v>
                </c:pt>
                <c:pt idx="4964">
                  <c:v>0.18838155918564325</c:v>
                </c:pt>
                <c:pt idx="4965">
                  <c:v>0.18838155918564325</c:v>
                </c:pt>
                <c:pt idx="4966">
                  <c:v>0.18838155918564325</c:v>
                </c:pt>
                <c:pt idx="4967">
                  <c:v>0.18838155918564325</c:v>
                </c:pt>
                <c:pt idx="4968">
                  <c:v>0.18838155918564325</c:v>
                </c:pt>
                <c:pt idx="4969">
                  <c:v>0.18838155918564325</c:v>
                </c:pt>
                <c:pt idx="4970">
                  <c:v>0.18838155918564325</c:v>
                </c:pt>
                <c:pt idx="4971">
                  <c:v>0.18838155918564325</c:v>
                </c:pt>
                <c:pt idx="4972">
                  <c:v>0.18838155918564325</c:v>
                </c:pt>
                <c:pt idx="4973">
                  <c:v>0.18838155918564325</c:v>
                </c:pt>
                <c:pt idx="4974">
                  <c:v>0.18838155918564325</c:v>
                </c:pt>
                <c:pt idx="4975">
                  <c:v>0.18838155918564325</c:v>
                </c:pt>
                <c:pt idx="4976">
                  <c:v>0.18838155918564325</c:v>
                </c:pt>
                <c:pt idx="4977">
                  <c:v>0.18838155918564325</c:v>
                </c:pt>
                <c:pt idx="4978">
                  <c:v>0.18838155918564325</c:v>
                </c:pt>
                <c:pt idx="4979">
                  <c:v>0.18838155918564325</c:v>
                </c:pt>
                <c:pt idx="4980">
                  <c:v>0.18838155918564325</c:v>
                </c:pt>
                <c:pt idx="4981">
                  <c:v>0.18838155918564325</c:v>
                </c:pt>
                <c:pt idx="4982">
                  <c:v>0.18838155918564325</c:v>
                </c:pt>
                <c:pt idx="4983">
                  <c:v>0.18838155918564325</c:v>
                </c:pt>
                <c:pt idx="4984">
                  <c:v>0.18838155918564325</c:v>
                </c:pt>
                <c:pt idx="4985">
                  <c:v>0.18838155918564325</c:v>
                </c:pt>
                <c:pt idx="4986">
                  <c:v>0.18838155918564325</c:v>
                </c:pt>
                <c:pt idx="4987">
                  <c:v>0.18838155918564325</c:v>
                </c:pt>
                <c:pt idx="4988">
                  <c:v>0.18838155918564325</c:v>
                </c:pt>
                <c:pt idx="4989">
                  <c:v>0.18838155918564325</c:v>
                </c:pt>
                <c:pt idx="4990">
                  <c:v>0.18838155918564325</c:v>
                </c:pt>
                <c:pt idx="4991">
                  <c:v>0.18838155918564325</c:v>
                </c:pt>
                <c:pt idx="4992">
                  <c:v>0.18838155918564325</c:v>
                </c:pt>
                <c:pt idx="4993">
                  <c:v>0.18838155918564325</c:v>
                </c:pt>
                <c:pt idx="4994">
                  <c:v>0.18838155918564325</c:v>
                </c:pt>
                <c:pt idx="4995">
                  <c:v>0.18838155918564325</c:v>
                </c:pt>
                <c:pt idx="4996">
                  <c:v>0.18838155918564325</c:v>
                </c:pt>
                <c:pt idx="4997">
                  <c:v>0.18838155918564325</c:v>
                </c:pt>
                <c:pt idx="4998">
                  <c:v>0.18838155918564325</c:v>
                </c:pt>
                <c:pt idx="4999">
                  <c:v>0.18838155918564325</c:v>
                </c:pt>
                <c:pt idx="5000">
                  <c:v>0.18838155918564325</c:v>
                </c:pt>
                <c:pt idx="5001">
                  <c:v>0.18838155918564325</c:v>
                </c:pt>
                <c:pt idx="5002">
                  <c:v>0.18838155918564325</c:v>
                </c:pt>
                <c:pt idx="5003">
                  <c:v>0.18838155918564325</c:v>
                </c:pt>
                <c:pt idx="5004">
                  <c:v>0.18838155918564325</c:v>
                </c:pt>
                <c:pt idx="5005">
                  <c:v>0.18838155918564325</c:v>
                </c:pt>
                <c:pt idx="5006">
                  <c:v>0.18838155918564325</c:v>
                </c:pt>
                <c:pt idx="5007">
                  <c:v>0.18838155918564325</c:v>
                </c:pt>
                <c:pt idx="5008">
                  <c:v>0.18838155918564325</c:v>
                </c:pt>
                <c:pt idx="5009">
                  <c:v>0.18838155918564325</c:v>
                </c:pt>
                <c:pt idx="5010">
                  <c:v>0.18838155918564325</c:v>
                </c:pt>
                <c:pt idx="5011">
                  <c:v>0.18838155918564325</c:v>
                </c:pt>
                <c:pt idx="5012">
                  <c:v>0.18838155918564325</c:v>
                </c:pt>
                <c:pt idx="5013">
                  <c:v>0.18838155918564325</c:v>
                </c:pt>
                <c:pt idx="5014">
                  <c:v>0.18838155918564325</c:v>
                </c:pt>
                <c:pt idx="5015">
                  <c:v>0.18838155918564325</c:v>
                </c:pt>
                <c:pt idx="5016">
                  <c:v>0.18838155918564325</c:v>
                </c:pt>
                <c:pt idx="5017">
                  <c:v>0.18838155918564325</c:v>
                </c:pt>
                <c:pt idx="5018">
                  <c:v>0.18838155918564325</c:v>
                </c:pt>
                <c:pt idx="5019">
                  <c:v>0.18838155918564325</c:v>
                </c:pt>
                <c:pt idx="5020">
                  <c:v>0.18838155918564325</c:v>
                </c:pt>
                <c:pt idx="5021">
                  <c:v>0.18838155918564325</c:v>
                </c:pt>
                <c:pt idx="5022">
                  <c:v>0.18838155918564325</c:v>
                </c:pt>
                <c:pt idx="5023">
                  <c:v>0.18838155918564325</c:v>
                </c:pt>
                <c:pt idx="5024">
                  <c:v>0.18838155918564325</c:v>
                </c:pt>
                <c:pt idx="5025">
                  <c:v>0.18838155918564325</c:v>
                </c:pt>
                <c:pt idx="5026">
                  <c:v>0.18838155918564325</c:v>
                </c:pt>
                <c:pt idx="5027">
                  <c:v>0.18838155918564325</c:v>
                </c:pt>
                <c:pt idx="5028">
                  <c:v>0.18838155918564325</c:v>
                </c:pt>
                <c:pt idx="5029">
                  <c:v>0.18838155918564325</c:v>
                </c:pt>
                <c:pt idx="5030">
                  <c:v>0.18838155918564325</c:v>
                </c:pt>
                <c:pt idx="5031">
                  <c:v>0.18838155918564325</c:v>
                </c:pt>
                <c:pt idx="5032">
                  <c:v>0.18838155918564325</c:v>
                </c:pt>
                <c:pt idx="5033">
                  <c:v>0.18838155918564325</c:v>
                </c:pt>
                <c:pt idx="5034">
                  <c:v>0.18838155918564325</c:v>
                </c:pt>
                <c:pt idx="5035">
                  <c:v>0.18838155918564325</c:v>
                </c:pt>
                <c:pt idx="5036">
                  <c:v>0.18838155918564325</c:v>
                </c:pt>
                <c:pt idx="5037">
                  <c:v>0.18838155918564325</c:v>
                </c:pt>
                <c:pt idx="5038">
                  <c:v>0.18838155918564325</c:v>
                </c:pt>
                <c:pt idx="5039">
                  <c:v>0.18838155918564325</c:v>
                </c:pt>
                <c:pt idx="5040">
                  <c:v>0.18838155918564325</c:v>
                </c:pt>
                <c:pt idx="5041">
                  <c:v>0.18838155918564325</c:v>
                </c:pt>
                <c:pt idx="5042">
                  <c:v>0.18838155918564325</c:v>
                </c:pt>
                <c:pt idx="5043">
                  <c:v>0.18838155918564325</c:v>
                </c:pt>
                <c:pt idx="5044">
                  <c:v>0.18838155918564325</c:v>
                </c:pt>
                <c:pt idx="5045">
                  <c:v>0.18838155918564325</c:v>
                </c:pt>
                <c:pt idx="5046">
                  <c:v>0.18838155918564325</c:v>
                </c:pt>
                <c:pt idx="5047">
                  <c:v>0.18838155918564325</c:v>
                </c:pt>
                <c:pt idx="5048">
                  <c:v>0.18838155918564325</c:v>
                </c:pt>
                <c:pt idx="5049">
                  <c:v>0.18838155918564325</c:v>
                </c:pt>
                <c:pt idx="5050">
                  <c:v>0.18838155918564325</c:v>
                </c:pt>
                <c:pt idx="5051">
                  <c:v>0.18838155918564325</c:v>
                </c:pt>
                <c:pt idx="5052">
                  <c:v>0.18838155918564325</c:v>
                </c:pt>
                <c:pt idx="5053">
                  <c:v>0.18838155918564325</c:v>
                </c:pt>
                <c:pt idx="5054">
                  <c:v>0.18838155918564325</c:v>
                </c:pt>
                <c:pt idx="5055">
                  <c:v>0.18838155918564325</c:v>
                </c:pt>
                <c:pt idx="5056">
                  <c:v>0.18838155918564325</c:v>
                </c:pt>
                <c:pt idx="5057">
                  <c:v>0.18838155918564325</c:v>
                </c:pt>
                <c:pt idx="5058">
                  <c:v>0.18838155918564325</c:v>
                </c:pt>
                <c:pt idx="5059">
                  <c:v>0.18838155918564325</c:v>
                </c:pt>
                <c:pt idx="5060">
                  <c:v>0.18838155918564325</c:v>
                </c:pt>
                <c:pt idx="5061">
                  <c:v>0.18838155918564325</c:v>
                </c:pt>
                <c:pt idx="5062">
                  <c:v>0.18838155918564325</c:v>
                </c:pt>
                <c:pt idx="5063">
                  <c:v>0.18838155918564325</c:v>
                </c:pt>
                <c:pt idx="5064">
                  <c:v>0.18838155918564325</c:v>
                </c:pt>
                <c:pt idx="5065">
                  <c:v>0.18838155918564325</c:v>
                </c:pt>
                <c:pt idx="5066">
                  <c:v>0.18838155918564325</c:v>
                </c:pt>
                <c:pt idx="5067">
                  <c:v>0.18838155918564325</c:v>
                </c:pt>
                <c:pt idx="5068">
                  <c:v>0.18838155918564325</c:v>
                </c:pt>
                <c:pt idx="5069">
                  <c:v>0.18838155918564325</c:v>
                </c:pt>
                <c:pt idx="5070">
                  <c:v>0.18838155918564325</c:v>
                </c:pt>
                <c:pt idx="5071">
                  <c:v>0.18838155918564325</c:v>
                </c:pt>
                <c:pt idx="5072">
                  <c:v>0.18838155918564325</c:v>
                </c:pt>
                <c:pt idx="5073">
                  <c:v>0.18838155918564325</c:v>
                </c:pt>
                <c:pt idx="5074">
                  <c:v>0.18838155918564325</c:v>
                </c:pt>
                <c:pt idx="5075">
                  <c:v>0.18838155918564325</c:v>
                </c:pt>
                <c:pt idx="5076">
                  <c:v>0.18838155918564325</c:v>
                </c:pt>
                <c:pt idx="5077">
                  <c:v>0.18838155918564325</c:v>
                </c:pt>
                <c:pt idx="5078">
                  <c:v>0.18838155918564325</c:v>
                </c:pt>
                <c:pt idx="5079">
                  <c:v>0.18838155918564325</c:v>
                </c:pt>
                <c:pt idx="5080">
                  <c:v>0.18838155918564325</c:v>
                </c:pt>
                <c:pt idx="5081">
                  <c:v>0.18838155918564325</c:v>
                </c:pt>
                <c:pt idx="5082">
                  <c:v>0.18838155918564325</c:v>
                </c:pt>
                <c:pt idx="5083">
                  <c:v>0.18838155918564325</c:v>
                </c:pt>
                <c:pt idx="5084">
                  <c:v>0.18838155918564325</c:v>
                </c:pt>
                <c:pt idx="5085">
                  <c:v>0.18838155918564325</c:v>
                </c:pt>
                <c:pt idx="5086">
                  <c:v>0.18838155918564325</c:v>
                </c:pt>
                <c:pt idx="5087">
                  <c:v>0.18838155918564325</c:v>
                </c:pt>
                <c:pt idx="5088">
                  <c:v>0.18838155918564325</c:v>
                </c:pt>
                <c:pt idx="5089">
                  <c:v>0.18838155918564325</c:v>
                </c:pt>
                <c:pt idx="5090">
                  <c:v>0.18838155918564325</c:v>
                </c:pt>
                <c:pt idx="5091">
                  <c:v>0.18838155918564325</c:v>
                </c:pt>
                <c:pt idx="5092">
                  <c:v>0.18838155918564325</c:v>
                </c:pt>
                <c:pt idx="5093">
                  <c:v>0.18838155918564325</c:v>
                </c:pt>
                <c:pt idx="5094">
                  <c:v>0.18838155918564325</c:v>
                </c:pt>
                <c:pt idx="5095">
                  <c:v>0.18838155918564325</c:v>
                </c:pt>
                <c:pt idx="5096">
                  <c:v>0.18838155918564325</c:v>
                </c:pt>
                <c:pt idx="5097">
                  <c:v>0.18838155918564325</c:v>
                </c:pt>
                <c:pt idx="5098">
                  <c:v>0.18838155918564325</c:v>
                </c:pt>
                <c:pt idx="5099">
                  <c:v>0.18838155918564325</c:v>
                </c:pt>
                <c:pt idx="5100">
                  <c:v>0.18838155918564325</c:v>
                </c:pt>
                <c:pt idx="5101">
                  <c:v>0.18838155918564325</c:v>
                </c:pt>
                <c:pt idx="5102">
                  <c:v>0.18838155918564325</c:v>
                </c:pt>
                <c:pt idx="5103">
                  <c:v>0.18838155918564325</c:v>
                </c:pt>
                <c:pt idx="5104">
                  <c:v>0.18838155918564325</c:v>
                </c:pt>
                <c:pt idx="5105">
                  <c:v>0.18838155918564325</c:v>
                </c:pt>
                <c:pt idx="5106">
                  <c:v>0.18838155918564325</c:v>
                </c:pt>
                <c:pt idx="5107">
                  <c:v>0.18838155918564325</c:v>
                </c:pt>
                <c:pt idx="5108">
                  <c:v>0.18838155918564325</c:v>
                </c:pt>
                <c:pt idx="5109">
                  <c:v>0.18838155918564325</c:v>
                </c:pt>
                <c:pt idx="5110">
                  <c:v>0.18838155918564325</c:v>
                </c:pt>
                <c:pt idx="5111">
                  <c:v>0.18838155918564325</c:v>
                </c:pt>
                <c:pt idx="5112">
                  <c:v>0.18838155918564325</c:v>
                </c:pt>
                <c:pt idx="5113">
                  <c:v>0.18838155918564325</c:v>
                </c:pt>
                <c:pt idx="5114">
                  <c:v>0.18838155918564325</c:v>
                </c:pt>
                <c:pt idx="5115">
                  <c:v>0.18838155918564325</c:v>
                </c:pt>
                <c:pt idx="5116">
                  <c:v>0.18838155918564325</c:v>
                </c:pt>
                <c:pt idx="5117">
                  <c:v>0.18838155918564325</c:v>
                </c:pt>
                <c:pt idx="5118">
                  <c:v>0.18838155918564325</c:v>
                </c:pt>
                <c:pt idx="5119">
                  <c:v>0.18838155918564325</c:v>
                </c:pt>
                <c:pt idx="5120">
                  <c:v>0.18838155918564325</c:v>
                </c:pt>
                <c:pt idx="5121">
                  <c:v>0.18838155918564325</c:v>
                </c:pt>
                <c:pt idx="5122">
                  <c:v>0.18838155918564325</c:v>
                </c:pt>
                <c:pt idx="5123">
                  <c:v>0.18838155918564325</c:v>
                </c:pt>
                <c:pt idx="5124">
                  <c:v>0.18838155918564325</c:v>
                </c:pt>
                <c:pt idx="5125">
                  <c:v>0.18838155918564325</c:v>
                </c:pt>
                <c:pt idx="5126">
                  <c:v>0.18838155918564325</c:v>
                </c:pt>
                <c:pt idx="5127">
                  <c:v>0.18838155918564325</c:v>
                </c:pt>
                <c:pt idx="5128">
                  <c:v>0.18838155918564325</c:v>
                </c:pt>
                <c:pt idx="5129">
                  <c:v>0.18838155918564325</c:v>
                </c:pt>
                <c:pt idx="5130">
                  <c:v>0.18838155918564325</c:v>
                </c:pt>
                <c:pt idx="5131">
                  <c:v>0.18838155918564325</c:v>
                </c:pt>
                <c:pt idx="5132">
                  <c:v>0.18838155918564325</c:v>
                </c:pt>
                <c:pt idx="5133">
                  <c:v>0.18838155918564325</c:v>
                </c:pt>
                <c:pt idx="5134">
                  <c:v>0.18838155918564325</c:v>
                </c:pt>
                <c:pt idx="5135">
                  <c:v>0.18838155918564325</c:v>
                </c:pt>
                <c:pt idx="5136">
                  <c:v>0.18838155918564325</c:v>
                </c:pt>
                <c:pt idx="5137">
                  <c:v>0.18838155918564325</c:v>
                </c:pt>
                <c:pt idx="5138">
                  <c:v>0.18838155918564325</c:v>
                </c:pt>
                <c:pt idx="5139">
                  <c:v>0.18838155918564325</c:v>
                </c:pt>
                <c:pt idx="5140">
                  <c:v>0.18838155918564325</c:v>
                </c:pt>
                <c:pt idx="5141">
                  <c:v>0.18838155918564325</c:v>
                </c:pt>
                <c:pt idx="5142">
                  <c:v>0.18838155918564325</c:v>
                </c:pt>
                <c:pt idx="5143">
                  <c:v>0.18838155918564325</c:v>
                </c:pt>
                <c:pt idx="5144">
                  <c:v>0.18838155918564325</c:v>
                </c:pt>
                <c:pt idx="5145">
                  <c:v>0.18838155918564325</c:v>
                </c:pt>
                <c:pt idx="5146">
                  <c:v>0.18838155918564325</c:v>
                </c:pt>
                <c:pt idx="5147">
                  <c:v>0.18838155918564325</c:v>
                </c:pt>
                <c:pt idx="5148">
                  <c:v>0.18838155918564325</c:v>
                </c:pt>
                <c:pt idx="5149">
                  <c:v>0.18838155918564325</c:v>
                </c:pt>
                <c:pt idx="5150">
                  <c:v>0.18838155918564325</c:v>
                </c:pt>
                <c:pt idx="5151">
                  <c:v>0.18838155918564325</c:v>
                </c:pt>
                <c:pt idx="5152">
                  <c:v>0.18838155918564325</c:v>
                </c:pt>
                <c:pt idx="5153">
                  <c:v>0.18838155918564325</c:v>
                </c:pt>
                <c:pt idx="5154">
                  <c:v>0.18838155918564325</c:v>
                </c:pt>
                <c:pt idx="5155">
                  <c:v>0.18838155918564325</c:v>
                </c:pt>
                <c:pt idx="5156">
                  <c:v>0.18838155918564325</c:v>
                </c:pt>
                <c:pt idx="5157">
                  <c:v>0.18838155918564325</c:v>
                </c:pt>
                <c:pt idx="5158">
                  <c:v>0.18838155918564325</c:v>
                </c:pt>
                <c:pt idx="5159">
                  <c:v>0.18838155918564325</c:v>
                </c:pt>
                <c:pt idx="5160">
                  <c:v>0.18838155918564325</c:v>
                </c:pt>
                <c:pt idx="5161">
                  <c:v>0.18838155918564325</c:v>
                </c:pt>
                <c:pt idx="5162">
                  <c:v>0.18838155918564325</c:v>
                </c:pt>
                <c:pt idx="5163">
                  <c:v>0.18838155918564325</c:v>
                </c:pt>
                <c:pt idx="5164">
                  <c:v>0.18838155918564325</c:v>
                </c:pt>
                <c:pt idx="5165">
                  <c:v>0.18838155918564325</c:v>
                </c:pt>
                <c:pt idx="5166">
                  <c:v>0.18838155918564325</c:v>
                </c:pt>
                <c:pt idx="5167">
                  <c:v>0.18838155918564325</c:v>
                </c:pt>
                <c:pt idx="5168">
                  <c:v>0.18838155918564325</c:v>
                </c:pt>
                <c:pt idx="5169">
                  <c:v>0.18838155918564325</c:v>
                </c:pt>
                <c:pt idx="5170">
                  <c:v>0.18838155918564325</c:v>
                </c:pt>
                <c:pt idx="5171">
                  <c:v>0.18838155918564325</c:v>
                </c:pt>
                <c:pt idx="5172">
                  <c:v>0.18838155918564325</c:v>
                </c:pt>
                <c:pt idx="5173">
                  <c:v>0.18838155918564325</c:v>
                </c:pt>
                <c:pt idx="5174">
                  <c:v>0.18838155918564325</c:v>
                </c:pt>
                <c:pt idx="5175">
                  <c:v>0.17887076232642585</c:v>
                </c:pt>
                <c:pt idx="5176">
                  <c:v>0.17887076232642585</c:v>
                </c:pt>
                <c:pt idx="5177">
                  <c:v>0.17887076232642585</c:v>
                </c:pt>
                <c:pt idx="5178">
                  <c:v>0.17887076232642585</c:v>
                </c:pt>
                <c:pt idx="5179">
                  <c:v>0.17887076232642585</c:v>
                </c:pt>
                <c:pt idx="5180">
                  <c:v>0.17887076232642585</c:v>
                </c:pt>
                <c:pt idx="5181">
                  <c:v>0.17887076232642585</c:v>
                </c:pt>
                <c:pt idx="5182">
                  <c:v>0.17887076232642585</c:v>
                </c:pt>
                <c:pt idx="5183">
                  <c:v>0.17887076232642585</c:v>
                </c:pt>
                <c:pt idx="5184">
                  <c:v>0.17887076232642585</c:v>
                </c:pt>
                <c:pt idx="5185">
                  <c:v>0.17887076232642585</c:v>
                </c:pt>
                <c:pt idx="5186">
                  <c:v>0.17887076232642585</c:v>
                </c:pt>
                <c:pt idx="5187">
                  <c:v>0.17887076232642585</c:v>
                </c:pt>
                <c:pt idx="5188">
                  <c:v>0.17887076232642585</c:v>
                </c:pt>
                <c:pt idx="5189">
                  <c:v>0.17887076232642585</c:v>
                </c:pt>
                <c:pt idx="5190">
                  <c:v>0.17887076232642585</c:v>
                </c:pt>
                <c:pt idx="5191">
                  <c:v>0.17887076232642585</c:v>
                </c:pt>
                <c:pt idx="5192">
                  <c:v>0.17887076232642585</c:v>
                </c:pt>
                <c:pt idx="5193">
                  <c:v>0.17887076232642585</c:v>
                </c:pt>
                <c:pt idx="5194">
                  <c:v>0.17887076232642585</c:v>
                </c:pt>
                <c:pt idx="5195">
                  <c:v>0.17887076232642585</c:v>
                </c:pt>
                <c:pt idx="5196">
                  <c:v>0.17887076232642585</c:v>
                </c:pt>
                <c:pt idx="5197">
                  <c:v>0.17887076232642585</c:v>
                </c:pt>
                <c:pt idx="5198">
                  <c:v>0.17887076232642585</c:v>
                </c:pt>
                <c:pt idx="5199">
                  <c:v>0.17887076232642585</c:v>
                </c:pt>
                <c:pt idx="5200">
                  <c:v>0.17887076232642585</c:v>
                </c:pt>
                <c:pt idx="5201">
                  <c:v>0.17887076232642585</c:v>
                </c:pt>
                <c:pt idx="5202">
                  <c:v>0.17887076232642585</c:v>
                </c:pt>
                <c:pt idx="5203">
                  <c:v>0.17887076232642585</c:v>
                </c:pt>
                <c:pt idx="5204">
                  <c:v>0.17887076232642585</c:v>
                </c:pt>
                <c:pt idx="5205">
                  <c:v>0.17887076232642585</c:v>
                </c:pt>
                <c:pt idx="5206">
                  <c:v>0.17887076232642585</c:v>
                </c:pt>
                <c:pt idx="5207">
                  <c:v>0.17887076232642585</c:v>
                </c:pt>
                <c:pt idx="5208">
                  <c:v>0.17887076232642585</c:v>
                </c:pt>
                <c:pt idx="5209">
                  <c:v>0.17887076232642585</c:v>
                </c:pt>
                <c:pt idx="5210">
                  <c:v>0.17887076232642585</c:v>
                </c:pt>
                <c:pt idx="5211">
                  <c:v>0.17887076232642585</c:v>
                </c:pt>
                <c:pt idx="5212">
                  <c:v>0.17887076232642585</c:v>
                </c:pt>
                <c:pt idx="5213">
                  <c:v>0.17887076232642585</c:v>
                </c:pt>
                <c:pt idx="5214">
                  <c:v>0.17887076232642585</c:v>
                </c:pt>
                <c:pt idx="5215">
                  <c:v>0.17887076232642585</c:v>
                </c:pt>
                <c:pt idx="5216">
                  <c:v>0.17887076232642585</c:v>
                </c:pt>
                <c:pt idx="5217">
                  <c:v>0.17887076232642585</c:v>
                </c:pt>
                <c:pt idx="5218">
                  <c:v>0.17887076232642585</c:v>
                </c:pt>
                <c:pt idx="5219">
                  <c:v>0.17887076232642585</c:v>
                </c:pt>
                <c:pt idx="5220">
                  <c:v>0.17887076232642585</c:v>
                </c:pt>
                <c:pt idx="5221">
                  <c:v>0.17887076232642585</c:v>
                </c:pt>
                <c:pt idx="5222">
                  <c:v>0.17887076232642585</c:v>
                </c:pt>
                <c:pt idx="5223">
                  <c:v>0.17887076232642585</c:v>
                </c:pt>
                <c:pt idx="5224">
                  <c:v>0.17887076232642585</c:v>
                </c:pt>
                <c:pt idx="5225">
                  <c:v>0.17887076232642585</c:v>
                </c:pt>
                <c:pt idx="5226">
                  <c:v>0.17887076232642585</c:v>
                </c:pt>
                <c:pt idx="5227">
                  <c:v>0.17887076232642585</c:v>
                </c:pt>
                <c:pt idx="5228">
                  <c:v>0.17887076232642585</c:v>
                </c:pt>
                <c:pt idx="5229">
                  <c:v>0.17887076232642585</c:v>
                </c:pt>
                <c:pt idx="5230">
                  <c:v>0.17887076232642585</c:v>
                </c:pt>
                <c:pt idx="5231">
                  <c:v>0.17887076232642585</c:v>
                </c:pt>
                <c:pt idx="5232">
                  <c:v>0.17887076232642585</c:v>
                </c:pt>
                <c:pt idx="5233">
                  <c:v>0.17887076232642585</c:v>
                </c:pt>
                <c:pt idx="5234">
                  <c:v>0.17887076232642585</c:v>
                </c:pt>
                <c:pt idx="5235">
                  <c:v>0.17887076232642585</c:v>
                </c:pt>
                <c:pt idx="5236">
                  <c:v>0.17887076232642585</c:v>
                </c:pt>
                <c:pt idx="5237">
                  <c:v>0.17887076232642585</c:v>
                </c:pt>
                <c:pt idx="5238">
                  <c:v>0.17887076232642585</c:v>
                </c:pt>
                <c:pt idx="5239">
                  <c:v>0.17887076232642585</c:v>
                </c:pt>
                <c:pt idx="5240">
                  <c:v>0.17887076232642585</c:v>
                </c:pt>
                <c:pt idx="5241">
                  <c:v>0.17887076232642585</c:v>
                </c:pt>
                <c:pt idx="5242">
                  <c:v>0.17887076232642585</c:v>
                </c:pt>
                <c:pt idx="5243">
                  <c:v>0.17887076232642585</c:v>
                </c:pt>
                <c:pt idx="5244">
                  <c:v>0.17887076232642585</c:v>
                </c:pt>
                <c:pt idx="5245">
                  <c:v>0.17887076232642585</c:v>
                </c:pt>
                <c:pt idx="5246">
                  <c:v>0.17887076232642585</c:v>
                </c:pt>
                <c:pt idx="5247">
                  <c:v>0.17887076232642585</c:v>
                </c:pt>
                <c:pt idx="5248">
                  <c:v>0.17887076232642585</c:v>
                </c:pt>
                <c:pt idx="5249">
                  <c:v>0.17887076232642585</c:v>
                </c:pt>
                <c:pt idx="5250">
                  <c:v>0.17887076232642585</c:v>
                </c:pt>
                <c:pt idx="5251">
                  <c:v>0.17887076232642585</c:v>
                </c:pt>
                <c:pt idx="5252">
                  <c:v>0.17887076232642585</c:v>
                </c:pt>
                <c:pt idx="5253">
                  <c:v>0.17887076232642585</c:v>
                </c:pt>
                <c:pt idx="5254">
                  <c:v>0.17887076232642585</c:v>
                </c:pt>
                <c:pt idx="5255">
                  <c:v>0.17887076232642585</c:v>
                </c:pt>
                <c:pt idx="5256">
                  <c:v>0.17887076232642585</c:v>
                </c:pt>
                <c:pt idx="5257">
                  <c:v>0.17887076232642585</c:v>
                </c:pt>
                <c:pt idx="5258">
                  <c:v>0.17887076232642585</c:v>
                </c:pt>
                <c:pt idx="5259">
                  <c:v>0.17887076232642585</c:v>
                </c:pt>
                <c:pt idx="5260">
                  <c:v>0.17887076232642585</c:v>
                </c:pt>
                <c:pt idx="5261">
                  <c:v>0.17887076232642585</c:v>
                </c:pt>
                <c:pt idx="5262">
                  <c:v>0.17887076232642585</c:v>
                </c:pt>
                <c:pt idx="5263">
                  <c:v>0.17887076232642585</c:v>
                </c:pt>
                <c:pt idx="5264">
                  <c:v>0.17887076232642585</c:v>
                </c:pt>
                <c:pt idx="5265">
                  <c:v>0.17887076232642585</c:v>
                </c:pt>
                <c:pt idx="5266">
                  <c:v>0.17887076232642585</c:v>
                </c:pt>
                <c:pt idx="5267">
                  <c:v>0.17887076232642585</c:v>
                </c:pt>
                <c:pt idx="5268">
                  <c:v>0.17887076232642585</c:v>
                </c:pt>
                <c:pt idx="5269">
                  <c:v>0.17887076232642585</c:v>
                </c:pt>
                <c:pt idx="5270">
                  <c:v>0.17887076232642585</c:v>
                </c:pt>
                <c:pt idx="5271">
                  <c:v>0.17887076232642585</c:v>
                </c:pt>
                <c:pt idx="5272">
                  <c:v>0.17887076232642585</c:v>
                </c:pt>
                <c:pt idx="5273">
                  <c:v>0.17887076232642585</c:v>
                </c:pt>
                <c:pt idx="5274">
                  <c:v>0.17887076232642585</c:v>
                </c:pt>
                <c:pt idx="5275">
                  <c:v>0.17887076232642585</c:v>
                </c:pt>
                <c:pt idx="5276">
                  <c:v>0.17887076232642585</c:v>
                </c:pt>
                <c:pt idx="5277">
                  <c:v>0.17887076232642585</c:v>
                </c:pt>
                <c:pt idx="5278">
                  <c:v>0.17887076232642585</c:v>
                </c:pt>
                <c:pt idx="5279">
                  <c:v>0.17887076232642585</c:v>
                </c:pt>
                <c:pt idx="5280">
                  <c:v>0.17887076232642585</c:v>
                </c:pt>
                <c:pt idx="5281">
                  <c:v>0.17887076232642585</c:v>
                </c:pt>
                <c:pt idx="5282">
                  <c:v>0.17887076232642585</c:v>
                </c:pt>
                <c:pt idx="5283">
                  <c:v>0.17887076232642585</c:v>
                </c:pt>
                <c:pt idx="5284">
                  <c:v>0.17887076232642585</c:v>
                </c:pt>
                <c:pt idx="5285">
                  <c:v>0.17887076232642585</c:v>
                </c:pt>
                <c:pt idx="5286">
                  <c:v>0.17887076232642585</c:v>
                </c:pt>
                <c:pt idx="5287">
                  <c:v>0.17887076232642585</c:v>
                </c:pt>
                <c:pt idx="5288">
                  <c:v>0.17887076232642585</c:v>
                </c:pt>
                <c:pt idx="5289">
                  <c:v>0.17887076232642585</c:v>
                </c:pt>
                <c:pt idx="5290">
                  <c:v>0.17887076232642585</c:v>
                </c:pt>
                <c:pt idx="5291">
                  <c:v>0.17887076232642585</c:v>
                </c:pt>
                <c:pt idx="5292">
                  <c:v>0.17887076232642585</c:v>
                </c:pt>
                <c:pt idx="5293">
                  <c:v>0.17887076232642585</c:v>
                </c:pt>
                <c:pt idx="5294">
                  <c:v>0.17887076232642585</c:v>
                </c:pt>
                <c:pt idx="5295">
                  <c:v>0.17887076232642585</c:v>
                </c:pt>
                <c:pt idx="5296">
                  <c:v>0.17887076232642585</c:v>
                </c:pt>
                <c:pt idx="5297">
                  <c:v>0.17887076232642585</c:v>
                </c:pt>
                <c:pt idx="5298">
                  <c:v>0.17887076232642585</c:v>
                </c:pt>
                <c:pt idx="5299">
                  <c:v>0.17887076232642585</c:v>
                </c:pt>
                <c:pt idx="5300">
                  <c:v>0.17887076232642585</c:v>
                </c:pt>
                <c:pt idx="5301">
                  <c:v>0.17887076232642585</c:v>
                </c:pt>
                <c:pt idx="5302">
                  <c:v>0.17887076232642585</c:v>
                </c:pt>
                <c:pt idx="5303">
                  <c:v>0.19799224438401097</c:v>
                </c:pt>
                <c:pt idx="5304">
                  <c:v>0.19799224438401097</c:v>
                </c:pt>
                <c:pt idx="5305">
                  <c:v>0.19799224438401097</c:v>
                </c:pt>
                <c:pt idx="5306">
                  <c:v>0.19799224438401097</c:v>
                </c:pt>
                <c:pt idx="5307">
                  <c:v>0.19799224438401097</c:v>
                </c:pt>
                <c:pt idx="5308">
                  <c:v>0.19799224438401097</c:v>
                </c:pt>
                <c:pt idx="5309">
                  <c:v>0.19799224438401097</c:v>
                </c:pt>
                <c:pt idx="5310">
                  <c:v>0.19799224438401097</c:v>
                </c:pt>
                <c:pt idx="5311">
                  <c:v>0.19799224438401097</c:v>
                </c:pt>
                <c:pt idx="5312">
                  <c:v>0.19799224438401097</c:v>
                </c:pt>
                <c:pt idx="5313">
                  <c:v>0.19799224438401097</c:v>
                </c:pt>
                <c:pt idx="5314">
                  <c:v>0.19799224438401097</c:v>
                </c:pt>
                <c:pt idx="5315">
                  <c:v>0.19799224438401097</c:v>
                </c:pt>
                <c:pt idx="5316">
                  <c:v>0.19799224438401097</c:v>
                </c:pt>
                <c:pt idx="5317">
                  <c:v>0.19799224438401097</c:v>
                </c:pt>
                <c:pt idx="5318">
                  <c:v>0.19799224438401097</c:v>
                </c:pt>
                <c:pt idx="5319">
                  <c:v>0.19799224438401097</c:v>
                </c:pt>
                <c:pt idx="5320">
                  <c:v>0.19799224438401097</c:v>
                </c:pt>
                <c:pt idx="5321">
                  <c:v>0.19799224438401097</c:v>
                </c:pt>
                <c:pt idx="5322">
                  <c:v>0.19799224438401097</c:v>
                </c:pt>
                <c:pt idx="5323">
                  <c:v>0.19799224438401097</c:v>
                </c:pt>
                <c:pt idx="5324">
                  <c:v>0.19799224438401097</c:v>
                </c:pt>
                <c:pt idx="5325">
                  <c:v>0.19799224438401097</c:v>
                </c:pt>
                <c:pt idx="5326">
                  <c:v>0.19799224438401097</c:v>
                </c:pt>
                <c:pt idx="5327">
                  <c:v>0.19799224438401097</c:v>
                </c:pt>
                <c:pt idx="5328">
                  <c:v>0.19799224438401097</c:v>
                </c:pt>
                <c:pt idx="5329">
                  <c:v>0.19799224438401097</c:v>
                </c:pt>
                <c:pt idx="5330">
                  <c:v>0.19799224438401097</c:v>
                </c:pt>
                <c:pt idx="5331">
                  <c:v>0.19799224438401097</c:v>
                </c:pt>
                <c:pt idx="5332">
                  <c:v>0.19799224438401097</c:v>
                </c:pt>
                <c:pt idx="5333">
                  <c:v>0.19799224438401097</c:v>
                </c:pt>
                <c:pt idx="5334">
                  <c:v>0.19799224438401097</c:v>
                </c:pt>
                <c:pt idx="5335">
                  <c:v>0.19799224438401097</c:v>
                </c:pt>
                <c:pt idx="5336">
                  <c:v>0.19799224438401097</c:v>
                </c:pt>
                <c:pt idx="5337">
                  <c:v>0.19799224438401097</c:v>
                </c:pt>
                <c:pt idx="5338">
                  <c:v>0.19799224438401097</c:v>
                </c:pt>
                <c:pt idx="5339">
                  <c:v>0.19799224438401097</c:v>
                </c:pt>
                <c:pt idx="5340">
                  <c:v>0.19799224438401097</c:v>
                </c:pt>
                <c:pt idx="5341">
                  <c:v>0.19799224438401097</c:v>
                </c:pt>
                <c:pt idx="5342">
                  <c:v>0.19799224438401097</c:v>
                </c:pt>
                <c:pt idx="5343">
                  <c:v>0.19799224438401097</c:v>
                </c:pt>
                <c:pt idx="5344">
                  <c:v>0.19799224438401097</c:v>
                </c:pt>
                <c:pt idx="5345">
                  <c:v>0.19799224438401097</c:v>
                </c:pt>
                <c:pt idx="5346">
                  <c:v>0.19799224438401097</c:v>
                </c:pt>
                <c:pt idx="5347">
                  <c:v>0.19799224438401097</c:v>
                </c:pt>
                <c:pt idx="5348">
                  <c:v>0.19799224438401097</c:v>
                </c:pt>
                <c:pt idx="5349">
                  <c:v>0.19799224438401097</c:v>
                </c:pt>
                <c:pt idx="5350">
                  <c:v>0.19799224438401097</c:v>
                </c:pt>
                <c:pt idx="5351">
                  <c:v>0.19799224438401097</c:v>
                </c:pt>
                <c:pt idx="5352">
                  <c:v>0.19799224438401097</c:v>
                </c:pt>
                <c:pt idx="5353">
                  <c:v>0.19799224438401097</c:v>
                </c:pt>
                <c:pt idx="5354">
                  <c:v>0.19799224438401097</c:v>
                </c:pt>
                <c:pt idx="5355">
                  <c:v>0.19799224438401097</c:v>
                </c:pt>
                <c:pt idx="5356">
                  <c:v>0.19799224438401097</c:v>
                </c:pt>
                <c:pt idx="5357">
                  <c:v>0.19799224438401097</c:v>
                </c:pt>
                <c:pt idx="5358">
                  <c:v>0.19799224438401097</c:v>
                </c:pt>
                <c:pt idx="5359">
                  <c:v>0.19799224438401097</c:v>
                </c:pt>
                <c:pt idx="5360">
                  <c:v>0.19799224438401097</c:v>
                </c:pt>
                <c:pt idx="5361">
                  <c:v>0.19799224438401097</c:v>
                </c:pt>
                <c:pt idx="5362">
                  <c:v>0.19799224438401097</c:v>
                </c:pt>
                <c:pt idx="5363">
                  <c:v>0.19799224438401097</c:v>
                </c:pt>
                <c:pt idx="5364">
                  <c:v>0.19799224438401097</c:v>
                </c:pt>
                <c:pt idx="5365">
                  <c:v>0.19799224438401097</c:v>
                </c:pt>
                <c:pt idx="5366">
                  <c:v>0.19799224438401097</c:v>
                </c:pt>
                <c:pt idx="5367">
                  <c:v>0.19799224438401097</c:v>
                </c:pt>
                <c:pt idx="5368">
                  <c:v>0.19799224438401097</c:v>
                </c:pt>
                <c:pt idx="5369">
                  <c:v>0.19799224438401097</c:v>
                </c:pt>
                <c:pt idx="5370">
                  <c:v>0.19799224438401097</c:v>
                </c:pt>
                <c:pt idx="5371">
                  <c:v>0.19799224438401097</c:v>
                </c:pt>
                <c:pt idx="5372">
                  <c:v>0.19799224438401097</c:v>
                </c:pt>
                <c:pt idx="5373">
                  <c:v>0.19799224438401097</c:v>
                </c:pt>
                <c:pt idx="5374">
                  <c:v>0.19799224438401097</c:v>
                </c:pt>
                <c:pt idx="5375">
                  <c:v>0.19799224438401097</c:v>
                </c:pt>
                <c:pt idx="5376">
                  <c:v>0.19799224438401097</c:v>
                </c:pt>
                <c:pt idx="5377">
                  <c:v>0.19799224438401097</c:v>
                </c:pt>
                <c:pt idx="5378">
                  <c:v>0.19799224438401097</c:v>
                </c:pt>
                <c:pt idx="5379">
                  <c:v>0.19799224438401097</c:v>
                </c:pt>
                <c:pt idx="5380">
                  <c:v>0.19799224438401097</c:v>
                </c:pt>
                <c:pt idx="5381">
                  <c:v>0.19799224438401097</c:v>
                </c:pt>
                <c:pt idx="5382">
                  <c:v>0.19799224438401097</c:v>
                </c:pt>
                <c:pt idx="5383">
                  <c:v>0.19799224438401097</c:v>
                </c:pt>
                <c:pt idx="5384">
                  <c:v>0.19799224438401097</c:v>
                </c:pt>
                <c:pt idx="5385">
                  <c:v>0.19799224438401097</c:v>
                </c:pt>
                <c:pt idx="5386">
                  <c:v>0.19799224438401097</c:v>
                </c:pt>
                <c:pt idx="5387">
                  <c:v>0.19799224438401097</c:v>
                </c:pt>
                <c:pt idx="5388">
                  <c:v>0.19799224438401097</c:v>
                </c:pt>
                <c:pt idx="5389">
                  <c:v>0.19799224438401097</c:v>
                </c:pt>
                <c:pt idx="5390">
                  <c:v>0.19799224438401097</c:v>
                </c:pt>
                <c:pt idx="5391">
                  <c:v>0.19799224438401097</c:v>
                </c:pt>
                <c:pt idx="5392">
                  <c:v>0.19799224438401097</c:v>
                </c:pt>
                <c:pt idx="5393">
                  <c:v>0.19799224438401097</c:v>
                </c:pt>
                <c:pt idx="5394">
                  <c:v>0.19799224438401097</c:v>
                </c:pt>
                <c:pt idx="5395">
                  <c:v>0.19799224438401097</c:v>
                </c:pt>
                <c:pt idx="5396">
                  <c:v>0.19799224438401097</c:v>
                </c:pt>
                <c:pt idx="5397">
                  <c:v>0.19799224438401097</c:v>
                </c:pt>
                <c:pt idx="5398">
                  <c:v>0.19799224438401097</c:v>
                </c:pt>
                <c:pt idx="5399">
                  <c:v>0.19799224438401097</c:v>
                </c:pt>
                <c:pt idx="5400">
                  <c:v>0.19799224438401097</c:v>
                </c:pt>
                <c:pt idx="5401">
                  <c:v>0.19799224438401097</c:v>
                </c:pt>
                <c:pt idx="5402">
                  <c:v>0.19799224438401097</c:v>
                </c:pt>
                <c:pt idx="5403">
                  <c:v>0.19799224438401097</c:v>
                </c:pt>
                <c:pt idx="5404">
                  <c:v>0.19799224438401097</c:v>
                </c:pt>
                <c:pt idx="5405">
                  <c:v>0.19799224438401097</c:v>
                </c:pt>
                <c:pt idx="5406">
                  <c:v>0.19799224438401097</c:v>
                </c:pt>
                <c:pt idx="5407">
                  <c:v>0.19799224438401097</c:v>
                </c:pt>
                <c:pt idx="5408">
                  <c:v>0.19799224438401097</c:v>
                </c:pt>
                <c:pt idx="5409">
                  <c:v>0.19799224438401097</c:v>
                </c:pt>
                <c:pt idx="5410">
                  <c:v>0.19799224438401097</c:v>
                </c:pt>
                <c:pt idx="5411">
                  <c:v>0.19799224438401097</c:v>
                </c:pt>
                <c:pt idx="5412">
                  <c:v>0.19799224438401097</c:v>
                </c:pt>
                <c:pt idx="5413">
                  <c:v>0.19799224438401097</c:v>
                </c:pt>
                <c:pt idx="5414">
                  <c:v>0.19799224438401097</c:v>
                </c:pt>
                <c:pt idx="5415">
                  <c:v>0.19799224438401097</c:v>
                </c:pt>
                <c:pt idx="5416">
                  <c:v>0.19799224438401097</c:v>
                </c:pt>
                <c:pt idx="5417">
                  <c:v>0.19799224438401097</c:v>
                </c:pt>
                <c:pt idx="5418">
                  <c:v>0.19799224438401097</c:v>
                </c:pt>
                <c:pt idx="5419">
                  <c:v>0.19799224438401097</c:v>
                </c:pt>
                <c:pt idx="5420">
                  <c:v>0.19799224438401097</c:v>
                </c:pt>
                <c:pt idx="5421">
                  <c:v>0.19799224438401097</c:v>
                </c:pt>
                <c:pt idx="5422">
                  <c:v>0.19799224438401097</c:v>
                </c:pt>
                <c:pt idx="5423">
                  <c:v>0.19799224438401097</c:v>
                </c:pt>
                <c:pt idx="5424">
                  <c:v>0.19799224438401097</c:v>
                </c:pt>
                <c:pt idx="5425">
                  <c:v>0.19799224438401097</c:v>
                </c:pt>
                <c:pt idx="5426">
                  <c:v>0.19799224438401097</c:v>
                </c:pt>
                <c:pt idx="5427">
                  <c:v>0.19799224438401097</c:v>
                </c:pt>
                <c:pt idx="5428">
                  <c:v>0.19799224438401097</c:v>
                </c:pt>
                <c:pt idx="5429">
                  <c:v>0.19799224438401097</c:v>
                </c:pt>
                <c:pt idx="5430">
                  <c:v>0.19799224438401097</c:v>
                </c:pt>
                <c:pt idx="5431">
                  <c:v>0.19799224438401097</c:v>
                </c:pt>
                <c:pt idx="5432">
                  <c:v>0.19799224438401097</c:v>
                </c:pt>
                <c:pt idx="5433">
                  <c:v>0.19799224438401097</c:v>
                </c:pt>
                <c:pt idx="5434">
                  <c:v>0.19799224438401097</c:v>
                </c:pt>
                <c:pt idx="5435">
                  <c:v>0.19799224438401097</c:v>
                </c:pt>
                <c:pt idx="5436">
                  <c:v>0.19799224438401097</c:v>
                </c:pt>
                <c:pt idx="5437">
                  <c:v>0.19799224438401097</c:v>
                </c:pt>
                <c:pt idx="5438">
                  <c:v>0.19799224438401097</c:v>
                </c:pt>
                <c:pt idx="5439">
                  <c:v>0.19799224438401097</c:v>
                </c:pt>
                <c:pt idx="5440">
                  <c:v>0.19799224438401097</c:v>
                </c:pt>
                <c:pt idx="5441">
                  <c:v>0.19799224438401097</c:v>
                </c:pt>
                <c:pt idx="5442">
                  <c:v>0.19799224438401097</c:v>
                </c:pt>
                <c:pt idx="5443">
                  <c:v>0.19799224438401097</c:v>
                </c:pt>
                <c:pt idx="5444">
                  <c:v>0.19799224438401097</c:v>
                </c:pt>
                <c:pt idx="5445">
                  <c:v>0.19799224438401097</c:v>
                </c:pt>
                <c:pt idx="5446">
                  <c:v>0.19799224438401097</c:v>
                </c:pt>
                <c:pt idx="5447">
                  <c:v>0.19799224438401097</c:v>
                </c:pt>
                <c:pt idx="5448">
                  <c:v>0.19799224438401097</c:v>
                </c:pt>
                <c:pt idx="5449">
                  <c:v>0.19799224438401097</c:v>
                </c:pt>
                <c:pt idx="5450">
                  <c:v>0.19799224438401097</c:v>
                </c:pt>
                <c:pt idx="5451">
                  <c:v>0.19799224438401097</c:v>
                </c:pt>
                <c:pt idx="5452">
                  <c:v>0.19799224438401097</c:v>
                </c:pt>
                <c:pt idx="5453">
                  <c:v>0.19799224438401097</c:v>
                </c:pt>
                <c:pt idx="5454">
                  <c:v>0.19799224438401097</c:v>
                </c:pt>
                <c:pt idx="5455">
                  <c:v>0.19799224438401097</c:v>
                </c:pt>
                <c:pt idx="5456">
                  <c:v>0.19799224438401097</c:v>
                </c:pt>
                <c:pt idx="5457">
                  <c:v>0.19799224438401097</c:v>
                </c:pt>
                <c:pt idx="5458">
                  <c:v>0.19799224438401097</c:v>
                </c:pt>
                <c:pt idx="5459">
                  <c:v>0.19799224438401097</c:v>
                </c:pt>
                <c:pt idx="5460">
                  <c:v>0.19799224438401097</c:v>
                </c:pt>
                <c:pt idx="5461">
                  <c:v>0.19799224438401097</c:v>
                </c:pt>
                <c:pt idx="5462">
                  <c:v>0.19799224438401097</c:v>
                </c:pt>
                <c:pt idx="5463">
                  <c:v>0.19799224438401097</c:v>
                </c:pt>
                <c:pt idx="5464">
                  <c:v>0.19799224438401097</c:v>
                </c:pt>
                <c:pt idx="5465">
                  <c:v>0.19799224438401097</c:v>
                </c:pt>
                <c:pt idx="5466">
                  <c:v>0.19799224438401097</c:v>
                </c:pt>
                <c:pt idx="5467">
                  <c:v>0.19799224438401097</c:v>
                </c:pt>
                <c:pt idx="5468">
                  <c:v>0.19799224438401097</c:v>
                </c:pt>
                <c:pt idx="5469">
                  <c:v>0.19799224438401097</c:v>
                </c:pt>
                <c:pt idx="5470">
                  <c:v>0.19799224438401097</c:v>
                </c:pt>
                <c:pt idx="5471">
                  <c:v>0.19799224438401097</c:v>
                </c:pt>
                <c:pt idx="5472">
                  <c:v>0.19799224438401097</c:v>
                </c:pt>
                <c:pt idx="5473">
                  <c:v>0.19799224438401097</c:v>
                </c:pt>
                <c:pt idx="5474">
                  <c:v>0.19799224438401097</c:v>
                </c:pt>
                <c:pt idx="5475">
                  <c:v>0.19799224438401097</c:v>
                </c:pt>
                <c:pt idx="5476">
                  <c:v>0.19799224438401097</c:v>
                </c:pt>
                <c:pt idx="5477">
                  <c:v>0.19799224438401097</c:v>
                </c:pt>
                <c:pt idx="5478">
                  <c:v>0.19799224438401097</c:v>
                </c:pt>
                <c:pt idx="5479">
                  <c:v>0.19799224438401097</c:v>
                </c:pt>
                <c:pt idx="5480">
                  <c:v>0.19799224438401097</c:v>
                </c:pt>
                <c:pt idx="5481">
                  <c:v>0.19799224438401097</c:v>
                </c:pt>
                <c:pt idx="5482">
                  <c:v>0.19799224438401097</c:v>
                </c:pt>
                <c:pt idx="5483">
                  <c:v>0.19799224438401097</c:v>
                </c:pt>
                <c:pt idx="5484">
                  <c:v>0.19799224438401097</c:v>
                </c:pt>
                <c:pt idx="5485">
                  <c:v>0.19799224438401097</c:v>
                </c:pt>
                <c:pt idx="5486">
                  <c:v>0.19799224438401097</c:v>
                </c:pt>
                <c:pt idx="5487">
                  <c:v>0.19799224438401097</c:v>
                </c:pt>
                <c:pt idx="5488">
                  <c:v>0.19799224438401097</c:v>
                </c:pt>
                <c:pt idx="5489">
                  <c:v>0.19799224438401097</c:v>
                </c:pt>
                <c:pt idx="5490">
                  <c:v>0.19799224438401097</c:v>
                </c:pt>
                <c:pt idx="5491">
                  <c:v>0.19799224438401097</c:v>
                </c:pt>
                <c:pt idx="5492">
                  <c:v>0.19799224438401097</c:v>
                </c:pt>
                <c:pt idx="5493">
                  <c:v>0.19799224438401097</c:v>
                </c:pt>
                <c:pt idx="5494">
                  <c:v>0.19799224438401097</c:v>
                </c:pt>
                <c:pt idx="5495">
                  <c:v>0.19799224438401097</c:v>
                </c:pt>
                <c:pt idx="5496">
                  <c:v>0.19799224438401097</c:v>
                </c:pt>
                <c:pt idx="5497">
                  <c:v>0.19799224438401097</c:v>
                </c:pt>
                <c:pt idx="5498">
                  <c:v>0.19799224438401097</c:v>
                </c:pt>
                <c:pt idx="5499">
                  <c:v>0.19799224438401097</c:v>
                </c:pt>
                <c:pt idx="5500">
                  <c:v>0.19799224438401097</c:v>
                </c:pt>
                <c:pt idx="5501">
                  <c:v>0.19799224438401097</c:v>
                </c:pt>
                <c:pt idx="5502">
                  <c:v>0.19799224438401097</c:v>
                </c:pt>
                <c:pt idx="5503">
                  <c:v>0.19799224438401097</c:v>
                </c:pt>
                <c:pt idx="5504">
                  <c:v>0.19799224438401097</c:v>
                </c:pt>
                <c:pt idx="5505">
                  <c:v>0.19799224438401097</c:v>
                </c:pt>
                <c:pt idx="5506">
                  <c:v>0.19799224438401097</c:v>
                </c:pt>
                <c:pt idx="5507">
                  <c:v>0.19799224438401097</c:v>
                </c:pt>
                <c:pt idx="5508">
                  <c:v>0.19799224438401097</c:v>
                </c:pt>
                <c:pt idx="5509">
                  <c:v>0.19799224438401097</c:v>
                </c:pt>
                <c:pt idx="5510">
                  <c:v>0.19799224438401097</c:v>
                </c:pt>
                <c:pt idx="5511">
                  <c:v>0.19799224438401097</c:v>
                </c:pt>
                <c:pt idx="5512">
                  <c:v>0.19799224438401097</c:v>
                </c:pt>
                <c:pt idx="5513">
                  <c:v>0.19799224438401097</c:v>
                </c:pt>
                <c:pt idx="5514">
                  <c:v>0.19799224438401097</c:v>
                </c:pt>
                <c:pt idx="5515">
                  <c:v>0.19799224438401097</c:v>
                </c:pt>
                <c:pt idx="5516">
                  <c:v>0.19799224438401097</c:v>
                </c:pt>
                <c:pt idx="5517">
                  <c:v>0.19799224438401097</c:v>
                </c:pt>
                <c:pt idx="5518">
                  <c:v>0.19799224438401097</c:v>
                </c:pt>
                <c:pt idx="5519">
                  <c:v>0.19799224438401097</c:v>
                </c:pt>
                <c:pt idx="5520">
                  <c:v>0.19799224438401097</c:v>
                </c:pt>
                <c:pt idx="5521">
                  <c:v>0.19799224438401097</c:v>
                </c:pt>
                <c:pt idx="5522">
                  <c:v>0.19799224438401097</c:v>
                </c:pt>
                <c:pt idx="5523">
                  <c:v>0.19799224438401097</c:v>
                </c:pt>
                <c:pt idx="5524">
                  <c:v>0.19799224438401097</c:v>
                </c:pt>
                <c:pt idx="5525">
                  <c:v>0.19799224438401097</c:v>
                </c:pt>
                <c:pt idx="5526">
                  <c:v>0.19799224438401097</c:v>
                </c:pt>
                <c:pt idx="5527">
                  <c:v>0.19799224438401097</c:v>
                </c:pt>
                <c:pt idx="5528">
                  <c:v>0.19799224438401097</c:v>
                </c:pt>
                <c:pt idx="5529">
                  <c:v>0.19799224438401097</c:v>
                </c:pt>
                <c:pt idx="5530">
                  <c:v>0.19799224438401097</c:v>
                </c:pt>
                <c:pt idx="5531">
                  <c:v>0.19799224438401097</c:v>
                </c:pt>
                <c:pt idx="5532">
                  <c:v>0.19799224438401097</c:v>
                </c:pt>
                <c:pt idx="5533">
                  <c:v>0.19799224438401097</c:v>
                </c:pt>
                <c:pt idx="5534">
                  <c:v>0.19799224438401097</c:v>
                </c:pt>
                <c:pt idx="5535">
                  <c:v>0.19799224438401097</c:v>
                </c:pt>
                <c:pt idx="5536">
                  <c:v>0.19799224438401097</c:v>
                </c:pt>
                <c:pt idx="5537">
                  <c:v>0.19799224438401097</c:v>
                </c:pt>
                <c:pt idx="5538">
                  <c:v>0.19799224438401097</c:v>
                </c:pt>
                <c:pt idx="5539">
                  <c:v>0.19799224438401097</c:v>
                </c:pt>
                <c:pt idx="5540">
                  <c:v>0.19799224438401097</c:v>
                </c:pt>
                <c:pt idx="5541">
                  <c:v>0.19799224438401097</c:v>
                </c:pt>
                <c:pt idx="5542">
                  <c:v>0.19799224438401097</c:v>
                </c:pt>
                <c:pt idx="5543">
                  <c:v>0.19799224438401097</c:v>
                </c:pt>
                <c:pt idx="5544">
                  <c:v>0.19799224438401097</c:v>
                </c:pt>
                <c:pt idx="5545">
                  <c:v>0.19799224438401097</c:v>
                </c:pt>
                <c:pt idx="5546">
                  <c:v>0.19799224438401097</c:v>
                </c:pt>
                <c:pt idx="5547">
                  <c:v>0.19799224438401097</c:v>
                </c:pt>
                <c:pt idx="5548">
                  <c:v>0.19799224438401097</c:v>
                </c:pt>
                <c:pt idx="5549">
                  <c:v>0.19799224438401097</c:v>
                </c:pt>
                <c:pt idx="5550">
                  <c:v>0.19799224438401097</c:v>
                </c:pt>
                <c:pt idx="5551">
                  <c:v>0.19799224438401097</c:v>
                </c:pt>
                <c:pt idx="5552">
                  <c:v>0.19799224438401097</c:v>
                </c:pt>
                <c:pt idx="5553">
                  <c:v>0.19799224438401097</c:v>
                </c:pt>
                <c:pt idx="5554">
                  <c:v>0.19799224438401097</c:v>
                </c:pt>
                <c:pt idx="5555">
                  <c:v>0.19799224438401097</c:v>
                </c:pt>
                <c:pt idx="5556">
                  <c:v>0.19799224438401097</c:v>
                </c:pt>
                <c:pt idx="5557">
                  <c:v>0.19799224438401097</c:v>
                </c:pt>
                <c:pt idx="5558">
                  <c:v>0.19799224438401097</c:v>
                </c:pt>
                <c:pt idx="5559">
                  <c:v>0.19799224438401097</c:v>
                </c:pt>
                <c:pt idx="5560">
                  <c:v>0.19799224438401097</c:v>
                </c:pt>
                <c:pt idx="5561">
                  <c:v>0.19799224438401097</c:v>
                </c:pt>
                <c:pt idx="5562">
                  <c:v>0.19799224438401097</c:v>
                </c:pt>
                <c:pt idx="5563">
                  <c:v>0.19799224438401097</c:v>
                </c:pt>
                <c:pt idx="5564">
                  <c:v>0.19799224438401097</c:v>
                </c:pt>
                <c:pt idx="5565">
                  <c:v>0.19799224438401097</c:v>
                </c:pt>
                <c:pt idx="5566">
                  <c:v>0.19799224438401097</c:v>
                </c:pt>
                <c:pt idx="5567">
                  <c:v>0.19799224438401097</c:v>
                </c:pt>
                <c:pt idx="5568">
                  <c:v>0.19799224438401097</c:v>
                </c:pt>
                <c:pt idx="5569">
                  <c:v>0.19799224438401097</c:v>
                </c:pt>
                <c:pt idx="5570">
                  <c:v>0.19799224438401097</c:v>
                </c:pt>
                <c:pt idx="5571">
                  <c:v>0.19799224438401097</c:v>
                </c:pt>
                <c:pt idx="5572">
                  <c:v>0.19799224438401097</c:v>
                </c:pt>
                <c:pt idx="5573">
                  <c:v>0.19799224438401097</c:v>
                </c:pt>
                <c:pt idx="5574">
                  <c:v>0.19799224438401097</c:v>
                </c:pt>
                <c:pt idx="5575">
                  <c:v>0.19799224438401097</c:v>
                </c:pt>
                <c:pt idx="5576">
                  <c:v>0.19799224438401097</c:v>
                </c:pt>
                <c:pt idx="5577">
                  <c:v>0.19799224438401097</c:v>
                </c:pt>
                <c:pt idx="5578">
                  <c:v>0.19799224438401097</c:v>
                </c:pt>
                <c:pt idx="5579">
                  <c:v>0.19799224438401097</c:v>
                </c:pt>
                <c:pt idx="5580">
                  <c:v>0.19799224438401097</c:v>
                </c:pt>
                <c:pt idx="5581">
                  <c:v>0.19799224438401097</c:v>
                </c:pt>
                <c:pt idx="5582">
                  <c:v>0.19799224438401097</c:v>
                </c:pt>
                <c:pt idx="5583">
                  <c:v>0.19799224438401097</c:v>
                </c:pt>
                <c:pt idx="5584">
                  <c:v>0.19799224438401097</c:v>
                </c:pt>
                <c:pt idx="5585">
                  <c:v>0.19799224438401097</c:v>
                </c:pt>
                <c:pt idx="5586">
                  <c:v>0.19799224438401097</c:v>
                </c:pt>
                <c:pt idx="5587">
                  <c:v>0.19799224438401097</c:v>
                </c:pt>
                <c:pt idx="5588">
                  <c:v>0.19799224438401097</c:v>
                </c:pt>
                <c:pt idx="5589">
                  <c:v>0.19799224438401097</c:v>
                </c:pt>
                <c:pt idx="5590">
                  <c:v>0.19799224438401097</c:v>
                </c:pt>
                <c:pt idx="5591">
                  <c:v>0.19799224438401097</c:v>
                </c:pt>
                <c:pt idx="5592">
                  <c:v>0.19799224438401097</c:v>
                </c:pt>
                <c:pt idx="5593">
                  <c:v>0.19799224438401097</c:v>
                </c:pt>
                <c:pt idx="5594">
                  <c:v>0.19799224438401097</c:v>
                </c:pt>
                <c:pt idx="5595">
                  <c:v>0.19799224438401097</c:v>
                </c:pt>
                <c:pt idx="5596">
                  <c:v>0.19799224438401097</c:v>
                </c:pt>
                <c:pt idx="5597">
                  <c:v>0.19799224438401097</c:v>
                </c:pt>
                <c:pt idx="5598">
                  <c:v>0.19799224438401097</c:v>
                </c:pt>
                <c:pt idx="5599">
                  <c:v>0.19799224438401097</c:v>
                </c:pt>
                <c:pt idx="5600">
                  <c:v>0.19799224438401097</c:v>
                </c:pt>
                <c:pt idx="5601">
                  <c:v>0.19799224438401097</c:v>
                </c:pt>
                <c:pt idx="5602">
                  <c:v>0.19799224438401097</c:v>
                </c:pt>
                <c:pt idx="5603">
                  <c:v>0.19799224438401097</c:v>
                </c:pt>
                <c:pt idx="5604">
                  <c:v>0.19799224438401097</c:v>
                </c:pt>
                <c:pt idx="5605">
                  <c:v>0.19799224438401097</c:v>
                </c:pt>
                <c:pt idx="5606">
                  <c:v>0.19799224438401097</c:v>
                </c:pt>
                <c:pt idx="5607">
                  <c:v>0.19799224438401097</c:v>
                </c:pt>
                <c:pt idx="5608">
                  <c:v>0.19799224438401097</c:v>
                </c:pt>
                <c:pt idx="5609">
                  <c:v>0.19799224438401097</c:v>
                </c:pt>
                <c:pt idx="5610">
                  <c:v>0.19799224438401097</c:v>
                </c:pt>
                <c:pt idx="5611">
                  <c:v>0.19799224438401097</c:v>
                </c:pt>
                <c:pt idx="5612">
                  <c:v>0.19799224438401097</c:v>
                </c:pt>
                <c:pt idx="5613">
                  <c:v>0.19799224438401097</c:v>
                </c:pt>
                <c:pt idx="5614">
                  <c:v>0.19799224438401097</c:v>
                </c:pt>
                <c:pt idx="5615">
                  <c:v>0.19799224438401097</c:v>
                </c:pt>
                <c:pt idx="5616">
                  <c:v>0.19799224438401097</c:v>
                </c:pt>
                <c:pt idx="5617">
                  <c:v>0.19799224438401097</c:v>
                </c:pt>
                <c:pt idx="5618">
                  <c:v>0.19799224438401097</c:v>
                </c:pt>
                <c:pt idx="5619">
                  <c:v>0.19799224438401097</c:v>
                </c:pt>
                <c:pt idx="5620">
                  <c:v>0.19799224438401097</c:v>
                </c:pt>
                <c:pt idx="5621">
                  <c:v>0.19799224438401097</c:v>
                </c:pt>
                <c:pt idx="5622">
                  <c:v>0.19799224438401097</c:v>
                </c:pt>
                <c:pt idx="5623">
                  <c:v>0.19799224438401097</c:v>
                </c:pt>
                <c:pt idx="5624">
                  <c:v>0.19799224438401097</c:v>
                </c:pt>
                <c:pt idx="5625">
                  <c:v>0.19799224438401097</c:v>
                </c:pt>
                <c:pt idx="5626">
                  <c:v>0.19799224438401097</c:v>
                </c:pt>
                <c:pt idx="5627">
                  <c:v>0.19799224438401097</c:v>
                </c:pt>
                <c:pt idx="5628">
                  <c:v>0.19799224438401097</c:v>
                </c:pt>
                <c:pt idx="5629">
                  <c:v>0.19799224438401097</c:v>
                </c:pt>
                <c:pt idx="5630">
                  <c:v>0.19799224438401097</c:v>
                </c:pt>
                <c:pt idx="5631">
                  <c:v>0.19799224438401097</c:v>
                </c:pt>
                <c:pt idx="5632">
                  <c:v>0.19799224438401097</c:v>
                </c:pt>
                <c:pt idx="5633">
                  <c:v>0.19799224438401097</c:v>
                </c:pt>
                <c:pt idx="5634">
                  <c:v>0.19799224438401097</c:v>
                </c:pt>
                <c:pt idx="5635">
                  <c:v>0.19799224438401097</c:v>
                </c:pt>
                <c:pt idx="5636">
                  <c:v>0.19799224438401097</c:v>
                </c:pt>
                <c:pt idx="5637">
                  <c:v>0.19799224438401097</c:v>
                </c:pt>
                <c:pt idx="5638">
                  <c:v>0.19799224438401097</c:v>
                </c:pt>
                <c:pt idx="5639">
                  <c:v>0.19799224438401097</c:v>
                </c:pt>
                <c:pt idx="5640">
                  <c:v>0.19799224438401097</c:v>
                </c:pt>
                <c:pt idx="5641">
                  <c:v>0.19799224438401097</c:v>
                </c:pt>
                <c:pt idx="5642">
                  <c:v>0.19799224438401097</c:v>
                </c:pt>
                <c:pt idx="5643">
                  <c:v>0.19799224438401097</c:v>
                </c:pt>
                <c:pt idx="5644">
                  <c:v>0.19799224438401097</c:v>
                </c:pt>
                <c:pt idx="5645">
                  <c:v>0.19799224438401097</c:v>
                </c:pt>
                <c:pt idx="5646">
                  <c:v>0.19799224438401097</c:v>
                </c:pt>
                <c:pt idx="5647">
                  <c:v>0.19799224438401097</c:v>
                </c:pt>
                <c:pt idx="5648">
                  <c:v>0.19799224438401097</c:v>
                </c:pt>
                <c:pt idx="5649">
                  <c:v>0.19799224438401097</c:v>
                </c:pt>
                <c:pt idx="5650">
                  <c:v>0.19799224438401097</c:v>
                </c:pt>
                <c:pt idx="5651">
                  <c:v>0.19799224438401097</c:v>
                </c:pt>
                <c:pt idx="5652">
                  <c:v>0.19799224438401097</c:v>
                </c:pt>
                <c:pt idx="5653">
                  <c:v>0.19799224438401097</c:v>
                </c:pt>
                <c:pt idx="5654">
                  <c:v>0.19799224438401097</c:v>
                </c:pt>
                <c:pt idx="5655">
                  <c:v>0.19799224438401097</c:v>
                </c:pt>
                <c:pt idx="5656">
                  <c:v>0.19799224438401097</c:v>
                </c:pt>
                <c:pt idx="5657">
                  <c:v>0.19799224438401097</c:v>
                </c:pt>
                <c:pt idx="5658">
                  <c:v>0.19799224438401097</c:v>
                </c:pt>
                <c:pt idx="5659">
                  <c:v>0.19799224438401097</c:v>
                </c:pt>
                <c:pt idx="5660">
                  <c:v>0.19799224438401097</c:v>
                </c:pt>
                <c:pt idx="5661">
                  <c:v>0.19799224438401097</c:v>
                </c:pt>
                <c:pt idx="5662">
                  <c:v>0.19799224438401097</c:v>
                </c:pt>
                <c:pt idx="5663">
                  <c:v>0.19799224438401097</c:v>
                </c:pt>
                <c:pt idx="5664">
                  <c:v>0.19799224438401097</c:v>
                </c:pt>
                <c:pt idx="5665">
                  <c:v>0.19799224438401097</c:v>
                </c:pt>
                <c:pt idx="5666">
                  <c:v>0.19799224438401097</c:v>
                </c:pt>
                <c:pt idx="5667">
                  <c:v>0.19799224438401097</c:v>
                </c:pt>
                <c:pt idx="5668">
                  <c:v>0.19799224438401097</c:v>
                </c:pt>
                <c:pt idx="5669">
                  <c:v>0.19799224438401097</c:v>
                </c:pt>
                <c:pt idx="5670">
                  <c:v>0.19799224438401097</c:v>
                </c:pt>
                <c:pt idx="5671">
                  <c:v>0.19799224438401097</c:v>
                </c:pt>
                <c:pt idx="5672">
                  <c:v>0.19799224438401097</c:v>
                </c:pt>
                <c:pt idx="5673">
                  <c:v>0.19799224438401097</c:v>
                </c:pt>
                <c:pt idx="5674">
                  <c:v>0.19799224438401097</c:v>
                </c:pt>
                <c:pt idx="5675">
                  <c:v>0.19799224438401097</c:v>
                </c:pt>
                <c:pt idx="5676">
                  <c:v>0.19799224438401097</c:v>
                </c:pt>
                <c:pt idx="5677">
                  <c:v>0.19799224438401097</c:v>
                </c:pt>
                <c:pt idx="5678">
                  <c:v>0.19799224438401097</c:v>
                </c:pt>
                <c:pt idx="5679">
                  <c:v>0.19799224438401097</c:v>
                </c:pt>
                <c:pt idx="5680">
                  <c:v>0.19799224438401097</c:v>
                </c:pt>
                <c:pt idx="5681">
                  <c:v>0.19799224438401097</c:v>
                </c:pt>
                <c:pt idx="5682">
                  <c:v>0.19799224438401097</c:v>
                </c:pt>
                <c:pt idx="5683">
                  <c:v>0.19799224438401097</c:v>
                </c:pt>
                <c:pt idx="5684">
                  <c:v>0.19799224438401097</c:v>
                </c:pt>
                <c:pt idx="5685">
                  <c:v>0.19799224438401097</c:v>
                </c:pt>
                <c:pt idx="5686">
                  <c:v>0.19799224438401097</c:v>
                </c:pt>
                <c:pt idx="5687">
                  <c:v>0.19799224438401097</c:v>
                </c:pt>
                <c:pt idx="5688">
                  <c:v>0.19799224438401097</c:v>
                </c:pt>
                <c:pt idx="5689">
                  <c:v>0.19799224438401097</c:v>
                </c:pt>
                <c:pt idx="5690">
                  <c:v>0.19799224438401097</c:v>
                </c:pt>
                <c:pt idx="5691">
                  <c:v>0.19799224438401097</c:v>
                </c:pt>
                <c:pt idx="5692">
                  <c:v>0.19799224438401097</c:v>
                </c:pt>
                <c:pt idx="5693">
                  <c:v>0.19799224438401097</c:v>
                </c:pt>
                <c:pt idx="5694">
                  <c:v>0.19799224438401097</c:v>
                </c:pt>
                <c:pt idx="5695">
                  <c:v>0.19799224438401097</c:v>
                </c:pt>
                <c:pt idx="5696">
                  <c:v>0.19799224438401097</c:v>
                </c:pt>
                <c:pt idx="5697">
                  <c:v>0.19799224438401097</c:v>
                </c:pt>
                <c:pt idx="5698">
                  <c:v>0.19799224438401097</c:v>
                </c:pt>
                <c:pt idx="5699">
                  <c:v>0.19799224438401097</c:v>
                </c:pt>
                <c:pt idx="5700">
                  <c:v>0.19799224438401097</c:v>
                </c:pt>
                <c:pt idx="5701">
                  <c:v>0.19799224438401097</c:v>
                </c:pt>
                <c:pt idx="5702">
                  <c:v>0.19799224438401097</c:v>
                </c:pt>
                <c:pt idx="5703">
                  <c:v>0.19799224438401097</c:v>
                </c:pt>
                <c:pt idx="5704">
                  <c:v>0.19799224438401097</c:v>
                </c:pt>
                <c:pt idx="5705">
                  <c:v>0.19799224438401097</c:v>
                </c:pt>
                <c:pt idx="5706">
                  <c:v>0.19799224438401097</c:v>
                </c:pt>
                <c:pt idx="5707">
                  <c:v>0.19799224438401097</c:v>
                </c:pt>
                <c:pt idx="5708">
                  <c:v>0.19799224438401097</c:v>
                </c:pt>
                <c:pt idx="5709">
                  <c:v>0.19799224438401097</c:v>
                </c:pt>
                <c:pt idx="5710">
                  <c:v>0.19799224438401097</c:v>
                </c:pt>
                <c:pt idx="5711">
                  <c:v>0.19799224438401097</c:v>
                </c:pt>
                <c:pt idx="5712">
                  <c:v>0.19799224438401097</c:v>
                </c:pt>
                <c:pt idx="5713">
                  <c:v>0.19799224438401097</c:v>
                </c:pt>
                <c:pt idx="5714">
                  <c:v>0.19799224438401097</c:v>
                </c:pt>
                <c:pt idx="5715">
                  <c:v>0.19799224438401097</c:v>
                </c:pt>
                <c:pt idx="5716">
                  <c:v>0.19799224438401097</c:v>
                </c:pt>
                <c:pt idx="5717">
                  <c:v>0.19799224438401097</c:v>
                </c:pt>
                <c:pt idx="5718">
                  <c:v>0.19799224438401097</c:v>
                </c:pt>
                <c:pt idx="5719">
                  <c:v>0.19799224438401097</c:v>
                </c:pt>
                <c:pt idx="5720">
                  <c:v>0.19799224438401097</c:v>
                </c:pt>
                <c:pt idx="5721">
                  <c:v>0.19799224438401097</c:v>
                </c:pt>
                <c:pt idx="5722">
                  <c:v>0.19799224438401097</c:v>
                </c:pt>
                <c:pt idx="5723">
                  <c:v>0.19799224438401097</c:v>
                </c:pt>
                <c:pt idx="5724">
                  <c:v>0.19799224438401097</c:v>
                </c:pt>
                <c:pt idx="5725">
                  <c:v>0.19799224438401097</c:v>
                </c:pt>
                <c:pt idx="5726">
                  <c:v>0.19799224438401097</c:v>
                </c:pt>
                <c:pt idx="5727">
                  <c:v>0.19799224438401097</c:v>
                </c:pt>
                <c:pt idx="5728">
                  <c:v>0.19799224438401097</c:v>
                </c:pt>
                <c:pt idx="5729">
                  <c:v>0.19799224438401097</c:v>
                </c:pt>
                <c:pt idx="5730">
                  <c:v>0.19799224438401097</c:v>
                </c:pt>
                <c:pt idx="5731">
                  <c:v>0.19799224438401097</c:v>
                </c:pt>
                <c:pt idx="5732">
                  <c:v>0.19799224438401097</c:v>
                </c:pt>
                <c:pt idx="5733">
                  <c:v>0.19799224438401097</c:v>
                </c:pt>
                <c:pt idx="5734">
                  <c:v>0.19799224438401097</c:v>
                </c:pt>
                <c:pt idx="5735">
                  <c:v>0.19799224438401097</c:v>
                </c:pt>
                <c:pt idx="5736">
                  <c:v>0.19799224438401097</c:v>
                </c:pt>
                <c:pt idx="5737">
                  <c:v>0.19799224438401097</c:v>
                </c:pt>
                <c:pt idx="5738">
                  <c:v>0.19799224438401097</c:v>
                </c:pt>
                <c:pt idx="5739">
                  <c:v>0.19799224438401097</c:v>
                </c:pt>
                <c:pt idx="5740">
                  <c:v>0.19799224438401097</c:v>
                </c:pt>
                <c:pt idx="5741">
                  <c:v>0.19799224438401097</c:v>
                </c:pt>
                <c:pt idx="5742">
                  <c:v>0.19799224438401097</c:v>
                </c:pt>
                <c:pt idx="5743">
                  <c:v>0.19799224438401097</c:v>
                </c:pt>
                <c:pt idx="5744">
                  <c:v>0.19799224438401097</c:v>
                </c:pt>
                <c:pt idx="5745">
                  <c:v>0.19799224438401097</c:v>
                </c:pt>
                <c:pt idx="5746">
                  <c:v>0.19799224438401097</c:v>
                </c:pt>
                <c:pt idx="5747">
                  <c:v>0.19799224438401097</c:v>
                </c:pt>
                <c:pt idx="5748">
                  <c:v>0.19799224438401097</c:v>
                </c:pt>
                <c:pt idx="5749">
                  <c:v>0.19799224438401097</c:v>
                </c:pt>
                <c:pt idx="5750">
                  <c:v>0.19799224438401097</c:v>
                </c:pt>
                <c:pt idx="5751">
                  <c:v>0.19799224438401097</c:v>
                </c:pt>
                <c:pt idx="5752">
                  <c:v>0.19799224438401097</c:v>
                </c:pt>
                <c:pt idx="5753">
                  <c:v>0.19799224438401097</c:v>
                </c:pt>
                <c:pt idx="5754">
                  <c:v>0.19799224438401097</c:v>
                </c:pt>
                <c:pt idx="5755">
                  <c:v>0.19799224438401097</c:v>
                </c:pt>
                <c:pt idx="5756">
                  <c:v>0.19799224438401097</c:v>
                </c:pt>
                <c:pt idx="5757">
                  <c:v>0.19799224438401097</c:v>
                </c:pt>
                <c:pt idx="5758">
                  <c:v>0.19799224438401097</c:v>
                </c:pt>
                <c:pt idx="5759">
                  <c:v>0.19799224438401097</c:v>
                </c:pt>
                <c:pt idx="5760">
                  <c:v>0.19799224438401097</c:v>
                </c:pt>
                <c:pt idx="5761">
                  <c:v>0.19799224438401097</c:v>
                </c:pt>
                <c:pt idx="5762">
                  <c:v>0.19799224438401097</c:v>
                </c:pt>
                <c:pt idx="5763">
                  <c:v>0.19799224438401097</c:v>
                </c:pt>
                <c:pt idx="5764">
                  <c:v>0.19799224438401097</c:v>
                </c:pt>
                <c:pt idx="5765">
                  <c:v>0.19799224438401097</c:v>
                </c:pt>
                <c:pt idx="5766">
                  <c:v>0.19799224438401097</c:v>
                </c:pt>
                <c:pt idx="5767">
                  <c:v>0.19799224438401097</c:v>
                </c:pt>
                <c:pt idx="5768">
                  <c:v>0.19799224438401097</c:v>
                </c:pt>
                <c:pt idx="5769">
                  <c:v>0.19799224438401097</c:v>
                </c:pt>
                <c:pt idx="5770">
                  <c:v>0.19799224438401097</c:v>
                </c:pt>
                <c:pt idx="5771">
                  <c:v>0.19799224438401097</c:v>
                </c:pt>
                <c:pt idx="5772">
                  <c:v>0.19799224438401097</c:v>
                </c:pt>
                <c:pt idx="5773">
                  <c:v>0.19799224438401097</c:v>
                </c:pt>
                <c:pt idx="5774">
                  <c:v>0.19799224438401097</c:v>
                </c:pt>
                <c:pt idx="5775">
                  <c:v>0.19799224438401097</c:v>
                </c:pt>
                <c:pt idx="5776">
                  <c:v>0.19799224438401097</c:v>
                </c:pt>
                <c:pt idx="5777">
                  <c:v>0.19799224438401097</c:v>
                </c:pt>
                <c:pt idx="5778">
                  <c:v>0.19799224438401097</c:v>
                </c:pt>
                <c:pt idx="5779">
                  <c:v>0.19799224438401097</c:v>
                </c:pt>
                <c:pt idx="5780">
                  <c:v>0.19799224438401097</c:v>
                </c:pt>
                <c:pt idx="5781">
                  <c:v>0.19799224438401097</c:v>
                </c:pt>
                <c:pt idx="5782">
                  <c:v>0.19799224438401097</c:v>
                </c:pt>
                <c:pt idx="5783">
                  <c:v>0.19799224438401097</c:v>
                </c:pt>
                <c:pt idx="5784">
                  <c:v>0.19799224438401097</c:v>
                </c:pt>
                <c:pt idx="5785">
                  <c:v>0.19799224438401097</c:v>
                </c:pt>
                <c:pt idx="5786">
                  <c:v>0.19799224438401097</c:v>
                </c:pt>
                <c:pt idx="5787">
                  <c:v>0.19799224438401097</c:v>
                </c:pt>
                <c:pt idx="5788">
                  <c:v>0.19799224438401097</c:v>
                </c:pt>
                <c:pt idx="5789">
                  <c:v>0.19799224438401097</c:v>
                </c:pt>
                <c:pt idx="5790">
                  <c:v>0.19799224438401097</c:v>
                </c:pt>
                <c:pt idx="5791">
                  <c:v>0.19799224438401097</c:v>
                </c:pt>
                <c:pt idx="5792">
                  <c:v>0.19799224438401097</c:v>
                </c:pt>
                <c:pt idx="5793">
                  <c:v>0.19799224438401097</c:v>
                </c:pt>
                <c:pt idx="5794">
                  <c:v>0.19799224438401097</c:v>
                </c:pt>
                <c:pt idx="5795">
                  <c:v>0.19799224438401097</c:v>
                </c:pt>
                <c:pt idx="5796">
                  <c:v>0.19799224438401097</c:v>
                </c:pt>
                <c:pt idx="5797">
                  <c:v>0.19799224438401097</c:v>
                </c:pt>
                <c:pt idx="5798">
                  <c:v>0.19799224438401097</c:v>
                </c:pt>
                <c:pt idx="5799">
                  <c:v>0.19799224438401097</c:v>
                </c:pt>
                <c:pt idx="5800">
                  <c:v>0.19799224438401097</c:v>
                </c:pt>
                <c:pt idx="5801">
                  <c:v>0.19799224438401097</c:v>
                </c:pt>
                <c:pt idx="5802">
                  <c:v>0.19799224438401097</c:v>
                </c:pt>
                <c:pt idx="5803">
                  <c:v>0.19799224438401097</c:v>
                </c:pt>
                <c:pt idx="5804">
                  <c:v>0.19799224438401097</c:v>
                </c:pt>
                <c:pt idx="5805">
                  <c:v>0.19799224438401097</c:v>
                </c:pt>
                <c:pt idx="5806">
                  <c:v>0.19799224438401097</c:v>
                </c:pt>
                <c:pt idx="5807">
                  <c:v>0.19799224438401097</c:v>
                </c:pt>
                <c:pt idx="5808">
                  <c:v>0.19799224438401097</c:v>
                </c:pt>
                <c:pt idx="5809">
                  <c:v>0.19799224438401097</c:v>
                </c:pt>
                <c:pt idx="5810">
                  <c:v>0.19799224438401097</c:v>
                </c:pt>
                <c:pt idx="5811">
                  <c:v>0.19799224438401097</c:v>
                </c:pt>
                <c:pt idx="5812">
                  <c:v>0.19799224438401097</c:v>
                </c:pt>
                <c:pt idx="5813">
                  <c:v>0.19799224438401097</c:v>
                </c:pt>
                <c:pt idx="5814">
                  <c:v>0.19799224438401097</c:v>
                </c:pt>
                <c:pt idx="5815">
                  <c:v>0.19799224438401097</c:v>
                </c:pt>
                <c:pt idx="5816">
                  <c:v>0.19799224438401097</c:v>
                </c:pt>
                <c:pt idx="5817">
                  <c:v>0.19799224438401097</c:v>
                </c:pt>
                <c:pt idx="5818">
                  <c:v>0.19799224438401097</c:v>
                </c:pt>
                <c:pt idx="5819">
                  <c:v>0.19799224438401097</c:v>
                </c:pt>
                <c:pt idx="5820">
                  <c:v>0.19799224438401097</c:v>
                </c:pt>
                <c:pt idx="5821">
                  <c:v>0.19799224438401097</c:v>
                </c:pt>
                <c:pt idx="5822">
                  <c:v>0.19799224438401097</c:v>
                </c:pt>
                <c:pt idx="5823">
                  <c:v>0.19799224438401097</c:v>
                </c:pt>
                <c:pt idx="5824">
                  <c:v>0.19799224438401097</c:v>
                </c:pt>
                <c:pt idx="5825">
                  <c:v>0.19799224438401097</c:v>
                </c:pt>
                <c:pt idx="5826">
                  <c:v>0.19799224438401097</c:v>
                </c:pt>
                <c:pt idx="5827">
                  <c:v>0.19799224438401097</c:v>
                </c:pt>
                <c:pt idx="5828">
                  <c:v>0.19799224438401097</c:v>
                </c:pt>
                <c:pt idx="5829">
                  <c:v>0.19799224438401097</c:v>
                </c:pt>
                <c:pt idx="5830">
                  <c:v>0.19799224438401097</c:v>
                </c:pt>
                <c:pt idx="5831">
                  <c:v>0.18838155918564325</c:v>
                </c:pt>
                <c:pt idx="5832">
                  <c:v>0.18838155918564325</c:v>
                </c:pt>
                <c:pt idx="5833">
                  <c:v>0.1654215109538768</c:v>
                </c:pt>
                <c:pt idx="5834">
                  <c:v>0.1654215109538768</c:v>
                </c:pt>
                <c:pt idx="5835">
                  <c:v>0.18838155918564325</c:v>
                </c:pt>
                <c:pt idx="5836">
                  <c:v>0.18838155918564325</c:v>
                </c:pt>
                <c:pt idx="5837">
                  <c:v>0.18838155918564325</c:v>
                </c:pt>
                <c:pt idx="5838">
                  <c:v>0.18838155918564325</c:v>
                </c:pt>
                <c:pt idx="5839">
                  <c:v>0.20183081055824914</c:v>
                </c:pt>
                <c:pt idx="5840">
                  <c:v>0.20183081055824914</c:v>
                </c:pt>
                <c:pt idx="5841">
                  <c:v>0.18838155918564325</c:v>
                </c:pt>
                <c:pt idx="5842">
                  <c:v>0.18838155918564325</c:v>
                </c:pt>
                <c:pt idx="5843">
                  <c:v>0.1654215109538768</c:v>
                </c:pt>
                <c:pt idx="5844">
                  <c:v>0.43796327676568581</c:v>
                </c:pt>
                <c:pt idx="5845">
                  <c:v>0.33647315679263556</c:v>
                </c:pt>
                <c:pt idx="5846">
                  <c:v>0.29420255214711233</c:v>
                </c:pt>
                <c:pt idx="5847">
                  <c:v>0.1654215109538768</c:v>
                </c:pt>
                <c:pt idx="5848">
                  <c:v>0.1654215109538768</c:v>
                </c:pt>
                <c:pt idx="5849">
                  <c:v>0.1654215109538768</c:v>
                </c:pt>
                <c:pt idx="5850">
                  <c:v>0.41500322853380567</c:v>
                </c:pt>
                <c:pt idx="5851">
                  <c:v>0.31351310856075543</c:v>
                </c:pt>
                <c:pt idx="5852">
                  <c:v>0.27134239225443935</c:v>
                </c:pt>
                <c:pt idx="5853">
                  <c:v>0.1654215109538768</c:v>
                </c:pt>
                <c:pt idx="5854">
                  <c:v>0.1559107140946594</c:v>
                </c:pt>
                <c:pt idx="5855">
                  <c:v>0.1654215109538768</c:v>
                </c:pt>
                <c:pt idx="5856">
                  <c:v>0.1654215109538768</c:v>
                </c:pt>
                <c:pt idx="5857">
                  <c:v>0.41500322853380567</c:v>
                </c:pt>
                <c:pt idx="5858">
                  <c:v>0.31351310856075543</c:v>
                </c:pt>
                <c:pt idx="5859">
                  <c:v>0.27134239225443935</c:v>
                </c:pt>
                <c:pt idx="5860">
                  <c:v>0.21134160741746655</c:v>
                </c:pt>
                <c:pt idx="5861">
                  <c:v>0.25726170388105629</c:v>
                </c:pt>
                <c:pt idx="5862">
                  <c:v>2.7961600068806547E-3</c:v>
                </c:pt>
                <c:pt idx="5863">
                  <c:v>2.7961600068806547E-3</c:v>
                </c:pt>
                <c:pt idx="5864">
                  <c:v>2.7961600068806547E-3</c:v>
                </c:pt>
                <c:pt idx="5865">
                  <c:v>2.7961600068806547E-3</c:v>
                </c:pt>
                <c:pt idx="5866">
                  <c:v>2.9594774412913694E-2</c:v>
                </c:pt>
                <c:pt idx="5867">
                  <c:v>2.7961600068806547E-3</c:v>
                </c:pt>
                <c:pt idx="5868">
                  <c:v>2.8461041764558104E-3</c:v>
                </c:pt>
                <c:pt idx="5869">
                  <c:v>2.7961600068806547E-3</c:v>
                </c:pt>
                <c:pt idx="5870">
                  <c:v>0.12522358934478461</c:v>
                </c:pt>
                <c:pt idx="5871">
                  <c:v>0.14818363757660791</c:v>
                </c:pt>
                <c:pt idx="5872">
                  <c:v>0.2286294249643106</c:v>
                </c:pt>
                <c:pt idx="5873">
                  <c:v>2.9594774412913694E-2</c:v>
                </c:pt>
                <c:pt idx="5874">
                  <c:v>6.9842640191524197E-2</c:v>
                </c:pt>
                <c:pt idx="5875">
                  <c:v>2.5756208238675526E-2</c:v>
                </c:pt>
                <c:pt idx="5876">
                  <c:v>7.5514870876503437E-2</c:v>
                </c:pt>
                <c:pt idx="5877">
                  <c:v>8.3241947394526505E-2</c:v>
                </c:pt>
                <c:pt idx="5878">
                  <c:v>2.9594774412913694E-2</c:v>
                </c:pt>
                <c:pt idx="5879">
                  <c:v>1.6245411379429697E-2</c:v>
                </c:pt>
                <c:pt idx="5880">
                  <c:v>0.1062019956263498</c:v>
                </c:pt>
                <c:pt idx="5881">
                  <c:v>2.9594774412913694E-2</c:v>
                </c:pt>
                <c:pt idx="5882">
                  <c:v>1.6245411379429697E-2</c:v>
                </c:pt>
                <c:pt idx="5883">
                  <c:v>1.6245411379429697E-2</c:v>
                </c:pt>
                <c:pt idx="5884">
                  <c:v>2.9594774412913694E-2</c:v>
                </c:pt>
                <c:pt idx="5885">
                  <c:v>0.11571279248556721</c:v>
                </c:pt>
                <c:pt idx="5886">
                  <c:v>0.1062019956263498</c:v>
                </c:pt>
                <c:pt idx="5887">
                  <c:v>0.11955135865980537</c:v>
                </c:pt>
                <c:pt idx="5888">
                  <c:v>1.6245411379458119E-2</c:v>
                </c:pt>
                <c:pt idx="5889">
                  <c:v>1.6245411379458119E-2</c:v>
                </c:pt>
                <c:pt idx="5890">
                  <c:v>2.9594774412913694E-2</c:v>
                </c:pt>
                <c:pt idx="5891">
                  <c:v>2.9594774412913694E-2</c:v>
                </c:pt>
                <c:pt idx="5892">
                  <c:v>1.6195467209911385E-2</c:v>
                </c:pt>
                <c:pt idx="5893">
                  <c:v>2.8461041764273887E-3</c:v>
                </c:pt>
                <c:pt idx="5894">
                  <c:v>2.8461041764273887E-3</c:v>
                </c:pt>
                <c:pt idx="5895">
                  <c:v>0.16967390024728957</c:v>
                </c:pt>
                <c:pt idx="5896">
                  <c:v>2.7961600068806547E-3</c:v>
                </c:pt>
                <c:pt idx="5897">
                  <c:v>2.9594774412913694E-2</c:v>
                </c:pt>
                <c:pt idx="5898">
                  <c:v>2.9594774412913694E-2</c:v>
                </c:pt>
                <c:pt idx="5899">
                  <c:v>2.796160006852233E-3</c:v>
                </c:pt>
                <c:pt idx="5900">
                  <c:v>1.6245411379458119E-2</c:v>
                </c:pt>
                <c:pt idx="5901">
                  <c:v>1.6245411379458119E-2</c:v>
                </c:pt>
                <c:pt idx="5902">
                  <c:v>2.7961600068806547E-3</c:v>
                </c:pt>
                <c:pt idx="5903">
                  <c:v>1.6245411379429697E-2</c:v>
                </c:pt>
                <c:pt idx="5904">
                  <c:v>2.9594774412913694E-2</c:v>
                </c:pt>
                <c:pt idx="5905">
                  <c:v>2.9594774412885272E-2</c:v>
                </c:pt>
                <c:pt idx="5906">
                  <c:v>2.9594774412885272E-2</c:v>
                </c:pt>
                <c:pt idx="5907">
                  <c:v>1.6245411379429697E-2</c:v>
                </c:pt>
                <c:pt idx="5908">
                  <c:v>1.6195467209882963E-2</c:v>
                </c:pt>
                <c:pt idx="5909">
                  <c:v>1.6245411379429697E-2</c:v>
                </c:pt>
                <c:pt idx="5910">
                  <c:v>1.6195467209911385E-2</c:v>
                </c:pt>
                <c:pt idx="5911">
                  <c:v>2.9594774412913694E-2</c:v>
                </c:pt>
                <c:pt idx="5912">
                  <c:v>2.9594774412913694E-2</c:v>
                </c:pt>
                <c:pt idx="5913">
                  <c:v>1.6245411379458119E-2</c:v>
                </c:pt>
                <c:pt idx="5914">
                  <c:v>1.6245411379458119E-2</c:v>
                </c:pt>
                <c:pt idx="5915">
                  <c:v>2.9594774412885272E-2</c:v>
                </c:pt>
                <c:pt idx="5916">
                  <c:v>4.3044025785491158E-2</c:v>
                </c:pt>
                <c:pt idx="5917">
                  <c:v>1.6245411379415486E-2</c:v>
                </c:pt>
                <c:pt idx="5918">
                  <c:v>1.6245411379415486E-2</c:v>
                </c:pt>
                <c:pt idx="5919">
                  <c:v>2.7961600068806547E-3</c:v>
                </c:pt>
                <c:pt idx="5920">
                  <c:v>2.796160006852233E-3</c:v>
                </c:pt>
                <c:pt idx="5921">
                  <c:v>6.9842640191552618E-2</c:v>
                </c:pt>
                <c:pt idx="5922">
                  <c:v>6.9842640191552618E-2</c:v>
                </c:pt>
                <c:pt idx="5923">
                  <c:v>5.6393388818946732E-2</c:v>
                </c:pt>
                <c:pt idx="5924">
                  <c:v>5.6393388818946732E-2</c:v>
                </c:pt>
                <c:pt idx="5925">
                  <c:v>2.5756208238647105E-2</c:v>
                </c:pt>
                <c:pt idx="5926">
                  <c:v>2.580615240822226E-2</c:v>
                </c:pt>
                <c:pt idx="5927">
                  <c:v>2.5756208238703948E-2</c:v>
                </c:pt>
                <c:pt idx="5928">
                  <c:v>2.5756208238703948E-2</c:v>
                </c:pt>
                <c:pt idx="5929">
                  <c:v>2.5756208238703948E-2</c:v>
                </c:pt>
                <c:pt idx="5930">
                  <c:v>2.580615240822226E-2</c:v>
                </c:pt>
                <c:pt idx="5931">
                  <c:v>2.580615240822226E-2</c:v>
                </c:pt>
                <c:pt idx="5932">
                  <c:v>2.5756208238703948E-2</c:v>
                </c:pt>
                <c:pt idx="5933">
                  <c:v>2.5756208238703948E-2</c:v>
                </c:pt>
                <c:pt idx="5934">
                  <c:v>2.5806152408279104E-2</c:v>
                </c:pt>
                <c:pt idx="5935">
                  <c:v>2.5806152408279104E-2</c:v>
                </c:pt>
                <c:pt idx="5936">
                  <c:v>2.5806152408279104E-2</c:v>
                </c:pt>
                <c:pt idx="5937">
                  <c:v>2.5756208238647105E-2</c:v>
                </c:pt>
                <c:pt idx="5938">
                  <c:v>2.5756208238647105E-2</c:v>
                </c:pt>
                <c:pt idx="5939">
                  <c:v>2.580615240822226E-2</c:v>
                </c:pt>
                <c:pt idx="5940">
                  <c:v>2.5756208238647105E-2</c:v>
                </c:pt>
                <c:pt idx="5941">
                  <c:v>2.5756208238703948E-2</c:v>
                </c:pt>
                <c:pt idx="5942">
                  <c:v>2.7961600068806547E-3</c:v>
                </c:pt>
                <c:pt idx="5943">
                  <c:v>2.846104176398967E-3</c:v>
                </c:pt>
                <c:pt idx="5944">
                  <c:v>2.846104176398967E-3</c:v>
                </c:pt>
                <c:pt idx="5945">
                  <c:v>2.5756208238675526E-2</c:v>
                </c:pt>
                <c:pt idx="5946">
                  <c:v>1.6245411379429697E-2</c:v>
                </c:pt>
                <c:pt idx="5947">
                  <c:v>2.8461041764558104E-3</c:v>
                </c:pt>
                <c:pt idx="5948">
                  <c:v>2.8461041764273887E-3</c:v>
                </c:pt>
                <c:pt idx="5949">
                  <c:v>1.6245411379429697E-2</c:v>
                </c:pt>
                <c:pt idx="5950">
                  <c:v>1.6245411379486541E-2</c:v>
                </c:pt>
                <c:pt idx="5951">
                  <c:v>2.8461041764558104E-3</c:v>
                </c:pt>
                <c:pt idx="5952">
                  <c:v>4.3044025785491158E-2</c:v>
                </c:pt>
                <c:pt idx="5953">
                  <c:v>2.846104176398967E-3</c:v>
                </c:pt>
                <c:pt idx="5954">
                  <c:v>5.2554822644708565E-2</c:v>
                </c:pt>
                <c:pt idx="5955">
                  <c:v>2.796160006852233E-3</c:v>
                </c:pt>
                <c:pt idx="5956">
                  <c:v>2.8461041764060724E-3</c:v>
                </c:pt>
                <c:pt idx="5957">
                  <c:v>2.846104176398967E-3</c:v>
                </c:pt>
                <c:pt idx="5958">
                  <c:v>1.6195467209868752E-2</c:v>
                </c:pt>
                <c:pt idx="5959">
                  <c:v>2.846104176398967E-3</c:v>
                </c:pt>
                <c:pt idx="5960">
                  <c:v>1.6195467209868752E-2</c:v>
                </c:pt>
                <c:pt idx="5961">
                  <c:v>1.6195467209868752E-2</c:v>
                </c:pt>
                <c:pt idx="5962">
                  <c:v>1.6195467209868752E-2</c:v>
                </c:pt>
                <c:pt idx="5963">
                  <c:v>2.846104176398967E-3</c:v>
                </c:pt>
                <c:pt idx="5964">
                  <c:v>2.796160006852233E-3</c:v>
                </c:pt>
                <c:pt idx="5965">
                  <c:v>1.6195467209868752E-2</c:v>
                </c:pt>
                <c:pt idx="5966">
                  <c:v>2.796160006852233E-3</c:v>
                </c:pt>
                <c:pt idx="5967">
                  <c:v>2.846104176398967E-3</c:v>
                </c:pt>
                <c:pt idx="5968">
                  <c:v>1.6245411379415486E-2</c:v>
                </c:pt>
                <c:pt idx="5969">
                  <c:v>2.9594774412885272E-2</c:v>
                </c:pt>
                <c:pt idx="5970">
                  <c:v>1.6245411379415486E-2</c:v>
                </c:pt>
                <c:pt idx="5971">
                  <c:v>1.6245411379415486E-2</c:v>
                </c:pt>
                <c:pt idx="5972">
                  <c:v>2.796160006852233E-3</c:v>
                </c:pt>
                <c:pt idx="5973">
                  <c:v>2.9644718582460428E-2</c:v>
                </c:pt>
                <c:pt idx="5974">
                  <c:v>2.9644718582446217E-2</c:v>
                </c:pt>
                <c:pt idx="5975">
                  <c:v>1.6195467209911385E-2</c:v>
                </c:pt>
                <c:pt idx="5976">
                  <c:v>1.6195467209911385E-2</c:v>
                </c:pt>
                <c:pt idx="5977">
                  <c:v>2.8461041764131778E-3</c:v>
                </c:pt>
                <c:pt idx="5978">
                  <c:v>4.3044025785462736E-2</c:v>
                </c:pt>
                <c:pt idx="5979">
                  <c:v>1.6245411379429697E-2</c:v>
                </c:pt>
                <c:pt idx="5980">
                  <c:v>2.9644718582460428E-2</c:v>
                </c:pt>
                <c:pt idx="5981">
                  <c:v>1.6245411379429697E-2</c:v>
                </c:pt>
                <c:pt idx="5982">
                  <c:v>2.9594774412913694E-2</c:v>
                </c:pt>
                <c:pt idx="5983">
                  <c:v>1.6245411379429697E-2</c:v>
                </c:pt>
                <c:pt idx="5984">
                  <c:v>2.8461041764273887E-3</c:v>
                </c:pt>
                <c:pt idx="5985">
                  <c:v>2.7961600068806547E-3</c:v>
                </c:pt>
                <c:pt idx="5986">
                  <c:v>1.6195467209911385E-2</c:v>
                </c:pt>
                <c:pt idx="5987">
                  <c:v>2.9594774412913694E-2</c:v>
                </c:pt>
                <c:pt idx="5988">
                  <c:v>1.6195467209911385E-2</c:v>
                </c:pt>
                <c:pt idx="5989">
                  <c:v>1.6195467209911385E-2</c:v>
                </c:pt>
                <c:pt idx="5990">
                  <c:v>1.6195467209911385E-2</c:v>
                </c:pt>
                <c:pt idx="5991">
                  <c:v>2.9644718582460428E-2</c:v>
                </c:pt>
                <c:pt idx="5992">
                  <c:v>2.796160006852233E-3</c:v>
                </c:pt>
                <c:pt idx="5993">
                  <c:v>3.9155515441706257E-2</c:v>
                </c:pt>
                <c:pt idx="5994">
                  <c:v>1.6245411379458119E-2</c:v>
                </c:pt>
                <c:pt idx="5995">
                  <c:v>1.6245411379458119E-2</c:v>
                </c:pt>
                <c:pt idx="5996">
                  <c:v>2.9594774412913694E-2</c:v>
                </c:pt>
                <c:pt idx="5997">
                  <c:v>1.6245411379458119E-2</c:v>
                </c:pt>
                <c:pt idx="5998">
                  <c:v>0.10656587457592082</c:v>
                </c:pt>
                <c:pt idx="5999">
                  <c:v>2.846104176398967E-3</c:v>
                </c:pt>
                <c:pt idx="6000">
                  <c:v>2.9644718582460428E-2</c:v>
                </c:pt>
                <c:pt idx="6001">
                  <c:v>1.6245411379429697E-2</c:v>
                </c:pt>
                <c:pt idx="6002">
                  <c:v>1.6245411379429697E-2</c:v>
                </c:pt>
                <c:pt idx="6003">
                  <c:v>1.6245411379429697E-2</c:v>
                </c:pt>
                <c:pt idx="6004">
                  <c:v>2.9594774412913694E-2</c:v>
                </c:pt>
                <c:pt idx="6005">
                  <c:v>2.9594774412913694E-2</c:v>
                </c:pt>
                <c:pt idx="6006">
                  <c:v>2.9594774412913694E-2</c:v>
                </c:pt>
                <c:pt idx="6007">
                  <c:v>2.9644718582460428E-2</c:v>
                </c:pt>
                <c:pt idx="6008">
                  <c:v>1.6245411379429697E-2</c:v>
                </c:pt>
                <c:pt idx="6009">
                  <c:v>1.6245411379429697E-2</c:v>
                </c:pt>
                <c:pt idx="6010">
                  <c:v>1.6245411379429697E-2</c:v>
                </c:pt>
                <c:pt idx="6011">
                  <c:v>1.6245411379429697E-2</c:v>
                </c:pt>
                <c:pt idx="6012">
                  <c:v>2.9594774412913694E-2</c:v>
                </c:pt>
                <c:pt idx="6013">
                  <c:v>1.6245411379429697E-2</c:v>
                </c:pt>
                <c:pt idx="6014">
                  <c:v>2.9594774412913694E-2</c:v>
                </c:pt>
                <c:pt idx="6015">
                  <c:v>2.9594774412913694E-2</c:v>
                </c:pt>
                <c:pt idx="6016">
                  <c:v>2.9594774412913694E-2</c:v>
                </c:pt>
                <c:pt idx="6017">
                  <c:v>4.3044025785491158E-2</c:v>
                </c:pt>
                <c:pt idx="6018">
                  <c:v>2.9594774412913694E-2</c:v>
                </c:pt>
                <c:pt idx="6019">
                  <c:v>2.9594774412913694E-2</c:v>
                </c:pt>
                <c:pt idx="6020">
                  <c:v>2.9594774412913694E-2</c:v>
                </c:pt>
                <c:pt idx="6021">
                  <c:v>4.3044025785491158E-2</c:v>
                </c:pt>
                <c:pt idx="6022">
                  <c:v>8.8671592113115594E-2</c:v>
                </c:pt>
                <c:pt idx="6023">
                  <c:v>0.14764852147422403</c:v>
                </c:pt>
                <c:pt idx="6024">
                  <c:v>8.8671592113115594E-2</c:v>
                </c:pt>
                <c:pt idx="6025">
                  <c:v>2.9644718582488849E-2</c:v>
                </c:pt>
                <c:pt idx="6026">
                  <c:v>2.8461041764273887E-3</c:v>
                </c:pt>
                <c:pt idx="6027">
                  <c:v>2.9594774412913694E-2</c:v>
                </c:pt>
                <c:pt idx="6028">
                  <c:v>1.6245411379458119E-2</c:v>
                </c:pt>
                <c:pt idx="6029">
                  <c:v>1.6245411379458119E-2</c:v>
                </c:pt>
                <c:pt idx="6030">
                  <c:v>1.6245411379458119E-2</c:v>
                </c:pt>
                <c:pt idx="6031">
                  <c:v>1.6245411379458119E-2</c:v>
                </c:pt>
                <c:pt idx="6032">
                  <c:v>1.6245411379458119E-2</c:v>
                </c:pt>
                <c:pt idx="6033">
                  <c:v>2.9594774412913694E-2</c:v>
                </c:pt>
                <c:pt idx="6034">
                  <c:v>2.9594774412913694E-2</c:v>
                </c:pt>
                <c:pt idx="6035">
                  <c:v>1.6245411379458119E-2</c:v>
                </c:pt>
                <c:pt idx="6036">
                  <c:v>1.6245411379458119E-2</c:v>
                </c:pt>
                <c:pt idx="6037">
                  <c:v>1.6245411379458119E-2</c:v>
                </c:pt>
                <c:pt idx="6038">
                  <c:v>1.6245411379458119E-2</c:v>
                </c:pt>
                <c:pt idx="6039">
                  <c:v>1.6245411379458119E-2</c:v>
                </c:pt>
                <c:pt idx="6040">
                  <c:v>1.6245411379458119E-2</c:v>
                </c:pt>
                <c:pt idx="6041">
                  <c:v>2.9594774412913694E-2</c:v>
                </c:pt>
                <c:pt idx="6042">
                  <c:v>2.9594774412913694E-2</c:v>
                </c:pt>
                <c:pt idx="6043">
                  <c:v>2.9594774412913694E-2</c:v>
                </c:pt>
                <c:pt idx="6044">
                  <c:v>2.9594774412913694E-2</c:v>
                </c:pt>
                <c:pt idx="6045">
                  <c:v>2.9594774412913694E-2</c:v>
                </c:pt>
                <c:pt idx="6046">
                  <c:v>2.9594774412913694E-2</c:v>
                </c:pt>
                <c:pt idx="6047">
                  <c:v>2.8461041764558104E-3</c:v>
                </c:pt>
                <c:pt idx="6048">
                  <c:v>2.9644718582460428E-2</c:v>
                </c:pt>
                <c:pt idx="6049">
                  <c:v>2.8461041764273887E-3</c:v>
                </c:pt>
                <c:pt idx="6050">
                  <c:v>1.6245411379458119E-2</c:v>
                </c:pt>
                <c:pt idx="6051">
                  <c:v>2.9594774412913694E-2</c:v>
                </c:pt>
                <c:pt idx="6052">
                  <c:v>2.9594774412913694E-2</c:v>
                </c:pt>
                <c:pt idx="6053">
                  <c:v>4.3044025785491158E-2</c:v>
                </c:pt>
                <c:pt idx="6054">
                  <c:v>2.9594774412913694E-2</c:v>
                </c:pt>
                <c:pt idx="6055">
                  <c:v>2.9594774412913694E-2</c:v>
                </c:pt>
                <c:pt idx="6056">
                  <c:v>4.3044025785491158E-2</c:v>
                </c:pt>
                <c:pt idx="6057">
                  <c:v>4.3044025785491158E-2</c:v>
                </c:pt>
                <c:pt idx="6058">
                  <c:v>1.6195467209911385E-2</c:v>
                </c:pt>
                <c:pt idx="6059">
                  <c:v>1.6245411379458119E-2</c:v>
                </c:pt>
                <c:pt idx="6060">
                  <c:v>2.9594774412913694E-2</c:v>
                </c:pt>
                <c:pt idx="6061">
                  <c:v>2.9594774412913694E-2</c:v>
                </c:pt>
                <c:pt idx="6062">
                  <c:v>2.9594774412913694E-2</c:v>
                </c:pt>
                <c:pt idx="6063">
                  <c:v>2.9594774412913694E-2</c:v>
                </c:pt>
                <c:pt idx="6064">
                  <c:v>2.9594774412913694E-2</c:v>
                </c:pt>
                <c:pt idx="6065">
                  <c:v>4.3044025785491158E-2</c:v>
                </c:pt>
                <c:pt idx="6066">
                  <c:v>1.6245411379458119E-2</c:v>
                </c:pt>
                <c:pt idx="6067">
                  <c:v>1.6245411379486541E-2</c:v>
                </c:pt>
                <c:pt idx="6068">
                  <c:v>1.6245411379486541E-2</c:v>
                </c:pt>
                <c:pt idx="6069">
                  <c:v>2.9594774412885272E-2</c:v>
                </c:pt>
                <c:pt idx="6070">
                  <c:v>1.6245411379486541E-2</c:v>
                </c:pt>
                <c:pt idx="6071">
                  <c:v>4.3044025785491158E-2</c:v>
                </c:pt>
                <c:pt idx="6072">
                  <c:v>2.9594774412885272E-2</c:v>
                </c:pt>
                <c:pt idx="6073">
                  <c:v>6.9792696021977463E-2</c:v>
                </c:pt>
                <c:pt idx="6074">
                  <c:v>1.6245411379429697E-2</c:v>
                </c:pt>
                <c:pt idx="6075">
                  <c:v>1.6245411379429697E-2</c:v>
                </c:pt>
                <c:pt idx="6076">
                  <c:v>2.7961600068806547E-3</c:v>
                </c:pt>
                <c:pt idx="6077">
                  <c:v>2.7961600068806547E-3</c:v>
                </c:pt>
                <c:pt idx="6078">
                  <c:v>1.6245411379486541E-2</c:v>
                </c:pt>
                <c:pt idx="6079">
                  <c:v>2.846104176398967E-3</c:v>
                </c:pt>
                <c:pt idx="6080">
                  <c:v>2.846104176398967E-3</c:v>
                </c:pt>
                <c:pt idx="6081">
                  <c:v>2.7961600068806547E-3</c:v>
                </c:pt>
                <c:pt idx="6082">
                  <c:v>2.7961600068806547E-3</c:v>
                </c:pt>
                <c:pt idx="6083">
                  <c:v>7.9717316000369465E-2</c:v>
                </c:pt>
                <c:pt idx="6084">
                  <c:v>2.8461041764131778E-3</c:v>
                </c:pt>
                <c:pt idx="6085">
                  <c:v>2.8461041764131778E-3</c:v>
                </c:pt>
                <c:pt idx="6086">
                  <c:v>2.796160006852233E-3</c:v>
                </c:pt>
                <c:pt idx="6087">
                  <c:v>1.6245411379415486E-2</c:v>
                </c:pt>
                <c:pt idx="6088">
                  <c:v>2.8461041764131778E-3</c:v>
                </c:pt>
                <c:pt idx="6089">
                  <c:v>2.8461041764131778E-3</c:v>
                </c:pt>
                <c:pt idx="6090">
                  <c:v>2.796160006852233E-3</c:v>
                </c:pt>
                <c:pt idx="6091">
                  <c:v>1.6195467209868752E-2</c:v>
                </c:pt>
                <c:pt idx="6092">
                  <c:v>1.6245411379429697E-2</c:v>
                </c:pt>
                <c:pt idx="6093">
                  <c:v>1.6245411379429697E-2</c:v>
                </c:pt>
                <c:pt idx="6094">
                  <c:v>1.6195467209868752E-2</c:v>
                </c:pt>
                <c:pt idx="6095">
                  <c:v>2.7961600068806547E-3</c:v>
                </c:pt>
                <c:pt idx="6096">
                  <c:v>2.7961600068806547E-3</c:v>
                </c:pt>
                <c:pt idx="6097">
                  <c:v>1.6245411379429697E-2</c:v>
                </c:pt>
                <c:pt idx="6098">
                  <c:v>1.6245411379429697E-2</c:v>
                </c:pt>
                <c:pt idx="6099">
                  <c:v>2.7961600068806547E-3</c:v>
                </c:pt>
                <c:pt idx="6100">
                  <c:v>2.8461041764131778E-3</c:v>
                </c:pt>
                <c:pt idx="6101">
                  <c:v>2.8461041764131778E-3</c:v>
                </c:pt>
                <c:pt idx="6102">
                  <c:v>2.7961600068806547E-3</c:v>
                </c:pt>
                <c:pt idx="6103">
                  <c:v>1.6195467209868752E-2</c:v>
                </c:pt>
                <c:pt idx="6104">
                  <c:v>1.6245411379429697E-2</c:v>
                </c:pt>
                <c:pt idx="6105">
                  <c:v>2.7961600068806547E-3</c:v>
                </c:pt>
                <c:pt idx="6106">
                  <c:v>2.8461041764131778E-3</c:v>
                </c:pt>
                <c:pt idx="6107">
                  <c:v>2.8461041764131778E-3</c:v>
                </c:pt>
                <c:pt idx="6108">
                  <c:v>2.8461041764273887E-3</c:v>
                </c:pt>
                <c:pt idx="6109">
                  <c:v>2.8461041764273887E-3</c:v>
                </c:pt>
                <c:pt idx="6110">
                  <c:v>2.8461041764273887E-3</c:v>
                </c:pt>
                <c:pt idx="6111">
                  <c:v>2.9594774412885272E-2</c:v>
                </c:pt>
                <c:pt idx="6112">
                  <c:v>2.8461041764273887E-3</c:v>
                </c:pt>
                <c:pt idx="6113">
                  <c:v>2.7961600068806547E-3</c:v>
                </c:pt>
                <c:pt idx="6114">
                  <c:v>2.8461041764273887E-3</c:v>
                </c:pt>
                <c:pt idx="6115">
                  <c:v>2.7961600068806547E-3</c:v>
                </c:pt>
                <c:pt idx="6116">
                  <c:v>2.9594774412885272E-2</c:v>
                </c:pt>
                <c:pt idx="6117">
                  <c:v>2.8461041764273887E-3</c:v>
                </c:pt>
                <c:pt idx="6118">
                  <c:v>1.6195467209911385E-2</c:v>
                </c:pt>
                <c:pt idx="6119">
                  <c:v>1.6195467209911385E-2</c:v>
                </c:pt>
                <c:pt idx="6120">
                  <c:v>2.796160006852233E-3</c:v>
                </c:pt>
                <c:pt idx="6121">
                  <c:v>2.9644718582460428E-2</c:v>
                </c:pt>
                <c:pt idx="6122">
                  <c:v>2.9644718582460428E-2</c:v>
                </c:pt>
                <c:pt idx="6123">
                  <c:v>2.8461041764273887E-3</c:v>
                </c:pt>
                <c:pt idx="6124">
                  <c:v>2.9644718582460428E-2</c:v>
                </c:pt>
                <c:pt idx="6125">
                  <c:v>2.9644718582460428E-2</c:v>
                </c:pt>
                <c:pt idx="6126">
                  <c:v>2.8461041764273887E-3</c:v>
                </c:pt>
                <c:pt idx="6127">
                  <c:v>1.6195467209911385E-2</c:v>
                </c:pt>
                <c:pt idx="6128">
                  <c:v>2.796160006852233E-3</c:v>
                </c:pt>
                <c:pt idx="6129">
                  <c:v>1.6195467209911385E-2</c:v>
                </c:pt>
                <c:pt idx="6130">
                  <c:v>2.8461041764273887E-3</c:v>
                </c:pt>
                <c:pt idx="6131">
                  <c:v>2.8461041764273887E-3</c:v>
                </c:pt>
                <c:pt idx="6132">
                  <c:v>2.796160006852233E-3</c:v>
                </c:pt>
                <c:pt idx="6133">
                  <c:v>2.796160006852233E-3</c:v>
                </c:pt>
                <c:pt idx="6134">
                  <c:v>1.6195467209882963E-2</c:v>
                </c:pt>
                <c:pt idx="6135">
                  <c:v>2.846104176398967E-3</c:v>
                </c:pt>
                <c:pt idx="6136">
                  <c:v>1.6195467209882963E-2</c:v>
                </c:pt>
                <c:pt idx="6137">
                  <c:v>2.8461041764273887E-3</c:v>
                </c:pt>
                <c:pt idx="6138">
                  <c:v>2.846104176398967E-3</c:v>
                </c:pt>
                <c:pt idx="6139">
                  <c:v>2.7961600068806547E-3</c:v>
                </c:pt>
                <c:pt idx="6140">
                  <c:v>2.796160006852233E-3</c:v>
                </c:pt>
                <c:pt idx="6141">
                  <c:v>1.6195467209911385E-2</c:v>
                </c:pt>
                <c:pt idx="6142">
                  <c:v>2.8461041764273887E-3</c:v>
                </c:pt>
                <c:pt idx="6143">
                  <c:v>1.6195467209911385E-2</c:v>
                </c:pt>
                <c:pt idx="6144">
                  <c:v>2.8461041764273887E-3</c:v>
                </c:pt>
                <c:pt idx="6145">
                  <c:v>2.796160006852233E-3</c:v>
                </c:pt>
                <c:pt idx="6146">
                  <c:v>2.8461041764273887E-3</c:v>
                </c:pt>
                <c:pt idx="6147">
                  <c:v>2.8461041764273887E-3</c:v>
                </c:pt>
                <c:pt idx="6148">
                  <c:v>2.8461041764558104E-3</c:v>
                </c:pt>
                <c:pt idx="6149">
                  <c:v>2.8461041764273887E-3</c:v>
                </c:pt>
                <c:pt idx="6150">
                  <c:v>2.8461041764558104E-3</c:v>
                </c:pt>
                <c:pt idx="6151">
                  <c:v>1.6195467209911385E-2</c:v>
                </c:pt>
                <c:pt idx="6152">
                  <c:v>2.8461041764558104E-3</c:v>
                </c:pt>
                <c:pt idx="6153">
                  <c:v>2.9594774412885272E-2</c:v>
                </c:pt>
                <c:pt idx="6154">
                  <c:v>2.9644718582460428E-2</c:v>
                </c:pt>
                <c:pt idx="6155">
                  <c:v>2.9644718582460428E-2</c:v>
                </c:pt>
                <c:pt idx="6156">
                  <c:v>1.6195467209911385E-2</c:v>
                </c:pt>
                <c:pt idx="6157">
                  <c:v>1.6245411379458119E-2</c:v>
                </c:pt>
                <c:pt idx="6158">
                  <c:v>2.796160006852233E-3</c:v>
                </c:pt>
                <c:pt idx="6159">
                  <c:v>1.6245411379415486E-2</c:v>
                </c:pt>
                <c:pt idx="6160">
                  <c:v>6.6496380831438273E-2</c:v>
                </c:pt>
                <c:pt idx="6161">
                  <c:v>0.10280579209671714</c:v>
                </c:pt>
                <c:pt idx="6162">
                  <c:v>2.796160006852233E-3</c:v>
                </c:pt>
                <c:pt idx="6163">
                  <c:v>2.9594774412913694E-2</c:v>
                </c:pt>
                <c:pt idx="6164">
                  <c:v>2.7961600068806547E-3</c:v>
                </c:pt>
                <c:pt idx="6165">
                  <c:v>2.5756208238675526E-2</c:v>
                </c:pt>
                <c:pt idx="6166">
                  <c:v>4.8766200640017132E-2</c:v>
                </c:pt>
                <c:pt idx="6167">
                  <c:v>1.6195467209868752E-2</c:v>
                </c:pt>
                <c:pt idx="6168">
                  <c:v>2.7961600068806547E-3</c:v>
                </c:pt>
                <c:pt idx="6169">
                  <c:v>2.5756208238675526E-2</c:v>
                </c:pt>
                <c:pt idx="6170">
                  <c:v>2.7961600068806547E-3</c:v>
                </c:pt>
                <c:pt idx="6171">
                  <c:v>8.5025667735720845E-2</c:v>
                </c:pt>
                <c:pt idx="6172">
                  <c:v>2.9644718582460428E-2</c:v>
                </c:pt>
                <c:pt idx="6173">
                  <c:v>3.9205459611224569E-2</c:v>
                </c:pt>
                <c:pt idx="6174">
                  <c:v>2.9594774412885272E-2</c:v>
                </c:pt>
                <c:pt idx="6175">
                  <c:v>1.6195467209882963E-2</c:v>
                </c:pt>
                <c:pt idx="6176">
                  <c:v>1.6195467209911385E-2</c:v>
                </c:pt>
                <c:pt idx="6177">
                  <c:v>1.6245411379429697E-2</c:v>
                </c:pt>
                <c:pt idx="6178">
                  <c:v>1.6245411379415486E-2</c:v>
                </c:pt>
                <c:pt idx="6179">
                  <c:v>6.600407401728603E-2</c:v>
                </c:pt>
                <c:pt idx="6180">
                  <c:v>6.600407401728603E-2</c:v>
                </c:pt>
                <c:pt idx="6181">
                  <c:v>2.5756208238675526E-2</c:v>
                </c:pt>
                <c:pt idx="6182">
                  <c:v>2.796160006852233E-3</c:v>
                </c:pt>
                <c:pt idx="6183">
                  <c:v>1.6245411379429697E-2</c:v>
                </c:pt>
                <c:pt idx="6184">
                  <c:v>7.5564815046050171E-2</c:v>
                </c:pt>
                <c:pt idx="6185">
                  <c:v>2.7961600068806547E-3</c:v>
                </c:pt>
                <c:pt idx="6186">
                  <c:v>9.6641254597557236E-2</c:v>
                </c:pt>
                <c:pt idx="6187">
                  <c:v>1.6195467209911385E-2</c:v>
                </c:pt>
                <c:pt idx="6188">
                  <c:v>1.6195467209868752E-2</c:v>
                </c:pt>
                <c:pt idx="6189">
                  <c:v>1.6245411379429697E-2</c:v>
                </c:pt>
                <c:pt idx="6190">
                  <c:v>2.9594774412913694E-2</c:v>
                </c:pt>
                <c:pt idx="6191">
                  <c:v>2.5756208238647105E-2</c:v>
                </c:pt>
                <c:pt idx="6192">
                  <c:v>2.580615240822226E-2</c:v>
                </c:pt>
                <c:pt idx="6193">
                  <c:v>4.876620063998871E-2</c:v>
                </c:pt>
                <c:pt idx="6194">
                  <c:v>2.5756208238703948E-2</c:v>
                </c:pt>
                <c:pt idx="6195">
                  <c:v>2.5806152408279104E-2</c:v>
                </c:pt>
                <c:pt idx="6196">
                  <c:v>2.5756208238647105E-2</c:v>
                </c:pt>
                <c:pt idx="6197">
                  <c:v>2.5756208238703948E-2</c:v>
                </c:pt>
                <c:pt idx="6198">
                  <c:v>2.5756208238703948E-2</c:v>
                </c:pt>
                <c:pt idx="6199">
                  <c:v>2.5756208238647105E-2</c:v>
                </c:pt>
                <c:pt idx="6200">
                  <c:v>0.1062019956263498</c:v>
                </c:pt>
                <c:pt idx="6201">
                  <c:v>1.6195467209882963E-2</c:v>
                </c:pt>
                <c:pt idx="6202">
                  <c:v>2.8461041764558104E-3</c:v>
                </c:pt>
                <c:pt idx="6203">
                  <c:v>9.2802688423319069E-2</c:v>
                </c:pt>
                <c:pt idx="6204">
                  <c:v>2.846104176398967E-3</c:v>
                </c:pt>
                <c:pt idx="6205">
                  <c:v>2.846104176398967E-3</c:v>
                </c:pt>
                <c:pt idx="6206">
                  <c:v>0.11187422631132904</c:v>
                </c:pt>
                <c:pt idx="6207">
                  <c:v>0.12522358934478461</c:v>
                </c:pt>
                <c:pt idx="6208">
                  <c:v>0.1386728407173905</c:v>
                </c:pt>
                <c:pt idx="6209">
                  <c:v>1.6245411379458119E-2</c:v>
                </c:pt>
                <c:pt idx="6210">
                  <c:v>9.4636352934060142E-2</c:v>
                </c:pt>
                <c:pt idx="6211">
                  <c:v>9.2752744253743913E-2</c:v>
                </c:pt>
                <c:pt idx="6212">
                  <c:v>7.9403381220288338E-2</c:v>
                </c:pt>
                <c:pt idx="6213">
                  <c:v>3.9155515441706257E-2</c:v>
                </c:pt>
                <c:pt idx="6214">
                  <c:v>3.9205459611224569E-2</c:v>
                </c:pt>
                <c:pt idx="6215">
                  <c:v>9.2752744253772335E-2</c:v>
                </c:pt>
                <c:pt idx="6216">
                  <c:v>2.8461041764558104E-3</c:v>
                </c:pt>
                <c:pt idx="6217">
                  <c:v>0.15774437860534363</c:v>
                </c:pt>
                <c:pt idx="6218">
                  <c:v>8.3192003224965561E-2</c:v>
                </c:pt>
                <c:pt idx="6219">
                  <c:v>2.9644718582460428E-2</c:v>
                </c:pt>
                <c:pt idx="6220">
                  <c:v>1.6195467209911385E-2</c:v>
                </c:pt>
                <c:pt idx="6221">
                  <c:v>6.2165507843047862E-2</c:v>
                </c:pt>
                <c:pt idx="6222">
                  <c:v>2.7961600068806547E-3</c:v>
                </c:pt>
                <c:pt idx="6223">
                  <c:v>2.8461041764131778E-3</c:v>
                </c:pt>
                <c:pt idx="6224">
                  <c:v>2.8461041764273887E-3</c:v>
                </c:pt>
                <c:pt idx="6225">
                  <c:v>2.7961600068806547E-3</c:v>
                </c:pt>
                <c:pt idx="6226">
                  <c:v>2.846104176398967E-3</c:v>
                </c:pt>
                <c:pt idx="6227">
                  <c:v>1.6195467209882963E-2</c:v>
                </c:pt>
                <c:pt idx="6228">
                  <c:v>3.9205459611224569E-2</c:v>
                </c:pt>
                <c:pt idx="6229">
                  <c:v>3.9155515441706257E-2</c:v>
                </c:pt>
                <c:pt idx="6230">
                  <c:v>2.8461041764273887E-3</c:v>
                </c:pt>
                <c:pt idx="6231">
                  <c:v>5.6393388818946732E-2</c:v>
                </c:pt>
                <c:pt idx="6232">
                  <c:v>2.7961600068806547E-3</c:v>
                </c:pt>
                <c:pt idx="6233">
                  <c:v>2.9644718582460428E-2</c:v>
                </c:pt>
                <c:pt idx="6234">
                  <c:v>6.2165507843047862E-2</c:v>
                </c:pt>
                <c:pt idx="6235">
                  <c:v>1.6245411379429697E-2</c:v>
                </c:pt>
                <c:pt idx="6236">
                  <c:v>1.6245411379458119E-2</c:v>
                </c:pt>
                <c:pt idx="6237">
                  <c:v>6.2115563673444285E-2</c:v>
                </c:pt>
                <c:pt idx="6238">
                  <c:v>9.8424974938779997E-2</c:v>
                </c:pt>
                <c:pt idx="6239">
                  <c:v>9.8424974938779997E-2</c:v>
                </c:pt>
                <c:pt idx="6240">
                  <c:v>9.8424974938779997E-2</c:v>
                </c:pt>
                <c:pt idx="6241">
                  <c:v>7.5564815046050171E-2</c:v>
                </c:pt>
                <c:pt idx="6242">
                  <c:v>0.11187422631132904</c:v>
                </c:pt>
                <c:pt idx="6243">
                  <c:v>0.11187422631132904</c:v>
                </c:pt>
                <c:pt idx="6244">
                  <c:v>0.20745309707365323</c:v>
                </c:pt>
                <c:pt idx="6245">
                  <c:v>0.11955135865980537</c:v>
                </c:pt>
                <c:pt idx="6246">
                  <c:v>1.6245411379458119E-2</c:v>
                </c:pt>
                <c:pt idx="6247">
                  <c:v>0.14634997306586683</c:v>
                </c:pt>
                <c:pt idx="6248">
                  <c:v>0.10236342945208321</c:v>
                </c:pt>
                <c:pt idx="6249">
                  <c:v>0.10236342945211163</c:v>
                </c:pt>
                <c:pt idx="6250">
                  <c:v>0.16931002129763328</c:v>
                </c:pt>
                <c:pt idx="6251">
                  <c:v>2.5756208238647105E-2</c:v>
                </c:pt>
                <c:pt idx="6252">
                  <c:v>0.16725517546458946</c:v>
                </c:pt>
                <c:pt idx="6253">
                  <c:v>2.580615240822226E-2</c:v>
                </c:pt>
                <c:pt idx="6254">
                  <c:v>2.580615240822226E-2</c:v>
                </c:pt>
                <c:pt idx="6255">
                  <c:v>6.2165507843047862E-2</c:v>
                </c:pt>
                <c:pt idx="6256">
                  <c:v>0.1062019956263498</c:v>
                </c:pt>
                <c:pt idx="6257">
                  <c:v>0.11955135865980537</c:v>
                </c:pt>
                <c:pt idx="6258">
                  <c:v>0.19410373404025449</c:v>
                </c:pt>
                <c:pt idx="6259">
                  <c:v>0.11955135865980537</c:v>
                </c:pt>
                <c:pt idx="6260">
                  <c:v>0.12916204385811625</c:v>
                </c:pt>
                <c:pt idx="6261">
                  <c:v>9.2752744253743913E-2</c:v>
                </c:pt>
                <c:pt idx="6262">
                  <c:v>0.12916204385811625</c:v>
                </c:pt>
                <c:pt idx="6263">
                  <c:v>4.8766200640017132E-2</c:v>
                </c:pt>
                <c:pt idx="6264">
                  <c:v>2.5756208238675526E-2</c:v>
                </c:pt>
                <c:pt idx="6265">
                  <c:v>2.5756208238703948E-2</c:v>
                </c:pt>
                <c:pt idx="6266">
                  <c:v>0.1386728407173905</c:v>
                </c:pt>
                <c:pt idx="6267">
                  <c:v>0.19410373404025449</c:v>
                </c:pt>
                <c:pt idx="6268">
                  <c:v>0.12522358934478461</c:v>
                </c:pt>
                <c:pt idx="6269">
                  <c:v>0.18454299301146193</c:v>
                </c:pt>
                <c:pt idx="6270">
                  <c:v>6.9842640191495775E-2</c:v>
                </c:pt>
                <c:pt idx="6271">
                  <c:v>7.5564815046050171E-2</c:v>
                </c:pt>
                <c:pt idx="6272">
                  <c:v>2.5756208238675526E-2</c:v>
                </c:pt>
                <c:pt idx="6273">
                  <c:v>1.6245411379486541E-2</c:v>
                </c:pt>
                <c:pt idx="6274">
                  <c:v>0.11576273665514236</c:v>
                </c:pt>
                <c:pt idx="6275">
                  <c:v>0.12916204385811625</c:v>
                </c:pt>
                <c:pt idx="6276">
                  <c:v>0.12916204385811625</c:v>
                </c:pt>
                <c:pt idx="6277">
                  <c:v>8.3241947394526505E-2</c:v>
                </c:pt>
                <c:pt idx="6278">
                  <c:v>0.1386728407173905</c:v>
                </c:pt>
                <c:pt idx="6279">
                  <c:v>0.12522358934484146</c:v>
                </c:pt>
                <c:pt idx="6280">
                  <c:v>4.8766200640045554E-2</c:v>
                </c:pt>
                <c:pt idx="6281">
                  <c:v>0.21706378227202094</c:v>
                </c:pt>
                <c:pt idx="6282">
                  <c:v>0.22090234844620227</c:v>
                </c:pt>
                <c:pt idx="6283">
                  <c:v>9.2802688423319069E-2</c:v>
                </c:pt>
                <c:pt idx="6284">
                  <c:v>0.13300061003238284</c:v>
                </c:pt>
                <c:pt idx="6285">
                  <c:v>0.20745309707365323</c:v>
                </c:pt>
                <c:pt idx="6286">
                  <c:v>2.5756208238647105E-2</c:v>
                </c:pt>
                <c:pt idx="6287">
                  <c:v>9.8424974938723153E-2</c:v>
                </c:pt>
                <c:pt idx="6288">
                  <c:v>2.9644718582446217E-2</c:v>
                </c:pt>
                <c:pt idx="6289">
                  <c:v>1.6245411379429697E-2</c:v>
                </c:pt>
                <c:pt idx="6290">
                  <c:v>2.7961600068806547E-3</c:v>
                </c:pt>
                <c:pt idx="6291">
                  <c:v>1.6245411379429697E-2</c:v>
                </c:pt>
                <c:pt idx="6292">
                  <c:v>8.3241947394526505E-2</c:v>
                </c:pt>
                <c:pt idx="6293">
                  <c:v>8.3192003224979771E-2</c:v>
                </c:pt>
                <c:pt idx="6294">
                  <c:v>8.3241947394526505E-2</c:v>
                </c:pt>
                <c:pt idx="6295">
                  <c:v>8.3192003224979771E-2</c:v>
                </c:pt>
                <c:pt idx="6296">
                  <c:v>8.3241947394554927E-2</c:v>
                </c:pt>
                <c:pt idx="6297">
                  <c:v>0.11960130282935211</c:v>
                </c:pt>
                <c:pt idx="6298">
                  <c:v>0.15207214792039281</c:v>
                </c:pt>
                <c:pt idx="6299">
                  <c:v>0.12138502317054645</c:v>
                </c:pt>
                <c:pt idx="6300">
                  <c:v>0.12522358934478461</c:v>
                </c:pt>
                <c:pt idx="6301">
                  <c:v>9.8424974938779997E-2</c:v>
                </c:pt>
                <c:pt idx="6302">
                  <c:v>0.12522358934484146</c:v>
                </c:pt>
                <c:pt idx="6303">
                  <c:v>0.12522358934484146</c:v>
                </c:pt>
                <c:pt idx="6304">
                  <c:v>0.1386728407173905</c:v>
                </c:pt>
                <c:pt idx="6305">
                  <c:v>0.11187422631132904</c:v>
                </c:pt>
                <c:pt idx="6306">
                  <c:v>0.11187422631138588</c:v>
                </c:pt>
                <c:pt idx="6307">
                  <c:v>0.1234398690036187</c:v>
                </c:pt>
                <c:pt idx="6308">
                  <c:v>0.16358784644307889</c:v>
                </c:pt>
                <c:pt idx="6309">
                  <c:v>0.14639991723544199</c:v>
                </c:pt>
                <c:pt idx="6310">
                  <c:v>0.1234398690036187</c:v>
                </c:pt>
                <c:pt idx="6311">
                  <c:v>0.13678923203707427</c:v>
                </c:pt>
                <c:pt idx="6312">
                  <c:v>0.15023848340962331</c:v>
                </c:pt>
                <c:pt idx="6313">
                  <c:v>3.9155515441677835E-2</c:v>
                </c:pt>
                <c:pt idx="6314">
                  <c:v>0.11955135865980537</c:v>
                </c:pt>
                <c:pt idx="6315">
                  <c:v>0.1062019956263498</c:v>
                </c:pt>
                <c:pt idx="6316">
                  <c:v>0.10615205145677464</c:v>
                </c:pt>
                <c:pt idx="6317">
                  <c:v>1.6195467209868752E-2</c:v>
                </c:pt>
                <c:pt idx="6318">
                  <c:v>2.9594774412885272E-2</c:v>
                </c:pt>
                <c:pt idx="6319">
                  <c:v>2.9594774412885272E-2</c:v>
                </c:pt>
                <c:pt idx="6320">
                  <c:v>2.9594774412885272E-2</c:v>
                </c:pt>
                <c:pt idx="6321">
                  <c:v>2.9594774412885272E-2</c:v>
                </c:pt>
                <c:pt idx="6322">
                  <c:v>4.3044025785462736E-2</c:v>
                </c:pt>
                <c:pt idx="6323">
                  <c:v>4.3044025785462736E-2</c:v>
                </c:pt>
                <c:pt idx="6324">
                  <c:v>5.2554822644694354E-2</c:v>
                </c:pt>
                <c:pt idx="6325">
                  <c:v>6.6004074017257608E-2</c:v>
                </c:pt>
                <c:pt idx="6326">
                  <c:v>6.6004074017257608E-2</c:v>
                </c:pt>
                <c:pt idx="6327">
                  <c:v>7.9353437050727393E-2</c:v>
                </c:pt>
                <c:pt idx="6328">
                  <c:v>3.9205459611224569E-2</c:v>
                </c:pt>
                <c:pt idx="6329">
                  <c:v>3.9205459611224569E-2</c:v>
                </c:pt>
                <c:pt idx="6330">
                  <c:v>3.9205459611224569E-2</c:v>
                </c:pt>
                <c:pt idx="6331">
                  <c:v>3.9205459611224569E-2</c:v>
                </c:pt>
                <c:pt idx="6332">
                  <c:v>5.2554822644694354E-2</c:v>
                </c:pt>
                <c:pt idx="6333">
                  <c:v>6.6004074017257608E-2</c:v>
                </c:pt>
                <c:pt idx="6334">
                  <c:v>2.9644718582446217E-2</c:v>
                </c:pt>
                <c:pt idx="6335">
                  <c:v>2.9644718582446217E-2</c:v>
                </c:pt>
                <c:pt idx="6336">
                  <c:v>2.9644718582446217E-2</c:v>
                </c:pt>
                <c:pt idx="6337">
                  <c:v>2.9644718582446217E-2</c:v>
                </c:pt>
                <c:pt idx="6338">
                  <c:v>2.9644718582446217E-2</c:v>
                </c:pt>
                <c:pt idx="6339">
                  <c:v>4.2994081615916002E-2</c:v>
                </c:pt>
                <c:pt idx="6340">
                  <c:v>4.2994081615916002E-2</c:v>
                </c:pt>
                <c:pt idx="6341">
                  <c:v>5.2604766814255299E-2</c:v>
                </c:pt>
                <c:pt idx="6342">
                  <c:v>6.5954129847710874E-2</c:v>
                </c:pt>
                <c:pt idx="6343">
                  <c:v>1.6245411379429697E-2</c:v>
                </c:pt>
                <c:pt idx="6344">
                  <c:v>2.9594774412885272E-2</c:v>
                </c:pt>
                <c:pt idx="6345">
                  <c:v>2.9594774412885272E-2</c:v>
                </c:pt>
                <c:pt idx="6346">
                  <c:v>2.9594774412885272E-2</c:v>
                </c:pt>
                <c:pt idx="6347">
                  <c:v>2.9594774412885272E-2</c:v>
                </c:pt>
                <c:pt idx="6348">
                  <c:v>2.9594774412885272E-2</c:v>
                </c:pt>
                <c:pt idx="6349">
                  <c:v>4.3044025785462736E-2</c:v>
                </c:pt>
                <c:pt idx="6350">
                  <c:v>4.3044025785462736E-2</c:v>
                </c:pt>
                <c:pt idx="6351">
                  <c:v>5.6393388818932522E-2</c:v>
                </c:pt>
                <c:pt idx="6352">
                  <c:v>6.600407401728603E-2</c:v>
                </c:pt>
                <c:pt idx="6353">
                  <c:v>6.600407401728603E-2</c:v>
                </c:pt>
                <c:pt idx="6354">
                  <c:v>5.2554822644708565E-2</c:v>
                </c:pt>
                <c:pt idx="6355">
                  <c:v>1.6195467209911385E-2</c:v>
                </c:pt>
                <c:pt idx="6356">
                  <c:v>2.9644718582460428E-2</c:v>
                </c:pt>
                <c:pt idx="6357">
                  <c:v>2.9644718582460428E-2</c:v>
                </c:pt>
                <c:pt idx="6358">
                  <c:v>2.9644718582460428E-2</c:v>
                </c:pt>
                <c:pt idx="6359">
                  <c:v>2.9644718582460428E-2</c:v>
                </c:pt>
                <c:pt idx="6360">
                  <c:v>4.2994081615916002E-2</c:v>
                </c:pt>
                <c:pt idx="6361">
                  <c:v>4.2994081615916002E-2</c:v>
                </c:pt>
                <c:pt idx="6362">
                  <c:v>4.2994081615916002E-2</c:v>
                </c:pt>
                <c:pt idx="6363">
                  <c:v>4.2994081615916002E-2</c:v>
                </c:pt>
                <c:pt idx="6364">
                  <c:v>4.2994081615916002E-2</c:v>
                </c:pt>
                <c:pt idx="6365">
                  <c:v>0.11004056180058797</c:v>
                </c:pt>
                <c:pt idx="6366">
                  <c:v>5.2604766814255299E-2</c:v>
                </c:pt>
                <c:pt idx="6367">
                  <c:v>1.6245411379458119E-2</c:v>
                </c:pt>
                <c:pt idx="6368">
                  <c:v>2.9594774412913694E-2</c:v>
                </c:pt>
                <c:pt idx="6369">
                  <c:v>2.9594774412913694E-2</c:v>
                </c:pt>
                <c:pt idx="6370">
                  <c:v>2.9594774412913694E-2</c:v>
                </c:pt>
                <c:pt idx="6371">
                  <c:v>2.9594774412913694E-2</c:v>
                </c:pt>
                <c:pt idx="6372">
                  <c:v>4.3044025785462736E-2</c:v>
                </c:pt>
                <c:pt idx="6373">
                  <c:v>4.3044025785462736E-2</c:v>
                </c:pt>
                <c:pt idx="6374">
                  <c:v>4.3044025785462736E-2</c:v>
                </c:pt>
                <c:pt idx="6375">
                  <c:v>5.6393388818946732E-2</c:v>
                </c:pt>
                <c:pt idx="6376">
                  <c:v>6.9842640191524197E-2</c:v>
                </c:pt>
                <c:pt idx="6377">
                  <c:v>9.6641254597557236E-2</c:v>
                </c:pt>
                <c:pt idx="6378">
                  <c:v>0.10999061763101281</c:v>
                </c:pt>
                <c:pt idx="6379">
                  <c:v>1.6195467209882963E-2</c:v>
                </c:pt>
                <c:pt idx="6380">
                  <c:v>2.9644718582460428E-2</c:v>
                </c:pt>
                <c:pt idx="6381">
                  <c:v>2.9644718582460428E-2</c:v>
                </c:pt>
                <c:pt idx="6382">
                  <c:v>2.9644718582460428E-2</c:v>
                </c:pt>
                <c:pt idx="6383">
                  <c:v>4.2994081615944424E-2</c:v>
                </c:pt>
                <c:pt idx="6384">
                  <c:v>5.6443332988493466E-2</c:v>
                </c:pt>
                <c:pt idx="6385">
                  <c:v>6.9792696021977463E-2</c:v>
                </c:pt>
                <c:pt idx="6386">
                  <c:v>1.6245411379429697E-2</c:v>
                </c:pt>
                <c:pt idx="6387">
                  <c:v>2.9594774412913694E-2</c:v>
                </c:pt>
                <c:pt idx="6388">
                  <c:v>8.3192003224979771E-2</c:v>
                </c:pt>
                <c:pt idx="6389">
                  <c:v>1.6195467209911385E-2</c:v>
                </c:pt>
                <c:pt idx="6390">
                  <c:v>2.9644718582460428E-2</c:v>
                </c:pt>
                <c:pt idx="6391">
                  <c:v>5.6443332988493466E-2</c:v>
                </c:pt>
                <c:pt idx="6392">
                  <c:v>8.3241947394526505E-2</c:v>
                </c:pt>
                <c:pt idx="6393">
                  <c:v>1.6245411379458119E-2</c:v>
                </c:pt>
                <c:pt idx="6394">
                  <c:v>2.9594774412913694E-2</c:v>
                </c:pt>
                <c:pt idx="6395">
                  <c:v>2.9594774412913694E-2</c:v>
                </c:pt>
                <c:pt idx="6396">
                  <c:v>2.9594774412913694E-2</c:v>
                </c:pt>
                <c:pt idx="6397">
                  <c:v>4.3044025785462736E-2</c:v>
                </c:pt>
                <c:pt idx="6398">
                  <c:v>1.6195467209882963E-2</c:v>
                </c:pt>
                <c:pt idx="6399">
                  <c:v>2.9644718582460428E-2</c:v>
                </c:pt>
                <c:pt idx="6400">
                  <c:v>4.2994081615944424E-2</c:v>
                </c:pt>
                <c:pt idx="6401">
                  <c:v>4.2994081615944424E-2</c:v>
                </c:pt>
                <c:pt idx="6402">
                  <c:v>6.9792696021977463E-2</c:v>
                </c:pt>
                <c:pt idx="6403">
                  <c:v>1.6245411379458119E-2</c:v>
                </c:pt>
                <c:pt idx="6404">
                  <c:v>2.9594774412913694E-2</c:v>
                </c:pt>
                <c:pt idx="6405">
                  <c:v>2.9594774412913694E-2</c:v>
                </c:pt>
                <c:pt idx="6406">
                  <c:v>2.9594774412913694E-2</c:v>
                </c:pt>
                <c:pt idx="6407">
                  <c:v>2.9594774412913694E-2</c:v>
                </c:pt>
                <c:pt idx="6408">
                  <c:v>4.3044025785491158E-2</c:v>
                </c:pt>
                <c:pt idx="6409">
                  <c:v>4.3044025785491158E-2</c:v>
                </c:pt>
                <c:pt idx="6410">
                  <c:v>4.3044025785491158E-2</c:v>
                </c:pt>
                <c:pt idx="6411">
                  <c:v>5.6393388818946732E-2</c:v>
                </c:pt>
                <c:pt idx="6412">
                  <c:v>1.6195467209911385E-2</c:v>
                </c:pt>
                <c:pt idx="6413">
                  <c:v>1.6245411379486541E-2</c:v>
                </c:pt>
                <c:pt idx="6414">
                  <c:v>2.9594774412885272E-2</c:v>
                </c:pt>
                <c:pt idx="6415">
                  <c:v>2.9594774412885272E-2</c:v>
                </c:pt>
                <c:pt idx="6416">
                  <c:v>4.3044025785491158E-2</c:v>
                </c:pt>
                <c:pt idx="6417">
                  <c:v>5.6393388818946732E-2</c:v>
                </c:pt>
                <c:pt idx="6418">
                  <c:v>1.6245411379486541E-2</c:v>
                </c:pt>
                <c:pt idx="6419">
                  <c:v>2.9594774412942115E-2</c:v>
                </c:pt>
                <c:pt idx="6420">
                  <c:v>2.9594774412942115E-2</c:v>
                </c:pt>
                <c:pt idx="6421">
                  <c:v>1.6195467209911385E-2</c:v>
                </c:pt>
                <c:pt idx="6422">
                  <c:v>1.6245411379486541E-2</c:v>
                </c:pt>
                <c:pt idx="6423">
                  <c:v>1.6245411379429697E-2</c:v>
                </c:pt>
                <c:pt idx="6424">
                  <c:v>1.6245411379415486E-2</c:v>
                </c:pt>
                <c:pt idx="6425">
                  <c:v>2.9594774412885272E-2</c:v>
                </c:pt>
                <c:pt idx="6426">
                  <c:v>5.6443332988493466E-2</c:v>
                </c:pt>
                <c:pt idx="6427">
                  <c:v>2.9594774412913694E-2</c:v>
                </c:pt>
                <c:pt idx="6428">
                  <c:v>2.9644718582460428E-2</c:v>
                </c:pt>
                <c:pt idx="6429">
                  <c:v>9.3166567372918507E-2</c:v>
                </c:pt>
                <c:pt idx="6430">
                  <c:v>0.19274097169954985</c:v>
                </c:pt>
                <c:pt idx="6431">
                  <c:v>1.6245411379458119E-2</c:v>
                </c:pt>
                <c:pt idx="6432">
                  <c:v>4.2994081615916002E-2</c:v>
                </c:pt>
                <c:pt idx="6433">
                  <c:v>7.5514870876489226E-2</c:v>
                </c:pt>
                <c:pt idx="6434">
                  <c:v>6.6004074017257608E-2</c:v>
                </c:pt>
                <c:pt idx="6435">
                  <c:v>4.3044025785462736E-2</c:v>
                </c:pt>
                <c:pt idx="6436">
                  <c:v>6.6004074017257608E-2</c:v>
                </c:pt>
                <c:pt idx="6437">
                  <c:v>1.6245411379429697E-2</c:v>
                </c:pt>
                <c:pt idx="6438">
                  <c:v>3.9205459611224569E-2</c:v>
                </c:pt>
                <c:pt idx="6439">
                  <c:v>4.2994081615916002E-2</c:v>
                </c:pt>
                <c:pt idx="6440">
                  <c:v>2.9644718582460428E-2</c:v>
                </c:pt>
                <c:pt idx="6441">
                  <c:v>4.3044025785462736E-2</c:v>
                </c:pt>
                <c:pt idx="6442">
                  <c:v>6.600407401728603E-2</c:v>
                </c:pt>
                <c:pt idx="6443">
                  <c:v>6.6004074017257608E-2</c:v>
                </c:pt>
                <c:pt idx="6444">
                  <c:v>4.3044025785462736E-2</c:v>
                </c:pt>
                <c:pt idx="6445">
                  <c:v>4.3044025785462736E-2</c:v>
                </c:pt>
                <c:pt idx="6446">
                  <c:v>4.3044025785462736E-2</c:v>
                </c:pt>
                <c:pt idx="6447">
                  <c:v>4.2994081615916002E-2</c:v>
                </c:pt>
                <c:pt idx="6448">
                  <c:v>5.6443332988521888E-2</c:v>
                </c:pt>
                <c:pt idx="6449">
                  <c:v>5.6443332988521888E-2</c:v>
                </c:pt>
                <c:pt idx="6450">
                  <c:v>5.6443332988521888E-2</c:v>
                </c:pt>
                <c:pt idx="6451">
                  <c:v>4.2994081615916002E-2</c:v>
                </c:pt>
                <c:pt idx="6452">
                  <c:v>2.9644718582460428E-2</c:v>
                </c:pt>
                <c:pt idx="6453">
                  <c:v>1.6245411379429697E-2</c:v>
                </c:pt>
                <c:pt idx="6454">
                  <c:v>1.6245411379429697E-2</c:v>
                </c:pt>
                <c:pt idx="6455">
                  <c:v>4.3044025785462736E-2</c:v>
                </c:pt>
                <c:pt idx="6456">
                  <c:v>6.6004074017257608E-2</c:v>
                </c:pt>
                <c:pt idx="6457">
                  <c:v>6.600407401728603E-2</c:v>
                </c:pt>
                <c:pt idx="6458">
                  <c:v>4.3044025785462736E-2</c:v>
                </c:pt>
                <c:pt idx="6459">
                  <c:v>2.9594774412913694E-2</c:v>
                </c:pt>
                <c:pt idx="6460">
                  <c:v>2.9594774412913694E-2</c:v>
                </c:pt>
                <c:pt idx="6461">
                  <c:v>1.6245411379429697E-2</c:v>
                </c:pt>
                <c:pt idx="6462">
                  <c:v>1.6245411379429697E-2</c:v>
                </c:pt>
                <c:pt idx="6463">
                  <c:v>2.9594774412913694E-2</c:v>
                </c:pt>
                <c:pt idx="6464">
                  <c:v>4.3044025785491158E-2</c:v>
                </c:pt>
                <c:pt idx="6465">
                  <c:v>2.9594774412913694E-2</c:v>
                </c:pt>
                <c:pt idx="6466">
                  <c:v>4.3044025785491158E-2</c:v>
                </c:pt>
                <c:pt idx="6467">
                  <c:v>0.12911209968859794</c:v>
                </c:pt>
                <c:pt idx="6468">
                  <c:v>4.3044025785491158E-2</c:v>
                </c:pt>
                <c:pt idx="6469">
                  <c:v>4.3044025785491158E-2</c:v>
                </c:pt>
                <c:pt idx="6470">
                  <c:v>4.3044025785491158E-2</c:v>
                </c:pt>
                <c:pt idx="6471">
                  <c:v>4.2994081615944424E-2</c:v>
                </c:pt>
                <c:pt idx="6472">
                  <c:v>2.9594774412913694E-2</c:v>
                </c:pt>
                <c:pt idx="6473">
                  <c:v>2.9594774412913694E-2</c:v>
                </c:pt>
                <c:pt idx="6474">
                  <c:v>4.3044025785491158E-2</c:v>
                </c:pt>
                <c:pt idx="6475">
                  <c:v>2.9594774412913694E-2</c:v>
                </c:pt>
                <c:pt idx="6476">
                  <c:v>4.3044025785491158E-2</c:v>
                </c:pt>
                <c:pt idx="6477">
                  <c:v>4.3044025785491158E-2</c:v>
                </c:pt>
                <c:pt idx="6478">
                  <c:v>4.3044025785491158E-2</c:v>
                </c:pt>
                <c:pt idx="6479">
                  <c:v>4.2994081615944424E-2</c:v>
                </c:pt>
                <c:pt idx="6480">
                  <c:v>4.2994081615916002E-2</c:v>
                </c:pt>
                <c:pt idx="6481">
                  <c:v>2.9644718582460428E-2</c:v>
                </c:pt>
                <c:pt idx="6482">
                  <c:v>4.3044025785462736E-2</c:v>
                </c:pt>
                <c:pt idx="6483">
                  <c:v>2.9594774412913694E-2</c:v>
                </c:pt>
                <c:pt idx="6484">
                  <c:v>4.3044025785462736E-2</c:v>
                </c:pt>
                <c:pt idx="6485">
                  <c:v>4.3044025785462736E-2</c:v>
                </c:pt>
                <c:pt idx="6486">
                  <c:v>4.3044025785462736E-2</c:v>
                </c:pt>
                <c:pt idx="6487">
                  <c:v>4.3044025785462736E-2</c:v>
                </c:pt>
                <c:pt idx="6488">
                  <c:v>2.9594774412913694E-2</c:v>
                </c:pt>
                <c:pt idx="6489">
                  <c:v>2.9594774412913694E-2</c:v>
                </c:pt>
                <c:pt idx="6490">
                  <c:v>2.9594774412913694E-2</c:v>
                </c:pt>
                <c:pt idx="6491">
                  <c:v>6.9842640191524197E-2</c:v>
                </c:pt>
                <c:pt idx="6492">
                  <c:v>2.9594774412913694E-2</c:v>
                </c:pt>
                <c:pt idx="6493">
                  <c:v>5.6393388818946732E-2</c:v>
                </c:pt>
                <c:pt idx="6494">
                  <c:v>4.3044025785462736E-2</c:v>
                </c:pt>
                <c:pt idx="6495">
                  <c:v>4.3044025785462736E-2</c:v>
                </c:pt>
                <c:pt idx="6496">
                  <c:v>4.3044025785462736E-2</c:v>
                </c:pt>
                <c:pt idx="6497">
                  <c:v>4.3044025785462736E-2</c:v>
                </c:pt>
                <c:pt idx="6498">
                  <c:v>4.3044025785462736E-2</c:v>
                </c:pt>
                <c:pt idx="6499">
                  <c:v>6.6004074017257608E-2</c:v>
                </c:pt>
                <c:pt idx="6500">
                  <c:v>5.2554822644708565E-2</c:v>
                </c:pt>
                <c:pt idx="6501">
                  <c:v>2.9594774412913694E-2</c:v>
                </c:pt>
                <c:pt idx="6502">
                  <c:v>4.2994081615944424E-2</c:v>
                </c:pt>
                <c:pt idx="6503">
                  <c:v>2.9644718582460428E-2</c:v>
                </c:pt>
                <c:pt idx="6504">
                  <c:v>2.9594774412913694E-2</c:v>
                </c:pt>
                <c:pt idx="6505">
                  <c:v>2.9644718582488849E-2</c:v>
                </c:pt>
                <c:pt idx="6506">
                  <c:v>4.3044025785491158E-2</c:v>
                </c:pt>
                <c:pt idx="6507">
                  <c:v>5.6393388818946732E-2</c:v>
                </c:pt>
                <c:pt idx="6508">
                  <c:v>6.9842640191552618E-2</c:v>
                </c:pt>
                <c:pt idx="6509">
                  <c:v>5.6393388818946732E-2</c:v>
                </c:pt>
                <c:pt idx="6510">
                  <c:v>5.6393388818946732E-2</c:v>
                </c:pt>
                <c:pt idx="6511">
                  <c:v>4.3044025785491158E-2</c:v>
                </c:pt>
                <c:pt idx="6512">
                  <c:v>4.3044025785491158E-2</c:v>
                </c:pt>
                <c:pt idx="6513">
                  <c:v>4.3044025785491158E-2</c:v>
                </c:pt>
                <c:pt idx="6514">
                  <c:v>4.3044025785491158E-2</c:v>
                </c:pt>
                <c:pt idx="6515">
                  <c:v>4.3044025785491158E-2</c:v>
                </c:pt>
                <c:pt idx="6516">
                  <c:v>4.3044025785491158E-2</c:v>
                </c:pt>
                <c:pt idx="6517">
                  <c:v>2.9644718582488849E-2</c:v>
                </c:pt>
                <c:pt idx="6518">
                  <c:v>2.9644718582488849E-2</c:v>
                </c:pt>
                <c:pt idx="6519">
                  <c:v>2.9644718582488849E-2</c:v>
                </c:pt>
                <c:pt idx="6520">
                  <c:v>2.9644718582488849E-2</c:v>
                </c:pt>
                <c:pt idx="6521">
                  <c:v>2.9594774412913694E-2</c:v>
                </c:pt>
                <c:pt idx="6522">
                  <c:v>2.9594774412913694E-2</c:v>
                </c:pt>
                <c:pt idx="6523">
                  <c:v>2.9594774412913694E-2</c:v>
                </c:pt>
                <c:pt idx="6524">
                  <c:v>5.6393388818946732E-2</c:v>
                </c:pt>
                <c:pt idx="6525">
                  <c:v>2.9644718582488849E-2</c:v>
                </c:pt>
                <c:pt idx="6526">
                  <c:v>6.600407401728603E-2</c:v>
                </c:pt>
                <c:pt idx="6527">
                  <c:v>2.9594774412913694E-2</c:v>
                </c:pt>
                <c:pt idx="6528">
                  <c:v>2.9594774412913694E-2</c:v>
                </c:pt>
                <c:pt idx="6529">
                  <c:v>4.3044025785491158E-2</c:v>
                </c:pt>
                <c:pt idx="6530">
                  <c:v>4.3044025785491158E-2</c:v>
                </c:pt>
                <c:pt idx="6531">
                  <c:v>4.3044025785491158E-2</c:v>
                </c:pt>
                <c:pt idx="6532">
                  <c:v>4.3044025785491158E-2</c:v>
                </c:pt>
                <c:pt idx="6533">
                  <c:v>4.3044025785491158E-2</c:v>
                </c:pt>
                <c:pt idx="6534">
                  <c:v>4.3044025785491158E-2</c:v>
                </c:pt>
                <c:pt idx="6535">
                  <c:v>4.3044025785491158E-2</c:v>
                </c:pt>
                <c:pt idx="6536">
                  <c:v>4.3044025785491158E-2</c:v>
                </c:pt>
                <c:pt idx="6537">
                  <c:v>5.6393388818946732E-2</c:v>
                </c:pt>
                <c:pt idx="6538">
                  <c:v>4.3044025785491158E-2</c:v>
                </c:pt>
                <c:pt idx="6539">
                  <c:v>2.9644718582488849E-2</c:v>
                </c:pt>
                <c:pt idx="6540">
                  <c:v>2.9594774412885272E-2</c:v>
                </c:pt>
                <c:pt idx="6541">
                  <c:v>2.9594774412885272E-2</c:v>
                </c:pt>
                <c:pt idx="6542">
                  <c:v>2.9594774412885272E-2</c:v>
                </c:pt>
                <c:pt idx="6543">
                  <c:v>4.3044025785491158E-2</c:v>
                </c:pt>
                <c:pt idx="6544">
                  <c:v>4.3044025785491158E-2</c:v>
                </c:pt>
                <c:pt idx="6545">
                  <c:v>4.3044025785491158E-2</c:v>
                </c:pt>
                <c:pt idx="6546">
                  <c:v>2.9594774412885272E-2</c:v>
                </c:pt>
                <c:pt idx="6547">
                  <c:v>2.9594774412885272E-2</c:v>
                </c:pt>
                <c:pt idx="6548">
                  <c:v>2.9594774412885272E-2</c:v>
                </c:pt>
                <c:pt idx="6549">
                  <c:v>4.3044025785491158E-2</c:v>
                </c:pt>
                <c:pt idx="6550">
                  <c:v>4.3044025785491158E-2</c:v>
                </c:pt>
                <c:pt idx="6551">
                  <c:v>4.3044025785491158E-2</c:v>
                </c:pt>
                <c:pt idx="6552">
                  <c:v>4.3044025785491158E-2</c:v>
                </c:pt>
                <c:pt idx="6553">
                  <c:v>5.6393388818946732E-2</c:v>
                </c:pt>
                <c:pt idx="6554">
                  <c:v>2.9644718582517271E-2</c:v>
                </c:pt>
                <c:pt idx="6555">
                  <c:v>2.9644718582517271E-2</c:v>
                </c:pt>
                <c:pt idx="6556">
                  <c:v>1.6195467209911385E-2</c:v>
                </c:pt>
                <c:pt idx="6557">
                  <c:v>2.9594774412885272E-2</c:v>
                </c:pt>
                <c:pt idx="6558">
                  <c:v>1.6245411379429697E-2</c:v>
                </c:pt>
                <c:pt idx="6559">
                  <c:v>1.6195467209868752E-2</c:v>
                </c:pt>
                <c:pt idx="6560">
                  <c:v>3.9205459611252991E-2</c:v>
                </c:pt>
                <c:pt idx="6561">
                  <c:v>7.5564815046050171E-2</c:v>
                </c:pt>
                <c:pt idx="6562">
                  <c:v>6.5954129847710874E-2</c:v>
                </c:pt>
                <c:pt idx="6563">
                  <c:v>5.6443332988493466E-2</c:v>
                </c:pt>
                <c:pt idx="6564">
                  <c:v>2.9644718582460428E-2</c:v>
                </c:pt>
                <c:pt idx="6565">
                  <c:v>1.6245411379458119E-2</c:v>
                </c:pt>
                <c:pt idx="6566">
                  <c:v>1.6195467209882963E-2</c:v>
                </c:pt>
                <c:pt idx="6567">
                  <c:v>2.9644718582488849E-2</c:v>
                </c:pt>
                <c:pt idx="6568">
                  <c:v>2.9594774412913694E-2</c:v>
                </c:pt>
                <c:pt idx="6569">
                  <c:v>2.9644718582460428E-2</c:v>
                </c:pt>
                <c:pt idx="6570">
                  <c:v>1.6245411379429697E-2</c:v>
                </c:pt>
                <c:pt idx="6571">
                  <c:v>0.1329506658628361</c:v>
                </c:pt>
                <c:pt idx="6572">
                  <c:v>2.9594774412913694E-2</c:v>
                </c:pt>
                <c:pt idx="6573">
                  <c:v>0.13678923203707427</c:v>
                </c:pt>
                <c:pt idx="6574">
                  <c:v>0.15023848340962331</c:v>
                </c:pt>
                <c:pt idx="6575">
                  <c:v>0.16358784644313573</c:v>
                </c:pt>
                <c:pt idx="6576">
                  <c:v>0.17703709781568477</c:v>
                </c:pt>
                <c:pt idx="6577">
                  <c:v>0.1234398690036187</c:v>
                </c:pt>
                <c:pt idx="6578">
                  <c:v>4.3044025785491158E-2</c:v>
                </c:pt>
                <c:pt idx="6579">
                  <c:v>5.6393388818932522E-2</c:v>
                </c:pt>
                <c:pt idx="6580">
                  <c:v>5.6393388818946732E-2</c:v>
                </c:pt>
                <c:pt idx="6581">
                  <c:v>5.6393388818946732E-2</c:v>
                </c:pt>
                <c:pt idx="6582">
                  <c:v>5.6393388818932522E-2</c:v>
                </c:pt>
                <c:pt idx="6583">
                  <c:v>2.9594774412913694E-2</c:v>
                </c:pt>
                <c:pt idx="6584">
                  <c:v>4.2994081615916002E-2</c:v>
                </c:pt>
                <c:pt idx="6585">
                  <c:v>4.2994081615944424E-2</c:v>
                </c:pt>
                <c:pt idx="6586">
                  <c:v>4.3044025785491158E-2</c:v>
                </c:pt>
                <c:pt idx="6587">
                  <c:v>9.3166567372918507E-2</c:v>
                </c:pt>
                <c:pt idx="6588">
                  <c:v>0.26012279130833349</c:v>
                </c:pt>
                <c:pt idx="6589">
                  <c:v>3.9205459611309834E-2</c:v>
                </c:pt>
                <c:pt idx="6590">
                  <c:v>3.9205459611252991E-2</c:v>
                </c:pt>
                <c:pt idx="6591">
                  <c:v>3.9155515441677835E-2</c:v>
                </c:pt>
                <c:pt idx="6592">
                  <c:v>5.2554822644708565E-2</c:v>
                </c:pt>
                <c:pt idx="6593">
                  <c:v>5.2554822644765409E-2</c:v>
                </c:pt>
                <c:pt idx="6594">
                  <c:v>3.9155515441734678E-2</c:v>
                </c:pt>
                <c:pt idx="6595">
                  <c:v>3.9155515441734678E-2</c:v>
                </c:pt>
                <c:pt idx="6596">
                  <c:v>3.9155515441734678E-2</c:v>
                </c:pt>
                <c:pt idx="6597">
                  <c:v>3.9205459611252991E-2</c:v>
                </c:pt>
                <c:pt idx="6598">
                  <c:v>3.9205459611252991E-2</c:v>
                </c:pt>
                <c:pt idx="6599">
                  <c:v>3.9205459611252991E-2</c:v>
                </c:pt>
                <c:pt idx="6600">
                  <c:v>3.9205459611252991E-2</c:v>
                </c:pt>
                <c:pt idx="6601">
                  <c:v>3.9205459611252991E-2</c:v>
                </c:pt>
                <c:pt idx="6602">
                  <c:v>5.2554822644708565E-2</c:v>
                </c:pt>
                <c:pt idx="6603">
                  <c:v>5.2604766814283721E-2</c:v>
                </c:pt>
                <c:pt idx="6604">
                  <c:v>5.2554822644765409E-2</c:v>
                </c:pt>
                <c:pt idx="6605">
                  <c:v>5.2604766814283721E-2</c:v>
                </c:pt>
                <c:pt idx="6606">
                  <c:v>5.2554822644708565E-2</c:v>
                </c:pt>
                <c:pt idx="6607">
                  <c:v>5.2604766814283721E-2</c:v>
                </c:pt>
                <c:pt idx="6608">
                  <c:v>5.2554822644708565E-2</c:v>
                </c:pt>
                <c:pt idx="6609">
                  <c:v>5.2604766814283721E-2</c:v>
                </c:pt>
                <c:pt idx="6610">
                  <c:v>5.2554822644765409E-2</c:v>
                </c:pt>
                <c:pt idx="6611">
                  <c:v>5.2604766814283721E-2</c:v>
                </c:pt>
                <c:pt idx="6612">
                  <c:v>5.2554822644765409E-2</c:v>
                </c:pt>
                <c:pt idx="6613">
                  <c:v>5.2604766814283721E-2</c:v>
                </c:pt>
                <c:pt idx="6614">
                  <c:v>5.2554822644765409E-2</c:v>
                </c:pt>
                <c:pt idx="6615">
                  <c:v>5.2604766814283721E-2</c:v>
                </c:pt>
                <c:pt idx="6616">
                  <c:v>5.2554822644765409E-2</c:v>
                </c:pt>
                <c:pt idx="6617">
                  <c:v>3.9205459611252991E-2</c:v>
                </c:pt>
                <c:pt idx="6618">
                  <c:v>3.9205459611252991E-2</c:v>
                </c:pt>
                <c:pt idx="6619">
                  <c:v>3.9205459611252991E-2</c:v>
                </c:pt>
                <c:pt idx="6620">
                  <c:v>3.9205459611252991E-2</c:v>
                </c:pt>
                <c:pt idx="6621">
                  <c:v>3.9205459611252991E-2</c:v>
                </c:pt>
                <c:pt idx="6622">
                  <c:v>3.9205459611252991E-2</c:v>
                </c:pt>
                <c:pt idx="6623">
                  <c:v>3.9205459611252991E-2</c:v>
                </c:pt>
                <c:pt idx="6624">
                  <c:v>3.9205459611252991E-2</c:v>
                </c:pt>
                <c:pt idx="6625">
                  <c:v>3.9205459611252991E-2</c:v>
                </c:pt>
                <c:pt idx="6626">
                  <c:v>3.9205459611309834E-2</c:v>
                </c:pt>
                <c:pt idx="6627">
                  <c:v>3.9205459611309834E-2</c:v>
                </c:pt>
                <c:pt idx="6628">
                  <c:v>3.9205459611309834E-2</c:v>
                </c:pt>
                <c:pt idx="6629">
                  <c:v>3.9205459611309834E-2</c:v>
                </c:pt>
                <c:pt idx="6630">
                  <c:v>3.9205459611252991E-2</c:v>
                </c:pt>
                <c:pt idx="6631">
                  <c:v>3.9205459611252991E-2</c:v>
                </c:pt>
                <c:pt idx="6632">
                  <c:v>3.9205459611252991E-2</c:v>
                </c:pt>
                <c:pt idx="6633">
                  <c:v>3.9205459611252991E-2</c:v>
                </c:pt>
                <c:pt idx="6634">
                  <c:v>3.9205459611252991E-2</c:v>
                </c:pt>
                <c:pt idx="6635">
                  <c:v>3.9205459611252991E-2</c:v>
                </c:pt>
                <c:pt idx="6636">
                  <c:v>3.9205459611366678E-2</c:v>
                </c:pt>
                <c:pt idx="6637">
                  <c:v>3.9205459611366678E-2</c:v>
                </c:pt>
                <c:pt idx="6638">
                  <c:v>3.9205459611366678E-2</c:v>
                </c:pt>
                <c:pt idx="6639">
                  <c:v>3.9205459611366678E-2</c:v>
                </c:pt>
                <c:pt idx="6640">
                  <c:v>3.9205459611366678E-2</c:v>
                </c:pt>
                <c:pt idx="6641">
                  <c:v>3.9205459611252991E-2</c:v>
                </c:pt>
                <c:pt idx="6642">
                  <c:v>3.9205459611252991E-2</c:v>
                </c:pt>
                <c:pt idx="6643">
                  <c:v>3.9205459611252991E-2</c:v>
                </c:pt>
                <c:pt idx="6644">
                  <c:v>3.9205459611252991E-2</c:v>
                </c:pt>
                <c:pt idx="6645">
                  <c:v>3.9205459611252991E-2</c:v>
                </c:pt>
                <c:pt idx="6646">
                  <c:v>3.9205459611252991E-2</c:v>
                </c:pt>
                <c:pt idx="6647">
                  <c:v>3.9205459611252991E-2</c:v>
                </c:pt>
                <c:pt idx="6648">
                  <c:v>3.9205459611252991E-2</c:v>
                </c:pt>
                <c:pt idx="6649">
                  <c:v>3.9205459611252991E-2</c:v>
                </c:pt>
                <c:pt idx="6650">
                  <c:v>3.9155515441677835E-2</c:v>
                </c:pt>
                <c:pt idx="6651">
                  <c:v>3.9155515441677835E-2</c:v>
                </c:pt>
                <c:pt idx="6652">
                  <c:v>3.9155515441677835E-2</c:v>
                </c:pt>
                <c:pt idx="6653">
                  <c:v>3.9155515441677835E-2</c:v>
                </c:pt>
                <c:pt idx="6654">
                  <c:v>3.9155515441677835E-2</c:v>
                </c:pt>
                <c:pt idx="6655">
                  <c:v>3.9155515441677835E-2</c:v>
                </c:pt>
                <c:pt idx="6656">
                  <c:v>3.9155515441677835E-2</c:v>
                </c:pt>
                <c:pt idx="6657">
                  <c:v>3.9155515441677835E-2</c:v>
                </c:pt>
                <c:pt idx="6658">
                  <c:v>3.9155515441677835E-2</c:v>
                </c:pt>
                <c:pt idx="6659">
                  <c:v>3.9155515441677835E-2</c:v>
                </c:pt>
                <c:pt idx="6660">
                  <c:v>3.9155515441677835E-2</c:v>
                </c:pt>
                <c:pt idx="6661">
                  <c:v>3.9155515441677835E-2</c:v>
                </c:pt>
                <c:pt idx="6662">
                  <c:v>3.9155515441677835E-2</c:v>
                </c:pt>
                <c:pt idx="6663">
                  <c:v>3.9155515441677835E-2</c:v>
                </c:pt>
                <c:pt idx="6664">
                  <c:v>3.9155515441677835E-2</c:v>
                </c:pt>
                <c:pt idx="6665">
                  <c:v>3.9155515441677835E-2</c:v>
                </c:pt>
                <c:pt idx="6666">
                  <c:v>3.9155515441677835E-2</c:v>
                </c:pt>
                <c:pt idx="6667">
                  <c:v>3.9205459611309834E-2</c:v>
                </c:pt>
                <c:pt idx="6668">
                  <c:v>3.9205459611309834E-2</c:v>
                </c:pt>
                <c:pt idx="6669">
                  <c:v>3.9205459611309834E-2</c:v>
                </c:pt>
                <c:pt idx="6670">
                  <c:v>3.9205459611309834E-2</c:v>
                </c:pt>
                <c:pt idx="6671">
                  <c:v>3.9155515441677835E-2</c:v>
                </c:pt>
                <c:pt idx="6672">
                  <c:v>3.9155515441677835E-2</c:v>
                </c:pt>
                <c:pt idx="6673">
                  <c:v>3.9155515441677835E-2</c:v>
                </c:pt>
                <c:pt idx="6674">
                  <c:v>5.2554822644708565E-2</c:v>
                </c:pt>
                <c:pt idx="6675">
                  <c:v>5.2554822644708565E-2</c:v>
                </c:pt>
                <c:pt idx="6676">
                  <c:v>6.6004074017257608E-2</c:v>
                </c:pt>
                <c:pt idx="6677">
                  <c:v>5.2554822644708565E-2</c:v>
                </c:pt>
                <c:pt idx="6678">
                  <c:v>5.2554822644708565E-2</c:v>
                </c:pt>
                <c:pt idx="6679">
                  <c:v>7.9353437050770026E-2</c:v>
                </c:pt>
                <c:pt idx="6680">
                  <c:v>7.9353437050770026E-2</c:v>
                </c:pt>
                <c:pt idx="6681">
                  <c:v>6.6004074017314451E-2</c:v>
                </c:pt>
                <c:pt idx="6682">
                  <c:v>6.6004074017314451E-2</c:v>
                </c:pt>
                <c:pt idx="6683">
                  <c:v>6.6004074017314451E-2</c:v>
                </c:pt>
                <c:pt idx="6684">
                  <c:v>6.6004074017314451E-2</c:v>
                </c:pt>
                <c:pt idx="6685">
                  <c:v>5.2554822644765409E-2</c:v>
                </c:pt>
                <c:pt idx="6686">
                  <c:v>5.2554822644765409E-2</c:v>
                </c:pt>
                <c:pt idx="6687">
                  <c:v>5.2554822644765409E-2</c:v>
                </c:pt>
                <c:pt idx="6688">
                  <c:v>5.2554822644765409E-2</c:v>
                </c:pt>
                <c:pt idx="6689">
                  <c:v>5.2554822644765409E-2</c:v>
                </c:pt>
                <c:pt idx="6690">
                  <c:v>9.2802688423319069E-2</c:v>
                </c:pt>
                <c:pt idx="6691">
                  <c:v>9.2802688423319069E-2</c:v>
                </c:pt>
                <c:pt idx="6692">
                  <c:v>7.9353437050770026E-2</c:v>
                </c:pt>
                <c:pt idx="6693">
                  <c:v>7.9353437050770026E-2</c:v>
                </c:pt>
                <c:pt idx="6694">
                  <c:v>7.9353437050770026E-2</c:v>
                </c:pt>
                <c:pt idx="6695">
                  <c:v>6.6004074017314451E-2</c:v>
                </c:pt>
                <c:pt idx="6696">
                  <c:v>6.6004074017314451E-2</c:v>
                </c:pt>
                <c:pt idx="6697">
                  <c:v>6.6004074017314451E-2</c:v>
                </c:pt>
                <c:pt idx="6698">
                  <c:v>6.6004074017314451E-2</c:v>
                </c:pt>
                <c:pt idx="6699">
                  <c:v>6.6004074017314451E-2</c:v>
                </c:pt>
                <c:pt idx="6700">
                  <c:v>5.2554822644708565E-2</c:v>
                </c:pt>
                <c:pt idx="6701">
                  <c:v>5.2554822644708565E-2</c:v>
                </c:pt>
                <c:pt idx="6702">
                  <c:v>5.2554822644708565E-2</c:v>
                </c:pt>
                <c:pt idx="6703">
                  <c:v>5.2554822644708565E-2</c:v>
                </c:pt>
                <c:pt idx="6704">
                  <c:v>5.2554822644708565E-2</c:v>
                </c:pt>
                <c:pt idx="6705">
                  <c:v>0.10615205145683149</c:v>
                </c:pt>
                <c:pt idx="6706">
                  <c:v>9.2802688423375912E-2</c:v>
                </c:pt>
                <c:pt idx="6707">
                  <c:v>9.2802688423375912E-2</c:v>
                </c:pt>
                <c:pt idx="6708">
                  <c:v>7.9353437050713183E-2</c:v>
                </c:pt>
                <c:pt idx="6709">
                  <c:v>7.9353437050713183E-2</c:v>
                </c:pt>
                <c:pt idx="6710">
                  <c:v>7.9353437050713183E-2</c:v>
                </c:pt>
                <c:pt idx="6711">
                  <c:v>7.9353437050713183E-2</c:v>
                </c:pt>
                <c:pt idx="6712">
                  <c:v>6.6004074017314451E-2</c:v>
                </c:pt>
                <c:pt idx="6713">
                  <c:v>6.6004074017314451E-2</c:v>
                </c:pt>
                <c:pt idx="6714">
                  <c:v>6.6004074017314451E-2</c:v>
                </c:pt>
                <c:pt idx="6715">
                  <c:v>6.6004074017314451E-2</c:v>
                </c:pt>
                <c:pt idx="6716">
                  <c:v>5.2554822644708565E-2</c:v>
                </c:pt>
                <c:pt idx="6717">
                  <c:v>5.2554822644708565E-2</c:v>
                </c:pt>
                <c:pt idx="6718">
                  <c:v>5.2554822644708565E-2</c:v>
                </c:pt>
                <c:pt idx="6719">
                  <c:v>5.2554822644708565E-2</c:v>
                </c:pt>
                <c:pt idx="6720">
                  <c:v>5.2554822644708565E-2</c:v>
                </c:pt>
                <c:pt idx="6721">
                  <c:v>5.2554822644708565E-2</c:v>
                </c:pt>
                <c:pt idx="6722">
                  <c:v>5.2554822644708565E-2</c:v>
                </c:pt>
                <c:pt idx="6723">
                  <c:v>5.2554822644708565E-2</c:v>
                </c:pt>
                <c:pt idx="6724">
                  <c:v>5.2554822644708565E-2</c:v>
                </c:pt>
                <c:pt idx="6725">
                  <c:v>5.2554822644708565E-2</c:v>
                </c:pt>
                <c:pt idx="6726">
                  <c:v>5.2554822644708565E-2</c:v>
                </c:pt>
                <c:pt idx="6727">
                  <c:v>0.11960130282943737</c:v>
                </c:pt>
                <c:pt idx="6728">
                  <c:v>0.10615205145677464</c:v>
                </c:pt>
                <c:pt idx="6729">
                  <c:v>0.10615205145677464</c:v>
                </c:pt>
                <c:pt idx="6730">
                  <c:v>0.10615205145677464</c:v>
                </c:pt>
                <c:pt idx="6731">
                  <c:v>9.2802688423375912E-2</c:v>
                </c:pt>
                <c:pt idx="6732">
                  <c:v>9.2802688423375912E-2</c:v>
                </c:pt>
                <c:pt idx="6733">
                  <c:v>9.2802688423375912E-2</c:v>
                </c:pt>
                <c:pt idx="6734">
                  <c:v>7.9353437050713183E-2</c:v>
                </c:pt>
                <c:pt idx="6735">
                  <c:v>7.9353437050713183E-2</c:v>
                </c:pt>
                <c:pt idx="6736">
                  <c:v>7.9353437050713183E-2</c:v>
                </c:pt>
                <c:pt idx="6737">
                  <c:v>7.9353437050713183E-2</c:v>
                </c:pt>
                <c:pt idx="6738">
                  <c:v>6.6004074017314451E-2</c:v>
                </c:pt>
                <c:pt idx="6739">
                  <c:v>6.6004074017314451E-2</c:v>
                </c:pt>
                <c:pt idx="6740">
                  <c:v>6.6004074017314451E-2</c:v>
                </c:pt>
                <c:pt idx="6741">
                  <c:v>5.2554822644765409E-2</c:v>
                </c:pt>
                <c:pt idx="6742">
                  <c:v>5.2554822644765409E-2</c:v>
                </c:pt>
                <c:pt idx="6743">
                  <c:v>5.2554822644765409E-2</c:v>
                </c:pt>
                <c:pt idx="6744">
                  <c:v>5.2554822644765409E-2</c:v>
                </c:pt>
                <c:pt idx="6745">
                  <c:v>5.2554822644765409E-2</c:v>
                </c:pt>
                <c:pt idx="6746">
                  <c:v>0.11960130282943737</c:v>
                </c:pt>
                <c:pt idx="6747">
                  <c:v>0.10615205145677464</c:v>
                </c:pt>
                <c:pt idx="6748">
                  <c:v>6.6004074017314451E-2</c:v>
                </c:pt>
                <c:pt idx="6749">
                  <c:v>7.9353437050713183E-2</c:v>
                </c:pt>
                <c:pt idx="6750">
                  <c:v>6.6004074017314451E-2</c:v>
                </c:pt>
                <c:pt idx="6751">
                  <c:v>5.2554822644765409E-2</c:v>
                </c:pt>
                <c:pt idx="6752">
                  <c:v>5.2554822644765409E-2</c:v>
                </c:pt>
                <c:pt idx="6753">
                  <c:v>5.2554822644765409E-2</c:v>
                </c:pt>
                <c:pt idx="6754">
                  <c:v>7.9353437050826869E-2</c:v>
                </c:pt>
                <c:pt idx="6755">
                  <c:v>7.9353437050826869E-2</c:v>
                </c:pt>
                <c:pt idx="6756">
                  <c:v>6.6004074017200765E-2</c:v>
                </c:pt>
                <c:pt idx="6757">
                  <c:v>6.6004074017200765E-2</c:v>
                </c:pt>
                <c:pt idx="6758">
                  <c:v>5.2554822644765409E-2</c:v>
                </c:pt>
                <c:pt idx="6759">
                  <c:v>5.2554822644765409E-2</c:v>
                </c:pt>
                <c:pt idx="6760">
                  <c:v>3.9155515441677835E-2</c:v>
                </c:pt>
                <c:pt idx="6761">
                  <c:v>5.2554822644708565E-2</c:v>
                </c:pt>
                <c:pt idx="6762">
                  <c:v>3.9155515441677835E-2</c:v>
                </c:pt>
                <c:pt idx="6763">
                  <c:v>6.600407401728603E-2</c:v>
                </c:pt>
                <c:pt idx="6764">
                  <c:v>5.2554822644708565E-2</c:v>
                </c:pt>
                <c:pt idx="6765">
                  <c:v>5.2554822644708565E-2</c:v>
                </c:pt>
                <c:pt idx="6766">
                  <c:v>6.600407401728603E-2</c:v>
                </c:pt>
                <c:pt idx="6767">
                  <c:v>5.2554822644708565E-2</c:v>
                </c:pt>
                <c:pt idx="6768">
                  <c:v>5.2554822644708565E-2</c:v>
                </c:pt>
                <c:pt idx="6769">
                  <c:v>5.2604766814255299E-2</c:v>
                </c:pt>
                <c:pt idx="6770">
                  <c:v>3.9205459611224569E-2</c:v>
                </c:pt>
                <c:pt idx="6771">
                  <c:v>5.2604766814255299E-2</c:v>
                </c:pt>
                <c:pt idx="6772">
                  <c:v>3.9155515441706257E-2</c:v>
                </c:pt>
                <c:pt idx="6773">
                  <c:v>6.6004074017257608E-2</c:v>
                </c:pt>
                <c:pt idx="6774">
                  <c:v>5.2554822644708565E-2</c:v>
                </c:pt>
                <c:pt idx="6775">
                  <c:v>6.600407401728603E-2</c:v>
                </c:pt>
                <c:pt idx="6776">
                  <c:v>8.8964122249080901E-2</c:v>
                </c:pt>
                <c:pt idx="6777">
                  <c:v>6.6004074017257608E-2</c:v>
                </c:pt>
                <c:pt idx="6778">
                  <c:v>6.6004074017257608E-2</c:v>
                </c:pt>
                <c:pt idx="6779">
                  <c:v>6.6004074017257608E-2</c:v>
                </c:pt>
                <c:pt idx="6780">
                  <c:v>6.600407401728603E-2</c:v>
                </c:pt>
                <c:pt idx="6781">
                  <c:v>5.2554822644708565E-2</c:v>
                </c:pt>
                <c:pt idx="6782">
                  <c:v>3.9155515441677835E-2</c:v>
                </c:pt>
                <c:pt idx="6783">
                  <c:v>3.9205459611252991E-2</c:v>
                </c:pt>
                <c:pt idx="6784">
                  <c:v>5.2604766814255299E-2</c:v>
                </c:pt>
                <c:pt idx="6785">
                  <c:v>5.2604766814255299E-2</c:v>
                </c:pt>
                <c:pt idx="6786">
                  <c:v>3.9155515441677835E-2</c:v>
                </c:pt>
                <c:pt idx="6787">
                  <c:v>5.2554822644708565E-2</c:v>
                </c:pt>
                <c:pt idx="6788">
                  <c:v>5.2554822644708565E-2</c:v>
                </c:pt>
                <c:pt idx="6789">
                  <c:v>5.2554822644708565E-2</c:v>
                </c:pt>
                <c:pt idx="6790">
                  <c:v>5.2554822644708565E-2</c:v>
                </c:pt>
                <c:pt idx="6791">
                  <c:v>6.600407401728603E-2</c:v>
                </c:pt>
                <c:pt idx="6792">
                  <c:v>5.2554822644708565E-2</c:v>
                </c:pt>
                <c:pt idx="6793">
                  <c:v>5.2554822644708565E-2</c:v>
                </c:pt>
                <c:pt idx="6794">
                  <c:v>5.2554822644708565E-2</c:v>
                </c:pt>
                <c:pt idx="6795">
                  <c:v>6.600407401728603E-2</c:v>
                </c:pt>
                <c:pt idx="6796">
                  <c:v>5.2554822644708565E-2</c:v>
                </c:pt>
                <c:pt idx="6797">
                  <c:v>6.600407401728603E-2</c:v>
                </c:pt>
                <c:pt idx="6798">
                  <c:v>3.9205459611224569E-2</c:v>
                </c:pt>
                <c:pt idx="6799">
                  <c:v>5.2604766814255299E-2</c:v>
                </c:pt>
                <c:pt idx="6800">
                  <c:v>5.2604766814255299E-2</c:v>
                </c:pt>
                <c:pt idx="6801">
                  <c:v>5.2604766814255299E-2</c:v>
                </c:pt>
                <c:pt idx="6802">
                  <c:v>5.2604766814255299E-2</c:v>
                </c:pt>
                <c:pt idx="6803">
                  <c:v>5.2604766814255299E-2</c:v>
                </c:pt>
                <c:pt idx="6804">
                  <c:v>5.2604766814255299E-2</c:v>
                </c:pt>
                <c:pt idx="6805">
                  <c:v>5.2604766814255299E-2</c:v>
                </c:pt>
                <c:pt idx="6806">
                  <c:v>3.9155515441706257E-2</c:v>
                </c:pt>
                <c:pt idx="6807">
                  <c:v>3.9155515441677835E-2</c:v>
                </c:pt>
                <c:pt idx="6808">
                  <c:v>5.2554822644708565E-2</c:v>
                </c:pt>
                <c:pt idx="6809">
                  <c:v>5.2554822644708565E-2</c:v>
                </c:pt>
                <c:pt idx="6810">
                  <c:v>5.2554822644708565E-2</c:v>
                </c:pt>
                <c:pt idx="6811">
                  <c:v>5.2554822644708565E-2</c:v>
                </c:pt>
                <c:pt idx="6812">
                  <c:v>5.2554822644708565E-2</c:v>
                </c:pt>
                <c:pt idx="6813">
                  <c:v>5.2554822644708565E-2</c:v>
                </c:pt>
                <c:pt idx="6814">
                  <c:v>6.6004074017257608E-2</c:v>
                </c:pt>
                <c:pt idx="6815">
                  <c:v>5.2554822644708565E-2</c:v>
                </c:pt>
                <c:pt idx="6816">
                  <c:v>7.9403381220288338E-2</c:v>
                </c:pt>
                <c:pt idx="6817">
                  <c:v>6.6004074017257608E-2</c:v>
                </c:pt>
                <c:pt idx="6818">
                  <c:v>6.6004074017257608E-2</c:v>
                </c:pt>
                <c:pt idx="6819">
                  <c:v>7.9353437050741604E-2</c:v>
                </c:pt>
                <c:pt idx="6820">
                  <c:v>6.6004074017257608E-2</c:v>
                </c:pt>
                <c:pt idx="6821">
                  <c:v>6.6004074017257608E-2</c:v>
                </c:pt>
                <c:pt idx="6822">
                  <c:v>6.6004074017257608E-2</c:v>
                </c:pt>
                <c:pt idx="6823">
                  <c:v>6.6004074017257608E-2</c:v>
                </c:pt>
                <c:pt idx="6824">
                  <c:v>7.9353437050741604E-2</c:v>
                </c:pt>
                <c:pt idx="6825">
                  <c:v>6.6004074017257608E-2</c:v>
                </c:pt>
                <c:pt idx="6826">
                  <c:v>6.6004074017257608E-2</c:v>
                </c:pt>
                <c:pt idx="6827">
                  <c:v>5.2554822644708565E-2</c:v>
                </c:pt>
                <c:pt idx="6828">
                  <c:v>5.2554822644708565E-2</c:v>
                </c:pt>
                <c:pt idx="6829">
                  <c:v>5.2554822644708565E-2</c:v>
                </c:pt>
                <c:pt idx="6830">
                  <c:v>5.2554822644708565E-2</c:v>
                </c:pt>
                <c:pt idx="6831">
                  <c:v>5.2554822644708565E-2</c:v>
                </c:pt>
                <c:pt idx="6832">
                  <c:v>6.6004074017257608E-2</c:v>
                </c:pt>
                <c:pt idx="6833">
                  <c:v>7.9353437050741604E-2</c:v>
                </c:pt>
                <c:pt idx="6834">
                  <c:v>5.2554822644708565E-2</c:v>
                </c:pt>
                <c:pt idx="6835">
                  <c:v>6.6004074017257608E-2</c:v>
                </c:pt>
                <c:pt idx="6836">
                  <c:v>6.6004074017257608E-2</c:v>
                </c:pt>
                <c:pt idx="6837">
                  <c:v>7.9353437050741604E-2</c:v>
                </c:pt>
                <c:pt idx="6838">
                  <c:v>6.6004074017257608E-2</c:v>
                </c:pt>
                <c:pt idx="6839">
                  <c:v>6.6004074017257608E-2</c:v>
                </c:pt>
                <c:pt idx="6840">
                  <c:v>7.9403381220288338E-2</c:v>
                </c:pt>
                <c:pt idx="6841">
                  <c:v>6.6004074017257608E-2</c:v>
                </c:pt>
                <c:pt idx="6842">
                  <c:v>6.6004074017257608E-2</c:v>
                </c:pt>
                <c:pt idx="6843">
                  <c:v>6.6004074017257608E-2</c:v>
                </c:pt>
                <c:pt idx="6844">
                  <c:v>0.20009703438654469</c:v>
                </c:pt>
                <c:pt idx="6845">
                  <c:v>0.11163164034491047</c:v>
                </c:pt>
                <c:pt idx="6846">
                  <c:v>5.2554822644708565E-2</c:v>
                </c:pt>
                <c:pt idx="6847">
                  <c:v>0.11163164034491047</c:v>
                </c:pt>
                <c:pt idx="6848">
                  <c:v>3.9205459611252991E-2</c:v>
                </c:pt>
                <c:pt idx="6849">
                  <c:v>5.2604766814255299E-2</c:v>
                </c:pt>
                <c:pt idx="6850">
                  <c:v>5.2604766814255299E-2</c:v>
                </c:pt>
                <c:pt idx="6851">
                  <c:v>5.2604766814255299E-2</c:v>
                </c:pt>
                <c:pt idx="6852">
                  <c:v>5.2604766814255299E-2</c:v>
                </c:pt>
                <c:pt idx="6853">
                  <c:v>5.2604766814255299E-2</c:v>
                </c:pt>
                <c:pt idx="6854">
                  <c:v>5.2604766814255299E-2</c:v>
                </c:pt>
                <c:pt idx="6855">
                  <c:v>6.5954129847739296E-2</c:v>
                </c:pt>
                <c:pt idx="6856">
                  <c:v>6.5954129847739296E-2</c:v>
                </c:pt>
                <c:pt idx="6857">
                  <c:v>7.9403381220288338E-2</c:v>
                </c:pt>
                <c:pt idx="6858">
                  <c:v>5.2604766814255299E-2</c:v>
                </c:pt>
                <c:pt idx="6859">
                  <c:v>5.2604766814255299E-2</c:v>
                </c:pt>
                <c:pt idx="6860">
                  <c:v>5.2604766814255299E-2</c:v>
                </c:pt>
                <c:pt idx="6861">
                  <c:v>5.2604766814255299E-2</c:v>
                </c:pt>
                <c:pt idx="6862">
                  <c:v>5.2604766814255299E-2</c:v>
                </c:pt>
                <c:pt idx="6863">
                  <c:v>6.5954129847739296E-2</c:v>
                </c:pt>
                <c:pt idx="6864">
                  <c:v>6.5954129847739296E-2</c:v>
                </c:pt>
                <c:pt idx="6865">
                  <c:v>6.5954129847739296E-2</c:v>
                </c:pt>
                <c:pt idx="6866">
                  <c:v>6.600407401728603E-2</c:v>
                </c:pt>
                <c:pt idx="6867">
                  <c:v>5.2604766814255299E-2</c:v>
                </c:pt>
                <c:pt idx="6868">
                  <c:v>3.9155515441677835E-2</c:v>
                </c:pt>
                <c:pt idx="6869">
                  <c:v>5.2554822644708565E-2</c:v>
                </c:pt>
                <c:pt idx="6870">
                  <c:v>6.600407401728603E-2</c:v>
                </c:pt>
                <c:pt idx="6871">
                  <c:v>5.2554822644708565E-2</c:v>
                </c:pt>
                <c:pt idx="6872">
                  <c:v>5.2554822644708565E-2</c:v>
                </c:pt>
                <c:pt idx="6873">
                  <c:v>5.2554822644708565E-2</c:v>
                </c:pt>
                <c:pt idx="6874">
                  <c:v>5.2554822644708565E-2</c:v>
                </c:pt>
                <c:pt idx="6875">
                  <c:v>5.2554822644708565E-2</c:v>
                </c:pt>
                <c:pt idx="6876">
                  <c:v>5.2554822644708565E-2</c:v>
                </c:pt>
                <c:pt idx="6877">
                  <c:v>5.2554822644708565E-2</c:v>
                </c:pt>
                <c:pt idx="6878">
                  <c:v>6.600407401728603E-2</c:v>
                </c:pt>
                <c:pt idx="6879">
                  <c:v>5.2554822644708565E-2</c:v>
                </c:pt>
                <c:pt idx="6880">
                  <c:v>6.600407401728603E-2</c:v>
                </c:pt>
                <c:pt idx="6881">
                  <c:v>6.600407401728603E-2</c:v>
                </c:pt>
                <c:pt idx="6882">
                  <c:v>6.600407401728603E-2</c:v>
                </c:pt>
                <c:pt idx="6883">
                  <c:v>6.600407401728603E-2</c:v>
                </c:pt>
                <c:pt idx="6884">
                  <c:v>6.600407401728603E-2</c:v>
                </c:pt>
                <c:pt idx="6885">
                  <c:v>6.600407401728603E-2</c:v>
                </c:pt>
                <c:pt idx="6886">
                  <c:v>6.600407401728603E-2</c:v>
                </c:pt>
                <c:pt idx="6887">
                  <c:v>6.600407401728603E-2</c:v>
                </c:pt>
                <c:pt idx="6888">
                  <c:v>6.600407401728603E-2</c:v>
                </c:pt>
                <c:pt idx="6889">
                  <c:v>6.600407401728603E-2</c:v>
                </c:pt>
                <c:pt idx="6890">
                  <c:v>6.600407401728603E-2</c:v>
                </c:pt>
                <c:pt idx="6891">
                  <c:v>6.600407401728603E-2</c:v>
                </c:pt>
                <c:pt idx="6892">
                  <c:v>7.9353437050770026E-2</c:v>
                </c:pt>
                <c:pt idx="6893">
                  <c:v>5.2554822644708565E-2</c:v>
                </c:pt>
                <c:pt idx="6894">
                  <c:v>6.600407401728603E-2</c:v>
                </c:pt>
                <c:pt idx="6895">
                  <c:v>5.2554822644708565E-2</c:v>
                </c:pt>
                <c:pt idx="6896">
                  <c:v>5.2554822644708565E-2</c:v>
                </c:pt>
                <c:pt idx="6897">
                  <c:v>5.2554822644708565E-2</c:v>
                </c:pt>
                <c:pt idx="6898">
                  <c:v>5.2554822644708565E-2</c:v>
                </c:pt>
                <c:pt idx="6899">
                  <c:v>5.2554822644708565E-2</c:v>
                </c:pt>
                <c:pt idx="6900">
                  <c:v>5.2554822644708565E-2</c:v>
                </c:pt>
                <c:pt idx="6901">
                  <c:v>5.2554822644708565E-2</c:v>
                </c:pt>
                <c:pt idx="6902">
                  <c:v>5.2554822644708565E-2</c:v>
                </c:pt>
                <c:pt idx="6903">
                  <c:v>6.600407401728603E-2</c:v>
                </c:pt>
                <c:pt idx="6904">
                  <c:v>6.600407401728603E-2</c:v>
                </c:pt>
                <c:pt idx="6905">
                  <c:v>6.600407401728603E-2</c:v>
                </c:pt>
                <c:pt idx="6906">
                  <c:v>7.9353437050770026E-2</c:v>
                </c:pt>
                <c:pt idx="6907">
                  <c:v>6.600407401728603E-2</c:v>
                </c:pt>
                <c:pt idx="6908">
                  <c:v>6.600407401728603E-2</c:v>
                </c:pt>
                <c:pt idx="6909">
                  <c:v>6.600407401728603E-2</c:v>
                </c:pt>
                <c:pt idx="6910">
                  <c:v>6.600407401728603E-2</c:v>
                </c:pt>
                <c:pt idx="6911">
                  <c:v>6.600407401728603E-2</c:v>
                </c:pt>
                <c:pt idx="6912">
                  <c:v>3.9155515441677835E-2</c:v>
                </c:pt>
                <c:pt idx="6913">
                  <c:v>0.1411201050254931</c:v>
                </c:pt>
                <c:pt idx="6914">
                  <c:v>0.1411201050254931</c:v>
                </c:pt>
                <c:pt idx="6915">
                  <c:v>8.2043287325291203E-2</c:v>
                </c:pt>
                <c:pt idx="6916">
                  <c:v>8.2043287325291203E-2</c:v>
                </c:pt>
                <c:pt idx="6917">
                  <c:v>3.9205459611252991E-2</c:v>
                </c:pt>
                <c:pt idx="6918">
                  <c:v>5.2604766814226878E-2</c:v>
                </c:pt>
                <c:pt idx="6919">
                  <c:v>5.2604766814226878E-2</c:v>
                </c:pt>
                <c:pt idx="6920">
                  <c:v>6.5954129847739296E-2</c:v>
                </c:pt>
                <c:pt idx="6921">
                  <c:v>6.5954129847739296E-2</c:v>
                </c:pt>
                <c:pt idx="6922">
                  <c:v>5.2604766814226878E-2</c:v>
                </c:pt>
                <c:pt idx="6923">
                  <c:v>5.2604766814226878E-2</c:v>
                </c:pt>
                <c:pt idx="6924">
                  <c:v>5.2604766814226878E-2</c:v>
                </c:pt>
                <c:pt idx="6925">
                  <c:v>5.2604766814226878E-2</c:v>
                </c:pt>
                <c:pt idx="6926">
                  <c:v>6.5954129847739296E-2</c:v>
                </c:pt>
                <c:pt idx="6927">
                  <c:v>6.5954129847739296E-2</c:v>
                </c:pt>
                <c:pt idx="6928">
                  <c:v>3.9155515441677835E-2</c:v>
                </c:pt>
                <c:pt idx="6929">
                  <c:v>5.2554822644708565E-2</c:v>
                </c:pt>
                <c:pt idx="6930">
                  <c:v>5.2554822644708565E-2</c:v>
                </c:pt>
                <c:pt idx="6931">
                  <c:v>5.2554822644708565E-2</c:v>
                </c:pt>
                <c:pt idx="6932">
                  <c:v>5.2554822644708565E-2</c:v>
                </c:pt>
                <c:pt idx="6933">
                  <c:v>5.2554822644708565E-2</c:v>
                </c:pt>
                <c:pt idx="6934">
                  <c:v>6.6004074017257608E-2</c:v>
                </c:pt>
                <c:pt idx="6935">
                  <c:v>6.6004074017257608E-2</c:v>
                </c:pt>
                <c:pt idx="6936">
                  <c:v>7.9353437050770026E-2</c:v>
                </c:pt>
                <c:pt idx="6937">
                  <c:v>9.2802688423319069E-2</c:v>
                </c:pt>
                <c:pt idx="6938">
                  <c:v>7.9353437050770026E-2</c:v>
                </c:pt>
                <c:pt idx="6939">
                  <c:v>7.9353437050770026E-2</c:v>
                </c:pt>
                <c:pt idx="6940">
                  <c:v>7.9353437050770026E-2</c:v>
                </c:pt>
                <c:pt idx="6941">
                  <c:v>6.6004074017257608E-2</c:v>
                </c:pt>
                <c:pt idx="6942">
                  <c:v>6.6004074017257608E-2</c:v>
                </c:pt>
                <c:pt idx="6943">
                  <c:v>6.6004074017257608E-2</c:v>
                </c:pt>
                <c:pt idx="6944">
                  <c:v>6.6004074017257608E-2</c:v>
                </c:pt>
                <c:pt idx="6945">
                  <c:v>6.6004074017257608E-2</c:v>
                </c:pt>
                <c:pt idx="6946">
                  <c:v>7.9353437050770026E-2</c:v>
                </c:pt>
                <c:pt idx="6947">
                  <c:v>5.2554822644708565E-2</c:v>
                </c:pt>
                <c:pt idx="6948">
                  <c:v>5.2554822644708565E-2</c:v>
                </c:pt>
                <c:pt idx="6949">
                  <c:v>5.2554822644708565E-2</c:v>
                </c:pt>
                <c:pt idx="6950">
                  <c:v>7.9353437050770026E-2</c:v>
                </c:pt>
                <c:pt idx="6951">
                  <c:v>5.2554822644708565E-2</c:v>
                </c:pt>
                <c:pt idx="6952">
                  <c:v>5.2554822644708565E-2</c:v>
                </c:pt>
                <c:pt idx="6953">
                  <c:v>5.2554822644708565E-2</c:v>
                </c:pt>
                <c:pt idx="6954">
                  <c:v>5.2554822644708565E-2</c:v>
                </c:pt>
                <c:pt idx="6955">
                  <c:v>6.6004074017257608E-2</c:v>
                </c:pt>
                <c:pt idx="6956">
                  <c:v>7.9353437050770026E-2</c:v>
                </c:pt>
                <c:pt idx="6957">
                  <c:v>6.6004074017257608E-2</c:v>
                </c:pt>
                <c:pt idx="6958">
                  <c:v>6.6004074017257608E-2</c:v>
                </c:pt>
                <c:pt idx="6959">
                  <c:v>6.6004074017257608E-2</c:v>
                </c:pt>
                <c:pt idx="6960">
                  <c:v>6.6004074017257608E-2</c:v>
                </c:pt>
                <c:pt idx="6961">
                  <c:v>6.6004074017257608E-2</c:v>
                </c:pt>
                <c:pt idx="6962">
                  <c:v>6.6004074017257608E-2</c:v>
                </c:pt>
                <c:pt idx="6963">
                  <c:v>6.6004074017257608E-2</c:v>
                </c:pt>
                <c:pt idx="6964">
                  <c:v>5.2554822644708565E-2</c:v>
                </c:pt>
                <c:pt idx="6965">
                  <c:v>3.9205459611252991E-2</c:v>
                </c:pt>
                <c:pt idx="6966">
                  <c:v>5.2604766814283721E-2</c:v>
                </c:pt>
                <c:pt idx="6967">
                  <c:v>3.9155515441734678E-2</c:v>
                </c:pt>
                <c:pt idx="6968">
                  <c:v>5.2554822644708565E-2</c:v>
                </c:pt>
                <c:pt idx="6969">
                  <c:v>5.2554822644708565E-2</c:v>
                </c:pt>
                <c:pt idx="6970">
                  <c:v>6.6004074017257608E-2</c:v>
                </c:pt>
                <c:pt idx="6971">
                  <c:v>6.6004074017257608E-2</c:v>
                </c:pt>
                <c:pt idx="6972">
                  <c:v>6.6004074017257608E-2</c:v>
                </c:pt>
                <c:pt idx="6973">
                  <c:v>5.2554822644708565E-2</c:v>
                </c:pt>
                <c:pt idx="6974">
                  <c:v>5.2554822644708565E-2</c:v>
                </c:pt>
                <c:pt idx="6975">
                  <c:v>5.2554822644708565E-2</c:v>
                </c:pt>
                <c:pt idx="6976">
                  <c:v>6.6004074017257608E-2</c:v>
                </c:pt>
                <c:pt idx="6977">
                  <c:v>6.6004074017257608E-2</c:v>
                </c:pt>
                <c:pt idx="6978">
                  <c:v>6.6004074017257608E-2</c:v>
                </c:pt>
                <c:pt idx="6979">
                  <c:v>6.6004074017257608E-2</c:v>
                </c:pt>
                <c:pt idx="6980">
                  <c:v>6.6004074017257608E-2</c:v>
                </c:pt>
                <c:pt idx="6981">
                  <c:v>7.9353437050770026E-2</c:v>
                </c:pt>
                <c:pt idx="6982">
                  <c:v>7.9353437050770026E-2</c:v>
                </c:pt>
                <c:pt idx="6983">
                  <c:v>5.2554822644708565E-2</c:v>
                </c:pt>
                <c:pt idx="6984">
                  <c:v>3.9205459611252991E-2</c:v>
                </c:pt>
                <c:pt idx="6985">
                  <c:v>6.6004074017314451E-2</c:v>
                </c:pt>
                <c:pt idx="6986">
                  <c:v>5.2554822644765409E-2</c:v>
                </c:pt>
                <c:pt idx="6987">
                  <c:v>6.6004074017314451E-2</c:v>
                </c:pt>
                <c:pt idx="6988">
                  <c:v>7.9353437050770026E-2</c:v>
                </c:pt>
                <c:pt idx="6989">
                  <c:v>3.9205459611252991E-2</c:v>
                </c:pt>
                <c:pt idx="6990">
                  <c:v>5.2554822644708565E-2</c:v>
                </c:pt>
                <c:pt idx="6991">
                  <c:v>3.9205459611252991E-2</c:v>
                </c:pt>
                <c:pt idx="6992">
                  <c:v>3.9205459611252991E-2</c:v>
                </c:pt>
                <c:pt idx="6993">
                  <c:v>0.11955135865986222</c:v>
                </c:pt>
                <c:pt idx="6994">
                  <c:v>3.9155515441677835E-2</c:v>
                </c:pt>
                <c:pt idx="6995">
                  <c:v>3.9155515441706257E-2</c:v>
                </c:pt>
                <c:pt idx="6996">
                  <c:v>3.9205459611210358E-2</c:v>
                </c:pt>
                <c:pt idx="6997">
                  <c:v>3.9155515441663624E-2</c:v>
                </c:pt>
                <c:pt idx="6998">
                  <c:v>3.9205459611224569E-2</c:v>
                </c:pt>
                <c:pt idx="6999">
                  <c:v>3.9155515441706257E-2</c:v>
                </c:pt>
                <c:pt idx="7000">
                  <c:v>3.9155515441706257E-2</c:v>
                </c:pt>
                <c:pt idx="7001">
                  <c:v>3.9155515441677835E-2</c:v>
                </c:pt>
                <c:pt idx="7002">
                  <c:v>3.9155515441734678E-2</c:v>
                </c:pt>
                <c:pt idx="7003">
                  <c:v>3.9155515441677835E-2</c:v>
                </c:pt>
                <c:pt idx="7004">
                  <c:v>3.9205459611224569E-2</c:v>
                </c:pt>
                <c:pt idx="7005">
                  <c:v>3.9205459611252991E-2</c:v>
                </c:pt>
                <c:pt idx="7006">
                  <c:v>3.9205459611224569E-2</c:v>
                </c:pt>
                <c:pt idx="7007">
                  <c:v>3.9155515441706257E-2</c:v>
                </c:pt>
                <c:pt idx="7008">
                  <c:v>3.9205459611252991E-2</c:v>
                </c:pt>
                <c:pt idx="7009">
                  <c:v>3.9155515441677835E-2</c:v>
                </c:pt>
                <c:pt idx="7010">
                  <c:v>3.9205459611252991E-2</c:v>
                </c:pt>
                <c:pt idx="7011">
                  <c:v>3.9155515441677835E-2</c:v>
                </c:pt>
                <c:pt idx="7012">
                  <c:v>3.9205459611252991E-2</c:v>
                </c:pt>
                <c:pt idx="7013">
                  <c:v>3.9155515441734678E-2</c:v>
                </c:pt>
                <c:pt idx="7014">
                  <c:v>3.9205459611252991E-2</c:v>
                </c:pt>
                <c:pt idx="7015">
                  <c:v>3.9205459611252991E-2</c:v>
                </c:pt>
                <c:pt idx="7016">
                  <c:v>3.9205459611252991E-2</c:v>
                </c:pt>
                <c:pt idx="7017">
                  <c:v>3.9205459611252991E-2</c:v>
                </c:pt>
                <c:pt idx="7018">
                  <c:v>3.9205459611252991E-2</c:v>
                </c:pt>
                <c:pt idx="7019">
                  <c:v>3.9155515441677835E-2</c:v>
                </c:pt>
                <c:pt idx="7020">
                  <c:v>3.9205459611224569E-2</c:v>
                </c:pt>
                <c:pt idx="7021">
                  <c:v>3.9155515441706257E-2</c:v>
                </c:pt>
                <c:pt idx="7022">
                  <c:v>3.9205459611252991E-2</c:v>
                </c:pt>
                <c:pt idx="7023">
                  <c:v>3.9155515441677835E-2</c:v>
                </c:pt>
                <c:pt idx="7024">
                  <c:v>3.9205459611224569E-2</c:v>
                </c:pt>
                <c:pt idx="7025">
                  <c:v>3.9205459611252991E-2</c:v>
                </c:pt>
                <c:pt idx="7026">
                  <c:v>3.9205459611252991E-2</c:v>
                </c:pt>
                <c:pt idx="7027">
                  <c:v>3.9205459611252991E-2</c:v>
                </c:pt>
                <c:pt idx="7028">
                  <c:v>3.9205459611252991E-2</c:v>
                </c:pt>
                <c:pt idx="7029">
                  <c:v>3.9155515441734678E-2</c:v>
                </c:pt>
                <c:pt idx="7030">
                  <c:v>3.9205459611252991E-2</c:v>
                </c:pt>
                <c:pt idx="7031">
                  <c:v>3.9205459611252991E-2</c:v>
                </c:pt>
                <c:pt idx="7032">
                  <c:v>3.9155515441706257E-2</c:v>
                </c:pt>
                <c:pt idx="7033">
                  <c:v>3.9205459611252991E-2</c:v>
                </c:pt>
                <c:pt idx="7034">
                  <c:v>3.9205459611252991E-2</c:v>
                </c:pt>
                <c:pt idx="7035">
                  <c:v>3.9205459611252991E-2</c:v>
                </c:pt>
                <c:pt idx="7036">
                  <c:v>3.9205459611252991E-2</c:v>
                </c:pt>
                <c:pt idx="7037">
                  <c:v>3.9205459611252991E-2</c:v>
                </c:pt>
                <c:pt idx="7038">
                  <c:v>3.9205459611252991E-2</c:v>
                </c:pt>
                <c:pt idx="7039">
                  <c:v>3.9155515441734678E-2</c:v>
                </c:pt>
                <c:pt idx="7040">
                  <c:v>3.9155515441677835E-2</c:v>
                </c:pt>
                <c:pt idx="7041">
                  <c:v>3.9205459611224569E-2</c:v>
                </c:pt>
                <c:pt idx="7042">
                  <c:v>3.9205459611252991E-2</c:v>
                </c:pt>
                <c:pt idx="7043">
                  <c:v>3.9205459611252991E-2</c:v>
                </c:pt>
                <c:pt idx="7044">
                  <c:v>3.9205459611252991E-2</c:v>
                </c:pt>
                <c:pt idx="7045">
                  <c:v>3.9205459611252991E-2</c:v>
                </c:pt>
                <c:pt idx="7046">
                  <c:v>3.9155515441677835E-2</c:v>
                </c:pt>
                <c:pt idx="7047">
                  <c:v>3.9205459611252991E-2</c:v>
                </c:pt>
                <c:pt idx="7048">
                  <c:v>3.9155515441677835E-2</c:v>
                </c:pt>
                <c:pt idx="7049">
                  <c:v>3.9155515441706257E-2</c:v>
                </c:pt>
                <c:pt idx="7050">
                  <c:v>3.9205459611252991E-2</c:v>
                </c:pt>
                <c:pt idx="7051">
                  <c:v>3.9155515441677835E-2</c:v>
                </c:pt>
                <c:pt idx="7052">
                  <c:v>3.9205459611252991E-2</c:v>
                </c:pt>
                <c:pt idx="7053">
                  <c:v>3.9155515441677835E-2</c:v>
                </c:pt>
                <c:pt idx="7054">
                  <c:v>3.9205459611252991E-2</c:v>
                </c:pt>
                <c:pt idx="7055">
                  <c:v>3.9205459611252991E-2</c:v>
                </c:pt>
                <c:pt idx="7056">
                  <c:v>3.9155515441677835E-2</c:v>
                </c:pt>
                <c:pt idx="7057">
                  <c:v>3.9205459611252991E-2</c:v>
                </c:pt>
                <c:pt idx="7058">
                  <c:v>3.9205459611252991E-2</c:v>
                </c:pt>
                <c:pt idx="7059">
                  <c:v>3.9205459611252991E-2</c:v>
                </c:pt>
                <c:pt idx="7060">
                  <c:v>3.9155515441734678E-2</c:v>
                </c:pt>
                <c:pt idx="7061">
                  <c:v>3.9205459611252991E-2</c:v>
                </c:pt>
                <c:pt idx="7062">
                  <c:v>3.9205459611252991E-2</c:v>
                </c:pt>
                <c:pt idx="7063">
                  <c:v>5.2604766814255299E-2</c:v>
                </c:pt>
                <c:pt idx="7064">
                  <c:v>6.5954129847739296E-2</c:v>
                </c:pt>
                <c:pt idx="7065">
                  <c:v>6.5954129847739296E-2</c:v>
                </c:pt>
                <c:pt idx="7066">
                  <c:v>6.600407401728603E-2</c:v>
                </c:pt>
                <c:pt idx="7067">
                  <c:v>7.9403381220288338E-2</c:v>
                </c:pt>
                <c:pt idx="7068">
                  <c:v>7.9403381220288338E-2</c:v>
                </c:pt>
                <c:pt idx="7069">
                  <c:v>7.9403381220288338E-2</c:v>
                </c:pt>
                <c:pt idx="7070">
                  <c:v>3.9155515441677835E-2</c:v>
                </c:pt>
                <c:pt idx="7071">
                  <c:v>3.9205459611252991E-2</c:v>
                </c:pt>
                <c:pt idx="7072">
                  <c:v>3.9155515441677835E-2</c:v>
                </c:pt>
                <c:pt idx="7073">
                  <c:v>3.9155515441677835E-2</c:v>
                </c:pt>
                <c:pt idx="7074">
                  <c:v>3.9155515441677835E-2</c:v>
                </c:pt>
                <c:pt idx="7075">
                  <c:v>8.8914178079534167E-2</c:v>
                </c:pt>
                <c:pt idx="7076">
                  <c:v>5.2604766814255299E-2</c:v>
                </c:pt>
                <c:pt idx="7077">
                  <c:v>5.2554822644708565E-2</c:v>
                </c:pt>
                <c:pt idx="7078">
                  <c:v>5.2554822644708565E-2</c:v>
                </c:pt>
                <c:pt idx="7079">
                  <c:v>5.2604766814255299E-2</c:v>
                </c:pt>
                <c:pt idx="7080">
                  <c:v>5.2554822644708565E-2</c:v>
                </c:pt>
                <c:pt idx="7081">
                  <c:v>5.2604766814226878E-2</c:v>
                </c:pt>
                <c:pt idx="7082">
                  <c:v>5.2604766814226878E-2</c:v>
                </c:pt>
                <c:pt idx="7083">
                  <c:v>5.2554822644708565E-2</c:v>
                </c:pt>
                <c:pt idx="7084">
                  <c:v>5.2554822644708565E-2</c:v>
                </c:pt>
                <c:pt idx="7085">
                  <c:v>5.2604766814226878E-2</c:v>
                </c:pt>
                <c:pt idx="7086">
                  <c:v>5.2554822644708565E-2</c:v>
                </c:pt>
                <c:pt idx="7087">
                  <c:v>5.2604766814226878E-2</c:v>
                </c:pt>
                <c:pt idx="7088">
                  <c:v>5.2554822644708565E-2</c:v>
                </c:pt>
                <c:pt idx="7089">
                  <c:v>3.9205459611224569E-2</c:v>
                </c:pt>
                <c:pt idx="7090">
                  <c:v>3.9205459611224569E-2</c:v>
                </c:pt>
                <c:pt idx="7091">
                  <c:v>5.2604766814241088E-2</c:v>
                </c:pt>
                <c:pt idx="7092">
                  <c:v>3.9155515441677835E-2</c:v>
                </c:pt>
                <c:pt idx="7093">
                  <c:v>3.9155515441706257E-2</c:v>
                </c:pt>
                <c:pt idx="7094">
                  <c:v>3.9155515441706257E-2</c:v>
                </c:pt>
                <c:pt idx="7095">
                  <c:v>3.9155515441734678E-2</c:v>
                </c:pt>
                <c:pt idx="7096">
                  <c:v>3.9155515441677835E-2</c:v>
                </c:pt>
                <c:pt idx="7097">
                  <c:v>3.9155515441677835E-2</c:v>
                </c:pt>
                <c:pt idx="7098">
                  <c:v>3.9155515441706257E-2</c:v>
                </c:pt>
                <c:pt idx="7099">
                  <c:v>6.2115563673472707E-2</c:v>
                </c:pt>
                <c:pt idx="7100">
                  <c:v>5.2554822644708565E-2</c:v>
                </c:pt>
                <c:pt idx="7101">
                  <c:v>5.2554822644708565E-2</c:v>
                </c:pt>
                <c:pt idx="7102">
                  <c:v>6.2165507843019441E-2</c:v>
                </c:pt>
                <c:pt idx="7103">
                  <c:v>6.6004074017257608E-2</c:v>
                </c:pt>
                <c:pt idx="7104">
                  <c:v>3.9205459611252991E-2</c:v>
                </c:pt>
                <c:pt idx="7105">
                  <c:v>6.6004074017257608E-2</c:v>
                </c:pt>
                <c:pt idx="7106">
                  <c:v>3.9205459611252991E-2</c:v>
                </c:pt>
                <c:pt idx="7107">
                  <c:v>3.9155515441677835E-2</c:v>
                </c:pt>
                <c:pt idx="7108">
                  <c:v>5.2554822644708565E-2</c:v>
                </c:pt>
                <c:pt idx="7109">
                  <c:v>5.2554822644708565E-2</c:v>
                </c:pt>
                <c:pt idx="7110">
                  <c:v>5.2604766814255299E-2</c:v>
                </c:pt>
                <c:pt idx="7111">
                  <c:v>5.2554822644708565E-2</c:v>
                </c:pt>
                <c:pt idx="7112">
                  <c:v>6.5954129847739296E-2</c:v>
                </c:pt>
                <c:pt idx="7113">
                  <c:v>3.9205459611252991E-2</c:v>
                </c:pt>
                <c:pt idx="7114">
                  <c:v>3.9155515441663624E-2</c:v>
                </c:pt>
                <c:pt idx="7115">
                  <c:v>3.9155515441677835E-2</c:v>
                </c:pt>
                <c:pt idx="7116">
                  <c:v>6.600407401728603E-2</c:v>
                </c:pt>
                <c:pt idx="7117">
                  <c:v>6.600407401728603E-2</c:v>
                </c:pt>
                <c:pt idx="7118">
                  <c:v>5.2604766814255299E-2</c:v>
                </c:pt>
                <c:pt idx="7119">
                  <c:v>6.600407401728603E-2</c:v>
                </c:pt>
                <c:pt idx="7120">
                  <c:v>6.6004074017314451E-2</c:v>
                </c:pt>
                <c:pt idx="7121">
                  <c:v>5.2604766814255299E-2</c:v>
                </c:pt>
                <c:pt idx="7122">
                  <c:v>5.2604766814255299E-2</c:v>
                </c:pt>
                <c:pt idx="7123">
                  <c:v>5.2554822644708565E-2</c:v>
                </c:pt>
                <c:pt idx="7124">
                  <c:v>6.5954129847739296E-2</c:v>
                </c:pt>
                <c:pt idx="7125">
                  <c:v>7.9403381220345182E-2</c:v>
                </c:pt>
                <c:pt idx="7126">
                  <c:v>7.9403381220288338E-2</c:v>
                </c:pt>
                <c:pt idx="7127">
                  <c:v>7.9353437050770026E-2</c:v>
                </c:pt>
                <c:pt idx="7128">
                  <c:v>7.9353437050770026E-2</c:v>
                </c:pt>
                <c:pt idx="7129">
                  <c:v>7.9403381220288338E-2</c:v>
                </c:pt>
                <c:pt idx="7130">
                  <c:v>7.9353437050770026E-2</c:v>
                </c:pt>
                <c:pt idx="7131">
                  <c:v>7.9403381220288338E-2</c:v>
                </c:pt>
                <c:pt idx="7132">
                  <c:v>7.9353437050770026E-2</c:v>
                </c:pt>
                <c:pt idx="7133">
                  <c:v>7.9403381220345182E-2</c:v>
                </c:pt>
                <c:pt idx="7134">
                  <c:v>7.9353437050770026E-2</c:v>
                </c:pt>
                <c:pt idx="7135">
                  <c:v>3.9205459611252991E-2</c:v>
                </c:pt>
                <c:pt idx="7136">
                  <c:v>5.2604766814255299E-2</c:v>
                </c:pt>
                <c:pt idx="7137">
                  <c:v>5.2604766814255299E-2</c:v>
                </c:pt>
                <c:pt idx="7138">
                  <c:v>5.2604766814255299E-2</c:v>
                </c:pt>
                <c:pt idx="7139">
                  <c:v>5.2604766814255299E-2</c:v>
                </c:pt>
                <c:pt idx="7140">
                  <c:v>6.5954129847739296E-2</c:v>
                </c:pt>
                <c:pt idx="7141">
                  <c:v>6.5954129847739296E-2</c:v>
                </c:pt>
                <c:pt idx="7142">
                  <c:v>3.9155515441734678E-2</c:v>
                </c:pt>
                <c:pt idx="7143">
                  <c:v>5.2604766814226878E-2</c:v>
                </c:pt>
                <c:pt idx="7144">
                  <c:v>3.9155515441677835E-2</c:v>
                </c:pt>
                <c:pt idx="7145">
                  <c:v>3.9155515441677835E-2</c:v>
                </c:pt>
                <c:pt idx="7146">
                  <c:v>5.2604766814283721E-2</c:v>
                </c:pt>
                <c:pt idx="7147">
                  <c:v>5.2554822644765409E-2</c:v>
                </c:pt>
                <c:pt idx="7148">
                  <c:v>5.2604766814283721E-2</c:v>
                </c:pt>
                <c:pt idx="7149">
                  <c:v>6.600407401728603E-2</c:v>
                </c:pt>
                <c:pt idx="7150">
                  <c:v>6.6004074017257608E-2</c:v>
                </c:pt>
                <c:pt idx="7151">
                  <c:v>7.9353437050713183E-2</c:v>
                </c:pt>
                <c:pt idx="7152">
                  <c:v>3.9205459611224569E-2</c:v>
                </c:pt>
                <c:pt idx="7153">
                  <c:v>3.9155515441677835E-2</c:v>
                </c:pt>
                <c:pt idx="7154">
                  <c:v>3.9155515441706257E-2</c:v>
                </c:pt>
                <c:pt idx="7155">
                  <c:v>3.9155515441706257E-2</c:v>
                </c:pt>
                <c:pt idx="7156">
                  <c:v>3.9155515441706257E-2</c:v>
                </c:pt>
                <c:pt idx="7157">
                  <c:v>3.9155515441677835E-2</c:v>
                </c:pt>
                <c:pt idx="7158">
                  <c:v>3.9155515441706257E-2</c:v>
                </c:pt>
                <c:pt idx="7159">
                  <c:v>3.9205459611224569E-2</c:v>
                </c:pt>
                <c:pt idx="7160">
                  <c:v>3.9155515441706257E-2</c:v>
                </c:pt>
                <c:pt idx="7161">
                  <c:v>3.9205459611224569E-2</c:v>
                </c:pt>
                <c:pt idx="7162">
                  <c:v>3.9155515441734678E-2</c:v>
                </c:pt>
                <c:pt idx="7163">
                  <c:v>3.9155515441677835E-2</c:v>
                </c:pt>
                <c:pt idx="7164">
                  <c:v>3.9155515441677835E-2</c:v>
                </c:pt>
                <c:pt idx="7165">
                  <c:v>3.9155515441734678E-2</c:v>
                </c:pt>
                <c:pt idx="7166">
                  <c:v>5.2604766814255299E-2</c:v>
                </c:pt>
                <c:pt idx="7167">
                  <c:v>5.2554822644708565E-2</c:v>
                </c:pt>
                <c:pt idx="7168">
                  <c:v>3.9155515441734678E-2</c:v>
                </c:pt>
                <c:pt idx="7169">
                  <c:v>6.2165507843047862E-2</c:v>
                </c:pt>
                <c:pt idx="7170">
                  <c:v>7.9353437050770026E-2</c:v>
                </c:pt>
                <c:pt idx="7171">
                  <c:v>5.2554822644708565E-2</c:v>
                </c:pt>
                <c:pt idx="7172">
                  <c:v>6.5954129847739296E-2</c:v>
                </c:pt>
                <c:pt idx="7173">
                  <c:v>5.2554822644708565E-2</c:v>
                </c:pt>
                <c:pt idx="7174">
                  <c:v>6.600407401728603E-2</c:v>
                </c:pt>
                <c:pt idx="7175">
                  <c:v>6.600407401728603E-2</c:v>
                </c:pt>
                <c:pt idx="7176">
                  <c:v>6.6004074017257608E-2</c:v>
                </c:pt>
                <c:pt idx="7177">
                  <c:v>5.2554822644765409E-2</c:v>
                </c:pt>
                <c:pt idx="7178">
                  <c:v>5.2604766814255299E-2</c:v>
                </c:pt>
                <c:pt idx="7179">
                  <c:v>5.2554822644708565E-2</c:v>
                </c:pt>
                <c:pt idx="7180">
                  <c:v>5.2554822644708565E-2</c:v>
                </c:pt>
                <c:pt idx="7181">
                  <c:v>3.9155515441677835E-2</c:v>
                </c:pt>
                <c:pt idx="7182">
                  <c:v>3.9155515441677835E-2</c:v>
                </c:pt>
                <c:pt idx="7183">
                  <c:v>3.9205459611252991E-2</c:v>
                </c:pt>
                <c:pt idx="7184">
                  <c:v>3.9205459611252991E-2</c:v>
                </c:pt>
                <c:pt idx="7185">
                  <c:v>5.2604766814283721E-2</c:v>
                </c:pt>
                <c:pt idx="7186">
                  <c:v>3.9205459611252991E-2</c:v>
                </c:pt>
                <c:pt idx="7187">
                  <c:v>3.9205459611252991E-2</c:v>
                </c:pt>
                <c:pt idx="7188">
                  <c:v>3.9155515441677835E-2</c:v>
                </c:pt>
                <c:pt idx="7189">
                  <c:v>5.2554822644708565E-2</c:v>
                </c:pt>
                <c:pt idx="7190">
                  <c:v>6.5954129847710874E-2</c:v>
                </c:pt>
                <c:pt idx="7191">
                  <c:v>5.2554822644708565E-2</c:v>
                </c:pt>
                <c:pt idx="7192">
                  <c:v>3.9155515441677835E-2</c:v>
                </c:pt>
                <c:pt idx="7193">
                  <c:v>3.9205459611252991E-2</c:v>
                </c:pt>
                <c:pt idx="7194">
                  <c:v>3.9205459611252991E-2</c:v>
                </c:pt>
                <c:pt idx="7195">
                  <c:v>5.2554822644708565E-2</c:v>
                </c:pt>
                <c:pt idx="7196">
                  <c:v>5.2604766814255299E-2</c:v>
                </c:pt>
                <c:pt idx="7197">
                  <c:v>6.5954129847739296E-2</c:v>
                </c:pt>
                <c:pt idx="7198">
                  <c:v>6.6004074017257608E-2</c:v>
                </c:pt>
                <c:pt idx="7199">
                  <c:v>6.6004074017314451E-2</c:v>
                </c:pt>
                <c:pt idx="7200">
                  <c:v>6.5954129847710874E-2</c:v>
                </c:pt>
                <c:pt idx="7201">
                  <c:v>6.5954129847739296E-2</c:v>
                </c:pt>
                <c:pt idx="7202">
                  <c:v>6.6004074017257608E-2</c:v>
                </c:pt>
                <c:pt idx="7203">
                  <c:v>6.5954129847739296E-2</c:v>
                </c:pt>
                <c:pt idx="7204">
                  <c:v>6.600407401728603E-2</c:v>
                </c:pt>
                <c:pt idx="7205">
                  <c:v>6.5954129847739296E-2</c:v>
                </c:pt>
                <c:pt idx="7206">
                  <c:v>6.6004074017257608E-2</c:v>
                </c:pt>
                <c:pt idx="7207">
                  <c:v>6.5954129847739296E-2</c:v>
                </c:pt>
                <c:pt idx="7208">
                  <c:v>6.5954129847710874E-2</c:v>
                </c:pt>
                <c:pt idx="7209">
                  <c:v>6.5954129847739296E-2</c:v>
                </c:pt>
                <c:pt idx="7210">
                  <c:v>6.6004074017257608E-2</c:v>
                </c:pt>
                <c:pt idx="7211">
                  <c:v>6.5954129847739296E-2</c:v>
                </c:pt>
                <c:pt idx="7212">
                  <c:v>6.6004074017257608E-2</c:v>
                </c:pt>
                <c:pt idx="7213">
                  <c:v>6.600407401728603E-2</c:v>
                </c:pt>
                <c:pt idx="7214">
                  <c:v>6.6004074017257608E-2</c:v>
                </c:pt>
                <c:pt idx="7215">
                  <c:v>6.5954129847710874E-2</c:v>
                </c:pt>
                <c:pt idx="7216">
                  <c:v>5.2554822644708565E-2</c:v>
                </c:pt>
                <c:pt idx="7217">
                  <c:v>6.5954129847739296E-2</c:v>
                </c:pt>
                <c:pt idx="7218">
                  <c:v>5.2604766814283721E-2</c:v>
                </c:pt>
                <c:pt idx="7219">
                  <c:v>5.2554822644708565E-2</c:v>
                </c:pt>
                <c:pt idx="7220">
                  <c:v>5.2554822644708565E-2</c:v>
                </c:pt>
                <c:pt idx="7221">
                  <c:v>5.2604766814283721E-2</c:v>
                </c:pt>
                <c:pt idx="7222">
                  <c:v>5.2604766814283721E-2</c:v>
                </c:pt>
                <c:pt idx="7223">
                  <c:v>5.2604766814226878E-2</c:v>
                </c:pt>
                <c:pt idx="7224">
                  <c:v>5.2604766814283721E-2</c:v>
                </c:pt>
                <c:pt idx="7225">
                  <c:v>6.6004074017257608E-2</c:v>
                </c:pt>
                <c:pt idx="7226">
                  <c:v>5.2554822644765409E-2</c:v>
                </c:pt>
                <c:pt idx="7227">
                  <c:v>7.5564815046050171E-2</c:v>
                </c:pt>
                <c:pt idx="7228">
                  <c:v>7.5514870876503437E-2</c:v>
                </c:pt>
                <c:pt idx="7229">
                  <c:v>5.2554822644708565E-2</c:v>
                </c:pt>
                <c:pt idx="7230">
                  <c:v>5.2554822644765409E-2</c:v>
                </c:pt>
                <c:pt idx="7231">
                  <c:v>5.2604766814283721E-2</c:v>
                </c:pt>
                <c:pt idx="7232">
                  <c:v>7.9353437050770026E-2</c:v>
                </c:pt>
                <c:pt idx="7233">
                  <c:v>9.2802688423375912E-2</c:v>
                </c:pt>
                <c:pt idx="7234">
                  <c:v>3.9155515441677835E-2</c:v>
                </c:pt>
                <c:pt idx="7235">
                  <c:v>3.9155515441734678E-2</c:v>
                </c:pt>
                <c:pt idx="7236">
                  <c:v>3.9205459611252991E-2</c:v>
                </c:pt>
                <c:pt idx="7237">
                  <c:v>3.9205459611252991E-2</c:v>
                </c:pt>
                <c:pt idx="7238">
                  <c:v>3.9155515441706257E-2</c:v>
                </c:pt>
                <c:pt idx="7239">
                  <c:v>3.9155515441677835E-2</c:v>
                </c:pt>
                <c:pt idx="7240">
                  <c:v>3.9205459611252991E-2</c:v>
                </c:pt>
                <c:pt idx="7241">
                  <c:v>3.9155515441677835E-2</c:v>
                </c:pt>
                <c:pt idx="7242">
                  <c:v>6.6004074017257608E-2</c:v>
                </c:pt>
                <c:pt idx="7243">
                  <c:v>5.2554822644708565E-2</c:v>
                </c:pt>
                <c:pt idx="7244">
                  <c:v>3.9205459611252991E-2</c:v>
                </c:pt>
                <c:pt idx="7245">
                  <c:v>5.2554822644708565E-2</c:v>
                </c:pt>
                <c:pt idx="7246">
                  <c:v>3.9205459611252991E-2</c:v>
                </c:pt>
                <c:pt idx="7247">
                  <c:v>3.9205459611252991E-2</c:v>
                </c:pt>
                <c:pt idx="7248">
                  <c:v>3.9205459611252991E-2</c:v>
                </c:pt>
                <c:pt idx="7249">
                  <c:v>5.2604766814255299E-2</c:v>
                </c:pt>
                <c:pt idx="7250">
                  <c:v>6.600407401728603E-2</c:v>
                </c:pt>
                <c:pt idx="7251">
                  <c:v>5.2604766814255299E-2</c:v>
                </c:pt>
                <c:pt idx="7252">
                  <c:v>5.2604766814226878E-2</c:v>
                </c:pt>
                <c:pt idx="7253">
                  <c:v>5.2604766814255299E-2</c:v>
                </c:pt>
                <c:pt idx="7254">
                  <c:v>5.2604766814226878E-2</c:v>
                </c:pt>
                <c:pt idx="7255">
                  <c:v>5.2604766814255299E-2</c:v>
                </c:pt>
                <c:pt idx="7256">
                  <c:v>5.2604766814283721E-2</c:v>
                </c:pt>
                <c:pt idx="7257">
                  <c:v>5.2604766814283721E-2</c:v>
                </c:pt>
                <c:pt idx="7258">
                  <c:v>5.2604766814226878E-2</c:v>
                </c:pt>
                <c:pt idx="7259">
                  <c:v>3.9155515441677835E-2</c:v>
                </c:pt>
                <c:pt idx="7260">
                  <c:v>3.9155515441677835E-2</c:v>
                </c:pt>
                <c:pt idx="7261">
                  <c:v>3.9155515441734678E-2</c:v>
                </c:pt>
                <c:pt idx="7262">
                  <c:v>3.9155515441706257E-2</c:v>
                </c:pt>
                <c:pt idx="7263">
                  <c:v>3.9155515441677835E-2</c:v>
                </c:pt>
                <c:pt idx="7264">
                  <c:v>3.9205459611252991E-2</c:v>
                </c:pt>
                <c:pt idx="7265">
                  <c:v>3.9205459611252991E-2</c:v>
                </c:pt>
                <c:pt idx="7266">
                  <c:v>3.9155515441677835E-2</c:v>
                </c:pt>
                <c:pt idx="7267">
                  <c:v>3.9155515441706257E-2</c:v>
                </c:pt>
                <c:pt idx="7268">
                  <c:v>3.9155515441706257E-2</c:v>
                </c:pt>
                <c:pt idx="7269">
                  <c:v>3.9205459611252991E-2</c:v>
                </c:pt>
                <c:pt idx="7270">
                  <c:v>7.9353437050713183E-2</c:v>
                </c:pt>
                <c:pt idx="7271">
                  <c:v>7.9353437050826869E-2</c:v>
                </c:pt>
                <c:pt idx="7272">
                  <c:v>9.2802688423375912E-2</c:v>
                </c:pt>
                <c:pt idx="7273">
                  <c:v>0.13483427454315233</c:v>
                </c:pt>
                <c:pt idx="7274">
                  <c:v>6.2115563673472707E-2</c:v>
                </c:pt>
                <c:pt idx="7275">
                  <c:v>6.2165507843019441E-2</c:v>
                </c:pt>
                <c:pt idx="7276">
                  <c:v>0.10275584792717041</c:v>
                </c:pt>
                <c:pt idx="7277">
                  <c:v>0.17114368580837436</c:v>
                </c:pt>
                <c:pt idx="7278">
                  <c:v>0.11955135865980537</c:v>
                </c:pt>
                <c:pt idx="7279">
                  <c:v>0.1062019956263498</c:v>
                </c:pt>
                <c:pt idx="7280">
                  <c:v>5.2554822644708565E-2</c:v>
                </c:pt>
                <c:pt idx="7281">
                  <c:v>7.5514870876503437E-2</c:v>
                </c:pt>
                <c:pt idx="7282">
                  <c:v>3.9155515441706257E-2</c:v>
                </c:pt>
                <c:pt idx="7283">
                  <c:v>0.1062019956263498</c:v>
                </c:pt>
                <c:pt idx="7284">
                  <c:v>0.10236342945211163</c:v>
                </c:pt>
                <c:pt idx="7285">
                  <c:v>3.9205459611224569E-2</c:v>
                </c:pt>
                <c:pt idx="7286">
                  <c:v>5.1691501999584943E-2</c:v>
                </c:pt>
                <c:pt idx="7287">
                  <c:v>5.2604766814255299E-2</c:v>
                </c:pt>
                <c:pt idx="7288">
                  <c:v>5.2554822644708565E-2</c:v>
                </c:pt>
                <c:pt idx="7289">
                  <c:v>5.2604766814255299E-2</c:v>
                </c:pt>
                <c:pt idx="7290">
                  <c:v>0.23095539628923234</c:v>
                </c:pt>
                <c:pt idx="7291">
                  <c:v>5.2554822644708565E-2</c:v>
                </c:pt>
                <c:pt idx="7292">
                  <c:v>3.9205459611252991E-2</c:v>
                </c:pt>
                <c:pt idx="7293">
                  <c:v>5.2554822644708565E-2</c:v>
                </c:pt>
                <c:pt idx="7294">
                  <c:v>3.9205459611252991E-2</c:v>
                </c:pt>
                <c:pt idx="7295">
                  <c:v>5.2554822644708565E-2</c:v>
                </c:pt>
                <c:pt idx="7296">
                  <c:v>3.9155515441706257E-2</c:v>
                </c:pt>
                <c:pt idx="7297">
                  <c:v>3.9205459611224569E-2</c:v>
                </c:pt>
                <c:pt idx="7298">
                  <c:v>3.9205459611252991E-2</c:v>
                </c:pt>
                <c:pt idx="7299">
                  <c:v>7.940338122031676E-2</c:v>
                </c:pt>
                <c:pt idx="7300">
                  <c:v>5.2604766814255299E-2</c:v>
                </c:pt>
                <c:pt idx="7301">
                  <c:v>5.2554822644708565E-2</c:v>
                </c:pt>
                <c:pt idx="7302">
                  <c:v>6.5954129847710874E-2</c:v>
                </c:pt>
                <c:pt idx="7303">
                  <c:v>6.5954129847739296E-2</c:v>
                </c:pt>
                <c:pt idx="7304">
                  <c:v>6.6004074017257608E-2</c:v>
                </c:pt>
                <c:pt idx="7305">
                  <c:v>5.2554822644708565E-2</c:v>
                </c:pt>
                <c:pt idx="7306">
                  <c:v>5.2604766814255299E-2</c:v>
                </c:pt>
                <c:pt idx="7307">
                  <c:v>5.2604766814255299E-2</c:v>
                </c:pt>
                <c:pt idx="7308">
                  <c:v>5.2604766814255299E-2</c:v>
                </c:pt>
                <c:pt idx="7309">
                  <c:v>6.2115563673472707E-2</c:v>
                </c:pt>
                <c:pt idx="7310">
                  <c:v>3.9205459611252991E-2</c:v>
                </c:pt>
                <c:pt idx="7311">
                  <c:v>3.9155515441677835E-2</c:v>
                </c:pt>
                <c:pt idx="7312">
                  <c:v>3.9155515441677835E-2</c:v>
                </c:pt>
                <c:pt idx="7313">
                  <c:v>3.9155515441677835E-2</c:v>
                </c:pt>
                <c:pt idx="7314">
                  <c:v>3.9205459611252991E-2</c:v>
                </c:pt>
                <c:pt idx="7315">
                  <c:v>3.9205459611252991E-2</c:v>
                </c:pt>
                <c:pt idx="7316">
                  <c:v>9.2752744253772335E-2</c:v>
                </c:pt>
                <c:pt idx="7317">
                  <c:v>5.2604766814255299E-2</c:v>
                </c:pt>
                <c:pt idx="7318">
                  <c:v>0.3299804147507075</c:v>
                </c:pt>
                <c:pt idx="7319">
                  <c:v>6.600407401728603E-2</c:v>
                </c:pt>
                <c:pt idx="7320">
                  <c:v>5.2604766814255299E-2</c:v>
                </c:pt>
                <c:pt idx="7321">
                  <c:v>6.5954129847710874E-2</c:v>
                </c:pt>
                <c:pt idx="7322">
                  <c:v>5.2554822644708565E-2</c:v>
                </c:pt>
                <c:pt idx="7323">
                  <c:v>6.600407401728603E-2</c:v>
                </c:pt>
                <c:pt idx="7324">
                  <c:v>6.6004074017257608E-2</c:v>
                </c:pt>
                <c:pt idx="7325">
                  <c:v>5.2554822644708565E-2</c:v>
                </c:pt>
                <c:pt idx="7326">
                  <c:v>0.1940537898706225</c:v>
                </c:pt>
                <c:pt idx="7327">
                  <c:v>0.19405378987067934</c:v>
                </c:pt>
                <c:pt idx="7328">
                  <c:v>5.2554822644708565E-2</c:v>
                </c:pt>
                <c:pt idx="7329">
                  <c:v>9.8424974938751575E-2</c:v>
                </c:pt>
                <c:pt idx="7330">
                  <c:v>3.9205459611252991E-2</c:v>
                </c:pt>
                <c:pt idx="7331">
                  <c:v>3.9155515441677835E-2</c:v>
                </c:pt>
                <c:pt idx="7332">
                  <c:v>3.9205459611252991E-2</c:v>
                </c:pt>
                <c:pt idx="7333">
                  <c:v>3.9155515441706257E-2</c:v>
                </c:pt>
                <c:pt idx="7334">
                  <c:v>5.2604766814255299E-2</c:v>
                </c:pt>
                <c:pt idx="7335">
                  <c:v>3.8342138966100947E-2</c:v>
                </c:pt>
                <c:pt idx="7336">
                  <c:v>9.8424974938751575E-2</c:v>
                </c:pt>
                <c:pt idx="7337">
                  <c:v>5.2604766814255299E-2</c:v>
                </c:pt>
                <c:pt idx="7338">
                  <c:v>6.600407401728603E-2</c:v>
                </c:pt>
                <c:pt idx="7339">
                  <c:v>6.6004074017257608E-2</c:v>
                </c:pt>
                <c:pt idx="7340">
                  <c:v>5.2604766814255299E-2</c:v>
                </c:pt>
                <c:pt idx="7341">
                  <c:v>6.5954129847739296E-2</c:v>
                </c:pt>
                <c:pt idx="7342">
                  <c:v>6.600407401728603E-2</c:v>
                </c:pt>
                <c:pt idx="7343">
                  <c:v>5.2604766814255299E-2</c:v>
                </c:pt>
                <c:pt idx="7344">
                  <c:v>5.2604766814255299E-2</c:v>
                </c:pt>
                <c:pt idx="7345">
                  <c:v>5.2554822644708565E-2</c:v>
                </c:pt>
                <c:pt idx="7346">
                  <c:v>0.10615205145677464</c:v>
                </c:pt>
                <c:pt idx="7347">
                  <c:v>5.2554822644708565E-2</c:v>
                </c:pt>
                <c:pt idx="7348">
                  <c:v>0.11955135865980537</c:v>
                </c:pt>
                <c:pt idx="7349">
                  <c:v>5.2554822644708565E-2</c:v>
                </c:pt>
                <c:pt idx="7350">
                  <c:v>5.2554822644708565E-2</c:v>
                </c:pt>
                <c:pt idx="7351">
                  <c:v>5.2604766814255299E-2</c:v>
                </c:pt>
                <c:pt idx="7352">
                  <c:v>5.2604766814255299E-2</c:v>
                </c:pt>
                <c:pt idx="7353">
                  <c:v>5.2604766814255299E-2</c:v>
                </c:pt>
                <c:pt idx="7354">
                  <c:v>6.5954129847739296E-2</c:v>
                </c:pt>
                <c:pt idx="7355">
                  <c:v>0.17503219615224452</c:v>
                </c:pt>
                <c:pt idx="7356">
                  <c:v>5.2604766814255299E-2</c:v>
                </c:pt>
                <c:pt idx="7357">
                  <c:v>5.2554822644708565E-2</c:v>
                </c:pt>
                <c:pt idx="7358">
                  <c:v>5.2604766814255299E-2</c:v>
                </c:pt>
                <c:pt idx="7359">
                  <c:v>3.8342138966129369E-2</c:v>
                </c:pt>
                <c:pt idx="7360">
                  <c:v>0.1620752515938193</c:v>
                </c:pt>
                <c:pt idx="7361">
                  <c:v>3.9205459611252991E-2</c:v>
                </c:pt>
                <c:pt idx="7362">
                  <c:v>3.9155515441677835E-2</c:v>
                </c:pt>
                <c:pt idx="7363">
                  <c:v>6.6004074017257608E-2</c:v>
                </c:pt>
                <c:pt idx="7364">
                  <c:v>6.6004074017257608E-2</c:v>
                </c:pt>
                <c:pt idx="7365">
                  <c:v>5.2554822644708565E-2</c:v>
                </c:pt>
                <c:pt idx="7366">
                  <c:v>5.2554822644708565E-2</c:v>
                </c:pt>
                <c:pt idx="7367">
                  <c:v>5.2554822644708565E-2</c:v>
                </c:pt>
                <c:pt idx="7368">
                  <c:v>5.2604766814255299E-2</c:v>
                </c:pt>
                <c:pt idx="7369">
                  <c:v>5.2554822644708565E-2</c:v>
                </c:pt>
                <c:pt idx="7370">
                  <c:v>5.2554822644708565E-2</c:v>
                </c:pt>
                <c:pt idx="7371">
                  <c:v>9.2752744253772335E-2</c:v>
                </c:pt>
                <c:pt idx="7372">
                  <c:v>3.9205459611224569E-2</c:v>
                </c:pt>
                <c:pt idx="7373">
                  <c:v>3.9205459611252991E-2</c:v>
                </c:pt>
                <c:pt idx="7374">
                  <c:v>6.600407401728603E-2</c:v>
                </c:pt>
                <c:pt idx="7375">
                  <c:v>5.2554822644708565E-2</c:v>
                </c:pt>
                <c:pt idx="7376">
                  <c:v>3.9205459611224569E-2</c:v>
                </c:pt>
                <c:pt idx="7377">
                  <c:v>5.2604766814255299E-2</c:v>
                </c:pt>
                <c:pt idx="7378">
                  <c:v>0.10280579209671714</c:v>
                </c:pt>
                <c:pt idx="7379">
                  <c:v>3.9205459611224569E-2</c:v>
                </c:pt>
                <c:pt idx="7380">
                  <c:v>0.13911520336199601</c:v>
                </c:pt>
                <c:pt idx="7381">
                  <c:v>0.10275584792717041</c:v>
                </c:pt>
                <c:pt idx="7382">
                  <c:v>5.2554822644708565E-2</c:v>
                </c:pt>
                <c:pt idx="7383">
                  <c:v>3.9205459611224569E-2</c:v>
                </c:pt>
                <c:pt idx="7384">
                  <c:v>5.2604766814255299E-2</c:v>
                </c:pt>
                <c:pt idx="7385">
                  <c:v>9.2802688423319069E-2</c:v>
                </c:pt>
                <c:pt idx="7386">
                  <c:v>5.2554822644708565E-2</c:v>
                </c:pt>
                <c:pt idx="7387">
                  <c:v>3.9205459611224569E-2</c:v>
                </c:pt>
                <c:pt idx="7388">
                  <c:v>5.2554822644694354E-2</c:v>
                </c:pt>
                <c:pt idx="7389">
                  <c:v>0.11182428214175388</c:v>
                </c:pt>
                <c:pt idx="7390">
                  <c:v>0.10615205145677464</c:v>
                </c:pt>
                <c:pt idx="7391">
                  <c:v>3.9155515441677835E-2</c:v>
                </c:pt>
                <c:pt idx="7392">
                  <c:v>6.5954129847739296E-2</c:v>
                </c:pt>
                <c:pt idx="7393">
                  <c:v>5.2554822644708565E-2</c:v>
                </c:pt>
                <c:pt idx="7394">
                  <c:v>3.9155515441677835E-2</c:v>
                </c:pt>
                <c:pt idx="7395">
                  <c:v>6.600407401728603E-2</c:v>
                </c:pt>
                <c:pt idx="7396">
                  <c:v>3.9205459611252991E-2</c:v>
                </c:pt>
                <c:pt idx="7397">
                  <c:v>5.2604766814255299E-2</c:v>
                </c:pt>
                <c:pt idx="7398">
                  <c:v>5.2554822644708565E-2</c:v>
                </c:pt>
                <c:pt idx="7399">
                  <c:v>3.9155515441706257E-2</c:v>
                </c:pt>
                <c:pt idx="7400">
                  <c:v>0.1883815591857001</c:v>
                </c:pt>
                <c:pt idx="7401">
                  <c:v>0.10231348528253648</c:v>
                </c:pt>
                <c:pt idx="7402">
                  <c:v>0.10236342945211163</c:v>
                </c:pt>
                <c:pt idx="7403">
                  <c:v>0.10231348528253648</c:v>
                </c:pt>
                <c:pt idx="7404">
                  <c:v>6.5954129847739296E-2</c:v>
                </c:pt>
                <c:pt idx="7405">
                  <c:v>6.6004074017257608E-2</c:v>
                </c:pt>
                <c:pt idx="7406">
                  <c:v>0.10231348528253648</c:v>
                </c:pt>
                <c:pt idx="7407">
                  <c:v>7.9403381220288338E-2</c:v>
                </c:pt>
                <c:pt idx="7408">
                  <c:v>6.5954129847739296E-2</c:v>
                </c:pt>
                <c:pt idx="7409">
                  <c:v>0.15774437860534363</c:v>
                </c:pt>
                <c:pt idx="7410">
                  <c:v>3.9205459611252991E-2</c:v>
                </c:pt>
                <c:pt idx="7411">
                  <c:v>3.9155515441677835E-2</c:v>
                </c:pt>
                <c:pt idx="7412">
                  <c:v>5.2554822644708565E-2</c:v>
                </c:pt>
                <c:pt idx="7413">
                  <c:v>5.2554822644708565E-2</c:v>
                </c:pt>
                <c:pt idx="7414">
                  <c:v>3.9155515441677835E-2</c:v>
                </c:pt>
                <c:pt idx="7415">
                  <c:v>0.10280579209671714</c:v>
                </c:pt>
                <c:pt idx="7416">
                  <c:v>3.9155515441677835E-2</c:v>
                </c:pt>
                <c:pt idx="7417">
                  <c:v>5.2554822644708565E-2</c:v>
                </c:pt>
                <c:pt idx="7418">
                  <c:v>3.9155515441677835E-2</c:v>
                </c:pt>
                <c:pt idx="7419">
                  <c:v>0.23819016599304632</c:v>
                </c:pt>
                <c:pt idx="7420">
                  <c:v>0.1023134852825649</c:v>
                </c:pt>
                <c:pt idx="7421">
                  <c:v>5.2604766814255299E-2</c:v>
                </c:pt>
                <c:pt idx="7422">
                  <c:v>0.10236342945208321</c:v>
                </c:pt>
                <c:pt idx="7423">
                  <c:v>5.2604766814255299E-2</c:v>
                </c:pt>
                <c:pt idx="7424">
                  <c:v>3.9155515441677835E-2</c:v>
                </c:pt>
                <c:pt idx="7425">
                  <c:v>5.2554822644708565E-2</c:v>
                </c:pt>
                <c:pt idx="7426">
                  <c:v>3.9205459611252991E-2</c:v>
                </c:pt>
                <c:pt idx="7427">
                  <c:v>3.9205459611224569E-2</c:v>
                </c:pt>
                <c:pt idx="7428">
                  <c:v>7.5564815046050171E-2</c:v>
                </c:pt>
                <c:pt idx="7429">
                  <c:v>3.9205459611224569E-2</c:v>
                </c:pt>
                <c:pt idx="7430">
                  <c:v>3.9205459611224569E-2</c:v>
                </c:pt>
                <c:pt idx="7431">
                  <c:v>5.2554822644708565E-2</c:v>
                </c:pt>
                <c:pt idx="7432">
                  <c:v>6.5954129847710874E-2</c:v>
                </c:pt>
                <c:pt idx="7433">
                  <c:v>5.2604766814255299E-2</c:v>
                </c:pt>
                <c:pt idx="7434">
                  <c:v>5.2604766814255299E-2</c:v>
                </c:pt>
                <c:pt idx="7435">
                  <c:v>7.5564815046050171E-2</c:v>
                </c:pt>
                <c:pt idx="7436">
                  <c:v>3.9205459611224569E-2</c:v>
                </c:pt>
                <c:pt idx="7437">
                  <c:v>0.13300061003238284</c:v>
                </c:pt>
                <c:pt idx="7438">
                  <c:v>5.2604766814255299E-2</c:v>
                </c:pt>
                <c:pt idx="7439">
                  <c:v>5.2554822644708565E-2</c:v>
                </c:pt>
                <c:pt idx="7440">
                  <c:v>0.10280579209671714</c:v>
                </c:pt>
                <c:pt idx="7441">
                  <c:v>5.2604766814255299E-2</c:v>
                </c:pt>
                <c:pt idx="7442">
                  <c:v>5.2604766814255299E-2</c:v>
                </c:pt>
                <c:pt idx="7443">
                  <c:v>5.2554822644708565E-2</c:v>
                </c:pt>
                <c:pt idx="7444">
                  <c:v>3.9155515441677835E-2</c:v>
                </c:pt>
                <c:pt idx="7445">
                  <c:v>5.2554822644708565E-2</c:v>
                </c:pt>
                <c:pt idx="7446">
                  <c:v>5.2604766814255299E-2</c:v>
                </c:pt>
                <c:pt idx="7447">
                  <c:v>6.5954129847710874E-2</c:v>
                </c:pt>
                <c:pt idx="7448">
                  <c:v>6.600407401728603E-2</c:v>
                </c:pt>
                <c:pt idx="7449">
                  <c:v>0.10280579209671714</c:v>
                </c:pt>
                <c:pt idx="7450">
                  <c:v>7.556481504603596E-2</c:v>
                </c:pt>
                <c:pt idx="7451">
                  <c:v>0.10275584792717041</c:v>
                </c:pt>
                <c:pt idx="7452">
                  <c:v>3.9205459611224569E-2</c:v>
                </c:pt>
                <c:pt idx="7453">
                  <c:v>9.2802688423319069E-2</c:v>
                </c:pt>
                <c:pt idx="7454">
                  <c:v>0.10280579209671714</c:v>
                </c:pt>
                <c:pt idx="7455">
                  <c:v>3.9155515441677835E-2</c:v>
                </c:pt>
                <c:pt idx="7456">
                  <c:v>5.2554822644694354E-2</c:v>
                </c:pt>
                <c:pt idx="7457">
                  <c:v>9.2752744253772335E-2</c:v>
                </c:pt>
                <c:pt idx="7458">
                  <c:v>5.2604766814255299E-2</c:v>
                </c:pt>
                <c:pt idx="7459">
                  <c:v>3.9205459611224569E-2</c:v>
                </c:pt>
                <c:pt idx="7460">
                  <c:v>5.2554822644708565E-2</c:v>
                </c:pt>
                <c:pt idx="7461">
                  <c:v>6.2115563673472707E-2</c:v>
                </c:pt>
                <c:pt idx="7462">
                  <c:v>0.11576273665511394</c:v>
                </c:pt>
                <c:pt idx="7463">
                  <c:v>3.9205459611224569E-2</c:v>
                </c:pt>
                <c:pt idx="7464">
                  <c:v>0.11187422631132904</c:v>
                </c:pt>
                <c:pt idx="7465">
                  <c:v>3.9205459611252991E-2</c:v>
                </c:pt>
                <c:pt idx="7466">
                  <c:v>6.6004074017257608E-2</c:v>
                </c:pt>
                <c:pt idx="7467">
                  <c:v>5.2604766814283721E-2</c:v>
                </c:pt>
                <c:pt idx="7468">
                  <c:v>3.9205459611224569E-2</c:v>
                </c:pt>
                <c:pt idx="7469">
                  <c:v>6.5954129847710874E-2</c:v>
                </c:pt>
                <c:pt idx="7470">
                  <c:v>0.10280579209671714</c:v>
                </c:pt>
                <c:pt idx="7471">
                  <c:v>0.10280579209671714</c:v>
                </c:pt>
                <c:pt idx="7472">
                  <c:v>5.2554822644765409E-2</c:v>
                </c:pt>
                <c:pt idx="7473">
                  <c:v>6.5954129847710874E-2</c:v>
                </c:pt>
                <c:pt idx="7474">
                  <c:v>3.9205459611252991E-2</c:v>
                </c:pt>
                <c:pt idx="7475">
                  <c:v>3.9155515441677835E-2</c:v>
                </c:pt>
                <c:pt idx="7476">
                  <c:v>0.11182428214175388</c:v>
                </c:pt>
                <c:pt idx="7477">
                  <c:v>3.9155515441706257E-2</c:v>
                </c:pt>
                <c:pt idx="7478">
                  <c:v>3.9155515441677835E-2</c:v>
                </c:pt>
                <c:pt idx="7479">
                  <c:v>9.2802688423319069E-2</c:v>
                </c:pt>
                <c:pt idx="7480">
                  <c:v>3.9155515441677835E-2</c:v>
                </c:pt>
                <c:pt idx="7481">
                  <c:v>3.9155515441706257E-2</c:v>
                </c:pt>
                <c:pt idx="7482">
                  <c:v>0.16547145512339512</c:v>
                </c:pt>
                <c:pt idx="7483">
                  <c:v>5.2604766814255299E-2</c:v>
                </c:pt>
                <c:pt idx="7484">
                  <c:v>3.9205459611252991E-2</c:v>
                </c:pt>
                <c:pt idx="7485">
                  <c:v>3.9155515441706257E-2</c:v>
                </c:pt>
                <c:pt idx="7486">
                  <c:v>3.9155515441677835E-2</c:v>
                </c:pt>
                <c:pt idx="7487">
                  <c:v>3.9205459611224569E-2</c:v>
                </c:pt>
                <c:pt idx="7488">
                  <c:v>3.9155515441706257E-2</c:v>
                </c:pt>
                <c:pt idx="7489">
                  <c:v>6.5954129847710874E-2</c:v>
                </c:pt>
                <c:pt idx="7490">
                  <c:v>0.11576273665511394</c:v>
                </c:pt>
                <c:pt idx="7491">
                  <c:v>3.9205459611224569E-2</c:v>
                </c:pt>
                <c:pt idx="7492">
                  <c:v>3.9205459611252991E-2</c:v>
                </c:pt>
                <c:pt idx="7493">
                  <c:v>3.9205459611224569E-2</c:v>
                </c:pt>
                <c:pt idx="7494">
                  <c:v>3.9155515441734678E-2</c:v>
                </c:pt>
                <c:pt idx="7495">
                  <c:v>6.2115563673501129E-2</c:v>
                </c:pt>
                <c:pt idx="7496">
                  <c:v>9.8474919108298309E-2</c:v>
                </c:pt>
                <c:pt idx="7497">
                  <c:v>5.2554822644708565E-2</c:v>
                </c:pt>
                <c:pt idx="7498">
                  <c:v>5.2554822644708565E-2</c:v>
                </c:pt>
                <c:pt idx="7499">
                  <c:v>5.2554822644708565E-2</c:v>
                </c:pt>
                <c:pt idx="7500">
                  <c:v>5.2604766814255299E-2</c:v>
                </c:pt>
                <c:pt idx="7501">
                  <c:v>0.10615205145677464</c:v>
                </c:pt>
                <c:pt idx="7502">
                  <c:v>5.2604766814255299E-2</c:v>
                </c:pt>
                <c:pt idx="7503">
                  <c:v>0.14439501557188805</c:v>
                </c:pt>
                <c:pt idx="7504">
                  <c:v>0.15774437860534363</c:v>
                </c:pt>
                <c:pt idx="7505">
                  <c:v>0.1443950155719449</c:v>
                </c:pt>
                <c:pt idx="7506">
                  <c:v>0.14439501557188805</c:v>
                </c:pt>
                <c:pt idx="7507">
                  <c:v>9.8424974938723153E-2</c:v>
                </c:pt>
                <c:pt idx="7508">
                  <c:v>6.6004074017257608E-2</c:v>
                </c:pt>
                <c:pt idx="7509">
                  <c:v>5.2604766814255299E-2</c:v>
                </c:pt>
                <c:pt idx="7510">
                  <c:v>3.8292194796554213E-2</c:v>
                </c:pt>
                <c:pt idx="7511">
                  <c:v>0.14639991723538515</c:v>
                </c:pt>
                <c:pt idx="7512">
                  <c:v>0.1329506658628361</c:v>
                </c:pt>
                <c:pt idx="7513">
                  <c:v>3.9155515441677835E-2</c:v>
                </c:pt>
                <c:pt idx="7514">
                  <c:v>3.9205459611252991E-2</c:v>
                </c:pt>
                <c:pt idx="7515">
                  <c:v>5.2554822644765409E-2</c:v>
                </c:pt>
                <c:pt idx="7516">
                  <c:v>5.2554822644765409E-2</c:v>
                </c:pt>
                <c:pt idx="7517">
                  <c:v>5.2554822644765409E-2</c:v>
                </c:pt>
                <c:pt idx="7518">
                  <c:v>5.2604766814283721E-2</c:v>
                </c:pt>
                <c:pt idx="7519">
                  <c:v>5.2554822644708565E-2</c:v>
                </c:pt>
                <c:pt idx="7520">
                  <c:v>3.9155515441734678E-2</c:v>
                </c:pt>
                <c:pt idx="7521">
                  <c:v>9.2802688423319069E-2</c:v>
                </c:pt>
                <c:pt idx="7522">
                  <c:v>6.5954129847739296E-2</c:v>
                </c:pt>
                <c:pt idx="7523">
                  <c:v>6.5954129847739296E-2</c:v>
                </c:pt>
                <c:pt idx="7524">
                  <c:v>6.5954129847739296E-2</c:v>
                </c:pt>
                <c:pt idx="7525">
                  <c:v>6.5954129847739296E-2</c:v>
                </c:pt>
                <c:pt idx="7526">
                  <c:v>9.8474919108298309E-2</c:v>
                </c:pt>
                <c:pt idx="7527">
                  <c:v>0.2577040665256618</c:v>
                </c:pt>
                <c:pt idx="7528">
                  <c:v>0.27115331789821084</c:v>
                </c:pt>
                <c:pt idx="7529">
                  <c:v>0.24430475932263107</c:v>
                </c:pt>
                <c:pt idx="7530">
                  <c:v>9.8474919108355152E-2</c:v>
                </c:pt>
                <c:pt idx="7531">
                  <c:v>0.17133276016454602</c:v>
                </c:pt>
                <c:pt idx="7532">
                  <c:v>8.5264686261439238E-2</c:v>
                </c:pt>
                <c:pt idx="7533">
                  <c:v>8.5264686261496081E-2</c:v>
                </c:pt>
                <c:pt idx="7534">
                  <c:v>8.5264686261439238E-2</c:v>
                </c:pt>
                <c:pt idx="7535">
                  <c:v>9.8614049294951656E-2</c:v>
                </c:pt>
                <c:pt idx="7536">
                  <c:v>9.8614049294951656E-2</c:v>
                </c:pt>
                <c:pt idx="7537">
                  <c:v>0.1120633006675007</c:v>
                </c:pt>
                <c:pt idx="7538">
                  <c:v>0.12541266370095627</c:v>
                </c:pt>
                <c:pt idx="7539">
                  <c:v>9.8614049294894812E-2</c:v>
                </c:pt>
                <c:pt idx="7540">
                  <c:v>9.8614049294894812E-2</c:v>
                </c:pt>
                <c:pt idx="7541">
                  <c:v>0.1120633006675007</c:v>
                </c:pt>
                <c:pt idx="7542">
                  <c:v>9.8614049294894812E-2</c:v>
                </c:pt>
                <c:pt idx="7543">
                  <c:v>8.5264686261439238E-2</c:v>
                </c:pt>
                <c:pt idx="7544">
                  <c:v>8.5264686261496081E-2</c:v>
                </c:pt>
                <c:pt idx="7545">
                  <c:v>9.8614049294951656E-2</c:v>
                </c:pt>
                <c:pt idx="7546">
                  <c:v>9.8614049294951656E-2</c:v>
                </c:pt>
                <c:pt idx="7547">
                  <c:v>0.1120633006675007</c:v>
                </c:pt>
                <c:pt idx="7548">
                  <c:v>0.12541266370095627</c:v>
                </c:pt>
                <c:pt idx="7549">
                  <c:v>8.5264686261439238E-2</c:v>
                </c:pt>
                <c:pt idx="7550">
                  <c:v>9.8614049294894812E-2</c:v>
                </c:pt>
                <c:pt idx="7551">
                  <c:v>9.8614049294894812E-2</c:v>
                </c:pt>
                <c:pt idx="7552">
                  <c:v>0.1120633006675007</c:v>
                </c:pt>
                <c:pt idx="7553">
                  <c:v>8.5264686261439238E-2</c:v>
                </c:pt>
                <c:pt idx="7554">
                  <c:v>9.8614049294894812E-2</c:v>
                </c:pt>
                <c:pt idx="7555">
                  <c:v>5.2604766814255299E-2</c:v>
                </c:pt>
                <c:pt idx="7556">
                  <c:v>7.5564815046050171E-2</c:v>
                </c:pt>
                <c:pt idx="7557">
                  <c:v>7.5514870876503437E-2</c:v>
                </c:pt>
                <c:pt idx="7558">
                  <c:v>5.2554822644694354E-2</c:v>
                </c:pt>
                <c:pt idx="7559">
                  <c:v>8.8964122249080901E-2</c:v>
                </c:pt>
                <c:pt idx="7560">
                  <c:v>8.8914178079534167E-2</c:v>
                </c:pt>
                <c:pt idx="7561">
                  <c:v>9.8424974938751575E-2</c:v>
                </c:pt>
                <c:pt idx="7562">
                  <c:v>5.2604766814241088E-2</c:v>
                </c:pt>
                <c:pt idx="7563">
                  <c:v>5.2554822644708565E-2</c:v>
                </c:pt>
                <c:pt idx="7564">
                  <c:v>5.2554822644694354E-2</c:v>
                </c:pt>
                <c:pt idx="7565">
                  <c:v>5.2604766814255299E-2</c:v>
                </c:pt>
                <c:pt idx="7566">
                  <c:v>5.2604766814255299E-2</c:v>
                </c:pt>
                <c:pt idx="7567">
                  <c:v>6.6004074017257608E-2</c:v>
                </c:pt>
                <c:pt idx="7568">
                  <c:v>7.9353437050770026E-2</c:v>
                </c:pt>
                <c:pt idx="7569">
                  <c:v>6.6004074017257608E-2</c:v>
                </c:pt>
                <c:pt idx="7570">
                  <c:v>5.2554822644708565E-2</c:v>
                </c:pt>
                <c:pt idx="7571">
                  <c:v>5.2554822644708565E-2</c:v>
                </c:pt>
                <c:pt idx="7572">
                  <c:v>6.5954129847710874E-2</c:v>
                </c:pt>
                <c:pt idx="7573">
                  <c:v>7.940338122031676E-2</c:v>
                </c:pt>
                <c:pt idx="7574">
                  <c:v>6.5954129847710874E-2</c:v>
                </c:pt>
                <c:pt idx="7575">
                  <c:v>5.2604766814255299E-2</c:v>
                </c:pt>
                <c:pt idx="7576">
                  <c:v>7.5564815046050171E-2</c:v>
                </c:pt>
                <c:pt idx="7577">
                  <c:v>7.5564815046050171E-2</c:v>
                </c:pt>
                <c:pt idx="7578">
                  <c:v>7.9353437050770026E-2</c:v>
                </c:pt>
                <c:pt idx="7579">
                  <c:v>5.2554822644708565E-2</c:v>
                </c:pt>
                <c:pt idx="7580">
                  <c:v>5.2554822644708565E-2</c:v>
                </c:pt>
                <c:pt idx="7581">
                  <c:v>7.5514870876503437E-2</c:v>
                </c:pt>
                <c:pt idx="7582">
                  <c:v>5.2554822644708565E-2</c:v>
                </c:pt>
                <c:pt idx="7583">
                  <c:v>6.600407401728603E-2</c:v>
                </c:pt>
                <c:pt idx="7584">
                  <c:v>5.2604766814255299E-2</c:v>
                </c:pt>
                <c:pt idx="7585">
                  <c:v>7.5564815046050171E-2</c:v>
                </c:pt>
                <c:pt idx="7586">
                  <c:v>5.2554822644708565E-2</c:v>
                </c:pt>
                <c:pt idx="7587">
                  <c:v>6.600407401728603E-2</c:v>
                </c:pt>
                <c:pt idx="7588">
                  <c:v>6.600407401728603E-2</c:v>
                </c:pt>
                <c:pt idx="7589">
                  <c:v>6.600407401728603E-2</c:v>
                </c:pt>
                <c:pt idx="7590">
                  <c:v>7.9353437050770026E-2</c:v>
                </c:pt>
                <c:pt idx="7591">
                  <c:v>7.9353437050770026E-2</c:v>
                </c:pt>
                <c:pt idx="7592">
                  <c:v>5.2554822644708565E-2</c:v>
                </c:pt>
                <c:pt idx="7593">
                  <c:v>0.11576273665511394</c:v>
                </c:pt>
                <c:pt idx="7594">
                  <c:v>5.2554822644708565E-2</c:v>
                </c:pt>
                <c:pt idx="7595">
                  <c:v>6.600407401728603E-2</c:v>
                </c:pt>
                <c:pt idx="7596">
                  <c:v>5.2554822644708565E-2</c:v>
                </c:pt>
                <c:pt idx="7597">
                  <c:v>7.5514870876503437E-2</c:v>
                </c:pt>
                <c:pt idx="7598">
                  <c:v>7.5564815046050171E-2</c:v>
                </c:pt>
                <c:pt idx="7599">
                  <c:v>5.2554822644708565E-2</c:v>
                </c:pt>
                <c:pt idx="7600">
                  <c:v>6.6004074017257608E-2</c:v>
                </c:pt>
                <c:pt idx="7601">
                  <c:v>6.6004074017257608E-2</c:v>
                </c:pt>
                <c:pt idx="7602">
                  <c:v>7.9353437050741604E-2</c:v>
                </c:pt>
                <c:pt idx="7603">
                  <c:v>7.9353437050741604E-2</c:v>
                </c:pt>
                <c:pt idx="7604">
                  <c:v>5.2554822644708565E-2</c:v>
                </c:pt>
                <c:pt idx="7605">
                  <c:v>5.2554822644708565E-2</c:v>
                </c:pt>
                <c:pt idx="7606">
                  <c:v>5.2554822644708565E-2</c:v>
                </c:pt>
                <c:pt idx="7607">
                  <c:v>5.2604766814226878E-2</c:v>
                </c:pt>
                <c:pt idx="7608">
                  <c:v>5.2554822644708565E-2</c:v>
                </c:pt>
                <c:pt idx="7609">
                  <c:v>5.2554822644708565E-2</c:v>
                </c:pt>
                <c:pt idx="7610">
                  <c:v>5.2554822644708565E-2</c:v>
                </c:pt>
                <c:pt idx="7611">
                  <c:v>6.6004074017257608E-2</c:v>
                </c:pt>
                <c:pt idx="7612">
                  <c:v>5.2554822644708565E-2</c:v>
                </c:pt>
                <c:pt idx="7613">
                  <c:v>5.2554822644765409E-2</c:v>
                </c:pt>
                <c:pt idx="7614">
                  <c:v>5.2554822644708565E-2</c:v>
                </c:pt>
                <c:pt idx="7615">
                  <c:v>5.2554822644708565E-2</c:v>
                </c:pt>
                <c:pt idx="7616">
                  <c:v>8.8964122249080901E-2</c:v>
                </c:pt>
                <c:pt idx="7617">
                  <c:v>0.11182428214181073</c:v>
                </c:pt>
                <c:pt idx="7618">
                  <c:v>6.6004074017257608E-2</c:v>
                </c:pt>
                <c:pt idx="7619">
                  <c:v>7.9403381220288338E-2</c:v>
                </c:pt>
                <c:pt idx="7620">
                  <c:v>7.9353437050770026E-2</c:v>
                </c:pt>
                <c:pt idx="7621">
                  <c:v>6.600407401728603E-2</c:v>
                </c:pt>
                <c:pt idx="7622">
                  <c:v>7.9353437050713183E-2</c:v>
                </c:pt>
                <c:pt idx="7623">
                  <c:v>7.9353437050713183E-2</c:v>
                </c:pt>
                <c:pt idx="7624">
                  <c:v>7.9353437050713183E-2</c:v>
                </c:pt>
                <c:pt idx="7625">
                  <c:v>7.9353437050713183E-2</c:v>
                </c:pt>
                <c:pt idx="7626">
                  <c:v>7.9353437050713183E-2</c:v>
                </c:pt>
                <c:pt idx="7627">
                  <c:v>7.9353437050713183E-2</c:v>
                </c:pt>
                <c:pt idx="7628">
                  <c:v>7.9353437050713183E-2</c:v>
                </c:pt>
                <c:pt idx="7629">
                  <c:v>7.9353437050713183E-2</c:v>
                </c:pt>
                <c:pt idx="7630">
                  <c:v>7.9353437050713183E-2</c:v>
                </c:pt>
                <c:pt idx="7631">
                  <c:v>7.9353437050713183E-2</c:v>
                </c:pt>
                <c:pt idx="7632">
                  <c:v>7.9353437050713183E-2</c:v>
                </c:pt>
                <c:pt idx="7633">
                  <c:v>7.9353437050713183E-2</c:v>
                </c:pt>
                <c:pt idx="7634">
                  <c:v>7.9353437050713183E-2</c:v>
                </c:pt>
                <c:pt idx="7635">
                  <c:v>7.9353437050713183E-2</c:v>
                </c:pt>
                <c:pt idx="7636">
                  <c:v>7.9353437050713183E-2</c:v>
                </c:pt>
                <c:pt idx="7637">
                  <c:v>5.2554822644708565E-2</c:v>
                </c:pt>
                <c:pt idx="7638">
                  <c:v>5.2554822644708565E-2</c:v>
                </c:pt>
                <c:pt idx="7639">
                  <c:v>5.2604766814283721E-2</c:v>
                </c:pt>
                <c:pt idx="7640">
                  <c:v>5.2554822644765409E-2</c:v>
                </c:pt>
                <c:pt idx="7641">
                  <c:v>5.2604766814283721E-2</c:v>
                </c:pt>
                <c:pt idx="7642">
                  <c:v>3.9205459611252991E-2</c:v>
                </c:pt>
                <c:pt idx="7643">
                  <c:v>5.2604766814283721E-2</c:v>
                </c:pt>
                <c:pt idx="7644">
                  <c:v>6.6004074017257608E-2</c:v>
                </c:pt>
                <c:pt idx="7645">
                  <c:v>5.2554822644765409E-2</c:v>
                </c:pt>
                <c:pt idx="7646">
                  <c:v>5.2554822644708565E-2</c:v>
                </c:pt>
                <c:pt idx="7647">
                  <c:v>5.2554822644708565E-2</c:v>
                </c:pt>
                <c:pt idx="7648">
                  <c:v>6.6004074017314451E-2</c:v>
                </c:pt>
                <c:pt idx="7649">
                  <c:v>6.6004074017314451E-2</c:v>
                </c:pt>
                <c:pt idx="7650">
                  <c:v>6.6004074017314451E-2</c:v>
                </c:pt>
                <c:pt idx="7651">
                  <c:v>6.6004074017314451E-2</c:v>
                </c:pt>
                <c:pt idx="7652">
                  <c:v>6.6004074017314451E-2</c:v>
                </c:pt>
                <c:pt idx="7653">
                  <c:v>6.6004074017314451E-2</c:v>
                </c:pt>
                <c:pt idx="7654">
                  <c:v>6.5954129847682452E-2</c:v>
                </c:pt>
                <c:pt idx="7655">
                  <c:v>6.5954129847682452E-2</c:v>
                </c:pt>
                <c:pt idx="7656">
                  <c:v>6.5954129847739296E-2</c:v>
                </c:pt>
                <c:pt idx="7657">
                  <c:v>6.5954129847739296E-2</c:v>
                </c:pt>
                <c:pt idx="7658">
                  <c:v>0.34332977778421991</c:v>
                </c:pt>
                <c:pt idx="7659">
                  <c:v>0.32988052641155718</c:v>
                </c:pt>
                <c:pt idx="7660">
                  <c:v>0.32993047058118918</c:v>
                </c:pt>
                <c:pt idx="7661">
                  <c:v>0.32988052641155718</c:v>
                </c:pt>
                <c:pt idx="7662">
                  <c:v>0.32988052641155718</c:v>
                </c:pt>
                <c:pt idx="7663">
                  <c:v>0.32988052641155718</c:v>
                </c:pt>
                <c:pt idx="7664">
                  <c:v>0.1023134852825649</c:v>
                </c:pt>
                <c:pt idx="7665">
                  <c:v>0.27244473142525294</c:v>
                </c:pt>
                <c:pt idx="7666">
                  <c:v>0.27244473142525294</c:v>
                </c:pt>
                <c:pt idx="7667">
                  <c:v>0.10236342945208321</c:v>
                </c:pt>
                <c:pt idx="7668">
                  <c:v>0.1023134852825649</c:v>
                </c:pt>
                <c:pt idx="7669">
                  <c:v>5.2604766814226878E-2</c:v>
                </c:pt>
                <c:pt idx="7670">
                  <c:v>5.2554822644708565E-2</c:v>
                </c:pt>
                <c:pt idx="7671">
                  <c:v>5.2604766814283721E-2</c:v>
                </c:pt>
                <c:pt idx="7672">
                  <c:v>5.2554822644708565E-2</c:v>
                </c:pt>
                <c:pt idx="7673">
                  <c:v>8.8964122249080901E-2</c:v>
                </c:pt>
                <c:pt idx="7674">
                  <c:v>7.5514870876503437E-2</c:v>
                </c:pt>
                <c:pt idx="7675">
                  <c:v>0.1023134852825649</c:v>
                </c:pt>
                <c:pt idx="7676">
                  <c:v>8.8964122249080901E-2</c:v>
                </c:pt>
                <c:pt idx="7677">
                  <c:v>0.1023134852825649</c:v>
                </c:pt>
                <c:pt idx="7678">
                  <c:v>7.5564815046050171E-2</c:v>
                </c:pt>
                <c:pt idx="7679">
                  <c:v>5.2554822644708565E-2</c:v>
                </c:pt>
                <c:pt idx="7680">
                  <c:v>0.18084355702376342</c:v>
                </c:pt>
                <c:pt idx="7681">
                  <c:v>5.2554822644708565E-2</c:v>
                </c:pt>
                <c:pt idx="7682">
                  <c:v>5.2604766814255299E-2</c:v>
                </c:pt>
                <c:pt idx="7683">
                  <c:v>7.5514870876531859E-2</c:v>
                </c:pt>
                <c:pt idx="7684">
                  <c:v>0.12911209968859794</c:v>
                </c:pt>
                <c:pt idx="7685">
                  <c:v>0.1654215109538768</c:v>
                </c:pt>
                <c:pt idx="7686">
                  <c:v>0.14256135106114698</c:v>
                </c:pt>
                <c:pt idx="7687">
                  <c:v>0.12911209968859794</c:v>
                </c:pt>
                <c:pt idx="7688">
                  <c:v>0.1386728407173905</c:v>
                </c:pt>
                <c:pt idx="7689">
                  <c:v>0.15202220375084607</c:v>
                </c:pt>
                <c:pt idx="7690">
                  <c:v>7.5514870876503437E-2</c:v>
                </c:pt>
                <c:pt idx="7691">
                  <c:v>7.5514870876503437E-2</c:v>
                </c:pt>
                <c:pt idx="7692">
                  <c:v>7.5514870876503437E-2</c:v>
                </c:pt>
                <c:pt idx="7693">
                  <c:v>0.10231348528259332</c:v>
                </c:pt>
                <c:pt idx="7694">
                  <c:v>8.8964122249080901E-2</c:v>
                </c:pt>
                <c:pt idx="7695">
                  <c:v>0.14823358174612622</c:v>
                </c:pt>
                <c:pt idx="7696">
                  <c:v>0.12527353351433135</c:v>
                </c:pt>
                <c:pt idx="7697">
                  <c:v>0.10231348528253648</c:v>
                </c:pt>
                <c:pt idx="7698">
                  <c:v>7.9353437050770026E-2</c:v>
                </c:pt>
                <c:pt idx="7699">
                  <c:v>7.9353437050741604E-2</c:v>
                </c:pt>
                <c:pt idx="7700">
                  <c:v>0.1329506658628361</c:v>
                </c:pt>
                <c:pt idx="7701">
                  <c:v>0.13300061003238284</c:v>
                </c:pt>
                <c:pt idx="7702">
                  <c:v>0.78441171119425235</c:v>
                </c:pt>
                <c:pt idx="7703">
                  <c:v>0.80737175942613248</c:v>
                </c:pt>
                <c:pt idx="7704">
                  <c:v>0.80737175942613248</c:v>
                </c:pt>
                <c:pt idx="7705">
                  <c:v>0.79776107422776477</c:v>
                </c:pt>
                <c:pt idx="7706">
                  <c:v>0.79776107422776477</c:v>
                </c:pt>
                <c:pt idx="7707">
                  <c:v>0.83800894000637527</c:v>
                </c:pt>
                <c:pt idx="7708">
                  <c:v>0.83800894000637527</c:v>
                </c:pt>
                <c:pt idx="7709">
                  <c:v>0.81121032560031381</c:v>
                </c:pt>
                <c:pt idx="7710">
                  <c:v>0.79776107422776477</c:v>
                </c:pt>
                <c:pt idx="7711">
                  <c:v>0.79776107422776477</c:v>
                </c:pt>
                <c:pt idx="7712">
                  <c:v>0.81121032560031381</c:v>
                </c:pt>
                <c:pt idx="7713">
                  <c:v>0.77101240399110793</c:v>
                </c:pt>
                <c:pt idx="7714">
                  <c:v>0.77101240399110793</c:v>
                </c:pt>
                <c:pt idx="7715">
                  <c:v>0.8207211224596449</c:v>
                </c:pt>
                <c:pt idx="7716">
                  <c:v>0.78441171119425235</c:v>
                </c:pt>
                <c:pt idx="7717">
                  <c:v>0.83417037383219395</c:v>
                </c:pt>
                <c:pt idx="7718">
                  <c:v>0.84751973686570636</c:v>
                </c:pt>
                <c:pt idx="7719">
                  <c:v>0.8207211224596449</c:v>
                </c:pt>
                <c:pt idx="7720">
                  <c:v>0.8207211224596449</c:v>
                </c:pt>
                <c:pt idx="7721">
                  <c:v>0.78441171119425235</c:v>
                </c:pt>
                <c:pt idx="7722">
                  <c:v>0.78441171119447972</c:v>
                </c:pt>
                <c:pt idx="7723">
                  <c:v>0.80737175942613248</c:v>
                </c:pt>
                <c:pt idx="7724">
                  <c:v>0.86480755441243673</c:v>
                </c:pt>
                <c:pt idx="7725">
                  <c:v>0.83028186348838062</c:v>
                </c:pt>
                <c:pt idx="7726">
                  <c:v>0.79397245222310175</c:v>
                </c:pt>
                <c:pt idx="7727">
                  <c:v>0.79776107422776477</c:v>
                </c:pt>
                <c:pt idx="7728">
                  <c:v>0.79776107422776477</c:v>
                </c:pt>
                <c:pt idx="7729">
                  <c:v>0.90733144734645066</c:v>
                </c:pt>
                <c:pt idx="7730">
                  <c:v>0.79776107422787845</c:v>
                </c:pt>
                <c:pt idx="7731">
                  <c:v>0.82072112245953122</c:v>
                </c:pt>
                <c:pt idx="7732">
                  <c:v>0.85319196755062876</c:v>
                </c:pt>
                <c:pt idx="7733">
                  <c:v>0.85319196755062876</c:v>
                </c:pt>
                <c:pt idx="7734">
                  <c:v>0.85319196755062876</c:v>
                </c:pt>
                <c:pt idx="7735">
                  <c:v>0.82072112245953122</c:v>
                </c:pt>
                <c:pt idx="7736">
                  <c:v>0.85324191172014707</c:v>
                </c:pt>
                <c:pt idx="7737">
                  <c:v>0.91246142704767408</c:v>
                </c:pt>
                <c:pt idx="7738">
                  <c:v>0.85135830303988769</c:v>
                </c:pt>
                <c:pt idx="7739">
                  <c:v>0.83800894000660264</c:v>
                </c:pt>
                <c:pt idx="7740">
                  <c:v>0.82455968863382623</c:v>
                </c:pt>
                <c:pt idx="7741">
                  <c:v>0.87431835127154045</c:v>
                </c:pt>
                <c:pt idx="7742">
                  <c:v>0.88776760264431687</c:v>
                </c:pt>
                <c:pt idx="7743">
                  <c:v>0.85135830303988769</c:v>
                </c:pt>
                <c:pt idx="7744">
                  <c:v>0.86096898823825541</c:v>
                </c:pt>
                <c:pt idx="7745">
                  <c:v>0.82455968863382623</c:v>
                </c:pt>
                <c:pt idx="7746">
                  <c:v>0.87431835127176782</c:v>
                </c:pt>
                <c:pt idx="7747">
                  <c:v>0.83800894000637527</c:v>
                </c:pt>
                <c:pt idx="7748">
                  <c:v>0.84751973686570636</c:v>
                </c:pt>
                <c:pt idx="7749">
                  <c:v>0.86096898823825541</c:v>
                </c:pt>
                <c:pt idx="7750">
                  <c:v>0.82455968863382623</c:v>
                </c:pt>
                <c:pt idx="7751">
                  <c:v>0.78441171119425235</c:v>
                </c:pt>
                <c:pt idx="7752">
                  <c:v>0.83417037383219395</c:v>
                </c:pt>
                <c:pt idx="7753">
                  <c:v>0.84751973686570636</c:v>
                </c:pt>
                <c:pt idx="7754">
                  <c:v>0.86096898823825541</c:v>
                </c:pt>
                <c:pt idx="7755">
                  <c:v>0.82455968863382623</c:v>
                </c:pt>
                <c:pt idx="7756">
                  <c:v>0.87431835127154045</c:v>
                </c:pt>
                <c:pt idx="7757">
                  <c:v>0.83800894000637527</c:v>
                </c:pt>
                <c:pt idx="7758">
                  <c:v>0.78436176702484772</c:v>
                </c:pt>
                <c:pt idx="7759">
                  <c:v>0.78354839054918557</c:v>
                </c:pt>
                <c:pt idx="7760">
                  <c:v>0.78441171119436603</c:v>
                </c:pt>
                <c:pt idx="7761">
                  <c:v>0.78436176702473404</c:v>
                </c:pt>
                <c:pt idx="7762">
                  <c:v>0.78436176702484772</c:v>
                </c:pt>
                <c:pt idx="7763">
                  <c:v>0.91062776253693301</c:v>
                </c:pt>
                <c:pt idx="7764">
                  <c:v>0.79392250805346976</c:v>
                </c:pt>
                <c:pt idx="7765">
                  <c:v>0.79392250805358344</c:v>
                </c:pt>
                <c:pt idx="7766">
                  <c:v>0.7998337572643095</c:v>
                </c:pt>
                <c:pt idx="7767">
                  <c:v>0.79397245222310175</c:v>
                </c:pt>
                <c:pt idx="7768">
                  <c:v>0.83023191931886231</c:v>
                </c:pt>
                <c:pt idx="7769">
                  <c:v>0.79392250805346976</c:v>
                </c:pt>
                <c:pt idx="7770">
                  <c:v>0.79392250805358344</c:v>
                </c:pt>
                <c:pt idx="7771">
                  <c:v>0.79392250805346976</c:v>
                </c:pt>
                <c:pt idx="7772">
                  <c:v>0.79392250805346976</c:v>
                </c:pt>
                <c:pt idx="7773">
                  <c:v>0.79392250805358344</c:v>
                </c:pt>
                <c:pt idx="7774">
                  <c:v>0.79392250805358344</c:v>
                </c:pt>
                <c:pt idx="7775">
                  <c:v>0.79392250805358344</c:v>
                </c:pt>
                <c:pt idx="7776">
                  <c:v>0.79392250805358344</c:v>
                </c:pt>
                <c:pt idx="7777">
                  <c:v>0.7998337572643095</c:v>
                </c:pt>
                <c:pt idx="7778">
                  <c:v>0.83023191931886231</c:v>
                </c:pt>
                <c:pt idx="7779">
                  <c:v>0.84368117069141135</c:v>
                </c:pt>
                <c:pt idx="7780">
                  <c:v>0.83417037383219395</c:v>
                </c:pt>
                <c:pt idx="7781">
                  <c:v>0.85703053372492377</c:v>
                </c:pt>
                <c:pt idx="7782">
                  <c:v>0.83979266034759803</c:v>
                </c:pt>
                <c:pt idx="7783">
                  <c:v>1.0857748302792061</c:v>
                </c:pt>
                <c:pt idx="7784">
                  <c:v>0.84363122652189304</c:v>
                </c:pt>
                <c:pt idx="7785">
                  <c:v>0.8648075544126641</c:v>
                </c:pt>
                <c:pt idx="7786">
                  <c:v>0.83028186348838062</c:v>
                </c:pt>
                <c:pt idx="7787">
                  <c:v>0.83998173470376969</c:v>
                </c:pt>
                <c:pt idx="7788">
                  <c:v>0.78441171119425235</c:v>
                </c:pt>
                <c:pt idx="7789">
                  <c:v>0.79397245222321544</c:v>
                </c:pt>
                <c:pt idx="7790">
                  <c:v>0.82072112245953122</c:v>
                </c:pt>
                <c:pt idx="7791">
                  <c:v>0.84363122652189304</c:v>
                </c:pt>
                <c:pt idx="7792">
                  <c:v>0.85319196755062876</c:v>
                </c:pt>
                <c:pt idx="7793">
                  <c:v>0.79392250805358344</c:v>
                </c:pt>
                <c:pt idx="7794">
                  <c:v>0.80732181525650049</c:v>
                </c:pt>
                <c:pt idx="7795">
                  <c:v>0.85324191172014707</c:v>
                </c:pt>
                <c:pt idx="7796">
                  <c:v>0.79392250805358344</c:v>
                </c:pt>
                <c:pt idx="7797">
                  <c:v>0.79392250805358344</c:v>
                </c:pt>
                <c:pt idx="7798">
                  <c:v>0.79392250805358344</c:v>
                </c:pt>
                <c:pt idx="7799">
                  <c:v>0.79392250805358344</c:v>
                </c:pt>
                <c:pt idx="7800">
                  <c:v>0.80732181525650049</c:v>
                </c:pt>
                <c:pt idx="7801">
                  <c:v>0.7710124039913353</c:v>
                </c:pt>
                <c:pt idx="7802">
                  <c:v>0.78436176702473404</c:v>
                </c:pt>
                <c:pt idx="7803">
                  <c:v>0.7710124039913353</c:v>
                </c:pt>
                <c:pt idx="7804">
                  <c:v>0.82077106662916322</c:v>
                </c:pt>
                <c:pt idx="7805">
                  <c:v>0.8665912747535458</c:v>
                </c:pt>
                <c:pt idx="7806">
                  <c:v>0.8570804778943284</c:v>
                </c:pt>
                <c:pt idx="7807">
                  <c:v>0.85703053372492377</c:v>
                </c:pt>
                <c:pt idx="7808">
                  <c:v>0.87999058195669022</c:v>
                </c:pt>
                <c:pt idx="7809">
                  <c:v>0.85703053372481008</c:v>
                </c:pt>
                <c:pt idx="7810">
                  <c:v>0.77682376486291105</c:v>
                </c:pt>
                <c:pt idx="7811">
                  <c:v>0.80737175942613248</c:v>
                </c:pt>
                <c:pt idx="7812">
                  <c:v>0.79392250805346976</c:v>
                </c:pt>
                <c:pt idx="7813">
                  <c:v>0.86659127475365949</c:v>
                </c:pt>
                <c:pt idx="7814">
                  <c:v>0.75756315261878626</c:v>
                </c:pt>
                <c:pt idx="7815">
                  <c:v>0.85319196755062876</c:v>
                </c:pt>
                <c:pt idx="7816">
                  <c:v>0.83023191931886231</c:v>
                </c:pt>
                <c:pt idx="7817">
                  <c:v>0.85319196755062876</c:v>
                </c:pt>
                <c:pt idx="7818">
                  <c:v>0.79392250805346976</c:v>
                </c:pt>
                <c:pt idx="7819">
                  <c:v>0.83412042966256195</c:v>
                </c:pt>
                <c:pt idx="7820">
                  <c:v>0.79392250805358344</c:v>
                </c:pt>
                <c:pt idx="7821">
                  <c:v>0.79392250805358344</c:v>
                </c:pt>
                <c:pt idx="7822">
                  <c:v>0.85319196755062876</c:v>
                </c:pt>
                <c:pt idx="7823">
                  <c:v>0.79392250805358344</c:v>
                </c:pt>
                <c:pt idx="7824">
                  <c:v>0.79397245222321544</c:v>
                </c:pt>
                <c:pt idx="7825">
                  <c:v>0.79397245222310175</c:v>
                </c:pt>
                <c:pt idx="7826">
                  <c:v>0.79397245222310175</c:v>
                </c:pt>
                <c:pt idx="7827">
                  <c:v>0.79392250805358344</c:v>
                </c:pt>
                <c:pt idx="7828">
                  <c:v>0.85324191172014707</c:v>
                </c:pt>
                <c:pt idx="7829">
                  <c:v>0.79397245222298807</c:v>
                </c:pt>
                <c:pt idx="7830">
                  <c:v>0.79397245222310175</c:v>
                </c:pt>
                <c:pt idx="7831">
                  <c:v>0.79392250805358344</c:v>
                </c:pt>
                <c:pt idx="7832">
                  <c:v>0.84368117069129767</c:v>
                </c:pt>
                <c:pt idx="7833">
                  <c:v>0.78436176702473404</c:v>
                </c:pt>
                <c:pt idx="7834">
                  <c:v>0.78436176702473404</c:v>
                </c:pt>
                <c:pt idx="7835">
                  <c:v>0.78436176702473404</c:v>
                </c:pt>
                <c:pt idx="7836">
                  <c:v>0.84368117069141135</c:v>
                </c:pt>
                <c:pt idx="7837">
                  <c:v>0.87999058195657653</c:v>
                </c:pt>
                <c:pt idx="7838">
                  <c:v>0.8666412189231778</c:v>
                </c:pt>
                <c:pt idx="7839">
                  <c:v>0.80737175942613248</c:v>
                </c:pt>
                <c:pt idx="7840">
                  <c:v>0.80737175942613248</c:v>
                </c:pt>
                <c:pt idx="7841">
                  <c:v>0.80737175942613248</c:v>
                </c:pt>
                <c:pt idx="7842">
                  <c:v>0.80737175942613248</c:v>
                </c:pt>
                <c:pt idx="7843">
                  <c:v>0.80737175942613248</c:v>
                </c:pt>
                <c:pt idx="7844">
                  <c:v>0.80732181525650049</c:v>
                </c:pt>
                <c:pt idx="7845">
                  <c:v>0.80737175942613248</c:v>
                </c:pt>
                <c:pt idx="7846">
                  <c:v>0.80732181525661417</c:v>
                </c:pt>
                <c:pt idx="7847">
                  <c:v>0.80737175942613248</c:v>
                </c:pt>
                <c:pt idx="7848">
                  <c:v>0.80737175942613248</c:v>
                </c:pt>
                <c:pt idx="7849">
                  <c:v>0.80737175942613248</c:v>
                </c:pt>
                <c:pt idx="7850">
                  <c:v>0.80737175942613248</c:v>
                </c:pt>
                <c:pt idx="7851">
                  <c:v>0.86659127475365949</c:v>
                </c:pt>
                <c:pt idx="7852">
                  <c:v>0.80732181525650049</c:v>
                </c:pt>
                <c:pt idx="7853">
                  <c:v>0.80737175942613248</c:v>
                </c:pt>
                <c:pt idx="7854">
                  <c:v>0.8073717594260188</c:v>
                </c:pt>
                <c:pt idx="7855">
                  <c:v>0.79392250805358344</c:v>
                </c:pt>
                <c:pt idx="7856">
                  <c:v>0.83461273647674261</c:v>
                </c:pt>
                <c:pt idx="7857">
                  <c:v>0.77096245982170331</c:v>
                </c:pt>
                <c:pt idx="7858">
                  <c:v>0.77101240399122162</c:v>
                </c:pt>
                <c:pt idx="7859">
                  <c:v>0.81323306446734023</c:v>
                </c:pt>
                <c:pt idx="7860">
                  <c:v>0.77682376486291105</c:v>
                </c:pt>
                <c:pt idx="7861">
                  <c:v>0.90733144734645066</c:v>
                </c:pt>
                <c:pt idx="7862">
                  <c:v>0.86091904406862341</c:v>
                </c:pt>
                <c:pt idx="7863">
                  <c:v>0.79776107422787845</c:v>
                </c:pt>
                <c:pt idx="7864">
                  <c:v>0.85708047789444208</c:v>
                </c:pt>
                <c:pt idx="7865">
                  <c:v>0.90678919636263799</c:v>
                </c:pt>
                <c:pt idx="7866">
                  <c:v>0.79397245222310175</c:v>
                </c:pt>
                <c:pt idx="7867">
                  <c:v>0.84368117069141135</c:v>
                </c:pt>
                <c:pt idx="7868">
                  <c:v>0.82077106662916322</c:v>
                </c:pt>
                <c:pt idx="7869">
                  <c:v>0.83412042966256195</c:v>
                </c:pt>
                <c:pt idx="7870">
                  <c:v>0.83412042966256195</c:v>
                </c:pt>
                <c:pt idx="7871">
                  <c:v>0.82077106662916322</c:v>
                </c:pt>
                <c:pt idx="7872">
                  <c:v>0.80732181525650049</c:v>
                </c:pt>
                <c:pt idx="7873">
                  <c:v>0.82460963280323085</c:v>
                </c:pt>
                <c:pt idx="7874">
                  <c:v>0.79776107422776477</c:v>
                </c:pt>
                <c:pt idx="7875">
                  <c:v>0.87620195995191352</c:v>
                </c:pt>
                <c:pt idx="7876">
                  <c:v>0.77096245982170331</c:v>
                </c:pt>
                <c:pt idx="7877">
                  <c:v>0.78436176702473404</c:v>
                </c:pt>
                <c:pt idx="7878">
                  <c:v>0.83023191931886231</c:v>
                </c:pt>
                <c:pt idx="7879">
                  <c:v>0.81121032560031381</c:v>
                </c:pt>
                <c:pt idx="7880">
                  <c:v>0.81121032560054118</c:v>
                </c:pt>
                <c:pt idx="7881">
                  <c:v>0.83047093784455228</c:v>
                </c:pt>
                <c:pt idx="7882">
                  <c:v>0.82455968863382623</c:v>
                </c:pt>
                <c:pt idx="7883">
                  <c:v>0.77096245982193068</c:v>
                </c:pt>
                <c:pt idx="7884">
                  <c:v>0.90949331639990305</c:v>
                </c:pt>
                <c:pt idx="7885">
                  <c:v>0.77096245982170331</c:v>
                </c:pt>
                <c:pt idx="7886">
                  <c:v>0.88387909230050354</c:v>
                </c:pt>
                <c:pt idx="7887">
                  <c:v>0.83795899583685696</c:v>
                </c:pt>
                <c:pt idx="7888">
                  <c:v>0.79776107422776477</c:v>
                </c:pt>
                <c:pt idx="7889">
                  <c:v>0.79776107422787845</c:v>
                </c:pt>
                <c:pt idx="7890">
                  <c:v>0.79776107422776477</c:v>
                </c:pt>
                <c:pt idx="7891">
                  <c:v>0.84368117069141135</c:v>
                </c:pt>
                <c:pt idx="7892">
                  <c:v>0.82072112245953122</c:v>
                </c:pt>
                <c:pt idx="7893">
                  <c:v>0.80737175942613248</c:v>
                </c:pt>
                <c:pt idx="7894">
                  <c:v>0.78441171119425235</c:v>
                </c:pt>
                <c:pt idx="7895">
                  <c:v>0.78441171119425235</c:v>
                </c:pt>
                <c:pt idx="7896">
                  <c:v>0.78441171119425235</c:v>
                </c:pt>
                <c:pt idx="7897">
                  <c:v>0.78441171119425235</c:v>
                </c:pt>
                <c:pt idx="7898">
                  <c:v>0.78441171119425235</c:v>
                </c:pt>
                <c:pt idx="7899">
                  <c:v>0.78441171119436603</c:v>
                </c:pt>
                <c:pt idx="7900">
                  <c:v>0.79781101839739677</c:v>
                </c:pt>
                <c:pt idx="7901">
                  <c:v>0.8111603814307955</c:v>
                </c:pt>
                <c:pt idx="7902">
                  <c:v>0.8111603814307955</c:v>
                </c:pt>
                <c:pt idx="7903">
                  <c:v>0.8111603814307955</c:v>
                </c:pt>
                <c:pt idx="7904">
                  <c:v>0.78436176702473404</c:v>
                </c:pt>
                <c:pt idx="7905">
                  <c:v>0.77096245982181699</c:v>
                </c:pt>
                <c:pt idx="7906">
                  <c:v>0.61166196359067726</c:v>
                </c:pt>
                <c:pt idx="7907">
                  <c:v>0.83800894000637527</c:v>
                </c:pt>
                <c:pt idx="7908">
                  <c:v>0.78441171119425235</c:v>
                </c:pt>
                <c:pt idx="7909">
                  <c:v>0.91062776253693301</c:v>
                </c:pt>
                <c:pt idx="7910">
                  <c:v>0.77009913917663653</c:v>
                </c:pt>
                <c:pt idx="7911">
                  <c:v>0.81121032560054118</c:v>
                </c:pt>
                <c:pt idx="7912">
                  <c:v>0.83028186348838062</c:v>
                </c:pt>
                <c:pt idx="7913">
                  <c:v>0.7710124039913353</c:v>
                </c:pt>
                <c:pt idx="7914">
                  <c:v>0.7710124039913353</c:v>
                </c:pt>
                <c:pt idx="7915">
                  <c:v>0.77096245982170331</c:v>
                </c:pt>
                <c:pt idx="7916">
                  <c:v>0.77096245982170331</c:v>
                </c:pt>
                <c:pt idx="7917">
                  <c:v>0.77096245982170331</c:v>
                </c:pt>
                <c:pt idx="7918">
                  <c:v>0.85721960808098174</c:v>
                </c:pt>
                <c:pt idx="7919">
                  <c:v>0.77096245982170331</c:v>
                </c:pt>
                <c:pt idx="7920">
                  <c:v>0.7710124039913353</c:v>
                </c:pt>
                <c:pt idx="7921">
                  <c:v>0.77096245982170331</c:v>
                </c:pt>
                <c:pt idx="7922">
                  <c:v>0.7710124039913353</c:v>
                </c:pt>
                <c:pt idx="7923">
                  <c:v>0.7710124039913353</c:v>
                </c:pt>
                <c:pt idx="7924">
                  <c:v>0.7710124039913353</c:v>
                </c:pt>
                <c:pt idx="7925">
                  <c:v>0.84363122652177935</c:v>
                </c:pt>
                <c:pt idx="7926">
                  <c:v>0.77682376486291105</c:v>
                </c:pt>
                <c:pt idx="7927">
                  <c:v>0.79397245222310175</c:v>
                </c:pt>
                <c:pt idx="7928">
                  <c:v>0.77096245982181699</c:v>
                </c:pt>
                <c:pt idx="7929">
                  <c:v>0.81985780181446444</c:v>
                </c:pt>
                <c:pt idx="7930">
                  <c:v>0.85324191172014707</c:v>
                </c:pt>
                <c:pt idx="7931">
                  <c:v>0.79776107422776477</c:v>
                </c:pt>
                <c:pt idx="7932">
                  <c:v>0.81318312029770823</c:v>
                </c:pt>
                <c:pt idx="7933">
                  <c:v>0.83028186348838062</c:v>
                </c:pt>
                <c:pt idx="7934">
                  <c:v>0.83023191931886231</c:v>
                </c:pt>
                <c:pt idx="7935">
                  <c:v>0.80732181525650049</c:v>
                </c:pt>
                <c:pt idx="7936">
                  <c:v>0.85319196755062876</c:v>
                </c:pt>
                <c:pt idx="7937">
                  <c:v>0.84363122652177935</c:v>
                </c:pt>
                <c:pt idx="7938">
                  <c:v>0.78441171119436603</c:v>
                </c:pt>
                <c:pt idx="7939">
                  <c:v>0.77096245982170331</c:v>
                </c:pt>
                <c:pt idx="7940">
                  <c:v>0.77096245982181699</c:v>
                </c:pt>
                <c:pt idx="7941">
                  <c:v>0.83042099367503397</c:v>
                </c:pt>
                <c:pt idx="7942">
                  <c:v>0.77101240399122162</c:v>
                </c:pt>
                <c:pt idx="7943">
                  <c:v>0.77096245982181699</c:v>
                </c:pt>
                <c:pt idx="7944">
                  <c:v>0.78441171119425235</c:v>
                </c:pt>
                <c:pt idx="7945">
                  <c:v>0.83023191931874862</c:v>
                </c:pt>
                <c:pt idx="7946">
                  <c:v>0.78441171119436603</c:v>
                </c:pt>
                <c:pt idx="7947">
                  <c:v>0.78441171119436603</c:v>
                </c:pt>
                <c:pt idx="7948">
                  <c:v>0.77096245982170331</c:v>
                </c:pt>
                <c:pt idx="7949">
                  <c:v>0.78436176702473404</c:v>
                </c:pt>
                <c:pt idx="7950">
                  <c:v>0.7710124039913353</c:v>
                </c:pt>
                <c:pt idx="7951">
                  <c:v>0.83028186348838062</c:v>
                </c:pt>
                <c:pt idx="7952">
                  <c:v>0.7710124039913353</c:v>
                </c:pt>
                <c:pt idx="7953">
                  <c:v>0.82663237167037096</c:v>
                </c:pt>
                <c:pt idx="7954">
                  <c:v>0.85708047789444208</c:v>
                </c:pt>
                <c:pt idx="7955">
                  <c:v>0.84756968103522468</c:v>
                </c:pt>
                <c:pt idx="7956">
                  <c:v>0.90683914053226999</c:v>
                </c:pt>
                <c:pt idx="7957">
                  <c:v>0.77096245982193068</c:v>
                </c:pt>
                <c:pt idx="7958">
                  <c:v>0.83023191931886231</c:v>
                </c:pt>
                <c:pt idx="7959">
                  <c:v>0.90344293700263734</c:v>
                </c:pt>
                <c:pt idx="7960">
                  <c:v>0.77096245982170331</c:v>
                </c:pt>
                <c:pt idx="7961">
                  <c:v>0.79776107422776477</c:v>
                </c:pt>
                <c:pt idx="7962">
                  <c:v>0.79776107422776477</c:v>
                </c:pt>
                <c:pt idx="7963">
                  <c:v>0.79776107422776477</c:v>
                </c:pt>
                <c:pt idx="7964">
                  <c:v>0.78441171119425235</c:v>
                </c:pt>
                <c:pt idx="7965">
                  <c:v>0.84368117069141135</c:v>
                </c:pt>
                <c:pt idx="7966">
                  <c:v>0.84751973686559268</c:v>
                </c:pt>
                <c:pt idx="7967">
                  <c:v>0.84751973686559268</c:v>
                </c:pt>
                <c:pt idx="7968">
                  <c:v>0.84751973686547899</c:v>
                </c:pt>
                <c:pt idx="7969">
                  <c:v>0.79776107422776477</c:v>
                </c:pt>
                <c:pt idx="7970">
                  <c:v>0.78441171119425235</c:v>
                </c:pt>
                <c:pt idx="7971">
                  <c:v>0.78441171119425235</c:v>
                </c:pt>
                <c:pt idx="7972">
                  <c:v>0.78441171119436603</c:v>
                </c:pt>
                <c:pt idx="7973">
                  <c:v>0.84368117069141135</c:v>
                </c:pt>
                <c:pt idx="7974">
                  <c:v>0.84363122652177935</c:v>
                </c:pt>
                <c:pt idx="7975">
                  <c:v>0.78441171119425235</c:v>
                </c:pt>
                <c:pt idx="7976">
                  <c:v>0.88382914813087154</c:v>
                </c:pt>
                <c:pt idx="7977">
                  <c:v>0.78441171119436603</c:v>
                </c:pt>
                <c:pt idx="7978">
                  <c:v>0.78441171119436603</c:v>
                </c:pt>
                <c:pt idx="7979">
                  <c:v>0.78441171119425235</c:v>
                </c:pt>
                <c:pt idx="7980">
                  <c:v>0.78441171119425235</c:v>
                </c:pt>
                <c:pt idx="7981">
                  <c:v>0.7710124039913353</c:v>
                </c:pt>
                <c:pt idx="7982">
                  <c:v>0.77101240399122162</c:v>
                </c:pt>
                <c:pt idx="7983">
                  <c:v>0.77096245982181699</c:v>
                </c:pt>
                <c:pt idx="7984">
                  <c:v>0.78441171119436603</c:v>
                </c:pt>
                <c:pt idx="7985">
                  <c:v>0.10428627997987405</c:v>
                </c:pt>
                <c:pt idx="7986">
                  <c:v>0.1042862799799309</c:v>
                </c:pt>
                <c:pt idx="7987">
                  <c:v>0.10428627997990247</c:v>
                </c:pt>
                <c:pt idx="7988">
                  <c:v>0.1042862799799309</c:v>
                </c:pt>
                <c:pt idx="7989">
                  <c:v>0.10433622414944921</c:v>
                </c:pt>
                <c:pt idx="7990">
                  <c:v>0.1042862799799309</c:v>
                </c:pt>
                <c:pt idx="7991">
                  <c:v>0.16365562781606968</c:v>
                </c:pt>
                <c:pt idx="7992">
                  <c:v>0.1042862799799309</c:v>
                </c:pt>
                <c:pt idx="7993">
                  <c:v>0.13108489438593551</c:v>
                </c:pt>
                <c:pt idx="7994">
                  <c:v>0.11773553135247994</c:v>
                </c:pt>
                <c:pt idx="7995">
                  <c:v>0.13108489438593551</c:v>
                </c:pt>
                <c:pt idx="7996">
                  <c:v>0.13108489438599236</c:v>
                </c:pt>
                <c:pt idx="7997">
                  <c:v>0.17700499084952526</c:v>
                </c:pt>
                <c:pt idx="7998">
                  <c:v>0.11773553135247994</c:v>
                </c:pt>
                <c:pt idx="7999">
                  <c:v>0.13108489438593551</c:v>
                </c:pt>
                <c:pt idx="8000">
                  <c:v>0.14453414575848456</c:v>
                </c:pt>
                <c:pt idx="8001">
                  <c:v>0.11773553135247994</c:v>
                </c:pt>
                <c:pt idx="8002">
                  <c:v>0.1770049908495821</c:v>
                </c:pt>
                <c:pt idx="8003">
                  <c:v>0.15404494261775881</c:v>
                </c:pt>
                <c:pt idx="8004">
                  <c:v>0.13108489438599236</c:v>
                </c:pt>
                <c:pt idx="8005">
                  <c:v>0.13108489438593551</c:v>
                </c:pt>
                <c:pt idx="8006">
                  <c:v>0.15788350879199697</c:v>
                </c:pt>
                <c:pt idx="8007">
                  <c:v>0.17133276016454602</c:v>
                </c:pt>
                <c:pt idx="8008">
                  <c:v>0.14069557958424639</c:v>
                </c:pt>
                <c:pt idx="8009">
                  <c:v>0.14069557958430323</c:v>
                </c:pt>
                <c:pt idx="8010">
                  <c:v>0.15404494261775881</c:v>
                </c:pt>
                <c:pt idx="8011">
                  <c:v>0.16749419399030785</c:v>
                </c:pt>
                <c:pt idx="8012">
                  <c:v>0.12724632821169735</c:v>
                </c:pt>
                <c:pt idx="8013">
                  <c:v>0.10433622414944921</c:v>
                </c:pt>
                <c:pt idx="8014">
                  <c:v>0.1176855871829332</c:v>
                </c:pt>
                <c:pt idx="8015">
                  <c:v>0.11773553135247994</c:v>
                </c:pt>
                <c:pt idx="8016">
                  <c:v>0.12724632821169735</c:v>
                </c:pt>
                <c:pt idx="8017">
                  <c:v>0.12724632821169735</c:v>
                </c:pt>
                <c:pt idx="8018">
                  <c:v>0.10433622414944921</c:v>
                </c:pt>
                <c:pt idx="8019">
                  <c:v>0.11773553135247994</c:v>
                </c:pt>
                <c:pt idx="8020">
                  <c:v>0.18084355702382027</c:v>
                </c:pt>
                <c:pt idx="8021">
                  <c:v>0.12724632821169735</c:v>
                </c:pt>
                <c:pt idx="8022">
                  <c:v>0.14069557958430323</c:v>
                </c:pt>
                <c:pt idx="8023">
                  <c:v>0.12724632821169735</c:v>
                </c:pt>
                <c:pt idx="8024">
                  <c:v>0.12724632821169735</c:v>
                </c:pt>
                <c:pt idx="8025">
                  <c:v>0.1272962723812725</c:v>
                </c:pt>
                <c:pt idx="8026">
                  <c:v>0.15404494261775881</c:v>
                </c:pt>
                <c:pt idx="8027">
                  <c:v>0.12724632821169735</c:v>
                </c:pt>
                <c:pt idx="8028">
                  <c:v>0.14069557958430323</c:v>
                </c:pt>
                <c:pt idx="8029">
                  <c:v>0.12724632821169735</c:v>
                </c:pt>
                <c:pt idx="8030">
                  <c:v>0.10433622414944921</c:v>
                </c:pt>
                <c:pt idx="8031">
                  <c:v>0.14069557958430323</c:v>
                </c:pt>
                <c:pt idx="8032">
                  <c:v>0.11773553135247994</c:v>
                </c:pt>
                <c:pt idx="8033">
                  <c:v>0.10428627997990247</c:v>
                </c:pt>
                <c:pt idx="8034">
                  <c:v>0.10428627997990247</c:v>
                </c:pt>
                <c:pt idx="8035">
                  <c:v>0.1042862799799309</c:v>
                </c:pt>
                <c:pt idx="8036">
                  <c:v>0.1042862799799309</c:v>
                </c:pt>
                <c:pt idx="8037">
                  <c:v>0.11773553135245152</c:v>
                </c:pt>
                <c:pt idx="8038">
                  <c:v>0.10428627997990247</c:v>
                </c:pt>
                <c:pt idx="8039">
                  <c:v>0.18468212319800159</c:v>
                </c:pt>
                <c:pt idx="8040">
                  <c:v>0.11773553135247994</c:v>
                </c:pt>
                <c:pt idx="8041">
                  <c:v>0.11773553135247994</c:v>
                </c:pt>
                <c:pt idx="8042">
                  <c:v>0.17133276016454602</c:v>
                </c:pt>
                <c:pt idx="8043">
                  <c:v>0.1042862799799309</c:v>
                </c:pt>
                <c:pt idx="8044">
                  <c:v>0.10428627997990247</c:v>
                </c:pt>
                <c:pt idx="8045">
                  <c:v>0.17133276016454602</c:v>
                </c:pt>
                <c:pt idx="8046">
                  <c:v>0.1042862799799309</c:v>
                </c:pt>
                <c:pt idx="8047">
                  <c:v>0.11773553135247994</c:v>
                </c:pt>
                <c:pt idx="8048">
                  <c:v>0.1770049908495821</c:v>
                </c:pt>
                <c:pt idx="8049">
                  <c:v>0.17705493501910041</c:v>
                </c:pt>
                <c:pt idx="8050">
                  <c:v>0.16360568364649453</c:v>
                </c:pt>
                <c:pt idx="8051">
                  <c:v>0.10433622414944921</c:v>
                </c:pt>
                <c:pt idx="8052">
                  <c:v>0.10433622414944921</c:v>
                </c:pt>
                <c:pt idx="8053">
                  <c:v>0.10428627997987405</c:v>
                </c:pt>
                <c:pt idx="8054">
                  <c:v>0.10428627997987405</c:v>
                </c:pt>
                <c:pt idx="8055">
                  <c:v>0.12724632821169735</c:v>
                </c:pt>
                <c:pt idx="8056">
                  <c:v>0.12724632821169735</c:v>
                </c:pt>
                <c:pt idx="8057">
                  <c:v>0.1272962723812725</c:v>
                </c:pt>
                <c:pt idx="8058">
                  <c:v>0.1272962723812725</c:v>
                </c:pt>
                <c:pt idx="8059">
                  <c:v>0.10428627997990247</c:v>
                </c:pt>
                <c:pt idx="8060">
                  <c:v>0.10433622414944921</c:v>
                </c:pt>
                <c:pt idx="8061">
                  <c:v>0.10433622414944921</c:v>
                </c:pt>
                <c:pt idx="8062">
                  <c:v>0.13108489438593551</c:v>
                </c:pt>
                <c:pt idx="8063">
                  <c:v>0.1042862799799309</c:v>
                </c:pt>
                <c:pt idx="8064">
                  <c:v>0.16360568364652295</c:v>
                </c:pt>
                <c:pt idx="8065">
                  <c:v>0.16365562781606968</c:v>
                </c:pt>
                <c:pt idx="8066">
                  <c:v>0.10433622414944921</c:v>
                </c:pt>
                <c:pt idx="8067">
                  <c:v>0.16365562781606968</c:v>
                </c:pt>
                <c:pt idx="8068">
                  <c:v>0.16365562781612653</c:v>
                </c:pt>
                <c:pt idx="8069">
                  <c:v>0.16365562781606968</c:v>
                </c:pt>
                <c:pt idx="8070">
                  <c:v>0.17700499084952526</c:v>
                </c:pt>
                <c:pt idx="8071">
                  <c:v>0.16365562781612653</c:v>
                </c:pt>
                <c:pt idx="8072">
                  <c:v>0.15788350879199697</c:v>
                </c:pt>
                <c:pt idx="8073">
                  <c:v>0.10428627997987405</c:v>
                </c:pt>
                <c:pt idx="8074">
                  <c:v>0.1042862799799309</c:v>
                </c:pt>
                <c:pt idx="8075">
                  <c:v>0.16360568364649453</c:v>
                </c:pt>
                <c:pt idx="8076">
                  <c:v>0.13108489438593551</c:v>
                </c:pt>
                <c:pt idx="8077">
                  <c:v>0.16360568364652295</c:v>
                </c:pt>
                <c:pt idx="8078">
                  <c:v>0.16365562781606968</c:v>
                </c:pt>
                <c:pt idx="8079">
                  <c:v>0.1042862799799309</c:v>
                </c:pt>
                <c:pt idx="8080">
                  <c:v>0.11773553135247994</c:v>
                </c:pt>
                <c:pt idx="8081">
                  <c:v>0.11773553135247994</c:v>
                </c:pt>
                <c:pt idx="8082">
                  <c:v>0.1042862799799309</c:v>
                </c:pt>
                <c:pt idx="8083">
                  <c:v>0.10433622414944921</c:v>
                </c:pt>
                <c:pt idx="8084">
                  <c:v>0.16365562781606968</c:v>
                </c:pt>
                <c:pt idx="8085">
                  <c:v>0.16365562781606968</c:v>
                </c:pt>
                <c:pt idx="8086">
                  <c:v>0.10428627997987405</c:v>
                </c:pt>
                <c:pt idx="8087">
                  <c:v>0.10433622414944921</c:v>
                </c:pt>
                <c:pt idx="8088">
                  <c:v>0.11768558718290478</c:v>
                </c:pt>
                <c:pt idx="8089">
                  <c:v>0.10433622414944921</c:v>
                </c:pt>
                <c:pt idx="8090">
                  <c:v>0.15788350879199697</c:v>
                </c:pt>
                <c:pt idx="8091">
                  <c:v>0.10428627997987405</c:v>
                </c:pt>
                <c:pt idx="8092">
                  <c:v>0.1176855871829332</c:v>
                </c:pt>
                <c:pt idx="8093">
                  <c:v>0.11773553135247994</c:v>
                </c:pt>
                <c:pt idx="8094">
                  <c:v>0.10433622414944921</c:v>
                </c:pt>
                <c:pt idx="8095">
                  <c:v>0.10433622414944921</c:v>
                </c:pt>
                <c:pt idx="8096">
                  <c:v>0.14453414575848456</c:v>
                </c:pt>
                <c:pt idx="8097">
                  <c:v>0.12724632821175419</c:v>
                </c:pt>
                <c:pt idx="8098">
                  <c:v>0.3540285323906005</c:v>
                </c:pt>
                <c:pt idx="8099">
                  <c:v>9.8474919108411996E-2</c:v>
                </c:pt>
                <c:pt idx="8100">
                  <c:v>9.8474919108411996E-2</c:v>
                </c:pt>
                <c:pt idx="8101">
                  <c:v>9.8474919108411996E-2</c:v>
                </c:pt>
                <c:pt idx="8102">
                  <c:v>9.8474919108411996E-2</c:v>
                </c:pt>
                <c:pt idx="8103">
                  <c:v>9.8474919108411996E-2</c:v>
                </c:pt>
                <c:pt idx="8104">
                  <c:v>9.8474919108411996E-2</c:v>
                </c:pt>
                <c:pt idx="8105">
                  <c:v>9.8474919108411996E-2</c:v>
                </c:pt>
                <c:pt idx="8106">
                  <c:v>9.8474919108411996E-2</c:v>
                </c:pt>
                <c:pt idx="8107">
                  <c:v>9.8474919108411996E-2</c:v>
                </c:pt>
                <c:pt idx="8108">
                  <c:v>9.8474919108411996E-2</c:v>
                </c:pt>
                <c:pt idx="8109">
                  <c:v>9.8474919108411996E-2</c:v>
                </c:pt>
                <c:pt idx="8110">
                  <c:v>9.8474919108411996E-2</c:v>
                </c:pt>
                <c:pt idx="8111">
                  <c:v>9.8474919108411996E-2</c:v>
                </c:pt>
                <c:pt idx="8112">
                  <c:v>9.8474919108411996E-2</c:v>
                </c:pt>
                <c:pt idx="8113">
                  <c:v>9.8474919108411996E-2</c:v>
                </c:pt>
                <c:pt idx="8114">
                  <c:v>9.8474919108411996E-2</c:v>
                </c:pt>
                <c:pt idx="8115">
                  <c:v>0.11182428214181073</c:v>
                </c:pt>
                <c:pt idx="8116">
                  <c:v>0.11182428214181073</c:v>
                </c:pt>
                <c:pt idx="8117">
                  <c:v>0.11182428214181073</c:v>
                </c:pt>
                <c:pt idx="8118">
                  <c:v>0.11182428214181073</c:v>
                </c:pt>
                <c:pt idx="8119">
                  <c:v>0.11182428214181073</c:v>
                </c:pt>
                <c:pt idx="8120">
                  <c:v>0.11182428214181073</c:v>
                </c:pt>
                <c:pt idx="8121">
                  <c:v>0.11182428214181073</c:v>
                </c:pt>
                <c:pt idx="8122">
                  <c:v>0.11182428214181073</c:v>
                </c:pt>
                <c:pt idx="8123">
                  <c:v>0.11182428214181073</c:v>
                </c:pt>
                <c:pt idx="8124">
                  <c:v>0.11182428214181073</c:v>
                </c:pt>
                <c:pt idx="8125">
                  <c:v>0.11182428214181073</c:v>
                </c:pt>
                <c:pt idx="8126">
                  <c:v>0.11182428214181073</c:v>
                </c:pt>
                <c:pt idx="8127">
                  <c:v>0.11182428214181073</c:v>
                </c:pt>
                <c:pt idx="8128">
                  <c:v>0.11182428214181073</c:v>
                </c:pt>
                <c:pt idx="8129">
                  <c:v>0.11182428214181073</c:v>
                </c:pt>
                <c:pt idx="8130">
                  <c:v>0.11182428214181073</c:v>
                </c:pt>
                <c:pt idx="8131">
                  <c:v>9.8474919108298309E-2</c:v>
                </c:pt>
                <c:pt idx="8132">
                  <c:v>9.8474919108298309E-2</c:v>
                </c:pt>
                <c:pt idx="8133">
                  <c:v>9.8474919108298309E-2</c:v>
                </c:pt>
                <c:pt idx="8134">
                  <c:v>9.8474919108298309E-2</c:v>
                </c:pt>
                <c:pt idx="8135">
                  <c:v>9.8474919108298309E-2</c:v>
                </c:pt>
                <c:pt idx="8136">
                  <c:v>9.8474919108298309E-2</c:v>
                </c:pt>
                <c:pt idx="8137">
                  <c:v>9.8474919108298309E-2</c:v>
                </c:pt>
                <c:pt idx="8138">
                  <c:v>9.8474919108298309E-2</c:v>
                </c:pt>
                <c:pt idx="8139">
                  <c:v>9.8474919108411996E-2</c:v>
                </c:pt>
                <c:pt idx="8140">
                  <c:v>9.8474919108411996E-2</c:v>
                </c:pt>
                <c:pt idx="8141">
                  <c:v>9.8474919108411996E-2</c:v>
                </c:pt>
                <c:pt idx="8142">
                  <c:v>9.8474919108411996E-2</c:v>
                </c:pt>
                <c:pt idx="8143">
                  <c:v>9.8474919108411996E-2</c:v>
                </c:pt>
                <c:pt idx="8144">
                  <c:v>9.8474919108411996E-2</c:v>
                </c:pt>
                <c:pt idx="8145">
                  <c:v>9.8474919108411996E-2</c:v>
                </c:pt>
                <c:pt idx="8146">
                  <c:v>9.8474919108411996E-2</c:v>
                </c:pt>
                <c:pt idx="8147">
                  <c:v>0.11182428214175388</c:v>
                </c:pt>
                <c:pt idx="8148">
                  <c:v>0.11182428214175388</c:v>
                </c:pt>
                <c:pt idx="8149">
                  <c:v>0.11182428214175388</c:v>
                </c:pt>
                <c:pt idx="8150">
                  <c:v>0.11182428214175388</c:v>
                </c:pt>
                <c:pt idx="8151">
                  <c:v>0.11182428214175388</c:v>
                </c:pt>
                <c:pt idx="8152">
                  <c:v>0.11182428214175388</c:v>
                </c:pt>
                <c:pt idx="8153">
                  <c:v>0.11182428214175388</c:v>
                </c:pt>
                <c:pt idx="8154">
                  <c:v>0.11182428214175388</c:v>
                </c:pt>
                <c:pt idx="8155">
                  <c:v>0.11182428214181073</c:v>
                </c:pt>
                <c:pt idx="8156">
                  <c:v>0.11182428214181073</c:v>
                </c:pt>
                <c:pt idx="8157">
                  <c:v>0.11182428214181073</c:v>
                </c:pt>
                <c:pt idx="8158">
                  <c:v>0.11182428214181073</c:v>
                </c:pt>
                <c:pt idx="8159">
                  <c:v>0.11182428214181073</c:v>
                </c:pt>
                <c:pt idx="8160">
                  <c:v>0.11182428214181073</c:v>
                </c:pt>
                <c:pt idx="8161">
                  <c:v>0.11182428214181073</c:v>
                </c:pt>
                <c:pt idx="8162">
                  <c:v>0.11182428214181073</c:v>
                </c:pt>
                <c:pt idx="8163">
                  <c:v>9.8474919108411996E-2</c:v>
                </c:pt>
                <c:pt idx="8164">
                  <c:v>9.8474919108411996E-2</c:v>
                </c:pt>
                <c:pt idx="8165">
                  <c:v>9.8474919108411996E-2</c:v>
                </c:pt>
                <c:pt idx="8166">
                  <c:v>9.8474919108411996E-2</c:v>
                </c:pt>
                <c:pt idx="8167">
                  <c:v>9.8474919108411996E-2</c:v>
                </c:pt>
                <c:pt idx="8168">
                  <c:v>9.8474919108411996E-2</c:v>
                </c:pt>
                <c:pt idx="8169">
                  <c:v>9.8474919108411996E-2</c:v>
                </c:pt>
                <c:pt idx="8170">
                  <c:v>9.8474919108411996E-2</c:v>
                </c:pt>
                <c:pt idx="8171">
                  <c:v>9.8474919108411996E-2</c:v>
                </c:pt>
                <c:pt idx="8172">
                  <c:v>9.8474919108411996E-2</c:v>
                </c:pt>
                <c:pt idx="8173">
                  <c:v>9.8424974938779997E-2</c:v>
                </c:pt>
                <c:pt idx="8174">
                  <c:v>9.8424974938779997E-2</c:v>
                </c:pt>
                <c:pt idx="8175">
                  <c:v>9.8424974938779997E-2</c:v>
                </c:pt>
                <c:pt idx="8176">
                  <c:v>9.8424974938779997E-2</c:v>
                </c:pt>
                <c:pt idx="8177">
                  <c:v>9.8424974938779997E-2</c:v>
                </c:pt>
                <c:pt idx="8178">
                  <c:v>9.8424974938779997E-2</c:v>
                </c:pt>
                <c:pt idx="8179">
                  <c:v>9.8424974938779997E-2</c:v>
                </c:pt>
                <c:pt idx="8180">
                  <c:v>9.8424974938779997E-2</c:v>
                </c:pt>
                <c:pt idx="8181">
                  <c:v>9.8424974938779997E-2</c:v>
                </c:pt>
                <c:pt idx="8182">
                  <c:v>9.8424974938779997E-2</c:v>
                </c:pt>
                <c:pt idx="8183">
                  <c:v>9.8424974938779997E-2</c:v>
                </c:pt>
                <c:pt idx="8184">
                  <c:v>9.8424974938779997E-2</c:v>
                </c:pt>
                <c:pt idx="8185">
                  <c:v>9.8424974938779997E-2</c:v>
                </c:pt>
                <c:pt idx="8186">
                  <c:v>9.8424974938779997E-2</c:v>
                </c:pt>
                <c:pt idx="8187">
                  <c:v>9.8424974938779997E-2</c:v>
                </c:pt>
                <c:pt idx="8188">
                  <c:v>9.8424974938779997E-2</c:v>
                </c:pt>
                <c:pt idx="8189">
                  <c:v>9.8474919108298309E-2</c:v>
                </c:pt>
                <c:pt idx="8190">
                  <c:v>9.8474919108298309E-2</c:v>
                </c:pt>
                <c:pt idx="8191">
                  <c:v>9.8474919108298309E-2</c:v>
                </c:pt>
                <c:pt idx="8192">
                  <c:v>9.8474919108298309E-2</c:v>
                </c:pt>
                <c:pt idx="8193">
                  <c:v>0.11182428214181073</c:v>
                </c:pt>
                <c:pt idx="8194">
                  <c:v>0.11182428214181073</c:v>
                </c:pt>
                <c:pt idx="8195">
                  <c:v>9.8474919108355152E-2</c:v>
                </c:pt>
                <c:pt idx="8196">
                  <c:v>0.15207214792042123</c:v>
                </c:pt>
                <c:pt idx="8197">
                  <c:v>0.15207214792042123</c:v>
                </c:pt>
                <c:pt idx="8198">
                  <c:v>0.15207214792042123</c:v>
                </c:pt>
                <c:pt idx="8199">
                  <c:v>0.20566937673254415</c:v>
                </c:pt>
                <c:pt idx="8200">
                  <c:v>0.20566937673254415</c:v>
                </c:pt>
                <c:pt idx="8201">
                  <c:v>0.25926660554455339</c:v>
                </c:pt>
                <c:pt idx="8202">
                  <c:v>0.12138502317054645</c:v>
                </c:pt>
                <c:pt idx="8203">
                  <c:v>0.12138502317054645</c:v>
                </c:pt>
                <c:pt idx="8204">
                  <c:v>0.1214349673401216</c:v>
                </c:pt>
                <c:pt idx="8205">
                  <c:v>0.1214349673401216</c:v>
                </c:pt>
                <c:pt idx="8206">
                  <c:v>0.13483427454315233</c:v>
                </c:pt>
                <c:pt idx="8207">
                  <c:v>0.1214349673401216</c:v>
                </c:pt>
                <c:pt idx="8208">
                  <c:v>0.1214349673401216</c:v>
                </c:pt>
                <c:pt idx="8209">
                  <c:v>9.8474919108355152E-2</c:v>
                </c:pt>
                <c:pt idx="8210">
                  <c:v>9.8474919108298309E-2</c:v>
                </c:pt>
                <c:pt idx="8211">
                  <c:v>9.8474919108298309E-2</c:v>
                </c:pt>
                <c:pt idx="8212">
                  <c:v>9.8424974938779997E-2</c:v>
                </c:pt>
                <c:pt idx="8213">
                  <c:v>9.8474919108298309E-2</c:v>
                </c:pt>
                <c:pt idx="8214">
                  <c:v>9.8424974938779997E-2</c:v>
                </c:pt>
                <c:pt idx="8215">
                  <c:v>9.8424974938779997E-2</c:v>
                </c:pt>
                <c:pt idx="8216">
                  <c:v>9.8474919108298309E-2</c:v>
                </c:pt>
                <c:pt idx="8217">
                  <c:v>0.25226728692575762</c:v>
                </c:pt>
                <c:pt idx="8218">
                  <c:v>0.17534613093221196</c:v>
                </c:pt>
                <c:pt idx="8219">
                  <c:v>0.17534613093221196</c:v>
                </c:pt>
                <c:pt idx="8220">
                  <c:v>0.32918844291918958</c:v>
                </c:pt>
                <c:pt idx="8221">
                  <c:v>0.1214349673401216</c:v>
                </c:pt>
                <c:pt idx="8222">
                  <c:v>0.11182428214181073</c:v>
                </c:pt>
                <c:pt idx="8223">
                  <c:v>0.11182428214181073</c:v>
                </c:pt>
                <c:pt idx="8224">
                  <c:v>0.11182428214175388</c:v>
                </c:pt>
                <c:pt idx="8225">
                  <c:v>0.11182428214175388</c:v>
                </c:pt>
                <c:pt idx="8226">
                  <c:v>0.11182428214175388</c:v>
                </c:pt>
                <c:pt idx="8227">
                  <c:v>0.11182428214175388</c:v>
                </c:pt>
                <c:pt idx="8228">
                  <c:v>0.11182428214175388</c:v>
                </c:pt>
                <c:pt idx="8229">
                  <c:v>0.11182428214175388</c:v>
                </c:pt>
                <c:pt idx="8230">
                  <c:v>0.11182428214175388</c:v>
                </c:pt>
                <c:pt idx="8231">
                  <c:v>0.11182428214175388</c:v>
                </c:pt>
                <c:pt idx="8232">
                  <c:v>0.11182428214181073</c:v>
                </c:pt>
                <c:pt idx="8233">
                  <c:v>0.11182428214181073</c:v>
                </c:pt>
                <c:pt idx="8234">
                  <c:v>0.11182428214181073</c:v>
                </c:pt>
                <c:pt idx="8235">
                  <c:v>9.8474919108298309E-2</c:v>
                </c:pt>
                <c:pt idx="8236">
                  <c:v>9.8474919108298309E-2</c:v>
                </c:pt>
                <c:pt idx="8237">
                  <c:v>9.8474919108298309E-2</c:v>
                </c:pt>
                <c:pt idx="8238">
                  <c:v>9.8474919108355152E-2</c:v>
                </c:pt>
                <c:pt idx="8239">
                  <c:v>9.8474919108298309E-2</c:v>
                </c:pt>
                <c:pt idx="8240">
                  <c:v>9.8474919108355152E-2</c:v>
                </c:pt>
                <c:pt idx="8241">
                  <c:v>9.8474919108298309E-2</c:v>
                </c:pt>
                <c:pt idx="8242">
                  <c:v>9.8474919108298309E-2</c:v>
                </c:pt>
                <c:pt idx="8243">
                  <c:v>9.8474919108355152E-2</c:v>
                </c:pt>
                <c:pt idx="8244">
                  <c:v>9.8474919108355152E-2</c:v>
                </c:pt>
                <c:pt idx="8245">
                  <c:v>0.13862289654787219</c:v>
                </c:pt>
                <c:pt idx="8246">
                  <c:v>0.1386228965477585</c:v>
                </c:pt>
                <c:pt idx="8247">
                  <c:v>0.13862289654787219</c:v>
                </c:pt>
                <c:pt idx="8248">
                  <c:v>0.1386728407173905</c:v>
                </c:pt>
                <c:pt idx="8249">
                  <c:v>0.1386728407173905</c:v>
                </c:pt>
                <c:pt idx="8250">
                  <c:v>0.1386728407173905</c:v>
                </c:pt>
                <c:pt idx="8251">
                  <c:v>0.13862289654787219</c:v>
                </c:pt>
                <c:pt idx="8252">
                  <c:v>0.12527353351435977</c:v>
                </c:pt>
                <c:pt idx="8253">
                  <c:v>0.12527353351435977</c:v>
                </c:pt>
                <c:pt idx="8254">
                  <c:v>0.12527353351435977</c:v>
                </c:pt>
                <c:pt idx="8255">
                  <c:v>0.12527353351435977</c:v>
                </c:pt>
                <c:pt idx="8256">
                  <c:v>0.12527353351435977</c:v>
                </c:pt>
                <c:pt idx="8257">
                  <c:v>0.12527353351435977</c:v>
                </c:pt>
                <c:pt idx="8258">
                  <c:v>0.12527353351435977</c:v>
                </c:pt>
                <c:pt idx="8259">
                  <c:v>0.12527353351435977</c:v>
                </c:pt>
                <c:pt idx="8260">
                  <c:v>0.12527353351435977</c:v>
                </c:pt>
                <c:pt idx="8261">
                  <c:v>9.8474919108411996E-2</c:v>
                </c:pt>
                <c:pt idx="8262">
                  <c:v>0.16547145512339512</c:v>
                </c:pt>
                <c:pt idx="8263">
                  <c:v>0.1654215109538768</c:v>
                </c:pt>
                <c:pt idx="8264">
                  <c:v>0.22479085879001559</c:v>
                </c:pt>
                <c:pt idx="8265">
                  <c:v>0.22474091462049728</c:v>
                </c:pt>
                <c:pt idx="8266">
                  <c:v>2.2106716420580597E-2</c:v>
                </c:pt>
                <c:pt idx="8267">
                  <c:v>2.2056772251019652E-2</c:v>
                </c:pt>
                <c:pt idx="8268">
                  <c:v>2.2106716420580597E-2</c:v>
                </c:pt>
                <c:pt idx="8269">
                  <c:v>3.5456079454036171E-2</c:v>
                </c:pt>
                <c:pt idx="8270">
                  <c:v>2.2106716420609018E-2</c:v>
                </c:pt>
                <c:pt idx="8271">
                  <c:v>0.16275663276408636</c:v>
                </c:pt>
                <c:pt idx="8272">
                  <c:v>7.5703945232703518E-2</c:v>
                </c:pt>
                <c:pt idx="8273">
                  <c:v>4.8905330826642057E-2</c:v>
                </c:pt>
                <c:pt idx="8274">
                  <c:v>2.2106716420552175E-2</c:v>
                </c:pt>
                <c:pt idx="8275">
                  <c:v>3.5456079454064593E-2</c:v>
                </c:pt>
                <c:pt idx="8276">
                  <c:v>3.5456079454036171E-2</c:v>
                </c:pt>
                <c:pt idx="8277">
                  <c:v>2.2056772251033863E-2</c:v>
                </c:pt>
                <c:pt idx="8278">
                  <c:v>0.12162404169626484</c:v>
                </c:pt>
                <c:pt idx="8279">
                  <c:v>0.14930738139153732</c:v>
                </c:pt>
                <c:pt idx="8280">
                  <c:v>2.7968021461759918E-2</c:v>
                </c:pt>
                <c:pt idx="8281">
                  <c:v>5.8416127685831043E-2</c:v>
                </c:pt>
                <c:pt idx="8282">
                  <c:v>6.4277432727010364E-2</c:v>
                </c:pt>
                <c:pt idx="8283">
                  <c:v>2.2106716420580597E-2</c:v>
                </c:pt>
                <c:pt idx="8284">
                  <c:v>0.14930738139153732</c:v>
                </c:pt>
                <c:pt idx="8285">
                  <c:v>2.2106716420580597E-2</c:v>
                </c:pt>
                <c:pt idx="8286">
                  <c:v>8.142612008720107E-2</c:v>
                </c:pt>
                <c:pt idx="8287">
                  <c:v>0.18571668099588123</c:v>
                </c:pt>
                <c:pt idx="8288">
                  <c:v>0.18571668099590966</c:v>
                </c:pt>
                <c:pt idx="8289">
                  <c:v>0.12359683639363084</c:v>
                </c:pt>
                <c:pt idx="8290">
                  <c:v>0.15521863060226337</c:v>
                </c:pt>
                <c:pt idx="8291">
                  <c:v>6.4277432726996153E-2</c:v>
                </c:pt>
                <c:pt idx="8292">
                  <c:v>0.12546260787050301</c:v>
                </c:pt>
                <c:pt idx="8293">
                  <c:v>3.5456079454093015E-2</c:v>
                </c:pt>
                <c:pt idx="8294">
                  <c:v>2.2106716420552175E-2</c:v>
                </c:pt>
                <c:pt idx="8295">
                  <c:v>2.2106716420580597E-2</c:v>
                </c:pt>
                <c:pt idx="8296">
                  <c:v>0.22155519009106683</c:v>
                </c:pt>
                <c:pt idx="8297">
                  <c:v>0.13497340472974884</c:v>
                </c:pt>
                <c:pt idx="8298">
                  <c:v>0.15788350879199697</c:v>
                </c:pt>
                <c:pt idx="8299">
                  <c:v>7.5703945232646674E-2</c:v>
                </c:pt>
                <c:pt idx="8300">
                  <c:v>7.5654001063128362E-2</c:v>
                </c:pt>
                <c:pt idx="8301">
                  <c:v>7.5654001063128362E-2</c:v>
                </c:pt>
                <c:pt idx="8302">
                  <c:v>7.5654001063128362E-2</c:v>
                </c:pt>
                <c:pt idx="8303">
                  <c:v>7.5703945232646674E-2</c:v>
                </c:pt>
                <c:pt idx="8304">
                  <c:v>7.5703945232646674E-2</c:v>
                </c:pt>
                <c:pt idx="8305">
                  <c:v>7.5654001063128362E-2</c:v>
                </c:pt>
                <c:pt idx="8306">
                  <c:v>7.5654001063128362E-2</c:v>
                </c:pt>
                <c:pt idx="8307">
                  <c:v>7.5654001063128362E-2</c:v>
                </c:pt>
                <c:pt idx="8308">
                  <c:v>7.5703945232646674E-2</c:v>
                </c:pt>
                <c:pt idx="8309">
                  <c:v>7.5703945232646674E-2</c:v>
                </c:pt>
                <c:pt idx="8310">
                  <c:v>9.8614049294951656E-2</c:v>
                </c:pt>
                <c:pt idx="8311">
                  <c:v>9.8663993464469968E-2</c:v>
                </c:pt>
                <c:pt idx="8312">
                  <c:v>9.8614049294894812E-2</c:v>
                </c:pt>
                <c:pt idx="8313">
                  <c:v>9.8614049294951656E-2</c:v>
                </c:pt>
                <c:pt idx="8314">
                  <c:v>8.1565250273854417E-2</c:v>
                </c:pt>
                <c:pt idx="8315">
                  <c:v>7.5703945232646674E-2</c:v>
                </c:pt>
                <c:pt idx="8316">
                  <c:v>7.5703945232646674E-2</c:v>
                </c:pt>
                <c:pt idx="8317">
                  <c:v>9.8614049294951656E-2</c:v>
                </c:pt>
                <c:pt idx="8318">
                  <c:v>9.8663993464469968E-2</c:v>
                </c:pt>
                <c:pt idx="8319">
                  <c:v>9.8614049294894812E-2</c:v>
                </c:pt>
                <c:pt idx="8320">
                  <c:v>0.12162404169629326</c:v>
                </c:pt>
                <c:pt idx="8321">
                  <c:v>9.8663993464469968E-2</c:v>
                </c:pt>
                <c:pt idx="8322">
                  <c:v>0.15221127810696089</c:v>
                </c:pt>
                <c:pt idx="8323">
                  <c:v>7.5703945232646674E-2</c:v>
                </c:pt>
                <c:pt idx="8324">
                  <c:v>7.5654001063128362E-2</c:v>
                </c:pt>
                <c:pt idx="8325">
                  <c:v>7.5703945232646674E-2</c:v>
                </c:pt>
                <c:pt idx="8326">
                  <c:v>7.5654001063128362E-2</c:v>
                </c:pt>
                <c:pt idx="8327">
                  <c:v>9.8614049294894812E-2</c:v>
                </c:pt>
                <c:pt idx="8328">
                  <c:v>9.8614049294894812E-2</c:v>
                </c:pt>
                <c:pt idx="8329">
                  <c:v>9.8614049294894812E-2</c:v>
                </c:pt>
                <c:pt idx="8330">
                  <c:v>9.8614049294951656E-2</c:v>
                </c:pt>
                <c:pt idx="8331">
                  <c:v>9.8614049294951656E-2</c:v>
                </c:pt>
                <c:pt idx="8332">
                  <c:v>9.8614049294894812E-2</c:v>
                </c:pt>
                <c:pt idx="8333">
                  <c:v>9.8614049294894812E-2</c:v>
                </c:pt>
                <c:pt idx="8334">
                  <c:v>9.8614049294894812E-2</c:v>
                </c:pt>
                <c:pt idx="8335">
                  <c:v>7.5654001063128362E-2</c:v>
                </c:pt>
                <c:pt idx="8336">
                  <c:v>9.8614049294894812E-2</c:v>
                </c:pt>
                <c:pt idx="8337">
                  <c:v>5.1595181101106391E-2</c:v>
                </c:pt>
                <c:pt idx="8338">
                  <c:v>0.24468290803503123</c:v>
                </c:pt>
                <c:pt idx="8339">
                  <c:v>0.41531716331394364</c:v>
                </c:pt>
                <c:pt idx="8340">
                  <c:v>0.11201335649798239</c:v>
                </c:pt>
                <c:pt idx="8341">
                  <c:v>0.24468290803497439</c:v>
                </c:pt>
                <c:pt idx="8342">
                  <c:v>0.15226122227659289</c:v>
                </c:pt>
                <c:pt idx="8343">
                  <c:v>0.10519240991322931</c:v>
                </c:pt>
                <c:pt idx="8344">
                  <c:v>0.10524235408280447</c:v>
                </c:pt>
                <c:pt idx="8345">
                  <c:v>0.10524235408280447</c:v>
                </c:pt>
                <c:pt idx="8346">
                  <c:v>0.10519240991322931</c:v>
                </c:pt>
                <c:pt idx="8347">
                  <c:v>0.10519240991322931</c:v>
                </c:pt>
                <c:pt idx="8348">
                  <c:v>0.10524235408280447</c:v>
                </c:pt>
                <c:pt idx="8349">
                  <c:v>0.10519240991322931</c:v>
                </c:pt>
                <c:pt idx="8350">
                  <c:v>0.10519240991322931</c:v>
                </c:pt>
                <c:pt idx="8351">
                  <c:v>0.12157409752671811</c:v>
                </c:pt>
                <c:pt idx="8352">
                  <c:v>0.15788350879199697</c:v>
                </c:pt>
                <c:pt idx="8353">
                  <c:v>0.13497340472974884</c:v>
                </c:pt>
                <c:pt idx="8354">
                  <c:v>0.20818442241352386</c:v>
                </c:pt>
                <c:pt idx="8355">
                  <c:v>0.21148073760406305</c:v>
                </c:pt>
                <c:pt idx="8356">
                  <c:v>8.1376175917682758E-2</c:v>
                </c:pt>
                <c:pt idx="8357">
                  <c:v>0.15458719360145778</c:v>
                </c:pt>
                <c:pt idx="8358">
                  <c:v>8.1376175917625915E-2</c:v>
                </c:pt>
                <c:pt idx="8359">
                  <c:v>0.15458719360145778</c:v>
                </c:pt>
                <c:pt idx="8360">
                  <c:v>0.1679365566349702</c:v>
                </c:pt>
                <c:pt idx="8361">
                  <c:v>9.4825427290231801E-2</c:v>
                </c:pt>
                <c:pt idx="8362">
                  <c:v>0.15458719360151463</c:v>
                </c:pt>
                <c:pt idx="8363">
                  <c:v>0.17522127050835934</c:v>
                </c:pt>
                <c:pt idx="8364">
                  <c:v>0.13497340472974884</c:v>
                </c:pt>
                <c:pt idx="8365">
                  <c:v>0.19429280839636931</c:v>
                </c:pt>
                <c:pt idx="8366">
                  <c:v>0.14069557958424639</c:v>
                </c:pt>
                <c:pt idx="8367">
                  <c:v>0.15404494261775881</c:v>
                </c:pt>
                <c:pt idx="8368">
                  <c:v>0.22109142280237393</c:v>
                </c:pt>
                <c:pt idx="8369">
                  <c:v>0.14069557958430323</c:v>
                </c:pt>
                <c:pt idx="8370">
                  <c:v>0.13502334889926715</c:v>
                </c:pt>
                <c:pt idx="8371">
                  <c:v>0.14837271193277957</c:v>
                </c:pt>
                <c:pt idx="8372">
                  <c:v>0.13502334889932399</c:v>
                </c:pt>
                <c:pt idx="8373">
                  <c:v>0.21541919211739469</c:v>
                </c:pt>
                <c:pt idx="8374">
                  <c:v>0.16768326834647951</c:v>
                </c:pt>
                <c:pt idx="8375">
                  <c:v>0.18103263137999193</c:v>
                </c:pt>
                <c:pt idx="8376">
                  <c:v>0.16768326834647951</c:v>
                </c:pt>
                <c:pt idx="8377">
                  <c:v>0.15788350879199697</c:v>
                </c:pt>
                <c:pt idx="8378">
                  <c:v>0.17133276016454602</c:v>
                </c:pt>
                <c:pt idx="8379">
                  <c:v>0.15788350879199697</c:v>
                </c:pt>
                <c:pt idx="8380">
                  <c:v>0.1042862799799309</c:v>
                </c:pt>
                <c:pt idx="8381">
                  <c:v>0.10428627997987405</c:v>
                </c:pt>
                <c:pt idx="8382">
                  <c:v>8.1376175917682758E-2</c:v>
                </c:pt>
                <c:pt idx="8383">
                  <c:v>9.4825427290231801E-2</c:v>
                </c:pt>
                <c:pt idx="8384">
                  <c:v>0.16177201913575345</c:v>
                </c:pt>
                <c:pt idx="8385">
                  <c:v>8.1376175917682758E-2</c:v>
                </c:pt>
                <c:pt idx="8386">
                  <c:v>0.10433622414950605</c:v>
                </c:pt>
                <c:pt idx="8387">
                  <c:v>0.11768558718290478</c:v>
                </c:pt>
                <c:pt idx="8388">
                  <c:v>0.14502645257266522</c:v>
                </c:pt>
                <c:pt idx="8389">
                  <c:v>0.15837581560617764</c:v>
                </c:pt>
                <c:pt idx="8390">
                  <c:v>0.13497340472974884</c:v>
                </c:pt>
                <c:pt idx="8391">
                  <c:v>8.1376175917682758E-2</c:v>
                </c:pt>
                <c:pt idx="8392">
                  <c:v>9.4825427290231801E-2</c:v>
                </c:pt>
                <c:pt idx="8393">
                  <c:v>0.13497340472974884</c:v>
                </c:pt>
                <c:pt idx="8394">
                  <c:v>8.1376175917682758E-2</c:v>
                </c:pt>
                <c:pt idx="8395">
                  <c:v>9.4825427290231801E-2</c:v>
                </c:pt>
                <c:pt idx="8396">
                  <c:v>9.4775483120656645E-2</c:v>
                </c:pt>
                <c:pt idx="8397">
                  <c:v>0.10822473449326253</c:v>
                </c:pt>
                <c:pt idx="8398">
                  <c:v>9.4775483120713488E-2</c:v>
                </c:pt>
                <c:pt idx="8399">
                  <c:v>8.142612008720107E-2</c:v>
                </c:pt>
                <c:pt idx="8400">
                  <c:v>0.10822473449326253</c:v>
                </c:pt>
                <c:pt idx="8401">
                  <c:v>8.142612008720107E-2</c:v>
                </c:pt>
                <c:pt idx="8402">
                  <c:v>8.142612008720107E-2</c:v>
                </c:pt>
                <c:pt idx="8403">
                  <c:v>9.4775483120656645E-2</c:v>
                </c:pt>
                <c:pt idx="8404">
                  <c:v>8.142612008720107E-2</c:v>
                </c:pt>
                <c:pt idx="8405">
                  <c:v>0.17719406520569692</c:v>
                </c:pt>
                <c:pt idx="8406">
                  <c:v>0.12359683639363084</c:v>
                </c:pt>
                <c:pt idx="8407">
                  <c:v>0.13694619942708641</c:v>
                </c:pt>
                <c:pt idx="8408">
                  <c:v>0.20399267961170153</c:v>
                </c:pt>
                <c:pt idx="8409">
                  <c:v>0.12359683639363084</c:v>
                </c:pt>
                <c:pt idx="8410">
                  <c:v>0.18694388059066114</c:v>
                </c:pt>
                <c:pt idx="8411">
                  <c:v>0.13334665177859506</c:v>
                </c:pt>
                <c:pt idx="8412">
                  <c:v>0.14669601481205063</c:v>
                </c:pt>
                <c:pt idx="8413">
                  <c:v>0.21374249499666576</c:v>
                </c:pt>
                <c:pt idx="8414">
                  <c:v>0.13334665177859506</c:v>
                </c:pt>
                <c:pt idx="8415">
                  <c:v>0.11235939824410934</c:v>
                </c:pt>
                <c:pt idx="8416">
                  <c:v>0.13699614359660472</c:v>
                </c:pt>
                <c:pt idx="8417">
                  <c:v>0.18138580800751924</c:v>
                </c:pt>
                <c:pt idx="8418">
                  <c:v>0.13480930245833633</c:v>
                </c:pt>
                <c:pt idx="8419">
                  <c:v>0.13497340472974884</c:v>
                </c:pt>
                <c:pt idx="8420">
                  <c:v>0.18492114172374841</c:v>
                </c:pt>
                <c:pt idx="8421">
                  <c:v>2.2056772251033863E-2</c:v>
                </c:pt>
                <c:pt idx="8422">
                  <c:v>0.15793345296157213</c:v>
                </c:pt>
                <c:pt idx="8423">
                  <c:v>0.15793345296157213</c:v>
                </c:pt>
                <c:pt idx="8424">
                  <c:v>0.15788350879199697</c:v>
                </c:pt>
                <c:pt idx="8425">
                  <c:v>0.15788350879199697</c:v>
                </c:pt>
                <c:pt idx="8426">
                  <c:v>0.15793345296157213</c:v>
                </c:pt>
                <c:pt idx="8427">
                  <c:v>0.15793345296157213</c:v>
                </c:pt>
                <c:pt idx="8428">
                  <c:v>0.23114447064534716</c:v>
                </c:pt>
                <c:pt idx="8429">
                  <c:v>0.23114447064534716</c:v>
                </c:pt>
                <c:pt idx="8430">
                  <c:v>0.19808143040103232</c:v>
                </c:pt>
                <c:pt idx="8431">
                  <c:v>0.19808143040103232</c:v>
                </c:pt>
                <c:pt idx="8432">
                  <c:v>0.13502334889926715</c:v>
                </c:pt>
                <c:pt idx="8433">
                  <c:v>0.17522127050835934</c:v>
                </c:pt>
                <c:pt idx="8434">
                  <c:v>7.5654001063128362E-2</c:v>
                </c:pt>
                <c:pt idx="8435">
                  <c:v>7.5654001063128362E-2</c:v>
                </c:pt>
                <c:pt idx="8436">
                  <c:v>8.9103252435677405E-2</c:v>
                </c:pt>
                <c:pt idx="8437">
                  <c:v>0.10245261546918982</c:v>
                </c:pt>
                <c:pt idx="8438">
                  <c:v>0.11590186684173887</c:v>
                </c:pt>
                <c:pt idx="8439">
                  <c:v>0.13886191507356216</c:v>
                </c:pt>
                <c:pt idx="8440">
                  <c:v>0.10250255963870814</c:v>
                </c:pt>
                <c:pt idx="8441">
                  <c:v>4.8905330826642057E-2</c:v>
                </c:pt>
                <c:pt idx="8442">
                  <c:v>0.33150014448136744</c:v>
                </c:pt>
                <c:pt idx="8443">
                  <c:v>0.1024526154691614</c:v>
                </c:pt>
                <c:pt idx="8444">
                  <c:v>0.10250255963870814</c:v>
                </c:pt>
                <c:pt idx="8445">
                  <c:v>0.36661803055881137</c:v>
                </c:pt>
                <c:pt idx="8446">
                  <c:v>7.5703945232675096E-2</c:v>
                </c:pt>
                <c:pt idx="8447">
                  <c:v>0.10250255963873656</c:v>
                </c:pt>
                <c:pt idx="8448">
                  <c:v>0.26558097555243876</c:v>
                </c:pt>
                <c:pt idx="8449">
                  <c:v>0.30199027515675425</c:v>
                </c:pt>
                <c:pt idx="8450">
                  <c:v>0.3249503233885207</c:v>
                </c:pt>
                <c:pt idx="8451">
                  <c:v>0.33981941615269307</c:v>
                </c:pt>
                <c:pt idx="8452">
                  <c:v>0.35316877918614864</c:v>
                </c:pt>
                <c:pt idx="8453">
                  <c:v>0.32637016478014402</c:v>
                </c:pt>
                <c:pt idx="8454">
                  <c:v>0.33999422074612085</c:v>
                </c:pt>
                <c:pt idx="8455">
                  <c:v>0.27652231612518108</c:v>
                </c:pt>
                <c:pt idx="8456">
                  <c:v>0.29948236435700437</c:v>
                </c:pt>
                <c:pt idx="8457">
                  <c:v>8.9053308266159092E-2</c:v>
                </c:pt>
                <c:pt idx="8458">
                  <c:v>4.8905330826642057E-2</c:v>
                </c:pt>
                <c:pt idx="8459">
                  <c:v>9.8663993464469968E-2</c:v>
                </c:pt>
                <c:pt idx="8460">
                  <c:v>0.24272081565970893</c:v>
                </c:pt>
                <c:pt idx="8461">
                  <c:v>0.26558097555243876</c:v>
                </c:pt>
                <c:pt idx="8462">
                  <c:v>0.24272081565970893</c:v>
                </c:pt>
                <c:pt idx="8463">
                  <c:v>0.33981941615263622</c:v>
                </c:pt>
                <c:pt idx="8464">
                  <c:v>0.11201335649792554</c:v>
                </c:pt>
                <c:pt idx="8465">
                  <c:v>0.11014758502105337</c:v>
                </c:pt>
                <c:pt idx="8466">
                  <c:v>0.11019752919062853</c:v>
                </c:pt>
                <c:pt idx="8467">
                  <c:v>2.2106716420609018E-2</c:v>
                </c:pt>
                <c:pt idx="8468">
                  <c:v>5.8416127685859465E-2</c:v>
                </c:pt>
                <c:pt idx="8469">
                  <c:v>6.2254693860097632E-2</c:v>
                </c:pt>
                <c:pt idx="8470">
                  <c:v>0.1024526154691614</c:v>
                </c:pt>
                <c:pt idx="8471">
                  <c:v>4.8855386657066902E-2</c:v>
                </c:pt>
                <c:pt idx="8472">
                  <c:v>0.13108489438596393</c:v>
                </c:pt>
                <c:pt idx="8473">
                  <c:v>8.9053308266159092E-2</c:v>
                </c:pt>
                <c:pt idx="8474">
                  <c:v>0.11768558718290478</c:v>
                </c:pt>
                <c:pt idx="8475">
                  <c:v>6.7976868714652028E-2</c:v>
                </c:pt>
                <c:pt idx="8476">
                  <c:v>9.0936916946418478E-2</c:v>
                </c:pt>
                <c:pt idx="8477">
                  <c:v>0.25791454552592086</c:v>
                </c:pt>
                <c:pt idx="8478">
                  <c:v>4.8905330826642057E-2</c:v>
                </c:pt>
                <c:pt idx="8479">
                  <c:v>0.21749901003522609</c:v>
                </c:pt>
                <c:pt idx="8480">
                  <c:v>0.18571668099590966</c:v>
                </c:pt>
                <c:pt idx="8481">
                  <c:v>3.3829326502882395E-2</c:v>
                </c:pt>
                <c:pt idx="8482">
                  <c:v>0.31297085757705645</c:v>
                </c:pt>
                <c:pt idx="8483">
                  <c:v>0.32642010894960549</c:v>
                </c:pt>
                <c:pt idx="8484">
                  <c:v>0.31297085757717014</c:v>
                </c:pt>
                <c:pt idx="8485">
                  <c:v>4.8905330826642057E-2</c:v>
                </c:pt>
                <c:pt idx="8486">
                  <c:v>0.1024526154691614</c:v>
                </c:pt>
                <c:pt idx="8487">
                  <c:v>0.13886191507356216</c:v>
                </c:pt>
                <c:pt idx="8488">
                  <c:v>7.1865379058408507E-2</c:v>
                </c:pt>
                <c:pt idx="8489">
                  <c:v>0.18670486206497117</c:v>
                </c:pt>
                <c:pt idx="8490">
                  <c:v>0.18084355702376342</c:v>
                </c:pt>
                <c:pt idx="8491">
                  <c:v>0.17335549903145875</c:v>
                </c:pt>
                <c:pt idx="8492">
                  <c:v>0.15039545079963546</c:v>
                </c:pt>
                <c:pt idx="8493">
                  <c:v>0.16749419399030785</c:v>
                </c:pt>
                <c:pt idx="8494">
                  <c:v>0.13694619942708641</c:v>
                </c:pt>
                <c:pt idx="8495">
                  <c:v>0.12359683639363084</c:v>
                </c:pt>
                <c:pt idx="8496">
                  <c:v>0.18891667528799871</c:v>
                </c:pt>
                <c:pt idx="8497">
                  <c:v>0.15409488678733396</c:v>
                </c:pt>
                <c:pt idx="8498">
                  <c:v>0.14064563541467123</c:v>
                </c:pt>
                <c:pt idx="8499">
                  <c:v>0.21917570715595502</c:v>
                </c:pt>
                <c:pt idx="8500">
                  <c:v>0.21922565132558702</c:v>
                </c:pt>
                <c:pt idx="8501">
                  <c:v>0.1101475850210818</c:v>
                </c:pt>
                <c:pt idx="8502">
                  <c:v>0.14655688462539729</c:v>
                </c:pt>
                <c:pt idx="8503">
                  <c:v>0.16951693285727742</c:v>
                </c:pt>
                <c:pt idx="8504">
                  <c:v>0.15995619182842802</c:v>
                </c:pt>
                <c:pt idx="8505">
                  <c:v>0.14064563541467123</c:v>
                </c:pt>
                <c:pt idx="8506">
                  <c:v>8.142612008720107E-2</c:v>
                </c:pt>
                <c:pt idx="8507">
                  <c:v>0.20582634412255629</c:v>
                </c:pt>
                <c:pt idx="8508">
                  <c:v>0.11989740040598917</c:v>
                </c:pt>
                <c:pt idx="8509">
                  <c:v>0.10654803737259044</c:v>
                </c:pt>
                <c:pt idx="8510">
                  <c:v>0.11994734457556433</c:v>
                </c:pt>
                <c:pt idx="8511">
                  <c:v>0.11994734457562117</c:v>
                </c:pt>
                <c:pt idx="8512">
                  <c:v>0.10428627997987405</c:v>
                </c:pt>
                <c:pt idx="8513">
                  <c:v>0.15404494261770196</c:v>
                </c:pt>
                <c:pt idx="8514">
                  <c:v>0.17182506697872668</c:v>
                </c:pt>
                <c:pt idx="8515">
                  <c:v>0.17177512280915153</c:v>
                </c:pt>
                <c:pt idx="8516">
                  <c:v>0.17177512280915153</c:v>
                </c:pt>
                <c:pt idx="8517">
                  <c:v>0.17177512280915153</c:v>
                </c:pt>
                <c:pt idx="8518">
                  <c:v>0.11014758502102495</c:v>
                </c:pt>
                <c:pt idx="8519">
                  <c:v>0.15995619182854171</c:v>
                </c:pt>
                <c:pt idx="8520">
                  <c:v>0.18291624006030816</c:v>
                </c:pt>
                <c:pt idx="8521">
                  <c:v>0.13497340472974884</c:v>
                </c:pt>
                <c:pt idx="8522">
                  <c:v>0.12162404169629326</c:v>
                </c:pt>
                <c:pt idx="8523">
                  <c:v>0.15453724943193947</c:v>
                </c:pt>
                <c:pt idx="8524">
                  <c:v>0.15453724943193947</c:v>
                </c:pt>
                <c:pt idx="8525">
                  <c:v>0.15458719360151463</c:v>
                </c:pt>
                <c:pt idx="8526">
                  <c:v>0.15453724943188263</c:v>
                </c:pt>
                <c:pt idx="8527">
                  <c:v>0.15453724943188263</c:v>
                </c:pt>
                <c:pt idx="8528">
                  <c:v>0.15458719360145778</c:v>
                </c:pt>
                <c:pt idx="8529">
                  <c:v>0.15453724943193947</c:v>
                </c:pt>
                <c:pt idx="8530">
                  <c:v>0.15458719360145778</c:v>
                </c:pt>
                <c:pt idx="8531">
                  <c:v>0.16798650080448851</c:v>
                </c:pt>
                <c:pt idx="8532">
                  <c:v>0.1679365566349702</c:v>
                </c:pt>
                <c:pt idx="8533">
                  <c:v>0.16793655663491336</c:v>
                </c:pt>
                <c:pt idx="8534">
                  <c:v>0.16793655663491336</c:v>
                </c:pt>
                <c:pt idx="8535">
                  <c:v>0.16798650080454536</c:v>
                </c:pt>
                <c:pt idx="8536">
                  <c:v>0.13502334889926715</c:v>
                </c:pt>
                <c:pt idx="8537">
                  <c:v>8.1376175917682758E-2</c:v>
                </c:pt>
                <c:pt idx="8538">
                  <c:v>8.7237480958776814E-2</c:v>
                </c:pt>
                <c:pt idx="8539">
                  <c:v>0.1006867323313827</c:v>
                </c:pt>
                <c:pt idx="8540">
                  <c:v>8.7237480958833657E-2</c:v>
                </c:pt>
                <c:pt idx="8541">
                  <c:v>0.11403609536483827</c:v>
                </c:pt>
                <c:pt idx="8542">
                  <c:v>8.7237480958776814E-2</c:v>
                </c:pt>
                <c:pt idx="8543">
                  <c:v>0.1006867323313827</c:v>
                </c:pt>
                <c:pt idx="8544">
                  <c:v>0.11403609536483827</c:v>
                </c:pt>
                <c:pt idx="8545">
                  <c:v>8.7237480958833657E-2</c:v>
                </c:pt>
                <c:pt idx="8546">
                  <c:v>0.14842265610229788</c:v>
                </c:pt>
                <c:pt idx="8547">
                  <c:v>0.16177201913575345</c:v>
                </c:pt>
                <c:pt idx="8548">
                  <c:v>0.1617720191358103</c:v>
                </c:pt>
                <c:pt idx="8549">
                  <c:v>0.16177201913575345</c:v>
                </c:pt>
                <c:pt idx="8550">
                  <c:v>0.17522127050835934</c:v>
                </c:pt>
                <c:pt idx="8551">
                  <c:v>0.14655688462551097</c:v>
                </c:pt>
                <c:pt idx="8552">
                  <c:v>0.10822473449326253</c:v>
                </c:pt>
                <c:pt idx="8553">
                  <c:v>5.8416127685916308E-2</c:v>
                </c:pt>
                <c:pt idx="8554">
                  <c:v>9.4825427290231801E-2</c:v>
                </c:pt>
                <c:pt idx="8555">
                  <c:v>9.4825427290231801E-2</c:v>
                </c:pt>
                <c:pt idx="8556">
                  <c:v>0.11768558718290478</c:v>
                </c:pt>
                <c:pt idx="8557">
                  <c:v>8.1376175917682758E-2</c:v>
                </c:pt>
                <c:pt idx="8558">
                  <c:v>0.37612882741802878</c:v>
                </c:pt>
                <c:pt idx="8559">
                  <c:v>0.16946698868764543</c:v>
                </c:pt>
                <c:pt idx="8560">
                  <c:v>0.14069557958430323</c:v>
                </c:pt>
                <c:pt idx="8561">
                  <c:v>0.20582634412255629</c:v>
                </c:pt>
                <c:pt idx="8562">
                  <c:v>0.20577639995292429</c:v>
                </c:pt>
                <c:pt idx="8563">
                  <c:v>0.15404494261770196</c:v>
                </c:pt>
                <c:pt idx="8564">
                  <c:v>0.14069557958430323</c:v>
                </c:pt>
                <c:pt idx="8565">
                  <c:v>0.14069557958424639</c:v>
                </c:pt>
                <c:pt idx="8566">
                  <c:v>0.11408603953441343</c:v>
                </c:pt>
                <c:pt idx="8567">
                  <c:v>0.11408603953441343</c:v>
                </c:pt>
                <c:pt idx="8568">
                  <c:v>0.28617224317099499</c:v>
                </c:pt>
                <c:pt idx="8569">
                  <c:v>0.13334665177859506</c:v>
                </c:pt>
                <c:pt idx="8570">
                  <c:v>0.13334665177859506</c:v>
                </c:pt>
                <c:pt idx="8571">
                  <c:v>0.13334665177859506</c:v>
                </c:pt>
                <c:pt idx="8572">
                  <c:v>0.14674595898162579</c:v>
                </c:pt>
                <c:pt idx="8573">
                  <c:v>0.15990624765890971</c:v>
                </c:pt>
                <c:pt idx="8574">
                  <c:v>0.26361531573638786</c:v>
                </c:pt>
                <c:pt idx="8575">
                  <c:v>0.26361531573638786</c:v>
                </c:pt>
                <c:pt idx="8576">
                  <c:v>0.27696467876984343</c:v>
                </c:pt>
                <c:pt idx="8577">
                  <c:v>0.27696467876984343</c:v>
                </c:pt>
                <c:pt idx="8578">
                  <c:v>0.13132391291168233</c:v>
                </c:pt>
                <c:pt idx="8579">
                  <c:v>0.13132391291162548</c:v>
                </c:pt>
                <c:pt idx="8580">
                  <c:v>0.1446732759451379</c:v>
                </c:pt>
                <c:pt idx="8581">
                  <c:v>0.11773553135247994</c:v>
                </c:pt>
                <c:pt idx="8582">
                  <c:v>7.5654001063128362E-2</c:v>
                </c:pt>
                <c:pt idx="8583">
                  <c:v>0.12157409752671811</c:v>
                </c:pt>
                <c:pt idx="8584">
                  <c:v>0.13502334889932399</c:v>
                </c:pt>
                <c:pt idx="8585">
                  <c:v>0.13886191507356216</c:v>
                </c:pt>
                <c:pt idx="8586">
                  <c:v>0.13886191507356216</c:v>
                </c:pt>
                <c:pt idx="8587">
                  <c:v>0.12541266370101312</c:v>
                </c:pt>
                <c:pt idx="8588">
                  <c:v>0.13886191507356216</c:v>
                </c:pt>
                <c:pt idx="8589">
                  <c:v>0.13886191507356216</c:v>
                </c:pt>
                <c:pt idx="8590">
                  <c:v>8.9103252435734248E-2</c:v>
                </c:pt>
                <c:pt idx="8591">
                  <c:v>9.8663993464469968E-2</c:v>
                </c:pt>
                <c:pt idx="8592">
                  <c:v>0.15788350879199697</c:v>
                </c:pt>
                <c:pt idx="8593">
                  <c:v>0.12157409752671811</c:v>
                </c:pt>
                <c:pt idx="8594">
                  <c:v>0.12162404169629326</c:v>
                </c:pt>
                <c:pt idx="8595">
                  <c:v>0.12157409752671811</c:v>
                </c:pt>
                <c:pt idx="8596">
                  <c:v>0.10250255963870814</c:v>
                </c:pt>
                <c:pt idx="8597">
                  <c:v>7.1865379058408507E-2</c:v>
                </c:pt>
                <c:pt idx="8598">
                  <c:v>8.5214742091920925E-2</c:v>
                </c:pt>
                <c:pt idx="8599">
                  <c:v>9.8663993464469968E-2</c:v>
                </c:pt>
                <c:pt idx="8600">
                  <c:v>9.8663993464469968E-2</c:v>
                </c:pt>
                <c:pt idx="8601">
                  <c:v>0.11201335649792554</c:v>
                </c:pt>
                <c:pt idx="8602">
                  <c:v>9.8663993464469968E-2</c:v>
                </c:pt>
                <c:pt idx="8603">
                  <c:v>9.8663993464469968E-2</c:v>
                </c:pt>
                <c:pt idx="8604">
                  <c:v>0.10250255963870814</c:v>
                </c:pt>
                <c:pt idx="8605">
                  <c:v>0.10250255963870814</c:v>
                </c:pt>
                <c:pt idx="8606">
                  <c:v>8.9053308266159092E-2</c:v>
                </c:pt>
                <c:pt idx="8607">
                  <c:v>0.10433622414944921</c:v>
                </c:pt>
                <c:pt idx="8608">
                  <c:v>0.10433622414944921</c:v>
                </c:pt>
                <c:pt idx="8609">
                  <c:v>0.11768558718296163</c:v>
                </c:pt>
                <c:pt idx="8610">
                  <c:v>0.11768558718296163</c:v>
                </c:pt>
                <c:pt idx="8611">
                  <c:v>0.13113483855551067</c:v>
                </c:pt>
                <c:pt idx="8612">
                  <c:v>9.4825427290231801E-2</c:v>
                </c:pt>
                <c:pt idx="8613">
                  <c:v>0.13113483855551067</c:v>
                </c:pt>
                <c:pt idx="8614">
                  <c:v>0.13113483855548225</c:v>
                </c:pt>
                <c:pt idx="8615">
                  <c:v>0.1176855871829332</c:v>
                </c:pt>
                <c:pt idx="8616">
                  <c:v>9.4775483120656645E-2</c:v>
                </c:pt>
                <c:pt idx="8617">
                  <c:v>0.13113483855551067</c:v>
                </c:pt>
                <c:pt idx="8618">
                  <c:v>0.11768558718290478</c:v>
                </c:pt>
                <c:pt idx="8619">
                  <c:v>9.4825427290231801E-2</c:v>
                </c:pt>
                <c:pt idx="8620">
                  <c:v>9.4825427290231801E-2</c:v>
                </c:pt>
                <c:pt idx="8621">
                  <c:v>0.11768558718290478</c:v>
                </c:pt>
                <c:pt idx="8622">
                  <c:v>9.4825427290231801E-2</c:v>
                </c:pt>
                <c:pt idx="8623">
                  <c:v>0.11768558718290478</c:v>
                </c:pt>
                <c:pt idx="8624">
                  <c:v>9.4825427290231801E-2</c:v>
                </c:pt>
                <c:pt idx="8625">
                  <c:v>0.13113483855551067</c:v>
                </c:pt>
                <c:pt idx="8626">
                  <c:v>0.13113483855551067</c:v>
                </c:pt>
                <c:pt idx="8627">
                  <c:v>0.13113483855551067</c:v>
                </c:pt>
                <c:pt idx="8628">
                  <c:v>0.10817479032368738</c:v>
                </c:pt>
                <c:pt idx="8629">
                  <c:v>0.14448420158896624</c:v>
                </c:pt>
                <c:pt idx="8630">
                  <c:v>0.14448420158902309</c:v>
                </c:pt>
                <c:pt idx="8631">
                  <c:v>0.13113483855551067</c:v>
                </c:pt>
                <c:pt idx="8632">
                  <c:v>0.12162404169629326</c:v>
                </c:pt>
                <c:pt idx="8633">
                  <c:v>0.12162404169629326</c:v>
                </c:pt>
                <c:pt idx="8634">
                  <c:v>0.12162404169629326</c:v>
                </c:pt>
                <c:pt idx="8635">
                  <c:v>9.4825427290231801E-2</c:v>
                </c:pt>
                <c:pt idx="8636">
                  <c:v>9.4825427290231801E-2</c:v>
                </c:pt>
                <c:pt idx="8637">
                  <c:v>9.4825427290231801E-2</c:v>
                </c:pt>
                <c:pt idx="8638">
                  <c:v>0.13113483855548225</c:v>
                </c:pt>
                <c:pt idx="8639">
                  <c:v>0.1176855871829332</c:v>
                </c:pt>
                <c:pt idx="8640">
                  <c:v>9.4775483120685067E-2</c:v>
                </c:pt>
                <c:pt idx="8641">
                  <c:v>0.13108489438593551</c:v>
                </c:pt>
                <c:pt idx="8642">
                  <c:v>0.11773553135247994</c:v>
                </c:pt>
                <c:pt idx="8643">
                  <c:v>0.13108489438593551</c:v>
                </c:pt>
                <c:pt idx="8644">
                  <c:v>0.11773553135245152</c:v>
                </c:pt>
                <c:pt idx="8645">
                  <c:v>9.4825427290231801E-2</c:v>
                </c:pt>
                <c:pt idx="8646">
                  <c:v>0.1176855871829332</c:v>
                </c:pt>
                <c:pt idx="8647">
                  <c:v>0.11768558718290478</c:v>
                </c:pt>
                <c:pt idx="8648">
                  <c:v>9.4825427290231801E-2</c:v>
                </c:pt>
                <c:pt idx="8649">
                  <c:v>0.18473206736757675</c:v>
                </c:pt>
                <c:pt idx="8650">
                  <c:v>0.12162404169629326</c:v>
                </c:pt>
                <c:pt idx="8651">
                  <c:v>9.4775483120685067E-2</c:v>
                </c:pt>
                <c:pt idx="8652">
                  <c:v>0.11773553135247994</c:v>
                </c:pt>
                <c:pt idx="8653">
                  <c:v>9.4775483120685067E-2</c:v>
                </c:pt>
                <c:pt idx="8654">
                  <c:v>0.18468212319803001</c:v>
                </c:pt>
                <c:pt idx="8655">
                  <c:v>0.16182196330532861</c:v>
                </c:pt>
                <c:pt idx="8656">
                  <c:v>0.10817479032368738</c:v>
                </c:pt>
                <c:pt idx="8657">
                  <c:v>0.10817479032374422</c:v>
                </c:pt>
                <c:pt idx="8658">
                  <c:v>0.12162404169629326</c:v>
                </c:pt>
                <c:pt idx="8659">
                  <c:v>0.14448420158896624</c:v>
                </c:pt>
                <c:pt idx="8660">
                  <c:v>0.10817479032368738</c:v>
                </c:pt>
                <c:pt idx="8661">
                  <c:v>9.8663993464469968E-2</c:v>
                </c:pt>
                <c:pt idx="8662">
                  <c:v>7.1865379058465351E-2</c:v>
                </c:pt>
                <c:pt idx="8663">
                  <c:v>8.5214742091920925E-2</c:v>
                </c:pt>
                <c:pt idx="8664">
                  <c:v>7.1865379058465351E-2</c:v>
                </c:pt>
                <c:pt idx="8665">
                  <c:v>8.5214742091920925E-2</c:v>
                </c:pt>
                <c:pt idx="8666">
                  <c:v>9.8663993464469968E-2</c:v>
                </c:pt>
                <c:pt idx="8667">
                  <c:v>8.5214742091920925E-2</c:v>
                </c:pt>
                <c:pt idx="8668">
                  <c:v>0.11201335649798239</c:v>
                </c:pt>
                <c:pt idx="8669">
                  <c:v>0.12546260787053143</c:v>
                </c:pt>
                <c:pt idx="8670">
                  <c:v>5.8416127685859465E-2</c:v>
                </c:pt>
                <c:pt idx="8671">
                  <c:v>8.5214742091920925E-2</c:v>
                </c:pt>
                <c:pt idx="8672">
                  <c:v>4.506676465240389E-2</c:v>
                </c:pt>
                <c:pt idx="8673">
                  <c:v>0.15226122227653605</c:v>
                </c:pt>
                <c:pt idx="8674">
                  <c:v>5.8416127685916308E-2</c:v>
                </c:pt>
                <c:pt idx="8675">
                  <c:v>9.8614049294951656E-2</c:v>
                </c:pt>
                <c:pt idx="8676">
                  <c:v>9.8663993464469968E-2</c:v>
                </c:pt>
                <c:pt idx="8677">
                  <c:v>9.8663993464469968E-2</c:v>
                </c:pt>
                <c:pt idx="8678">
                  <c:v>9.8614049294894812E-2</c:v>
                </c:pt>
                <c:pt idx="8679">
                  <c:v>9.8614049294951656E-2</c:v>
                </c:pt>
                <c:pt idx="8680">
                  <c:v>9.8663993464469968E-2</c:v>
                </c:pt>
                <c:pt idx="8681">
                  <c:v>9.8614049294894812E-2</c:v>
                </c:pt>
                <c:pt idx="8682">
                  <c:v>9.8663993464469968E-2</c:v>
                </c:pt>
                <c:pt idx="8683">
                  <c:v>9.8663993464469968E-2</c:v>
                </c:pt>
                <c:pt idx="8684">
                  <c:v>9.8614049294894812E-2</c:v>
                </c:pt>
                <c:pt idx="8685">
                  <c:v>9.8614049294894812E-2</c:v>
                </c:pt>
                <c:pt idx="8686">
                  <c:v>0.13113483855551067</c:v>
                </c:pt>
                <c:pt idx="8687">
                  <c:v>0.13113483855551067</c:v>
                </c:pt>
                <c:pt idx="8688">
                  <c:v>0.13113483855551067</c:v>
                </c:pt>
                <c:pt idx="8689">
                  <c:v>0.12162404169623642</c:v>
                </c:pt>
                <c:pt idx="8690">
                  <c:v>0.12162404169623642</c:v>
                </c:pt>
                <c:pt idx="8691">
                  <c:v>0.12162404169623642</c:v>
                </c:pt>
                <c:pt idx="8692">
                  <c:v>0.12162404169623642</c:v>
                </c:pt>
                <c:pt idx="8693">
                  <c:v>0.13113483855551067</c:v>
                </c:pt>
                <c:pt idx="8694">
                  <c:v>8.5214742091920925E-2</c:v>
                </c:pt>
                <c:pt idx="8695">
                  <c:v>4.5066764652347047E-2</c:v>
                </c:pt>
                <c:pt idx="8696">
                  <c:v>0.12162404169623642</c:v>
                </c:pt>
                <c:pt idx="8697">
                  <c:v>0.12162404169623642</c:v>
                </c:pt>
                <c:pt idx="8698">
                  <c:v>4.506676465240389E-2</c:v>
                </c:pt>
                <c:pt idx="8699">
                  <c:v>4.506676465240389E-2</c:v>
                </c:pt>
                <c:pt idx="8700">
                  <c:v>5.8416127685859465E-2</c:v>
                </c:pt>
                <c:pt idx="8701">
                  <c:v>5.8252025414503805E-2</c:v>
                </c:pt>
                <c:pt idx="8702">
                  <c:v>4.5016820482828734E-2</c:v>
                </c:pt>
                <c:pt idx="8703">
                  <c:v>2.4860780627420809E-2</c:v>
                </c:pt>
                <c:pt idx="8704">
                  <c:v>9.8663993464469968E-2</c:v>
                </c:pt>
                <c:pt idx="8705">
                  <c:v>4.8363079842886236E-2</c:v>
                </c:pt>
                <c:pt idx="8706">
                  <c:v>4.5016820482885578E-2</c:v>
                </c:pt>
                <c:pt idx="8707">
                  <c:v>5.8416127685859465E-2</c:v>
                </c:pt>
                <c:pt idx="8708">
                  <c:v>4.506676465240389E-2</c:v>
                </c:pt>
                <c:pt idx="8709">
                  <c:v>4.506676465240389E-2</c:v>
                </c:pt>
                <c:pt idx="8710">
                  <c:v>4.5016820482828734E-2</c:v>
                </c:pt>
                <c:pt idx="8711">
                  <c:v>4.506676465240389E-2</c:v>
                </c:pt>
                <c:pt idx="8712">
                  <c:v>5.8416127685859465E-2</c:v>
                </c:pt>
                <c:pt idx="8713">
                  <c:v>7.8458009439486887E-2</c:v>
                </c:pt>
                <c:pt idx="8714">
                  <c:v>2.4860780627420809E-2</c:v>
                </c:pt>
                <c:pt idx="8715">
                  <c:v>6.8026812884227184E-2</c:v>
                </c:pt>
                <c:pt idx="8716">
                  <c:v>5.8416127685916308E-2</c:v>
                </c:pt>
                <c:pt idx="8717">
                  <c:v>5.8416127685916308E-2</c:v>
                </c:pt>
                <c:pt idx="8718">
                  <c:v>5.8416127685916308E-2</c:v>
                </c:pt>
                <c:pt idx="8719">
                  <c:v>5.8416127685916308E-2</c:v>
                </c:pt>
                <c:pt idx="8720">
                  <c:v>9.8663993464469968E-2</c:v>
                </c:pt>
                <c:pt idx="8721">
                  <c:v>9.8663993464469968E-2</c:v>
                </c:pt>
                <c:pt idx="8722">
                  <c:v>8.5214742091920925E-2</c:v>
                </c:pt>
                <c:pt idx="8723">
                  <c:v>7.1815434888890195E-2</c:v>
                </c:pt>
                <c:pt idx="8724">
                  <c:v>0.12546260787053143</c:v>
                </c:pt>
                <c:pt idx="8725">
                  <c:v>0.13497340472974884</c:v>
                </c:pt>
                <c:pt idx="8726">
                  <c:v>0.14842265610229788</c:v>
                </c:pt>
                <c:pt idx="8727">
                  <c:v>0.10817479032368738</c:v>
                </c:pt>
                <c:pt idx="8728">
                  <c:v>9.4825427290231801E-2</c:v>
                </c:pt>
                <c:pt idx="8729">
                  <c:v>5.2793841170398537E-2</c:v>
                </c:pt>
                <c:pt idx="8730">
                  <c:v>5.2743897000880224E-2</c:v>
                </c:pt>
                <c:pt idx="8731">
                  <c:v>0.10231348528259332</c:v>
                </c:pt>
                <c:pt idx="8732">
                  <c:v>0.11576273665514236</c:v>
                </c:pt>
                <c:pt idx="8733">
                  <c:v>0.11576273665514236</c:v>
                </c:pt>
                <c:pt idx="8734">
                  <c:v>0.12911209968859794</c:v>
                </c:pt>
                <c:pt idx="8735">
                  <c:v>0.12911209968859794</c:v>
                </c:pt>
                <c:pt idx="8736">
                  <c:v>0.14256135106114698</c:v>
                </c:pt>
                <c:pt idx="8737">
                  <c:v>0.11576273665514236</c:v>
                </c:pt>
                <c:pt idx="8738">
                  <c:v>0.10231348528259332</c:v>
                </c:pt>
                <c:pt idx="8739">
                  <c:v>0.11576273665514236</c:v>
                </c:pt>
                <c:pt idx="8740">
                  <c:v>0.10231348528259332</c:v>
                </c:pt>
                <c:pt idx="8741">
                  <c:v>2.0113944055367483E-2</c:v>
                </c:pt>
                <c:pt idx="8742">
                  <c:v>2.0163888224942639E-2</c:v>
                </c:pt>
                <c:pt idx="8743">
                  <c:v>2.0113944055367483E-2</c:v>
                </c:pt>
                <c:pt idx="8744">
                  <c:v>2.0163888224914217E-2</c:v>
                </c:pt>
                <c:pt idx="8745">
                  <c:v>2.0113944055367483E-2</c:v>
                </c:pt>
                <c:pt idx="8746">
                  <c:v>2.0113944055395905E-2</c:v>
                </c:pt>
                <c:pt idx="8747">
                  <c:v>2.006399988583496E-2</c:v>
                </c:pt>
                <c:pt idx="8748">
                  <c:v>2.013392172324302E-2</c:v>
                </c:pt>
                <c:pt idx="8749">
                  <c:v>2.0113944055367483E-2</c:v>
                </c:pt>
                <c:pt idx="8750">
                  <c:v>6.7146368523367528E-3</c:v>
                </c:pt>
                <c:pt idx="8751">
                  <c:v>2.0113944055367483E-2</c:v>
                </c:pt>
                <c:pt idx="8752">
                  <c:v>0.10042987660222025</c:v>
                </c:pt>
                <c:pt idx="8753">
                  <c:v>6.7146368523367528E-3</c:v>
                </c:pt>
                <c:pt idx="8754">
                  <c:v>2.011394405531064E-2</c:v>
                </c:pt>
                <c:pt idx="8755">
                  <c:v>6.6646926828184405E-3</c:v>
                </c:pt>
                <c:pt idx="8756">
                  <c:v>2.0113944055367483E-2</c:v>
                </c:pt>
                <c:pt idx="8757">
                  <c:v>3.3433340587180282E-2</c:v>
                </c:pt>
                <c:pt idx="8758">
                  <c:v>2.0113944055367483E-2</c:v>
                </c:pt>
                <c:pt idx="8759">
                  <c:v>3.3433340587180282E-2</c:v>
                </c:pt>
                <c:pt idx="8760">
                  <c:v>2.0113944055367483E-2</c:v>
                </c:pt>
                <c:pt idx="8761">
                  <c:v>2.0113944055367483E-2</c:v>
                </c:pt>
                <c:pt idx="8762">
                  <c:v>2.0113944055367483E-2</c:v>
                </c:pt>
                <c:pt idx="8763">
                  <c:v>2.0063999885792327E-2</c:v>
                </c:pt>
                <c:pt idx="8764">
                  <c:v>3.3433340587180282E-2</c:v>
                </c:pt>
                <c:pt idx="8765">
                  <c:v>2.0063999885820749E-2</c:v>
                </c:pt>
                <c:pt idx="8766">
                  <c:v>2.0113944055367483E-2</c:v>
                </c:pt>
                <c:pt idx="8767">
                  <c:v>2.0063999885792327E-2</c:v>
                </c:pt>
                <c:pt idx="8768">
                  <c:v>6.6646926827900188E-3</c:v>
                </c:pt>
                <c:pt idx="8769">
                  <c:v>2.0034033384149552E-2</c:v>
                </c:pt>
                <c:pt idx="8770">
                  <c:v>6.7146368523793853E-3</c:v>
                </c:pt>
                <c:pt idx="8771">
                  <c:v>6.6347261811188218E-3</c:v>
                </c:pt>
                <c:pt idx="8772">
                  <c:v>2.0034033384149552E-2</c:v>
                </c:pt>
                <c:pt idx="8773">
                  <c:v>6.7146368523367528E-3</c:v>
                </c:pt>
                <c:pt idx="8774">
                  <c:v>6.7146368523367528E-3</c:v>
                </c:pt>
                <c:pt idx="8775">
                  <c:v>3.3483284756698595E-2</c:v>
                </c:pt>
                <c:pt idx="8776">
                  <c:v>6.6646926827615971E-3</c:v>
                </c:pt>
                <c:pt idx="8777">
                  <c:v>2.0083977553667864E-2</c:v>
                </c:pt>
                <c:pt idx="8778">
                  <c:v>2.0034033384149552E-2</c:v>
                </c:pt>
                <c:pt idx="8779">
                  <c:v>2.0034033384149552E-2</c:v>
                </c:pt>
                <c:pt idx="8780">
                  <c:v>6.6846703506655558E-3</c:v>
                </c:pt>
                <c:pt idx="8781">
                  <c:v>6.6347261811188218E-3</c:v>
                </c:pt>
                <c:pt idx="8782">
                  <c:v>2.0083977553696286E-2</c:v>
                </c:pt>
                <c:pt idx="8783">
                  <c:v>2.0083977553667864E-2</c:v>
                </c:pt>
                <c:pt idx="8784">
                  <c:v>3.3433340587180282E-2</c:v>
                </c:pt>
                <c:pt idx="8785">
                  <c:v>2.0034033384149552E-2</c:v>
                </c:pt>
                <c:pt idx="8786">
                  <c:v>2.0083977553696286E-2</c:v>
                </c:pt>
                <c:pt idx="8787">
                  <c:v>2.0083977553667864E-2</c:v>
                </c:pt>
                <c:pt idx="8788">
                  <c:v>2.013392172324302E-2</c:v>
                </c:pt>
                <c:pt idx="8789">
                  <c:v>3.3483284756698595E-2</c:v>
                </c:pt>
                <c:pt idx="8790">
                  <c:v>3.3533228926245329E-2</c:v>
                </c:pt>
                <c:pt idx="8791">
                  <c:v>3.3533228926245329E-2</c:v>
                </c:pt>
                <c:pt idx="8792">
                  <c:v>3.3533228926245329E-2</c:v>
                </c:pt>
                <c:pt idx="8793">
                  <c:v>3.3483284756698595E-2</c:v>
                </c:pt>
                <c:pt idx="8794">
                  <c:v>3.3533228926245329E-2</c:v>
                </c:pt>
                <c:pt idx="8795">
                  <c:v>3.3483284756698595E-2</c:v>
                </c:pt>
                <c:pt idx="8796">
                  <c:v>6.6846703506655558E-3</c:v>
                </c:pt>
                <c:pt idx="8797">
                  <c:v>2.0034033384149552E-2</c:v>
                </c:pt>
                <c:pt idx="8798">
                  <c:v>2.0034033384149552E-2</c:v>
                </c:pt>
                <c:pt idx="8799">
                  <c:v>2.0034033384149552E-2</c:v>
                </c:pt>
                <c:pt idx="8800">
                  <c:v>6.6646926827900188E-3</c:v>
                </c:pt>
                <c:pt idx="8801">
                  <c:v>2.0034033384149552E-2</c:v>
                </c:pt>
                <c:pt idx="8802">
                  <c:v>6.6646926827615971E-3</c:v>
                </c:pt>
                <c:pt idx="8803">
                  <c:v>6.7645810219119085E-3</c:v>
                </c:pt>
                <c:pt idx="8804">
                  <c:v>6.7645810219119085E-3</c:v>
                </c:pt>
                <c:pt idx="8805">
                  <c:v>6.6646926827615971E-3</c:v>
                </c:pt>
                <c:pt idx="8806">
                  <c:v>6.7645810219119085E-3</c:v>
                </c:pt>
                <c:pt idx="8807">
                  <c:v>6.6646926828184405E-3</c:v>
                </c:pt>
                <c:pt idx="8808">
                  <c:v>6.7645810219119085E-3</c:v>
                </c:pt>
                <c:pt idx="8809">
                  <c:v>6.7645810219119085E-3</c:v>
                </c:pt>
                <c:pt idx="8810">
                  <c:v>6.6646926828184405E-3</c:v>
                </c:pt>
                <c:pt idx="8811">
                  <c:v>6.7645810219119085E-3</c:v>
                </c:pt>
                <c:pt idx="8812">
                  <c:v>6.6646926828184405E-3</c:v>
                </c:pt>
                <c:pt idx="8813">
                  <c:v>6.6646926828184405E-3</c:v>
                </c:pt>
                <c:pt idx="8814">
                  <c:v>6.7146368523367528E-3</c:v>
                </c:pt>
                <c:pt idx="8815">
                  <c:v>6.6347261811188218E-3</c:v>
                </c:pt>
                <c:pt idx="8816">
                  <c:v>6.7645810219119085E-3</c:v>
                </c:pt>
                <c:pt idx="8817">
                  <c:v>6.7645810219119085E-3</c:v>
                </c:pt>
                <c:pt idx="8818">
                  <c:v>6.7645810219119085E-3</c:v>
                </c:pt>
                <c:pt idx="8819">
                  <c:v>6.7645810219119085E-3</c:v>
                </c:pt>
                <c:pt idx="8820">
                  <c:v>6.7146368523367528E-3</c:v>
                </c:pt>
                <c:pt idx="8821">
                  <c:v>6.7146368523367528E-3</c:v>
                </c:pt>
                <c:pt idx="8822">
                  <c:v>2.0034033384149552E-2</c:v>
                </c:pt>
                <c:pt idx="8823">
                  <c:v>6.6646926827900188E-3</c:v>
                </c:pt>
                <c:pt idx="8824">
                  <c:v>6.7146368523367528E-3</c:v>
                </c:pt>
                <c:pt idx="8825">
                  <c:v>2.0034033384149552E-2</c:v>
                </c:pt>
                <c:pt idx="8826">
                  <c:v>6.7146368523367528E-3</c:v>
                </c:pt>
                <c:pt idx="8827">
                  <c:v>6.6646926827615971E-3</c:v>
                </c:pt>
                <c:pt idx="8828">
                  <c:v>6.6646926827615971E-3</c:v>
                </c:pt>
                <c:pt idx="8829">
                  <c:v>6.7645810219119085E-3</c:v>
                </c:pt>
                <c:pt idx="8830">
                  <c:v>6.6646926828184405E-3</c:v>
                </c:pt>
                <c:pt idx="8831">
                  <c:v>6.7146368523651745E-3</c:v>
                </c:pt>
                <c:pt idx="8832">
                  <c:v>6.7645810219119085E-3</c:v>
                </c:pt>
                <c:pt idx="8833">
                  <c:v>6.6646926827900188E-3</c:v>
                </c:pt>
                <c:pt idx="8834">
                  <c:v>6.7146368523935962E-3</c:v>
                </c:pt>
                <c:pt idx="8835">
                  <c:v>6.7146368523367528E-3</c:v>
                </c:pt>
                <c:pt idx="8836">
                  <c:v>6.7645810219119085E-3</c:v>
                </c:pt>
                <c:pt idx="8837">
                  <c:v>6.7645810219119085E-3</c:v>
                </c:pt>
                <c:pt idx="8838">
                  <c:v>6.7146368523367528E-3</c:v>
                </c:pt>
                <c:pt idx="8839">
                  <c:v>6.7146368523367528E-3</c:v>
                </c:pt>
                <c:pt idx="8840">
                  <c:v>6.7146368523367528E-3</c:v>
                </c:pt>
                <c:pt idx="8841">
                  <c:v>6.6646926827615971E-3</c:v>
                </c:pt>
                <c:pt idx="8842">
                  <c:v>6.6646926827615971E-3</c:v>
                </c:pt>
                <c:pt idx="8843">
                  <c:v>6.7645810219119085E-3</c:v>
                </c:pt>
                <c:pt idx="8844">
                  <c:v>6.7645810219119085E-3</c:v>
                </c:pt>
                <c:pt idx="8845">
                  <c:v>6.7146368523367528E-3</c:v>
                </c:pt>
                <c:pt idx="8846">
                  <c:v>6.6646926828184405E-3</c:v>
                </c:pt>
                <c:pt idx="8847">
                  <c:v>6.6646926828184405E-3</c:v>
                </c:pt>
                <c:pt idx="8848">
                  <c:v>6.7146368523651745E-3</c:v>
                </c:pt>
                <c:pt idx="8849">
                  <c:v>6.7645810219119085E-3</c:v>
                </c:pt>
                <c:pt idx="8850">
                  <c:v>6.7645810219119085E-3</c:v>
                </c:pt>
                <c:pt idx="8851">
                  <c:v>6.7146368523935962E-3</c:v>
                </c:pt>
                <c:pt idx="8852">
                  <c:v>6.7645810219119085E-3</c:v>
                </c:pt>
                <c:pt idx="8853">
                  <c:v>6.7645810219119085E-3</c:v>
                </c:pt>
                <c:pt idx="8854">
                  <c:v>6.6846703506939775E-3</c:v>
                </c:pt>
                <c:pt idx="8855">
                  <c:v>2.0034033384149552E-2</c:v>
                </c:pt>
                <c:pt idx="8856">
                  <c:v>2.0034033384149552E-2</c:v>
                </c:pt>
                <c:pt idx="8857">
                  <c:v>6.6846703506655558E-3</c:v>
                </c:pt>
                <c:pt idx="8858">
                  <c:v>2.013392172324302E-2</c:v>
                </c:pt>
                <c:pt idx="8859">
                  <c:v>3.3483284756698595E-2</c:v>
                </c:pt>
                <c:pt idx="8860">
                  <c:v>3.3433340587180282E-2</c:v>
                </c:pt>
                <c:pt idx="8861">
                  <c:v>2.013392172324302E-2</c:v>
                </c:pt>
                <c:pt idx="8862">
                  <c:v>6.6846703506371341E-3</c:v>
                </c:pt>
                <c:pt idx="8863">
                  <c:v>6.7346145202122898E-3</c:v>
                </c:pt>
                <c:pt idx="8864">
                  <c:v>6.6846703506939775E-3</c:v>
                </c:pt>
                <c:pt idx="8865">
                  <c:v>2.013392172324302E-2</c:v>
                </c:pt>
                <c:pt idx="8866">
                  <c:v>6.6846703506939775E-3</c:v>
                </c:pt>
                <c:pt idx="8867">
                  <c:v>6.6846703506655558E-3</c:v>
                </c:pt>
                <c:pt idx="8868">
                  <c:v>6.6846703506371341E-3</c:v>
                </c:pt>
                <c:pt idx="8869">
                  <c:v>6.6846703506371341E-3</c:v>
                </c:pt>
                <c:pt idx="8870">
                  <c:v>6.6846703506939775E-3</c:v>
                </c:pt>
                <c:pt idx="8871">
                  <c:v>6.6846703506371341E-3</c:v>
                </c:pt>
                <c:pt idx="8872">
                  <c:v>2.013392172324302E-2</c:v>
                </c:pt>
                <c:pt idx="8873">
                  <c:v>6.7346145202122898E-3</c:v>
                </c:pt>
                <c:pt idx="8874">
                  <c:v>6.7346145202122898E-3</c:v>
                </c:pt>
                <c:pt idx="8875">
                  <c:v>6.6846703506939775E-3</c:v>
                </c:pt>
                <c:pt idx="8876">
                  <c:v>6.6846703506655558E-3</c:v>
                </c:pt>
                <c:pt idx="8877">
                  <c:v>6.6846703506939775E-3</c:v>
                </c:pt>
                <c:pt idx="8878">
                  <c:v>6.6846703506371341E-3</c:v>
                </c:pt>
                <c:pt idx="8879">
                  <c:v>6.6846703506939775E-3</c:v>
                </c:pt>
                <c:pt idx="8880">
                  <c:v>6.6846703506939775E-3</c:v>
                </c:pt>
                <c:pt idx="8881">
                  <c:v>6.6846703506939775E-3</c:v>
                </c:pt>
                <c:pt idx="8882">
                  <c:v>6.6846703506939775E-3</c:v>
                </c:pt>
                <c:pt idx="8883">
                  <c:v>6.6846703506371341E-3</c:v>
                </c:pt>
                <c:pt idx="8884">
                  <c:v>6.6846703506655558E-3</c:v>
                </c:pt>
                <c:pt idx="8885">
                  <c:v>6.6846703506939775E-3</c:v>
                </c:pt>
                <c:pt idx="8886">
                  <c:v>6.6846703506371341E-3</c:v>
                </c:pt>
                <c:pt idx="8887">
                  <c:v>6.6846703506939775E-3</c:v>
                </c:pt>
                <c:pt idx="8888">
                  <c:v>6.6846703506371341E-3</c:v>
                </c:pt>
                <c:pt idx="8889">
                  <c:v>6.6846703506939775E-3</c:v>
                </c:pt>
                <c:pt idx="8890">
                  <c:v>6.6846703506939775E-3</c:v>
                </c:pt>
                <c:pt idx="8891">
                  <c:v>6.6846703506371341E-3</c:v>
                </c:pt>
                <c:pt idx="8892">
                  <c:v>2.013392172324302E-2</c:v>
                </c:pt>
                <c:pt idx="8893">
                  <c:v>3.3433340587180282E-2</c:v>
                </c:pt>
                <c:pt idx="8894">
                  <c:v>3.3483284756698595E-2</c:v>
                </c:pt>
                <c:pt idx="8895">
                  <c:v>3.3483284756698595E-2</c:v>
                </c:pt>
                <c:pt idx="8896">
                  <c:v>3.3483284756698595E-2</c:v>
                </c:pt>
                <c:pt idx="8897">
                  <c:v>2.0083977553724708E-2</c:v>
                </c:pt>
                <c:pt idx="8898">
                  <c:v>2.0083977553667864E-2</c:v>
                </c:pt>
                <c:pt idx="8899">
                  <c:v>2.013392172324302E-2</c:v>
                </c:pt>
                <c:pt idx="8900">
                  <c:v>2.013392172324302E-2</c:v>
                </c:pt>
                <c:pt idx="8901">
                  <c:v>2.0034033384149552E-2</c:v>
                </c:pt>
                <c:pt idx="8902">
                  <c:v>2.0083977553667864E-2</c:v>
                </c:pt>
                <c:pt idx="8903">
                  <c:v>2.0034033384149552E-2</c:v>
                </c:pt>
                <c:pt idx="8904">
                  <c:v>2.013392172324302E-2</c:v>
                </c:pt>
                <c:pt idx="8905">
                  <c:v>2.013392172324302E-2</c:v>
                </c:pt>
                <c:pt idx="8906">
                  <c:v>2.013392172324302E-2</c:v>
                </c:pt>
                <c:pt idx="8907">
                  <c:v>2.0083977553667864E-2</c:v>
                </c:pt>
                <c:pt idx="8908">
                  <c:v>2.0034033384149552E-2</c:v>
                </c:pt>
                <c:pt idx="8909">
                  <c:v>2.0083977553667864E-2</c:v>
                </c:pt>
                <c:pt idx="8910">
                  <c:v>3.3433340587180282E-2</c:v>
                </c:pt>
                <c:pt idx="8911">
                  <c:v>3.3483284756698595E-2</c:v>
                </c:pt>
                <c:pt idx="8912">
                  <c:v>3.3483284756698595E-2</c:v>
                </c:pt>
                <c:pt idx="8913">
                  <c:v>3.3433340587180282E-2</c:v>
                </c:pt>
                <c:pt idx="8914">
                  <c:v>4.6932536129304481E-2</c:v>
                </c:pt>
                <c:pt idx="8915">
                  <c:v>4.6932536129304481E-2</c:v>
                </c:pt>
                <c:pt idx="8916">
                  <c:v>6.6846703506655558E-3</c:v>
                </c:pt>
                <c:pt idx="8917">
                  <c:v>6.7146368523367528E-3</c:v>
                </c:pt>
                <c:pt idx="8918">
                  <c:v>2.0163888224885795E-2</c:v>
                </c:pt>
                <c:pt idx="8919">
                  <c:v>2.0113944055367483E-2</c:v>
                </c:pt>
                <c:pt idx="8920">
                  <c:v>2.0113944055367483E-2</c:v>
                </c:pt>
                <c:pt idx="8921">
                  <c:v>2.0113944055367483E-2</c:v>
                </c:pt>
                <c:pt idx="8922">
                  <c:v>2.0163888224885795E-2</c:v>
                </c:pt>
                <c:pt idx="8923">
                  <c:v>2.0113944055367483E-2</c:v>
                </c:pt>
                <c:pt idx="8924">
                  <c:v>2.0163888224885795E-2</c:v>
                </c:pt>
                <c:pt idx="8925">
                  <c:v>2.0163888224942639E-2</c:v>
                </c:pt>
                <c:pt idx="8926">
                  <c:v>2.0163888224942639E-2</c:v>
                </c:pt>
                <c:pt idx="8927">
                  <c:v>2.0063999885792327E-2</c:v>
                </c:pt>
                <c:pt idx="8928">
                  <c:v>2.0163888224942639E-2</c:v>
                </c:pt>
                <c:pt idx="8929">
                  <c:v>2.0163888224942639E-2</c:v>
                </c:pt>
                <c:pt idx="8930">
                  <c:v>2.0063999885792327E-2</c:v>
                </c:pt>
                <c:pt idx="8931">
                  <c:v>2.0113944055367483E-2</c:v>
                </c:pt>
                <c:pt idx="8932">
                  <c:v>2.0113944055367483E-2</c:v>
                </c:pt>
                <c:pt idx="8933">
                  <c:v>2.0113944055367483E-2</c:v>
                </c:pt>
                <c:pt idx="8934">
                  <c:v>2.011394405531064E-2</c:v>
                </c:pt>
                <c:pt idx="8935">
                  <c:v>2.0113944055367483E-2</c:v>
                </c:pt>
                <c:pt idx="8936">
                  <c:v>2.0113944055367483E-2</c:v>
                </c:pt>
                <c:pt idx="8937">
                  <c:v>2.0163888224942639E-2</c:v>
                </c:pt>
                <c:pt idx="8938">
                  <c:v>2.0163888224942639E-2</c:v>
                </c:pt>
                <c:pt idx="8939">
                  <c:v>2.0113944055367483E-2</c:v>
                </c:pt>
                <c:pt idx="8940">
                  <c:v>2.011394405531064E-2</c:v>
                </c:pt>
                <c:pt idx="8941">
                  <c:v>2.011394405531064E-2</c:v>
                </c:pt>
                <c:pt idx="8942">
                  <c:v>2.0113944055367483E-2</c:v>
                </c:pt>
                <c:pt idx="8943">
                  <c:v>2.011394405531064E-2</c:v>
                </c:pt>
                <c:pt idx="8944">
                  <c:v>2.0113944055367483E-2</c:v>
                </c:pt>
                <c:pt idx="8945">
                  <c:v>2.0113944055367483E-2</c:v>
                </c:pt>
                <c:pt idx="8946">
                  <c:v>2.0163888224942639E-2</c:v>
                </c:pt>
                <c:pt idx="8947">
                  <c:v>2.0163888224942639E-2</c:v>
                </c:pt>
                <c:pt idx="8948">
                  <c:v>2.0063999885792327E-2</c:v>
                </c:pt>
                <c:pt idx="8949">
                  <c:v>2.0113944055367483E-2</c:v>
                </c:pt>
                <c:pt idx="8950">
                  <c:v>2.0063999885792327E-2</c:v>
                </c:pt>
                <c:pt idx="8951">
                  <c:v>2.0113944055367483E-2</c:v>
                </c:pt>
                <c:pt idx="8952">
                  <c:v>2.0163888224885795E-2</c:v>
                </c:pt>
                <c:pt idx="8953">
                  <c:v>2.0063999885792327E-2</c:v>
                </c:pt>
                <c:pt idx="8954">
                  <c:v>2.0113944055367483E-2</c:v>
                </c:pt>
                <c:pt idx="8955">
                  <c:v>2.0113944055367483E-2</c:v>
                </c:pt>
                <c:pt idx="8956">
                  <c:v>2.0163888224942639E-2</c:v>
                </c:pt>
                <c:pt idx="8957">
                  <c:v>2.0163888224885795E-2</c:v>
                </c:pt>
                <c:pt idx="8958">
                  <c:v>2.0163888224885795E-2</c:v>
                </c:pt>
                <c:pt idx="8959">
                  <c:v>2.0063999885792327E-2</c:v>
                </c:pt>
                <c:pt idx="8960">
                  <c:v>2.0163888224942639E-2</c:v>
                </c:pt>
                <c:pt idx="8961">
                  <c:v>2.0113944055367483E-2</c:v>
                </c:pt>
                <c:pt idx="8962">
                  <c:v>2.0163888224942639E-2</c:v>
                </c:pt>
                <c:pt idx="8963">
                  <c:v>2.0063999885792327E-2</c:v>
                </c:pt>
                <c:pt idx="8964">
                  <c:v>2.0113944055367483E-2</c:v>
                </c:pt>
                <c:pt idx="8965">
                  <c:v>2.0113944055367483E-2</c:v>
                </c:pt>
                <c:pt idx="8966">
                  <c:v>2.0163888224885795E-2</c:v>
                </c:pt>
                <c:pt idx="8967">
                  <c:v>2.0113944055367483E-2</c:v>
                </c:pt>
                <c:pt idx="8968">
                  <c:v>2.0113944055367483E-2</c:v>
                </c:pt>
                <c:pt idx="8969">
                  <c:v>2.0163888224942639E-2</c:v>
                </c:pt>
                <c:pt idx="8970">
                  <c:v>2.0163888224942639E-2</c:v>
                </c:pt>
                <c:pt idx="8971">
                  <c:v>2.0063999885792327E-2</c:v>
                </c:pt>
                <c:pt idx="8972">
                  <c:v>2.0163888224942639E-2</c:v>
                </c:pt>
                <c:pt idx="8973">
                  <c:v>6.7645810219119085E-3</c:v>
                </c:pt>
                <c:pt idx="8974">
                  <c:v>6.7645810219119085E-3</c:v>
                </c:pt>
                <c:pt idx="8975">
                  <c:v>2.0163888224885795E-2</c:v>
                </c:pt>
                <c:pt idx="8976">
                  <c:v>2.0113944055367483E-2</c:v>
                </c:pt>
                <c:pt idx="8977">
                  <c:v>2.011394405531064E-2</c:v>
                </c:pt>
                <c:pt idx="8978">
                  <c:v>2.0113944055367483E-2</c:v>
                </c:pt>
                <c:pt idx="8979">
                  <c:v>2.011394405531064E-2</c:v>
                </c:pt>
                <c:pt idx="8980">
                  <c:v>2.0113944055424327E-2</c:v>
                </c:pt>
                <c:pt idx="8981">
                  <c:v>2.011394405531064E-2</c:v>
                </c:pt>
                <c:pt idx="8982">
                  <c:v>2.0063999885792327E-2</c:v>
                </c:pt>
                <c:pt idx="8983">
                  <c:v>2.0163888224942639E-2</c:v>
                </c:pt>
                <c:pt idx="8984">
                  <c:v>2.0113944055424327E-2</c:v>
                </c:pt>
                <c:pt idx="8985">
                  <c:v>2.0113944055367483E-2</c:v>
                </c:pt>
                <c:pt idx="8986">
                  <c:v>2.011394405531064E-2</c:v>
                </c:pt>
                <c:pt idx="8987">
                  <c:v>2.0163888224942639E-2</c:v>
                </c:pt>
                <c:pt idx="8988">
                  <c:v>2.011394405531064E-2</c:v>
                </c:pt>
                <c:pt idx="8989">
                  <c:v>2.011394405531064E-2</c:v>
                </c:pt>
                <c:pt idx="8990">
                  <c:v>2.011394405531064E-2</c:v>
                </c:pt>
                <c:pt idx="8991">
                  <c:v>2.011394405531064E-2</c:v>
                </c:pt>
                <c:pt idx="8992">
                  <c:v>6.7146368523935962E-3</c:v>
                </c:pt>
                <c:pt idx="8993">
                  <c:v>6.7146368523367528E-3</c:v>
                </c:pt>
                <c:pt idx="8994">
                  <c:v>2.0113944055367483E-2</c:v>
                </c:pt>
                <c:pt idx="8995">
                  <c:v>2.0163888224942639E-2</c:v>
                </c:pt>
                <c:pt idx="8996">
                  <c:v>2.0063999885792327E-2</c:v>
                </c:pt>
                <c:pt idx="8997">
                  <c:v>2.0163888224942639E-2</c:v>
                </c:pt>
                <c:pt idx="8998">
                  <c:v>2.0113944055367483E-2</c:v>
                </c:pt>
                <c:pt idx="8999">
                  <c:v>2.0063999885792327E-2</c:v>
                </c:pt>
                <c:pt idx="9000">
                  <c:v>2.0113944055367483E-2</c:v>
                </c:pt>
                <c:pt idx="9001">
                  <c:v>2.0163888224885795E-2</c:v>
                </c:pt>
                <c:pt idx="9002">
                  <c:v>2.0063999885792327E-2</c:v>
                </c:pt>
                <c:pt idx="9003">
                  <c:v>2.0113944055367483E-2</c:v>
                </c:pt>
                <c:pt idx="9004">
                  <c:v>2.0113944055367483E-2</c:v>
                </c:pt>
                <c:pt idx="9005">
                  <c:v>2.0163888224885795E-2</c:v>
                </c:pt>
                <c:pt idx="9006">
                  <c:v>2.0163888224885795E-2</c:v>
                </c:pt>
                <c:pt idx="9007">
                  <c:v>2.0063999885792327E-2</c:v>
                </c:pt>
                <c:pt idx="9008">
                  <c:v>6.6646926828184405E-3</c:v>
                </c:pt>
                <c:pt idx="9009">
                  <c:v>2.0113944055367483E-2</c:v>
                </c:pt>
                <c:pt idx="9010">
                  <c:v>2.0063999885792327E-2</c:v>
                </c:pt>
                <c:pt idx="9011">
                  <c:v>2.0113944055367483E-2</c:v>
                </c:pt>
                <c:pt idx="9012">
                  <c:v>2.0113944055367483E-2</c:v>
                </c:pt>
                <c:pt idx="9013">
                  <c:v>2.0113944055367483E-2</c:v>
                </c:pt>
                <c:pt idx="9014">
                  <c:v>2.0163888224942639E-2</c:v>
                </c:pt>
                <c:pt idx="9015">
                  <c:v>2.0163888224942639E-2</c:v>
                </c:pt>
                <c:pt idx="9016">
                  <c:v>2.011394405531064E-2</c:v>
                </c:pt>
                <c:pt idx="9017">
                  <c:v>2.0163888224942639E-2</c:v>
                </c:pt>
                <c:pt idx="9018">
                  <c:v>2.011394405531064E-2</c:v>
                </c:pt>
                <c:pt idx="9019">
                  <c:v>2.0163888224942639E-2</c:v>
                </c:pt>
                <c:pt idx="9020">
                  <c:v>2.011394405531064E-2</c:v>
                </c:pt>
                <c:pt idx="9021">
                  <c:v>2.0113944055367483E-2</c:v>
                </c:pt>
                <c:pt idx="9022">
                  <c:v>2.011394405531064E-2</c:v>
                </c:pt>
                <c:pt idx="9023">
                  <c:v>2.0113944055367483E-2</c:v>
                </c:pt>
                <c:pt idx="9024">
                  <c:v>2.0163888224942639E-2</c:v>
                </c:pt>
                <c:pt idx="9025">
                  <c:v>2.0163888224942639E-2</c:v>
                </c:pt>
                <c:pt idx="9026">
                  <c:v>2.0163888224942639E-2</c:v>
                </c:pt>
                <c:pt idx="9027">
                  <c:v>2.0063999885792327E-2</c:v>
                </c:pt>
                <c:pt idx="9028">
                  <c:v>2.0063999885792327E-2</c:v>
                </c:pt>
                <c:pt idx="9029">
                  <c:v>2.0113944055367483E-2</c:v>
                </c:pt>
                <c:pt idx="9030">
                  <c:v>2.0113944055367483E-2</c:v>
                </c:pt>
                <c:pt idx="9031">
                  <c:v>2.0163888224885795E-2</c:v>
                </c:pt>
                <c:pt idx="9032">
                  <c:v>2.0113944055367483E-2</c:v>
                </c:pt>
                <c:pt idx="9033">
                  <c:v>2.0113944055367483E-2</c:v>
                </c:pt>
                <c:pt idx="9034">
                  <c:v>2.011394405531064E-2</c:v>
                </c:pt>
                <c:pt idx="9035">
                  <c:v>2.011394405531064E-2</c:v>
                </c:pt>
                <c:pt idx="9036">
                  <c:v>2.011394405531064E-2</c:v>
                </c:pt>
                <c:pt idx="9037">
                  <c:v>2.0163888224942639E-2</c:v>
                </c:pt>
                <c:pt idx="9038">
                  <c:v>2.0063999885792327E-2</c:v>
                </c:pt>
                <c:pt idx="9039">
                  <c:v>2.0113944055367483E-2</c:v>
                </c:pt>
                <c:pt idx="9040">
                  <c:v>2.0163888224885795E-2</c:v>
                </c:pt>
                <c:pt idx="9041">
                  <c:v>2.0163888224942639E-2</c:v>
                </c:pt>
                <c:pt idx="9042">
                  <c:v>2.0163888224942639E-2</c:v>
                </c:pt>
                <c:pt idx="9043">
                  <c:v>6.7146368523367528E-3</c:v>
                </c:pt>
                <c:pt idx="9044">
                  <c:v>6.7146368523367528E-3</c:v>
                </c:pt>
                <c:pt idx="9045">
                  <c:v>6.7146368523651745E-3</c:v>
                </c:pt>
                <c:pt idx="9046">
                  <c:v>6.7146368523367528E-3</c:v>
                </c:pt>
                <c:pt idx="9047">
                  <c:v>6.6646926827615971E-3</c:v>
                </c:pt>
                <c:pt idx="9048">
                  <c:v>6.6646926827615971E-3</c:v>
                </c:pt>
                <c:pt idx="9049">
                  <c:v>6.7645810219119085E-3</c:v>
                </c:pt>
                <c:pt idx="9050">
                  <c:v>6.7645810219119085E-3</c:v>
                </c:pt>
                <c:pt idx="9051">
                  <c:v>6.6646926828184405E-3</c:v>
                </c:pt>
                <c:pt idx="9052">
                  <c:v>6.7146368523367528E-3</c:v>
                </c:pt>
                <c:pt idx="9053">
                  <c:v>6.6646926828184405E-3</c:v>
                </c:pt>
                <c:pt idx="9054">
                  <c:v>6.6646926828184405E-3</c:v>
                </c:pt>
                <c:pt idx="9055">
                  <c:v>6.7645810219261193E-3</c:v>
                </c:pt>
                <c:pt idx="9056">
                  <c:v>6.7146368523367528E-3</c:v>
                </c:pt>
                <c:pt idx="9057">
                  <c:v>6.7146368523651745E-3</c:v>
                </c:pt>
                <c:pt idx="9058">
                  <c:v>6.7645810219119085E-3</c:v>
                </c:pt>
                <c:pt idx="9059">
                  <c:v>6.6646926827900188E-3</c:v>
                </c:pt>
                <c:pt idx="9060">
                  <c:v>6.7146368523935962E-3</c:v>
                </c:pt>
                <c:pt idx="9061">
                  <c:v>6.7146368523367528E-3</c:v>
                </c:pt>
                <c:pt idx="9062">
                  <c:v>6.7645810219119085E-3</c:v>
                </c:pt>
                <c:pt idx="9063">
                  <c:v>6.7645810219119085E-3</c:v>
                </c:pt>
                <c:pt idx="9064">
                  <c:v>6.6646926827900188E-3</c:v>
                </c:pt>
                <c:pt idx="9065">
                  <c:v>2.0113944055367483E-2</c:v>
                </c:pt>
                <c:pt idx="9066">
                  <c:v>2.0113944055367483E-2</c:v>
                </c:pt>
                <c:pt idx="9067">
                  <c:v>3.3433340587151861E-2</c:v>
                </c:pt>
                <c:pt idx="9068">
                  <c:v>6.6846703506655558E-3</c:v>
                </c:pt>
                <c:pt idx="9069">
                  <c:v>6.7146368523367528E-3</c:v>
                </c:pt>
                <c:pt idx="9070">
                  <c:v>6.6646926828184405E-3</c:v>
                </c:pt>
                <c:pt idx="9071">
                  <c:v>2.0113944055367483E-2</c:v>
                </c:pt>
                <c:pt idx="9072">
                  <c:v>2.0113944055367483E-2</c:v>
                </c:pt>
                <c:pt idx="9073">
                  <c:v>2.0163888224942639E-2</c:v>
                </c:pt>
                <c:pt idx="9074">
                  <c:v>2.0063999885792327E-2</c:v>
                </c:pt>
                <c:pt idx="9075">
                  <c:v>2.0063999885820749E-2</c:v>
                </c:pt>
                <c:pt idx="9076">
                  <c:v>2.0113944055367483E-2</c:v>
                </c:pt>
                <c:pt idx="9077">
                  <c:v>2.0113944055367483E-2</c:v>
                </c:pt>
                <c:pt idx="9078">
                  <c:v>2.0063999885792327E-2</c:v>
                </c:pt>
                <c:pt idx="9079">
                  <c:v>2.0063999885792327E-2</c:v>
                </c:pt>
                <c:pt idx="9080">
                  <c:v>2.0113944055367483E-2</c:v>
                </c:pt>
                <c:pt idx="9081">
                  <c:v>2.0113944055367483E-2</c:v>
                </c:pt>
                <c:pt idx="9082">
                  <c:v>2.0163888224885795E-2</c:v>
                </c:pt>
                <c:pt idx="9083">
                  <c:v>2.0113944055367483E-2</c:v>
                </c:pt>
                <c:pt idx="9084">
                  <c:v>2.0113944055367483E-2</c:v>
                </c:pt>
                <c:pt idx="9085">
                  <c:v>2.0163888224942639E-2</c:v>
                </c:pt>
                <c:pt idx="9086">
                  <c:v>2.0113944055367483E-2</c:v>
                </c:pt>
                <c:pt idx="9087">
                  <c:v>2.0113944055367483E-2</c:v>
                </c:pt>
                <c:pt idx="9088">
                  <c:v>2.0113944055367483E-2</c:v>
                </c:pt>
                <c:pt idx="9089">
                  <c:v>2.0113944055367483E-2</c:v>
                </c:pt>
                <c:pt idx="9090">
                  <c:v>2.0113944055367483E-2</c:v>
                </c:pt>
                <c:pt idx="9091">
                  <c:v>2.0063999885820749E-2</c:v>
                </c:pt>
                <c:pt idx="9092">
                  <c:v>2.0113944055367483E-2</c:v>
                </c:pt>
                <c:pt idx="9093">
                  <c:v>2.011394405531064E-2</c:v>
                </c:pt>
                <c:pt idx="9094">
                  <c:v>2.011394405531064E-2</c:v>
                </c:pt>
                <c:pt idx="9095">
                  <c:v>2.0113944055367483E-2</c:v>
                </c:pt>
                <c:pt idx="9096">
                  <c:v>2.0113944055395905E-2</c:v>
                </c:pt>
                <c:pt idx="9097">
                  <c:v>2.0063999885820749E-2</c:v>
                </c:pt>
                <c:pt idx="9098">
                  <c:v>2.0034033384149552E-2</c:v>
                </c:pt>
                <c:pt idx="9099">
                  <c:v>2.0083977553696286E-2</c:v>
                </c:pt>
                <c:pt idx="9100">
                  <c:v>2.013392172324302E-2</c:v>
                </c:pt>
                <c:pt idx="9101">
                  <c:v>2.0113944055367483E-2</c:v>
                </c:pt>
                <c:pt idx="9102">
                  <c:v>2.011394405531064E-2</c:v>
                </c:pt>
                <c:pt idx="9103">
                  <c:v>2.0163888224885795E-2</c:v>
                </c:pt>
                <c:pt idx="9104">
                  <c:v>2.0063999885792327E-2</c:v>
                </c:pt>
                <c:pt idx="9105">
                  <c:v>2.0163888224942639E-2</c:v>
                </c:pt>
                <c:pt idx="9106">
                  <c:v>2.0063999885792327E-2</c:v>
                </c:pt>
                <c:pt idx="9107">
                  <c:v>2.0163888224885795E-2</c:v>
                </c:pt>
                <c:pt idx="9108">
                  <c:v>2.0163888224942639E-2</c:v>
                </c:pt>
                <c:pt idx="9109">
                  <c:v>2.0163888224942639E-2</c:v>
                </c:pt>
                <c:pt idx="9110">
                  <c:v>2.0163888224942639E-2</c:v>
                </c:pt>
                <c:pt idx="9111">
                  <c:v>2.0063999885792327E-2</c:v>
                </c:pt>
                <c:pt idx="9112">
                  <c:v>2.0083977553667864E-2</c:v>
                </c:pt>
                <c:pt idx="9113">
                  <c:v>2.0163888224914217E-2</c:v>
                </c:pt>
                <c:pt idx="9114">
                  <c:v>2.0113944055367483E-2</c:v>
                </c:pt>
                <c:pt idx="9115">
                  <c:v>2.0113944055367483E-2</c:v>
                </c:pt>
                <c:pt idx="9116">
                  <c:v>2.0113944055367483E-2</c:v>
                </c:pt>
                <c:pt idx="9117">
                  <c:v>2.011394405531064E-2</c:v>
                </c:pt>
                <c:pt idx="9118">
                  <c:v>2.0113944055367483E-2</c:v>
                </c:pt>
                <c:pt idx="9119">
                  <c:v>2.0113944055367483E-2</c:v>
                </c:pt>
                <c:pt idx="9120">
                  <c:v>2.0113944055367483E-2</c:v>
                </c:pt>
                <c:pt idx="9121">
                  <c:v>2.0113944055367483E-2</c:v>
                </c:pt>
                <c:pt idx="9122">
                  <c:v>6.7645810219119085E-3</c:v>
                </c:pt>
                <c:pt idx="9123">
                  <c:v>2.0113944055395905E-2</c:v>
                </c:pt>
                <c:pt idx="9124">
                  <c:v>2.0113944055367483E-2</c:v>
                </c:pt>
                <c:pt idx="9125">
                  <c:v>2.0163888224942639E-2</c:v>
                </c:pt>
                <c:pt idx="9126">
                  <c:v>2.0163888224942639E-2</c:v>
                </c:pt>
                <c:pt idx="9127">
                  <c:v>2.0063999885792327E-2</c:v>
                </c:pt>
                <c:pt idx="9128">
                  <c:v>2.0063999885820749E-2</c:v>
                </c:pt>
                <c:pt idx="9129">
                  <c:v>2.0113944055367483E-2</c:v>
                </c:pt>
                <c:pt idx="9130">
                  <c:v>2.0063999885792327E-2</c:v>
                </c:pt>
                <c:pt idx="9131">
                  <c:v>2.0063999885792327E-2</c:v>
                </c:pt>
                <c:pt idx="9132">
                  <c:v>2.0113944055367483E-2</c:v>
                </c:pt>
                <c:pt idx="9133">
                  <c:v>2.0163888224885795E-2</c:v>
                </c:pt>
                <c:pt idx="9134">
                  <c:v>2.0163888224914217E-2</c:v>
                </c:pt>
                <c:pt idx="9135">
                  <c:v>2.0113944055367483E-2</c:v>
                </c:pt>
                <c:pt idx="9136">
                  <c:v>2.0113944055395905E-2</c:v>
                </c:pt>
                <c:pt idx="9137">
                  <c:v>2.0113944055367483E-2</c:v>
                </c:pt>
                <c:pt idx="9138">
                  <c:v>2.0163888224942639E-2</c:v>
                </c:pt>
                <c:pt idx="9139">
                  <c:v>2.0063999885820749E-2</c:v>
                </c:pt>
                <c:pt idx="9140">
                  <c:v>2.0163888224885795E-2</c:v>
                </c:pt>
                <c:pt idx="9141">
                  <c:v>2.0163888224914217E-2</c:v>
                </c:pt>
                <c:pt idx="9142">
                  <c:v>6.7146368523367528E-3</c:v>
                </c:pt>
                <c:pt idx="9143">
                  <c:v>6.6646926827900188E-3</c:v>
                </c:pt>
                <c:pt idx="9144">
                  <c:v>2.0163888224942639E-2</c:v>
                </c:pt>
                <c:pt idx="9145">
                  <c:v>2.0063999885792327E-2</c:v>
                </c:pt>
                <c:pt idx="9146">
                  <c:v>2.0113944055367483E-2</c:v>
                </c:pt>
                <c:pt idx="9147">
                  <c:v>2.0063999885792327E-2</c:v>
                </c:pt>
                <c:pt idx="9148">
                  <c:v>2.0113944055367483E-2</c:v>
                </c:pt>
                <c:pt idx="9149">
                  <c:v>2.0063999885792327E-2</c:v>
                </c:pt>
                <c:pt idx="9150">
                  <c:v>2.0113944055367483E-2</c:v>
                </c:pt>
                <c:pt idx="9151">
                  <c:v>2.0113944055367483E-2</c:v>
                </c:pt>
                <c:pt idx="9152">
                  <c:v>2.011394405531064E-2</c:v>
                </c:pt>
                <c:pt idx="9153">
                  <c:v>2.0113944055367483E-2</c:v>
                </c:pt>
                <c:pt idx="9154">
                  <c:v>2.011394405531064E-2</c:v>
                </c:pt>
                <c:pt idx="9155">
                  <c:v>2.011394405531064E-2</c:v>
                </c:pt>
                <c:pt idx="9156">
                  <c:v>6.6846703506655558E-3</c:v>
                </c:pt>
                <c:pt idx="9157">
                  <c:v>2.0163888224885795E-2</c:v>
                </c:pt>
                <c:pt idx="9158">
                  <c:v>2.0113944055367483E-2</c:v>
                </c:pt>
                <c:pt idx="9159">
                  <c:v>2.0063999885792327E-2</c:v>
                </c:pt>
                <c:pt idx="9160">
                  <c:v>6.7645810219119085E-3</c:v>
                </c:pt>
                <c:pt idx="9161">
                  <c:v>2.0113944055367483E-2</c:v>
                </c:pt>
                <c:pt idx="9162">
                  <c:v>2.0113944055367483E-2</c:v>
                </c:pt>
                <c:pt idx="9163">
                  <c:v>2.0113944055367483E-2</c:v>
                </c:pt>
                <c:pt idx="9164">
                  <c:v>2.0113944055367483E-2</c:v>
                </c:pt>
                <c:pt idx="9165">
                  <c:v>2.0113944055367483E-2</c:v>
                </c:pt>
                <c:pt idx="9166">
                  <c:v>6.7645810219119085E-3</c:v>
                </c:pt>
                <c:pt idx="9167">
                  <c:v>6.6646926827900188E-3</c:v>
                </c:pt>
                <c:pt idx="9168">
                  <c:v>2.0113944055367483E-2</c:v>
                </c:pt>
                <c:pt idx="9169">
                  <c:v>2.0113944055367483E-2</c:v>
                </c:pt>
                <c:pt idx="9170">
                  <c:v>2.0113944055367483E-2</c:v>
                </c:pt>
                <c:pt idx="9171">
                  <c:v>2.0113944055367483E-2</c:v>
                </c:pt>
                <c:pt idx="9172">
                  <c:v>2.0113944055367483E-2</c:v>
                </c:pt>
                <c:pt idx="9173">
                  <c:v>2.0113944055367483E-2</c:v>
                </c:pt>
                <c:pt idx="9174">
                  <c:v>6.6846703506655558E-3</c:v>
                </c:pt>
                <c:pt idx="9175">
                  <c:v>6.6846703506655558E-3</c:v>
                </c:pt>
                <c:pt idx="9176">
                  <c:v>6.6846703506939775E-3</c:v>
                </c:pt>
                <c:pt idx="9177">
                  <c:v>2.0113944055367483E-2</c:v>
                </c:pt>
                <c:pt idx="9178">
                  <c:v>2.0063999885820749E-2</c:v>
                </c:pt>
                <c:pt idx="9179">
                  <c:v>2.0063999885792327E-2</c:v>
                </c:pt>
                <c:pt idx="9180">
                  <c:v>2.0113944055367483E-2</c:v>
                </c:pt>
                <c:pt idx="9181">
                  <c:v>2.0113944055367483E-2</c:v>
                </c:pt>
                <c:pt idx="9182">
                  <c:v>6.6846703506939775E-3</c:v>
                </c:pt>
                <c:pt idx="9183">
                  <c:v>6.6347261811188218E-3</c:v>
                </c:pt>
                <c:pt idx="9184">
                  <c:v>6.6846703506939775E-3</c:v>
                </c:pt>
                <c:pt idx="9185">
                  <c:v>6.6846703506371341E-3</c:v>
                </c:pt>
                <c:pt idx="9186">
                  <c:v>6.6846703506939775E-3</c:v>
                </c:pt>
                <c:pt idx="9187">
                  <c:v>2.0113944055367483E-2</c:v>
                </c:pt>
                <c:pt idx="9188">
                  <c:v>2.0163888224942639E-2</c:v>
                </c:pt>
                <c:pt idx="9189">
                  <c:v>2.0163888224942639E-2</c:v>
                </c:pt>
                <c:pt idx="9190">
                  <c:v>2.0063999885792327E-2</c:v>
                </c:pt>
                <c:pt idx="9191">
                  <c:v>2.0063999885820749E-2</c:v>
                </c:pt>
                <c:pt idx="9192">
                  <c:v>2.0063999885792327E-2</c:v>
                </c:pt>
                <c:pt idx="9193">
                  <c:v>2.0163888224885795E-2</c:v>
                </c:pt>
                <c:pt idx="9194">
                  <c:v>2.0163888224914217E-2</c:v>
                </c:pt>
                <c:pt idx="9195">
                  <c:v>2.0163888224942639E-2</c:v>
                </c:pt>
                <c:pt idx="9196">
                  <c:v>2.0063999885820749E-2</c:v>
                </c:pt>
                <c:pt idx="9197">
                  <c:v>2.0163888224914217E-2</c:v>
                </c:pt>
                <c:pt idx="9198">
                  <c:v>6.6646926827900188E-3</c:v>
                </c:pt>
                <c:pt idx="9199">
                  <c:v>6.7645810219119085E-3</c:v>
                </c:pt>
                <c:pt idx="9200">
                  <c:v>2.0163888224942639E-2</c:v>
                </c:pt>
                <c:pt idx="9201">
                  <c:v>2.0034033384149552E-2</c:v>
                </c:pt>
                <c:pt idx="9202">
                  <c:v>6.6846703506939775E-3</c:v>
                </c:pt>
                <c:pt idx="9203">
                  <c:v>6.6846703506655558E-3</c:v>
                </c:pt>
                <c:pt idx="9204">
                  <c:v>6.6846703506371341E-3</c:v>
                </c:pt>
                <c:pt idx="9205">
                  <c:v>2.0113944055367483E-2</c:v>
                </c:pt>
                <c:pt idx="9206">
                  <c:v>2.0113944055395905E-2</c:v>
                </c:pt>
                <c:pt idx="9207">
                  <c:v>2.0113944055367483E-2</c:v>
                </c:pt>
                <c:pt idx="9208">
                  <c:v>2.0063999885820749E-2</c:v>
                </c:pt>
                <c:pt idx="9209">
                  <c:v>2.0163888224914217E-2</c:v>
                </c:pt>
                <c:pt idx="9210">
                  <c:v>6.6646926827900188E-3</c:v>
                </c:pt>
                <c:pt idx="9211">
                  <c:v>6.7645810219119085E-3</c:v>
                </c:pt>
                <c:pt idx="9212">
                  <c:v>2.0063999885792327E-2</c:v>
                </c:pt>
                <c:pt idx="9213">
                  <c:v>2.0113944055367483E-2</c:v>
                </c:pt>
                <c:pt idx="9214">
                  <c:v>2.0113944055367483E-2</c:v>
                </c:pt>
                <c:pt idx="9215">
                  <c:v>2.0113944055367483E-2</c:v>
                </c:pt>
                <c:pt idx="9216">
                  <c:v>2.0113944055367483E-2</c:v>
                </c:pt>
                <c:pt idx="9217">
                  <c:v>2.0113944055367483E-2</c:v>
                </c:pt>
                <c:pt idx="9218">
                  <c:v>2.0113944055367483E-2</c:v>
                </c:pt>
                <c:pt idx="9219">
                  <c:v>2.0113944055367483E-2</c:v>
                </c:pt>
                <c:pt idx="9220">
                  <c:v>2.0113944055367483E-2</c:v>
                </c:pt>
                <c:pt idx="9221">
                  <c:v>2.0113944055367483E-2</c:v>
                </c:pt>
                <c:pt idx="9222">
                  <c:v>2.011394405531064E-2</c:v>
                </c:pt>
                <c:pt idx="9223">
                  <c:v>2.011394405531064E-2</c:v>
                </c:pt>
                <c:pt idx="9224">
                  <c:v>2.0113944055367483E-2</c:v>
                </c:pt>
                <c:pt idx="9225">
                  <c:v>2.011394405531064E-2</c:v>
                </c:pt>
                <c:pt idx="9226">
                  <c:v>2.011394405531064E-2</c:v>
                </c:pt>
                <c:pt idx="9227">
                  <c:v>2.0113944055367483E-2</c:v>
                </c:pt>
                <c:pt idx="9228">
                  <c:v>2.011394405531064E-2</c:v>
                </c:pt>
                <c:pt idx="9229">
                  <c:v>2.011394405531064E-2</c:v>
                </c:pt>
                <c:pt idx="9230">
                  <c:v>2.0113944055367483E-2</c:v>
                </c:pt>
                <c:pt idx="9231">
                  <c:v>6.6846703506655558E-3</c:v>
                </c:pt>
                <c:pt idx="9232">
                  <c:v>3.3433340587151861E-2</c:v>
                </c:pt>
                <c:pt idx="9233">
                  <c:v>2.013392172324302E-2</c:v>
                </c:pt>
                <c:pt idx="9234">
                  <c:v>6.6646926827615971E-3</c:v>
                </c:pt>
                <c:pt idx="9235">
                  <c:v>6.7645810219119085E-3</c:v>
                </c:pt>
                <c:pt idx="9236">
                  <c:v>6.7645810219119085E-3</c:v>
                </c:pt>
                <c:pt idx="9237">
                  <c:v>6.6347261811188218E-3</c:v>
                </c:pt>
                <c:pt idx="9238">
                  <c:v>2.0113944055367483E-2</c:v>
                </c:pt>
                <c:pt idx="9239">
                  <c:v>2.0163888224942639E-2</c:v>
                </c:pt>
                <c:pt idx="9240">
                  <c:v>2.0163888224942639E-2</c:v>
                </c:pt>
                <c:pt idx="9241">
                  <c:v>2.0063999885792327E-2</c:v>
                </c:pt>
                <c:pt idx="9242">
                  <c:v>2.0063999885820749E-2</c:v>
                </c:pt>
                <c:pt idx="9243">
                  <c:v>2.0063999885792327E-2</c:v>
                </c:pt>
                <c:pt idx="9244">
                  <c:v>2.0163888224885795E-2</c:v>
                </c:pt>
                <c:pt idx="9245">
                  <c:v>2.0163888224914217E-2</c:v>
                </c:pt>
                <c:pt idx="9246">
                  <c:v>2.0063999885792327E-2</c:v>
                </c:pt>
                <c:pt idx="9247">
                  <c:v>2.0113944055395905E-2</c:v>
                </c:pt>
                <c:pt idx="9248">
                  <c:v>2.0113944055367483E-2</c:v>
                </c:pt>
                <c:pt idx="9249">
                  <c:v>2.0163888224942639E-2</c:v>
                </c:pt>
                <c:pt idx="9250">
                  <c:v>2.0063999885820749E-2</c:v>
                </c:pt>
                <c:pt idx="9251">
                  <c:v>2.0163888224885795E-2</c:v>
                </c:pt>
                <c:pt idx="9252">
                  <c:v>6.6646926828184405E-3</c:v>
                </c:pt>
                <c:pt idx="9253">
                  <c:v>6.7645810219119085E-3</c:v>
                </c:pt>
                <c:pt idx="9254">
                  <c:v>6.6646926827900188E-3</c:v>
                </c:pt>
                <c:pt idx="9255">
                  <c:v>6.7645810219119085E-3</c:v>
                </c:pt>
                <c:pt idx="9256">
                  <c:v>6.6846703506939775E-3</c:v>
                </c:pt>
                <c:pt idx="9257">
                  <c:v>2.0163888224885795E-2</c:v>
                </c:pt>
                <c:pt idx="9258">
                  <c:v>6.6846703506371341E-3</c:v>
                </c:pt>
                <c:pt idx="9259">
                  <c:v>2.0113944055367483E-2</c:v>
                </c:pt>
                <c:pt idx="9260">
                  <c:v>2.0113944055367483E-2</c:v>
                </c:pt>
                <c:pt idx="9261">
                  <c:v>6.6846703506939775E-3</c:v>
                </c:pt>
                <c:pt idx="9262">
                  <c:v>6.6846703506939775E-3</c:v>
                </c:pt>
                <c:pt idx="9263">
                  <c:v>6.6347261811188218E-3</c:v>
                </c:pt>
                <c:pt idx="9264">
                  <c:v>6.6846703506939775E-3</c:v>
                </c:pt>
                <c:pt idx="9265">
                  <c:v>6.6846703506371341E-3</c:v>
                </c:pt>
                <c:pt idx="9266">
                  <c:v>6.6347261811188218E-3</c:v>
                </c:pt>
                <c:pt idx="9267">
                  <c:v>6.6846703506939775E-3</c:v>
                </c:pt>
                <c:pt idx="9268">
                  <c:v>2.0113944055367483E-2</c:v>
                </c:pt>
                <c:pt idx="9269">
                  <c:v>2.0113944055367483E-2</c:v>
                </c:pt>
                <c:pt idx="9270">
                  <c:v>2.0113944055367483E-2</c:v>
                </c:pt>
                <c:pt idx="9271">
                  <c:v>2.0113944055367483E-2</c:v>
                </c:pt>
                <c:pt idx="9272">
                  <c:v>2.0113944055367483E-2</c:v>
                </c:pt>
                <c:pt idx="9273">
                  <c:v>2.0163888224885795E-2</c:v>
                </c:pt>
                <c:pt idx="9274">
                  <c:v>6.6846703506939775E-3</c:v>
                </c:pt>
                <c:pt idx="9275">
                  <c:v>6.6846703506371341E-3</c:v>
                </c:pt>
                <c:pt idx="9276">
                  <c:v>6.7146368523367528E-3</c:v>
                </c:pt>
                <c:pt idx="9277">
                  <c:v>6.6646926827615971E-3</c:v>
                </c:pt>
                <c:pt idx="9278">
                  <c:v>6.6646926827615971E-3</c:v>
                </c:pt>
                <c:pt idx="9279">
                  <c:v>6.7645810219119085E-3</c:v>
                </c:pt>
                <c:pt idx="9280">
                  <c:v>6.6846703506939775E-3</c:v>
                </c:pt>
                <c:pt idx="9281">
                  <c:v>2.0113944055367483E-2</c:v>
                </c:pt>
                <c:pt idx="9282">
                  <c:v>2.0163888224942639E-2</c:v>
                </c:pt>
                <c:pt idx="9283">
                  <c:v>2.0163888224942639E-2</c:v>
                </c:pt>
                <c:pt idx="9284">
                  <c:v>2.0063999885792327E-2</c:v>
                </c:pt>
                <c:pt idx="9285">
                  <c:v>2.0163888224942639E-2</c:v>
                </c:pt>
                <c:pt idx="9286">
                  <c:v>2.0063999885792327E-2</c:v>
                </c:pt>
                <c:pt idx="9287">
                  <c:v>2.0163888224885795E-2</c:v>
                </c:pt>
                <c:pt idx="9288">
                  <c:v>2.0163888224942639E-2</c:v>
                </c:pt>
                <c:pt idx="9289">
                  <c:v>2.0163888224885795E-2</c:v>
                </c:pt>
                <c:pt idx="9290">
                  <c:v>6.6646926828184405E-3</c:v>
                </c:pt>
                <c:pt idx="9291">
                  <c:v>6.6646926828184405E-3</c:v>
                </c:pt>
                <c:pt idx="9292">
                  <c:v>6.7146368523651745E-3</c:v>
                </c:pt>
                <c:pt idx="9293">
                  <c:v>6.7645810219119085E-3</c:v>
                </c:pt>
                <c:pt idx="9294">
                  <c:v>6.6846703506371341E-3</c:v>
                </c:pt>
                <c:pt idx="9295">
                  <c:v>6.7645810219119085E-3</c:v>
                </c:pt>
                <c:pt idx="9296">
                  <c:v>2.0063999885820749E-2</c:v>
                </c:pt>
                <c:pt idx="9297">
                  <c:v>2.0163888224942639E-2</c:v>
                </c:pt>
                <c:pt idx="9298">
                  <c:v>2.0163888224942639E-2</c:v>
                </c:pt>
                <c:pt idx="9299">
                  <c:v>2.0063999885792327E-2</c:v>
                </c:pt>
                <c:pt idx="9300">
                  <c:v>2.0113944055367483E-2</c:v>
                </c:pt>
                <c:pt idx="9301">
                  <c:v>2.0113944055367483E-2</c:v>
                </c:pt>
                <c:pt idx="9302">
                  <c:v>2.0113944055367483E-2</c:v>
                </c:pt>
                <c:pt idx="9303">
                  <c:v>2.0113944055395905E-2</c:v>
                </c:pt>
                <c:pt idx="9304">
                  <c:v>2.0163888224885795E-2</c:v>
                </c:pt>
                <c:pt idx="9305">
                  <c:v>2.0163888224914217E-2</c:v>
                </c:pt>
                <c:pt idx="9306">
                  <c:v>2.0113944055367483E-2</c:v>
                </c:pt>
                <c:pt idx="9307">
                  <c:v>2.0113944055367483E-2</c:v>
                </c:pt>
                <c:pt idx="9308">
                  <c:v>2.0063999885792327E-2</c:v>
                </c:pt>
                <c:pt idx="9309">
                  <c:v>2.0063999885820749E-2</c:v>
                </c:pt>
                <c:pt idx="9310">
                  <c:v>2.0113944055367483E-2</c:v>
                </c:pt>
                <c:pt idx="9311">
                  <c:v>2.0113944055395905E-2</c:v>
                </c:pt>
                <c:pt idx="9312">
                  <c:v>2.0113944055367483E-2</c:v>
                </c:pt>
                <c:pt idx="9313">
                  <c:v>2.0163888224942639E-2</c:v>
                </c:pt>
                <c:pt idx="9314">
                  <c:v>2.0063999885820749E-2</c:v>
                </c:pt>
                <c:pt idx="9315">
                  <c:v>2.0163888224885795E-2</c:v>
                </c:pt>
                <c:pt idx="9316">
                  <c:v>2.0063999885792327E-2</c:v>
                </c:pt>
                <c:pt idx="9317">
                  <c:v>2.0113944055367483E-2</c:v>
                </c:pt>
                <c:pt idx="9318">
                  <c:v>2.0113944055367483E-2</c:v>
                </c:pt>
                <c:pt idx="9319">
                  <c:v>2.0113944055395905E-2</c:v>
                </c:pt>
                <c:pt idx="9320">
                  <c:v>6.7146368523793853E-3</c:v>
                </c:pt>
                <c:pt idx="9321">
                  <c:v>6.7146368523367528E-3</c:v>
                </c:pt>
                <c:pt idx="9322">
                  <c:v>6.7645810219261193E-3</c:v>
                </c:pt>
                <c:pt idx="9323">
                  <c:v>6.6646926827900188E-3</c:v>
                </c:pt>
                <c:pt idx="9324">
                  <c:v>6.6646926827900188E-3</c:v>
                </c:pt>
                <c:pt idx="9325">
                  <c:v>6.7146368523367528E-3</c:v>
                </c:pt>
                <c:pt idx="9326">
                  <c:v>2.0113944055395905E-2</c:v>
                </c:pt>
                <c:pt idx="9327">
                  <c:v>2.0113944055395905E-2</c:v>
                </c:pt>
                <c:pt idx="9328">
                  <c:v>2.0063999885820749E-2</c:v>
                </c:pt>
                <c:pt idx="9329">
                  <c:v>2.0113944055367483E-2</c:v>
                </c:pt>
                <c:pt idx="9330">
                  <c:v>2.0063999885820749E-2</c:v>
                </c:pt>
                <c:pt idx="9331">
                  <c:v>2.0113944055367483E-2</c:v>
                </c:pt>
                <c:pt idx="9332">
                  <c:v>2.0163888224942639E-2</c:v>
                </c:pt>
                <c:pt idx="9333">
                  <c:v>2.0063999885820749E-2</c:v>
                </c:pt>
                <c:pt idx="9334">
                  <c:v>2.0163888224942639E-2</c:v>
                </c:pt>
                <c:pt idx="9335">
                  <c:v>2.0113944055367483E-2</c:v>
                </c:pt>
                <c:pt idx="9336">
                  <c:v>2.0163888224942639E-2</c:v>
                </c:pt>
                <c:pt idx="9337">
                  <c:v>2.0063999885820749E-2</c:v>
                </c:pt>
                <c:pt idx="9338">
                  <c:v>2.0113944055395905E-2</c:v>
                </c:pt>
                <c:pt idx="9339">
                  <c:v>2.0113944055367483E-2</c:v>
                </c:pt>
                <c:pt idx="9340">
                  <c:v>2.0113944055367483E-2</c:v>
                </c:pt>
                <c:pt idx="9341">
                  <c:v>2.0113944055395905E-2</c:v>
                </c:pt>
                <c:pt idx="9342">
                  <c:v>2.0113944055395905E-2</c:v>
                </c:pt>
                <c:pt idx="9343">
                  <c:v>2.0063999885820749E-2</c:v>
                </c:pt>
                <c:pt idx="9344">
                  <c:v>2.0113944055395905E-2</c:v>
                </c:pt>
                <c:pt idx="9345">
                  <c:v>2.0063999885820749E-2</c:v>
                </c:pt>
                <c:pt idx="9346">
                  <c:v>2.0063999885820749E-2</c:v>
                </c:pt>
                <c:pt idx="9347">
                  <c:v>2.0063999885820749E-2</c:v>
                </c:pt>
                <c:pt idx="9348">
                  <c:v>2.0113944055395905E-2</c:v>
                </c:pt>
                <c:pt idx="9349">
                  <c:v>2.0063999885820749E-2</c:v>
                </c:pt>
                <c:pt idx="9350">
                  <c:v>2.0063999885820749E-2</c:v>
                </c:pt>
                <c:pt idx="9351">
                  <c:v>2.0113944055367483E-2</c:v>
                </c:pt>
                <c:pt idx="9352">
                  <c:v>2.0113944055395905E-2</c:v>
                </c:pt>
                <c:pt idx="9353">
                  <c:v>2.0113944055395905E-2</c:v>
                </c:pt>
                <c:pt idx="9354">
                  <c:v>2.0113944055367483E-2</c:v>
                </c:pt>
                <c:pt idx="9355">
                  <c:v>2.0163888224942639E-2</c:v>
                </c:pt>
                <c:pt idx="9356">
                  <c:v>6.6646926827900188E-3</c:v>
                </c:pt>
                <c:pt idx="9357">
                  <c:v>6.7645810219261193E-3</c:v>
                </c:pt>
                <c:pt idx="9358">
                  <c:v>6.7146368523367528E-3</c:v>
                </c:pt>
                <c:pt idx="9359">
                  <c:v>6.7146368523367528E-3</c:v>
                </c:pt>
                <c:pt idx="9360">
                  <c:v>6.7645810219261193E-3</c:v>
                </c:pt>
                <c:pt idx="9361">
                  <c:v>6.7645810219261193E-3</c:v>
                </c:pt>
                <c:pt idx="9362">
                  <c:v>6.6646926827900188E-3</c:v>
                </c:pt>
                <c:pt idx="9363">
                  <c:v>6.7645810219261193E-3</c:v>
                </c:pt>
                <c:pt idx="9364">
                  <c:v>6.7146368523793853E-3</c:v>
                </c:pt>
                <c:pt idx="9365">
                  <c:v>6.7146368523793853E-3</c:v>
                </c:pt>
                <c:pt idx="9366">
                  <c:v>6.7146368523793853E-3</c:v>
                </c:pt>
                <c:pt idx="9367">
                  <c:v>6.7645810219261193E-3</c:v>
                </c:pt>
                <c:pt idx="9368">
                  <c:v>6.7645810219261193E-3</c:v>
                </c:pt>
                <c:pt idx="9369">
                  <c:v>6.7645810219261193E-3</c:v>
                </c:pt>
                <c:pt idx="9370">
                  <c:v>6.7645810219261193E-3</c:v>
                </c:pt>
                <c:pt idx="9371">
                  <c:v>6.7645810219261193E-3</c:v>
                </c:pt>
                <c:pt idx="9372">
                  <c:v>6.7146368523367528E-3</c:v>
                </c:pt>
                <c:pt idx="9373">
                  <c:v>6.7146368523367528E-3</c:v>
                </c:pt>
                <c:pt idx="9374">
                  <c:v>6.7146368523367528E-3</c:v>
                </c:pt>
                <c:pt idx="9375">
                  <c:v>6.7645810219261193E-3</c:v>
                </c:pt>
                <c:pt idx="9376">
                  <c:v>6.7645810219261193E-3</c:v>
                </c:pt>
                <c:pt idx="9377">
                  <c:v>6.7645810219261193E-3</c:v>
                </c:pt>
                <c:pt idx="9378">
                  <c:v>6.7645810219261193E-3</c:v>
                </c:pt>
                <c:pt idx="9379">
                  <c:v>6.7645810219261193E-3</c:v>
                </c:pt>
                <c:pt idx="9380">
                  <c:v>6.7146368523367528E-3</c:v>
                </c:pt>
                <c:pt idx="9381">
                  <c:v>6.7146368523367528E-3</c:v>
                </c:pt>
                <c:pt idx="9382">
                  <c:v>6.7146368523367528E-3</c:v>
                </c:pt>
                <c:pt idx="9383">
                  <c:v>6.7146368523367528E-3</c:v>
                </c:pt>
                <c:pt idx="9384">
                  <c:v>6.7146368523367528E-3</c:v>
                </c:pt>
                <c:pt idx="9385">
                  <c:v>6.6347261811188218E-3</c:v>
                </c:pt>
                <c:pt idx="9386">
                  <c:v>6.7146368523793853E-3</c:v>
                </c:pt>
                <c:pt idx="9387">
                  <c:v>6.6646926828184405E-3</c:v>
                </c:pt>
                <c:pt idx="9388">
                  <c:v>6.7645810219261193E-3</c:v>
                </c:pt>
                <c:pt idx="9389">
                  <c:v>6.7645810219261193E-3</c:v>
                </c:pt>
                <c:pt idx="9390">
                  <c:v>6.6646926828184405E-3</c:v>
                </c:pt>
                <c:pt idx="9391">
                  <c:v>6.6646926827900188E-3</c:v>
                </c:pt>
                <c:pt idx="9392">
                  <c:v>6.6347261811188218E-3</c:v>
                </c:pt>
                <c:pt idx="9393">
                  <c:v>6.7645810219261193E-3</c:v>
                </c:pt>
                <c:pt idx="9394">
                  <c:v>6.7645810219261193E-3</c:v>
                </c:pt>
                <c:pt idx="9395">
                  <c:v>6.6646926828184405E-3</c:v>
                </c:pt>
                <c:pt idx="9396">
                  <c:v>6.7146368523367528E-3</c:v>
                </c:pt>
                <c:pt idx="9397">
                  <c:v>6.6846703506939775E-3</c:v>
                </c:pt>
                <c:pt idx="9398">
                  <c:v>2.0113944055367483E-2</c:v>
                </c:pt>
                <c:pt idx="9399">
                  <c:v>2.0113944055367483E-2</c:v>
                </c:pt>
                <c:pt idx="9400">
                  <c:v>2.0113944055367483E-2</c:v>
                </c:pt>
                <c:pt idx="9401">
                  <c:v>2.0113944055367483E-2</c:v>
                </c:pt>
                <c:pt idx="9402">
                  <c:v>2.0113944055367483E-2</c:v>
                </c:pt>
                <c:pt idx="9403">
                  <c:v>2.0113944055367483E-2</c:v>
                </c:pt>
                <c:pt idx="9404">
                  <c:v>2.0113944055395905E-2</c:v>
                </c:pt>
                <c:pt idx="9405">
                  <c:v>2.0113944055395905E-2</c:v>
                </c:pt>
                <c:pt idx="9406">
                  <c:v>2.0113944055395905E-2</c:v>
                </c:pt>
                <c:pt idx="9407">
                  <c:v>2.0113944055395905E-2</c:v>
                </c:pt>
                <c:pt idx="9408">
                  <c:v>2.0113944055367483E-2</c:v>
                </c:pt>
                <c:pt idx="9409">
                  <c:v>2.0113944055395905E-2</c:v>
                </c:pt>
                <c:pt idx="9410">
                  <c:v>2.0113944055367483E-2</c:v>
                </c:pt>
                <c:pt idx="9411">
                  <c:v>2.0113944055395905E-2</c:v>
                </c:pt>
                <c:pt idx="9412">
                  <c:v>2.0113944055367483E-2</c:v>
                </c:pt>
                <c:pt idx="9413">
                  <c:v>2.0113944055395905E-2</c:v>
                </c:pt>
                <c:pt idx="9414">
                  <c:v>2.0063999885820749E-2</c:v>
                </c:pt>
                <c:pt idx="9415">
                  <c:v>2.0063999885820749E-2</c:v>
                </c:pt>
                <c:pt idx="9416">
                  <c:v>2.0113944055367483E-2</c:v>
                </c:pt>
                <c:pt idx="9417">
                  <c:v>2.0113944055367483E-2</c:v>
                </c:pt>
                <c:pt idx="9418">
                  <c:v>2.0063999885820749E-2</c:v>
                </c:pt>
                <c:pt idx="9419">
                  <c:v>2.0113944055367483E-2</c:v>
                </c:pt>
                <c:pt idx="9420">
                  <c:v>2.0113944055367483E-2</c:v>
                </c:pt>
                <c:pt idx="9421">
                  <c:v>2.0063999885820749E-2</c:v>
                </c:pt>
                <c:pt idx="9422">
                  <c:v>2.0113944055367483E-2</c:v>
                </c:pt>
                <c:pt idx="9423">
                  <c:v>4.2994081615916002E-2</c:v>
                </c:pt>
                <c:pt idx="9424">
                  <c:v>2.0063999885820749E-2</c:v>
                </c:pt>
                <c:pt idx="9425">
                  <c:v>2.0113944055367483E-2</c:v>
                </c:pt>
                <c:pt idx="9426">
                  <c:v>2.0113944055367483E-2</c:v>
                </c:pt>
                <c:pt idx="9427">
                  <c:v>2.0113944055367483E-2</c:v>
                </c:pt>
                <c:pt idx="9428">
                  <c:v>2.0113944055367483E-2</c:v>
                </c:pt>
                <c:pt idx="9429">
                  <c:v>2.0113944055395905E-2</c:v>
                </c:pt>
                <c:pt idx="9430">
                  <c:v>2.0113944055367483E-2</c:v>
                </c:pt>
                <c:pt idx="9431">
                  <c:v>2.0113944055367483E-2</c:v>
                </c:pt>
                <c:pt idx="9432">
                  <c:v>2.0113944055367483E-2</c:v>
                </c:pt>
                <c:pt idx="9433">
                  <c:v>2.0113944055367483E-2</c:v>
                </c:pt>
                <c:pt idx="9434">
                  <c:v>2.0163888224914217E-2</c:v>
                </c:pt>
                <c:pt idx="9435">
                  <c:v>2.0113944055367483E-2</c:v>
                </c:pt>
                <c:pt idx="9436">
                  <c:v>2.0113944055367483E-2</c:v>
                </c:pt>
                <c:pt idx="9437">
                  <c:v>2.0063999885792327E-2</c:v>
                </c:pt>
                <c:pt idx="9438">
                  <c:v>2.0163888224942639E-2</c:v>
                </c:pt>
                <c:pt idx="9439">
                  <c:v>0.12722849100828171</c:v>
                </c:pt>
                <c:pt idx="9440">
                  <c:v>7.363126219621563E-2</c:v>
                </c:pt>
                <c:pt idx="9441">
                  <c:v>0.23862539375630831</c:v>
                </c:pt>
                <c:pt idx="9442">
                  <c:v>0.15822955053818077</c:v>
                </c:pt>
                <c:pt idx="9443">
                  <c:v>0.15822955053818077</c:v>
                </c:pt>
                <c:pt idx="9444">
                  <c:v>0.23857544958673316</c:v>
                </c:pt>
                <c:pt idx="9445">
                  <c:v>0.15817960636866246</c:v>
                </c:pt>
                <c:pt idx="9446">
                  <c:v>0.15817960636866246</c:v>
                </c:pt>
                <c:pt idx="9447">
                  <c:v>2.0113944055367483E-2</c:v>
                </c:pt>
                <c:pt idx="9448">
                  <c:v>1.6195467209868752E-2</c:v>
                </c:pt>
                <c:pt idx="9449">
                  <c:v>1.6195467209882963E-2</c:v>
                </c:pt>
                <c:pt idx="9450">
                  <c:v>1.6195467209868752E-2</c:v>
                </c:pt>
                <c:pt idx="9451">
                  <c:v>1.6195467209868752E-2</c:v>
                </c:pt>
                <c:pt idx="9452">
                  <c:v>1.6195467209911385E-2</c:v>
                </c:pt>
                <c:pt idx="9453">
                  <c:v>5.2604766814283721E-2</c:v>
                </c:pt>
                <c:pt idx="9454">
                  <c:v>5.2604766814283721E-2</c:v>
                </c:pt>
                <c:pt idx="9455">
                  <c:v>1.6195467209911385E-2</c:v>
                </c:pt>
                <c:pt idx="9456">
                  <c:v>2.9594774412885272E-2</c:v>
                </c:pt>
                <c:pt idx="9457">
                  <c:v>2.9644718582446217E-2</c:v>
                </c:pt>
                <c:pt idx="9458">
                  <c:v>2.9594774412885272E-2</c:v>
                </c:pt>
                <c:pt idx="9459">
                  <c:v>5.2554822644694354E-2</c:v>
                </c:pt>
                <c:pt idx="9460">
                  <c:v>5.2604766814255299E-2</c:v>
                </c:pt>
                <c:pt idx="9461">
                  <c:v>3.9155515441677835E-2</c:v>
                </c:pt>
                <c:pt idx="9462">
                  <c:v>3.9155515441663624E-2</c:v>
                </c:pt>
                <c:pt idx="9463">
                  <c:v>5.2554822644694354E-2</c:v>
                </c:pt>
                <c:pt idx="9464">
                  <c:v>4.3044025785462736E-2</c:v>
                </c:pt>
                <c:pt idx="9465">
                  <c:v>2.9594774412885272E-2</c:v>
                </c:pt>
                <c:pt idx="9466">
                  <c:v>2.9594774412885272E-2</c:v>
                </c:pt>
                <c:pt idx="9467">
                  <c:v>3.9205459611210358E-2</c:v>
                </c:pt>
                <c:pt idx="9468">
                  <c:v>3.9155515441677835E-2</c:v>
                </c:pt>
                <c:pt idx="9469">
                  <c:v>3.9155515441663624E-2</c:v>
                </c:pt>
                <c:pt idx="9470">
                  <c:v>2.9644718582460428E-2</c:v>
                </c:pt>
                <c:pt idx="9471">
                  <c:v>1.6195467209868752E-2</c:v>
                </c:pt>
                <c:pt idx="9472">
                  <c:v>1.6245411379429697E-2</c:v>
                </c:pt>
                <c:pt idx="9473">
                  <c:v>1.6245411379429697E-2</c:v>
                </c:pt>
                <c:pt idx="9474">
                  <c:v>1.6245411379415486E-2</c:v>
                </c:pt>
                <c:pt idx="9475">
                  <c:v>2.9644718582446217E-2</c:v>
                </c:pt>
                <c:pt idx="9476">
                  <c:v>3.9205459611224569E-2</c:v>
                </c:pt>
                <c:pt idx="9477">
                  <c:v>2.9594774412885272E-2</c:v>
                </c:pt>
                <c:pt idx="9478">
                  <c:v>1.6245411379429697E-2</c:v>
                </c:pt>
                <c:pt idx="9479">
                  <c:v>1.6195467209868752E-2</c:v>
                </c:pt>
                <c:pt idx="9480">
                  <c:v>1.6245411379415486E-2</c:v>
                </c:pt>
                <c:pt idx="9481">
                  <c:v>2.9644718582446217E-2</c:v>
                </c:pt>
                <c:pt idx="9482">
                  <c:v>2.9594774412885272E-2</c:v>
                </c:pt>
                <c:pt idx="9483">
                  <c:v>2.9594774412885272E-2</c:v>
                </c:pt>
                <c:pt idx="9484">
                  <c:v>1.6195467209868752E-2</c:v>
                </c:pt>
                <c:pt idx="9485">
                  <c:v>4.3044025785462736E-2</c:v>
                </c:pt>
                <c:pt idx="9486">
                  <c:v>2.9594774412885272E-2</c:v>
                </c:pt>
                <c:pt idx="9487">
                  <c:v>5.2554822644708565E-2</c:v>
                </c:pt>
                <c:pt idx="9488">
                  <c:v>1.6245411379429697E-2</c:v>
                </c:pt>
                <c:pt idx="9489">
                  <c:v>1.6245411379429697E-2</c:v>
                </c:pt>
                <c:pt idx="9490">
                  <c:v>1.6245411379415486E-2</c:v>
                </c:pt>
                <c:pt idx="9491">
                  <c:v>1.6245411379458119E-2</c:v>
                </c:pt>
                <c:pt idx="9492">
                  <c:v>1.6245411379458119E-2</c:v>
                </c:pt>
                <c:pt idx="9493">
                  <c:v>1.6195467209911385E-2</c:v>
                </c:pt>
                <c:pt idx="9494">
                  <c:v>1.6195467209868752E-2</c:v>
                </c:pt>
                <c:pt idx="9495">
                  <c:v>1.6245411379415486E-2</c:v>
                </c:pt>
                <c:pt idx="9496">
                  <c:v>1.6245411379415486E-2</c:v>
                </c:pt>
                <c:pt idx="9497">
                  <c:v>1.6245411379429697E-2</c:v>
                </c:pt>
                <c:pt idx="9498">
                  <c:v>1.6195467209911385E-2</c:v>
                </c:pt>
                <c:pt idx="9499">
                  <c:v>1.6195467209911385E-2</c:v>
                </c:pt>
                <c:pt idx="9500">
                  <c:v>1.6195467209911385E-2</c:v>
                </c:pt>
                <c:pt idx="9501">
                  <c:v>1.6245411379429697E-2</c:v>
                </c:pt>
                <c:pt idx="9502">
                  <c:v>1.6245411379429697E-2</c:v>
                </c:pt>
                <c:pt idx="9503">
                  <c:v>1.6195467209882963E-2</c:v>
                </c:pt>
                <c:pt idx="9504">
                  <c:v>1.6195467209868752E-2</c:v>
                </c:pt>
                <c:pt idx="9505">
                  <c:v>1.6195467209911385E-2</c:v>
                </c:pt>
                <c:pt idx="9506">
                  <c:v>1.6195467209882963E-2</c:v>
                </c:pt>
                <c:pt idx="9507">
                  <c:v>1.6195467209882963E-2</c:v>
                </c:pt>
                <c:pt idx="9508">
                  <c:v>1.6195467209882963E-2</c:v>
                </c:pt>
                <c:pt idx="9509">
                  <c:v>3.9205459611210358E-2</c:v>
                </c:pt>
                <c:pt idx="9510">
                  <c:v>3.9155515441663624E-2</c:v>
                </c:pt>
                <c:pt idx="9511">
                  <c:v>2.9644718582446217E-2</c:v>
                </c:pt>
                <c:pt idx="9512">
                  <c:v>3.9205459611224569E-2</c:v>
                </c:pt>
                <c:pt idx="9513">
                  <c:v>5.2604766814241088E-2</c:v>
                </c:pt>
                <c:pt idx="9514">
                  <c:v>3.9205459611224569E-2</c:v>
                </c:pt>
                <c:pt idx="9515">
                  <c:v>3.9205459611224569E-2</c:v>
                </c:pt>
                <c:pt idx="9516">
                  <c:v>3.9205459611224569E-2</c:v>
                </c:pt>
                <c:pt idx="9517">
                  <c:v>1.6195467209868752E-2</c:v>
                </c:pt>
                <c:pt idx="9518">
                  <c:v>2.9644718582446217E-2</c:v>
                </c:pt>
                <c:pt idx="9519">
                  <c:v>5.2554822644694354E-2</c:v>
                </c:pt>
                <c:pt idx="9520">
                  <c:v>3.9205459611224569E-2</c:v>
                </c:pt>
                <c:pt idx="9521">
                  <c:v>1.6195467209868752E-2</c:v>
                </c:pt>
                <c:pt idx="9522">
                  <c:v>2.9644718582446217E-2</c:v>
                </c:pt>
                <c:pt idx="9523">
                  <c:v>1.6195467209868752E-2</c:v>
                </c:pt>
                <c:pt idx="9524">
                  <c:v>2.9644718582446217E-2</c:v>
                </c:pt>
                <c:pt idx="9525">
                  <c:v>1.6195467209868752E-2</c:v>
                </c:pt>
                <c:pt idx="9526">
                  <c:v>1.6245411379429697E-2</c:v>
                </c:pt>
                <c:pt idx="9527">
                  <c:v>1.6245411379429697E-2</c:v>
                </c:pt>
                <c:pt idx="9528">
                  <c:v>3.9205459611224569E-2</c:v>
                </c:pt>
                <c:pt idx="9529">
                  <c:v>2.9644718582460428E-2</c:v>
                </c:pt>
                <c:pt idx="9530">
                  <c:v>2.9594774412885272E-2</c:v>
                </c:pt>
                <c:pt idx="9531">
                  <c:v>2.9594774412885272E-2</c:v>
                </c:pt>
                <c:pt idx="9532">
                  <c:v>2.9644718582446217E-2</c:v>
                </c:pt>
                <c:pt idx="9533">
                  <c:v>2.9644718582446217E-2</c:v>
                </c:pt>
                <c:pt idx="9534">
                  <c:v>3.9205459611224569E-2</c:v>
                </c:pt>
                <c:pt idx="9535">
                  <c:v>1.6245411379429697E-2</c:v>
                </c:pt>
                <c:pt idx="9536">
                  <c:v>1.6195467209911385E-2</c:v>
                </c:pt>
                <c:pt idx="9537">
                  <c:v>2.9644718582446217E-2</c:v>
                </c:pt>
                <c:pt idx="9538">
                  <c:v>2.9644718582446217E-2</c:v>
                </c:pt>
                <c:pt idx="9539">
                  <c:v>2.9594774412885272E-2</c:v>
                </c:pt>
                <c:pt idx="9540">
                  <c:v>2.9594774412885272E-2</c:v>
                </c:pt>
                <c:pt idx="9541">
                  <c:v>2.9644718582446217E-2</c:v>
                </c:pt>
                <c:pt idx="9542">
                  <c:v>1.6245411379429697E-2</c:v>
                </c:pt>
                <c:pt idx="9543">
                  <c:v>2.9594774412885272E-2</c:v>
                </c:pt>
                <c:pt idx="9544">
                  <c:v>1.6195467209868752E-2</c:v>
                </c:pt>
                <c:pt idx="9545">
                  <c:v>3.9205459611224569E-2</c:v>
                </c:pt>
                <c:pt idx="9546">
                  <c:v>3.9205459611224569E-2</c:v>
                </c:pt>
                <c:pt idx="9547">
                  <c:v>3.9205459611224569E-2</c:v>
                </c:pt>
                <c:pt idx="9548">
                  <c:v>1.6195467209911385E-2</c:v>
                </c:pt>
                <c:pt idx="9549">
                  <c:v>3.9205459611224569E-2</c:v>
                </c:pt>
                <c:pt idx="9550">
                  <c:v>1.6195467209911385E-2</c:v>
                </c:pt>
                <c:pt idx="9551">
                  <c:v>1.6245411379458119E-2</c:v>
                </c:pt>
                <c:pt idx="9552">
                  <c:v>1.6195467209911385E-2</c:v>
                </c:pt>
                <c:pt idx="9553">
                  <c:v>1.6195467209911385E-2</c:v>
                </c:pt>
                <c:pt idx="9554">
                  <c:v>1.6195467209911385E-2</c:v>
                </c:pt>
                <c:pt idx="9555">
                  <c:v>2.9644718582460428E-2</c:v>
                </c:pt>
                <c:pt idx="9556">
                  <c:v>2.9644718582460428E-2</c:v>
                </c:pt>
                <c:pt idx="9557">
                  <c:v>2.9644718582460428E-2</c:v>
                </c:pt>
                <c:pt idx="9558">
                  <c:v>2.9644718582460428E-2</c:v>
                </c:pt>
                <c:pt idx="9559">
                  <c:v>1.6245411379458119E-2</c:v>
                </c:pt>
                <c:pt idx="9560">
                  <c:v>1.6245411379458119E-2</c:v>
                </c:pt>
                <c:pt idx="9561">
                  <c:v>2.9644718582460428E-2</c:v>
                </c:pt>
                <c:pt idx="9562">
                  <c:v>1.6245411379458119E-2</c:v>
                </c:pt>
                <c:pt idx="9563">
                  <c:v>1.6245411379458119E-2</c:v>
                </c:pt>
                <c:pt idx="9564">
                  <c:v>2.9644718582460428E-2</c:v>
                </c:pt>
                <c:pt idx="9565">
                  <c:v>1.6195467209911385E-2</c:v>
                </c:pt>
                <c:pt idx="9566">
                  <c:v>3.9205459611252991E-2</c:v>
                </c:pt>
                <c:pt idx="9567">
                  <c:v>2.9594774412913694E-2</c:v>
                </c:pt>
                <c:pt idx="9568">
                  <c:v>4.3044025785462736E-2</c:v>
                </c:pt>
                <c:pt idx="9569">
                  <c:v>3.9205459611252991E-2</c:v>
                </c:pt>
                <c:pt idx="9570">
                  <c:v>3.9205459611252991E-2</c:v>
                </c:pt>
                <c:pt idx="9571">
                  <c:v>1.6245411379458119E-2</c:v>
                </c:pt>
                <c:pt idx="9572">
                  <c:v>2.9644718582460428E-2</c:v>
                </c:pt>
                <c:pt idx="9573">
                  <c:v>3.9155515441677835E-2</c:v>
                </c:pt>
                <c:pt idx="9574">
                  <c:v>2.9594774412913694E-2</c:v>
                </c:pt>
                <c:pt idx="9575">
                  <c:v>2.9594774412913694E-2</c:v>
                </c:pt>
                <c:pt idx="9576">
                  <c:v>1.6245411379429697E-2</c:v>
                </c:pt>
                <c:pt idx="9577">
                  <c:v>1.6245411379429697E-2</c:v>
                </c:pt>
                <c:pt idx="9578">
                  <c:v>1.6245411379458119E-2</c:v>
                </c:pt>
                <c:pt idx="9579">
                  <c:v>1.6245411379458119E-2</c:v>
                </c:pt>
                <c:pt idx="9580">
                  <c:v>2.9644718582460428E-2</c:v>
                </c:pt>
                <c:pt idx="9581">
                  <c:v>2.9644718582460428E-2</c:v>
                </c:pt>
                <c:pt idx="9582">
                  <c:v>2.9644718582460428E-2</c:v>
                </c:pt>
                <c:pt idx="9583">
                  <c:v>2.9644718582460428E-2</c:v>
                </c:pt>
                <c:pt idx="9584">
                  <c:v>1.6195467209911385E-2</c:v>
                </c:pt>
                <c:pt idx="9585">
                  <c:v>2.9594774412913694E-2</c:v>
                </c:pt>
                <c:pt idx="9586">
                  <c:v>2.9594774412913694E-2</c:v>
                </c:pt>
                <c:pt idx="9587">
                  <c:v>2.9594774412913694E-2</c:v>
                </c:pt>
                <c:pt idx="9588">
                  <c:v>2.9594774412913694E-2</c:v>
                </c:pt>
                <c:pt idx="9589">
                  <c:v>1.6245411379458119E-2</c:v>
                </c:pt>
                <c:pt idx="9590">
                  <c:v>1.6245411379458119E-2</c:v>
                </c:pt>
                <c:pt idx="9591">
                  <c:v>2.9644718582460428E-2</c:v>
                </c:pt>
                <c:pt idx="9592">
                  <c:v>2.9644718582460428E-2</c:v>
                </c:pt>
                <c:pt idx="9593">
                  <c:v>2.9644718582460428E-2</c:v>
                </c:pt>
                <c:pt idx="9594">
                  <c:v>2.9644718582460428E-2</c:v>
                </c:pt>
                <c:pt idx="9595">
                  <c:v>1.6245411379458119E-2</c:v>
                </c:pt>
                <c:pt idx="9596">
                  <c:v>2.9594774412913694E-2</c:v>
                </c:pt>
                <c:pt idx="9597">
                  <c:v>2.9594774412913694E-2</c:v>
                </c:pt>
                <c:pt idx="9598">
                  <c:v>1.6245411379458119E-2</c:v>
                </c:pt>
                <c:pt idx="9599">
                  <c:v>1.6245411379458119E-2</c:v>
                </c:pt>
                <c:pt idx="9600">
                  <c:v>2.9644718582488849E-2</c:v>
                </c:pt>
                <c:pt idx="9601">
                  <c:v>2.9644718582488849E-2</c:v>
                </c:pt>
                <c:pt idx="9602">
                  <c:v>2.9644718582488849E-2</c:v>
                </c:pt>
                <c:pt idx="9603">
                  <c:v>2.9644718582488849E-2</c:v>
                </c:pt>
                <c:pt idx="9604">
                  <c:v>2.9644718582488849E-2</c:v>
                </c:pt>
                <c:pt idx="9605">
                  <c:v>1.6195467209911385E-2</c:v>
                </c:pt>
                <c:pt idx="9606">
                  <c:v>1.6195467209911385E-2</c:v>
                </c:pt>
                <c:pt idx="9607">
                  <c:v>1.6195467209911385E-2</c:v>
                </c:pt>
                <c:pt idx="9608">
                  <c:v>1.6195467209911385E-2</c:v>
                </c:pt>
                <c:pt idx="9609">
                  <c:v>2.9594774412885272E-2</c:v>
                </c:pt>
                <c:pt idx="9610">
                  <c:v>1.6195467209911385E-2</c:v>
                </c:pt>
                <c:pt idx="9611">
                  <c:v>1.6245411379429697E-2</c:v>
                </c:pt>
                <c:pt idx="9612">
                  <c:v>1.6195467209911385E-2</c:v>
                </c:pt>
                <c:pt idx="9613">
                  <c:v>2.9644718582517271E-2</c:v>
                </c:pt>
                <c:pt idx="9614">
                  <c:v>2.9644718582517271E-2</c:v>
                </c:pt>
                <c:pt idx="9615">
                  <c:v>4.2994081615916002E-2</c:v>
                </c:pt>
                <c:pt idx="9616">
                  <c:v>2.9644718582517271E-2</c:v>
                </c:pt>
                <c:pt idx="9617">
                  <c:v>2.9594774412885272E-2</c:v>
                </c:pt>
                <c:pt idx="9618">
                  <c:v>2.9594774412885272E-2</c:v>
                </c:pt>
                <c:pt idx="9619">
                  <c:v>2.9644718582460428E-2</c:v>
                </c:pt>
                <c:pt idx="9620">
                  <c:v>7.9403381220288338E-2</c:v>
                </c:pt>
                <c:pt idx="9621">
                  <c:v>4.2994081615916002E-2</c:v>
                </c:pt>
                <c:pt idx="9622">
                  <c:v>2.9644718582460428E-2</c:v>
                </c:pt>
                <c:pt idx="9623">
                  <c:v>2.9644718582460428E-2</c:v>
                </c:pt>
                <c:pt idx="9624">
                  <c:v>4.2994081615916002E-2</c:v>
                </c:pt>
                <c:pt idx="9625">
                  <c:v>4.2994081615916002E-2</c:v>
                </c:pt>
                <c:pt idx="9626">
                  <c:v>4.2994081615916002E-2</c:v>
                </c:pt>
                <c:pt idx="9627">
                  <c:v>6.5954129847739296E-2</c:v>
                </c:pt>
                <c:pt idx="9628">
                  <c:v>1.6195467209911385E-2</c:v>
                </c:pt>
                <c:pt idx="9629">
                  <c:v>2.9644718582460428E-2</c:v>
                </c:pt>
                <c:pt idx="9630">
                  <c:v>2.9644718582460428E-2</c:v>
                </c:pt>
                <c:pt idx="9631">
                  <c:v>1.6195467209911385E-2</c:v>
                </c:pt>
                <c:pt idx="9632">
                  <c:v>2.9644718582517271E-2</c:v>
                </c:pt>
                <c:pt idx="9633">
                  <c:v>4.2994081615972846E-2</c:v>
                </c:pt>
                <c:pt idx="9634">
                  <c:v>5.6443332988521888E-2</c:v>
                </c:pt>
                <c:pt idx="9635">
                  <c:v>1.6245411379429697E-2</c:v>
                </c:pt>
                <c:pt idx="9636">
                  <c:v>5.2554822644708565E-2</c:v>
                </c:pt>
                <c:pt idx="9637">
                  <c:v>1.6195467209911385E-2</c:v>
                </c:pt>
                <c:pt idx="9638">
                  <c:v>1.6195467209854542E-2</c:v>
                </c:pt>
                <c:pt idx="9639">
                  <c:v>1.6195467209854542E-2</c:v>
                </c:pt>
                <c:pt idx="9640">
                  <c:v>1.6195467209911385E-2</c:v>
                </c:pt>
                <c:pt idx="9641">
                  <c:v>2.9644718582460428E-2</c:v>
                </c:pt>
                <c:pt idx="9642">
                  <c:v>3.9155515441677835E-2</c:v>
                </c:pt>
                <c:pt idx="9643">
                  <c:v>1.6195467209911385E-2</c:v>
                </c:pt>
                <c:pt idx="9644">
                  <c:v>1.6245411379486541E-2</c:v>
                </c:pt>
                <c:pt idx="9645">
                  <c:v>2.9594774412885272E-2</c:v>
                </c:pt>
                <c:pt idx="9646">
                  <c:v>6.5954129847710874E-2</c:v>
                </c:pt>
                <c:pt idx="9647">
                  <c:v>6.5954129847710874E-2</c:v>
                </c:pt>
                <c:pt idx="9648">
                  <c:v>5.2554822644708565E-2</c:v>
                </c:pt>
                <c:pt idx="9649">
                  <c:v>6.5954129847710874E-2</c:v>
                </c:pt>
                <c:pt idx="9650">
                  <c:v>6.5954129847710874E-2</c:v>
                </c:pt>
                <c:pt idx="9651">
                  <c:v>5.2604766814255299E-2</c:v>
                </c:pt>
                <c:pt idx="9652">
                  <c:v>5.2604766814255299E-2</c:v>
                </c:pt>
                <c:pt idx="9653">
                  <c:v>5.2554822644708565E-2</c:v>
                </c:pt>
                <c:pt idx="9654">
                  <c:v>5.2554822644694354E-2</c:v>
                </c:pt>
                <c:pt idx="9655">
                  <c:v>1.6195467209911385E-2</c:v>
                </c:pt>
                <c:pt idx="9656">
                  <c:v>5.2554822644708565E-2</c:v>
                </c:pt>
                <c:pt idx="9657">
                  <c:v>2.9644718582460428E-2</c:v>
                </c:pt>
                <c:pt idx="9658">
                  <c:v>1.6195467209911385E-2</c:v>
                </c:pt>
                <c:pt idx="9659">
                  <c:v>1.6195467209911385E-2</c:v>
                </c:pt>
                <c:pt idx="9660">
                  <c:v>5.2604766814255299E-2</c:v>
                </c:pt>
                <c:pt idx="9661">
                  <c:v>2.9644718582460428E-2</c:v>
                </c:pt>
                <c:pt idx="9662">
                  <c:v>1.6195467209882963E-2</c:v>
                </c:pt>
                <c:pt idx="9663">
                  <c:v>5.2604766814255299E-2</c:v>
                </c:pt>
                <c:pt idx="9664">
                  <c:v>2.9594774412913694E-2</c:v>
                </c:pt>
                <c:pt idx="9665">
                  <c:v>1.6195467209882963E-2</c:v>
                </c:pt>
                <c:pt idx="9666">
                  <c:v>2.9644718582460428E-2</c:v>
                </c:pt>
                <c:pt idx="9667">
                  <c:v>5.2604766814255299E-2</c:v>
                </c:pt>
                <c:pt idx="9668">
                  <c:v>2.9644718582460428E-2</c:v>
                </c:pt>
                <c:pt idx="9669">
                  <c:v>5.2604766814255299E-2</c:v>
                </c:pt>
                <c:pt idx="9670">
                  <c:v>1.6195467209911385E-2</c:v>
                </c:pt>
                <c:pt idx="9671">
                  <c:v>2.9644718582488849E-2</c:v>
                </c:pt>
                <c:pt idx="9672">
                  <c:v>5.2604766814226878E-2</c:v>
                </c:pt>
                <c:pt idx="9673">
                  <c:v>2.9644718582488849E-2</c:v>
                </c:pt>
                <c:pt idx="9674">
                  <c:v>5.2604766814226878E-2</c:v>
                </c:pt>
                <c:pt idx="9675">
                  <c:v>1.6195467209911385E-2</c:v>
                </c:pt>
                <c:pt idx="9676">
                  <c:v>2.9644718582517271E-2</c:v>
                </c:pt>
                <c:pt idx="9677">
                  <c:v>5.2604766814283721E-2</c:v>
                </c:pt>
                <c:pt idx="9678">
                  <c:v>2.9644718582488849E-2</c:v>
                </c:pt>
                <c:pt idx="9679">
                  <c:v>4.2994081615916002E-2</c:v>
                </c:pt>
                <c:pt idx="9680">
                  <c:v>4.2994081615916002E-2</c:v>
                </c:pt>
                <c:pt idx="9681">
                  <c:v>4.2994081615916002E-2</c:v>
                </c:pt>
                <c:pt idx="9682">
                  <c:v>4.2994081615916002E-2</c:v>
                </c:pt>
                <c:pt idx="9683">
                  <c:v>4.2994081615916002E-2</c:v>
                </c:pt>
                <c:pt idx="9684">
                  <c:v>4.2994081615916002E-2</c:v>
                </c:pt>
                <c:pt idx="9685">
                  <c:v>4.2994081615916002E-2</c:v>
                </c:pt>
                <c:pt idx="9686">
                  <c:v>1.6245411379486541E-2</c:v>
                </c:pt>
                <c:pt idx="9687">
                  <c:v>1.6245411379486541E-2</c:v>
                </c:pt>
                <c:pt idx="9688">
                  <c:v>2.9644718582517271E-2</c:v>
                </c:pt>
                <c:pt idx="9689">
                  <c:v>1.6195467209911385E-2</c:v>
                </c:pt>
                <c:pt idx="9690">
                  <c:v>1.6195467209911385E-2</c:v>
                </c:pt>
                <c:pt idx="9691">
                  <c:v>4.3044025785491158E-2</c:v>
                </c:pt>
                <c:pt idx="9692">
                  <c:v>2.9594774412885272E-2</c:v>
                </c:pt>
                <c:pt idx="9693">
                  <c:v>4.2994081615916002E-2</c:v>
                </c:pt>
                <c:pt idx="9694">
                  <c:v>4.3044025785491158E-2</c:v>
                </c:pt>
                <c:pt idx="9695">
                  <c:v>4.3044025785491158E-2</c:v>
                </c:pt>
                <c:pt idx="9696">
                  <c:v>1.6245411379486541E-2</c:v>
                </c:pt>
                <c:pt idx="9697">
                  <c:v>2.9644718582517271E-2</c:v>
                </c:pt>
                <c:pt idx="9698">
                  <c:v>2.9644718582517271E-2</c:v>
                </c:pt>
                <c:pt idx="9699">
                  <c:v>2.9644718582517271E-2</c:v>
                </c:pt>
                <c:pt idx="9700">
                  <c:v>4.2994081615916002E-2</c:v>
                </c:pt>
                <c:pt idx="9701">
                  <c:v>4.2994081615916002E-2</c:v>
                </c:pt>
                <c:pt idx="9702">
                  <c:v>4.2994081615916002E-2</c:v>
                </c:pt>
                <c:pt idx="9703">
                  <c:v>4.2994081615916002E-2</c:v>
                </c:pt>
                <c:pt idx="9704">
                  <c:v>4.2994081615916002E-2</c:v>
                </c:pt>
                <c:pt idx="9705">
                  <c:v>4.2994081615916002E-2</c:v>
                </c:pt>
                <c:pt idx="9706">
                  <c:v>4.2994081615916002E-2</c:v>
                </c:pt>
                <c:pt idx="9707">
                  <c:v>4.2994081615916002E-2</c:v>
                </c:pt>
                <c:pt idx="9708">
                  <c:v>4.2994081615916002E-2</c:v>
                </c:pt>
                <c:pt idx="9709">
                  <c:v>1.6195467209911385E-2</c:v>
                </c:pt>
                <c:pt idx="9710">
                  <c:v>1.6195467209911385E-2</c:v>
                </c:pt>
                <c:pt idx="9711">
                  <c:v>1.6195467209911385E-2</c:v>
                </c:pt>
                <c:pt idx="9712">
                  <c:v>1.6195467209911385E-2</c:v>
                </c:pt>
                <c:pt idx="9713">
                  <c:v>2.9594774412885272E-2</c:v>
                </c:pt>
                <c:pt idx="9714">
                  <c:v>5.6393388818946732E-2</c:v>
                </c:pt>
                <c:pt idx="9715">
                  <c:v>4.3044025785491158E-2</c:v>
                </c:pt>
                <c:pt idx="9716">
                  <c:v>4.3044025785491158E-2</c:v>
                </c:pt>
                <c:pt idx="9717">
                  <c:v>4.3044025785491158E-2</c:v>
                </c:pt>
                <c:pt idx="9718">
                  <c:v>4.3044025785491158E-2</c:v>
                </c:pt>
                <c:pt idx="9719">
                  <c:v>4.3044025785491158E-2</c:v>
                </c:pt>
                <c:pt idx="9720">
                  <c:v>6.5954129847739296E-2</c:v>
                </c:pt>
                <c:pt idx="9721">
                  <c:v>2.9644718582460428E-2</c:v>
                </c:pt>
                <c:pt idx="9722">
                  <c:v>6.5954129847739296E-2</c:v>
                </c:pt>
                <c:pt idx="9723">
                  <c:v>6.5954129847739296E-2</c:v>
                </c:pt>
                <c:pt idx="9724">
                  <c:v>6.5954129847739296E-2</c:v>
                </c:pt>
                <c:pt idx="9725">
                  <c:v>5.6443332988521888E-2</c:v>
                </c:pt>
                <c:pt idx="9726">
                  <c:v>4.2994081615916002E-2</c:v>
                </c:pt>
                <c:pt idx="9727">
                  <c:v>4.2994081615916002E-2</c:v>
                </c:pt>
                <c:pt idx="9728">
                  <c:v>4.2994081615916002E-2</c:v>
                </c:pt>
                <c:pt idx="9729">
                  <c:v>4.2994081615916002E-2</c:v>
                </c:pt>
                <c:pt idx="9730">
                  <c:v>4.2994081615916002E-2</c:v>
                </c:pt>
                <c:pt idx="9731">
                  <c:v>4.2994081615916002E-2</c:v>
                </c:pt>
                <c:pt idx="9732">
                  <c:v>1.6195467209911385E-2</c:v>
                </c:pt>
                <c:pt idx="9733">
                  <c:v>4.2994081615916002E-2</c:v>
                </c:pt>
                <c:pt idx="9734">
                  <c:v>4.2994081615916002E-2</c:v>
                </c:pt>
                <c:pt idx="9735">
                  <c:v>1.6195467209911385E-2</c:v>
                </c:pt>
                <c:pt idx="9736">
                  <c:v>7.9845743864922269E-2</c:v>
                </c:pt>
                <c:pt idx="9737">
                  <c:v>9.6591310428010502E-2</c:v>
                </c:pt>
                <c:pt idx="9738">
                  <c:v>0.11004056180058797</c:v>
                </c:pt>
                <c:pt idx="9739">
                  <c:v>0.12393217581777094</c:v>
                </c:pt>
                <c:pt idx="9740">
                  <c:v>0.12388223164822421</c:v>
                </c:pt>
                <c:pt idx="9741">
                  <c:v>0.12388223164822421</c:v>
                </c:pt>
                <c:pt idx="9742">
                  <c:v>0.14689222404956581</c:v>
                </c:pt>
                <c:pt idx="9743">
                  <c:v>0.18320163531484468</c:v>
                </c:pt>
                <c:pt idx="9744">
                  <c:v>0.18315169114526952</c:v>
                </c:pt>
                <c:pt idx="9745">
                  <c:v>0.22912173177843442</c:v>
                </c:pt>
                <c:pt idx="9746">
                  <c:v>0.81246749169673649</c:v>
                </c:pt>
                <c:pt idx="9747">
                  <c:v>0.16413009742683471</c:v>
                </c:pt>
                <c:pt idx="9748">
                  <c:v>0.17747946046031871</c:v>
                </c:pt>
                <c:pt idx="9749">
                  <c:v>0.2639114133129965</c:v>
                </c:pt>
                <c:pt idx="9750">
                  <c:v>0.14684227988001908</c:v>
                </c:pt>
                <c:pt idx="9751">
                  <c:v>0.15640302090881164</c:v>
                </c:pt>
                <c:pt idx="9752">
                  <c:v>0.22778037408184559</c:v>
                </c:pt>
                <c:pt idx="9753">
                  <c:v>0.22773042991229886</c:v>
                </c:pt>
                <c:pt idx="9754">
                  <c:v>0.22773042991229886</c:v>
                </c:pt>
                <c:pt idx="9755">
                  <c:v>0.237291170941063</c:v>
                </c:pt>
                <c:pt idx="9756">
                  <c:v>0.27360058220637029</c:v>
                </c:pt>
                <c:pt idx="9757">
                  <c:v>0.28699988940940102</c:v>
                </c:pt>
                <c:pt idx="9758">
                  <c:v>0.33287004170341561</c:v>
                </c:pt>
                <c:pt idx="9759">
                  <c:v>0.26797829569090936</c:v>
                </c:pt>
                <c:pt idx="9760">
                  <c:v>0.28132765872436494</c:v>
                </c:pt>
                <c:pt idx="9761">
                  <c:v>0.63219044425335369</c:v>
                </c:pt>
                <c:pt idx="9762">
                  <c:v>0.25069047814409373</c:v>
                </c:pt>
                <c:pt idx="9763">
                  <c:v>0.26025121917285787</c:v>
                </c:pt>
                <c:pt idx="9764">
                  <c:v>0.29272206426389857</c:v>
                </c:pt>
                <c:pt idx="9765">
                  <c:v>0.81246749169673649</c:v>
                </c:pt>
                <c:pt idx="9766">
                  <c:v>0.18758245247281025</c:v>
                </c:pt>
                <c:pt idx="9767">
                  <c:v>0.18753250830323509</c:v>
                </c:pt>
                <c:pt idx="9768">
                  <c:v>0.21044261236548323</c:v>
                </c:pt>
                <c:pt idx="9769">
                  <c:v>0.24685191196985556</c:v>
                </c:pt>
                <c:pt idx="9770">
                  <c:v>0.30607142729741099</c:v>
                </c:pt>
                <c:pt idx="9771">
                  <c:v>0.22773042991229886</c:v>
                </c:pt>
                <c:pt idx="9772">
                  <c:v>0.24117968128487632</c:v>
                </c:pt>
                <c:pt idx="9773">
                  <c:v>0.67238836586238904</c:v>
                </c:pt>
                <c:pt idx="9774">
                  <c:v>0.21044261236548323</c:v>
                </c:pt>
                <c:pt idx="9775">
                  <c:v>0.22000335339427579</c:v>
                </c:pt>
                <c:pt idx="9776">
                  <c:v>5.6443332988493466E-2</c:v>
                </c:pt>
                <c:pt idx="9777">
                  <c:v>5.6443332988465045E-2</c:v>
                </c:pt>
                <c:pt idx="9778">
                  <c:v>9.2752744253772335E-2</c:v>
                </c:pt>
                <c:pt idx="9779">
                  <c:v>8.3192003225008193E-2</c:v>
                </c:pt>
                <c:pt idx="9780">
                  <c:v>0.19021522369644117</c:v>
                </c:pt>
                <c:pt idx="9781">
                  <c:v>0.19021522369644117</c:v>
                </c:pt>
                <c:pt idx="9782">
                  <c:v>0.15390581243110546</c:v>
                </c:pt>
                <c:pt idx="9783">
                  <c:v>0.15385586826158715</c:v>
                </c:pt>
                <c:pt idx="9784">
                  <c:v>0.22662452330075666</c:v>
                </c:pt>
                <c:pt idx="9785">
                  <c:v>0.22662452330075666</c:v>
                </c:pt>
                <c:pt idx="9786">
                  <c:v>0.17686586066292875</c:v>
                </c:pt>
                <c:pt idx="9787">
                  <c:v>0.17686586066292875</c:v>
                </c:pt>
                <c:pt idx="9788">
                  <c:v>0.17686586066292875</c:v>
                </c:pt>
                <c:pt idx="9789">
                  <c:v>0.17686586066292875</c:v>
                </c:pt>
                <c:pt idx="9790">
                  <c:v>0.1998259088946952</c:v>
                </c:pt>
                <c:pt idx="9791">
                  <c:v>0.1998259088946952</c:v>
                </c:pt>
                <c:pt idx="9792">
                  <c:v>0.1998259088946952</c:v>
                </c:pt>
                <c:pt idx="9793">
                  <c:v>0.1998259088946952</c:v>
                </c:pt>
                <c:pt idx="9794">
                  <c:v>0.1998259088946952</c:v>
                </c:pt>
                <c:pt idx="9795">
                  <c:v>0.1998259088946952</c:v>
                </c:pt>
                <c:pt idx="9796">
                  <c:v>0.19021522369632748</c:v>
                </c:pt>
                <c:pt idx="9797">
                  <c:v>0.19021522369644117</c:v>
                </c:pt>
                <c:pt idx="9798">
                  <c:v>0.19021522369632748</c:v>
                </c:pt>
                <c:pt idx="9799">
                  <c:v>0.21317527192820762</c:v>
                </c:pt>
                <c:pt idx="9800">
                  <c:v>0.21317527192820762</c:v>
                </c:pt>
                <c:pt idx="9801">
                  <c:v>0.21317527192820762</c:v>
                </c:pt>
                <c:pt idx="9802">
                  <c:v>0.17686586066292875</c:v>
                </c:pt>
                <c:pt idx="9803">
                  <c:v>0.17686586066292875</c:v>
                </c:pt>
                <c:pt idx="9804">
                  <c:v>0.21317527192820762</c:v>
                </c:pt>
                <c:pt idx="9805">
                  <c:v>0.21317527192820762</c:v>
                </c:pt>
                <c:pt idx="9806">
                  <c:v>0.21317527192820762</c:v>
                </c:pt>
                <c:pt idx="9807">
                  <c:v>0.21317527192820762</c:v>
                </c:pt>
                <c:pt idx="9808">
                  <c:v>0.21317527192820762</c:v>
                </c:pt>
                <c:pt idx="9809">
                  <c:v>0.25342313770681812</c:v>
                </c:pt>
                <c:pt idx="9810">
                  <c:v>0.45986379511475661</c:v>
                </c:pt>
                <c:pt idx="9811">
                  <c:v>0.29357111514627832</c:v>
                </c:pt>
                <c:pt idx="9812">
                  <c:v>0.29357111514627832</c:v>
                </c:pt>
                <c:pt idx="9813">
                  <c:v>0.18070442683716692</c:v>
                </c:pt>
                <c:pt idx="9814">
                  <c:v>0.22657457913123835</c:v>
                </c:pt>
                <c:pt idx="9815">
                  <c:v>0.2170637822719641</c:v>
                </c:pt>
                <c:pt idx="9816">
                  <c:v>0.29357111514627832</c:v>
                </c:pt>
                <c:pt idx="9817">
                  <c:v>0.20361453089941506</c:v>
                </c:pt>
                <c:pt idx="9818">
                  <c:v>0.19021522369638433</c:v>
                </c:pt>
                <c:pt idx="9819">
                  <c:v>0.19021522369638433</c:v>
                </c:pt>
                <c:pt idx="9820">
                  <c:v>0.31836482788889953</c:v>
                </c:pt>
                <c:pt idx="9821">
                  <c:v>0.29545472382665139</c:v>
                </c:pt>
                <c:pt idx="9822">
                  <c:v>0.31841477205841784</c:v>
                </c:pt>
                <c:pt idx="9823">
                  <c:v>0.31841477205841784</c:v>
                </c:pt>
                <c:pt idx="9824">
                  <c:v>0.31841477205841784</c:v>
                </c:pt>
                <c:pt idx="9825">
                  <c:v>0.34127493195103398</c:v>
                </c:pt>
                <c:pt idx="9826">
                  <c:v>0.34127493195103398</c:v>
                </c:pt>
                <c:pt idx="9827">
                  <c:v>0.34127493195114766</c:v>
                </c:pt>
                <c:pt idx="9828">
                  <c:v>0.19021522369644117</c:v>
                </c:pt>
                <c:pt idx="9829">
                  <c:v>0.19021522369644117</c:v>
                </c:pt>
                <c:pt idx="9830">
                  <c:v>0.19021522369644117</c:v>
                </c:pt>
                <c:pt idx="9831">
                  <c:v>0.28589398279785883</c:v>
                </c:pt>
                <c:pt idx="9832">
                  <c:v>0.20361453089941506</c:v>
                </c:pt>
                <c:pt idx="9833">
                  <c:v>0.23248582834190756</c:v>
                </c:pt>
                <c:pt idx="9834">
                  <c:v>0.26879523960718643</c:v>
                </c:pt>
                <c:pt idx="9835">
                  <c:v>0.34716834395840124</c:v>
                </c:pt>
                <c:pt idx="9836">
                  <c:v>0.21908652113893368</c:v>
                </c:pt>
                <c:pt idx="9837">
                  <c:v>0.24564611701924832</c:v>
                </c:pt>
                <c:pt idx="9838">
                  <c:v>0.24953462736306165</c:v>
                </c:pt>
                <c:pt idx="9839">
                  <c:v>0.19021522369638433</c:v>
                </c:pt>
                <c:pt idx="9840">
                  <c:v>0.1998259088946952</c:v>
                </c:pt>
                <c:pt idx="9841">
                  <c:v>0.22657457913118151</c:v>
                </c:pt>
                <c:pt idx="9842">
                  <c:v>0.33181407926144857</c:v>
                </c:pt>
                <c:pt idx="9843">
                  <c:v>0.31841477205841784</c:v>
                </c:pt>
                <c:pt idx="9844">
                  <c:v>0.39108353875860757</c:v>
                </c:pt>
                <c:pt idx="9845">
                  <c:v>0.31836482788889953</c:v>
                </c:pt>
                <c:pt idx="9846">
                  <c:v>0.38147285356012617</c:v>
                </c:pt>
                <c:pt idx="9847">
                  <c:v>0.38147285356012617</c:v>
                </c:pt>
                <c:pt idx="9848">
                  <c:v>0.22662452330081351</c:v>
                </c:pt>
                <c:pt idx="9849">
                  <c:v>0.16725517546456103</c:v>
                </c:pt>
                <c:pt idx="9850">
                  <c:v>0.27638318593869826</c:v>
                </c:pt>
                <c:pt idx="9851">
                  <c:v>0.33181407926144857</c:v>
                </c:pt>
                <c:pt idx="9852">
                  <c:v>0.27244473142530978</c:v>
                </c:pt>
                <c:pt idx="9853">
                  <c:v>0.38147285356023986</c:v>
                </c:pt>
                <c:pt idx="9854">
                  <c:v>0.27061106691451187</c:v>
                </c:pt>
                <c:pt idx="9855">
                  <c:v>0.22662452330075666</c:v>
                </c:pt>
                <c:pt idx="9856">
                  <c:v>0.22657457913118151</c:v>
                </c:pt>
                <c:pt idx="9857">
                  <c:v>0.22657457913123835</c:v>
                </c:pt>
                <c:pt idx="9858">
                  <c:v>0.22662452330075666</c:v>
                </c:pt>
                <c:pt idx="9859">
                  <c:v>0.22662452330087035</c:v>
                </c:pt>
                <c:pt idx="9860">
                  <c:v>0.22662452330075666</c:v>
                </c:pt>
                <c:pt idx="9861">
                  <c:v>0.23997388633426908</c:v>
                </c:pt>
                <c:pt idx="9862">
                  <c:v>0.23997388633426908</c:v>
                </c:pt>
                <c:pt idx="9863">
                  <c:v>0.23997388633426908</c:v>
                </c:pt>
                <c:pt idx="9864">
                  <c:v>0.33181407926144857</c:v>
                </c:pt>
                <c:pt idx="9865">
                  <c:v>0.19021522369638433</c:v>
                </c:pt>
                <c:pt idx="9866">
                  <c:v>0.20366447506893337</c:v>
                </c:pt>
                <c:pt idx="9867">
                  <c:v>0.29540477965701939</c:v>
                </c:pt>
                <c:pt idx="9868">
                  <c:v>0.19026516786595948</c:v>
                </c:pt>
                <c:pt idx="9869">
                  <c:v>0.1443450714023129</c:v>
                </c:pt>
                <c:pt idx="9870">
                  <c:v>0.12143496734009318</c:v>
                </c:pt>
                <c:pt idx="9871">
                  <c:v>0.15779432277491878</c:v>
                </c:pt>
                <c:pt idx="9872">
                  <c:v>0.14434507140236974</c:v>
                </c:pt>
                <c:pt idx="9873">
                  <c:v>0.15779432277491878</c:v>
                </c:pt>
                <c:pt idx="9874">
                  <c:v>0.14434507140234132</c:v>
                </c:pt>
                <c:pt idx="9875">
                  <c:v>0.14434507140236974</c:v>
                </c:pt>
                <c:pt idx="9876">
                  <c:v>0.14434507140236974</c:v>
                </c:pt>
                <c:pt idx="9877">
                  <c:v>0.14434507140236974</c:v>
                </c:pt>
                <c:pt idx="9878">
                  <c:v>0.15779432277491878</c:v>
                </c:pt>
                <c:pt idx="9879">
                  <c:v>0.15779432277491878</c:v>
                </c:pt>
                <c:pt idx="9880">
                  <c:v>0.16730511963413619</c:v>
                </c:pt>
                <c:pt idx="9881">
                  <c:v>0.14434507140234132</c:v>
                </c:pt>
                <c:pt idx="9882">
                  <c:v>0.14434507140236974</c:v>
                </c:pt>
                <c:pt idx="9883">
                  <c:v>0.14434507140236974</c:v>
                </c:pt>
                <c:pt idx="9884">
                  <c:v>0.15779432277491878</c:v>
                </c:pt>
                <c:pt idx="9885">
                  <c:v>0.15774437860540047</c:v>
                </c:pt>
                <c:pt idx="9886">
                  <c:v>0.14439501557188805</c:v>
                </c:pt>
                <c:pt idx="9887">
                  <c:v>0.14434507140236974</c:v>
                </c:pt>
                <c:pt idx="9888">
                  <c:v>0.15779432277491878</c:v>
                </c:pt>
                <c:pt idx="9889">
                  <c:v>0.15774437860534363</c:v>
                </c:pt>
                <c:pt idx="9890">
                  <c:v>0.14439501557188805</c:v>
                </c:pt>
                <c:pt idx="9891">
                  <c:v>0.14434507140236974</c:v>
                </c:pt>
                <c:pt idx="9892">
                  <c:v>0.15779432277497563</c:v>
                </c:pt>
                <c:pt idx="9893">
                  <c:v>0.15774437860534363</c:v>
                </c:pt>
                <c:pt idx="9894">
                  <c:v>0.1443950155719449</c:v>
                </c:pt>
                <c:pt idx="9895">
                  <c:v>0.1443450714023129</c:v>
                </c:pt>
                <c:pt idx="9896">
                  <c:v>0.1443950155719449</c:v>
                </c:pt>
                <c:pt idx="9897">
                  <c:v>0.15774437860540047</c:v>
                </c:pt>
                <c:pt idx="9898">
                  <c:v>0.14439501557188805</c:v>
                </c:pt>
                <c:pt idx="9899">
                  <c:v>0.15774437860540047</c:v>
                </c:pt>
                <c:pt idx="9900">
                  <c:v>0.15779432277491878</c:v>
                </c:pt>
                <c:pt idx="9901">
                  <c:v>0.15774437860534363</c:v>
                </c:pt>
                <c:pt idx="9902">
                  <c:v>0.14439501557188805</c:v>
                </c:pt>
                <c:pt idx="9903">
                  <c:v>0.14439501557188805</c:v>
                </c:pt>
                <c:pt idx="9904">
                  <c:v>0.15774437860534363</c:v>
                </c:pt>
                <c:pt idx="9905">
                  <c:v>0.1443950155719449</c:v>
                </c:pt>
                <c:pt idx="9906">
                  <c:v>0.14439501557191647</c:v>
                </c:pt>
                <c:pt idx="9907">
                  <c:v>0.16730511963419303</c:v>
                </c:pt>
                <c:pt idx="9908">
                  <c:v>0.16725517546461788</c:v>
                </c:pt>
                <c:pt idx="9909">
                  <c:v>0.16730511963413619</c:v>
                </c:pt>
                <c:pt idx="9910">
                  <c:v>0.16730511963419303</c:v>
                </c:pt>
                <c:pt idx="9911">
                  <c:v>0.16730511963419303</c:v>
                </c:pt>
                <c:pt idx="9912">
                  <c:v>0.16725517546456103</c:v>
                </c:pt>
                <c:pt idx="9913">
                  <c:v>0.16730511963419303</c:v>
                </c:pt>
                <c:pt idx="9914">
                  <c:v>0.16725517546461788</c:v>
                </c:pt>
                <c:pt idx="9915">
                  <c:v>0.16730511963413619</c:v>
                </c:pt>
                <c:pt idx="9916">
                  <c:v>0.16725517546461788</c:v>
                </c:pt>
                <c:pt idx="9917">
                  <c:v>0.16725517546461788</c:v>
                </c:pt>
                <c:pt idx="9918">
                  <c:v>0.16730511963413619</c:v>
                </c:pt>
                <c:pt idx="9919">
                  <c:v>0.16725517546456103</c:v>
                </c:pt>
                <c:pt idx="9920">
                  <c:v>0.16730511963419303</c:v>
                </c:pt>
                <c:pt idx="9921">
                  <c:v>0.14434507140236974</c:v>
                </c:pt>
                <c:pt idx="9922">
                  <c:v>0.15779432277491878</c:v>
                </c:pt>
                <c:pt idx="9923">
                  <c:v>0.16730511963413619</c:v>
                </c:pt>
                <c:pt idx="9924">
                  <c:v>0.16725517546461788</c:v>
                </c:pt>
                <c:pt idx="9925">
                  <c:v>0.16730511963419303</c:v>
                </c:pt>
                <c:pt idx="9926">
                  <c:v>0.16725517546461788</c:v>
                </c:pt>
                <c:pt idx="9927">
                  <c:v>0.14439501557188805</c:v>
                </c:pt>
                <c:pt idx="9928">
                  <c:v>0.15774437860540047</c:v>
                </c:pt>
                <c:pt idx="9929">
                  <c:v>0.15779432277491878</c:v>
                </c:pt>
                <c:pt idx="9930">
                  <c:v>0.14434507140236974</c:v>
                </c:pt>
                <c:pt idx="9931">
                  <c:v>0.16730511963419303</c:v>
                </c:pt>
                <c:pt idx="9932">
                  <c:v>0.16725517546456103</c:v>
                </c:pt>
                <c:pt idx="9933">
                  <c:v>0.14439501557188805</c:v>
                </c:pt>
                <c:pt idx="9934">
                  <c:v>0.15774437860534363</c:v>
                </c:pt>
                <c:pt idx="9935">
                  <c:v>0.15779432277497563</c:v>
                </c:pt>
                <c:pt idx="9936">
                  <c:v>0.14434507140236974</c:v>
                </c:pt>
                <c:pt idx="9937">
                  <c:v>0.16730511963419303</c:v>
                </c:pt>
                <c:pt idx="9938">
                  <c:v>0.16725517546461788</c:v>
                </c:pt>
                <c:pt idx="9939">
                  <c:v>0.1443950155719449</c:v>
                </c:pt>
                <c:pt idx="9940">
                  <c:v>0.15774437860534363</c:v>
                </c:pt>
                <c:pt idx="9941">
                  <c:v>0.15779432277491878</c:v>
                </c:pt>
                <c:pt idx="9942">
                  <c:v>0.1443450714023129</c:v>
                </c:pt>
                <c:pt idx="9943">
                  <c:v>0.16730511963413619</c:v>
                </c:pt>
                <c:pt idx="9944">
                  <c:v>0.16725517546461788</c:v>
                </c:pt>
                <c:pt idx="9945">
                  <c:v>0.1443950155719449</c:v>
                </c:pt>
                <c:pt idx="9946">
                  <c:v>0.15774437860540047</c:v>
                </c:pt>
                <c:pt idx="9947">
                  <c:v>0.15779432277491878</c:v>
                </c:pt>
                <c:pt idx="9948">
                  <c:v>0.14434507140236974</c:v>
                </c:pt>
                <c:pt idx="9949">
                  <c:v>0.16730511963413619</c:v>
                </c:pt>
                <c:pt idx="9950">
                  <c:v>0.16725517546461788</c:v>
                </c:pt>
                <c:pt idx="9951">
                  <c:v>0.14439501557188805</c:v>
                </c:pt>
                <c:pt idx="9952">
                  <c:v>0.15774437860540047</c:v>
                </c:pt>
                <c:pt idx="9953">
                  <c:v>0.15779432277491878</c:v>
                </c:pt>
                <c:pt idx="9954">
                  <c:v>0.14434507140236974</c:v>
                </c:pt>
                <c:pt idx="9955">
                  <c:v>0.16730511963413619</c:v>
                </c:pt>
                <c:pt idx="9956">
                  <c:v>0.16725517546456103</c:v>
                </c:pt>
                <c:pt idx="9957">
                  <c:v>0.14439501557188805</c:v>
                </c:pt>
                <c:pt idx="9958">
                  <c:v>0.15774437860534363</c:v>
                </c:pt>
                <c:pt idx="9959">
                  <c:v>0.14439501557188805</c:v>
                </c:pt>
                <c:pt idx="9960">
                  <c:v>0.1443950155719449</c:v>
                </c:pt>
                <c:pt idx="9961">
                  <c:v>0.16730511963419303</c:v>
                </c:pt>
                <c:pt idx="9962">
                  <c:v>0.15779432277491878</c:v>
                </c:pt>
                <c:pt idx="9963">
                  <c:v>0.1443450714023129</c:v>
                </c:pt>
                <c:pt idx="9964">
                  <c:v>0.15779432277491878</c:v>
                </c:pt>
                <c:pt idx="9965">
                  <c:v>0.27249467559488494</c:v>
                </c:pt>
                <c:pt idx="9966">
                  <c:v>0.27244473142525294</c:v>
                </c:pt>
                <c:pt idx="9967">
                  <c:v>0.27249467559488494</c:v>
                </c:pt>
                <c:pt idx="9968">
                  <c:v>0.27244473142525294</c:v>
                </c:pt>
                <c:pt idx="9969">
                  <c:v>0.27244473142530978</c:v>
                </c:pt>
                <c:pt idx="9970">
                  <c:v>0.2724946755948281</c:v>
                </c:pt>
                <c:pt idx="9971">
                  <c:v>0.2724946755948281</c:v>
                </c:pt>
                <c:pt idx="9972">
                  <c:v>0.28584403862828367</c:v>
                </c:pt>
                <c:pt idx="9973">
                  <c:v>0.2724946755948281</c:v>
                </c:pt>
                <c:pt idx="9974">
                  <c:v>0.28992162332815496</c:v>
                </c:pt>
                <c:pt idx="9975">
                  <c:v>0.28987167915875034</c:v>
                </c:pt>
                <c:pt idx="9976">
                  <c:v>0.28992162332826865</c:v>
                </c:pt>
                <c:pt idx="9977">
                  <c:v>0.28987167915863665</c:v>
                </c:pt>
                <c:pt idx="9978">
                  <c:v>0.28992162332826865</c:v>
                </c:pt>
                <c:pt idx="9979">
                  <c:v>0.2898716791586935</c:v>
                </c:pt>
                <c:pt idx="9980">
                  <c:v>0.28992162332826865</c:v>
                </c:pt>
                <c:pt idx="9981">
                  <c:v>0.28987167915863665</c:v>
                </c:pt>
                <c:pt idx="9982">
                  <c:v>0.28992162332826865</c:v>
                </c:pt>
                <c:pt idx="9983">
                  <c:v>0.26696157509644536</c:v>
                </c:pt>
                <c:pt idx="9984">
                  <c:v>0.28036088229947609</c:v>
                </c:pt>
                <c:pt idx="9985">
                  <c:v>0.26691163092692705</c:v>
                </c:pt>
                <c:pt idx="9986">
                  <c:v>0.26696157509644536</c:v>
                </c:pt>
                <c:pt idx="9987">
                  <c:v>0.28031093812990093</c:v>
                </c:pt>
                <c:pt idx="9988">
                  <c:v>0.28036088229941925</c:v>
                </c:pt>
                <c:pt idx="9989">
                  <c:v>0.2669116309268702</c:v>
                </c:pt>
                <c:pt idx="9990">
                  <c:v>0.2669116309268702</c:v>
                </c:pt>
                <c:pt idx="9991">
                  <c:v>0.2669116309268702</c:v>
                </c:pt>
                <c:pt idx="9992">
                  <c:v>0.26696157509644536</c:v>
                </c:pt>
                <c:pt idx="9993">
                  <c:v>0.26696157509644536</c:v>
                </c:pt>
                <c:pt idx="9994">
                  <c:v>0.28031093812990093</c:v>
                </c:pt>
                <c:pt idx="9995">
                  <c:v>0.26696157509644536</c:v>
                </c:pt>
                <c:pt idx="9996">
                  <c:v>0.24405147103419722</c:v>
                </c:pt>
                <c:pt idx="9997">
                  <c:v>0.23060221966164818</c:v>
                </c:pt>
                <c:pt idx="9998">
                  <c:v>0.23060221966164818</c:v>
                </c:pt>
                <c:pt idx="9999">
                  <c:v>0.26696157509644536</c:v>
                </c:pt>
                <c:pt idx="10000">
                  <c:v>0.26696157509644536</c:v>
                </c:pt>
                <c:pt idx="10001">
                  <c:v>0.28031093812990093</c:v>
                </c:pt>
                <c:pt idx="10002">
                  <c:v>0.28036088229941925</c:v>
                </c:pt>
                <c:pt idx="10003">
                  <c:v>0.2669116309268702</c:v>
                </c:pt>
                <c:pt idx="10004">
                  <c:v>0.26696157509644536</c:v>
                </c:pt>
                <c:pt idx="10005">
                  <c:v>0.28031093812990093</c:v>
                </c:pt>
                <c:pt idx="10006">
                  <c:v>0.26696157509644536</c:v>
                </c:pt>
                <c:pt idx="10007">
                  <c:v>0.28992162332826865</c:v>
                </c:pt>
                <c:pt idx="10008">
                  <c:v>0.28987167915863665</c:v>
                </c:pt>
                <c:pt idx="10009">
                  <c:v>0.28992162332826865</c:v>
                </c:pt>
                <c:pt idx="10010">
                  <c:v>0.2898716791586935</c:v>
                </c:pt>
                <c:pt idx="10011">
                  <c:v>0.28992162332826865</c:v>
                </c:pt>
                <c:pt idx="10012">
                  <c:v>0.28987167915863665</c:v>
                </c:pt>
                <c:pt idx="10013">
                  <c:v>0.28992162332826865</c:v>
                </c:pt>
                <c:pt idx="10014">
                  <c:v>0.27061106691451187</c:v>
                </c:pt>
                <c:pt idx="10015">
                  <c:v>0.25726170388105629</c:v>
                </c:pt>
                <c:pt idx="10016">
                  <c:v>0.25726170388099945</c:v>
                </c:pt>
                <c:pt idx="10017">
                  <c:v>0.28589398279791567</c:v>
                </c:pt>
                <c:pt idx="10018">
                  <c:v>0.14434507140234132</c:v>
                </c:pt>
                <c:pt idx="10019">
                  <c:v>0.10798571596754414</c:v>
                </c:pt>
                <c:pt idx="10020">
                  <c:v>0.10798571596754414</c:v>
                </c:pt>
                <c:pt idx="10021">
                  <c:v>0.25351232372383947</c:v>
                </c:pt>
                <c:pt idx="10022">
                  <c:v>0.24958457153257996</c:v>
                </c:pt>
                <c:pt idx="10023">
                  <c:v>0.20183081055824914</c:v>
                </c:pt>
                <c:pt idx="10024">
                  <c:v>0.12724632821169735</c:v>
                </c:pt>
                <c:pt idx="10025">
                  <c:v>0.14650694045587898</c:v>
                </c:pt>
                <c:pt idx="10026">
                  <c:v>0.16374481383309103</c:v>
                </c:pt>
                <c:pt idx="10027">
                  <c:v>0.16365562781606968</c:v>
                </c:pt>
                <c:pt idx="10028">
                  <c:v>0.19237709275000725</c:v>
                </c:pt>
                <c:pt idx="10029">
                  <c:v>4.506676465240389E-2</c:v>
                </c:pt>
                <c:pt idx="10030">
                  <c:v>0.2080167527014396</c:v>
                </c:pt>
                <c:pt idx="10031">
                  <c:v>8.7237480958805236E-2</c:v>
                </c:pt>
                <c:pt idx="10032">
                  <c:v>9.8663993464469968E-2</c:v>
                </c:pt>
                <c:pt idx="10033">
                  <c:v>0.36691412813536317</c:v>
                </c:pt>
                <c:pt idx="10034">
                  <c:v>0.29071716260040148</c:v>
                </c:pt>
                <c:pt idx="10035">
                  <c:v>0.36763831859400398</c:v>
                </c:pt>
                <c:pt idx="10036">
                  <c:v>0.44445958624817195</c:v>
                </c:pt>
                <c:pt idx="10037">
                  <c:v>0.75204432188309056</c:v>
                </c:pt>
                <c:pt idx="10038">
                  <c:v>0.67512316588965859</c:v>
                </c:pt>
                <c:pt idx="10039">
                  <c:v>0.67512316588965859</c:v>
                </c:pt>
                <c:pt idx="10040">
                  <c:v>0.44445958624817195</c:v>
                </c:pt>
                <c:pt idx="10041">
                  <c:v>0.36763831859389029</c:v>
                </c:pt>
                <c:pt idx="10042">
                  <c:v>0.67512316588954491</c:v>
                </c:pt>
                <c:pt idx="10043">
                  <c:v>0.75204432188309056</c:v>
                </c:pt>
                <c:pt idx="10044">
                  <c:v>0.55609194008138729</c:v>
                </c:pt>
                <c:pt idx="10045">
                  <c:v>0.21749901003522609</c:v>
                </c:pt>
                <c:pt idx="10046">
                  <c:v>0.28444560188080459</c:v>
                </c:pt>
                <c:pt idx="10047">
                  <c:v>0.29784490908383532</c:v>
                </c:pt>
                <c:pt idx="10048">
                  <c:v>0.21749901003522609</c:v>
                </c:pt>
                <c:pt idx="10049">
                  <c:v>0.23084837306873851</c:v>
                </c:pt>
                <c:pt idx="10050">
                  <c:v>0.23089831723825682</c:v>
                </c:pt>
                <c:pt idx="10051">
                  <c:v>0.15822955053818077</c:v>
                </c:pt>
                <c:pt idx="10052">
                  <c:v>0.21749901003522609</c:v>
                </c:pt>
                <c:pt idx="10053">
                  <c:v>0.78255093413432064</c:v>
                </c:pt>
                <c:pt idx="10054">
                  <c:v>0.21744906586570778</c:v>
                </c:pt>
                <c:pt idx="10055">
                  <c:v>0.21749901003528294</c:v>
                </c:pt>
                <c:pt idx="10056">
                  <c:v>0.21749901003522609</c:v>
                </c:pt>
                <c:pt idx="10057">
                  <c:v>0.21749901003528294</c:v>
                </c:pt>
                <c:pt idx="10058">
                  <c:v>0.74186070571110463</c:v>
                </c:pt>
                <c:pt idx="10059">
                  <c:v>0.74181076154152947</c:v>
                </c:pt>
                <c:pt idx="10060">
                  <c:v>0.21744906586567936</c:v>
                </c:pt>
                <c:pt idx="10061">
                  <c:v>0.15150492485184941</c:v>
                </c:pt>
                <c:pt idx="10062">
                  <c:v>0.44651443208135788</c:v>
                </c:pt>
                <c:pt idx="10063">
                  <c:v>0.48282384334663675</c:v>
                </c:pt>
                <c:pt idx="10064">
                  <c:v>0.40059433561771129</c:v>
                </c:pt>
                <c:pt idx="10065">
                  <c:v>0.36428492435254611</c:v>
                </c:pt>
                <c:pt idx="10066">
                  <c:v>0.2495845715326368</c:v>
                </c:pt>
                <c:pt idx="10067">
                  <c:v>0.28589398279780198</c:v>
                </c:pt>
                <c:pt idx="10068">
                  <c:v>0.36812349052672744</c:v>
                </c:pt>
              </c:numCache>
            </c:numRef>
          </c:yVal>
          <c:smooth val="0"/>
          <c:extLst>
            <c:ext xmlns:c16="http://schemas.microsoft.com/office/drawing/2014/chart" uri="{C3380CC4-5D6E-409C-BE32-E72D297353CC}">
              <c16:uniqueId val="{00000000-BCF6-4880-BB8D-87D8C8DDBE6F}"/>
            </c:ext>
          </c:extLst>
        </c:ser>
        <c:ser>
          <c:idx val="1"/>
          <c:order val="1"/>
          <c:tx>
            <c:v>GL</c:v>
          </c:tx>
          <c:spPr>
            <a:ln w="25400" cap="rnd">
              <a:noFill/>
              <a:round/>
            </a:ln>
            <a:effectLst/>
          </c:spPr>
          <c:marker>
            <c:symbol val="circle"/>
            <c:size val="2"/>
            <c:spPr>
              <a:solidFill>
                <a:schemeClr val="accent2"/>
              </a:solidFill>
              <a:ln w="9525">
                <a:solidFill>
                  <a:schemeClr val="accent2"/>
                </a:solidFill>
              </a:ln>
              <a:effectLst/>
            </c:spPr>
          </c:marker>
          <c:xVal>
            <c:numRef>
              <c:f>Feuil1!$D$4:$D$7692</c:f>
              <c:numCache>
                <c:formatCode>General</c:formatCode>
                <c:ptCount val="7689"/>
                <c:pt idx="0">
                  <c:v>331.28483999999997</c:v>
                </c:pt>
                <c:pt idx="1">
                  <c:v>345.30054000000001</c:v>
                </c:pt>
                <c:pt idx="2">
                  <c:v>359.31613999999996</c:v>
                </c:pt>
                <c:pt idx="3">
                  <c:v>357.30054000000001</c:v>
                </c:pt>
                <c:pt idx="4">
                  <c:v>357.30054000000001</c:v>
                </c:pt>
                <c:pt idx="5">
                  <c:v>355.28483999999997</c:v>
                </c:pt>
                <c:pt idx="6">
                  <c:v>387.34744000000001</c:v>
                </c:pt>
                <c:pt idx="7">
                  <c:v>275.22224</c:v>
                </c:pt>
                <c:pt idx="8">
                  <c:v>331.28483999999997</c:v>
                </c:pt>
                <c:pt idx="9">
                  <c:v>379.28483999999997</c:v>
                </c:pt>
                <c:pt idx="10">
                  <c:v>357.30054000000001</c:v>
                </c:pt>
                <c:pt idx="11">
                  <c:v>331.28483999999997</c:v>
                </c:pt>
                <c:pt idx="12">
                  <c:v>377.26923999999997</c:v>
                </c:pt>
                <c:pt idx="13">
                  <c:v>403.28483999999997</c:v>
                </c:pt>
                <c:pt idx="14">
                  <c:v>384.31574000000001</c:v>
                </c:pt>
                <c:pt idx="15">
                  <c:v>395.27974</c:v>
                </c:pt>
                <c:pt idx="16">
                  <c:v>395.27974</c:v>
                </c:pt>
                <c:pt idx="17">
                  <c:v>379.28483999999997</c:v>
                </c:pt>
                <c:pt idx="18">
                  <c:v>355.28483999999997</c:v>
                </c:pt>
                <c:pt idx="19">
                  <c:v>379.28483999999997</c:v>
                </c:pt>
                <c:pt idx="20">
                  <c:v>379.28483999999997</c:v>
                </c:pt>
                <c:pt idx="21">
                  <c:v>381.30054000000001</c:v>
                </c:pt>
                <c:pt idx="22">
                  <c:v>405.30054000000001</c:v>
                </c:pt>
                <c:pt idx="23">
                  <c:v>365.30554000000001</c:v>
                </c:pt>
                <c:pt idx="24">
                  <c:v>205.18034</c:v>
                </c:pt>
                <c:pt idx="25">
                  <c:v>177.14903999999999</c:v>
                </c:pt>
                <c:pt idx="26">
                  <c:v>177.14903999999999</c:v>
                </c:pt>
                <c:pt idx="27">
                  <c:v>205.18034</c:v>
                </c:pt>
                <c:pt idx="28">
                  <c:v>343.32123999999999</c:v>
                </c:pt>
                <c:pt idx="29">
                  <c:v>317.30554000000001</c:v>
                </c:pt>
                <c:pt idx="30">
                  <c:v>345.33684</c:v>
                </c:pt>
                <c:pt idx="31">
                  <c:v>365.30554000000001</c:v>
                </c:pt>
                <c:pt idx="32">
                  <c:v>365.30554000000001</c:v>
                </c:pt>
                <c:pt idx="33">
                  <c:v>363.28994</c:v>
                </c:pt>
                <c:pt idx="34">
                  <c:v>347.31613999999996</c:v>
                </c:pt>
                <c:pt idx="35">
                  <c:v>345.30054000000001</c:v>
                </c:pt>
                <c:pt idx="36">
                  <c:v>347.31613999999996</c:v>
                </c:pt>
                <c:pt idx="37">
                  <c:v>363.28994</c:v>
                </c:pt>
                <c:pt idx="38">
                  <c:v>377.30554000000001</c:v>
                </c:pt>
                <c:pt idx="39">
                  <c:v>345.30054000000001</c:v>
                </c:pt>
                <c:pt idx="40">
                  <c:v>373.33184</c:v>
                </c:pt>
                <c:pt idx="41">
                  <c:v>419.31613999999996</c:v>
                </c:pt>
                <c:pt idx="42">
                  <c:v>421.33184</c:v>
                </c:pt>
                <c:pt idx="43">
                  <c:v>317.26923999999997</c:v>
                </c:pt>
                <c:pt idx="44">
                  <c:v>331.28483999999997</c:v>
                </c:pt>
                <c:pt idx="45">
                  <c:v>359.31613999999996</c:v>
                </c:pt>
                <c:pt idx="46">
                  <c:v>387.34744000000001</c:v>
                </c:pt>
                <c:pt idx="47">
                  <c:v>401.36313999999999</c:v>
                </c:pt>
                <c:pt idx="48">
                  <c:v>429.39443999999997</c:v>
                </c:pt>
                <c:pt idx="49">
                  <c:v>415.37873999999999</c:v>
                </c:pt>
                <c:pt idx="50">
                  <c:v>303.25353999999999</c:v>
                </c:pt>
                <c:pt idx="51">
                  <c:v>317.26923999999997</c:v>
                </c:pt>
                <c:pt idx="52">
                  <c:v>331.28483999999997</c:v>
                </c:pt>
                <c:pt idx="53">
                  <c:v>359.31613999999996</c:v>
                </c:pt>
                <c:pt idx="54">
                  <c:v>373.33184</c:v>
                </c:pt>
                <c:pt idx="55">
                  <c:v>387.34744000000001</c:v>
                </c:pt>
                <c:pt idx="56">
                  <c:v>401.36313999999999</c:v>
                </c:pt>
                <c:pt idx="57">
                  <c:v>415.37873999999999</c:v>
                </c:pt>
                <c:pt idx="58">
                  <c:v>305.26923999999997</c:v>
                </c:pt>
                <c:pt idx="59">
                  <c:v>319.28483999999997</c:v>
                </c:pt>
                <c:pt idx="60">
                  <c:v>333.30054000000001</c:v>
                </c:pt>
                <c:pt idx="61">
                  <c:v>361.33184</c:v>
                </c:pt>
                <c:pt idx="62">
                  <c:v>375.34744000000001</c:v>
                </c:pt>
                <c:pt idx="63">
                  <c:v>389.36313999999999</c:v>
                </c:pt>
                <c:pt idx="64">
                  <c:v>403.37873999999999</c:v>
                </c:pt>
                <c:pt idx="65">
                  <c:v>417.39443999999997</c:v>
                </c:pt>
                <c:pt idx="66">
                  <c:v>373.36813999999998</c:v>
                </c:pt>
                <c:pt idx="67">
                  <c:v>251.16473999999999</c:v>
                </c:pt>
                <c:pt idx="68">
                  <c:v>279.19603999999998</c:v>
                </c:pt>
                <c:pt idx="69">
                  <c:v>569.51454000000001</c:v>
                </c:pt>
                <c:pt idx="70">
                  <c:v>625.57713999999999</c:v>
                </c:pt>
                <c:pt idx="71">
                  <c:v>597.54584</c:v>
                </c:pt>
                <c:pt idx="72">
                  <c:v>595.53013999999996</c:v>
                </c:pt>
                <c:pt idx="73">
                  <c:v>595.53013999999996</c:v>
                </c:pt>
                <c:pt idx="74">
                  <c:v>595.53013999999996</c:v>
                </c:pt>
                <c:pt idx="75">
                  <c:v>595.53013999999996</c:v>
                </c:pt>
                <c:pt idx="76">
                  <c:v>653.60843999999997</c:v>
                </c:pt>
                <c:pt idx="77">
                  <c:v>569.51454000000001</c:v>
                </c:pt>
                <c:pt idx="78">
                  <c:v>567.49883999999997</c:v>
                </c:pt>
                <c:pt idx="79">
                  <c:v>565.48324000000002</c:v>
                </c:pt>
                <c:pt idx="80">
                  <c:v>583.53013999999996</c:v>
                </c:pt>
                <c:pt idx="81">
                  <c:v>581.51454000000001</c:v>
                </c:pt>
                <c:pt idx="82">
                  <c:v>581.51454000000001</c:v>
                </c:pt>
                <c:pt idx="83">
                  <c:v>597.54584</c:v>
                </c:pt>
                <c:pt idx="84">
                  <c:v>579.49883999999997</c:v>
                </c:pt>
                <c:pt idx="85">
                  <c:v>579.49883999999997</c:v>
                </c:pt>
                <c:pt idx="86">
                  <c:v>595.53013999999996</c:v>
                </c:pt>
                <c:pt idx="87">
                  <c:v>577.48324000000002</c:v>
                </c:pt>
                <c:pt idx="88">
                  <c:v>597.54584</c:v>
                </c:pt>
                <c:pt idx="89">
                  <c:v>593.51454000000001</c:v>
                </c:pt>
                <c:pt idx="90">
                  <c:v>593.51454000000001</c:v>
                </c:pt>
                <c:pt idx="91">
                  <c:v>595.53013999999996</c:v>
                </c:pt>
                <c:pt idx="92">
                  <c:v>591.49883999999997</c:v>
                </c:pt>
                <c:pt idx="93">
                  <c:v>611.56143999999995</c:v>
                </c:pt>
                <c:pt idx="94">
                  <c:v>593.51454000000001</c:v>
                </c:pt>
                <c:pt idx="95">
                  <c:v>593.51454000000001</c:v>
                </c:pt>
                <c:pt idx="96">
                  <c:v>589.48324000000002</c:v>
                </c:pt>
                <c:pt idx="97">
                  <c:v>609.54584</c:v>
                </c:pt>
                <c:pt idx="98">
                  <c:v>609.54584</c:v>
                </c:pt>
                <c:pt idx="99">
                  <c:v>591.49883999999997</c:v>
                </c:pt>
                <c:pt idx="100">
                  <c:v>591.49883999999997</c:v>
                </c:pt>
                <c:pt idx="101">
                  <c:v>607.53013999999996</c:v>
                </c:pt>
                <c:pt idx="102">
                  <c:v>607.53013999999996</c:v>
                </c:pt>
                <c:pt idx="103">
                  <c:v>589.48324000000002</c:v>
                </c:pt>
                <c:pt idx="104">
                  <c:v>611.56143999999995</c:v>
                </c:pt>
                <c:pt idx="105">
                  <c:v>625.57713999999999</c:v>
                </c:pt>
                <c:pt idx="106">
                  <c:v>605.51454000000001</c:v>
                </c:pt>
                <c:pt idx="107">
                  <c:v>605.51454000000001</c:v>
                </c:pt>
                <c:pt idx="108">
                  <c:v>605.51454000000001</c:v>
                </c:pt>
                <c:pt idx="109">
                  <c:v>609.54584</c:v>
                </c:pt>
                <c:pt idx="110">
                  <c:v>625.57713999999999</c:v>
                </c:pt>
                <c:pt idx="111">
                  <c:v>623.56143999999995</c:v>
                </c:pt>
                <c:pt idx="112">
                  <c:v>603.49883999999997</c:v>
                </c:pt>
                <c:pt idx="113">
                  <c:v>603.49883999999997</c:v>
                </c:pt>
                <c:pt idx="114">
                  <c:v>625.57713999999999</c:v>
                </c:pt>
                <c:pt idx="115">
                  <c:v>623.56143999999995</c:v>
                </c:pt>
                <c:pt idx="116">
                  <c:v>623.56143999999995</c:v>
                </c:pt>
                <c:pt idx="117">
                  <c:v>621.54584</c:v>
                </c:pt>
                <c:pt idx="118">
                  <c:v>621.54584</c:v>
                </c:pt>
                <c:pt idx="119">
                  <c:v>601.48324000000002</c:v>
                </c:pt>
                <c:pt idx="120">
                  <c:v>623.56143999999995</c:v>
                </c:pt>
                <c:pt idx="121">
                  <c:v>639.59273999999994</c:v>
                </c:pt>
                <c:pt idx="122">
                  <c:v>621.54584</c:v>
                </c:pt>
                <c:pt idx="123">
                  <c:v>621.54584</c:v>
                </c:pt>
                <c:pt idx="124">
                  <c:v>619.53013999999996</c:v>
                </c:pt>
                <c:pt idx="125">
                  <c:v>619.53013999999996</c:v>
                </c:pt>
                <c:pt idx="126">
                  <c:v>621.54584</c:v>
                </c:pt>
                <c:pt idx="127">
                  <c:v>637.57713999999999</c:v>
                </c:pt>
                <c:pt idx="128">
                  <c:v>637.57713999999999</c:v>
                </c:pt>
                <c:pt idx="129">
                  <c:v>619.53013999999996</c:v>
                </c:pt>
                <c:pt idx="130">
                  <c:v>619.53013999999996</c:v>
                </c:pt>
                <c:pt idx="131">
                  <c:v>617.51454000000001</c:v>
                </c:pt>
                <c:pt idx="132">
                  <c:v>617.51454000000001</c:v>
                </c:pt>
                <c:pt idx="133">
                  <c:v>639.59273999999994</c:v>
                </c:pt>
                <c:pt idx="134">
                  <c:v>635.56143999999995</c:v>
                </c:pt>
                <c:pt idx="135">
                  <c:v>635.56143999999995</c:v>
                </c:pt>
                <c:pt idx="136">
                  <c:v>635.56143999999995</c:v>
                </c:pt>
                <c:pt idx="137">
                  <c:v>617.51454000000001</c:v>
                </c:pt>
                <c:pt idx="138">
                  <c:v>617.51454000000001</c:v>
                </c:pt>
                <c:pt idx="139">
                  <c:v>615.49883999999997</c:v>
                </c:pt>
                <c:pt idx="140">
                  <c:v>637.57713999999999</c:v>
                </c:pt>
                <c:pt idx="141">
                  <c:v>653.60843999999997</c:v>
                </c:pt>
                <c:pt idx="142">
                  <c:v>633.54584</c:v>
                </c:pt>
                <c:pt idx="143">
                  <c:v>633.54584</c:v>
                </c:pt>
                <c:pt idx="144">
                  <c:v>633.54584</c:v>
                </c:pt>
                <c:pt idx="145">
                  <c:v>615.49883999999997</c:v>
                </c:pt>
                <c:pt idx="146">
                  <c:v>615.49883999999997</c:v>
                </c:pt>
                <c:pt idx="147">
                  <c:v>613.48324000000002</c:v>
                </c:pt>
                <c:pt idx="148">
                  <c:v>635.56143999999995</c:v>
                </c:pt>
                <c:pt idx="149">
                  <c:v>651.59273999999994</c:v>
                </c:pt>
                <c:pt idx="150">
                  <c:v>651.59273999999994</c:v>
                </c:pt>
                <c:pt idx="151">
                  <c:v>631.53013999999996</c:v>
                </c:pt>
                <c:pt idx="152">
                  <c:v>631.53013999999996</c:v>
                </c:pt>
                <c:pt idx="153">
                  <c:v>631.53013999999996</c:v>
                </c:pt>
                <c:pt idx="154">
                  <c:v>613.48324000000002</c:v>
                </c:pt>
                <c:pt idx="155">
                  <c:v>639.59273999999994</c:v>
                </c:pt>
                <c:pt idx="156">
                  <c:v>633.54584</c:v>
                </c:pt>
                <c:pt idx="157">
                  <c:v>649.57713999999999</c:v>
                </c:pt>
                <c:pt idx="158">
                  <c:v>649.57713999999999</c:v>
                </c:pt>
                <c:pt idx="159">
                  <c:v>649.57713999999999</c:v>
                </c:pt>
                <c:pt idx="160">
                  <c:v>629.51454000000001</c:v>
                </c:pt>
                <c:pt idx="161">
                  <c:v>629.51454000000001</c:v>
                </c:pt>
                <c:pt idx="162">
                  <c:v>629.51454000000001</c:v>
                </c:pt>
                <c:pt idx="163">
                  <c:v>637.57713999999999</c:v>
                </c:pt>
                <c:pt idx="164">
                  <c:v>653.60843999999997</c:v>
                </c:pt>
                <c:pt idx="165">
                  <c:v>653.60843999999997</c:v>
                </c:pt>
                <c:pt idx="166">
                  <c:v>647.56143999999995</c:v>
                </c:pt>
                <c:pt idx="167">
                  <c:v>647.56143999999995</c:v>
                </c:pt>
                <c:pt idx="168">
                  <c:v>647.56143999999995</c:v>
                </c:pt>
                <c:pt idx="169">
                  <c:v>647.56143999999995</c:v>
                </c:pt>
                <c:pt idx="170">
                  <c:v>627.49883999999997</c:v>
                </c:pt>
                <c:pt idx="171">
                  <c:v>627.49883999999997</c:v>
                </c:pt>
                <c:pt idx="172">
                  <c:v>653.60843999999997</c:v>
                </c:pt>
                <c:pt idx="173">
                  <c:v>651.59273999999994</c:v>
                </c:pt>
                <c:pt idx="174">
                  <c:v>651.59273999999994</c:v>
                </c:pt>
                <c:pt idx="175">
                  <c:v>667.62404000000004</c:v>
                </c:pt>
                <c:pt idx="176">
                  <c:v>645.54584</c:v>
                </c:pt>
                <c:pt idx="177">
                  <c:v>645.54584</c:v>
                </c:pt>
                <c:pt idx="178">
                  <c:v>645.54584</c:v>
                </c:pt>
                <c:pt idx="179">
                  <c:v>645.54584</c:v>
                </c:pt>
                <c:pt idx="180">
                  <c:v>625.48324000000002</c:v>
                </c:pt>
                <c:pt idx="181">
                  <c:v>651.59273999999994</c:v>
                </c:pt>
                <c:pt idx="182">
                  <c:v>667.62404000000004</c:v>
                </c:pt>
                <c:pt idx="183">
                  <c:v>649.57713999999999</c:v>
                </c:pt>
                <c:pt idx="184">
                  <c:v>647.56143999999995</c:v>
                </c:pt>
                <c:pt idx="185">
                  <c:v>681.63973999999996</c:v>
                </c:pt>
                <c:pt idx="186">
                  <c:v>665.60843999999997</c:v>
                </c:pt>
                <c:pt idx="187">
                  <c:v>643.53013999999996</c:v>
                </c:pt>
                <c:pt idx="188">
                  <c:v>643.53013999999996</c:v>
                </c:pt>
                <c:pt idx="189">
                  <c:v>643.53013999999996</c:v>
                </c:pt>
                <c:pt idx="190">
                  <c:v>643.53013999999996</c:v>
                </c:pt>
                <c:pt idx="191">
                  <c:v>649.57713999999999</c:v>
                </c:pt>
                <c:pt idx="192">
                  <c:v>665.60843999999997</c:v>
                </c:pt>
                <c:pt idx="193">
                  <c:v>665.60843999999997</c:v>
                </c:pt>
                <c:pt idx="194">
                  <c:v>645.54584</c:v>
                </c:pt>
                <c:pt idx="195">
                  <c:v>649.57713999999999</c:v>
                </c:pt>
                <c:pt idx="196">
                  <c:v>679.62404000000004</c:v>
                </c:pt>
                <c:pt idx="197">
                  <c:v>663.59273999999994</c:v>
                </c:pt>
                <c:pt idx="198">
                  <c:v>641.51454000000001</c:v>
                </c:pt>
                <c:pt idx="199">
                  <c:v>641.51454000000001</c:v>
                </c:pt>
                <c:pt idx="200">
                  <c:v>641.51454000000001</c:v>
                </c:pt>
                <c:pt idx="201">
                  <c:v>667.62404000000004</c:v>
                </c:pt>
                <c:pt idx="202">
                  <c:v>663.59273999999994</c:v>
                </c:pt>
                <c:pt idx="203">
                  <c:v>663.59273999999994</c:v>
                </c:pt>
                <c:pt idx="204">
                  <c:v>661.57713999999999</c:v>
                </c:pt>
                <c:pt idx="205">
                  <c:v>647.56143999999995</c:v>
                </c:pt>
                <c:pt idx="206">
                  <c:v>645.54584</c:v>
                </c:pt>
                <c:pt idx="207">
                  <c:v>677.60843999999997</c:v>
                </c:pt>
                <c:pt idx="208">
                  <c:v>677.60843999999997</c:v>
                </c:pt>
                <c:pt idx="209">
                  <c:v>661.57713999999999</c:v>
                </c:pt>
                <c:pt idx="210">
                  <c:v>639.49883999999997</c:v>
                </c:pt>
                <c:pt idx="211">
                  <c:v>639.49883999999997</c:v>
                </c:pt>
                <c:pt idx="212">
                  <c:v>665.60843999999997</c:v>
                </c:pt>
                <c:pt idx="213">
                  <c:v>681.63973999999996</c:v>
                </c:pt>
                <c:pt idx="214">
                  <c:v>661.57713999999999</c:v>
                </c:pt>
                <c:pt idx="215">
                  <c:v>659.56143999999995</c:v>
                </c:pt>
                <c:pt idx="216">
                  <c:v>663.59273999999994</c:v>
                </c:pt>
                <c:pt idx="217">
                  <c:v>643.53013999999996</c:v>
                </c:pt>
                <c:pt idx="218">
                  <c:v>643.53013999999996</c:v>
                </c:pt>
                <c:pt idx="219">
                  <c:v>675.59273999999994</c:v>
                </c:pt>
                <c:pt idx="220">
                  <c:v>675.59273999999994</c:v>
                </c:pt>
                <c:pt idx="221">
                  <c:v>659.56143999999995</c:v>
                </c:pt>
                <c:pt idx="222">
                  <c:v>637.48324000000002</c:v>
                </c:pt>
                <c:pt idx="223">
                  <c:v>663.59273999999994</c:v>
                </c:pt>
                <c:pt idx="224">
                  <c:v>679.62404000000004</c:v>
                </c:pt>
                <c:pt idx="225">
                  <c:v>679.62404000000004</c:v>
                </c:pt>
                <c:pt idx="226">
                  <c:v>657.54584</c:v>
                </c:pt>
                <c:pt idx="227">
                  <c:v>661.57713999999999</c:v>
                </c:pt>
                <c:pt idx="228">
                  <c:v>659.56143999999995</c:v>
                </c:pt>
                <c:pt idx="229">
                  <c:v>641.51454000000001</c:v>
                </c:pt>
                <c:pt idx="230">
                  <c:v>641.51454000000001</c:v>
                </c:pt>
                <c:pt idx="231">
                  <c:v>673.57713999999999</c:v>
                </c:pt>
                <c:pt idx="232">
                  <c:v>673.57713999999999</c:v>
                </c:pt>
                <c:pt idx="233">
                  <c:v>673.57713999999999</c:v>
                </c:pt>
                <c:pt idx="234">
                  <c:v>657.54584</c:v>
                </c:pt>
                <c:pt idx="235">
                  <c:v>661.57713999999999</c:v>
                </c:pt>
                <c:pt idx="236">
                  <c:v>677.60843999999997</c:v>
                </c:pt>
                <c:pt idx="237">
                  <c:v>677.60843999999997</c:v>
                </c:pt>
                <c:pt idx="238">
                  <c:v>675.59273999999994</c:v>
                </c:pt>
                <c:pt idx="239">
                  <c:v>659.56143999999995</c:v>
                </c:pt>
                <c:pt idx="240">
                  <c:v>657.54584</c:v>
                </c:pt>
                <c:pt idx="241">
                  <c:v>657.54584</c:v>
                </c:pt>
                <c:pt idx="242">
                  <c:v>639.49883999999997</c:v>
                </c:pt>
                <c:pt idx="243">
                  <c:v>671.56143999999995</c:v>
                </c:pt>
                <c:pt idx="244">
                  <c:v>671.56143999999995</c:v>
                </c:pt>
                <c:pt idx="245">
                  <c:v>671.56143999999995</c:v>
                </c:pt>
                <c:pt idx="246">
                  <c:v>681.63973999999996</c:v>
                </c:pt>
                <c:pt idx="247">
                  <c:v>675.59273999999994</c:v>
                </c:pt>
                <c:pt idx="248">
                  <c:v>675.59273999999994</c:v>
                </c:pt>
                <c:pt idx="249">
                  <c:v>673.57713999999999</c:v>
                </c:pt>
                <c:pt idx="250">
                  <c:v>677.60843999999997</c:v>
                </c:pt>
                <c:pt idx="251">
                  <c:v>655.53013999999996</c:v>
                </c:pt>
                <c:pt idx="252">
                  <c:v>655.53013999999996</c:v>
                </c:pt>
                <c:pt idx="253">
                  <c:v>655.53013999999996</c:v>
                </c:pt>
                <c:pt idx="254">
                  <c:v>669.54584</c:v>
                </c:pt>
                <c:pt idx="255">
                  <c:v>669.54584</c:v>
                </c:pt>
                <c:pt idx="256">
                  <c:v>669.54584</c:v>
                </c:pt>
                <c:pt idx="257">
                  <c:v>695.65534000000002</c:v>
                </c:pt>
                <c:pt idx="258">
                  <c:v>695.65534000000002</c:v>
                </c:pt>
                <c:pt idx="259">
                  <c:v>673.57713999999999</c:v>
                </c:pt>
                <c:pt idx="260">
                  <c:v>671.56143999999995</c:v>
                </c:pt>
                <c:pt idx="261">
                  <c:v>675.59273999999994</c:v>
                </c:pt>
                <c:pt idx="262">
                  <c:v>673.57713999999999</c:v>
                </c:pt>
                <c:pt idx="263">
                  <c:v>653.51454000000001</c:v>
                </c:pt>
                <c:pt idx="264">
                  <c:v>653.51454000000001</c:v>
                </c:pt>
                <c:pt idx="265">
                  <c:v>667.53013999999996</c:v>
                </c:pt>
                <c:pt idx="266">
                  <c:v>667.53013999999996</c:v>
                </c:pt>
                <c:pt idx="267">
                  <c:v>693.63973999999996</c:v>
                </c:pt>
                <c:pt idx="268">
                  <c:v>709.67103999999995</c:v>
                </c:pt>
                <c:pt idx="269">
                  <c:v>693.63973999999996</c:v>
                </c:pt>
                <c:pt idx="270">
                  <c:v>669.54584</c:v>
                </c:pt>
                <c:pt idx="271">
                  <c:v>673.57713999999999</c:v>
                </c:pt>
                <c:pt idx="272">
                  <c:v>671.56143999999995</c:v>
                </c:pt>
                <c:pt idx="273">
                  <c:v>671.56143999999995</c:v>
                </c:pt>
                <c:pt idx="274">
                  <c:v>651.49883999999997</c:v>
                </c:pt>
                <c:pt idx="275">
                  <c:v>665.51454000000001</c:v>
                </c:pt>
                <c:pt idx="276">
                  <c:v>665.51454000000001</c:v>
                </c:pt>
                <c:pt idx="277">
                  <c:v>691.62404000000004</c:v>
                </c:pt>
                <c:pt idx="278">
                  <c:v>707.65534000000002</c:v>
                </c:pt>
                <c:pt idx="279">
                  <c:v>707.65534000000002</c:v>
                </c:pt>
                <c:pt idx="280">
                  <c:v>689.60843999999997</c:v>
                </c:pt>
                <c:pt idx="281">
                  <c:v>671.56143999999995</c:v>
                </c:pt>
                <c:pt idx="282">
                  <c:v>669.54584</c:v>
                </c:pt>
                <c:pt idx="283">
                  <c:v>669.54584</c:v>
                </c:pt>
                <c:pt idx="284">
                  <c:v>669.54584</c:v>
                </c:pt>
                <c:pt idx="285">
                  <c:v>663.49883999999997</c:v>
                </c:pt>
                <c:pt idx="286">
                  <c:v>689.60843999999997</c:v>
                </c:pt>
                <c:pt idx="287">
                  <c:v>705.63973999999996</c:v>
                </c:pt>
                <c:pt idx="288">
                  <c:v>705.63973999999996</c:v>
                </c:pt>
                <c:pt idx="289">
                  <c:v>703.62404000000004</c:v>
                </c:pt>
                <c:pt idx="290">
                  <c:v>691.62404000000004</c:v>
                </c:pt>
                <c:pt idx="291">
                  <c:v>667.53013999999996</c:v>
                </c:pt>
                <c:pt idx="292">
                  <c:v>667.53013999999996</c:v>
                </c:pt>
                <c:pt idx="293">
                  <c:v>667.53013999999996</c:v>
                </c:pt>
                <c:pt idx="294">
                  <c:v>661.48324000000002</c:v>
                </c:pt>
                <c:pt idx="295">
                  <c:v>687.59273999999994</c:v>
                </c:pt>
                <c:pt idx="296">
                  <c:v>703.62404000000004</c:v>
                </c:pt>
                <c:pt idx="297">
                  <c:v>703.62404000000004</c:v>
                </c:pt>
                <c:pt idx="298">
                  <c:v>701.60843999999997</c:v>
                </c:pt>
                <c:pt idx="299">
                  <c:v>705.63973999999996</c:v>
                </c:pt>
                <c:pt idx="300">
                  <c:v>687.59273999999994</c:v>
                </c:pt>
                <c:pt idx="301">
                  <c:v>665.51454000000001</c:v>
                </c:pt>
                <c:pt idx="302">
                  <c:v>665.51454000000001</c:v>
                </c:pt>
                <c:pt idx="303">
                  <c:v>685.57713999999999</c:v>
                </c:pt>
                <c:pt idx="304">
                  <c:v>701.60843999999997</c:v>
                </c:pt>
                <c:pt idx="305">
                  <c:v>701.60843999999997</c:v>
                </c:pt>
                <c:pt idx="306">
                  <c:v>699.59273999999994</c:v>
                </c:pt>
                <c:pt idx="307">
                  <c:v>703.62404000000004</c:v>
                </c:pt>
                <c:pt idx="308">
                  <c:v>701.60843999999997</c:v>
                </c:pt>
                <c:pt idx="309">
                  <c:v>685.57713999999999</c:v>
                </c:pt>
                <c:pt idx="310">
                  <c:v>663.49883999999997</c:v>
                </c:pt>
                <c:pt idx="311">
                  <c:v>709.67103999999995</c:v>
                </c:pt>
                <c:pt idx="312">
                  <c:v>699.59273999999994</c:v>
                </c:pt>
                <c:pt idx="313">
                  <c:v>699.59273999999994</c:v>
                </c:pt>
                <c:pt idx="314">
                  <c:v>697.57713999999999</c:v>
                </c:pt>
                <c:pt idx="315">
                  <c:v>701.60843999999997</c:v>
                </c:pt>
                <c:pt idx="316">
                  <c:v>699.59273999999994</c:v>
                </c:pt>
                <c:pt idx="317">
                  <c:v>699.59273999999994</c:v>
                </c:pt>
                <c:pt idx="318">
                  <c:v>683.56143999999995</c:v>
                </c:pt>
                <c:pt idx="319">
                  <c:v>723.68664000000001</c:v>
                </c:pt>
                <c:pt idx="320">
                  <c:v>697.57713999999999</c:v>
                </c:pt>
                <c:pt idx="321">
                  <c:v>695.56143999999995</c:v>
                </c:pt>
                <c:pt idx="322">
                  <c:v>699.59273999999994</c:v>
                </c:pt>
                <c:pt idx="323">
                  <c:v>697.57713999999999</c:v>
                </c:pt>
                <c:pt idx="324">
                  <c:v>697.57713999999999</c:v>
                </c:pt>
                <c:pt idx="325">
                  <c:v>697.57713999999999</c:v>
                </c:pt>
                <c:pt idx="326">
                  <c:v>737.70233999999994</c:v>
                </c:pt>
                <c:pt idx="327">
                  <c:v>721.67103999999995</c:v>
                </c:pt>
                <c:pt idx="328">
                  <c:v>693.54584</c:v>
                </c:pt>
                <c:pt idx="329">
                  <c:v>697.57713999999999</c:v>
                </c:pt>
                <c:pt idx="330">
                  <c:v>695.56143999999995</c:v>
                </c:pt>
                <c:pt idx="331">
                  <c:v>695.56143999999995</c:v>
                </c:pt>
                <c:pt idx="332">
                  <c:v>695.56143999999995</c:v>
                </c:pt>
                <c:pt idx="333">
                  <c:v>735.68664000000001</c:v>
                </c:pt>
                <c:pt idx="334">
                  <c:v>717.63973999999996</c:v>
                </c:pt>
                <c:pt idx="335">
                  <c:v>695.56143999999995</c:v>
                </c:pt>
                <c:pt idx="336">
                  <c:v>693.54584</c:v>
                </c:pt>
                <c:pt idx="337">
                  <c:v>693.54584</c:v>
                </c:pt>
                <c:pt idx="338">
                  <c:v>693.54584</c:v>
                </c:pt>
                <c:pt idx="339">
                  <c:v>733.67103999999995</c:v>
                </c:pt>
                <c:pt idx="340">
                  <c:v>731.65534000000002</c:v>
                </c:pt>
                <c:pt idx="341">
                  <c:v>719.65534000000002</c:v>
                </c:pt>
                <c:pt idx="342">
                  <c:v>691.53013999999996</c:v>
                </c:pt>
                <c:pt idx="343">
                  <c:v>691.53013999999996</c:v>
                </c:pt>
                <c:pt idx="344">
                  <c:v>691.53013999999996</c:v>
                </c:pt>
                <c:pt idx="345">
                  <c:v>729.63973999999996</c:v>
                </c:pt>
                <c:pt idx="346">
                  <c:v>733.67103999999995</c:v>
                </c:pt>
                <c:pt idx="347">
                  <c:v>715.62404000000004</c:v>
                </c:pt>
                <c:pt idx="348">
                  <c:v>689.51454000000001</c:v>
                </c:pt>
                <c:pt idx="349">
                  <c:v>689.51454000000001</c:v>
                </c:pt>
                <c:pt idx="350">
                  <c:v>725.60843999999997</c:v>
                </c:pt>
                <c:pt idx="351">
                  <c:v>731.65534000000002</c:v>
                </c:pt>
                <c:pt idx="352">
                  <c:v>729.63973999999996</c:v>
                </c:pt>
                <c:pt idx="353">
                  <c:v>713.60843999999997</c:v>
                </c:pt>
                <c:pt idx="354">
                  <c:v>687.49883999999997</c:v>
                </c:pt>
                <c:pt idx="355">
                  <c:v>727.62404000000004</c:v>
                </c:pt>
                <c:pt idx="356">
                  <c:v>727.62404000000004</c:v>
                </c:pt>
                <c:pt idx="357">
                  <c:v>727.62404000000004</c:v>
                </c:pt>
                <c:pt idx="358">
                  <c:v>711.59273999999994</c:v>
                </c:pt>
                <c:pt idx="359">
                  <c:v>729.63973999999996</c:v>
                </c:pt>
                <c:pt idx="360">
                  <c:v>723.59273999999994</c:v>
                </c:pt>
                <c:pt idx="361">
                  <c:v>725.60843999999997</c:v>
                </c:pt>
                <c:pt idx="362">
                  <c:v>725.60843999999997</c:v>
                </c:pt>
                <c:pt idx="363">
                  <c:v>725.60843999999997</c:v>
                </c:pt>
                <c:pt idx="364">
                  <c:v>721.57713999999999</c:v>
                </c:pt>
                <c:pt idx="365">
                  <c:v>723.59273999999994</c:v>
                </c:pt>
                <c:pt idx="366">
                  <c:v>721.57713999999999</c:v>
                </c:pt>
                <c:pt idx="367">
                  <c:v>723.59273999999994</c:v>
                </c:pt>
                <c:pt idx="368">
                  <c:v>719.56143999999995</c:v>
                </c:pt>
                <c:pt idx="369">
                  <c:v>719.56143999999995</c:v>
                </c:pt>
                <c:pt idx="370">
                  <c:v>721.57713999999999</c:v>
                </c:pt>
                <c:pt idx="371">
                  <c:v>717.54584</c:v>
                </c:pt>
                <c:pt idx="372">
                  <c:v>717.54584</c:v>
                </c:pt>
                <c:pt idx="373">
                  <c:v>715.53013999999996</c:v>
                </c:pt>
                <c:pt idx="374">
                  <c:v>713.51454000000001</c:v>
                </c:pt>
                <c:pt idx="375">
                  <c:v>595.53013999999996</c:v>
                </c:pt>
                <c:pt idx="376">
                  <c:v>666.51414</c:v>
                </c:pt>
                <c:pt idx="377">
                  <c:v>518.48284000000001</c:v>
                </c:pt>
                <c:pt idx="378">
                  <c:v>546.51414</c:v>
                </c:pt>
                <c:pt idx="379">
                  <c:v>574.54543999999999</c:v>
                </c:pt>
                <c:pt idx="380">
                  <c:v>602.57673999999997</c:v>
                </c:pt>
                <c:pt idx="381">
                  <c:v>658.63933999999995</c:v>
                </c:pt>
                <c:pt idx="382">
                  <c:v>686.67063999999993</c:v>
                </c:pt>
                <c:pt idx="383">
                  <c:v>678.60803999999996</c:v>
                </c:pt>
                <c:pt idx="384">
                  <c:v>670.54543999999999</c:v>
                </c:pt>
                <c:pt idx="385">
                  <c:v>570.51414</c:v>
                </c:pt>
                <c:pt idx="386">
                  <c:v>630.60803999999996</c:v>
                </c:pt>
                <c:pt idx="387">
                  <c:v>626.57673999999997</c:v>
                </c:pt>
                <c:pt idx="388">
                  <c:v>622.54543999999999</c:v>
                </c:pt>
                <c:pt idx="389">
                  <c:v>513.45194000000004</c:v>
                </c:pt>
                <c:pt idx="390">
                  <c:v>511.43624</c:v>
                </c:pt>
                <c:pt idx="391">
                  <c:v>457.38934</c:v>
                </c:pt>
                <c:pt idx="392">
                  <c:v>485.42063999999999</c:v>
                </c:pt>
                <c:pt idx="393">
                  <c:v>509.42063999999999</c:v>
                </c:pt>
                <c:pt idx="394">
                  <c:v>541.48324000000002</c:v>
                </c:pt>
                <c:pt idx="395">
                  <c:v>537.45194000000004</c:v>
                </c:pt>
                <c:pt idx="396">
                  <c:v>613.48324000000002</c:v>
                </c:pt>
                <c:pt idx="397">
                  <c:v>609.45194000000004</c:v>
                </c:pt>
                <c:pt idx="398">
                  <c:v>649.57713999999999</c:v>
                </c:pt>
                <c:pt idx="399">
                  <c:v>513.45194000000004</c:v>
                </c:pt>
                <c:pt idx="400">
                  <c:v>527.46753999999999</c:v>
                </c:pt>
                <c:pt idx="401">
                  <c:v>525.45194000000004</c:v>
                </c:pt>
                <c:pt idx="402">
                  <c:v>523.43624</c:v>
                </c:pt>
                <c:pt idx="403">
                  <c:v>541.48324000000002</c:v>
                </c:pt>
                <c:pt idx="404">
                  <c:v>539.46753999999999</c:v>
                </c:pt>
                <c:pt idx="405">
                  <c:v>537.45194000000004</c:v>
                </c:pt>
                <c:pt idx="406">
                  <c:v>535.43624</c:v>
                </c:pt>
                <c:pt idx="407">
                  <c:v>555.49883999999997</c:v>
                </c:pt>
                <c:pt idx="408">
                  <c:v>569.51454000000001</c:v>
                </c:pt>
                <c:pt idx="409">
                  <c:v>567.49883999999997</c:v>
                </c:pt>
                <c:pt idx="410">
                  <c:v>565.48324000000002</c:v>
                </c:pt>
                <c:pt idx="411">
                  <c:v>563.46753999999999</c:v>
                </c:pt>
                <c:pt idx="412">
                  <c:v>561.45194000000004</c:v>
                </c:pt>
                <c:pt idx="413">
                  <c:v>559.43624</c:v>
                </c:pt>
                <c:pt idx="414">
                  <c:v>583.53013999999996</c:v>
                </c:pt>
                <c:pt idx="415">
                  <c:v>597.54584</c:v>
                </c:pt>
                <c:pt idx="416">
                  <c:v>595.53013999999996</c:v>
                </c:pt>
                <c:pt idx="417">
                  <c:v>593.51454000000001</c:v>
                </c:pt>
                <c:pt idx="418">
                  <c:v>591.49883999999997</c:v>
                </c:pt>
                <c:pt idx="419">
                  <c:v>589.48324000000002</c:v>
                </c:pt>
                <c:pt idx="420">
                  <c:v>587.46753999999999</c:v>
                </c:pt>
                <c:pt idx="421">
                  <c:v>585.45194000000004</c:v>
                </c:pt>
                <c:pt idx="422">
                  <c:v>527.46753999999999</c:v>
                </c:pt>
                <c:pt idx="423">
                  <c:v>525.45194000000004</c:v>
                </c:pt>
                <c:pt idx="424">
                  <c:v>541.48324000000002</c:v>
                </c:pt>
                <c:pt idx="425">
                  <c:v>539.46753999999999</c:v>
                </c:pt>
                <c:pt idx="426">
                  <c:v>537.45194000000004</c:v>
                </c:pt>
                <c:pt idx="427">
                  <c:v>555.49883999999997</c:v>
                </c:pt>
                <c:pt idx="428">
                  <c:v>553.48324000000002</c:v>
                </c:pt>
                <c:pt idx="429">
                  <c:v>551.46753999999999</c:v>
                </c:pt>
                <c:pt idx="430">
                  <c:v>549.45194000000004</c:v>
                </c:pt>
                <c:pt idx="431">
                  <c:v>569.51454000000001</c:v>
                </c:pt>
                <c:pt idx="432">
                  <c:v>583.53013999999996</c:v>
                </c:pt>
                <c:pt idx="433">
                  <c:v>581.51454000000001</c:v>
                </c:pt>
                <c:pt idx="434">
                  <c:v>579.49883999999997</c:v>
                </c:pt>
                <c:pt idx="435">
                  <c:v>577.48324000000002</c:v>
                </c:pt>
                <c:pt idx="436">
                  <c:v>575.46753999999999</c:v>
                </c:pt>
                <c:pt idx="437">
                  <c:v>573.45194000000004</c:v>
                </c:pt>
                <c:pt idx="438">
                  <c:v>597.54584</c:v>
                </c:pt>
                <c:pt idx="439">
                  <c:v>611.56143999999995</c:v>
                </c:pt>
                <c:pt idx="440">
                  <c:v>609.54584</c:v>
                </c:pt>
                <c:pt idx="441">
                  <c:v>607.53013999999996</c:v>
                </c:pt>
                <c:pt idx="442">
                  <c:v>605.51454000000001</c:v>
                </c:pt>
                <c:pt idx="443">
                  <c:v>603.49883999999997</c:v>
                </c:pt>
                <c:pt idx="444">
                  <c:v>601.48324000000002</c:v>
                </c:pt>
                <c:pt idx="445">
                  <c:v>599.46753999999999</c:v>
                </c:pt>
                <c:pt idx="446">
                  <c:v>541.48324000000002</c:v>
                </c:pt>
                <c:pt idx="447">
                  <c:v>539.46753999999999</c:v>
                </c:pt>
                <c:pt idx="448">
                  <c:v>555.49883999999997</c:v>
                </c:pt>
                <c:pt idx="449">
                  <c:v>553.48324000000002</c:v>
                </c:pt>
                <c:pt idx="450">
                  <c:v>551.46753999999999</c:v>
                </c:pt>
                <c:pt idx="451">
                  <c:v>569.51454000000001</c:v>
                </c:pt>
                <c:pt idx="452">
                  <c:v>567.49883999999997</c:v>
                </c:pt>
                <c:pt idx="453">
                  <c:v>565.48324000000002</c:v>
                </c:pt>
                <c:pt idx="454">
                  <c:v>563.46753999999999</c:v>
                </c:pt>
                <c:pt idx="455">
                  <c:v>583.53013999999996</c:v>
                </c:pt>
                <c:pt idx="456">
                  <c:v>597.54584</c:v>
                </c:pt>
                <c:pt idx="457">
                  <c:v>595.53013999999996</c:v>
                </c:pt>
                <c:pt idx="458">
                  <c:v>593.51454000000001</c:v>
                </c:pt>
                <c:pt idx="459">
                  <c:v>591.49883999999997</c:v>
                </c:pt>
                <c:pt idx="460">
                  <c:v>589.48324000000002</c:v>
                </c:pt>
                <c:pt idx="461">
                  <c:v>587.46753999999999</c:v>
                </c:pt>
                <c:pt idx="462">
                  <c:v>611.56143999999995</c:v>
                </c:pt>
                <c:pt idx="463">
                  <c:v>625.57713999999999</c:v>
                </c:pt>
                <c:pt idx="464">
                  <c:v>623.56143999999995</c:v>
                </c:pt>
                <c:pt idx="465">
                  <c:v>621.54584</c:v>
                </c:pt>
                <c:pt idx="466">
                  <c:v>619.53013999999996</c:v>
                </c:pt>
                <c:pt idx="467">
                  <c:v>617.51454000000001</c:v>
                </c:pt>
                <c:pt idx="468">
                  <c:v>615.49883999999997</c:v>
                </c:pt>
                <c:pt idx="469">
                  <c:v>613.48324000000002</c:v>
                </c:pt>
                <c:pt idx="470">
                  <c:v>539.46753999999999</c:v>
                </c:pt>
                <c:pt idx="471">
                  <c:v>537.45194000000004</c:v>
                </c:pt>
                <c:pt idx="472">
                  <c:v>553.48324000000002</c:v>
                </c:pt>
                <c:pt idx="473">
                  <c:v>551.46753999999999</c:v>
                </c:pt>
                <c:pt idx="474">
                  <c:v>549.45194000000004</c:v>
                </c:pt>
                <c:pt idx="475">
                  <c:v>567.49883999999997</c:v>
                </c:pt>
                <c:pt idx="476">
                  <c:v>565.48324000000002</c:v>
                </c:pt>
                <c:pt idx="477">
                  <c:v>563.46753999999999</c:v>
                </c:pt>
                <c:pt idx="478">
                  <c:v>561.45194000000004</c:v>
                </c:pt>
                <c:pt idx="479">
                  <c:v>581.51454000000001</c:v>
                </c:pt>
                <c:pt idx="480">
                  <c:v>595.53013999999996</c:v>
                </c:pt>
                <c:pt idx="481">
                  <c:v>593.51454000000001</c:v>
                </c:pt>
                <c:pt idx="482">
                  <c:v>591.49883999999997</c:v>
                </c:pt>
                <c:pt idx="483">
                  <c:v>589.48324000000002</c:v>
                </c:pt>
                <c:pt idx="484">
                  <c:v>587.46753999999999</c:v>
                </c:pt>
                <c:pt idx="485">
                  <c:v>585.45194000000004</c:v>
                </c:pt>
                <c:pt idx="486">
                  <c:v>609.54584</c:v>
                </c:pt>
                <c:pt idx="487">
                  <c:v>623.56143999999995</c:v>
                </c:pt>
                <c:pt idx="488">
                  <c:v>621.54584</c:v>
                </c:pt>
                <c:pt idx="489">
                  <c:v>619.53013999999996</c:v>
                </c:pt>
                <c:pt idx="490">
                  <c:v>617.51454000000001</c:v>
                </c:pt>
                <c:pt idx="491">
                  <c:v>615.49883999999997</c:v>
                </c:pt>
                <c:pt idx="492">
                  <c:v>613.48324000000002</c:v>
                </c:pt>
                <c:pt idx="493">
                  <c:v>611.46753999999999</c:v>
                </c:pt>
                <c:pt idx="494">
                  <c:v>555.49883999999997</c:v>
                </c:pt>
                <c:pt idx="495">
                  <c:v>553.48324000000002</c:v>
                </c:pt>
                <c:pt idx="496">
                  <c:v>569.51454000000001</c:v>
                </c:pt>
                <c:pt idx="497">
                  <c:v>567.49883999999997</c:v>
                </c:pt>
                <c:pt idx="498">
                  <c:v>565.48324000000002</c:v>
                </c:pt>
                <c:pt idx="499">
                  <c:v>583.53013999999996</c:v>
                </c:pt>
                <c:pt idx="500">
                  <c:v>581.51454000000001</c:v>
                </c:pt>
                <c:pt idx="501">
                  <c:v>579.49883999999997</c:v>
                </c:pt>
                <c:pt idx="502">
                  <c:v>577.48324000000002</c:v>
                </c:pt>
                <c:pt idx="503">
                  <c:v>597.54584</c:v>
                </c:pt>
                <c:pt idx="504">
                  <c:v>611.56143999999995</c:v>
                </c:pt>
                <c:pt idx="505">
                  <c:v>609.54584</c:v>
                </c:pt>
                <c:pt idx="506">
                  <c:v>607.53013999999996</c:v>
                </c:pt>
                <c:pt idx="507">
                  <c:v>605.51454000000001</c:v>
                </c:pt>
                <c:pt idx="508">
                  <c:v>603.49883999999997</c:v>
                </c:pt>
                <c:pt idx="509">
                  <c:v>601.48324000000002</c:v>
                </c:pt>
                <c:pt idx="510">
                  <c:v>625.57713999999999</c:v>
                </c:pt>
                <c:pt idx="511">
                  <c:v>639.59273999999994</c:v>
                </c:pt>
                <c:pt idx="512">
                  <c:v>637.57713999999999</c:v>
                </c:pt>
                <c:pt idx="513">
                  <c:v>635.56143999999995</c:v>
                </c:pt>
                <c:pt idx="514">
                  <c:v>633.54584</c:v>
                </c:pt>
                <c:pt idx="515">
                  <c:v>631.53013999999996</c:v>
                </c:pt>
                <c:pt idx="516">
                  <c:v>629.51454000000001</c:v>
                </c:pt>
                <c:pt idx="517">
                  <c:v>627.49883999999997</c:v>
                </c:pt>
                <c:pt idx="518">
                  <c:v>553.48324000000002</c:v>
                </c:pt>
                <c:pt idx="519">
                  <c:v>551.46753999999999</c:v>
                </c:pt>
                <c:pt idx="520">
                  <c:v>567.49883999999997</c:v>
                </c:pt>
                <c:pt idx="521">
                  <c:v>565.48324000000002</c:v>
                </c:pt>
                <c:pt idx="522">
                  <c:v>563.46753999999999</c:v>
                </c:pt>
                <c:pt idx="523">
                  <c:v>581.51454000000001</c:v>
                </c:pt>
                <c:pt idx="524">
                  <c:v>579.49883999999997</c:v>
                </c:pt>
                <c:pt idx="525">
                  <c:v>577.48324000000002</c:v>
                </c:pt>
                <c:pt idx="526">
                  <c:v>575.46753999999999</c:v>
                </c:pt>
                <c:pt idx="527">
                  <c:v>595.53013999999996</c:v>
                </c:pt>
                <c:pt idx="528">
                  <c:v>609.54584</c:v>
                </c:pt>
                <c:pt idx="529">
                  <c:v>607.53013999999996</c:v>
                </c:pt>
                <c:pt idx="530">
                  <c:v>605.51454000000001</c:v>
                </c:pt>
                <c:pt idx="531">
                  <c:v>603.49883999999997</c:v>
                </c:pt>
                <c:pt idx="532">
                  <c:v>601.48324000000002</c:v>
                </c:pt>
                <c:pt idx="533">
                  <c:v>599.46753999999999</c:v>
                </c:pt>
                <c:pt idx="534">
                  <c:v>623.56143999999995</c:v>
                </c:pt>
                <c:pt idx="535">
                  <c:v>637.57713999999999</c:v>
                </c:pt>
                <c:pt idx="536">
                  <c:v>635.56143999999995</c:v>
                </c:pt>
                <c:pt idx="537">
                  <c:v>633.54584</c:v>
                </c:pt>
                <c:pt idx="538">
                  <c:v>631.53013999999996</c:v>
                </c:pt>
                <c:pt idx="539">
                  <c:v>629.51454000000001</c:v>
                </c:pt>
                <c:pt idx="540">
                  <c:v>627.49883999999997</c:v>
                </c:pt>
                <c:pt idx="541">
                  <c:v>625.48324000000002</c:v>
                </c:pt>
                <c:pt idx="542">
                  <c:v>591.49883999999997</c:v>
                </c:pt>
                <c:pt idx="543">
                  <c:v>589.48324000000002</c:v>
                </c:pt>
                <c:pt idx="544">
                  <c:v>605.51454000000001</c:v>
                </c:pt>
                <c:pt idx="545">
                  <c:v>603.49883999999997</c:v>
                </c:pt>
                <c:pt idx="546">
                  <c:v>601.48324000000002</c:v>
                </c:pt>
                <c:pt idx="547">
                  <c:v>619.53013999999996</c:v>
                </c:pt>
                <c:pt idx="548">
                  <c:v>617.51454000000001</c:v>
                </c:pt>
                <c:pt idx="549">
                  <c:v>615.49883999999997</c:v>
                </c:pt>
                <c:pt idx="550">
                  <c:v>613.48324000000002</c:v>
                </c:pt>
                <c:pt idx="551">
                  <c:v>633.54584</c:v>
                </c:pt>
                <c:pt idx="552">
                  <c:v>647.56143999999995</c:v>
                </c:pt>
                <c:pt idx="553">
                  <c:v>645.54584</c:v>
                </c:pt>
                <c:pt idx="554">
                  <c:v>643.53013999999996</c:v>
                </c:pt>
                <c:pt idx="555">
                  <c:v>641.51454000000001</c:v>
                </c:pt>
                <c:pt idx="556">
                  <c:v>639.49883999999997</c:v>
                </c:pt>
                <c:pt idx="557">
                  <c:v>637.48324000000002</c:v>
                </c:pt>
                <c:pt idx="558">
                  <c:v>661.57713999999999</c:v>
                </c:pt>
                <c:pt idx="559">
                  <c:v>675.59273999999994</c:v>
                </c:pt>
                <c:pt idx="560">
                  <c:v>673.57713999999999</c:v>
                </c:pt>
                <c:pt idx="561">
                  <c:v>671.56143999999995</c:v>
                </c:pt>
                <c:pt idx="562">
                  <c:v>669.54584</c:v>
                </c:pt>
                <c:pt idx="563">
                  <c:v>667.53013999999996</c:v>
                </c:pt>
                <c:pt idx="564">
                  <c:v>665.51454000000001</c:v>
                </c:pt>
                <c:pt idx="565">
                  <c:v>663.49883999999997</c:v>
                </c:pt>
                <c:pt idx="566">
                  <c:v>589.48324000000002</c:v>
                </c:pt>
                <c:pt idx="567">
                  <c:v>587.46753999999999</c:v>
                </c:pt>
                <c:pt idx="568">
                  <c:v>603.49883999999997</c:v>
                </c:pt>
                <c:pt idx="569">
                  <c:v>601.48324000000002</c:v>
                </c:pt>
                <c:pt idx="570">
                  <c:v>599.46753999999999</c:v>
                </c:pt>
                <c:pt idx="571">
                  <c:v>617.51454000000001</c:v>
                </c:pt>
                <c:pt idx="572">
                  <c:v>615.49883999999997</c:v>
                </c:pt>
                <c:pt idx="573">
                  <c:v>613.48324000000002</c:v>
                </c:pt>
                <c:pt idx="574">
                  <c:v>611.46753999999999</c:v>
                </c:pt>
                <c:pt idx="575">
                  <c:v>631.53013999999996</c:v>
                </c:pt>
                <c:pt idx="576">
                  <c:v>645.54584</c:v>
                </c:pt>
                <c:pt idx="577">
                  <c:v>643.53013999999996</c:v>
                </c:pt>
                <c:pt idx="578">
                  <c:v>641.51454000000001</c:v>
                </c:pt>
                <c:pt idx="579">
                  <c:v>639.49883999999997</c:v>
                </c:pt>
                <c:pt idx="580">
                  <c:v>637.48324000000002</c:v>
                </c:pt>
                <c:pt idx="581">
                  <c:v>635.46753999999999</c:v>
                </c:pt>
                <c:pt idx="582">
                  <c:v>659.56143999999995</c:v>
                </c:pt>
                <c:pt idx="583">
                  <c:v>673.57713999999999</c:v>
                </c:pt>
                <c:pt idx="584">
                  <c:v>671.56143999999995</c:v>
                </c:pt>
                <c:pt idx="585">
                  <c:v>669.54584</c:v>
                </c:pt>
                <c:pt idx="586">
                  <c:v>667.53013999999996</c:v>
                </c:pt>
                <c:pt idx="587">
                  <c:v>665.51454000000001</c:v>
                </c:pt>
                <c:pt idx="588">
                  <c:v>663.49883999999997</c:v>
                </c:pt>
                <c:pt idx="589">
                  <c:v>661.48324000000002</c:v>
                </c:pt>
                <c:pt idx="590">
                  <c:v>609.54584</c:v>
                </c:pt>
                <c:pt idx="591">
                  <c:v>607.53013999999996</c:v>
                </c:pt>
                <c:pt idx="592">
                  <c:v>623.56143999999995</c:v>
                </c:pt>
                <c:pt idx="593">
                  <c:v>621.54584</c:v>
                </c:pt>
                <c:pt idx="594">
                  <c:v>619.53013999999996</c:v>
                </c:pt>
                <c:pt idx="595">
                  <c:v>637.57713999999999</c:v>
                </c:pt>
                <c:pt idx="596">
                  <c:v>635.56143999999995</c:v>
                </c:pt>
                <c:pt idx="597">
                  <c:v>633.54584</c:v>
                </c:pt>
                <c:pt idx="598">
                  <c:v>631.53013999999996</c:v>
                </c:pt>
                <c:pt idx="599">
                  <c:v>651.59273999999994</c:v>
                </c:pt>
                <c:pt idx="600">
                  <c:v>665.60843999999997</c:v>
                </c:pt>
                <c:pt idx="601">
                  <c:v>663.59273999999994</c:v>
                </c:pt>
                <c:pt idx="602">
                  <c:v>661.57713999999999</c:v>
                </c:pt>
                <c:pt idx="603">
                  <c:v>659.56143999999995</c:v>
                </c:pt>
                <c:pt idx="604">
                  <c:v>657.54584</c:v>
                </c:pt>
                <c:pt idx="605">
                  <c:v>655.53013999999996</c:v>
                </c:pt>
                <c:pt idx="606">
                  <c:v>679.62404000000004</c:v>
                </c:pt>
                <c:pt idx="607">
                  <c:v>693.63973999999996</c:v>
                </c:pt>
                <c:pt idx="608">
                  <c:v>691.62404000000004</c:v>
                </c:pt>
                <c:pt idx="609">
                  <c:v>689.60843999999997</c:v>
                </c:pt>
                <c:pt idx="610">
                  <c:v>687.59273999999994</c:v>
                </c:pt>
                <c:pt idx="611">
                  <c:v>685.57713999999999</c:v>
                </c:pt>
                <c:pt idx="612">
                  <c:v>683.56143999999995</c:v>
                </c:pt>
                <c:pt idx="613">
                  <c:v>681.54584</c:v>
                </c:pt>
                <c:pt idx="614">
                  <c:v>581.55093999999997</c:v>
                </c:pt>
                <c:pt idx="615">
                  <c:v>589.55593999999996</c:v>
                </c:pt>
                <c:pt idx="616">
                  <c:v>589.55593999999996</c:v>
                </c:pt>
                <c:pt idx="617">
                  <c:v>603.57164</c:v>
                </c:pt>
                <c:pt idx="618">
                  <c:v>603.57164</c:v>
                </c:pt>
                <c:pt idx="619">
                  <c:v>607.50904000000003</c:v>
                </c:pt>
                <c:pt idx="620">
                  <c:v>635.54034000000001</c:v>
                </c:pt>
                <c:pt idx="621">
                  <c:v>637.55593999999996</c:v>
                </c:pt>
                <c:pt idx="622">
                  <c:v>561.52463999999998</c:v>
                </c:pt>
                <c:pt idx="623">
                  <c:v>561.52463999999998</c:v>
                </c:pt>
                <c:pt idx="624">
                  <c:v>669.67614000000003</c:v>
                </c:pt>
                <c:pt idx="625">
                  <c:v>653.68114000000003</c:v>
                </c:pt>
                <c:pt idx="626">
                  <c:v>607.50904000000003</c:v>
                </c:pt>
                <c:pt idx="627">
                  <c:v>635.54034000000001</c:v>
                </c:pt>
                <c:pt idx="628">
                  <c:v>637.55593999999996</c:v>
                </c:pt>
                <c:pt idx="629">
                  <c:v>513.52463999999998</c:v>
                </c:pt>
                <c:pt idx="630">
                  <c:v>551.50393999999994</c:v>
                </c:pt>
                <c:pt idx="631">
                  <c:v>1302.3232399999999</c:v>
                </c:pt>
                <c:pt idx="632">
                  <c:v>1302.3232399999999</c:v>
                </c:pt>
                <c:pt idx="633">
                  <c:v>1236.1823400000001</c:v>
                </c:pt>
                <c:pt idx="634">
                  <c:v>993.97893999999997</c:v>
                </c:pt>
                <c:pt idx="635">
                  <c:v>1280.24494</c:v>
                </c:pt>
                <c:pt idx="636">
                  <c:v>1246.26064</c:v>
                </c:pt>
                <c:pt idx="637">
                  <c:v>1298.2919400000001</c:v>
                </c:pt>
                <c:pt idx="638">
                  <c:v>1626.42884</c:v>
                </c:pt>
                <c:pt idx="639">
                  <c:v>1464.3760399999999</c:v>
                </c:pt>
                <c:pt idx="640">
                  <c:v>1630.34274</c:v>
                </c:pt>
                <c:pt idx="641">
                  <c:v>603.53523999999993</c:v>
                </c:pt>
                <c:pt idx="642">
                  <c:v>617.55093999999997</c:v>
                </c:pt>
                <c:pt idx="643">
                  <c:v>617.55093999999997</c:v>
                </c:pt>
                <c:pt idx="644">
                  <c:v>621.48833999999999</c:v>
                </c:pt>
                <c:pt idx="645">
                  <c:v>649.51963999999998</c:v>
                </c:pt>
                <c:pt idx="646">
                  <c:v>651.53523999999993</c:v>
                </c:pt>
                <c:pt idx="647">
                  <c:v>603.53523999999993</c:v>
                </c:pt>
                <c:pt idx="648">
                  <c:v>623.50393999999994</c:v>
                </c:pt>
                <c:pt idx="649">
                  <c:v>621.48833999999999</c:v>
                </c:pt>
                <c:pt idx="650">
                  <c:v>649.51963999999998</c:v>
                </c:pt>
                <c:pt idx="651">
                  <c:v>651.53523999999993</c:v>
                </c:pt>
                <c:pt idx="652">
                  <c:v>649.51963999999998</c:v>
                </c:pt>
                <c:pt idx="653">
                  <c:v>603.53523999999993</c:v>
                </c:pt>
                <c:pt idx="654">
                  <c:v>603.53523999999993</c:v>
                </c:pt>
                <c:pt idx="655">
                  <c:v>617.55093999999997</c:v>
                </c:pt>
                <c:pt idx="656">
                  <c:v>617.55093999999997</c:v>
                </c:pt>
                <c:pt idx="657">
                  <c:v>621.48833999999999</c:v>
                </c:pt>
                <c:pt idx="658">
                  <c:v>621.48833999999999</c:v>
                </c:pt>
                <c:pt idx="659">
                  <c:v>649.51963999999998</c:v>
                </c:pt>
                <c:pt idx="660">
                  <c:v>649.51963999999998</c:v>
                </c:pt>
                <c:pt idx="661">
                  <c:v>651.53523999999993</c:v>
                </c:pt>
                <c:pt idx="662">
                  <c:v>651.53523999999993</c:v>
                </c:pt>
                <c:pt idx="663">
                  <c:v>561.52463999999998</c:v>
                </c:pt>
                <c:pt idx="664">
                  <c:v>561.52463999999998</c:v>
                </c:pt>
                <c:pt idx="665">
                  <c:v>807.74414000000002</c:v>
                </c:pt>
                <c:pt idx="666">
                  <c:v>891.83803999999998</c:v>
                </c:pt>
                <c:pt idx="667">
                  <c:v>975.93193999999994</c:v>
                </c:pt>
                <c:pt idx="668">
                  <c:v>835.77544</c:v>
                </c:pt>
                <c:pt idx="669">
                  <c:v>833.75983999999994</c:v>
                </c:pt>
                <c:pt idx="670">
                  <c:v>833.75983999999994</c:v>
                </c:pt>
                <c:pt idx="671">
                  <c:v>779.71284000000003</c:v>
                </c:pt>
                <c:pt idx="672">
                  <c:v>976.74374</c:v>
                </c:pt>
                <c:pt idx="673">
                  <c:v>754.69683999999995</c:v>
                </c:pt>
                <c:pt idx="674">
                  <c:v>810.75944000000004</c:v>
                </c:pt>
                <c:pt idx="675">
                  <c:v>840.80633999999998</c:v>
                </c:pt>
                <c:pt idx="676">
                  <c:v>852.80633999999998</c:v>
                </c:pt>
                <c:pt idx="677">
                  <c:v>840.80633999999998</c:v>
                </c:pt>
                <c:pt idx="678">
                  <c:v>978.94723999999997</c:v>
                </c:pt>
                <c:pt idx="679">
                  <c:v>938.82204000000002</c:v>
                </c:pt>
                <c:pt idx="680">
                  <c:v>932.77503999999999</c:v>
                </c:pt>
                <c:pt idx="681">
                  <c:v>805.72853999999995</c:v>
                </c:pt>
                <c:pt idx="682">
                  <c:v>803.71284000000003</c:v>
                </c:pt>
                <c:pt idx="683">
                  <c:v>821.75983999999994</c:v>
                </c:pt>
                <c:pt idx="684">
                  <c:v>801.69723999999997</c:v>
                </c:pt>
                <c:pt idx="685">
                  <c:v>819.74414000000002</c:v>
                </c:pt>
                <c:pt idx="686">
                  <c:v>819.74414000000002</c:v>
                </c:pt>
                <c:pt idx="687">
                  <c:v>835.77544</c:v>
                </c:pt>
                <c:pt idx="688">
                  <c:v>817.72853999999995</c:v>
                </c:pt>
                <c:pt idx="689">
                  <c:v>817.72853999999995</c:v>
                </c:pt>
                <c:pt idx="690">
                  <c:v>817.72853999999995</c:v>
                </c:pt>
                <c:pt idx="691">
                  <c:v>833.75983999999994</c:v>
                </c:pt>
                <c:pt idx="692">
                  <c:v>833.75983999999994</c:v>
                </c:pt>
                <c:pt idx="693">
                  <c:v>815.71284000000003</c:v>
                </c:pt>
                <c:pt idx="694">
                  <c:v>815.71284000000003</c:v>
                </c:pt>
                <c:pt idx="695">
                  <c:v>849.79114000000004</c:v>
                </c:pt>
                <c:pt idx="696">
                  <c:v>831.74414000000002</c:v>
                </c:pt>
                <c:pt idx="697">
                  <c:v>831.74414000000002</c:v>
                </c:pt>
                <c:pt idx="698">
                  <c:v>831.74414000000002</c:v>
                </c:pt>
                <c:pt idx="699">
                  <c:v>813.69723999999997</c:v>
                </c:pt>
                <c:pt idx="700">
                  <c:v>833.75983999999994</c:v>
                </c:pt>
                <c:pt idx="701">
                  <c:v>829.72853999999995</c:v>
                </c:pt>
                <c:pt idx="702">
                  <c:v>847.77544</c:v>
                </c:pt>
                <c:pt idx="703">
                  <c:v>829.72853999999995</c:v>
                </c:pt>
                <c:pt idx="704">
                  <c:v>829.72853999999995</c:v>
                </c:pt>
                <c:pt idx="705">
                  <c:v>849.79114000000004</c:v>
                </c:pt>
                <c:pt idx="706">
                  <c:v>831.74414000000002</c:v>
                </c:pt>
                <c:pt idx="707">
                  <c:v>831.74414000000002</c:v>
                </c:pt>
                <c:pt idx="708">
                  <c:v>831.74414000000002</c:v>
                </c:pt>
                <c:pt idx="709">
                  <c:v>845.75983999999994</c:v>
                </c:pt>
                <c:pt idx="710">
                  <c:v>827.71284000000003</c:v>
                </c:pt>
                <c:pt idx="711">
                  <c:v>827.71284000000003</c:v>
                </c:pt>
                <c:pt idx="712">
                  <c:v>845.75983999999994</c:v>
                </c:pt>
                <c:pt idx="713">
                  <c:v>847.77544</c:v>
                </c:pt>
                <c:pt idx="714">
                  <c:v>847.77544</c:v>
                </c:pt>
                <c:pt idx="715">
                  <c:v>847.77544</c:v>
                </c:pt>
                <c:pt idx="716">
                  <c:v>829.72853999999995</c:v>
                </c:pt>
                <c:pt idx="717">
                  <c:v>829.72853999999995</c:v>
                </c:pt>
                <c:pt idx="718">
                  <c:v>829.72853999999995</c:v>
                </c:pt>
                <c:pt idx="719">
                  <c:v>843.74414000000002</c:v>
                </c:pt>
                <c:pt idx="720">
                  <c:v>825.69723999999997</c:v>
                </c:pt>
                <c:pt idx="721">
                  <c:v>843.74414000000002</c:v>
                </c:pt>
                <c:pt idx="722">
                  <c:v>845.75983999999994</c:v>
                </c:pt>
                <c:pt idx="723">
                  <c:v>845.75983999999994</c:v>
                </c:pt>
                <c:pt idx="724">
                  <c:v>863.80673999999999</c:v>
                </c:pt>
                <c:pt idx="725">
                  <c:v>845.75983999999994</c:v>
                </c:pt>
                <c:pt idx="726">
                  <c:v>845.75983999999994</c:v>
                </c:pt>
                <c:pt idx="727">
                  <c:v>845.75983999999994</c:v>
                </c:pt>
                <c:pt idx="728">
                  <c:v>827.71284000000003</c:v>
                </c:pt>
                <c:pt idx="729">
                  <c:v>827.71284000000003</c:v>
                </c:pt>
                <c:pt idx="730">
                  <c:v>849.79114000000004</c:v>
                </c:pt>
                <c:pt idx="731">
                  <c:v>841.72853999999995</c:v>
                </c:pt>
                <c:pt idx="732">
                  <c:v>841.72853999999995</c:v>
                </c:pt>
                <c:pt idx="733">
                  <c:v>863.80673999999999</c:v>
                </c:pt>
                <c:pt idx="734">
                  <c:v>843.74414000000002</c:v>
                </c:pt>
                <c:pt idx="735">
                  <c:v>861.79114000000004</c:v>
                </c:pt>
                <c:pt idx="736">
                  <c:v>843.74414000000002</c:v>
                </c:pt>
                <c:pt idx="737">
                  <c:v>843.74414000000002</c:v>
                </c:pt>
                <c:pt idx="738">
                  <c:v>861.79114000000004</c:v>
                </c:pt>
                <c:pt idx="739">
                  <c:v>843.74414000000002</c:v>
                </c:pt>
                <c:pt idx="740">
                  <c:v>843.74414000000002</c:v>
                </c:pt>
                <c:pt idx="741">
                  <c:v>843.74414000000002</c:v>
                </c:pt>
                <c:pt idx="742">
                  <c:v>825.69723999999997</c:v>
                </c:pt>
                <c:pt idx="743">
                  <c:v>847.77544</c:v>
                </c:pt>
                <c:pt idx="744">
                  <c:v>863.80673999999999</c:v>
                </c:pt>
                <c:pt idx="745">
                  <c:v>839.71284000000003</c:v>
                </c:pt>
                <c:pt idx="746">
                  <c:v>861.79114000000004</c:v>
                </c:pt>
                <c:pt idx="747">
                  <c:v>859.77544</c:v>
                </c:pt>
                <c:pt idx="748">
                  <c:v>859.77544</c:v>
                </c:pt>
                <c:pt idx="749">
                  <c:v>861.79114000000004</c:v>
                </c:pt>
                <c:pt idx="750">
                  <c:v>841.72853999999995</c:v>
                </c:pt>
                <c:pt idx="751">
                  <c:v>859.77544</c:v>
                </c:pt>
                <c:pt idx="752">
                  <c:v>841.72853999999995</c:v>
                </c:pt>
                <c:pt idx="753">
                  <c:v>841.72853999999995</c:v>
                </c:pt>
                <c:pt idx="754">
                  <c:v>859.77544</c:v>
                </c:pt>
                <c:pt idx="755">
                  <c:v>841.72853999999995</c:v>
                </c:pt>
                <c:pt idx="756">
                  <c:v>841.72853999999995</c:v>
                </c:pt>
                <c:pt idx="757">
                  <c:v>863.80673999999999</c:v>
                </c:pt>
                <c:pt idx="758">
                  <c:v>845.75983999999994</c:v>
                </c:pt>
                <c:pt idx="759">
                  <c:v>861.79114000000004</c:v>
                </c:pt>
                <c:pt idx="760">
                  <c:v>861.79114000000004</c:v>
                </c:pt>
                <c:pt idx="761">
                  <c:v>837.69723999999997</c:v>
                </c:pt>
                <c:pt idx="762">
                  <c:v>877.82244000000003</c:v>
                </c:pt>
                <c:pt idx="763">
                  <c:v>857.75983999999994</c:v>
                </c:pt>
                <c:pt idx="764">
                  <c:v>859.77544</c:v>
                </c:pt>
                <c:pt idx="765">
                  <c:v>859.77544</c:v>
                </c:pt>
                <c:pt idx="766">
                  <c:v>857.75983999999994</c:v>
                </c:pt>
                <c:pt idx="767">
                  <c:v>857.75983999999994</c:v>
                </c:pt>
                <c:pt idx="768">
                  <c:v>859.77544</c:v>
                </c:pt>
                <c:pt idx="769">
                  <c:v>839.71284000000003</c:v>
                </c:pt>
                <c:pt idx="770">
                  <c:v>857.75983999999994</c:v>
                </c:pt>
                <c:pt idx="771">
                  <c:v>839.71284000000003</c:v>
                </c:pt>
                <c:pt idx="772">
                  <c:v>839.71284000000003</c:v>
                </c:pt>
                <c:pt idx="773">
                  <c:v>857.75983999999994</c:v>
                </c:pt>
                <c:pt idx="774">
                  <c:v>861.79114000000004</c:v>
                </c:pt>
                <c:pt idx="775">
                  <c:v>861.79114000000004</c:v>
                </c:pt>
                <c:pt idx="776">
                  <c:v>877.82244000000003</c:v>
                </c:pt>
                <c:pt idx="777">
                  <c:v>859.77544</c:v>
                </c:pt>
                <c:pt idx="778">
                  <c:v>859.77544</c:v>
                </c:pt>
                <c:pt idx="779">
                  <c:v>859.77544</c:v>
                </c:pt>
                <c:pt idx="780">
                  <c:v>875.80673999999999</c:v>
                </c:pt>
                <c:pt idx="781">
                  <c:v>855.74414000000002</c:v>
                </c:pt>
                <c:pt idx="782">
                  <c:v>857.75983999999994</c:v>
                </c:pt>
                <c:pt idx="783">
                  <c:v>875.80673999999999</c:v>
                </c:pt>
                <c:pt idx="784">
                  <c:v>855.74414000000002</c:v>
                </c:pt>
                <c:pt idx="785">
                  <c:v>857.75983999999994</c:v>
                </c:pt>
                <c:pt idx="786">
                  <c:v>857.75983999999994</c:v>
                </c:pt>
                <c:pt idx="787">
                  <c:v>855.74414000000002</c:v>
                </c:pt>
                <c:pt idx="788">
                  <c:v>855.74414000000002</c:v>
                </c:pt>
                <c:pt idx="789">
                  <c:v>857.75983999999994</c:v>
                </c:pt>
                <c:pt idx="790">
                  <c:v>837.69723999999997</c:v>
                </c:pt>
                <c:pt idx="791">
                  <c:v>855.74414000000002</c:v>
                </c:pt>
                <c:pt idx="792">
                  <c:v>859.77544</c:v>
                </c:pt>
                <c:pt idx="793">
                  <c:v>859.77544</c:v>
                </c:pt>
                <c:pt idx="794">
                  <c:v>877.82244000000003</c:v>
                </c:pt>
                <c:pt idx="795">
                  <c:v>875.80673999999999</c:v>
                </c:pt>
                <c:pt idx="796">
                  <c:v>875.80673999999999</c:v>
                </c:pt>
                <c:pt idx="797">
                  <c:v>875.80673999999999</c:v>
                </c:pt>
                <c:pt idx="798">
                  <c:v>857.75983999999994</c:v>
                </c:pt>
                <c:pt idx="799">
                  <c:v>857.75983999999994</c:v>
                </c:pt>
                <c:pt idx="800">
                  <c:v>857.75983999999994</c:v>
                </c:pt>
                <c:pt idx="801">
                  <c:v>873.79114000000004</c:v>
                </c:pt>
                <c:pt idx="802">
                  <c:v>873.79114000000004</c:v>
                </c:pt>
                <c:pt idx="803">
                  <c:v>873.79114000000004</c:v>
                </c:pt>
                <c:pt idx="804">
                  <c:v>853.72853999999995</c:v>
                </c:pt>
                <c:pt idx="805">
                  <c:v>855.74414000000002</c:v>
                </c:pt>
                <c:pt idx="806">
                  <c:v>855.74414000000002</c:v>
                </c:pt>
                <c:pt idx="807">
                  <c:v>873.79114000000004</c:v>
                </c:pt>
                <c:pt idx="808">
                  <c:v>853.72853999999995</c:v>
                </c:pt>
                <c:pt idx="809">
                  <c:v>855.74414000000002</c:v>
                </c:pt>
                <c:pt idx="810">
                  <c:v>855.74414000000002</c:v>
                </c:pt>
                <c:pt idx="811">
                  <c:v>853.72853999999995</c:v>
                </c:pt>
                <c:pt idx="812">
                  <c:v>853.72853999999995</c:v>
                </c:pt>
                <c:pt idx="813">
                  <c:v>877.82244000000003</c:v>
                </c:pt>
                <c:pt idx="814">
                  <c:v>857.75983999999994</c:v>
                </c:pt>
                <c:pt idx="815">
                  <c:v>875.80673999999999</c:v>
                </c:pt>
                <c:pt idx="816">
                  <c:v>873.79114000000004</c:v>
                </c:pt>
                <c:pt idx="817">
                  <c:v>873.79114000000004</c:v>
                </c:pt>
                <c:pt idx="818">
                  <c:v>891.83803999999998</c:v>
                </c:pt>
                <c:pt idx="819">
                  <c:v>873.79114000000004</c:v>
                </c:pt>
                <c:pt idx="820">
                  <c:v>873.79114000000004</c:v>
                </c:pt>
                <c:pt idx="821">
                  <c:v>873.79114000000004</c:v>
                </c:pt>
                <c:pt idx="822">
                  <c:v>855.74414000000002</c:v>
                </c:pt>
                <c:pt idx="823">
                  <c:v>855.74414000000002</c:v>
                </c:pt>
                <c:pt idx="824">
                  <c:v>855.74414000000002</c:v>
                </c:pt>
                <c:pt idx="825">
                  <c:v>871.77544</c:v>
                </c:pt>
                <c:pt idx="826">
                  <c:v>871.77544</c:v>
                </c:pt>
                <c:pt idx="827">
                  <c:v>853.72853999999995</c:v>
                </c:pt>
                <c:pt idx="828">
                  <c:v>871.77544</c:v>
                </c:pt>
                <c:pt idx="829">
                  <c:v>871.77544</c:v>
                </c:pt>
                <c:pt idx="830">
                  <c:v>851.71284000000003</c:v>
                </c:pt>
                <c:pt idx="831">
                  <c:v>853.72853999999995</c:v>
                </c:pt>
                <c:pt idx="832">
                  <c:v>853.72853999999995</c:v>
                </c:pt>
                <c:pt idx="833">
                  <c:v>871.77544</c:v>
                </c:pt>
                <c:pt idx="834">
                  <c:v>851.71284000000003</c:v>
                </c:pt>
                <c:pt idx="835">
                  <c:v>875.80673999999999</c:v>
                </c:pt>
                <c:pt idx="836">
                  <c:v>875.80673999999999</c:v>
                </c:pt>
                <c:pt idx="837">
                  <c:v>873.79114000000004</c:v>
                </c:pt>
                <c:pt idx="838">
                  <c:v>873.79114000000004</c:v>
                </c:pt>
                <c:pt idx="839">
                  <c:v>891.83803999999998</c:v>
                </c:pt>
                <c:pt idx="840">
                  <c:v>871.77544</c:v>
                </c:pt>
                <c:pt idx="841">
                  <c:v>889.82244000000003</c:v>
                </c:pt>
                <c:pt idx="842">
                  <c:v>871.77544</c:v>
                </c:pt>
                <c:pt idx="843">
                  <c:v>871.77544</c:v>
                </c:pt>
                <c:pt idx="844">
                  <c:v>889.82244000000003</c:v>
                </c:pt>
                <c:pt idx="845">
                  <c:v>871.77544</c:v>
                </c:pt>
                <c:pt idx="846">
                  <c:v>871.77544</c:v>
                </c:pt>
                <c:pt idx="847">
                  <c:v>871.77544</c:v>
                </c:pt>
                <c:pt idx="848">
                  <c:v>853.72853999999995</c:v>
                </c:pt>
                <c:pt idx="849">
                  <c:v>853.72853999999995</c:v>
                </c:pt>
                <c:pt idx="850">
                  <c:v>853.72853999999995</c:v>
                </c:pt>
                <c:pt idx="851">
                  <c:v>869.75983999999994</c:v>
                </c:pt>
                <c:pt idx="852">
                  <c:v>889.82244000000003</c:v>
                </c:pt>
                <c:pt idx="853">
                  <c:v>869.75983999999994</c:v>
                </c:pt>
                <c:pt idx="854">
                  <c:v>869.75983999999994</c:v>
                </c:pt>
                <c:pt idx="855">
                  <c:v>869.75983999999994</c:v>
                </c:pt>
                <c:pt idx="856">
                  <c:v>851.71284000000003</c:v>
                </c:pt>
                <c:pt idx="857">
                  <c:v>851.71284000000003</c:v>
                </c:pt>
                <c:pt idx="858">
                  <c:v>869.75983999999994</c:v>
                </c:pt>
                <c:pt idx="859">
                  <c:v>869.75983999999994</c:v>
                </c:pt>
                <c:pt idx="860">
                  <c:v>849.69723999999997</c:v>
                </c:pt>
                <c:pt idx="861">
                  <c:v>873.79114000000004</c:v>
                </c:pt>
                <c:pt idx="862">
                  <c:v>873.79114000000004</c:v>
                </c:pt>
                <c:pt idx="863">
                  <c:v>891.83803999999998</c:v>
                </c:pt>
                <c:pt idx="864">
                  <c:v>871.77544</c:v>
                </c:pt>
                <c:pt idx="865">
                  <c:v>889.82244000000003</c:v>
                </c:pt>
                <c:pt idx="866">
                  <c:v>889.82244000000003</c:v>
                </c:pt>
                <c:pt idx="867">
                  <c:v>887.80673999999999</c:v>
                </c:pt>
                <c:pt idx="868">
                  <c:v>887.80673999999999</c:v>
                </c:pt>
                <c:pt idx="869">
                  <c:v>889.82244000000003</c:v>
                </c:pt>
                <c:pt idx="870">
                  <c:v>869.75983999999994</c:v>
                </c:pt>
                <c:pt idx="871">
                  <c:v>887.80673999999999</c:v>
                </c:pt>
                <c:pt idx="872">
                  <c:v>869.75983999999994</c:v>
                </c:pt>
                <c:pt idx="873">
                  <c:v>869.75983999999994</c:v>
                </c:pt>
                <c:pt idx="874">
                  <c:v>887.80673999999999</c:v>
                </c:pt>
                <c:pt idx="875">
                  <c:v>869.75983999999994</c:v>
                </c:pt>
                <c:pt idx="876">
                  <c:v>869.75983999999994</c:v>
                </c:pt>
                <c:pt idx="877">
                  <c:v>869.75983999999994</c:v>
                </c:pt>
                <c:pt idx="878">
                  <c:v>851.71284000000003</c:v>
                </c:pt>
                <c:pt idx="879">
                  <c:v>851.71284000000003</c:v>
                </c:pt>
                <c:pt idx="880">
                  <c:v>877.82244000000003</c:v>
                </c:pt>
                <c:pt idx="881">
                  <c:v>887.80673999999999</c:v>
                </c:pt>
                <c:pt idx="882">
                  <c:v>867.74414000000002</c:v>
                </c:pt>
                <c:pt idx="883">
                  <c:v>867.74414000000002</c:v>
                </c:pt>
                <c:pt idx="884">
                  <c:v>887.80673999999999</c:v>
                </c:pt>
                <c:pt idx="885">
                  <c:v>849.69723999999997</c:v>
                </c:pt>
                <c:pt idx="886">
                  <c:v>867.74414000000002</c:v>
                </c:pt>
                <c:pt idx="887">
                  <c:v>867.74414000000002</c:v>
                </c:pt>
                <c:pt idx="888">
                  <c:v>867.74414000000002</c:v>
                </c:pt>
                <c:pt idx="889">
                  <c:v>871.77544</c:v>
                </c:pt>
                <c:pt idx="890">
                  <c:v>871.77544</c:v>
                </c:pt>
                <c:pt idx="891">
                  <c:v>889.82244000000003</c:v>
                </c:pt>
                <c:pt idx="892">
                  <c:v>889.82244000000003</c:v>
                </c:pt>
                <c:pt idx="893">
                  <c:v>869.75983999999994</c:v>
                </c:pt>
                <c:pt idx="894">
                  <c:v>887.80673999999999</c:v>
                </c:pt>
                <c:pt idx="895">
                  <c:v>887.80673999999999</c:v>
                </c:pt>
                <c:pt idx="896">
                  <c:v>905.85374000000002</c:v>
                </c:pt>
                <c:pt idx="897">
                  <c:v>885.79114000000004</c:v>
                </c:pt>
                <c:pt idx="898">
                  <c:v>887.80673999999999</c:v>
                </c:pt>
                <c:pt idx="899">
                  <c:v>887.80673999999999</c:v>
                </c:pt>
                <c:pt idx="900">
                  <c:v>885.79114000000004</c:v>
                </c:pt>
                <c:pt idx="901">
                  <c:v>885.79114000000004</c:v>
                </c:pt>
                <c:pt idx="902">
                  <c:v>887.80673999999999</c:v>
                </c:pt>
                <c:pt idx="903">
                  <c:v>867.74414000000002</c:v>
                </c:pt>
                <c:pt idx="904">
                  <c:v>885.79114000000004</c:v>
                </c:pt>
                <c:pt idx="905">
                  <c:v>867.74414000000002</c:v>
                </c:pt>
                <c:pt idx="906">
                  <c:v>867.74414000000002</c:v>
                </c:pt>
                <c:pt idx="907">
                  <c:v>885.79114000000004</c:v>
                </c:pt>
                <c:pt idx="908">
                  <c:v>867.74414000000002</c:v>
                </c:pt>
                <c:pt idx="909">
                  <c:v>867.74414000000002</c:v>
                </c:pt>
                <c:pt idx="910">
                  <c:v>867.74414000000002</c:v>
                </c:pt>
                <c:pt idx="911">
                  <c:v>849.69723999999997</c:v>
                </c:pt>
                <c:pt idx="912">
                  <c:v>875.80673999999999</c:v>
                </c:pt>
                <c:pt idx="913">
                  <c:v>891.83803999999998</c:v>
                </c:pt>
                <c:pt idx="914">
                  <c:v>885.79114000000004</c:v>
                </c:pt>
                <c:pt idx="915">
                  <c:v>865.72853999999995</c:v>
                </c:pt>
                <c:pt idx="916">
                  <c:v>885.79114000000004</c:v>
                </c:pt>
                <c:pt idx="917">
                  <c:v>865.72853999999995</c:v>
                </c:pt>
                <c:pt idx="918">
                  <c:v>865.72853999999995</c:v>
                </c:pt>
                <c:pt idx="919">
                  <c:v>865.72853999999995</c:v>
                </c:pt>
                <c:pt idx="920">
                  <c:v>885.79114000000004</c:v>
                </c:pt>
                <c:pt idx="921">
                  <c:v>891.83803999999998</c:v>
                </c:pt>
                <c:pt idx="922">
                  <c:v>869.75983999999994</c:v>
                </c:pt>
                <c:pt idx="923">
                  <c:v>887.80673999999999</c:v>
                </c:pt>
                <c:pt idx="924">
                  <c:v>887.80673999999999</c:v>
                </c:pt>
                <c:pt idx="925">
                  <c:v>887.80673999999999</c:v>
                </c:pt>
                <c:pt idx="926">
                  <c:v>885.79114000000004</c:v>
                </c:pt>
                <c:pt idx="927">
                  <c:v>885.79114000000004</c:v>
                </c:pt>
                <c:pt idx="928">
                  <c:v>903.83803999999998</c:v>
                </c:pt>
                <c:pt idx="929">
                  <c:v>903.83803999999998</c:v>
                </c:pt>
                <c:pt idx="930">
                  <c:v>883.77544</c:v>
                </c:pt>
                <c:pt idx="931">
                  <c:v>885.79114000000004</c:v>
                </c:pt>
                <c:pt idx="932">
                  <c:v>885.79114000000004</c:v>
                </c:pt>
                <c:pt idx="933">
                  <c:v>903.83803999999998</c:v>
                </c:pt>
                <c:pt idx="934">
                  <c:v>883.77544</c:v>
                </c:pt>
                <c:pt idx="935">
                  <c:v>885.79114000000004</c:v>
                </c:pt>
                <c:pt idx="936">
                  <c:v>885.79114000000004</c:v>
                </c:pt>
                <c:pt idx="937">
                  <c:v>883.77544</c:v>
                </c:pt>
                <c:pt idx="938">
                  <c:v>883.77544</c:v>
                </c:pt>
                <c:pt idx="939">
                  <c:v>885.79114000000004</c:v>
                </c:pt>
                <c:pt idx="940">
                  <c:v>865.72853999999995</c:v>
                </c:pt>
                <c:pt idx="941">
                  <c:v>883.77544</c:v>
                </c:pt>
                <c:pt idx="942">
                  <c:v>865.72853999999995</c:v>
                </c:pt>
                <c:pt idx="943">
                  <c:v>865.72853999999995</c:v>
                </c:pt>
                <c:pt idx="944">
                  <c:v>883.77544</c:v>
                </c:pt>
                <c:pt idx="945">
                  <c:v>865.72853999999995</c:v>
                </c:pt>
                <c:pt idx="946">
                  <c:v>865.72853999999995</c:v>
                </c:pt>
                <c:pt idx="947">
                  <c:v>891.83803999999998</c:v>
                </c:pt>
                <c:pt idx="948">
                  <c:v>873.79114000000004</c:v>
                </c:pt>
                <c:pt idx="949">
                  <c:v>889.82244000000003</c:v>
                </c:pt>
                <c:pt idx="950">
                  <c:v>889.82244000000003</c:v>
                </c:pt>
                <c:pt idx="951">
                  <c:v>883.77544</c:v>
                </c:pt>
                <c:pt idx="952">
                  <c:v>883.77544</c:v>
                </c:pt>
                <c:pt idx="953">
                  <c:v>863.71284000000003</c:v>
                </c:pt>
                <c:pt idx="954">
                  <c:v>863.71284000000003</c:v>
                </c:pt>
                <c:pt idx="955">
                  <c:v>883.77544</c:v>
                </c:pt>
                <c:pt idx="956">
                  <c:v>889.82244000000003</c:v>
                </c:pt>
                <c:pt idx="957">
                  <c:v>885.79114000000004</c:v>
                </c:pt>
                <c:pt idx="958">
                  <c:v>885.79114000000004</c:v>
                </c:pt>
                <c:pt idx="959">
                  <c:v>885.79114000000004</c:v>
                </c:pt>
                <c:pt idx="960">
                  <c:v>905.85374000000002</c:v>
                </c:pt>
                <c:pt idx="961">
                  <c:v>905.85374000000002</c:v>
                </c:pt>
                <c:pt idx="962">
                  <c:v>883.77544</c:v>
                </c:pt>
                <c:pt idx="963">
                  <c:v>901.82244000000003</c:v>
                </c:pt>
                <c:pt idx="964">
                  <c:v>901.82244000000003</c:v>
                </c:pt>
                <c:pt idx="965">
                  <c:v>901.82244000000003</c:v>
                </c:pt>
                <c:pt idx="966">
                  <c:v>883.77544</c:v>
                </c:pt>
                <c:pt idx="967">
                  <c:v>883.77544</c:v>
                </c:pt>
                <c:pt idx="968">
                  <c:v>901.82244000000003</c:v>
                </c:pt>
                <c:pt idx="969">
                  <c:v>901.82244000000003</c:v>
                </c:pt>
                <c:pt idx="970">
                  <c:v>881.75983999999994</c:v>
                </c:pt>
                <c:pt idx="971">
                  <c:v>883.77544</c:v>
                </c:pt>
                <c:pt idx="972">
                  <c:v>883.77544</c:v>
                </c:pt>
                <c:pt idx="973">
                  <c:v>901.82244000000003</c:v>
                </c:pt>
                <c:pt idx="974">
                  <c:v>881.75983999999994</c:v>
                </c:pt>
                <c:pt idx="975">
                  <c:v>883.77544</c:v>
                </c:pt>
                <c:pt idx="976">
                  <c:v>883.77544</c:v>
                </c:pt>
                <c:pt idx="977">
                  <c:v>881.75983999999994</c:v>
                </c:pt>
                <c:pt idx="978">
                  <c:v>881.75983999999994</c:v>
                </c:pt>
                <c:pt idx="979">
                  <c:v>883.77544</c:v>
                </c:pt>
                <c:pt idx="980">
                  <c:v>863.71284000000003</c:v>
                </c:pt>
                <c:pt idx="981">
                  <c:v>881.75983999999994</c:v>
                </c:pt>
                <c:pt idx="982">
                  <c:v>863.71284000000003</c:v>
                </c:pt>
                <c:pt idx="983">
                  <c:v>863.71284000000003</c:v>
                </c:pt>
                <c:pt idx="984">
                  <c:v>881.75983999999994</c:v>
                </c:pt>
                <c:pt idx="985">
                  <c:v>889.82244000000003</c:v>
                </c:pt>
                <c:pt idx="986">
                  <c:v>889.82244000000003</c:v>
                </c:pt>
                <c:pt idx="987">
                  <c:v>905.85374000000002</c:v>
                </c:pt>
                <c:pt idx="988">
                  <c:v>887.80673999999999</c:v>
                </c:pt>
                <c:pt idx="989">
                  <c:v>887.80673999999999</c:v>
                </c:pt>
                <c:pt idx="990">
                  <c:v>885.79114000000004</c:v>
                </c:pt>
                <c:pt idx="991">
                  <c:v>881.75983999999994</c:v>
                </c:pt>
                <c:pt idx="992">
                  <c:v>861.69723999999997</c:v>
                </c:pt>
                <c:pt idx="993">
                  <c:v>881.75983999999994</c:v>
                </c:pt>
                <c:pt idx="994">
                  <c:v>881.75983999999994</c:v>
                </c:pt>
                <c:pt idx="995">
                  <c:v>905.85374000000002</c:v>
                </c:pt>
                <c:pt idx="996">
                  <c:v>883.77544</c:v>
                </c:pt>
                <c:pt idx="997">
                  <c:v>883.77544</c:v>
                </c:pt>
                <c:pt idx="998">
                  <c:v>903.83803999999998</c:v>
                </c:pt>
                <c:pt idx="999">
                  <c:v>919.86933999999997</c:v>
                </c:pt>
                <c:pt idx="1000">
                  <c:v>903.83803999999998</c:v>
                </c:pt>
                <c:pt idx="1001">
                  <c:v>899.80673999999999</c:v>
                </c:pt>
                <c:pt idx="1002">
                  <c:v>899.80673999999999</c:v>
                </c:pt>
                <c:pt idx="1003">
                  <c:v>899.80673999999999</c:v>
                </c:pt>
                <c:pt idx="1004">
                  <c:v>919.86933999999997</c:v>
                </c:pt>
                <c:pt idx="1005">
                  <c:v>903.83803999999998</c:v>
                </c:pt>
                <c:pt idx="1006">
                  <c:v>881.75983999999994</c:v>
                </c:pt>
                <c:pt idx="1007">
                  <c:v>899.80673999999999</c:v>
                </c:pt>
                <c:pt idx="1008">
                  <c:v>899.80673999999999</c:v>
                </c:pt>
                <c:pt idx="1009">
                  <c:v>899.80673999999999</c:v>
                </c:pt>
                <c:pt idx="1010">
                  <c:v>881.75983999999994</c:v>
                </c:pt>
                <c:pt idx="1011">
                  <c:v>881.75983999999994</c:v>
                </c:pt>
                <c:pt idx="1012">
                  <c:v>899.80673999999999</c:v>
                </c:pt>
                <c:pt idx="1013">
                  <c:v>899.80673999999999</c:v>
                </c:pt>
                <c:pt idx="1014">
                  <c:v>879.74414000000002</c:v>
                </c:pt>
                <c:pt idx="1015">
                  <c:v>881.75983999999994</c:v>
                </c:pt>
                <c:pt idx="1016">
                  <c:v>881.75983999999994</c:v>
                </c:pt>
                <c:pt idx="1017">
                  <c:v>899.80673999999999</c:v>
                </c:pt>
                <c:pt idx="1018">
                  <c:v>879.74414000000002</c:v>
                </c:pt>
                <c:pt idx="1019">
                  <c:v>881.75983999999994</c:v>
                </c:pt>
                <c:pt idx="1020">
                  <c:v>881.75983999999994</c:v>
                </c:pt>
                <c:pt idx="1021">
                  <c:v>879.74414000000002</c:v>
                </c:pt>
                <c:pt idx="1022">
                  <c:v>879.74414000000002</c:v>
                </c:pt>
                <c:pt idx="1023">
                  <c:v>881.75983999999994</c:v>
                </c:pt>
                <c:pt idx="1024">
                  <c:v>861.69723999999997</c:v>
                </c:pt>
                <c:pt idx="1025">
                  <c:v>879.74414000000002</c:v>
                </c:pt>
                <c:pt idx="1026">
                  <c:v>887.80673999999999</c:v>
                </c:pt>
                <c:pt idx="1027">
                  <c:v>887.80673999999999</c:v>
                </c:pt>
                <c:pt idx="1028">
                  <c:v>905.85374000000002</c:v>
                </c:pt>
                <c:pt idx="1029">
                  <c:v>903.83803999999998</c:v>
                </c:pt>
                <c:pt idx="1030">
                  <c:v>903.83803999999998</c:v>
                </c:pt>
                <c:pt idx="1031">
                  <c:v>903.83803999999998</c:v>
                </c:pt>
                <c:pt idx="1032">
                  <c:v>885.79114000000004</c:v>
                </c:pt>
                <c:pt idx="1033">
                  <c:v>883.77544</c:v>
                </c:pt>
                <c:pt idx="1034">
                  <c:v>887.80673999999999</c:v>
                </c:pt>
                <c:pt idx="1035">
                  <c:v>879.74414000000002</c:v>
                </c:pt>
                <c:pt idx="1036">
                  <c:v>879.74414000000002</c:v>
                </c:pt>
                <c:pt idx="1037">
                  <c:v>879.74414000000002</c:v>
                </c:pt>
                <c:pt idx="1038">
                  <c:v>903.83803999999998</c:v>
                </c:pt>
                <c:pt idx="1039">
                  <c:v>881.75983999999994</c:v>
                </c:pt>
                <c:pt idx="1040">
                  <c:v>901.82244000000003</c:v>
                </c:pt>
                <c:pt idx="1041">
                  <c:v>901.82244000000003</c:v>
                </c:pt>
                <c:pt idx="1042">
                  <c:v>917.85374000000002</c:v>
                </c:pt>
                <c:pt idx="1043">
                  <c:v>919.86933999999997</c:v>
                </c:pt>
                <c:pt idx="1044">
                  <c:v>897.79114000000004</c:v>
                </c:pt>
                <c:pt idx="1045">
                  <c:v>897.79114000000004</c:v>
                </c:pt>
                <c:pt idx="1046">
                  <c:v>917.85374000000002</c:v>
                </c:pt>
                <c:pt idx="1047">
                  <c:v>917.85374000000002</c:v>
                </c:pt>
                <c:pt idx="1048">
                  <c:v>901.82244000000003</c:v>
                </c:pt>
                <c:pt idx="1049">
                  <c:v>897.79114000000004</c:v>
                </c:pt>
                <c:pt idx="1050">
                  <c:v>897.79114000000004</c:v>
                </c:pt>
                <c:pt idx="1051">
                  <c:v>897.79114000000004</c:v>
                </c:pt>
                <c:pt idx="1052">
                  <c:v>917.85374000000002</c:v>
                </c:pt>
                <c:pt idx="1053">
                  <c:v>901.82244000000003</c:v>
                </c:pt>
                <c:pt idx="1054">
                  <c:v>879.74414000000002</c:v>
                </c:pt>
                <c:pt idx="1055">
                  <c:v>897.79114000000004</c:v>
                </c:pt>
                <c:pt idx="1056">
                  <c:v>897.79114000000004</c:v>
                </c:pt>
                <c:pt idx="1057">
                  <c:v>897.79114000000004</c:v>
                </c:pt>
                <c:pt idx="1058">
                  <c:v>879.74414000000002</c:v>
                </c:pt>
                <c:pt idx="1059">
                  <c:v>879.74414000000002</c:v>
                </c:pt>
                <c:pt idx="1060">
                  <c:v>897.79114000000004</c:v>
                </c:pt>
                <c:pt idx="1061">
                  <c:v>897.79114000000004</c:v>
                </c:pt>
                <c:pt idx="1062">
                  <c:v>877.72853999999995</c:v>
                </c:pt>
                <c:pt idx="1063">
                  <c:v>879.74414000000002</c:v>
                </c:pt>
                <c:pt idx="1064">
                  <c:v>879.74414000000002</c:v>
                </c:pt>
                <c:pt idx="1065">
                  <c:v>897.79114000000004</c:v>
                </c:pt>
                <c:pt idx="1066">
                  <c:v>877.72853999999995</c:v>
                </c:pt>
                <c:pt idx="1067">
                  <c:v>879.74414000000002</c:v>
                </c:pt>
                <c:pt idx="1068">
                  <c:v>879.74414000000002</c:v>
                </c:pt>
                <c:pt idx="1069">
                  <c:v>877.72853999999995</c:v>
                </c:pt>
                <c:pt idx="1070">
                  <c:v>877.72853999999995</c:v>
                </c:pt>
                <c:pt idx="1071">
                  <c:v>905.85374000000002</c:v>
                </c:pt>
                <c:pt idx="1072">
                  <c:v>885.79114000000004</c:v>
                </c:pt>
                <c:pt idx="1073">
                  <c:v>903.83803999999998</c:v>
                </c:pt>
                <c:pt idx="1074">
                  <c:v>901.82244000000003</c:v>
                </c:pt>
                <c:pt idx="1075">
                  <c:v>901.82244000000003</c:v>
                </c:pt>
                <c:pt idx="1076">
                  <c:v>919.86933999999997</c:v>
                </c:pt>
                <c:pt idx="1077">
                  <c:v>901.82244000000003</c:v>
                </c:pt>
                <c:pt idx="1078">
                  <c:v>901.82244000000003</c:v>
                </c:pt>
                <c:pt idx="1079">
                  <c:v>899.80673999999999</c:v>
                </c:pt>
                <c:pt idx="1080">
                  <c:v>881.75983999999994</c:v>
                </c:pt>
                <c:pt idx="1081">
                  <c:v>885.79114000000004</c:v>
                </c:pt>
                <c:pt idx="1082">
                  <c:v>883.77544</c:v>
                </c:pt>
                <c:pt idx="1083">
                  <c:v>877.72853999999995</c:v>
                </c:pt>
                <c:pt idx="1084">
                  <c:v>877.72853999999995</c:v>
                </c:pt>
                <c:pt idx="1085">
                  <c:v>901.82244000000003</c:v>
                </c:pt>
                <c:pt idx="1086">
                  <c:v>899.80673999999999</c:v>
                </c:pt>
                <c:pt idx="1087">
                  <c:v>899.80673999999999</c:v>
                </c:pt>
                <c:pt idx="1088">
                  <c:v>933.88504</c:v>
                </c:pt>
                <c:pt idx="1089">
                  <c:v>917.85374000000002</c:v>
                </c:pt>
                <c:pt idx="1090">
                  <c:v>895.77544</c:v>
                </c:pt>
                <c:pt idx="1091">
                  <c:v>915.83803999999998</c:v>
                </c:pt>
                <c:pt idx="1092">
                  <c:v>915.83803999999998</c:v>
                </c:pt>
                <c:pt idx="1093">
                  <c:v>915.83803999999998</c:v>
                </c:pt>
                <c:pt idx="1094">
                  <c:v>915.83803999999998</c:v>
                </c:pt>
                <c:pt idx="1095">
                  <c:v>917.85374000000002</c:v>
                </c:pt>
                <c:pt idx="1096">
                  <c:v>895.77544</c:v>
                </c:pt>
                <c:pt idx="1097">
                  <c:v>895.77544</c:v>
                </c:pt>
                <c:pt idx="1098">
                  <c:v>915.83803999999998</c:v>
                </c:pt>
                <c:pt idx="1099">
                  <c:v>915.83803999999998</c:v>
                </c:pt>
                <c:pt idx="1100">
                  <c:v>899.80673999999999</c:v>
                </c:pt>
                <c:pt idx="1101">
                  <c:v>895.77544</c:v>
                </c:pt>
                <c:pt idx="1102">
                  <c:v>895.77544</c:v>
                </c:pt>
                <c:pt idx="1103">
                  <c:v>895.77544</c:v>
                </c:pt>
                <c:pt idx="1104">
                  <c:v>915.83803999999998</c:v>
                </c:pt>
                <c:pt idx="1105">
                  <c:v>899.80673999999999</c:v>
                </c:pt>
                <c:pt idx="1106">
                  <c:v>877.72853999999995</c:v>
                </c:pt>
                <c:pt idx="1107">
                  <c:v>895.77544</c:v>
                </c:pt>
                <c:pt idx="1108">
                  <c:v>895.77544</c:v>
                </c:pt>
                <c:pt idx="1109">
                  <c:v>895.77544</c:v>
                </c:pt>
                <c:pt idx="1110">
                  <c:v>877.72853999999995</c:v>
                </c:pt>
                <c:pt idx="1111">
                  <c:v>877.72853999999995</c:v>
                </c:pt>
                <c:pt idx="1112">
                  <c:v>895.77544</c:v>
                </c:pt>
                <c:pt idx="1113">
                  <c:v>895.77544</c:v>
                </c:pt>
                <c:pt idx="1114">
                  <c:v>875.71284000000003</c:v>
                </c:pt>
                <c:pt idx="1115">
                  <c:v>877.72853999999995</c:v>
                </c:pt>
                <c:pt idx="1116">
                  <c:v>877.72853999999995</c:v>
                </c:pt>
                <c:pt idx="1117">
                  <c:v>895.77544</c:v>
                </c:pt>
                <c:pt idx="1118">
                  <c:v>875.71284000000003</c:v>
                </c:pt>
                <c:pt idx="1119">
                  <c:v>903.83803999999998</c:v>
                </c:pt>
                <c:pt idx="1120">
                  <c:v>903.83803999999998</c:v>
                </c:pt>
                <c:pt idx="1121">
                  <c:v>901.82244000000003</c:v>
                </c:pt>
                <c:pt idx="1122">
                  <c:v>901.82244000000003</c:v>
                </c:pt>
                <c:pt idx="1123">
                  <c:v>919.86933999999997</c:v>
                </c:pt>
                <c:pt idx="1124">
                  <c:v>899.80673999999999</c:v>
                </c:pt>
                <c:pt idx="1125">
                  <c:v>917.85374000000002</c:v>
                </c:pt>
                <c:pt idx="1126">
                  <c:v>899.80673999999999</c:v>
                </c:pt>
                <c:pt idx="1127">
                  <c:v>899.80673999999999</c:v>
                </c:pt>
                <c:pt idx="1128">
                  <c:v>917.85374000000002</c:v>
                </c:pt>
                <c:pt idx="1129">
                  <c:v>897.79114000000004</c:v>
                </c:pt>
                <c:pt idx="1130">
                  <c:v>897.79114000000004</c:v>
                </c:pt>
                <c:pt idx="1131">
                  <c:v>901.82244000000003</c:v>
                </c:pt>
                <c:pt idx="1132">
                  <c:v>883.77544</c:v>
                </c:pt>
                <c:pt idx="1133">
                  <c:v>881.75983999999994</c:v>
                </c:pt>
                <c:pt idx="1134">
                  <c:v>881.75983999999994</c:v>
                </c:pt>
                <c:pt idx="1135">
                  <c:v>875.71284000000003</c:v>
                </c:pt>
                <c:pt idx="1136">
                  <c:v>919.86933999999997</c:v>
                </c:pt>
                <c:pt idx="1137">
                  <c:v>897.79114000000004</c:v>
                </c:pt>
                <c:pt idx="1138">
                  <c:v>897.79114000000004</c:v>
                </c:pt>
                <c:pt idx="1139">
                  <c:v>931.86933999999997</c:v>
                </c:pt>
                <c:pt idx="1140">
                  <c:v>915.83803999999998</c:v>
                </c:pt>
                <c:pt idx="1141">
                  <c:v>913.82244000000003</c:v>
                </c:pt>
                <c:pt idx="1142">
                  <c:v>913.82244000000003</c:v>
                </c:pt>
                <c:pt idx="1143">
                  <c:v>913.82244000000003</c:v>
                </c:pt>
                <c:pt idx="1144">
                  <c:v>931.86933999999997</c:v>
                </c:pt>
                <c:pt idx="1145">
                  <c:v>915.83803999999998</c:v>
                </c:pt>
                <c:pt idx="1146">
                  <c:v>893.75983999999994</c:v>
                </c:pt>
                <c:pt idx="1147">
                  <c:v>913.82244000000003</c:v>
                </c:pt>
                <c:pt idx="1148">
                  <c:v>913.82244000000003</c:v>
                </c:pt>
                <c:pt idx="1149">
                  <c:v>913.82244000000003</c:v>
                </c:pt>
                <c:pt idx="1150">
                  <c:v>913.82244000000003</c:v>
                </c:pt>
                <c:pt idx="1151">
                  <c:v>915.83803999999998</c:v>
                </c:pt>
                <c:pt idx="1152">
                  <c:v>893.75983999999994</c:v>
                </c:pt>
                <c:pt idx="1153">
                  <c:v>893.75983999999994</c:v>
                </c:pt>
                <c:pt idx="1154">
                  <c:v>913.82244000000003</c:v>
                </c:pt>
                <c:pt idx="1155">
                  <c:v>913.82244000000003</c:v>
                </c:pt>
                <c:pt idx="1156">
                  <c:v>897.79114000000004</c:v>
                </c:pt>
                <c:pt idx="1157">
                  <c:v>893.75983999999994</c:v>
                </c:pt>
                <c:pt idx="1158">
                  <c:v>893.75983999999994</c:v>
                </c:pt>
                <c:pt idx="1159">
                  <c:v>893.75983999999994</c:v>
                </c:pt>
                <c:pt idx="1160">
                  <c:v>913.82244000000003</c:v>
                </c:pt>
                <c:pt idx="1161">
                  <c:v>897.79114000000004</c:v>
                </c:pt>
                <c:pt idx="1162">
                  <c:v>875.71284000000003</c:v>
                </c:pt>
                <c:pt idx="1163">
                  <c:v>893.75983999999994</c:v>
                </c:pt>
                <c:pt idx="1164">
                  <c:v>893.75983999999994</c:v>
                </c:pt>
                <c:pt idx="1165">
                  <c:v>893.75983999999994</c:v>
                </c:pt>
                <c:pt idx="1166">
                  <c:v>875.71284000000003</c:v>
                </c:pt>
                <c:pt idx="1167">
                  <c:v>875.71284000000003</c:v>
                </c:pt>
                <c:pt idx="1168">
                  <c:v>893.75983999999994</c:v>
                </c:pt>
                <c:pt idx="1169">
                  <c:v>893.75983999999994</c:v>
                </c:pt>
                <c:pt idx="1170">
                  <c:v>873.69723999999997</c:v>
                </c:pt>
                <c:pt idx="1171">
                  <c:v>901.82244000000003</c:v>
                </c:pt>
                <c:pt idx="1172">
                  <c:v>901.82244000000003</c:v>
                </c:pt>
                <c:pt idx="1173">
                  <c:v>919.86933999999997</c:v>
                </c:pt>
                <c:pt idx="1174">
                  <c:v>899.80673999999999</c:v>
                </c:pt>
                <c:pt idx="1175">
                  <c:v>917.85374000000002</c:v>
                </c:pt>
                <c:pt idx="1176">
                  <c:v>917.85374000000002</c:v>
                </c:pt>
                <c:pt idx="1177">
                  <c:v>915.83803999999998</c:v>
                </c:pt>
                <c:pt idx="1178">
                  <c:v>915.83803999999998</c:v>
                </c:pt>
                <c:pt idx="1179">
                  <c:v>917.85374000000002</c:v>
                </c:pt>
                <c:pt idx="1180">
                  <c:v>897.79114000000004</c:v>
                </c:pt>
                <c:pt idx="1181">
                  <c:v>915.83803999999998</c:v>
                </c:pt>
                <c:pt idx="1182">
                  <c:v>895.77544</c:v>
                </c:pt>
                <c:pt idx="1183">
                  <c:v>895.77544</c:v>
                </c:pt>
                <c:pt idx="1184">
                  <c:v>913.82244000000003</c:v>
                </c:pt>
                <c:pt idx="1185">
                  <c:v>899.80673999999999</c:v>
                </c:pt>
                <c:pt idx="1186">
                  <c:v>899.80673999999999</c:v>
                </c:pt>
                <c:pt idx="1187">
                  <c:v>897.79114000000004</c:v>
                </c:pt>
                <c:pt idx="1188">
                  <c:v>879.74414000000002</c:v>
                </c:pt>
                <c:pt idx="1189">
                  <c:v>879.74414000000002</c:v>
                </c:pt>
                <c:pt idx="1190">
                  <c:v>879.74414000000002</c:v>
                </c:pt>
                <c:pt idx="1191">
                  <c:v>873.69723999999997</c:v>
                </c:pt>
                <c:pt idx="1192">
                  <c:v>917.85374000000002</c:v>
                </c:pt>
                <c:pt idx="1193">
                  <c:v>895.77544</c:v>
                </c:pt>
                <c:pt idx="1194">
                  <c:v>929.85374000000002</c:v>
                </c:pt>
                <c:pt idx="1195">
                  <c:v>933.88504</c:v>
                </c:pt>
                <c:pt idx="1196">
                  <c:v>911.80673999999999</c:v>
                </c:pt>
                <c:pt idx="1197">
                  <c:v>911.80673999999999</c:v>
                </c:pt>
                <c:pt idx="1198">
                  <c:v>929.85374000000002</c:v>
                </c:pt>
                <c:pt idx="1199">
                  <c:v>929.85374000000002</c:v>
                </c:pt>
                <c:pt idx="1200">
                  <c:v>913.82244000000003</c:v>
                </c:pt>
                <c:pt idx="1201">
                  <c:v>911.80673999999999</c:v>
                </c:pt>
                <c:pt idx="1202">
                  <c:v>911.80673999999999</c:v>
                </c:pt>
                <c:pt idx="1203">
                  <c:v>911.80673999999999</c:v>
                </c:pt>
                <c:pt idx="1204">
                  <c:v>911.80673999999999</c:v>
                </c:pt>
                <c:pt idx="1205">
                  <c:v>929.85374000000002</c:v>
                </c:pt>
                <c:pt idx="1206">
                  <c:v>913.82244000000003</c:v>
                </c:pt>
                <c:pt idx="1207">
                  <c:v>891.74414000000002</c:v>
                </c:pt>
                <c:pt idx="1208">
                  <c:v>911.80673999999999</c:v>
                </c:pt>
                <c:pt idx="1209">
                  <c:v>911.80673999999999</c:v>
                </c:pt>
                <c:pt idx="1210">
                  <c:v>911.80673999999999</c:v>
                </c:pt>
                <c:pt idx="1211">
                  <c:v>911.80673999999999</c:v>
                </c:pt>
                <c:pt idx="1212">
                  <c:v>913.82244000000003</c:v>
                </c:pt>
                <c:pt idx="1213">
                  <c:v>891.74414000000002</c:v>
                </c:pt>
                <c:pt idx="1214">
                  <c:v>891.74414000000002</c:v>
                </c:pt>
                <c:pt idx="1215">
                  <c:v>911.80673999999999</c:v>
                </c:pt>
                <c:pt idx="1216">
                  <c:v>911.80673999999999</c:v>
                </c:pt>
                <c:pt idx="1217">
                  <c:v>895.77544</c:v>
                </c:pt>
                <c:pt idx="1218">
                  <c:v>891.74414000000002</c:v>
                </c:pt>
                <c:pt idx="1219">
                  <c:v>891.74414000000002</c:v>
                </c:pt>
                <c:pt idx="1220">
                  <c:v>891.74414000000002</c:v>
                </c:pt>
                <c:pt idx="1221">
                  <c:v>911.80673999999999</c:v>
                </c:pt>
                <c:pt idx="1222">
                  <c:v>895.77544</c:v>
                </c:pt>
                <c:pt idx="1223">
                  <c:v>873.69723999999997</c:v>
                </c:pt>
                <c:pt idx="1224">
                  <c:v>891.74414000000002</c:v>
                </c:pt>
                <c:pt idx="1225">
                  <c:v>891.74414000000002</c:v>
                </c:pt>
                <c:pt idx="1226">
                  <c:v>891.74414000000002</c:v>
                </c:pt>
                <c:pt idx="1227">
                  <c:v>899.80673999999999</c:v>
                </c:pt>
                <c:pt idx="1228">
                  <c:v>899.80673999999999</c:v>
                </c:pt>
                <c:pt idx="1229">
                  <c:v>917.85374000000002</c:v>
                </c:pt>
                <c:pt idx="1230">
                  <c:v>917.85374000000002</c:v>
                </c:pt>
                <c:pt idx="1231">
                  <c:v>897.79114000000004</c:v>
                </c:pt>
                <c:pt idx="1232">
                  <c:v>915.83803999999998</c:v>
                </c:pt>
                <c:pt idx="1233">
                  <c:v>915.83803999999998</c:v>
                </c:pt>
                <c:pt idx="1234">
                  <c:v>933.88504</c:v>
                </c:pt>
                <c:pt idx="1235">
                  <c:v>913.82244000000003</c:v>
                </c:pt>
                <c:pt idx="1236">
                  <c:v>915.83803999999998</c:v>
                </c:pt>
                <c:pt idx="1237">
                  <c:v>915.83803999999998</c:v>
                </c:pt>
                <c:pt idx="1238">
                  <c:v>913.82244000000003</c:v>
                </c:pt>
                <c:pt idx="1239">
                  <c:v>913.82244000000003</c:v>
                </c:pt>
                <c:pt idx="1240">
                  <c:v>913.82244000000003</c:v>
                </c:pt>
                <c:pt idx="1241">
                  <c:v>893.75983999999994</c:v>
                </c:pt>
                <c:pt idx="1242">
                  <c:v>911.80673999999999</c:v>
                </c:pt>
                <c:pt idx="1243">
                  <c:v>897.79114000000004</c:v>
                </c:pt>
                <c:pt idx="1244">
                  <c:v>897.79114000000004</c:v>
                </c:pt>
                <c:pt idx="1245">
                  <c:v>915.83803999999998</c:v>
                </c:pt>
                <c:pt idx="1246">
                  <c:v>895.77544</c:v>
                </c:pt>
                <c:pt idx="1247">
                  <c:v>895.77544</c:v>
                </c:pt>
                <c:pt idx="1248">
                  <c:v>895.77544</c:v>
                </c:pt>
                <c:pt idx="1249">
                  <c:v>877.72853999999995</c:v>
                </c:pt>
                <c:pt idx="1250">
                  <c:v>877.72853999999995</c:v>
                </c:pt>
                <c:pt idx="1251">
                  <c:v>915.83803999999998</c:v>
                </c:pt>
                <c:pt idx="1252">
                  <c:v>893.75983999999994</c:v>
                </c:pt>
                <c:pt idx="1253">
                  <c:v>947.90063999999995</c:v>
                </c:pt>
                <c:pt idx="1254">
                  <c:v>931.86933999999997</c:v>
                </c:pt>
                <c:pt idx="1255">
                  <c:v>909.79114000000004</c:v>
                </c:pt>
                <c:pt idx="1256">
                  <c:v>927.83803999999998</c:v>
                </c:pt>
                <c:pt idx="1257">
                  <c:v>927.83803999999998</c:v>
                </c:pt>
                <c:pt idx="1258">
                  <c:v>931.86933999999997</c:v>
                </c:pt>
                <c:pt idx="1259">
                  <c:v>909.79114000000004</c:v>
                </c:pt>
                <c:pt idx="1260">
                  <c:v>909.79114000000004</c:v>
                </c:pt>
                <c:pt idx="1261">
                  <c:v>909.79114000000004</c:v>
                </c:pt>
                <c:pt idx="1262">
                  <c:v>927.83803999999998</c:v>
                </c:pt>
                <c:pt idx="1263">
                  <c:v>927.83803999999998</c:v>
                </c:pt>
                <c:pt idx="1264">
                  <c:v>911.80673999999999</c:v>
                </c:pt>
                <c:pt idx="1265">
                  <c:v>909.79114000000004</c:v>
                </c:pt>
                <c:pt idx="1266">
                  <c:v>909.79114000000004</c:v>
                </c:pt>
                <c:pt idx="1267">
                  <c:v>909.79114000000004</c:v>
                </c:pt>
                <c:pt idx="1268">
                  <c:v>909.79114000000004</c:v>
                </c:pt>
                <c:pt idx="1269">
                  <c:v>927.83803999999998</c:v>
                </c:pt>
                <c:pt idx="1270">
                  <c:v>911.80673999999999</c:v>
                </c:pt>
                <c:pt idx="1271">
                  <c:v>889.72853999999995</c:v>
                </c:pt>
                <c:pt idx="1272">
                  <c:v>909.79114000000004</c:v>
                </c:pt>
                <c:pt idx="1273">
                  <c:v>909.79114000000004</c:v>
                </c:pt>
                <c:pt idx="1274">
                  <c:v>909.79114000000004</c:v>
                </c:pt>
                <c:pt idx="1275">
                  <c:v>909.79114000000004</c:v>
                </c:pt>
                <c:pt idx="1276">
                  <c:v>911.80673999999999</c:v>
                </c:pt>
                <c:pt idx="1277">
                  <c:v>889.72853999999995</c:v>
                </c:pt>
                <c:pt idx="1278">
                  <c:v>889.72853999999995</c:v>
                </c:pt>
                <c:pt idx="1279">
                  <c:v>909.79114000000004</c:v>
                </c:pt>
                <c:pt idx="1280">
                  <c:v>909.79114000000004</c:v>
                </c:pt>
                <c:pt idx="1281">
                  <c:v>893.75983999999994</c:v>
                </c:pt>
                <c:pt idx="1282">
                  <c:v>889.72853999999995</c:v>
                </c:pt>
                <c:pt idx="1283">
                  <c:v>889.72853999999995</c:v>
                </c:pt>
                <c:pt idx="1284">
                  <c:v>889.72853999999995</c:v>
                </c:pt>
                <c:pt idx="1285">
                  <c:v>909.79114000000004</c:v>
                </c:pt>
                <c:pt idx="1286">
                  <c:v>919.86933999999997</c:v>
                </c:pt>
                <c:pt idx="1287">
                  <c:v>897.79114000000004</c:v>
                </c:pt>
                <c:pt idx="1288">
                  <c:v>915.83803999999998</c:v>
                </c:pt>
                <c:pt idx="1289">
                  <c:v>915.83803999999998</c:v>
                </c:pt>
                <c:pt idx="1290">
                  <c:v>915.83803999999998</c:v>
                </c:pt>
                <c:pt idx="1291">
                  <c:v>913.82244000000003</c:v>
                </c:pt>
                <c:pt idx="1292">
                  <c:v>913.82244000000003</c:v>
                </c:pt>
                <c:pt idx="1293">
                  <c:v>931.86933999999997</c:v>
                </c:pt>
                <c:pt idx="1294">
                  <c:v>931.86933999999997</c:v>
                </c:pt>
                <c:pt idx="1295">
                  <c:v>911.80673999999999</c:v>
                </c:pt>
                <c:pt idx="1296">
                  <c:v>913.82244000000003</c:v>
                </c:pt>
                <c:pt idx="1297">
                  <c:v>913.82244000000003</c:v>
                </c:pt>
                <c:pt idx="1298">
                  <c:v>931.86933999999997</c:v>
                </c:pt>
                <c:pt idx="1299">
                  <c:v>911.80673999999999</c:v>
                </c:pt>
                <c:pt idx="1300">
                  <c:v>911.80673999999999</c:v>
                </c:pt>
                <c:pt idx="1301">
                  <c:v>911.80673999999999</c:v>
                </c:pt>
                <c:pt idx="1302">
                  <c:v>909.79114000000004</c:v>
                </c:pt>
                <c:pt idx="1303">
                  <c:v>909.79114000000004</c:v>
                </c:pt>
                <c:pt idx="1304">
                  <c:v>915.83803999999998</c:v>
                </c:pt>
                <c:pt idx="1305">
                  <c:v>895.77544</c:v>
                </c:pt>
                <c:pt idx="1306">
                  <c:v>913.82244000000003</c:v>
                </c:pt>
                <c:pt idx="1307">
                  <c:v>893.75983999999994</c:v>
                </c:pt>
                <c:pt idx="1308">
                  <c:v>893.75983999999994</c:v>
                </c:pt>
                <c:pt idx="1309">
                  <c:v>911.80673999999999</c:v>
                </c:pt>
                <c:pt idx="1310">
                  <c:v>893.75983999999994</c:v>
                </c:pt>
                <c:pt idx="1311">
                  <c:v>893.75983999999994</c:v>
                </c:pt>
                <c:pt idx="1312">
                  <c:v>893.75983999999994</c:v>
                </c:pt>
                <c:pt idx="1313">
                  <c:v>875.71284000000003</c:v>
                </c:pt>
                <c:pt idx="1314">
                  <c:v>913.82244000000003</c:v>
                </c:pt>
                <c:pt idx="1315">
                  <c:v>945.88504</c:v>
                </c:pt>
                <c:pt idx="1316">
                  <c:v>929.85374000000002</c:v>
                </c:pt>
                <c:pt idx="1317">
                  <c:v>907.77544</c:v>
                </c:pt>
                <c:pt idx="1318">
                  <c:v>925.82244000000003</c:v>
                </c:pt>
                <c:pt idx="1319">
                  <c:v>945.88504</c:v>
                </c:pt>
                <c:pt idx="1320">
                  <c:v>929.85374000000002</c:v>
                </c:pt>
                <c:pt idx="1321">
                  <c:v>907.77544</c:v>
                </c:pt>
                <c:pt idx="1322">
                  <c:v>925.82244000000003</c:v>
                </c:pt>
                <c:pt idx="1323">
                  <c:v>925.82244000000003</c:v>
                </c:pt>
                <c:pt idx="1324">
                  <c:v>925.82244000000003</c:v>
                </c:pt>
                <c:pt idx="1325">
                  <c:v>929.85374000000002</c:v>
                </c:pt>
                <c:pt idx="1326">
                  <c:v>907.77544</c:v>
                </c:pt>
                <c:pt idx="1327">
                  <c:v>907.77544</c:v>
                </c:pt>
                <c:pt idx="1328">
                  <c:v>907.77544</c:v>
                </c:pt>
                <c:pt idx="1329">
                  <c:v>907.77544</c:v>
                </c:pt>
                <c:pt idx="1330">
                  <c:v>925.82244000000003</c:v>
                </c:pt>
                <c:pt idx="1331">
                  <c:v>925.82244000000003</c:v>
                </c:pt>
                <c:pt idx="1332">
                  <c:v>909.79114000000004</c:v>
                </c:pt>
                <c:pt idx="1333">
                  <c:v>907.77544</c:v>
                </c:pt>
                <c:pt idx="1334">
                  <c:v>907.77544</c:v>
                </c:pt>
                <c:pt idx="1335">
                  <c:v>907.77544</c:v>
                </c:pt>
                <c:pt idx="1336">
                  <c:v>907.77544</c:v>
                </c:pt>
                <c:pt idx="1337">
                  <c:v>925.82244000000003</c:v>
                </c:pt>
                <c:pt idx="1338">
                  <c:v>909.79114000000004</c:v>
                </c:pt>
                <c:pt idx="1339">
                  <c:v>887.71284000000003</c:v>
                </c:pt>
                <c:pt idx="1340">
                  <c:v>907.77544</c:v>
                </c:pt>
                <c:pt idx="1341">
                  <c:v>907.77544</c:v>
                </c:pt>
                <c:pt idx="1342">
                  <c:v>907.77544</c:v>
                </c:pt>
                <c:pt idx="1343">
                  <c:v>907.77544</c:v>
                </c:pt>
                <c:pt idx="1344">
                  <c:v>909.79114000000004</c:v>
                </c:pt>
                <c:pt idx="1345">
                  <c:v>887.71284000000003</c:v>
                </c:pt>
                <c:pt idx="1346">
                  <c:v>887.71284000000003</c:v>
                </c:pt>
                <c:pt idx="1347">
                  <c:v>907.77544</c:v>
                </c:pt>
                <c:pt idx="1348">
                  <c:v>933.88504</c:v>
                </c:pt>
                <c:pt idx="1349">
                  <c:v>917.85374000000002</c:v>
                </c:pt>
                <c:pt idx="1350">
                  <c:v>913.82244000000003</c:v>
                </c:pt>
                <c:pt idx="1351">
                  <c:v>913.82244000000003</c:v>
                </c:pt>
                <c:pt idx="1352">
                  <c:v>913.82244000000003</c:v>
                </c:pt>
                <c:pt idx="1353">
                  <c:v>933.88504</c:v>
                </c:pt>
                <c:pt idx="1354">
                  <c:v>933.88504</c:v>
                </c:pt>
                <c:pt idx="1355">
                  <c:v>911.80673999999999</c:v>
                </c:pt>
                <c:pt idx="1356">
                  <c:v>929.85374000000002</c:v>
                </c:pt>
                <c:pt idx="1357">
                  <c:v>929.85374000000002</c:v>
                </c:pt>
                <c:pt idx="1358">
                  <c:v>929.85374000000002</c:v>
                </c:pt>
                <c:pt idx="1359">
                  <c:v>911.80673999999999</c:v>
                </c:pt>
                <c:pt idx="1360">
                  <c:v>911.80673999999999</c:v>
                </c:pt>
                <c:pt idx="1361">
                  <c:v>929.85374000000002</c:v>
                </c:pt>
                <c:pt idx="1362">
                  <c:v>929.85374000000002</c:v>
                </c:pt>
                <c:pt idx="1363">
                  <c:v>909.79114000000004</c:v>
                </c:pt>
                <c:pt idx="1364">
                  <c:v>909.79114000000004</c:v>
                </c:pt>
                <c:pt idx="1365">
                  <c:v>909.79114000000004</c:v>
                </c:pt>
                <c:pt idx="1366">
                  <c:v>927.83803999999998</c:v>
                </c:pt>
                <c:pt idx="1367">
                  <c:v>907.77544</c:v>
                </c:pt>
                <c:pt idx="1368">
                  <c:v>913.82244000000003</c:v>
                </c:pt>
                <c:pt idx="1369">
                  <c:v>913.82244000000003</c:v>
                </c:pt>
                <c:pt idx="1370">
                  <c:v>911.80673999999999</c:v>
                </c:pt>
                <c:pt idx="1371">
                  <c:v>911.80673999999999</c:v>
                </c:pt>
                <c:pt idx="1372">
                  <c:v>911.80673999999999</c:v>
                </c:pt>
                <c:pt idx="1373">
                  <c:v>891.74414000000002</c:v>
                </c:pt>
                <c:pt idx="1374">
                  <c:v>909.79114000000004</c:v>
                </c:pt>
                <c:pt idx="1375">
                  <c:v>891.74414000000002</c:v>
                </c:pt>
                <c:pt idx="1376">
                  <c:v>891.74414000000002</c:v>
                </c:pt>
                <c:pt idx="1377">
                  <c:v>909.79114000000004</c:v>
                </c:pt>
                <c:pt idx="1378">
                  <c:v>891.74414000000002</c:v>
                </c:pt>
                <c:pt idx="1379">
                  <c:v>891.74414000000002</c:v>
                </c:pt>
                <c:pt idx="1380">
                  <c:v>933.88504</c:v>
                </c:pt>
                <c:pt idx="1381">
                  <c:v>943.86933999999997</c:v>
                </c:pt>
                <c:pt idx="1382">
                  <c:v>927.83803999999998</c:v>
                </c:pt>
                <c:pt idx="1383">
                  <c:v>943.86933999999997</c:v>
                </c:pt>
                <c:pt idx="1384">
                  <c:v>943.86933999999997</c:v>
                </c:pt>
                <c:pt idx="1385">
                  <c:v>927.83803999999998</c:v>
                </c:pt>
                <c:pt idx="1386">
                  <c:v>905.75983999999994</c:v>
                </c:pt>
                <c:pt idx="1387">
                  <c:v>923.80673999999999</c:v>
                </c:pt>
                <c:pt idx="1388">
                  <c:v>923.80673999999999</c:v>
                </c:pt>
                <c:pt idx="1389">
                  <c:v>943.86933999999997</c:v>
                </c:pt>
                <c:pt idx="1390">
                  <c:v>927.83803999999998</c:v>
                </c:pt>
                <c:pt idx="1391">
                  <c:v>905.75983999999994</c:v>
                </c:pt>
                <c:pt idx="1392">
                  <c:v>905.75983999999994</c:v>
                </c:pt>
                <c:pt idx="1393">
                  <c:v>923.80673999999999</c:v>
                </c:pt>
                <c:pt idx="1394">
                  <c:v>923.80673999999999</c:v>
                </c:pt>
                <c:pt idx="1395">
                  <c:v>923.80673999999999</c:v>
                </c:pt>
                <c:pt idx="1396">
                  <c:v>927.83803999999998</c:v>
                </c:pt>
                <c:pt idx="1397">
                  <c:v>905.75983999999994</c:v>
                </c:pt>
                <c:pt idx="1398">
                  <c:v>905.75983999999994</c:v>
                </c:pt>
                <c:pt idx="1399">
                  <c:v>905.75983999999994</c:v>
                </c:pt>
                <c:pt idx="1400">
                  <c:v>905.75983999999994</c:v>
                </c:pt>
                <c:pt idx="1401">
                  <c:v>923.80673999999999</c:v>
                </c:pt>
                <c:pt idx="1402">
                  <c:v>923.80673999999999</c:v>
                </c:pt>
                <c:pt idx="1403">
                  <c:v>907.77544</c:v>
                </c:pt>
                <c:pt idx="1404">
                  <c:v>905.75983999999994</c:v>
                </c:pt>
                <c:pt idx="1405">
                  <c:v>905.75983999999994</c:v>
                </c:pt>
                <c:pt idx="1406">
                  <c:v>905.75983999999994</c:v>
                </c:pt>
                <c:pt idx="1407">
                  <c:v>905.75983999999994</c:v>
                </c:pt>
                <c:pt idx="1408">
                  <c:v>923.80673999999999</c:v>
                </c:pt>
                <c:pt idx="1409">
                  <c:v>907.77544</c:v>
                </c:pt>
                <c:pt idx="1410">
                  <c:v>885.69723999999997</c:v>
                </c:pt>
                <c:pt idx="1411">
                  <c:v>905.75983999999994</c:v>
                </c:pt>
                <c:pt idx="1412">
                  <c:v>905.75983999999994</c:v>
                </c:pt>
                <c:pt idx="1413">
                  <c:v>931.86933999999997</c:v>
                </c:pt>
                <c:pt idx="1414">
                  <c:v>931.86933999999997</c:v>
                </c:pt>
                <c:pt idx="1415">
                  <c:v>933.88504</c:v>
                </c:pt>
                <c:pt idx="1416">
                  <c:v>911.80673999999999</c:v>
                </c:pt>
                <c:pt idx="1417">
                  <c:v>911.80673999999999</c:v>
                </c:pt>
                <c:pt idx="1418">
                  <c:v>931.86933999999997</c:v>
                </c:pt>
                <c:pt idx="1419">
                  <c:v>947.90063999999995</c:v>
                </c:pt>
                <c:pt idx="1420">
                  <c:v>931.86933999999997</c:v>
                </c:pt>
                <c:pt idx="1421">
                  <c:v>927.83803999999998</c:v>
                </c:pt>
                <c:pt idx="1422">
                  <c:v>927.83803999999998</c:v>
                </c:pt>
                <c:pt idx="1423">
                  <c:v>927.83803999999998</c:v>
                </c:pt>
                <c:pt idx="1424">
                  <c:v>947.90063999999995</c:v>
                </c:pt>
                <c:pt idx="1425">
                  <c:v>931.86933999999997</c:v>
                </c:pt>
                <c:pt idx="1426">
                  <c:v>909.79114000000004</c:v>
                </c:pt>
                <c:pt idx="1427">
                  <c:v>927.83803999999998</c:v>
                </c:pt>
                <c:pt idx="1428">
                  <c:v>927.83803999999998</c:v>
                </c:pt>
                <c:pt idx="1429">
                  <c:v>927.83803999999998</c:v>
                </c:pt>
                <c:pt idx="1430">
                  <c:v>907.77544</c:v>
                </c:pt>
                <c:pt idx="1431">
                  <c:v>907.77544</c:v>
                </c:pt>
                <c:pt idx="1432">
                  <c:v>925.82244000000003</c:v>
                </c:pt>
                <c:pt idx="1433">
                  <c:v>925.82244000000003</c:v>
                </c:pt>
                <c:pt idx="1434">
                  <c:v>905.75983999999994</c:v>
                </c:pt>
                <c:pt idx="1435">
                  <c:v>911.80673999999999</c:v>
                </c:pt>
                <c:pt idx="1436">
                  <c:v>911.80673999999999</c:v>
                </c:pt>
                <c:pt idx="1437">
                  <c:v>929.85374000000002</c:v>
                </c:pt>
                <c:pt idx="1438">
                  <c:v>909.79114000000004</c:v>
                </c:pt>
                <c:pt idx="1439">
                  <c:v>909.79114000000004</c:v>
                </c:pt>
                <c:pt idx="1440">
                  <c:v>909.79114000000004</c:v>
                </c:pt>
                <c:pt idx="1441">
                  <c:v>907.77544</c:v>
                </c:pt>
                <c:pt idx="1442">
                  <c:v>907.77544</c:v>
                </c:pt>
                <c:pt idx="1443">
                  <c:v>909.79114000000004</c:v>
                </c:pt>
                <c:pt idx="1444">
                  <c:v>889.72853999999995</c:v>
                </c:pt>
                <c:pt idx="1445">
                  <c:v>907.77544</c:v>
                </c:pt>
                <c:pt idx="1446">
                  <c:v>889.72853999999995</c:v>
                </c:pt>
                <c:pt idx="1447">
                  <c:v>889.72853999999995</c:v>
                </c:pt>
                <c:pt idx="1448">
                  <c:v>907.77544</c:v>
                </c:pt>
                <c:pt idx="1449">
                  <c:v>941.85374000000002</c:v>
                </c:pt>
                <c:pt idx="1450">
                  <c:v>947.90063999999995</c:v>
                </c:pt>
                <c:pt idx="1451">
                  <c:v>941.85374000000002</c:v>
                </c:pt>
                <c:pt idx="1452">
                  <c:v>941.85374000000002</c:v>
                </c:pt>
                <c:pt idx="1453">
                  <c:v>925.82244000000003</c:v>
                </c:pt>
                <c:pt idx="1454">
                  <c:v>921.79114000000004</c:v>
                </c:pt>
                <c:pt idx="1455">
                  <c:v>941.85374000000002</c:v>
                </c:pt>
                <c:pt idx="1456">
                  <c:v>941.85374000000002</c:v>
                </c:pt>
                <c:pt idx="1457">
                  <c:v>925.82244000000003</c:v>
                </c:pt>
                <c:pt idx="1458">
                  <c:v>903.74414000000002</c:v>
                </c:pt>
                <c:pt idx="1459">
                  <c:v>921.79114000000004</c:v>
                </c:pt>
                <c:pt idx="1460">
                  <c:v>921.79114000000004</c:v>
                </c:pt>
                <c:pt idx="1461">
                  <c:v>921.79114000000004</c:v>
                </c:pt>
                <c:pt idx="1462">
                  <c:v>941.85374000000002</c:v>
                </c:pt>
                <c:pt idx="1463">
                  <c:v>925.82244000000003</c:v>
                </c:pt>
                <c:pt idx="1464">
                  <c:v>903.74414000000002</c:v>
                </c:pt>
                <c:pt idx="1465">
                  <c:v>903.74414000000002</c:v>
                </c:pt>
                <c:pt idx="1466">
                  <c:v>903.74414000000002</c:v>
                </c:pt>
                <c:pt idx="1467">
                  <c:v>921.79114000000004</c:v>
                </c:pt>
                <c:pt idx="1468">
                  <c:v>921.79114000000004</c:v>
                </c:pt>
                <c:pt idx="1469">
                  <c:v>921.79114000000004</c:v>
                </c:pt>
                <c:pt idx="1470">
                  <c:v>925.82244000000003</c:v>
                </c:pt>
                <c:pt idx="1471">
                  <c:v>903.74414000000002</c:v>
                </c:pt>
                <c:pt idx="1472">
                  <c:v>903.74414000000002</c:v>
                </c:pt>
                <c:pt idx="1473">
                  <c:v>903.74414000000002</c:v>
                </c:pt>
                <c:pt idx="1474">
                  <c:v>903.74414000000002</c:v>
                </c:pt>
                <c:pt idx="1475">
                  <c:v>921.79114000000004</c:v>
                </c:pt>
                <c:pt idx="1476">
                  <c:v>921.79114000000004</c:v>
                </c:pt>
                <c:pt idx="1477">
                  <c:v>905.75983999999994</c:v>
                </c:pt>
                <c:pt idx="1478">
                  <c:v>903.74414000000002</c:v>
                </c:pt>
                <c:pt idx="1479">
                  <c:v>903.74414000000002</c:v>
                </c:pt>
                <c:pt idx="1480">
                  <c:v>929.85374000000002</c:v>
                </c:pt>
                <c:pt idx="1481">
                  <c:v>929.85374000000002</c:v>
                </c:pt>
                <c:pt idx="1482">
                  <c:v>947.90063999999995</c:v>
                </c:pt>
                <c:pt idx="1483">
                  <c:v>931.86933999999997</c:v>
                </c:pt>
                <c:pt idx="1484">
                  <c:v>909.79114000000004</c:v>
                </c:pt>
                <c:pt idx="1485">
                  <c:v>929.85374000000002</c:v>
                </c:pt>
                <c:pt idx="1486">
                  <c:v>929.85374000000002</c:v>
                </c:pt>
                <c:pt idx="1487">
                  <c:v>945.88504</c:v>
                </c:pt>
                <c:pt idx="1488">
                  <c:v>945.88504</c:v>
                </c:pt>
                <c:pt idx="1489">
                  <c:v>947.90063999999995</c:v>
                </c:pt>
                <c:pt idx="1490">
                  <c:v>925.82244000000003</c:v>
                </c:pt>
                <c:pt idx="1491">
                  <c:v>925.82244000000003</c:v>
                </c:pt>
                <c:pt idx="1492">
                  <c:v>945.88504</c:v>
                </c:pt>
                <c:pt idx="1493">
                  <c:v>945.88504</c:v>
                </c:pt>
                <c:pt idx="1494">
                  <c:v>929.85374000000002</c:v>
                </c:pt>
                <c:pt idx="1495">
                  <c:v>925.82244000000003</c:v>
                </c:pt>
                <c:pt idx="1496">
                  <c:v>925.82244000000003</c:v>
                </c:pt>
                <c:pt idx="1497">
                  <c:v>925.82244000000003</c:v>
                </c:pt>
                <c:pt idx="1498">
                  <c:v>945.88504</c:v>
                </c:pt>
                <c:pt idx="1499">
                  <c:v>927.83803999999998</c:v>
                </c:pt>
                <c:pt idx="1500">
                  <c:v>905.75983999999994</c:v>
                </c:pt>
                <c:pt idx="1501">
                  <c:v>923.80673999999999</c:v>
                </c:pt>
                <c:pt idx="1502">
                  <c:v>923.80673999999999</c:v>
                </c:pt>
                <c:pt idx="1503">
                  <c:v>923.80673999999999</c:v>
                </c:pt>
                <c:pt idx="1504">
                  <c:v>909.79114000000004</c:v>
                </c:pt>
                <c:pt idx="1505">
                  <c:v>909.79114000000004</c:v>
                </c:pt>
                <c:pt idx="1506">
                  <c:v>927.83803999999998</c:v>
                </c:pt>
                <c:pt idx="1507">
                  <c:v>927.83803999999998</c:v>
                </c:pt>
                <c:pt idx="1508">
                  <c:v>907.77544</c:v>
                </c:pt>
                <c:pt idx="1509">
                  <c:v>907.77544</c:v>
                </c:pt>
                <c:pt idx="1510">
                  <c:v>907.77544</c:v>
                </c:pt>
                <c:pt idx="1511">
                  <c:v>925.82244000000003</c:v>
                </c:pt>
                <c:pt idx="1512">
                  <c:v>905.75983999999994</c:v>
                </c:pt>
                <c:pt idx="1513">
                  <c:v>907.77544</c:v>
                </c:pt>
                <c:pt idx="1514">
                  <c:v>907.77544</c:v>
                </c:pt>
                <c:pt idx="1515">
                  <c:v>905.75983999999994</c:v>
                </c:pt>
                <c:pt idx="1516">
                  <c:v>905.75983999999994</c:v>
                </c:pt>
                <c:pt idx="1517">
                  <c:v>907.77544</c:v>
                </c:pt>
                <c:pt idx="1518">
                  <c:v>887.71284000000003</c:v>
                </c:pt>
                <c:pt idx="1519">
                  <c:v>905.75983999999994</c:v>
                </c:pt>
                <c:pt idx="1520">
                  <c:v>961.91633999999999</c:v>
                </c:pt>
                <c:pt idx="1521">
                  <c:v>939.83803999999998</c:v>
                </c:pt>
                <c:pt idx="1522">
                  <c:v>939.83803999999998</c:v>
                </c:pt>
                <c:pt idx="1523">
                  <c:v>945.88504</c:v>
                </c:pt>
                <c:pt idx="1524">
                  <c:v>939.83803999999998</c:v>
                </c:pt>
                <c:pt idx="1525">
                  <c:v>939.83803999999998</c:v>
                </c:pt>
                <c:pt idx="1526">
                  <c:v>939.83803999999998</c:v>
                </c:pt>
                <c:pt idx="1527">
                  <c:v>923.80673999999999</c:v>
                </c:pt>
                <c:pt idx="1528">
                  <c:v>919.77544</c:v>
                </c:pt>
                <c:pt idx="1529">
                  <c:v>919.77544</c:v>
                </c:pt>
                <c:pt idx="1530">
                  <c:v>939.83803999999998</c:v>
                </c:pt>
                <c:pt idx="1531">
                  <c:v>939.83803999999998</c:v>
                </c:pt>
                <c:pt idx="1532">
                  <c:v>923.80673999999999</c:v>
                </c:pt>
                <c:pt idx="1533">
                  <c:v>901.72853999999995</c:v>
                </c:pt>
                <c:pt idx="1534">
                  <c:v>901.72853999999995</c:v>
                </c:pt>
                <c:pt idx="1535">
                  <c:v>919.77544</c:v>
                </c:pt>
                <c:pt idx="1536">
                  <c:v>919.77544</c:v>
                </c:pt>
                <c:pt idx="1537">
                  <c:v>919.77544</c:v>
                </c:pt>
                <c:pt idx="1538">
                  <c:v>939.83803999999998</c:v>
                </c:pt>
                <c:pt idx="1539">
                  <c:v>923.80673999999999</c:v>
                </c:pt>
                <c:pt idx="1540">
                  <c:v>901.72853999999995</c:v>
                </c:pt>
                <c:pt idx="1541">
                  <c:v>901.72853999999995</c:v>
                </c:pt>
                <c:pt idx="1542">
                  <c:v>901.72853999999995</c:v>
                </c:pt>
                <c:pt idx="1543">
                  <c:v>919.77544</c:v>
                </c:pt>
                <c:pt idx="1544">
                  <c:v>919.77544</c:v>
                </c:pt>
                <c:pt idx="1545">
                  <c:v>919.77544</c:v>
                </c:pt>
                <c:pt idx="1546">
                  <c:v>923.80673999999999</c:v>
                </c:pt>
                <c:pt idx="1547">
                  <c:v>901.72853999999995</c:v>
                </c:pt>
                <c:pt idx="1548">
                  <c:v>901.72853999999995</c:v>
                </c:pt>
                <c:pt idx="1549">
                  <c:v>927.83803999999998</c:v>
                </c:pt>
                <c:pt idx="1550">
                  <c:v>927.83803999999998</c:v>
                </c:pt>
                <c:pt idx="1551">
                  <c:v>945.88504</c:v>
                </c:pt>
                <c:pt idx="1552">
                  <c:v>945.88504</c:v>
                </c:pt>
                <c:pt idx="1553">
                  <c:v>929.85374000000002</c:v>
                </c:pt>
                <c:pt idx="1554">
                  <c:v>927.83803999999998</c:v>
                </c:pt>
                <c:pt idx="1555">
                  <c:v>927.83803999999998</c:v>
                </c:pt>
                <c:pt idx="1556">
                  <c:v>943.86933999999997</c:v>
                </c:pt>
                <c:pt idx="1557">
                  <c:v>943.86933999999997</c:v>
                </c:pt>
                <c:pt idx="1558">
                  <c:v>961.91633999999999</c:v>
                </c:pt>
                <c:pt idx="1559">
                  <c:v>945.88504</c:v>
                </c:pt>
                <c:pt idx="1560">
                  <c:v>923.80673999999999</c:v>
                </c:pt>
                <c:pt idx="1561">
                  <c:v>943.86933999999997</c:v>
                </c:pt>
                <c:pt idx="1562">
                  <c:v>943.86933999999997</c:v>
                </c:pt>
                <c:pt idx="1563">
                  <c:v>943.86933999999997</c:v>
                </c:pt>
                <c:pt idx="1564">
                  <c:v>943.86933999999997</c:v>
                </c:pt>
                <c:pt idx="1565">
                  <c:v>945.88504</c:v>
                </c:pt>
                <c:pt idx="1566">
                  <c:v>923.80673999999999</c:v>
                </c:pt>
                <c:pt idx="1567">
                  <c:v>923.80673999999999</c:v>
                </c:pt>
                <c:pt idx="1568">
                  <c:v>943.86933999999997</c:v>
                </c:pt>
                <c:pt idx="1569">
                  <c:v>941.85374000000002</c:v>
                </c:pt>
                <c:pt idx="1570">
                  <c:v>925.82244000000003</c:v>
                </c:pt>
                <c:pt idx="1571">
                  <c:v>921.79114000000004</c:v>
                </c:pt>
                <c:pt idx="1572">
                  <c:v>921.79114000000004</c:v>
                </c:pt>
                <c:pt idx="1573">
                  <c:v>921.79114000000004</c:v>
                </c:pt>
                <c:pt idx="1574">
                  <c:v>941.85374000000002</c:v>
                </c:pt>
                <c:pt idx="1575">
                  <c:v>929.85374000000002</c:v>
                </c:pt>
                <c:pt idx="1576">
                  <c:v>907.77544</c:v>
                </c:pt>
                <c:pt idx="1577">
                  <c:v>925.82244000000003</c:v>
                </c:pt>
                <c:pt idx="1578">
                  <c:v>925.82244000000003</c:v>
                </c:pt>
                <c:pt idx="1579">
                  <c:v>925.82244000000003</c:v>
                </c:pt>
                <c:pt idx="1580">
                  <c:v>905.75983999999994</c:v>
                </c:pt>
                <c:pt idx="1581">
                  <c:v>905.75983999999994</c:v>
                </c:pt>
                <c:pt idx="1582">
                  <c:v>923.80673999999999</c:v>
                </c:pt>
                <c:pt idx="1583">
                  <c:v>923.80673999999999</c:v>
                </c:pt>
                <c:pt idx="1584">
                  <c:v>903.74414000000002</c:v>
                </c:pt>
                <c:pt idx="1585">
                  <c:v>905.75983999999994</c:v>
                </c:pt>
                <c:pt idx="1586">
                  <c:v>905.75983999999994</c:v>
                </c:pt>
                <c:pt idx="1587">
                  <c:v>923.80673999999999</c:v>
                </c:pt>
                <c:pt idx="1588">
                  <c:v>903.74414000000002</c:v>
                </c:pt>
                <c:pt idx="1589">
                  <c:v>905.75983999999994</c:v>
                </c:pt>
                <c:pt idx="1590">
                  <c:v>905.75983999999994</c:v>
                </c:pt>
                <c:pt idx="1591">
                  <c:v>903.74414000000002</c:v>
                </c:pt>
                <c:pt idx="1592">
                  <c:v>903.74414000000002</c:v>
                </c:pt>
                <c:pt idx="1593">
                  <c:v>937.82244000000003</c:v>
                </c:pt>
                <c:pt idx="1594">
                  <c:v>959.90063999999995</c:v>
                </c:pt>
                <c:pt idx="1595">
                  <c:v>937.82244000000003</c:v>
                </c:pt>
                <c:pt idx="1596">
                  <c:v>937.82244000000003</c:v>
                </c:pt>
                <c:pt idx="1597">
                  <c:v>937.82244000000003</c:v>
                </c:pt>
                <c:pt idx="1598">
                  <c:v>943.86933999999997</c:v>
                </c:pt>
                <c:pt idx="1599">
                  <c:v>917.75983999999994</c:v>
                </c:pt>
                <c:pt idx="1600">
                  <c:v>937.82244000000003</c:v>
                </c:pt>
                <c:pt idx="1601">
                  <c:v>937.82244000000003</c:v>
                </c:pt>
                <c:pt idx="1602">
                  <c:v>937.82244000000003</c:v>
                </c:pt>
                <c:pt idx="1603">
                  <c:v>921.79114000000004</c:v>
                </c:pt>
                <c:pt idx="1604">
                  <c:v>917.75983999999994</c:v>
                </c:pt>
                <c:pt idx="1605">
                  <c:v>917.75983999999994</c:v>
                </c:pt>
                <c:pt idx="1606">
                  <c:v>917.75983999999994</c:v>
                </c:pt>
                <c:pt idx="1607">
                  <c:v>937.82244000000003</c:v>
                </c:pt>
                <c:pt idx="1608">
                  <c:v>937.82244000000003</c:v>
                </c:pt>
                <c:pt idx="1609">
                  <c:v>921.79114000000004</c:v>
                </c:pt>
                <c:pt idx="1610">
                  <c:v>899.71284000000003</c:v>
                </c:pt>
                <c:pt idx="1611">
                  <c:v>899.71284000000003</c:v>
                </c:pt>
                <c:pt idx="1612">
                  <c:v>899.71284000000003</c:v>
                </c:pt>
                <c:pt idx="1613">
                  <c:v>917.75983999999994</c:v>
                </c:pt>
                <c:pt idx="1614">
                  <c:v>917.75983999999994</c:v>
                </c:pt>
                <c:pt idx="1615">
                  <c:v>917.75983999999994</c:v>
                </c:pt>
                <c:pt idx="1616">
                  <c:v>937.82244000000003</c:v>
                </c:pt>
                <c:pt idx="1617">
                  <c:v>921.79114000000004</c:v>
                </c:pt>
                <c:pt idx="1618">
                  <c:v>899.71284000000003</c:v>
                </c:pt>
                <c:pt idx="1619">
                  <c:v>925.82244000000003</c:v>
                </c:pt>
                <c:pt idx="1620">
                  <c:v>925.82244000000003</c:v>
                </c:pt>
                <c:pt idx="1621">
                  <c:v>943.86933999999997</c:v>
                </c:pt>
                <c:pt idx="1622">
                  <c:v>943.86933999999997</c:v>
                </c:pt>
                <c:pt idx="1623">
                  <c:v>943.86933999999997</c:v>
                </c:pt>
                <c:pt idx="1624">
                  <c:v>947.90063999999995</c:v>
                </c:pt>
                <c:pt idx="1625">
                  <c:v>925.82244000000003</c:v>
                </c:pt>
                <c:pt idx="1626">
                  <c:v>925.82244000000003</c:v>
                </c:pt>
                <c:pt idx="1627">
                  <c:v>941.85374000000002</c:v>
                </c:pt>
                <c:pt idx="1628">
                  <c:v>941.85374000000002</c:v>
                </c:pt>
                <c:pt idx="1629">
                  <c:v>959.90063999999995</c:v>
                </c:pt>
                <c:pt idx="1630">
                  <c:v>959.90063999999995</c:v>
                </c:pt>
                <c:pt idx="1631">
                  <c:v>943.86933999999997</c:v>
                </c:pt>
                <c:pt idx="1632">
                  <c:v>941.85374000000002</c:v>
                </c:pt>
                <c:pt idx="1633">
                  <c:v>941.85374000000002</c:v>
                </c:pt>
                <c:pt idx="1634">
                  <c:v>941.85374000000002</c:v>
                </c:pt>
                <c:pt idx="1635">
                  <c:v>941.85374000000002</c:v>
                </c:pt>
                <c:pt idx="1636">
                  <c:v>959.90063999999995</c:v>
                </c:pt>
                <c:pt idx="1637">
                  <c:v>943.86933999999997</c:v>
                </c:pt>
                <c:pt idx="1638">
                  <c:v>921.79114000000004</c:v>
                </c:pt>
                <c:pt idx="1639">
                  <c:v>941.85374000000002</c:v>
                </c:pt>
                <c:pt idx="1640">
                  <c:v>941.85374000000002</c:v>
                </c:pt>
                <c:pt idx="1641">
                  <c:v>939.83803999999998</c:v>
                </c:pt>
                <c:pt idx="1642">
                  <c:v>939.83803999999998</c:v>
                </c:pt>
                <c:pt idx="1643">
                  <c:v>941.85374000000002</c:v>
                </c:pt>
                <c:pt idx="1644">
                  <c:v>919.77544</c:v>
                </c:pt>
                <c:pt idx="1645">
                  <c:v>919.77544</c:v>
                </c:pt>
                <c:pt idx="1646">
                  <c:v>939.83803999999998</c:v>
                </c:pt>
                <c:pt idx="1647">
                  <c:v>943.86933999999997</c:v>
                </c:pt>
                <c:pt idx="1648">
                  <c:v>927.83803999999998</c:v>
                </c:pt>
                <c:pt idx="1649">
                  <c:v>923.80673999999999</c:v>
                </c:pt>
                <c:pt idx="1650">
                  <c:v>923.80673999999999</c:v>
                </c:pt>
                <c:pt idx="1651">
                  <c:v>923.80673999999999</c:v>
                </c:pt>
                <c:pt idx="1652">
                  <c:v>943.86933999999997</c:v>
                </c:pt>
                <c:pt idx="1653">
                  <c:v>925.82244000000003</c:v>
                </c:pt>
                <c:pt idx="1654">
                  <c:v>903.74414000000002</c:v>
                </c:pt>
                <c:pt idx="1655">
                  <c:v>921.79114000000004</c:v>
                </c:pt>
                <c:pt idx="1656">
                  <c:v>921.79114000000004</c:v>
                </c:pt>
                <c:pt idx="1657">
                  <c:v>921.79114000000004</c:v>
                </c:pt>
                <c:pt idx="1658">
                  <c:v>903.74414000000002</c:v>
                </c:pt>
                <c:pt idx="1659">
                  <c:v>903.74414000000002</c:v>
                </c:pt>
                <c:pt idx="1660">
                  <c:v>921.79114000000004</c:v>
                </c:pt>
                <c:pt idx="1661">
                  <c:v>921.79114000000004</c:v>
                </c:pt>
                <c:pt idx="1662">
                  <c:v>901.72853999999995</c:v>
                </c:pt>
                <c:pt idx="1663">
                  <c:v>903.74414000000002</c:v>
                </c:pt>
                <c:pt idx="1664">
                  <c:v>903.74414000000002</c:v>
                </c:pt>
                <c:pt idx="1665">
                  <c:v>921.79114000000004</c:v>
                </c:pt>
                <c:pt idx="1666">
                  <c:v>901.72853999999995</c:v>
                </c:pt>
                <c:pt idx="1667">
                  <c:v>957.88504</c:v>
                </c:pt>
                <c:pt idx="1668">
                  <c:v>973.91633999999999</c:v>
                </c:pt>
                <c:pt idx="1669">
                  <c:v>935.80673999999999</c:v>
                </c:pt>
                <c:pt idx="1670">
                  <c:v>935.80673999999999</c:v>
                </c:pt>
                <c:pt idx="1671">
                  <c:v>957.88504</c:v>
                </c:pt>
                <c:pt idx="1672">
                  <c:v>935.80673999999999</c:v>
                </c:pt>
                <c:pt idx="1673">
                  <c:v>935.80673999999999</c:v>
                </c:pt>
                <c:pt idx="1674">
                  <c:v>935.80673999999999</c:v>
                </c:pt>
                <c:pt idx="1675">
                  <c:v>935.80673999999999</c:v>
                </c:pt>
                <c:pt idx="1676">
                  <c:v>941.85374000000002</c:v>
                </c:pt>
                <c:pt idx="1677">
                  <c:v>915.74414000000002</c:v>
                </c:pt>
                <c:pt idx="1678">
                  <c:v>915.74414000000002</c:v>
                </c:pt>
                <c:pt idx="1679">
                  <c:v>935.80673999999999</c:v>
                </c:pt>
                <c:pt idx="1680">
                  <c:v>935.80673999999999</c:v>
                </c:pt>
                <c:pt idx="1681">
                  <c:v>935.80673999999999</c:v>
                </c:pt>
                <c:pt idx="1682">
                  <c:v>919.77544</c:v>
                </c:pt>
                <c:pt idx="1683">
                  <c:v>897.69723999999997</c:v>
                </c:pt>
                <c:pt idx="1684">
                  <c:v>915.74414000000002</c:v>
                </c:pt>
                <c:pt idx="1685">
                  <c:v>915.74414000000002</c:v>
                </c:pt>
                <c:pt idx="1686">
                  <c:v>915.74414000000002</c:v>
                </c:pt>
                <c:pt idx="1687">
                  <c:v>935.80673999999999</c:v>
                </c:pt>
                <c:pt idx="1688">
                  <c:v>935.80673999999999</c:v>
                </c:pt>
                <c:pt idx="1689">
                  <c:v>919.77544</c:v>
                </c:pt>
                <c:pt idx="1690">
                  <c:v>897.69723999999997</c:v>
                </c:pt>
                <c:pt idx="1691">
                  <c:v>923.80673999999999</c:v>
                </c:pt>
                <c:pt idx="1692">
                  <c:v>923.80673999999999</c:v>
                </c:pt>
                <c:pt idx="1693">
                  <c:v>941.85374000000002</c:v>
                </c:pt>
                <c:pt idx="1694">
                  <c:v>941.85374000000002</c:v>
                </c:pt>
                <c:pt idx="1695">
                  <c:v>941.85374000000002</c:v>
                </c:pt>
                <c:pt idx="1696">
                  <c:v>961.91633999999999</c:v>
                </c:pt>
                <c:pt idx="1697">
                  <c:v>945.88504</c:v>
                </c:pt>
                <c:pt idx="1698">
                  <c:v>923.80673999999999</c:v>
                </c:pt>
                <c:pt idx="1699">
                  <c:v>939.83803999999998</c:v>
                </c:pt>
                <c:pt idx="1700">
                  <c:v>939.83803999999998</c:v>
                </c:pt>
                <c:pt idx="1701">
                  <c:v>957.88504</c:v>
                </c:pt>
                <c:pt idx="1702">
                  <c:v>957.88504</c:v>
                </c:pt>
                <c:pt idx="1703">
                  <c:v>957.88504</c:v>
                </c:pt>
                <c:pt idx="1704">
                  <c:v>961.91633999999999</c:v>
                </c:pt>
                <c:pt idx="1705">
                  <c:v>939.83803999999998</c:v>
                </c:pt>
                <c:pt idx="1706">
                  <c:v>939.83803999999998</c:v>
                </c:pt>
                <c:pt idx="1707">
                  <c:v>939.83803999999998</c:v>
                </c:pt>
                <c:pt idx="1708">
                  <c:v>939.83803999999998</c:v>
                </c:pt>
                <c:pt idx="1709">
                  <c:v>957.88504</c:v>
                </c:pt>
                <c:pt idx="1710">
                  <c:v>957.88504</c:v>
                </c:pt>
                <c:pt idx="1711">
                  <c:v>941.85374000000002</c:v>
                </c:pt>
                <c:pt idx="1712">
                  <c:v>939.83803999999998</c:v>
                </c:pt>
                <c:pt idx="1713">
                  <c:v>939.83803999999998</c:v>
                </c:pt>
                <c:pt idx="1714">
                  <c:v>937.82244000000003</c:v>
                </c:pt>
                <c:pt idx="1715">
                  <c:v>937.82244000000003</c:v>
                </c:pt>
                <c:pt idx="1716">
                  <c:v>955.86933999999997</c:v>
                </c:pt>
                <c:pt idx="1717">
                  <c:v>939.83803999999998</c:v>
                </c:pt>
                <c:pt idx="1718">
                  <c:v>917.75983999999994</c:v>
                </c:pt>
                <c:pt idx="1719">
                  <c:v>937.82244000000003</c:v>
                </c:pt>
                <c:pt idx="1720">
                  <c:v>937.82244000000003</c:v>
                </c:pt>
                <c:pt idx="1721">
                  <c:v>941.85374000000002</c:v>
                </c:pt>
                <c:pt idx="1722">
                  <c:v>941.85374000000002</c:v>
                </c:pt>
                <c:pt idx="1723">
                  <c:v>943.86933999999997</c:v>
                </c:pt>
                <c:pt idx="1724">
                  <c:v>921.79114000000004</c:v>
                </c:pt>
                <c:pt idx="1725">
                  <c:v>921.79114000000004</c:v>
                </c:pt>
                <c:pt idx="1726">
                  <c:v>941.85374000000002</c:v>
                </c:pt>
                <c:pt idx="1727">
                  <c:v>939.83803999999998</c:v>
                </c:pt>
                <c:pt idx="1728">
                  <c:v>923.80673999999999</c:v>
                </c:pt>
                <c:pt idx="1729">
                  <c:v>919.77544</c:v>
                </c:pt>
                <c:pt idx="1730">
                  <c:v>919.77544</c:v>
                </c:pt>
                <c:pt idx="1731">
                  <c:v>919.77544</c:v>
                </c:pt>
                <c:pt idx="1732">
                  <c:v>939.83803999999998</c:v>
                </c:pt>
                <c:pt idx="1733">
                  <c:v>923.80673999999999</c:v>
                </c:pt>
                <c:pt idx="1734">
                  <c:v>901.72853999999995</c:v>
                </c:pt>
                <c:pt idx="1735">
                  <c:v>919.77544</c:v>
                </c:pt>
                <c:pt idx="1736">
                  <c:v>919.77544</c:v>
                </c:pt>
                <c:pt idx="1737">
                  <c:v>919.77544</c:v>
                </c:pt>
                <c:pt idx="1738">
                  <c:v>901.72853999999995</c:v>
                </c:pt>
                <c:pt idx="1739">
                  <c:v>901.72853999999995</c:v>
                </c:pt>
                <c:pt idx="1740">
                  <c:v>919.77544</c:v>
                </c:pt>
                <c:pt idx="1741">
                  <c:v>919.77544</c:v>
                </c:pt>
                <c:pt idx="1742">
                  <c:v>899.71284000000003</c:v>
                </c:pt>
                <c:pt idx="1743">
                  <c:v>971.90063999999995</c:v>
                </c:pt>
                <c:pt idx="1744">
                  <c:v>933.79114000000004</c:v>
                </c:pt>
                <c:pt idx="1745">
                  <c:v>955.86933999999997</c:v>
                </c:pt>
                <c:pt idx="1746">
                  <c:v>971.90063999999995</c:v>
                </c:pt>
                <c:pt idx="1747">
                  <c:v>933.79114000000004</c:v>
                </c:pt>
                <c:pt idx="1748">
                  <c:v>933.79114000000004</c:v>
                </c:pt>
                <c:pt idx="1749">
                  <c:v>933.79114000000004</c:v>
                </c:pt>
                <c:pt idx="1750">
                  <c:v>955.86933999999997</c:v>
                </c:pt>
                <c:pt idx="1751">
                  <c:v>913.72853999999995</c:v>
                </c:pt>
                <c:pt idx="1752">
                  <c:v>933.79114000000004</c:v>
                </c:pt>
                <c:pt idx="1753">
                  <c:v>933.79114000000004</c:v>
                </c:pt>
                <c:pt idx="1754">
                  <c:v>933.79114000000004</c:v>
                </c:pt>
                <c:pt idx="1755">
                  <c:v>933.79114000000004</c:v>
                </c:pt>
                <c:pt idx="1756">
                  <c:v>939.83803999999998</c:v>
                </c:pt>
                <c:pt idx="1757">
                  <c:v>913.72853999999995</c:v>
                </c:pt>
                <c:pt idx="1758">
                  <c:v>913.72853999999995</c:v>
                </c:pt>
                <c:pt idx="1759">
                  <c:v>913.72853999999995</c:v>
                </c:pt>
                <c:pt idx="1760">
                  <c:v>933.79114000000004</c:v>
                </c:pt>
                <c:pt idx="1761">
                  <c:v>933.79114000000004</c:v>
                </c:pt>
                <c:pt idx="1762">
                  <c:v>933.79114000000004</c:v>
                </c:pt>
                <c:pt idx="1763">
                  <c:v>917.75983999999994</c:v>
                </c:pt>
                <c:pt idx="1764">
                  <c:v>947.90063999999995</c:v>
                </c:pt>
                <c:pt idx="1765">
                  <c:v>921.79114000000004</c:v>
                </c:pt>
                <c:pt idx="1766">
                  <c:v>939.83803999999998</c:v>
                </c:pt>
                <c:pt idx="1767">
                  <c:v>939.83803999999998</c:v>
                </c:pt>
                <c:pt idx="1768">
                  <c:v>939.83803999999998</c:v>
                </c:pt>
                <c:pt idx="1769">
                  <c:v>959.90063999999995</c:v>
                </c:pt>
                <c:pt idx="1770">
                  <c:v>959.90063999999995</c:v>
                </c:pt>
                <c:pt idx="1771">
                  <c:v>943.86933999999997</c:v>
                </c:pt>
                <c:pt idx="1772">
                  <c:v>921.79114000000004</c:v>
                </c:pt>
                <c:pt idx="1773">
                  <c:v>937.82244000000003</c:v>
                </c:pt>
                <c:pt idx="1774">
                  <c:v>937.82244000000003</c:v>
                </c:pt>
                <c:pt idx="1775">
                  <c:v>955.86933999999997</c:v>
                </c:pt>
                <c:pt idx="1776">
                  <c:v>955.86933999999997</c:v>
                </c:pt>
                <c:pt idx="1777">
                  <c:v>955.86933999999997</c:v>
                </c:pt>
                <c:pt idx="1778">
                  <c:v>975.93193999999994</c:v>
                </c:pt>
                <c:pt idx="1779">
                  <c:v>959.90063999999995</c:v>
                </c:pt>
                <c:pt idx="1780">
                  <c:v>937.82244000000003</c:v>
                </c:pt>
                <c:pt idx="1781">
                  <c:v>937.82244000000003</c:v>
                </c:pt>
                <c:pt idx="1782">
                  <c:v>937.82244000000003</c:v>
                </c:pt>
                <c:pt idx="1783">
                  <c:v>955.86933999999997</c:v>
                </c:pt>
                <c:pt idx="1784">
                  <c:v>955.86933999999997</c:v>
                </c:pt>
                <c:pt idx="1785">
                  <c:v>955.86933999999997</c:v>
                </c:pt>
                <c:pt idx="1786">
                  <c:v>959.90063999999995</c:v>
                </c:pt>
                <c:pt idx="1787">
                  <c:v>937.82244000000003</c:v>
                </c:pt>
                <c:pt idx="1788">
                  <c:v>937.82244000000003</c:v>
                </c:pt>
                <c:pt idx="1789">
                  <c:v>935.80673999999999</c:v>
                </c:pt>
                <c:pt idx="1790">
                  <c:v>935.80673999999999</c:v>
                </c:pt>
                <c:pt idx="1791">
                  <c:v>953.85374000000002</c:v>
                </c:pt>
                <c:pt idx="1792">
                  <c:v>953.85374000000002</c:v>
                </c:pt>
                <c:pt idx="1793">
                  <c:v>937.82244000000003</c:v>
                </c:pt>
                <c:pt idx="1794">
                  <c:v>935.80673999999999</c:v>
                </c:pt>
                <c:pt idx="1795">
                  <c:v>935.80673999999999</c:v>
                </c:pt>
                <c:pt idx="1796">
                  <c:v>939.83803999999998</c:v>
                </c:pt>
                <c:pt idx="1797">
                  <c:v>939.83803999999998</c:v>
                </c:pt>
                <c:pt idx="1798">
                  <c:v>957.88504</c:v>
                </c:pt>
                <c:pt idx="1799">
                  <c:v>941.85374000000002</c:v>
                </c:pt>
                <c:pt idx="1800">
                  <c:v>919.77544</c:v>
                </c:pt>
                <c:pt idx="1801">
                  <c:v>939.83803999999998</c:v>
                </c:pt>
                <c:pt idx="1802">
                  <c:v>939.83803999999998</c:v>
                </c:pt>
                <c:pt idx="1803">
                  <c:v>937.82244000000003</c:v>
                </c:pt>
                <c:pt idx="1804">
                  <c:v>937.82244000000003</c:v>
                </c:pt>
                <c:pt idx="1805">
                  <c:v>939.83803999999998</c:v>
                </c:pt>
                <c:pt idx="1806">
                  <c:v>917.75983999999994</c:v>
                </c:pt>
                <c:pt idx="1807">
                  <c:v>917.75983999999994</c:v>
                </c:pt>
                <c:pt idx="1808">
                  <c:v>937.82244000000003</c:v>
                </c:pt>
                <c:pt idx="1809">
                  <c:v>937.82244000000003</c:v>
                </c:pt>
                <c:pt idx="1810">
                  <c:v>921.79114000000004</c:v>
                </c:pt>
                <c:pt idx="1811">
                  <c:v>917.75983999999994</c:v>
                </c:pt>
                <c:pt idx="1812">
                  <c:v>917.75983999999994</c:v>
                </c:pt>
                <c:pt idx="1813">
                  <c:v>917.75983999999994</c:v>
                </c:pt>
                <c:pt idx="1814">
                  <c:v>937.82244000000003</c:v>
                </c:pt>
                <c:pt idx="1815">
                  <c:v>921.79114000000004</c:v>
                </c:pt>
                <c:pt idx="1816">
                  <c:v>899.71284000000003</c:v>
                </c:pt>
                <c:pt idx="1817">
                  <c:v>917.75983999999994</c:v>
                </c:pt>
                <c:pt idx="1818">
                  <c:v>917.75983999999994</c:v>
                </c:pt>
                <c:pt idx="1819">
                  <c:v>917.75983999999994</c:v>
                </c:pt>
                <c:pt idx="1820">
                  <c:v>969.88504</c:v>
                </c:pt>
                <c:pt idx="1821">
                  <c:v>953.85374000000002</c:v>
                </c:pt>
                <c:pt idx="1822">
                  <c:v>969.88504</c:v>
                </c:pt>
                <c:pt idx="1823">
                  <c:v>931.77544</c:v>
                </c:pt>
                <c:pt idx="1824">
                  <c:v>931.77544</c:v>
                </c:pt>
                <c:pt idx="1825">
                  <c:v>953.85374000000002</c:v>
                </c:pt>
                <c:pt idx="1826">
                  <c:v>969.88504</c:v>
                </c:pt>
                <c:pt idx="1827">
                  <c:v>931.77544</c:v>
                </c:pt>
                <c:pt idx="1828">
                  <c:v>931.77544</c:v>
                </c:pt>
                <c:pt idx="1829">
                  <c:v>931.77544</c:v>
                </c:pt>
                <c:pt idx="1830">
                  <c:v>931.77544</c:v>
                </c:pt>
                <c:pt idx="1831">
                  <c:v>953.85374000000002</c:v>
                </c:pt>
                <c:pt idx="1832">
                  <c:v>911.71284000000003</c:v>
                </c:pt>
                <c:pt idx="1833">
                  <c:v>911.71284000000003</c:v>
                </c:pt>
                <c:pt idx="1834">
                  <c:v>931.77544</c:v>
                </c:pt>
                <c:pt idx="1835">
                  <c:v>931.77544</c:v>
                </c:pt>
                <c:pt idx="1836">
                  <c:v>931.77544</c:v>
                </c:pt>
                <c:pt idx="1837">
                  <c:v>931.77544</c:v>
                </c:pt>
                <c:pt idx="1838">
                  <c:v>937.82244000000003</c:v>
                </c:pt>
                <c:pt idx="1839">
                  <c:v>945.88504</c:v>
                </c:pt>
                <c:pt idx="1840">
                  <c:v>937.82244000000003</c:v>
                </c:pt>
                <c:pt idx="1841">
                  <c:v>937.82244000000003</c:v>
                </c:pt>
                <c:pt idx="1842">
                  <c:v>937.82244000000003</c:v>
                </c:pt>
                <c:pt idx="1843">
                  <c:v>957.88504</c:v>
                </c:pt>
                <c:pt idx="1844">
                  <c:v>957.88504</c:v>
                </c:pt>
                <c:pt idx="1845">
                  <c:v>957.88504</c:v>
                </c:pt>
                <c:pt idx="1846">
                  <c:v>941.85374000000002</c:v>
                </c:pt>
                <c:pt idx="1847">
                  <c:v>961.91633999999999</c:v>
                </c:pt>
                <c:pt idx="1848">
                  <c:v>935.80673999999999</c:v>
                </c:pt>
                <c:pt idx="1849">
                  <c:v>953.85374000000002</c:v>
                </c:pt>
                <c:pt idx="1850">
                  <c:v>953.85374000000002</c:v>
                </c:pt>
                <c:pt idx="1851">
                  <c:v>953.85374000000002</c:v>
                </c:pt>
                <c:pt idx="1852">
                  <c:v>973.91633999999999</c:v>
                </c:pt>
                <c:pt idx="1853">
                  <c:v>973.91633999999999</c:v>
                </c:pt>
                <c:pt idx="1854">
                  <c:v>957.88504</c:v>
                </c:pt>
                <c:pt idx="1855">
                  <c:v>935.80673999999999</c:v>
                </c:pt>
                <c:pt idx="1856">
                  <c:v>935.80673999999999</c:v>
                </c:pt>
                <c:pt idx="1857">
                  <c:v>935.80673999999999</c:v>
                </c:pt>
                <c:pt idx="1858">
                  <c:v>953.85374000000002</c:v>
                </c:pt>
                <c:pt idx="1859">
                  <c:v>953.85374000000002</c:v>
                </c:pt>
                <c:pt idx="1860">
                  <c:v>953.85374000000002</c:v>
                </c:pt>
                <c:pt idx="1861">
                  <c:v>973.91633999999999</c:v>
                </c:pt>
                <c:pt idx="1862">
                  <c:v>957.88504</c:v>
                </c:pt>
                <c:pt idx="1863">
                  <c:v>935.80673999999999</c:v>
                </c:pt>
                <c:pt idx="1864">
                  <c:v>933.79114000000004</c:v>
                </c:pt>
                <c:pt idx="1865">
                  <c:v>933.79114000000004</c:v>
                </c:pt>
                <c:pt idx="1866">
                  <c:v>951.83803999999998</c:v>
                </c:pt>
                <c:pt idx="1867">
                  <c:v>951.83803999999998</c:v>
                </c:pt>
                <c:pt idx="1868">
                  <c:v>951.83803999999998</c:v>
                </c:pt>
                <c:pt idx="1869">
                  <c:v>955.86933999999997</c:v>
                </c:pt>
                <c:pt idx="1870">
                  <c:v>933.79114000000004</c:v>
                </c:pt>
                <c:pt idx="1871">
                  <c:v>933.79114000000004</c:v>
                </c:pt>
                <c:pt idx="1872">
                  <c:v>937.82244000000003</c:v>
                </c:pt>
                <c:pt idx="1873">
                  <c:v>937.82244000000003</c:v>
                </c:pt>
                <c:pt idx="1874">
                  <c:v>955.86933999999997</c:v>
                </c:pt>
                <c:pt idx="1875">
                  <c:v>955.86933999999997</c:v>
                </c:pt>
                <c:pt idx="1876">
                  <c:v>939.83803999999998</c:v>
                </c:pt>
                <c:pt idx="1877">
                  <c:v>937.82244000000003</c:v>
                </c:pt>
                <c:pt idx="1878">
                  <c:v>937.82244000000003</c:v>
                </c:pt>
                <c:pt idx="1879">
                  <c:v>935.80673999999999</c:v>
                </c:pt>
                <c:pt idx="1880">
                  <c:v>935.80673999999999</c:v>
                </c:pt>
                <c:pt idx="1881">
                  <c:v>953.85374000000002</c:v>
                </c:pt>
                <c:pt idx="1882">
                  <c:v>937.82244000000003</c:v>
                </c:pt>
                <c:pt idx="1883">
                  <c:v>915.74414000000002</c:v>
                </c:pt>
                <c:pt idx="1884">
                  <c:v>935.80673999999999</c:v>
                </c:pt>
                <c:pt idx="1885">
                  <c:v>935.80673999999999</c:v>
                </c:pt>
                <c:pt idx="1886">
                  <c:v>935.80673999999999</c:v>
                </c:pt>
                <c:pt idx="1887">
                  <c:v>935.80673999999999</c:v>
                </c:pt>
                <c:pt idx="1888">
                  <c:v>937.82244000000003</c:v>
                </c:pt>
                <c:pt idx="1889">
                  <c:v>915.74414000000002</c:v>
                </c:pt>
                <c:pt idx="1890">
                  <c:v>915.74414000000002</c:v>
                </c:pt>
                <c:pt idx="1891">
                  <c:v>935.80673999999999</c:v>
                </c:pt>
                <c:pt idx="1892">
                  <c:v>935.80673999999999</c:v>
                </c:pt>
                <c:pt idx="1893">
                  <c:v>919.77544</c:v>
                </c:pt>
                <c:pt idx="1894">
                  <c:v>915.74414000000002</c:v>
                </c:pt>
                <c:pt idx="1895">
                  <c:v>915.74414000000002</c:v>
                </c:pt>
                <c:pt idx="1896">
                  <c:v>915.74414000000002</c:v>
                </c:pt>
                <c:pt idx="1897">
                  <c:v>935.80673999999999</c:v>
                </c:pt>
                <c:pt idx="1898">
                  <c:v>967.86933999999997</c:v>
                </c:pt>
                <c:pt idx="1899">
                  <c:v>967.86933999999997</c:v>
                </c:pt>
                <c:pt idx="1900">
                  <c:v>929.75983999999994</c:v>
                </c:pt>
                <c:pt idx="1901">
                  <c:v>951.83803999999998</c:v>
                </c:pt>
                <c:pt idx="1902">
                  <c:v>967.86933999999997</c:v>
                </c:pt>
                <c:pt idx="1903">
                  <c:v>929.75983999999994</c:v>
                </c:pt>
                <c:pt idx="1904">
                  <c:v>929.75983999999994</c:v>
                </c:pt>
                <c:pt idx="1905">
                  <c:v>929.75983999999994</c:v>
                </c:pt>
                <c:pt idx="1906">
                  <c:v>951.83803999999998</c:v>
                </c:pt>
                <c:pt idx="1907">
                  <c:v>967.86933999999997</c:v>
                </c:pt>
                <c:pt idx="1908">
                  <c:v>909.69723999999997</c:v>
                </c:pt>
                <c:pt idx="1909">
                  <c:v>929.75983999999994</c:v>
                </c:pt>
                <c:pt idx="1910">
                  <c:v>929.75983999999994</c:v>
                </c:pt>
                <c:pt idx="1911">
                  <c:v>929.75983999999994</c:v>
                </c:pt>
                <c:pt idx="1912">
                  <c:v>929.75983999999994</c:v>
                </c:pt>
                <c:pt idx="1913">
                  <c:v>951.83803999999998</c:v>
                </c:pt>
                <c:pt idx="1914">
                  <c:v>961.91633999999999</c:v>
                </c:pt>
                <c:pt idx="1915">
                  <c:v>935.80673999999999</c:v>
                </c:pt>
                <c:pt idx="1916">
                  <c:v>935.80673999999999</c:v>
                </c:pt>
                <c:pt idx="1917">
                  <c:v>955.86933999999997</c:v>
                </c:pt>
                <c:pt idx="1918">
                  <c:v>955.86933999999997</c:v>
                </c:pt>
                <c:pt idx="1919">
                  <c:v>955.86933999999997</c:v>
                </c:pt>
                <c:pt idx="1920">
                  <c:v>955.86933999999997</c:v>
                </c:pt>
                <c:pt idx="1921">
                  <c:v>961.91633999999999</c:v>
                </c:pt>
                <c:pt idx="1922">
                  <c:v>975.93193999999994</c:v>
                </c:pt>
                <c:pt idx="1923">
                  <c:v>959.90063999999995</c:v>
                </c:pt>
                <c:pt idx="1924">
                  <c:v>951.83803999999998</c:v>
                </c:pt>
                <c:pt idx="1925">
                  <c:v>951.83803999999998</c:v>
                </c:pt>
                <c:pt idx="1926">
                  <c:v>951.83803999999998</c:v>
                </c:pt>
                <c:pt idx="1927">
                  <c:v>971.90063999999995</c:v>
                </c:pt>
                <c:pt idx="1928">
                  <c:v>971.90063999999995</c:v>
                </c:pt>
                <c:pt idx="1929">
                  <c:v>971.90063999999995</c:v>
                </c:pt>
                <c:pt idx="1930">
                  <c:v>955.86933999999997</c:v>
                </c:pt>
                <c:pt idx="1931">
                  <c:v>959.90063999999995</c:v>
                </c:pt>
                <c:pt idx="1932">
                  <c:v>933.79114000000004</c:v>
                </c:pt>
                <c:pt idx="1933">
                  <c:v>951.83803999999998</c:v>
                </c:pt>
                <c:pt idx="1934">
                  <c:v>951.83803999999998</c:v>
                </c:pt>
                <c:pt idx="1935">
                  <c:v>951.83803999999998</c:v>
                </c:pt>
                <c:pt idx="1936">
                  <c:v>971.90063999999995</c:v>
                </c:pt>
                <c:pt idx="1937">
                  <c:v>971.90063999999995</c:v>
                </c:pt>
                <c:pt idx="1938">
                  <c:v>955.86933999999997</c:v>
                </c:pt>
                <c:pt idx="1939">
                  <c:v>933.79114000000004</c:v>
                </c:pt>
                <c:pt idx="1940">
                  <c:v>931.77544</c:v>
                </c:pt>
                <c:pt idx="1941">
                  <c:v>931.77544</c:v>
                </c:pt>
                <c:pt idx="1942">
                  <c:v>949.82244000000003</c:v>
                </c:pt>
                <c:pt idx="1943">
                  <c:v>949.82244000000003</c:v>
                </c:pt>
                <c:pt idx="1944">
                  <c:v>949.82244000000003</c:v>
                </c:pt>
                <c:pt idx="1945">
                  <c:v>969.88504</c:v>
                </c:pt>
                <c:pt idx="1946">
                  <c:v>953.85374000000002</c:v>
                </c:pt>
                <c:pt idx="1947">
                  <c:v>931.77544</c:v>
                </c:pt>
                <c:pt idx="1948">
                  <c:v>935.80673999999999</c:v>
                </c:pt>
                <c:pt idx="1949">
                  <c:v>935.80673999999999</c:v>
                </c:pt>
                <c:pt idx="1950">
                  <c:v>953.85374000000002</c:v>
                </c:pt>
                <c:pt idx="1951">
                  <c:v>953.85374000000002</c:v>
                </c:pt>
                <c:pt idx="1952">
                  <c:v>953.85374000000002</c:v>
                </c:pt>
                <c:pt idx="1953">
                  <c:v>957.88504</c:v>
                </c:pt>
                <c:pt idx="1954">
                  <c:v>935.80673999999999</c:v>
                </c:pt>
                <c:pt idx="1955">
                  <c:v>935.80673999999999</c:v>
                </c:pt>
                <c:pt idx="1956">
                  <c:v>933.79114000000004</c:v>
                </c:pt>
                <c:pt idx="1957">
                  <c:v>933.79114000000004</c:v>
                </c:pt>
                <c:pt idx="1958">
                  <c:v>951.83803999999998</c:v>
                </c:pt>
                <c:pt idx="1959">
                  <c:v>951.83803999999998</c:v>
                </c:pt>
                <c:pt idx="1960">
                  <c:v>935.80673999999999</c:v>
                </c:pt>
                <c:pt idx="1961">
                  <c:v>933.79114000000004</c:v>
                </c:pt>
                <c:pt idx="1962">
                  <c:v>933.79114000000004</c:v>
                </c:pt>
                <c:pt idx="1963">
                  <c:v>933.79114000000004</c:v>
                </c:pt>
                <c:pt idx="1964">
                  <c:v>933.79114000000004</c:v>
                </c:pt>
                <c:pt idx="1965">
                  <c:v>951.83803999999998</c:v>
                </c:pt>
                <c:pt idx="1966">
                  <c:v>935.80673999999999</c:v>
                </c:pt>
                <c:pt idx="1967">
                  <c:v>913.72853999999995</c:v>
                </c:pt>
                <c:pt idx="1968">
                  <c:v>933.79114000000004</c:v>
                </c:pt>
                <c:pt idx="1969">
                  <c:v>933.79114000000004</c:v>
                </c:pt>
                <c:pt idx="1970">
                  <c:v>933.79114000000004</c:v>
                </c:pt>
                <c:pt idx="1971">
                  <c:v>933.79114000000004</c:v>
                </c:pt>
                <c:pt idx="1972">
                  <c:v>935.80673999999999</c:v>
                </c:pt>
                <c:pt idx="1973">
                  <c:v>913.72853999999995</c:v>
                </c:pt>
                <c:pt idx="1974">
                  <c:v>913.72853999999995</c:v>
                </c:pt>
                <c:pt idx="1975">
                  <c:v>933.79114000000004</c:v>
                </c:pt>
                <c:pt idx="1976">
                  <c:v>965.85374000000002</c:v>
                </c:pt>
                <c:pt idx="1977">
                  <c:v>949.82244000000003</c:v>
                </c:pt>
                <c:pt idx="1978">
                  <c:v>965.85374000000002</c:v>
                </c:pt>
                <c:pt idx="1979">
                  <c:v>965.85374000000002</c:v>
                </c:pt>
                <c:pt idx="1980">
                  <c:v>927.74414000000002</c:v>
                </c:pt>
                <c:pt idx="1981">
                  <c:v>927.74414000000002</c:v>
                </c:pt>
                <c:pt idx="1982">
                  <c:v>949.82244000000003</c:v>
                </c:pt>
                <c:pt idx="1983">
                  <c:v>965.85374000000002</c:v>
                </c:pt>
                <c:pt idx="1984">
                  <c:v>927.74414000000002</c:v>
                </c:pt>
                <c:pt idx="1985">
                  <c:v>927.74414000000002</c:v>
                </c:pt>
                <c:pt idx="1986">
                  <c:v>927.74414000000002</c:v>
                </c:pt>
                <c:pt idx="1987">
                  <c:v>927.74414000000002</c:v>
                </c:pt>
                <c:pt idx="1988">
                  <c:v>949.82244000000003</c:v>
                </c:pt>
                <c:pt idx="1989">
                  <c:v>965.85374000000002</c:v>
                </c:pt>
                <c:pt idx="1990">
                  <c:v>959.90063999999995</c:v>
                </c:pt>
                <c:pt idx="1991">
                  <c:v>933.79114000000004</c:v>
                </c:pt>
                <c:pt idx="1992">
                  <c:v>953.85374000000002</c:v>
                </c:pt>
                <c:pt idx="1993">
                  <c:v>953.85374000000002</c:v>
                </c:pt>
                <c:pt idx="1994">
                  <c:v>953.85374000000002</c:v>
                </c:pt>
                <c:pt idx="1995">
                  <c:v>953.85374000000002</c:v>
                </c:pt>
                <c:pt idx="1996">
                  <c:v>975.93193999999994</c:v>
                </c:pt>
                <c:pt idx="1997">
                  <c:v>973.91633999999999</c:v>
                </c:pt>
                <c:pt idx="1998">
                  <c:v>975.93193999999994</c:v>
                </c:pt>
                <c:pt idx="1999">
                  <c:v>949.82244000000003</c:v>
                </c:pt>
                <c:pt idx="2000">
                  <c:v>949.82244000000003</c:v>
                </c:pt>
                <c:pt idx="2001">
                  <c:v>969.88504</c:v>
                </c:pt>
                <c:pt idx="2002">
                  <c:v>969.88504</c:v>
                </c:pt>
                <c:pt idx="2003">
                  <c:v>969.88504</c:v>
                </c:pt>
                <c:pt idx="2004">
                  <c:v>969.88504</c:v>
                </c:pt>
                <c:pt idx="2005">
                  <c:v>975.93193999999994</c:v>
                </c:pt>
                <c:pt idx="2006">
                  <c:v>973.91633999999999</c:v>
                </c:pt>
                <c:pt idx="2007">
                  <c:v>957.88504</c:v>
                </c:pt>
                <c:pt idx="2008">
                  <c:v>949.82244000000003</c:v>
                </c:pt>
                <c:pt idx="2009">
                  <c:v>949.82244000000003</c:v>
                </c:pt>
                <c:pt idx="2010">
                  <c:v>949.82244000000003</c:v>
                </c:pt>
                <c:pt idx="2011">
                  <c:v>969.88504</c:v>
                </c:pt>
                <c:pt idx="2012">
                  <c:v>969.88504</c:v>
                </c:pt>
                <c:pt idx="2013">
                  <c:v>969.88504</c:v>
                </c:pt>
                <c:pt idx="2014">
                  <c:v>953.85374000000002</c:v>
                </c:pt>
                <c:pt idx="2015">
                  <c:v>955.86933999999997</c:v>
                </c:pt>
                <c:pt idx="2016">
                  <c:v>929.75983999999994</c:v>
                </c:pt>
                <c:pt idx="2017">
                  <c:v>947.80673999999999</c:v>
                </c:pt>
                <c:pt idx="2018">
                  <c:v>947.80673999999999</c:v>
                </c:pt>
                <c:pt idx="2019">
                  <c:v>947.80673999999999</c:v>
                </c:pt>
                <c:pt idx="2020">
                  <c:v>967.86933999999997</c:v>
                </c:pt>
                <c:pt idx="2021">
                  <c:v>967.86933999999997</c:v>
                </c:pt>
                <c:pt idx="2022">
                  <c:v>951.83803999999998</c:v>
                </c:pt>
                <c:pt idx="2023">
                  <c:v>929.75983999999994</c:v>
                </c:pt>
                <c:pt idx="2024">
                  <c:v>933.79114000000004</c:v>
                </c:pt>
                <c:pt idx="2025">
                  <c:v>933.79114000000004</c:v>
                </c:pt>
                <c:pt idx="2026">
                  <c:v>951.83803999999998</c:v>
                </c:pt>
                <c:pt idx="2027">
                  <c:v>951.83803999999998</c:v>
                </c:pt>
                <c:pt idx="2028">
                  <c:v>951.83803999999998</c:v>
                </c:pt>
                <c:pt idx="2029">
                  <c:v>971.90063999999995</c:v>
                </c:pt>
                <c:pt idx="2030">
                  <c:v>955.86933999999997</c:v>
                </c:pt>
                <c:pt idx="2031">
                  <c:v>933.79114000000004</c:v>
                </c:pt>
                <c:pt idx="2032">
                  <c:v>931.77544</c:v>
                </c:pt>
                <c:pt idx="2033">
                  <c:v>931.77544</c:v>
                </c:pt>
                <c:pt idx="2034">
                  <c:v>949.82244000000003</c:v>
                </c:pt>
                <c:pt idx="2035">
                  <c:v>949.82244000000003</c:v>
                </c:pt>
                <c:pt idx="2036">
                  <c:v>949.82244000000003</c:v>
                </c:pt>
                <c:pt idx="2037">
                  <c:v>953.85374000000002</c:v>
                </c:pt>
                <c:pt idx="2038">
                  <c:v>931.77544</c:v>
                </c:pt>
                <c:pt idx="2039">
                  <c:v>931.77544</c:v>
                </c:pt>
                <c:pt idx="2040">
                  <c:v>931.77544</c:v>
                </c:pt>
                <c:pt idx="2041">
                  <c:v>931.77544</c:v>
                </c:pt>
                <c:pt idx="2042">
                  <c:v>949.82244000000003</c:v>
                </c:pt>
                <c:pt idx="2043">
                  <c:v>949.82244000000003</c:v>
                </c:pt>
                <c:pt idx="2044">
                  <c:v>933.79114000000004</c:v>
                </c:pt>
                <c:pt idx="2045">
                  <c:v>931.77544</c:v>
                </c:pt>
                <c:pt idx="2046">
                  <c:v>931.77544</c:v>
                </c:pt>
                <c:pt idx="2047">
                  <c:v>931.77544</c:v>
                </c:pt>
                <c:pt idx="2048">
                  <c:v>931.77544</c:v>
                </c:pt>
                <c:pt idx="2049">
                  <c:v>949.82244000000003</c:v>
                </c:pt>
                <c:pt idx="2050">
                  <c:v>933.79114000000004</c:v>
                </c:pt>
                <c:pt idx="2051">
                  <c:v>911.71284000000003</c:v>
                </c:pt>
                <c:pt idx="2052">
                  <c:v>931.77544</c:v>
                </c:pt>
                <c:pt idx="2053">
                  <c:v>931.77544</c:v>
                </c:pt>
                <c:pt idx="2054">
                  <c:v>963.83803999999998</c:v>
                </c:pt>
                <c:pt idx="2055">
                  <c:v>963.83803999999998</c:v>
                </c:pt>
                <c:pt idx="2056">
                  <c:v>963.83803999999998</c:v>
                </c:pt>
                <c:pt idx="2057">
                  <c:v>925.72853999999995</c:v>
                </c:pt>
                <c:pt idx="2058">
                  <c:v>947.80673999999999</c:v>
                </c:pt>
                <c:pt idx="2059">
                  <c:v>963.83803999999998</c:v>
                </c:pt>
                <c:pt idx="2060">
                  <c:v>963.83803999999998</c:v>
                </c:pt>
                <c:pt idx="2061">
                  <c:v>925.72853999999995</c:v>
                </c:pt>
                <c:pt idx="2062">
                  <c:v>925.72853999999995</c:v>
                </c:pt>
                <c:pt idx="2063">
                  <c:v>925.72853999999995</c:v>
                </c:pt>
                <c:pt idx="2064">
                  <c:v>947.80673999999999</c:v>
                </c:pt>
                <c:pt idx="2065">
                  <c:v>963.83803999999998</c:v>
                </c:pt>
                <c:pt idx="2066">
                  <c:v>957.88504</c:v>
                </c:pt>
                <c:pt idx="2067">
                  <c:v>951.83803999999998</c:v>
                </c:pt>
                <c:pt idx="2068">
                  <c:v>951.83803999999998</c:v>
                </c:pt>
                <c:pt idx="2069">
                  <c:v>951.83803999999998</c:v>
                </c:pt>
                <c:pt idx="2070">
                  <c:v>951.83803999999998</c:v>
                </c:pt>
                <c:pt idx="2071">
                  <c:v>973.91633999999999</c:v>
                </c:pt>
                <c:pt idx="2072">
                  <c:v>989.94763999999998</c:v>
                </c:pt>
                <c:pt idx="2073">
                  <c:v>989.94763999999998</c:v>
                </c:pt>
                <c:pt idx="2074">
                  <c:v>973.91633999999999</c:v>
                </c:pt>
                <c:pt idx="2075">
                  <c:v>947.80673999999999</c:v>
                </c:pt>
                <c:pt idx="2076">
                  <c:v>967.86933999999997</c:v>
                </c:pt>
                <c:pt idx="2077">
                  <c:v>967.86933999999997</c:v>
                </c:pt>
                <c:pt idx="2078">
                  <c:v>967.86933999999997</c:v>
                </c:pt>
                <c:pt idx="2079">
                  <c:v>967.86933999999997</c:v>
                </c:pt>
                <c:pt idx="2080">
                  <c:v>989.94763999999998</c:v>
                </c:pt>
                <c:pt idx="2081">
                  <c:v>971.90063999999995</c:v>
                </c:pt>
                <c:pt idx="2082">
                  <c:v>971.90063999999995</c:v>
                </c:pt>
                <c:pt idx="2083">
                  <c:v>973.91633999999999</c:v>
                </c:pt>
                <c:pt idx="2084">
                  <c:v>947.80673999999999</c:v>
                </c:pt>
                <c:pt idx="2085">
                  <c:v>947.80673999999999</c:v>
                </c:pt>
                <c:pt idx="2086">
                  <c:v>967.86933999999997</c:v>
                </c:pt>
                <c:pt idx="2087">
                  <c:v>967.86933999999997</c:v>
                </c:pt>
                <c:pt idx="2088">
                  <c:v>967.86933999999997</c:v>
                </c:pt>
                <c:pt idx="2089">
                  <c:v>967.86933999999997</c:v>
                </c:pt>
                <c:pt idx="2090">
                  <c:v>973.91633999999999</c:v>
                </c:pt>
                <c:pt idx="2091">
                  <c:v>969.88504</c:v>
                </c:pt>
                <c:pt idx="2092">
                  <c:v>953.85374000000002</c:v>
                </c:pt>
                <c:pt idx="2093">
                  <c:v>945.79114000000004</c:v>
                </c:pt>
                <c:pt idx="2094">
                  <c:v>945.79114000000004</c:v>
                </c:pt>
                <c:pt idx="2095">
                  <c:v>945.79114000000004</c:v>
                </c:pt>
                <c:pt idx="2096">
                  <c:v>965.85374000000002</c:v>
                </c:pt>
                <c:pt idx="2097">
                  <c:v>965.85374000000002</c:v>
                </c:pt>
                <c:pt idx="2098">
                  <c:v>965.85374000000002</c:v>
                </c:pt>
                <c:pt idx="2099">
                  <c:v>949.82244000000003</c:v>
                </c:pt>
                <c:pt idx="2100">
                  <c:v>957.88504</c:v>
                </c:pt>
                <c:pt idx="2101">
                  <c:v>931.77544</c:v>
                </c:pt>
                <c:pt idx="2102">
                  <c:v>949.82244000000003</c:v>
                </c:pt>
                <c:pt idx="2103">
                  <c:v>949.82244000000003</c:v>
                </c:pt>
                <c:pt idx="2104">
                  <c:v>949.82244000000003</c:v>
                </c:pt>
                <c:pt idx="2105">
                  <c:v>969.88504</c:v>
                </c:pt>
                <c:pt idx="2106">
                  <c:v>969.88504</c:v>
                </c:pt>
                <c:pt idx="2107">
                  <c:v>953.85374000000002</c:v>
                </c:pt>
                <c:pt idx="2108">
                  <c:v>931.77544</c:v>
                </c:pt>
                <c:pt idx="2109">
                  <c:v>929.75983999999994</c:v>
                </c:pt>
                <c:pt idx="2110">
                  <c:v>929.75983999999994</c:v>
                </c:pt>
                <c:pt idx="2111">
                  <c:v>947.80673999999999</c:v>
                </c:pt>
                <c:pt idx="2112">
                  <c:v>947.80673999999999</c:v>
                </c:pt>
                <c:pt idx="2113">
                  <c:v>947.80673999999999</c:v>
                </c:pt>
                <c:pt idx="2114">
                  <c:v>967.86933999999997</c:v>
                </c:pt>
                <c:pt idx="2115">
                  <c:v>951.83803999999998</c:v>
                </c:pt>
                <c:pt idx="2116">
                  <c:v>929.75983999999994</c:v>
                </c:pt>
                <c:pt idx="2117">
                  <c:v>929.75983999999994</c:v>
                </c:pt>
                <c:pt idx="2118">
                  <c:v>929.75983999999994</c:v>
                </c:pt>
                <c:pt idx="2119">
                  <c:v>947.80673999999999</c:v>
                </c:pt>
                <c:pt idx="2120">
                  <c:v>947.80673999999999</c:v>
                </c:pt>
                <c:pt idx="2121">
                  <c:v>947.80673999999999</c:v>
                </c:pt>
                <c:pt idx="2122">
                  <c:v>951.83803999999998</c:v>
                </c:pt>
                <c:pt idx="2123">
                  <c:v>929.75983999999994</c:v>
                </c:pt>
                <c:pt idx="2124">
                  <c:v>929.75983999999994</c:v>
                </c:pt>
                <c:pt idx="2125">
                  <c:v>929.75983999999994</c:v>
                </c:pt>
                <c:pt idx="2126">
                  <c:v>929.75983999999994</c:v>
                </c:pt>
                <c:pt idx="2127">
                  <c:v>947.80673999999999</c:v>
                </c:pt>
                <c:pt idx="2128">
                  <c:v>947.80673999999999</c:v>
                </c:pt>
                <c:pt idx="2129">
                  <c:v>931.77544</c:v>
                </c:pt>
                <c:pt idx="2130">
                  <c:v>929.75983999999994</c:v>
                </c:pt>
                <c:pt idx="2131">
                  <c:v>929.75983999999994</c:v>
                </c:pt>
                <c:pt idx="2132">
                  <c:v>961.82244000000003</c:v>
                </c:pt>
                <c:pt idx="2133">
                  <c:v>961.82244000000003</c:v>
                </c:pt>
                <c:pt idx="2134">
                  <c:v>945.79114000000004</c:v>
                </c:pt>
                <c:pt idx="2135">
                  <c:v>961.82244000000003</c:v>
                </c:pt>
                <c:pt idx="2136">
                  <c:v>961.82244000000003</c:v>
                </c:pt>
                <c:pt idx="2137">
                  <c:v>923.71284000000003</c:v>
                </c:pt>
                <c:pt idx="2138">
                  <c:v>923.71284000000003</c:v>
                </c:pt>
                <c:pt idx="2139">
                  <c:v>945.79114000000004</c:v>
                </c:pt>
                <c:pt idx="2140">
                  <c:v>961.82244000000003</c:v>
                </c:pt>
                <c:pt idx="2141">
                  <c:v>961.82244000000003</c:v>
                </c:pt>
                <c:pt idx="2142">
                  <c:v>975.93193999999994</c:v>
                </c:pt>
                <c:pt idx="2143">
                  <c:v>949.82244000000003</c:v>
                </c:pt>
                <c:pt idx="2144">
                  <c:v>949.82244000000003</c:v>
                </c:pt>
                <c:pt idx="2145">
                  <c:v>949.82244000000003</c:v>
                </c:pt>
                <c:pt idx="2146">
                  <c:v>971.90063999999995</c:v>
                </c:pt>
                <c:pt idx="2147">
                  <c:v>987.93193999999994</c:v>
                </c:pt>
                <c:pt idx="2148">
                  <c:v>987.93193999999994</c:v>
                </c:pt>
                <c:pt idx="2149">
                  <c:v>971.90063999999995</c:v>
                </c:pt>
                <c:pt idx="2150">
                  <c:v>965.85374000000002</c:v>
                </c:pt>
                <c:pt idx="2151">
                  <c:v>965.85374000000002</c:v>
                </c:pt>
                <c:pt idx="2152">
                  <c:v>965.85374000000002</c:v>
                </c:pt>
                <c:pt idx="2153">
                  <c:v>965.85374000000002</c:v>
                </c:pt>
                <c:pt idx="2154">
                  <c:v>987.93193999999994</c:v>
                </c:pt>
                <c:pt idx="2155">
                  <c:v>1003.96324</c:v>
                </c:pt>
                <c:pt idx="2156">
                  <c:v>969.88504</c:v>
                </c:pt>
                <c:pt idx="2157">
                  <c:v>987.93193999999994</c:v>
                </c:pt>
                <c:pt idx="2158">
                  <c:v>971.90063999999995</c:v>
                </c:pt>
                <c:pt idx="2159">
                  <c:v>945.79114000000004</c:v>
                </c:pt>
                <c:pt idx="2160">
                  <c:v>965.85374000000002</c:v>
                </c:pt>
                <c:pt idx="2161">
                  <c:v>965.85374000000002</c:v>
                </c:pt>
                <c:pt idx="2162">
                  <c:v>965.85374000000002</c:v>
                </c:pt>
                <c:pt idx="2163">
                  <c:v>965.85374000000002</c:v>
                </c:pt>
                <c:pt idx="2164">
                  <c:v>987.93193999999994</c:v>
                </c:pt>
                <c:pt idx="2165">
                  <c:v>967.86933999999997</c:v>
                </c:pt>
                <c:pt idx="2166">
                  <c:v>967.86933999999997</c:v>
                </c:pt>
                <c:pt idx="2167">
                  <c:v>969.88504</c:v>
                </c:pt>
                <c:pt idx="2168">
                  <c:v>943.77544</c:v>
                </c:pt>
                <c:pt idx="2169">
                  <c:v>943.77544</c:v>
                </c:pt>
                <c:pt idx="2170">
                  <c:v>963.83803999999998</c:v>
                </c:pt>
                <c:pt idx="2171">
                  <c:v>963.83803999999998</c:v>
                </c:pt>
                <c:pt idx="2172">
                  <c:v>963.83803999999998</c:v>
                </c:pt>
                <c:pt idx="2173">
                  <c:v>963.83803999999998</c:v>
                </c:pt>
                <c:pt idx="2174">
                  <c:v>969.88504</c:v>
                </c:pt>
                <c:pt idx="2175">
                  <c:v>971.90063999999995</c:v>
                </c:pt>
                <c:pt idx="2176">
                  <c:v>955.86933999999997</c:v>
                </c:pt>
                <c:pt idx="2177">
                  <c:v>947.80673999999999</c:v>
                </c:pt>
                <c:pt idx="2178">
                  <c:v>947.80673999999999</c:v>
                </c:pt>
                <c:pt idx="2179">
                  <c:v>947.80673999999999</c:v>
                </c:pt>
                <c:pt idx="2180">
                  <c:v>967.86933999999997</c:v>
                </c:pt>
                <c:pt idx="2181">
                  <c:v>967.86933999999997</c:v>
                </c:pt>
                <c:pt idx="2182">
                  <c:v>967.86933999999997</c:v>
                </c:pt>
                <c:pt idx="2183">
                  <c:v>951.83803999999998</c:v>
                </c:pt>
                <c:pt idx="2184">
                  <c:v>953.85374000000002</c:v>
                </c:pt>
                <c:pt idx="2185">
                  <c:v>927.74414000000002</c:v>
                </c:pt>
                <c:pt idx="2186">
                  <c:v>945.79114000000004</c:v>
                </c:pt>
                <c:pt idx="2187">
                  <c:v>945.79114000000004</c:v>
                </c:pt>
                <c:pt idx="2188">
                  <c:v>945.79114000000004</c:v>
                </c:pt>
                <c:pt idx="2189">
                  <c:v>965.85374000000002</c:v>
                </c:pt>
                <c:pt idx="2190">
                  <c:v>965.85374000000002</c:v>
                </c:pt>
                <c:pt idx="2191">
                  <c:v>949.82244000000003</c:v>
                </c:pt>
                <c:pt idx="2192">
                  <c:v>927.74414000000002</c:v>
                </c:pt>
                <c:pt idx="2193">
                  <c:v>927.74414000000002</c:v>
                </c:pt>
                <c:pt idx="2194">
                  <c:v>927.74414000000002</c:v>
                </c:pt>
                <c:pt idx="2195">
                  <c:v>945.79114000000004</c:v>
                </c:pt>
                <c:pt idx="2196">
                  <c:v>945.79114000000004</c:v>
                </c:pt>
                <c:pt idx="2197">
                  <c:v>945.79114000000004</c:v>
                </c:pt>
                <c:pt idx="2198">
                  <c:v>965.85374000000002</c:v>
                </c:pt>
                <c:pt idx="2199">
                  <c:v>949.82244000000003</c:v>
                </c:pt>
                <c:pt idx="2200">
                  <c:v>927.74414000000002</c:v>
                </c:pt>
                <c:pt idx="2201">
                  <c:v>927.74414000000002</c:v>
                </c:pt>
                <c:pt idx="2202">
                  <c:v>927.74414000000002</c:v>
                </c:pt>
                <c:pt idx="2203">
                  <c:v>945.79114000000004</c:v>
                </c:pt>
                <c:pt idx="2204">
                  <c:v>945.79114000000004</c:v>
                </c:pt>
                <c:pt idx="2205">
                  <c:v>945.79114000000004</c:v>
                </c:pt>
                <c:pt idx="2206">
                  <c:v>949.82244000000003</c:v>
                </c:pt>
                <c:pt idx="2207">
                  <c:v>927.74414000000002</c:v>
                </c:pt>
                <c:pt idx="2208">
                  <c:v>927.74414000000002</c:v>
                </c:pt>
                <c:pt idx="2209">
                  <c:v>959.80673999999999</c:v>
                </c:pt>
                <c:pt idx="2210">
                  <c:v>959.80673999999999</c:v>
                </c:pt>
                <c:pt idx="2211">
                  <c:v>959.80673999999999</c:v>
                </c:pt>
                <c:pt idx="2212">
                  <c:v>959.80673999999999</c:v>
                </c:pt>
                <c:pt idx="2213">
                  <c:v>921.69723999999997</c:v>
                </c:pt>
                <c:pt idx="2214">
                  <c:v>943.77544</c:v>
                </c:pt>
                <c:pt idx="2215">
                  <c:v>959.80673999999999</c:v>
                </c:pt>
                <c:pt idx="2216">
                  <c:v>959.80673999999999</c:v>
                </c:pt>
                <c:pt idx="2217">
                  <c:v>973.91633999999999</c:v>
                </c:pt>
                <c:pt idx="2218">
                  <c:v>947.80673999999999</c:v>
                </c:pt>
                <c:pt idx="2219">
                  <c:v>947.80673999999999</c:v>
                </c:pt>
                <c:pt idx="2220">
                  <c:v>969.88504</c:v>
                </c:pt>
                <c:pt idx="2221">
                  <c:v>985.91633999999999</c:v>
                </c:pt>
                <c:pt idx="2222">
                  <c:v>985.91633999999999</c:v>
                </c:pt>
                <c:pt idx="2223">
                  <c:v>985.91633999999999</c:v>
                </c:pt>
                <c:pt idx="2224">
                  <c:v>989.94763999999998</c:v>
                </c:pt>
                <c:pt idx="2225">
                  <c:v>963.83803999999998</c:v>
                </c:pt>
                <c:pt idx="2226">
                  <c:v>963.83803999999998</c:v>
                </c:pt>
                <c:pt idx="2227">
                  <c:v>963.83803999999998</c:v>
                </c:pt>
                <c:pt idx="2228">
                  <c:v>985.91633999999999</c:v>
                </c:pt>
                <c:pt idx="2229">
                  <c:v>1001.94764</c:v>
                </c:pt>
                <c:pt idx="2230">
                  <c:v>985.91633999999999</c:v>
                </c:pt>
                <c:pt idx="2231">
                  <c:v>985.91633999999999</c:v>
                </c:pt>
                <c:pt idx="2232">
                  <c:v>969.88504</c:v>
                </c:pt>
                <c:pt idx="2233">
                  <c:v>963.83803999999998</c:v>
                </c:pt>
                <c:pt idx="2234">
                  <c:v>963.83803999999998</c:v>
                </c:pt>
                <c:pt idx="2235">
                  <c:v>963.83803999999998</c:v>
                </c:pt>
                <c:pt idx="2236">
                  <c:v>963.83803999999998</c:v>
                </c:pt>
                <c:pt idx="2237">
                  <c:v>985.91633999999999</c:v>
                </c:pt>
                <c:pt idx="2238">
                  <c:v>1001.94764</c:v>
                </c:pt>
                <c:pt idx="2239">
                  <c:v>963.83803999999998</c:v>
                </c:pt>
                <c:pt idx="2240">
                  <c:v>965.85374000000002</c:v>
                </c:pt>
                <c:pt idx="2241">
                  <c:v>983.90063999999995</c:v>
                </c:pt>
                <c:pt idx="2242">
                  <c:v>967.86933999999997</c:v>
                </c:pt>
                <c:pt idx="2243">
                  <c:v>941.75983999999994</c:v>
                </c:pt>
                <c:pt idx="2244">
                  <c:v>961.82244000000003</c:v>
                </c:pt>
                <c:pt idx="2245">
                  <c:v>961.82244000000003</c:v>
                </c:pt>
                <c:pt idx="2246">
                  <c:v>961.82244000000003</c:v>
                </c:pt>
                <c:pt idx="2247">
                  <c:v>961.82244000000003</c:v>
                </c:pt>
                <c:pt idx="2248">
                  <c:v>983.90063999999995</c:v>
                </c:pt>
                <c:pt idx="2249">
                  <c:v>969.88504</c:v>
                </c:pt>
                <c:pt idx="2250">
                  <c:v>969.88504</c:v>
                </c:pt>
                <c:pt idx="2251">
                  <c:v>971.90063999999995</c:v>
                </c:pt>
                <c:pt idx="2252">
                  <c:v>945.79114000000004</c:v>
                </c:pt>
                <c:pt idx="2253">
                  <c:v>945.79114000000004</c:v>
                </c:pt>
                <c:pt idx="2254">
                  <c:v>965.85374000000002</c:v>
                </c:pt>
                <c:pt idx="2255">
                  <c:v>965.85374000000002</c:v>
                </c:pt>
                <c:pt idx="2256">
                  <c:v>965.85374000000002</c:v>
                </c:pt>
                <c:pt idx="2257">
                  <c:v>965.85374000000002</c:v>
                </c:pt>
                <c:pt idx="2258">
                  <c:v>971.90063999999995</c:v>
                </c:pt>
                <c:pt idx="2259">
                  <c:v>967.86933999999997</c:v>
                </c:pt>
                <c:pt idx="2260">
                  <c:v>951.83803999999998</c:v>
                </c:pt>
                <c:pt idx="2261">
                  <c:v>943.77544</c:v>
                </c:pt>
                <c:pt idx="2262">
                  <c:v>943.77544</c:v>
                </c:pt>
                <c:pt idx="2263">
                  <c:v>943.77544</c:v>
                </c:pt>
                <c:pt idx="2264">
                  <c:v>963.83803999999998</c:v>
                </c:pt>
                <c:pt idx="2265">
                  <c:v>963.83803999999998</c:v>
                </c:pt>
                <c:pt idx="2266">
                  <c:v>963.83803999999998</c:v>
                </c:pt>
                <c:pt idx="2267">
                  <c:v>947.80673999999999</c:v>
                </c:pt>
                <c:pt idx="2268">
                  <c:v>951.83803999999998</c:v>
                </c:pt>
                <c:pt idx="2269">
                  <c:v>925.72853999999995</c:v>
                </c:pt>
                <c:pt idx="2270">
                  <c:v>943.77544</c:v>
                </c:pt>
                <c:pt idx="2271">
                  <c:v>943.77544</c:v>
                </c:pt>
                <c:pt idx="2272">
                  <c:v>943.77544</c:v>
                </c:pt>
                <c:pt idx="2273">
                  <c:v>963.83803999999998</c:v>
                </c:pt>
                <c:pt idx="2274">
                  <c:v>963.83803999999998</c:v>
                </c:pt>
                <c:pt idx="2275">
                  <c:v>947.80673999999999</c:v>
                </c:pt>
                <c:pt idx="2276">
                  <c:v>925.72853999999995</c:v>
                </c:pt>
                <c:pt idx="2277">
                  <c:v>925.72853999999995</c:v>
                </c:pt>
                <c:pt idx="2278">
                  <c:v>925.72853999999995</c:v>
                </c:pt>
                <c:pt idx="2279">
                  <c:v>943.77544</c:v>
                </c:pt>
                <c:pt idx="2280">
                  <c:v>943.77544</c:v>
                </c:pt>
                <c:pt idx="2281">
                  <c:v>943.77544</c:v>
                </c:pt>
                <c:pt idx="2282">
                  <c:v>963.83803999999998</c:v>
                </c:pt>
                <c:pt idx="2283">
                  <c:v>947.80673999999999</c:v>
                </c:pt>
                <c:pt idx="2284">
                  <c:v>925.72853999999995</c:v>
                </c:pt>
                <c:pt idx="2285">
                  <c:v>957.79114000000004</c:v>
                </c:pt>
                <c:pt idx="2286">
                  <c:v>957.79114000000004</c:v>
                </c:pt>
                <c:pt idx="2287">
                  <c:v>957.79114000000004</c:v>
                </c:pt>
                <c:pt idx="2288">
                  <c:v>941.75983999999994</c:v>
                </c:pt>
                <c:pt idx="2289">
                  <c:v>957.79114000000004</c:v>
                </c:pt>
                <c:pt idx="2290">
                  <c:v>957.79114000000004</c:v>
                </c:pt>
                <c:pt idx="2291">
                  <c:v>957.79114000000004</c:v>
                </c:pt>
                <c:pt idx="2292">
                  <c:v>971.90063999999995</c:v>
                </c:pt>
                <c:pt idx="2293">
                  <c:v>945.79114000000004</c:v>
                </c:pt>
                <c:pt idx="2294">
                  <c:v>967.86933999999997</c:v>
                </c:pt>
                <c:pt idx="2295">
                  <c:v>983.90063999999995</c:v>
                </c:pt>
                <c:pt idx="2296">
                  <c:v>983.90063999999995</c:v>
                </c:pt>
                <c:pt idx="2297">
                  <c:v>1003.96324</c:v>
                </c:pt>
                <c:pt idx="2298">
                  <c:v>987.93193999999994</c:v>
                </c:pt>
                <c:pt idx="2299">
                  <c:v>961.82244000000003</c:v>
                </c:pt>
                <c:pt idx="2300">
                  <c:v>961.82244000000003</c:v>
                </c:pt>
                <c:pt idx="2301">
                  <c:v>983.90063999999995</c:v>
                </c:pt>
                <c:pt idx="2302">
                  <c:v>999.93193999999994</c:v>
                </c:pt>
                <c:pt idx="2303">
                  <c:v>999.93193999999994</c:v>
                </c:pt>
                <c:pt idx="2304">
                  <c:v>983.90063999999995</c:v>
                </c:pt>
                <c:pt idx="2305">
                  <c:v>983.90063999999995</c:v>
                </c:pt>
                <c:pt idx="2306">
                  <c:v>987.93193999999994</c:v>
                </c:pt>
                <c:pt idx="2307">
                  <c:v>961.82244000000003</c:v>
                </c:pt>
                <c:pt idx="2308">
                  <c:v>961.82244000000003</c:v>
                </c:pt>
                <c:pt idx="2309">
                  <c:v>961.82244000000003</c:v>
                </c:pt>
                <c:pt idx="2310">
                  <c:v>983.90063999999995</c:v>
                </c:pt>
                <c:pt idx="2311">
                  <c:v>999.93193999999994</c:v>
                </c:pt>
                <c:pt idx="2312">
                  <c:v>961.82244000000003</c:v>
                </c:pt>
                <c:pt idx="2313">
                  <c:v>981.88504</c:v>
                </c:pt>
                <c:pt idx="2314">
                  <c:v>981.88504</c:v>
                </c:pt>
                <c:pt idx="2315">
                  <c:v>965.85374000000002</c:v>
                </c:pt>
                <c:pt idx="2316">
                  <c:v>959.80673999999999</c:v>
                </c:pt>
                <c:pt idx="2317">
                  <c:v>959.80673999999999</c:v>
                </c:pt>
                <c:pt idx="2318">
                  <c:v>959.80673999999999</c:v>
                </c:pt>
                <c:pt idx="2319">
                  <c:v>959.80673999999999</c:v>
                </c:pt>
                <c:pt idx="2320">
                  <c:v>981.88504</c:v>
                </c:pt>
                <c:pt idx="2321">
                  <c:v>997.91633999999999</c:v>
                </c:pt>
                <c:pt idx="2322">
                  <c:v>965.85374000000002</c:v>
                </c:pt>
                <c:pt idx="2323">
                  <c:v>967.86933999999997</c:v>
                </c:pt>
                <c:pt idx="2324">
                  <c:v>985.91633999999999</c:v>
                </c:pt>
                <c:pt idx="2325">
                  <c:v>969.88504</c:v>
                </c:pt>
                <c:pt idx="2326">
                  <c:v>943.77544</c:v>
                </c:pt>
                <c:pt idx="2327">
                  <c:v>963.83803999999998</c:v>
                </c:pt>
                <c:pt idx="2328">
                  <c:v>963.83803999999998</c:v>
                </c:pt>
                <c:pt idx="2329">
                  <c:v>963.83803999999998</c:v>
                </c:pt>
                <c:pt idx="2330">
                  <c:v>963.83803999999998</c:v>
                </c:pt>
                <c:pt idx="2331">
                  <c:v>985.91633999999999</c:v>
                </c:pt>
                <c:pt idx="2332">
                  <c:v>965.85374000000002</c:v>
                </c:pt>
                <c:pt idx="2333">
                  <c:v>965.85374000000002</c:v>
                </c:pt>
                <c:pt idx="2334">
                  <c:v>967.86933999999997</c:v>
                </c:pt>
                <c:pt idx="2335">
                  <c:v>941.75983999999994</c:v>
                </c:pt>
                <c:pt idx="2336">
                  <c:v>941.75983999999994</c:v>
                </c:pt>
                <c:pt idx="2337">
                  <c:v>961.82244000000003</c:v>
                </c:pt>
                <c:pt idx="2338">
                  <c:v>961.82244000000003</c:v>
                </c:pt>
                <c:pt idx="2339">
                  <c:v>961.82244000000003</c:v>
                </c:pt>
                <c:pt idx="2340">
                  <c:v>961.82244000000003</c:v>
                </c:pt>
                <c:pt idx="2341">
                  <c:v>967.86933999999997</c:v>
                </c:pt>
                <c:pt idx="2342">
                  <c:v>965.85374000000002</c:v>
                </c:pt>
                <c:pt idx="2343">
                  <c:v>949.82244000000003</c:v>
                </c:pt>
                <c:pt idx="2344">
                  <c:v>941.75983999999994</c:v>
                </c:pt>
                <c:pt idx="2345">
                  <c:v>941.75983999999994</c:v>
                </c:pt>
                <c:pt idx="2346">
                  <c:v>941.75983999999994</c:v>
                </c:pt>
                <c:pt idx="2347">
                  <c:v>961.82244000000003</c:v>
                </c:pt>
                <c:pt idx="2348">
                  <c:v>961.82244000000003</c:v>
                </c:pt>
                <c:pt idx="2349">
                  <c:v>961.82244000000003</c:v>
                </c:pt>
                <c:pt idx="2350">
                  <c:v>945.79114000000004</c:v>
                </c:pt>
                <c:pt idx="2351">
                  <c:v>949.82244000000003</c:v>
                </c:pt>
                <c:pt idx="2352">
                  <c:v>923.71284000000003</c:v>
                </c:pt>
                <c:pt idx="2353">
                  <c:v>941.75983999999994</c:v>
                </c:pt>
                <c:pt idx="2354">
                  <c:v>941.75983999999994</c:v>
                </c:pt>
                <c:pt idx="2355">
                  <c:v>941.75983999999994</c:v>
                </c:pt>
                <c:pt idx="2356">
                  <c:v>961.82244000000003</c:v>
                </c:pt>
                <c:pt idx="2357">
                  <c:v>961.82244000000003</c:v>
                </c:pt>
                <c:pt idx="2358">
                  <c:v>945.79114000000004</c:v>
                </c:pt>
                <c:pt idx="2359">
                  <c:v>923.71284000000003</c:v>
                </c:pt>
                <c:pt idx="2360">
                  <c:v>955.77544</c:v>
                </c:pt>
                <c:pt idx="2361">
                  <c:v>955.77544</c:v>
                </c:pt>
                <c:pt idx="2362">
                  <c:v>955.77544</c:v>
                </c:pt>
                <c:pt idx="2363">
                  <c:v>955.77544</c:v>
                </c:pt>
                <c:pt idx="2364">
                  <c:v>955.77544</c:v>
                </c:pt>
                <c:pt idx="2365">
                  <c:v>969.88504</c:v>
                </c:pt>
                <c:pt idx="2366">
                  <c:v>965.85374000000002</c:v>
                </c:pt>
                <c:pt idx="2367">
                  <c:v>981.88504</c:v>
                </c:pt>
                <c:pt idx="2368">
                  <c:v>981.88504</c:v>
                </c:pt>
                <c:pt idx="2369">
                  <c:v>981.88504</c:v>
                </c:pt>
                <c:pt idx="2370">
                  <c:v>1001.94764</c:v>
                </c:pt>
                <c:pt idx="2371">
                  <c:v>985.91633999999999</c:v>
                </c:pt>
                <c:pt idx="2372">
                  <c:v>959.80673999999999</c:v>
                </c:pt>
                <c:pt idx="2373">
                  <c:v>981.88504</c:v>
                </c:pt>
                <c:pt idx="2374">
                  <c:v>997.91633999999999</c:v>
                </c:pt>
                <c:pt idx="2375">
                  <c:v>997.91633999999999</c:v>
                </c:pt>
                <c:pt idx="2376">
                  <c:v>981.88504</c:v>
                </c:pt>
                <c:pt idx="2377">
                  <c:v>1001.94764</c:v>
                </c:pt>
                <c:pt idx="2378">
                  <c:v>985.91633999999999</c:v>
                </c:pt>
                <c:pt idx="2379">
                  <c:v>959.80673999999999</c:v>
                </c:pt>
                <c:pt idx="2380">
                  <c:v>959.80673999999999</c:v>
                </c:pt>
                <c:pt idx="2381">
                  <c:v>981.88504</c:v>
                </c:pt>
                <c:pt idx="2382">
                  <c:v>997.91633999999999</c:v>
                </c:pt>
                <c:pt idx="2383">
                  <c:v>997.91633999999999</c:v>
                </c:pt>
                <c:pt idx="2384">
                  <c:v>977.85374000000002</c:v>
                </c:pt>
                <c:pt idx="2385">
                  <c:v>979.86933999999997</c:v>
                </c:pt>
                <c:pt idx="2386">
                  <c:v>979.86933999999997</c:v>
                </c:pt>
                <c:pt idx="2387">
                  <c:v>983.90063999999995</c:v>
                </c:pt>
                <c:pt idx="2388">
                  <c:v>957.79114000000004</c:v>
                </c:pt>
                <c:pt idx="2389">
                  <c:v>957.79114000000004</c:v>
                </c:pt>
                <c:pt idx="2390">
                  <c:v>957.79114000000004</c:v>
                </c:pt>
                <c:pt idx="2391">
                  <c:v>979.86933999999997</c:v>
                </c:pt>
                <c:pt idx="2392">
                  <c:v>995.90063999999995</c:v>
                </c:pt>
                <c:pt idx="2393">
                  <c:v>967.86933999999997</c:v>
                </c:pt>
                <c:pt idx="2394">
                  <c:v>963.83803999999998</c:v>
                </c:pt>
                <c:pt idx="2395">
                  <c:v>983.90063999999995</c:v>
                </c:pt>
                <c:pt idx="2396">
                  <c:v>983.90063999999995</c:v>
                </c:pt>
                <c:pt idx="2397">
                  <c:v>967.86933999999997</c:v>
                </c:pt>
                <c:pt idx="2398">
                  <c:v>961.82244000000003</c:v>
                </c:pt>
                <c:pt idx="2399">
                  <c:v>961.82244000000003</c:v>
                </c:pt>
                <c:pt idx="2400">
                  <c:v>961.82244000000003</c:v>
                </c:pt>
                <c:pt idx="2401">
                  <c:v>961.82244000000003</c:v>
                </c:pt>
                <c:pt idx="2402">
                  <c:v>983.90063999999995</c:v>
                </c:pt>
                <c:pt idx="2403">
                  <c:v>999.93193999999994</c:v>
                </c:pt>
                <c:pt idx="2404">
                  <c:v>961.82244000000003</c:v>
                </c:pt>
                <c:pt idx="2405">
                  <c:v>963.83803999999998</c:v>
                </c:pt>
                <c:pt idx="2406">
                  <c:v>981.88504</c:v>
                </c:pt>
                <c:pt idx="2407">
                  <c:v>965.85374000000002</c:v>
                </c:pt>
                <c:pt idx="2408">
                  <c:v>939.74414000000002</c:v>
                </c:pt>
                <c:pt idx="2409">
                  <c:v>959.80673999999999</c:v>
                </c:pt>
                <c:pt idx="2410">
                  <c:v>959.80673999999999</c:v>
                </c:pt>
                <c:pt idx="2411">
                  <c:v>959.80673999999999</c:v>
                </c:pt>
                <c:pt idx="2412">
                  <c:v>959.80673999999999</c:v>
                </c:pt>
                <c:pt idx="2413">
                  <c:v>981.88504</c:v>
                </c:pt>
                <c:pt idx="2414">
                  <c:v>963.83803999999998</c:v>
                </c:pt>
                <c:pt idx="2415">
                  <c:v>963.83803999999998</c:v>
                </c:pt>
                <c:pt idx="2416">
                  <c:v>965.85374000000002</c:v>
                </c:pt>
                <c:pt idx="2417">
                  <c:v>939.74414000000002</c:v>
                </c:pt>
                <c:pt idx="2418">
                  <c:v>939.74414000000002</c:v>
                </c:pt>
                <c:pt idx="2419">
                  <c:v>959.80673999999999</c:v>
                </c:pt>
                <c:pt idx="2420">
                  <c:v>959.80673999999999</c:v>
                </c:pt>
                <c:pt idx="2421">
                  <c:v>959.80673999999999</c:v>
                </c:pt>
                <c:pt idx="2422">
                  <c:v>959.80673999999999</c:v>
                </c:pt>
                <c:pt idx="2423">
                  <c:v>965.85374000000002</c:v>
                </c:pt>
                <c:pt idx="2424">
                  <c:v>963.83803999999998</c:v>
                </c:pt>
                <c:pt idx="2425">
                  <c:v>947.80673999999999</c:v>
                </c:pt>
                <c:pt idx="2426">
                  <c:v>939.74414000000002</c:v>
                </c:pt>
                <c:pt idx="2427">
                  <c:v>939.74414000000002</c:v>
                </c:pt>
                <c:pt idx="2428">
                  <c:v>939.74414000000002</c:v>
                </c:pt>
                <c:pt idx="2429">
                  <c:v>959.80673999999999</c:v>
                </c:pt>
                <c:pt idx="2430">
                  <c:v>959.80673999999999</c:v>
                </c:pt>
                <c:pt idx="2431">
                  <c:v>959.80673999999999</c:v>
                </c:pt>
                <c:pt idx="2432">
                  <c:v>943.77544</c:v>
                </c:pt>
                <c:pt idx="2433">
                  <c:v>953.75983999999994</c:v>
                </c:pt>
                <c:pt idx="2434">
                  <c:v>953.75983999999994</c:v>
                </c:pt>
                <c:pt idx="2435">
                  <c:v>953.75983999999994</c:v>
                </c:pt>
                <c:pt idx="2436">
                  <c:v>953.75983999999994</c:v>
                </c:pt>
                <c:pt idx="2437">
                  <c:v>989.94763999999998</c:v>
                </c:pt>
                <c:pt idx="2438">
                  <c:v>979.86933999999997</c:v>
                </c:pt>
                <c:pt idx="2439">
                  <c:v>979.86933999999997</c:v>
                </c:pt>
                <c:pt idx="2440">
                  <c:v>979.86933999999997</c:v>
                </c:pt>
                <c:pt idx="2441">
                  <c:v>999.93193999999994</c:v>
                </c:pt>
                <c:pt idx="2442">
                  <c:v>983.90063999999995</c:v>
                </c:pt>
                <c:pt idx="2443">
                  <c:v>979.86933999999997</c:v>
                </c:pt>
                <c:pt idx="2444">
                  <c:v>995.90063999999995</c:v>
                </c:pt>
                <c:pt idx="2445">
                  <c:v>995.90063999999995</c:v>
                </c:pt>
                <c:pt idx="2446">
                  <c:v>995.90063999999995</c:v>
                </c:pt>
                <c:pt idx="2447">
                  <c:v>999.93193999999994</c:v>
                </c:pt>
                <c:pt idx="2448">
                  <c:v>999.93193999999994</c:v>
                </c:pt>
                <c:pt idx="2449">
                  <c:v>983.90063999999995</c:v>
                </c:pt>
                <c:pt idx="2450">
                  <c:v>957.79114000000004</c:v>
                </c:pt>
                <c:pt idx="2451">
                  <c:v>979.86933999999997</c:v>
                </c:pt>
                <c:pt idx="2452">
                  <c:v>995.90063999999995</c:v>
                </c:pt>
                <c:pt idx="2453">
                  <c:v>995.90063999999995</c:v>
                </c:pt>
                <c:pt idx="2454">
                  <c:v>975.83803999999998</c:v>
                </c:pt>
                <c:pt idx="2455">
                  <c:v>977.85374000000002</c:v>
                </c:pt>
                <c:pt idx="2456">
                  <c:v>997.91633999999999</c:v>
                </c:pt>
                <c:pt idx="2457">
                  <c:v>981.88504</c:v>
                </c:pt>
                <c:pt idx="2458">
                  <c:v>955.77544</c:v>
                </c:pt>
                <c:pt idx="2459">
                  <c:v>955.77544</c:v>
                </c:pt>
                <c:pt idx="2460">
                  <c:v>977.85374000000002</c:v>
                </c:pt>
                <c:pt idx="2461">
                  <c:v>993.88504</c:v>
                </c:pt>
                <c:pt idx="2462">
                  <c:v>993.88504</c:v>
                </c:pt>
                <c:pt idx="2463">
                  <c:v>965.85374000000002</c:v>
                </c:pt>
                <c:pt idx="2464">
                  <c:v>979.86933999999997</c:v>
                </c:pt>
                <c:pt idx="2465">
                  <c:v>981.88504</c:v>
                </c:pt>
                <c:pt idx="2466">
                  <c:v>981.88504</c:v>
                </c:pt>
                <c:pt idx="2467">
                  <c:v>985.91633999999999</c:v>
                </c:pt>
                <c:pt idx="2468">
                  <c:v>959.80673999999999</c:v>
                </c:pt>
                <c:pt idx="2469">
                  <c:v>959.80673999999999</c:v>
                </c:pt>
                <c:pt idx="2470">
                  <c:v>959.80673999999999</c:v>
                </c:pt>
                <c:pt idx="2471">
                  <c:v>981.88504</c:v>
                </c:pt>
                <c:pt idx="2472">
                  <c:v>997.91633999999999</c:v>
                </c:pt>
                <c:pt idx="2473">
                  <c:v>963.83803999999998</c:v>
                </c:pt>
                <c:pt idx="2474">
                  <c:v>959.80673999999999</c:v>
                </c:pt>
                <c:pt idx="2475">
                  <c:v>979.86933999999997</c:v>
                </c:pt>
                <c:pt idx="2476">
                  <c:v>979.86933999999997</c:v>
                </c:pt>
                <c:pt idx="2477">
                  <c:v>963.83803999999998</c:v>
                </c:pt>
                <c:pt idx="2478">
                  <c:v>957.79114000000004</c:v>
                </c:pt>
                <c:pt idx="2479">
                  <c:v>957.79114000000004</c:v>
                </c:pt>
                <c:pt idx="2480">
                  <c:v>957.79114000000004</c:v>
                </c:pt>
                <c:pt idx="2481">
                  <c:v>957.79114000000004</c:v>
                </c:pt>
                <c:pt idx="2482">
                  <c:v>979.86933999999997</c:v>
                </c:pt>
                <c:pt idx="2483">
                  <c:v>995.90063999999995</c:v>
                </c:pt>
                <c:pt idx="2484">
                  <c:v>959.80673999999999</c:v>
                </c:pt>
                <c:pt idx="2485">
                  <c:v>961.82244000000003</c:v>
                </c:pt>
                <c:pt idx="2486">
                  <c:v>979.86933999999997</c:v>
                </c:pt>
                <c:pt idx="2487">
                  <c:v>963.83803999999998</c:v>
                </c:pt>
                <c:pt idx="2488">
                  <c:v>937.72853999999995</c:v>
                </c:pt>
                <c:pt idx="2489">
                  <c:v>957.79114000000004</c:v>
                </c:pt>
                <c:pt idx="2490">
                  <c:v>957.79114000000004</c:v>
                </c:pt>
                <c:pt idx="2491">
                  <c:v>957.79114000000004</c:v>
                </c:pt>
                <c:pt idx="2492">
                  <c:v>957.79114000000004</c:v>
                </c:pt>
                <c:pt idx="2493">
                  <c:v>979.86933999999997</c:v>
                </c:pt>
                <c:pt idx="2494">
                  <c:v>961.82244000000003</c:v>
                </c:pt>
                <c:pt idx="2495">
                  <c:v>961.82244000000003</c:v>
                </c:pt>
                <c:pt idx="2496">
                  <c:v>963.83803999999998</c:v>
                </c:pt>
                <c:pt idx="2497">
                  <c:v>937.72853999999995</c:v>
                </c:pt>
                <c:pt idx="2498">
                  <c:v>937.72853999999995</c:v>
                </c:pt>
                <c:pt idx="2499">
                  <c:v>957.79114000000004</c:v>
                </c:pt>
                <c:pt idx="2500">
                  <c:v>957.79114000000004</c:v>
                </c:pt>
                <c:pt idx="2501">
                  <c:v>957.79114000000004</c:v>
                </c:pt>
                <c:pt idx="2502">
                  <c:v>957.79114000000004</c:v>
                </c:pt>
                <c:pt idx="2503">
                  <c:v>963.83803999999998</c:v>
                </c:pt>
                <c:pt idx="2504">
                  <c:v>951.74414000000002</c:v>
                </c:pt>
                <c:pt idx="2505">
                  <c:v>951.74414000000002</c:v>
                </c:pt>
                <c:pt idx="2506">
                  <c:v>951.74414000000002</c:v>
                </c:pt>
                <c:pt idx="2507">
                  <c:v>1003.96324</c:v>
                </c:pt>
                <c:pt idx="2508">
                  <c:v>977.85374000000002</c:v>
                </c:pt>
                <c:pt idx="2509">
                  <c:v>977.85374000000002</c:v>
                </c:pt>
                <c:pt idx="2510">
                  <c:v>977.85374000000002</c:v>
                </c:pt>
                <c:pt idx="2511">
                  <c:v>997.91633999999999</c:v>
                </c:pt>
                <c:pt idx="2512">
                  <c:v>1003.96324</c:v>
                </c:pt>
                <c:pt idx="2513">
                  <c:v>993.88504</c:v>
                </c:pt>
                <c:pt idx="2514">
                  <c:v>993.88504</c:v>
                </c:pt>
                <c:pt idx="2515">
                  <c:v>993.88504</c:v>
                </c:pt>
                <c:pt idx="2516">
                  <c:v>997.91633999999999</c:v>
                </c:pt>
                <c:pt idx="2517">
                  <c:v>997.91633999999999</c:v>
                </c:pt>
                <c:pt idx="2518">
                  <c:v>981.88504</c:v>
                </c:pt>
                <c:pt idx="2519">
                  <c:v>977.85374000000002</c:v>
                </c:pt>
                <c:pt idx="2520">
                  <c:v>993.88504</c:v>
                </c:pt>
                <c:pt idx="2521">
                  <c:v>993.88504</c:v>
                </c:pt>
                <c:pt idx="2522">
                  <c:v>993.88504</c:v>
                </c:pt>
                <c:pt idx="2523">
                  <c:v>973.82244000000003</c:v>
                </c:pt>
                <c:pt idx="2524">
                  <c:v>995.90063999999995</c:v>
                </c:pt>
                <c:pt idx="2525">
                  <c:v>995.90063999999995</c:v>
                </c:pt>
                <c:pt idx="2526">
                  <c:v>979.86933999999997</c:v>
                </c:pt>
                <c:pt idx="2527">
                  <c:v>953.75983999999994</c:v>
                </c:pt>
                <c:pt idx="2528">
                  <c:v>975.83803999999998</c:v>
                </c:pt>
                <c:pt idx="2529">
                  <c:v>991.86933999999997</c:v>
                </c:pt>
                <c:pt idx="2530">
                  <c:v>991.86933999999997</c:v>
                </c:pt>
                <c:pt idx="2531">
                  <c:v>981.88504</c:v>
                </c:pt>
                <c:pt idx="2532">
                  <c:v>977.85374000000002</c:v>
                </c:pt>
                <c:pt idx="2533">
                  <c:v>979.86933999999997</c:v>
                </c:pt>
                <c:pt idx="2534">
                  <c:v>999.93193999999994</c:v>
                </c:pt>
                <c:pt idx="2535">
                  <c:v>983.90063999999995</c:v>
                </c:pt>
                <c:pt idx="2536">
                  <c:v>957.79114000000004</c:v>
                </c:pt>
                <c:pt idx="2537">
                  <c:v>957.79114000000004</c:v>
                </c:pt>
                <c:pt idx="2538">
                  <c:v>979.86933999999997</c:v>
                </c:pt>
                <c:pt idx="2539">
                  <c:v>995.90063999999995</c:v>
                </c:pt>
                <c:pt idx="2540">
                  <c:v>995.90063999999995</c:v>
                </c:pt>
                <c:pt idx="2541">
                  <c:v>959.80673999999999</c:v>
                </c:pt>
                <c:pt idx="2542">
                  <c:v>961.82244000000003</c:v>
                </c:pt>
                <c:pt idx="2543">
                  <c:v>975.83803999999998</c:v>
                </c:pt>
                <c:pt idx="2544">
                  <c:v>977.85374000000002</c:v>
                </c:pt>
                <c:pt idx="2545">
                  <c:v>977.85374000000002</c:v>
                </c:pt>
                <c:pt idx="2546">
                  <c:v>981.88504</c:v>
                </c:pt>
                <c:pt idx="2547">
                  <c:v>955.77544</c:v>
                </c:pt>
                <c:pt idx="2548">
                  <c:v>955.77544</c:v>
                </c:pt>
                <c:pt idx="2549">
                  <c:v>955.77544</c:v>
                </c:pt>
                <c:pt idx="2550">
                  <c:v>977.85374000000002</c:v>
                </c:pt>
                <c:pt idx="2551">
                  <c:v>993.88504</c:v>
                </c:pt>
                <c:pt idx="2552">
                  <c:v>961.82244000000003</c:v>
                </c:pt>
                <c:pt idx="2553">
                  <c:v>957.79114000000004</c:v>
                </c:pt>
                <c:pt idx="2554">
                  <c:v>977.85374000000002</c:v>
                </c:pt>
                <c:pt idx="2555">
                  <c:v>977.85374000000002</c:v>
                </c:pt>
                <c:pt idx="2556">
                  <c:v>961.82244000000003</c:v>
                </c:pt>
                <c:pt idx="2557">
                  <c:v>955.77544</c:v>
                </c:pt>
                <c:pt idx="2558">
                  <c:v>955.77544</c:v>
                </c:pt>
                <c:pt idx="2559">
                  <c:v>955.77544</c:v>
                </c:pt>
                <c:pt idx="2560">
                  <c:v>955.77544</c:v>
                </c:pt>
                <c:pt idx="2561">
                  <c:v>977.85374000000002</c:v>
                </c:pt>
                <c:pt idx="2562">
                  <c:v>993.88504</c:v>
                </c:pt>
                <c:pt idx="2563">
                  <c:v>957.79114000000004</c:v>
                </c:pt>
                <c:pt idx="2564">
                  <c:v>959.80673999999999</c:v>
                </c:pt>
                <c:pt idx="2565">
                  <c:v>977.85374000000002</c:v>
                </c:pt>
                <c:pt idx="2566">
                  <c:v>961.82244000000003</c:v>
                </c:pt>
                <c:pt idx="2567">
                  <c:v>935.71284000000003</c:v>
                </c:pt>
                <c:pt idx="2568">
                  <c:v>955.77544</c:v>
                </c:pt>
                <c:pt idx="2569">
                  <c:v>955.77544</c:v>
                </c:pt>
                <c:pt idx="2570">
                  <c:v>955.77544</c:v>
                </c:pt>
                <c:pt idx="2571">
                  <c:v>955.77544</c:v>
                </c:pt>
                <c:pt idx="2572">
                  <c:v>977.85374000000002</c:v>
                </c:pt>
                <c:pt idx="2573">
                  <c:v>949.72853999999995</c:v>
                </c:pt>
                <c:pt idx="2574">
                  <c:v>949.72853999999995</c:v>
                </c:pt>
                <c:pt idx="2575">
                  <c:v>1001.94764</c:v>
                </c:pt>
                <c:pt idx="2576">
                  <c:v>975.83803999999998</c:v>
                </c:pt>
                <c:pt idx="2577">
                  <c:v>975.83803999999998</c:v>
                </c:pt>
                <c:pt idx="2578">
                  <c:v>1017.97894</c:v>
                </c:pt>
                <c:pt idx="2579">
                  <c:v>1017.97894</c:v>
                </c:pt>
                <c:pt idx="2580">
                  <c:v>991.86933999999997</c:v>
                </c:pt>
                <c:pt idx="2581">
                  <c:v>991.86933999999997</c:v>
                </c:pt>
                <c:pt idx="2582">
                  <c:v>991.86933999999997</c:v>
                </c:pt>
                <c:pt idx="2583">
                  <c:v>995.90063999999995</c:v>
                </c:pt>
                <c:pt idx="2584">
                  <c:v>995.90063999999995</c:v>
                </c:pt>
                <c:pt idx="2585">
                  <c:v>1001.94764</c:v>
                </c:pt>
                <c:pt idx="2586">
                  <c:v>991.86933999999997</c:v>
                </c:pt>
                <c:pt idx="2587">
                  <c:v>991.86933999999997</c:v>
                </c:pt>
                <c:pt idx="2588">
                  <c:v>991.86933999999997</c:v>
                </c:pt>
                <c:pt idx="2589">
                  <c:v>991.86933999999997</c:v>
                </c:pt>
                <c:pt idx="2590">
                  <c:v>993.88504</c:v>
                </c:pt>
                <c:pt idx="2591">
                  <c:v>993.88504</c:v>
                </c:pt>
                <c:pt idx="2592">
                  <c:v>977.85374000000002</c:v>
                </c:pt>
                <c:pt idx="2593">
                  <c:v>973.82244000000003</c:v>
                </c:pt>
                <c:pt idx="2594">
                  <c:v>989.85374000000002</c:v>
                </c:pt>
                <c:pt idx="2595">
                  <c:v>989.85374000000002</c:v>
                </c:pt>
                <c:pt idx="2596">
                  <c:v>989.85374000000002</c:v>
                </c:pt>
                <c:pt idx="2597">
                  <c:v>979.86933999999997</c:v>
                </c:pt>
                <c:pt idx="2598">
                  <c:v>975.83803999999998</c:v>
                </c:pt>
                <c:pt idx="2599">
                  <c:v>997.91633999999999</c:v>
                </c:pt>
                <c:pt idx="2600">
                  <c:v>997.91633999999999</c:v>
                </c:pt>
                <c:pt idx="2601">
                  <c:v>981.88504</c:v>
                </c:pt>
                <c:pt idx="2602">
                  <c:v>955.77544</c:v>
                </c:pt>
                <c:pt idx="2603">
                  <c:v>977.85374000000002</c:v>
                </c:pt>
                <c:pt idx="2604">
                  <c:v>993.88504</c:v>
                </c:pt>
                <c:pt idx="2605">
                  <c:v>993.88504</c:v>
                </c:pt>
                <c:pt idx="2606">
                  <c:v>957.79114000000004</c:v>
                </c:pt>
                <c:pt idx="2607">
                  <c:v>977.85374000000002</c:v>
                </c:pt>
                <c:pt idx="2608">
                  <c:v>973.82244000000003</c:v>
                </c:pt>
                <c:pt idx="2609">
                  <c:v>975.83803999999998</c:v>
                </c:pt>
                <c:pt idx="2610">
                  <c:v>995.90063999999995</c:v>
                </c:pt>
                <c:pt idx="2611">
                  <c:v>979.86933999999997</c:v>
                </c:pt>
                <c:pt idx="2612">
                  <c:v>953.75983999999994</c:v>
                </c:pt>
                <c:pt idx="2613">
                  <c:v>953.75983999999994</c:v>
                </c:pt>
                <c:pt idx="2614">
                  <c:v>975.83803999999998</c:v>
                </c:pt>
                <c:pt idx="2615">
                  <c:v>991.86933999999997</c:v>
                </c:pt>
                <c:pt idx="2616">
                  <c:v>991.86933999999997</c:v>
                </c:pt>
                <c:pt idx="2617">
                  <c:v>957.79114000000004</c:v>
                </c:pt>
                <c:pt idx="2618">
                  <c:v>959.80673999999999</c:v>
                </c:pt>
                <c:pt idx="2619">
                  <c:v>973.82244000000003</c:v>
                </c:pt>
                <c:pt idx="2620">
                  <c:v>975.83803999999998</c:v>
                </c:pt>
                <c:pt idx="2621">
                  <c:v>975.83803999999998</c:v>
                </c:pt>
                <c:pt idx="2622">
                  <c:v>979.86933999999997</c:v>
                </c:pt>
                <c:pt idx="2623">
                  <c:v>953.75983999999994</c:v>
                </c:pt>
                <c:pt idx="2624">
                  <c:v>953.75983999999994</c:v>
                </c:pt>
                <c:pt idx="2625">
                  <c:v>953.75983999999994</c:v>
                </c:pt>
                <c:pt idx="2626">
                  <c:v>975.83803999999998</c:v>
                </c:pt>
                <c:pt idx="2627">
                  <c:v>991.86933999999997</c:v>
                </c:pt>
                <c:pt idx="2628">
                  <c:v>959.80673999999999</c:v>
                </c:pt>
                <c:pt idx="2629">
                  <c:v>955.77544</c:v>
                </c:pt>
                <c:pt idx="2630">
                  <c:v>975.83803999999998</c:v>
                </c:pt>
                <c:pt idx="2631">
                  <c:v>975.83803999999998</c:v>
                </c:pt>
                <c:pt idx="2632">
                  <c:v>959.80673999999999</c:v>
                </c:pt>
                <c:pt idx="2633">
                  <c:v>953.75983999999994</c:v>
                </c:pt>
                <c:pt idx="2634">
                  <c:v>953.75983999999994</c:v>
                </c:pt>
                <c:pt idx="2635">
                  <c:v>953.75983999999994</c:v>
                </c:pt>
                <c:pt idx="2636">
                  <c:v>953.75983999999994</c:v>
                </c:pt>
                <c:pt idx="2637">
                  <c:v>975.83803999999998</c:v>
                </c:pt>
                <c:pt idx="2638">
                  <c:v>991.86933999999997</c:v>
                </c:pt>
                <c:pt idx="2639">
                  <c:v>947.71284000000003</c:v>
                </c:pt>
                <c:pt idx="2640">
                  <c:v>999.93193999999994</c:v>
                </c:pt>
                <c:pt idx="2641">
                  <c:v>973.82244000000003</c:v>
                </c:pt>
                <c:pt idx="2642">
                  <c:v>973.82244000000003</c:v>
                </c:pt>
                <c:pt idx="2643">
                  <c:v>1031.9945399999999</c:v>
                </c:pt>
                <c:pt idx="2644">
                  <c:v>1015.96324</c:v>
                </c:pt>
                <c:pt idx="2645">
                  <c:v>989.85374000000002</c:v>
                </c:pt>
                <c:pt idx="2646">
                  <c:v>989.85374000000002</c:v>
                </c:pt>
                <c:pt idx="2647">
                  <c:v>993.88504</c:v>
                </c:pt>
                <c:pt idx="2648">
                  <c:v>1015.96324</c:v>
                </c:pt>
                <c:pt idx="2649">
                  <c:v>1015.96324</c:v>
                </c:pt>
                <c:pt idx="2650">
                  <c:v>989.85374000000002</c:v>
                </c:pt>
                <c:pt idx="2651">
                  <c:v>989.85374000000002</c:v>
                </c:pt>
                <c:pt idx="2652">
                  <c:v>989.85374000000002</c:v>
                </c:pt>
                <c:pt idx="2653">
                  <c:v>989.85374000000002</c:v>
                </c:pt>
                <c:pt idx="2654">
                  <c:v>991.86933999999997</c:v>
                </c:pt>
                <c:pt idx="2655">
                  <c:v>991.86933999999997</c:v>
                </c:pt>
                <c:pt idx="2656">
                  <c:v>997.91633999999999</c:v>
                </c:pt>
                <c:pt idx="2657">
                  <c:v>987.83803999999998</c:v>
                </c:pt>
                <c:pt idx="2658">
                  <c:v>987.83803999999998</c:v>
                </c:pt>
                <c:pt idx="2659">
                  <c:v>987.83803999999998</c:v>
                </c:pt>
                <c:pt idx="2660">
                  <c:v>977.85374000000002</c:v>
                </c:pt>
                <c:pt idx="2661">
                  <c:v>993.88504</c:v>
                </c:pt>
                <c:pt idx="2662">
                  <c:v>995.90063999999995</c:v>
                </c:pt>
                <c:pt idx="2663">
                  <c:v>995.90063999999995</c:v>
                </c:pt>
                <c:pt idx="2664">
                  <c:v>979.86933999999997</c:v>
                </c:pt>
                <c:pt idx="2665">
                  <c:v>975.83803999999998</c:v>
                </c:pt>
                <c:pt idx="2666">
                  <c:v>991.86933999999997</c:v>
                </c:pt>
                <c:pt idx="2667">
                  <c:v>991.86933999999997</c:v>
                </c:pt>
                <c:pt idx="2668">
                  <c:v>991.86933999999997</c:v>
                </c:pt>
                <c:pt idx="2669">
                  <c:v>973.82244000000003</c:v>
                </c:pt>
                <c:pt idx="2670">
                  <c:v>975.83803999999998</c:v>
                </c:pt>
                <c:pt idx="2671">
                  <c:v>971.80673999999999</c:v>
                </c:pt>
                <c:pt idx="2672">
                  <c:v>993.88504</c:v>
                </c:pt>
                <c:pt idx="2673">
                  <c:v>993.88504</c:v>
                </c:pt>
                <c:pt idx="2674">
                  <c:v>977.85374000000002</c:v>
                </c:pt>
                <c:pt idx="2675">
                  <c:v>951.74414000000002</c:v>
                </c:pt>
                <c:pt idx="2676">
                  <c:v>973.82244000000003</c:v>
                </c:pt>
                <c:pt idx="2677">
                  <c:v>989.85374000000002</c:v>
                </c:pt>
                <c:pt idx="2678">
                  <c:v>989.85374000000002</c:v>
                </c:pt>
                <c:pt idx="2679">
                  <c:v>955.77544</c:v>
                </c:pt>
                <c:pt idx="2680">
                  <c:v>955.77544</c:v>
                </c:pt>
                <c:pt idx="2681">
                  <c:v>975.83803999999998</c:v>
                </c:pt>
                <c:pt idx="2682">
                  <c:v>971.80673999999999</c:v>
                </c:pt>
                <c:pt idx="2683">
                  <c:v>973.82244000000003</c:v>
                </c:pt>
                <c:pt idx="2684">
                  <c:v>993.88504</c:v>
                </c:pt>
                <c:pt idx="2685">
                  <c:v>977.85374000000002</c:v>
                </c:pt>
                <c:pt idx="2686">
                  <c:v>951.74414000000002</c:v>
                </c:pt>
                <c:pt idx="2687">
                  <c:v>951.74414000000002</c:v>
                </c:pt>
                <c:pt idx="2688">
                  <c:v>973.82244000000003</c:v>
                </c:pt>
                <c:pt idx="2689">
                  <c:v>989.85374000000002</c:v>
                </c:pt>
                <c:pt idx="2690">
                  <c:v>989.85374000000002</c:v>
                </c:pt>
                <c:pt idx="2691">
                  <c:v>955.77544</c:v>
                </c:pt>
                <c:pt idx="2692">
                  <c:v>957.79114000000004</c:v>
                </c:pt>
                <c:pt idx="2693">
                  <c:v>971.80673999999999</c:v>
                </c:pt>
                <c:pt idx="2694">
                  <c:v>973.82244000000003</c:v>
                </c:pt>
                <c:pt idx="2695">
                  <c:v>973.82244000000003</c:v>
                </c:pt>
                <c:pt idx="2696">
                  <c:v>977.85374000000002</c:v>
                </c:pt>
                <c:pt idx="2697">
                  <c:v>951.74414000000002</c:v>
                </c:pt>
                <c:pt idx="2698">
                  <c:v>951.74414000000002</c:v>
                </c:pt>
                <c:pt idx="2699">
                  <c:v>951.74414000000002</c:v>
                </c:pt>
                <c:pt idx="2700">
                  <c:v>973.82244000000003</c:v>
                </c:pt>
                <c:pt idx="2701">
                  <c:v>989.85374000000002</c:v>
                </c:pt>
                <c:pt idx="2702">
                  <c:v>945.69723999999997</c:v>
                </c:pt>
                <c:pt idx="2703">
                  <c:v>997.91633999999999</c:v>
                </c:pt>
                <c:pt idx="2704">
                  <c:v>971.80673999999999</c:v>
                </c:pt>
                <c:pt idx="2705">
                  <c:v>1029.97894</c:v>
                </c:pt>
                <c:pt idx="2706">
                  <c:v>1013.94764</c:v>
                </c:pt>
                <c:pt idx="2707">
                  <c:v>987.83803999999998</c:v>
                </c:pt>
                <c:pt idx="2708">
                  <c:v>987.83803999999998</c:v>
                </c:pt>
                <c:pt idx="2709">
                  <c:v>1013.94764</c:v>
                </c:pt>
                <c:pt idx="2710">
                  <c:v>1029.97894</c:v>
                </c:pt>
                <c:pt idx="2711">
                  <c:v>1013.94764</c:v>
                </c:pt>
                <c:pt idx="2712">
                  <c:v>987.83803999999998</c:v>
                </c:pt>
                <c:pt idx="2713">
                  <c:v>987.83803999999998</c:v>
                </c:pt>
                <c:pt idx="2714">
                  <c:v>987.83803999999998</c:v>
                </c:pt>
                <c:pt idx="2715">
                  <c:v>989.85374000000002</c:v>
                </c:pt>
                <c:pt idx="2716">
                  <c:v>1011.9319399999999</c:v>
                </c:pt>
                <c:pt idx="2717">
                  <c:v>1011.9319399999999</c:v>
                </c:pt>
                <c:pt idx="2718">
                  <c:v>985.82244000000003</c:v>
                </c:pt>
                <c:pt idx="2719">
                  <c:v>985.82244000000003</c:v>
                </c:pt>
                <c:pt idx="2720">
                  <c:v>985.82244000000003</c:v>
                </c:pt>
                <c:pt idx="2721">
                  <c:v>995.90063999999995</c:v>
                </c:pt>
                <c:pt idx="2722">
                  <c:v>991.86933999999997</c:v>
                </c:pt>
                <c:pt idx="2723">
                  <c:v>993.88504</c:v>
                </c:pt>
                <c:pt idx="2724">
                  <c:v>993.88504</c:v>
                </c:pt>
                <c:pt idx="2725">
                  <c:v>999.93193999999994</c:v>
                </c:pt>
                <c:pt idx="2726">
                  <c:v>989.85374000000002</c:v>
                </c:pt>
                <c:pt idx="2727">
                  <c:v>989.85374000000002</c:v>
                </c:pt>
                <c:pt idx="2728">
                  <c:v>989.85374000000002</c:v>
                </c:pt>
                <c:pt idx="2729">
                  <c:v>971.80673999999999</c:v>
                </c:pt>
                <c:pt idx="2730">
                  <c:v>973.82244000000003</c:v>
                </c:pt>
                <c:pt idx="2731">
                  <c:v>989.85374000000002</c:v>
                </c:pt>
                <c:pt idx="2732">
                  <c:v>991.86933999999997</c:v>
                </c:pt>
                <c:pt idx="2733">
                  <c:v>991.86933999999997</c:v>
                </c:pt>
                <c:pt idx="2734">
                  <c:v>975.83803999999998</c:v>
                </c:pt>
                <c:pt idx="2735">
                  <c:v>971.80673999999999</c:v>
                </c:pt>
                <c:pt idx="2736">
                  <c:v>987.83803999999998</c:v>
                </c:pt>
                <c:pt idx="2737">
                  <c:v>987.83803999999998</c:v>
                </c:pt>
                <c:pt idx="2738">
                  <c:v>987.83803999999998</c:v>
                </c:pt>
                <c:pt idx="2739">
                  <c:v>953.75983999999994</c:v>
                </c:pt>
                <c:pt idx="2740">
                  <c:v>971.80673999999999</c:v>
                </c:pt>
                <c:pt idx="2741">
                  <c:v>973.82244000000003</c:v>
                </c:pt>
                <c:pt idx="2742">
                  <c:v>969.79114000000004</c:v>
                </c:pt>
                <c:pt idx="2743">
                  <c:v>991.86933999999997</c:v>
                </c:pt>
                <c:pt idx="2744">
                  <c:v>991.86933999999997</c:v>
                </c:pt>
                <c:pt idx="2745">
                  <c:v>975.83803999999998</c:v>
                </c:pt>
                <c:pt idx="2746">
                  <c:v>949.72853999999995</c:v>
                </c:pt>
                <c:pt idx="2747">
                  <c:v>971.80673999999999</c:v>
                </c:pt>
                <c:pt idx="2748">
                  <c:v>987.83803999999998</c:v>
                </c:pt>
                <c:pt idx="2749">
                  <c:v>987.83803999999998</c:v>
                </c:pt>
                <c:pt idx="2750">
                  <c:v>953.75983999999994</c:v>
                </c:pt>
                <c:pt idx="2751">
                  <c:v>953.75983999999994</c:v>
                </c:pt>
                <c:pt idx="2752">
                  <c:v>973.82244000000003</c:v>
                </c:pt>
                <c:pt idx="2753">
                  <c:v>969.79114000000004</c:v>
                </c:pt>
                <c:pt idx="2754">
                  <c:v>971.80673999999999</c:v>
                </c:pt>
                <c:pt idx="2755">
                  <c:v>991.86933999999997</c:v>
                </c:pt>
                <c:pt idx="2756">
                  <c:v>975.83803999999998</c:v>
                </c:pt>
                <c:pt idx="2757">
                  <c:v>949.72853999999995</c:v>
                </c:pt>
                <c:pt idx="2758">
                  <c:v>949.72853999999995</c:v>
                </c:pt>
                <c:pt idx="2759">
                  <c:v>971.80673999999999</c:v>
                </c:pt>
                <c:pt idx="2760">
                  <c:v>987.83803999999998</c:v>
                </c:pt>
                <c:pt idx="2761">
                  <c:v>987.83803999999998</c:v>
                </c:pt>
                <c:pt idx="2762">
                  <c:v>995.90063999999995</c:v>
                </c:pt>
                <c:pt idx="2763">
                  <c:v>969.79114000000004</c:v>
                </c:pt>
                <c:pt idx="2764">
                  <c:v>1027.96324</c:v>
                </c:pt>
                <c:pt idx="2765">
                  <c:v>1011.9319399999999</c:v>
                </c:pt>
                <c:pt idx="2766">
                  <c:v>985.82244000000003</c:v>
                </c:pt>
                <c:pt idx="2767">
                  <c:v>1027.96324</c:v>
                </c:pt>
                <c:pt idx="2768">
                  <c:v>1027.96324</c:v>
                </c:pt>
                <c:pt idx="2769">
                  <c:v>1011.9319399999999</c:v>
                </c:pt>
                <c:pt idx="2770">
                  <c:v>985.82244000000003</c:v>
                </c:pt>
                <c:pt idx="2771">
                  <c:v>985.82244000000003</c:v>
                </c:pt>
                <c:pt idx="2772">
                  <c:v>985.82244000000003</c:v>
                </c:pt>
                <c:pt idx="2773">
                  <c:v>1009.91634</c:v>
                </c:pt>
                <c:pt idx="2774">
                  <c:v>1025.9476400000001</c:v>
                </c:pt>
                <c:pt idx="2775">
                  <c:v>1009.91634</c:v>
                </c:pt>
                <c:pt idx="2776">
                  <c:v>983.80673999999999</c:v>
                </c:pt>
                <c:pt idx="2777">
                  <c:v>983.80673999999999</c:v>
                </c:pt>
                <c:pt idx="2778">
                  <c:v>993.88504</c:v>
                </c:pt>
                <c:pt idx="2779">
                  <c:v>989.85374000000002</c:v>
                </c:pt>
                <c:pt idx="2780">
                  <c:v>991.86933999999997</c:v>
                </c:pt>
                <c:pt idx="2781">
                  <c:v>1013.94764</c:v>
                </c:pt>
                <c:pt idx="2782">
                  <c:v>1013.94764</c:v>
                </c:pt>
                <c:pt idx="2783">
                  <c:v>987.83803999999998</c:v>
                </c:pt>
                <c:pt idx="2784">
                  <c:v>987.83803999999998</c:v>
                </c:pt>
                <c:pt idx="2785">
                  <c:v>987.83803999999998</c:v>
                </c:pt>
                <c:pt idx="2786">
                  <c:v>969.79114000000004</c:v>
                </c:pt>
                <c:pt idx="2787">
                  <c:v>991.86933999999997</c:v>
                </c:pt>
                <c:pt idx="2788">
                  <c:v>987.83803999999998</c:v>
                </c:pt>
                <c:pt idx="2789">
                  <c:v>989.85374000000002</c:v>
                </c:pt>
                <c:pt idx="2790">
                  <c:v>989.85374000000002</c:v>
                </c:pt>
                <c:pt idx="2791">
                  <c:v>995.90063999999995</c:v>
                </c:pt>
                <c:pt idx="2792">
                  <c:v>985.82244000000003</c:v>
                </c:pt>
                <c:pt idx="2793">
                  <c:v>985.82244000000003</c:v>
                </c:pt>
                <c:pt idx="2794">
                  <c:v>985.82244000000003</c:v>
                </c:pt>
                <c:pt idx="2795">
                  <c:v>969.79114000000004</c:v>
                </c:pt>
                <c:pt idx="2796">
                  <c:v>969.79114000000004</c:v>
                </c:pt>
                <c:pt idx="2797">
                  <c:v>971.80673999999999</c:v>
                </c:pt>
                <c:pt idx="2798">
                  <c:v>987.83803999999998</c:v>
                </c:pt>
                <c:pt idx="2799">
                  <c:v>989.85374000000002</c:v>
                </c:pt>
                <c:pt idx="2800">
                  <c:v>989.85374000000002</c:v>
                </c:pt>
                <c:pt idx="2801">
                  <c:v>973.82244000000003</c:v>
                </c:pt>
                <c:pt idx="2802">
                  <c:v>969.79114000000004</c:v>
                </c:pt>
                <c:pt idx="2803">
                  <c:v>985.82244000000003</c:v>
                </c:pt>
                <c:pt idx="2804">
                  <c:v>985.82244000000003</c:v>
                </c:pt>
                <c:pt idx="2805">
                  <c:v>985.82244000000003</c:v>
                </c:pt>
                <c:pt idx="2806">
                  <c:v>951.74414000000002</c:v>
                </c:pt>
                <c:pt idx="2807">
                  <c:v>951.74414000000002</c:v>
                </c:pt>
                <c:pt idx="2808">
                  <c:v>969.79114000000004</c:v>
                </c:pt>
                <c:pt idx="2809">
                  <c:v>971.80673999999999</c:v>
                </c:pt>
                <c:pt idx="2810">
                  <c:v>967.77544</c:v>
                </c:pt>
                <c:pt idx="2811">
                  <c:v>989.85374000000002</c:v>
                </c:pt>
                <c:pt idx="2812">
                  <c:v>989.85374000000002</c:v>
                </c:pt>
                <c:pt idx="2813">
                  <c:v>973.82244000000003</c:v>
                </c:pt>
                <c:pt idx="2814">
                  <c:v>947.71284000000003</c:v>
                </c:pt>
                <c:pt idx="2815">
                  <c:v>969.79114000000004</c:v>
                </c:pt>
                <c:pt idx="2816">
                  <c:v>985.82244000000003</c:v>
                </c:pt>
                <c:pt idx="2817">
                  <c:v>985.82244000000003</c:v>
                </c:pt>
                <c:pt idx="2818">
                  <c:v>993.88504</c:v>
                </c:pt>
                <c:pt idx="2819">
                  <c:v>1025.9476400000001</c:v>
                </c:pt>
                <c:pt idx="2820">
                  <c:v>1009.91634</c:v>
                </c:pt>
                <c:pt idx="2821">
                  <c:v>983.80673999999999</c:v>
                </c:pt>
                <c:pt idx="2822">
                  <c:v>1025.9476400000001</c:v>
                </c:pt>
                <c:pt idx="2823">
                  <c:v>1025.9476400000001</c:v>
                </c:pt>
                <c:pt idx="2824">
                  <c:v>1009.91634</c:v>
                </c:pt>
                <c:pt idx="2825">
                  <c:v>983.80673999999999</c:v>
                </c:pt>
                <c:pt idx="2826">
                  <c:v>1005.88504</c:v>
                </c:pt>
                <c:pt idx="2827">
                  <c:v>1023.9319399999999</c:v>
                </c:pt>
                <c:pt idx="2828">
                  <c:v>1023.9319399999999</c:v>
                </c:pt>
                <c:pt idx="2829">
                  <c:v>1007.90064</c:v>
                </c:pt>
                <c:pt idx="2830">
                  <c:v>981.79114000000004</c:v>
                </c:pt>
                <c:pt idx="2831">
                  <c:v>981.79114000000004</c:v>
                </c:pt>
                <c:pt idx="2832">
                  <c:v>991.86933999999997</c:v>
                </c:pt>
                <c:pt idx="2833">
                  <c:v>987.83803999999998</c:v>
                </c:pt>
                <c:pt idx="2834">
                  <c:v>1011.9319399999999</c:v>
                </c:pt>
                <c:pt idx="2835">
                  <c:v>1027.96324</c:v>
                </c:pt>
                <c:pt idx="2836">
                  <c:v>1011.9319399999999</c:v>
                </c:pt>
                <c:pt idx="2837">
                  <c:v>985.82244000000003</c:v>
                </c:pt>
                <c:pt idx="2838">
                  <c:v>985.82244000000003</c:v>
                </c:pt>
                <c:pt idx="2839">
                  <c:v>987.83803999999998</c:v>
                </c:pt>
                <c:pt idx="2840">
                  <c:v>989.85374000000002</c:v>
                </c:pt>
                <c:pt idx="2841">
                  <c:v>985.82244000000003</c:v>
                </c:pt>
                <c:pt idx="2842">
                  <c:v>987.83803999999998</c:v>
                </c:pt>
                <c:pt idx="2843">
                  <c:v>1009.91634</c:v>
                </c:pt>
                <c:pt idx="2844">
                  <c:v>1009.91634</c:v>
                </c:pt>
                <c:pt idx="2845">
                  <c:v>983.80673999999999</c:v>
                </c:pt>
                <c:pt idx="2846">
                  <c:v>983.80673999999999</c:v>
                </c:pt>
                <c:pt idx="2847">
                  <c:v>983.80673999999999</c:v>
                </c:pt>
                <c:pt idx="2848">
                  <c:v>967.77544</c:v>
                </c:pt>
                <c:pt idx="2849">
                  <c:v>967.77544</c:v>
                </c:pt>
                <c:pt idx="2850">
                  <c:v>989.85374000000002</c:v>
                </c:pt>
                <c:pt idx="2851">
                  <c:v>985.82244000000003</c:v>
                </c:pt>
                <c:pt idx="2852">
                  <c:v>987.83803999999998</c:v>
                </c:pt>
                <c:pt idx="2853">
                  <c:v>987.83803999999998</c:v>
                </c:pt>
                <c:pt idx="2854">
                  <c:v>993.88504</c:v>
                </c:pt>
                <c:pt idx="2855">
                  <c:v>983.80673999999999</c:v>
                </c:pt>
                <c:pt idx="2856">
                  <c:v>983.80673999999999</c:v>
                </c:pt>
                <c:pt idx="2857">
                  <c:v>983.80673999999999</c:v>
                </c:pt>
                <c:pt idx="2858">
                  <c:v>949.72853999999995</c:v>
                </c:pt>
                <c:pt idx="2859">
                  <c:v>967.77544</c:v>
                </c:pt>
                <c:pt idx="2860">
                  <c:v>967.77544</c:v>
                </c:pt>
                <c:pt idx="2861">
                  <c:v>969.79114000000004</c:v>
                </c:pt>
                <c:pt idx="2862">
                  <c:v>985.82244000000003</c:v>
                </c:pt>
                <c:pt idx="2863">
                  <c:v>987.83803999999998</c:v>
                </c:pt>
                <c:pt idx="2864">
                  <c:v>987.83803999999998</c:v>
                </c:pt>
                <c:pt idx="2865">
                  <c:v>971.80673999999999</c:v>
                </c:pt>
                <c:pt idx="2866">
                  <c:v>967.77544</c:v>
                </c:pt>
                <c:pt idx="2867">
                  <c:v>983.80673999999999</c:v>
                </c:pt>
                <c:pt idx="2868">
                  <c:v>983.80673999999999</c:v>
                </c:pt>
                <c:pt idx="2869">
                  <c:v>983.80673999999999</c:v>
                </c:pt>
                <c:pt idx="2870">
                  <c:v>1017.97894</c:v>
                </c:pt>
                <c:pt idx="2871">
                  <c:v>1023.9319399999999</c:v>
                </c:pt>
                <c:pt idx="2872">
                  <c:v>1007.90064</c:v>
                </c:pt>
                <c:pt idx="2873">
                  <c:v>1023.9319399999999</c:v>
                </c:pt>
                <c:pt idx="2874">
                  <c:v>1023.9319399999999</c:v>
                </c:pt>
                <c:pt idx="2875">
                  <c:v>1007.90064</c:v>
                </c:pt>
                <c:pt idx="2876">
                  <c:v>981.79114000000004</c:v>
                </c:pt>
                <c:pt idx="2877">
                  <c:v>1019.90064</c:v>
                </c:pt>
                <c:pt idx="2878">
                  <c:v>1021.91634</c:v>
                </c:pt>
                <c:pt idx="2879">
                  <c:v>1021.91634</c:v>
                </c:pt>
                <c:pt idx="2880">
                  <c:v>1005.88504</c:v>
                </c:pt>
                <c:pt idx="2881">
                  <c:v>979.77544</c:v>
                </c:pt>
                <c:pt idx="2882">
                  <c:v>989.85374000000002</c:v>
                </c:pt>
                <c:pt idx="2883">
                  <c:v>1007.90064</c:v>
                </c:pt>
                <c:pt idx="2884">
                  <c:v>1025.9476400000001</c:v>
                </c:pt>
                <c:pt idx="2885">
                  <c:v>1025.9476400000001</c:v>
                </c:pt>
                <c:pt idx="2886">
                  <c:v>1009.91634</c:v>
                </c:pt>
                <c:pt idx="2887">
                  <c:v>983.80673999999999</c:v>
                </c:pt>
                <c:pt idx="2888">
                  <c:v>983.80673999999999</c:v>
                </c:pt>
                <c:pt idx="2889">
                  <c:v>985.82244000000003</c:v>
                </c:pt>
                <c:pt idx="2890">
                  <c:v>987.83803999999998</c:v>
                </c:pt>
                <c:pt idx="2891">
                  <c:v>983.80673999999999</c:v>
                </c:pt>
                <c:pt idx="2892">
                  <c:v>1007.90064</c:v>
                </c:pt>
                <c:pt idx="2893">
                  <c:v>1023.9319399999999</c:v>
                </c:pt>
                <c:pt idx="2894">
                  <c:v>1007.90064</c:v>
                </c:pt>
                <c:pt idx="2895">
                  <c:v>981.79114000000004</c:v>
                </c:pt>
                <c:pt idx="2896">
                  <c:v>981.79114000000004</c:v>
                </c:pt>
                <c:pt idx="2897">
                  <c:v>965.75983999999994</c:v>
                </c:pt>
                <c:pt idx="2898">
                  <c:v>985.82244000000003</c:v>
                </c:pt>
                <c:pt idx="2899">
                  <c:v>987.83803999999998</c:v>
                </c:pt>
                <c:pt idx="2900">
                  <c:v>983.80673999999999</c:v>
                </c:pt>
                <c:pt idx="2901">
                  <c:v>985.82244000000003</c:v>
                </c:pt>
                <c:pt idx="2902">
                  <c:v>1007.90064</c:v>
                </c:pt>
                <c:pt idx="2903">
                  <c:v>1007.90064</c:v>
                </c:pt>
                <c:pt idx="2904">
                  <c:v>981.79114000000004</c:v>
                </c:pt>
                <c:pt idx="2905">
                  <c:v>981.79114000000004</c:v>
                </c:pt>
                <c:pt idx="2906">
                  <c:v>981.79114000000004</c:v>
                </c:pt>
                <c:pt idx="2907">
                  <c:v>965.75983999999994</c:v>
                </c:pt>
                <c:pt idx="2908">
                  <c:v>965.75983999999994</c:v>
                </c:pt>
                <c:pt idx="2909">
                  <c:v>965.75983999999994</c:v>
                </c:pt>
                <c:pt idx="2910">
                  <c:v>987.83803999999998</c:v>
                </c:pt>
                <c:pt idx="2911">
                  <c:v>983.80673999999999</c:v>
                </c:pt>
                <c:pt idx="2912">
                  <c:v>985.82244000000003</c:v>
                </c:pt>
                <c:pt idx="2913">
                  <c:v>985.82244000000003</c:v>
                </c:pt>
                <c:pt idx="2914">
                  <c:v>991.86933999999997</c:v>
                </c:pt>
                <c:pt idx="2915">
                  <c:v>981.79114000000004</c:v>
                </c:pt>
                <c:pt idx="2916">
                  <c:v>981.79114000000004</c:v>
                </c:pt>
                <c:pt idx="2917">
                  <c:v>981.79114000000004</c:v>
                </c:pt>
                <c:pt idx="2918">
                  <c:v>1021.91634</c:v>
                </c:pt>
                <c:pt idx="2919">
                  <c:v>1031.9945399999999</c:v>
                </c:pt>
                <c:pt idx="2920">
                  <c:v>1021.91634</c:v>
                </c:pt>
                <c:pt idx="2921">
                  <c:v>1021.91634</c:v>
                </c:pt>
                <c:pt idx="2922">
                  <c:v>1005.88504</c:v>
                </c:pt>
                <c:pt idx="2923">
                  <c:v>1017.88504</c:v>
                </c:pt>
                <c:pt idx="2924">
                  <c:v>1019.90064</c:v>
                </c:pt>
                <c:pt idx="2925">
                  <c:v>1019.90064</c:v>
                </c:pt>
                <c:pt idx="2926">
                  <c:v>1003.86934</c:v>
                </c:pt>
                <c:pt idx="2927">
                  <c:v>977.75983999999994</c:v>
                </c:pt>
                <c:pt idx="2928">
                  <c:v>1009.91634</c:v>
                </c:pt>
                <c:pt idx="2929">
                  <c:v>1021.91634</c:v>
                </c:pt>
                <c:pt idx="2930">
                  <c:v>1023.9319399999999</c:v>
                </c:pt>
                <c:pt idx="2931">
                  <c:v>1023.9319399999999</c:v>
                </c:pt>
                <c:pt idx="2932">
                  <c:v>1007.90064</c:v>
                </c:pt>
                <c:pt idx="2933">
                  <c:v>981.79114000000004</c:v>
                </c:pt>
                <c:pt idx="2934">
                  <c:v>983.80673999999999</c:v>
                </c:pt>
                <c:pt idx="2935">
                  <c:v>985.82244000000003</c:v>
                </c:pt>
                <c:pt idx="2936">
                  <c:v>1003.86934</c:v>
                </c:pt>
                <c:pt idx="2937">
                  <c:v>1021.91634</c:v>
                </c:pt>
                <c:pt idx="2938">
                  <c:v>1021.91634</c:v>
                </c:pt>
                <c:pt idx="2939">
                  <c:v>1005.88504</c:v>
                </c:pt>
                <c:pt idx="2940">
                  <c:v>979.77544</c:v>
                </c:pt>
                <c:pt idx="2941">
                  <c:v>979.77544</c:v>
                </c:pt>
                <c:pt idx="2942">
                  <c:v>983.80673999999999</c:v>
                </c:pt>
                <c:pt idx="2943">
                  <c:v>983.80673999999999</c:v>
                </c:pt>
                <c:pt idx="2944">
                  <c:v>985.82244000000003</c:v>
                </c:pt>
                <c:pt idx="2945">
                  <c:v>981.79114000000004</c:v>
                </c:pt>
                <c:pt idx="2946">
                  <c:v>1005.88504</c:v>
                </c:pt>
                <c:pt idx="2947">
                  <c:v>1021.91634</c:v>
                </c:pt>
                <c:pt idx="2948">
                  <c:v>1005.88504</c:v>
                </c:pt>
                <c:pt idx="2949">
                  <c:v>979.77544</c:v>
                </c:pt>
                <c:pt idx="2950">
                  <c:v>979.77544</c:v>
                </c:pt>
                <c:pt idx="2951">
                  <c:v>963.74414000000002</c:v>
                </c:pt>
                <c:pt idx="2952">
                  <c:v>963.74414000000002</c:v>
                </c:pt>
                <c:pt idx="2953">
                  <c:v>983.80673999999999</c:v>
                </c:pt>
                <c:pt idx="2954">
                  <c:v>985.82244000000003</c:v>
                </c:pt>
                <c:pt idx="2955">
                  <c:v>981.79114000000004</c:v>
                </c:pt>
                <c:pt idx="2956">
                  <c:v>983.80673999999999</c:v>
                </c:pt>
                <c:pt idx="2957">
                  <c:v>1005.88504</c:v>
                </c:pt>
                <c:pt idx="2958">
                  <c:v>1005.88504</c:v>
                </c:pt>
                <c:pt idx="2959">
                  <c:v>979.77544</c:v>
                </c:pt>
                <c:pt idx="2960">
                  <c:v>979.77544</c:v>
                </c:pt>
                <c:pt idx="2961">
                  <c:v>979.77544</c:v>
                </c:pt>
                <c:pt idx="2962">
                  <c:v>1046.0102400000001</c:v>
                </c:pt>
                <c:pt idx="2963">
                  <c:v>1019.90064</c:v>
                </c:pt>
                <c:pt idx="2964">
                  <c:v>1019.90064</c:v>
                </c:pt>
                <c:pt idx="2965">
                  <c:v>1029.97894</c:v>
                </c:pt>
                <c:pt idx="2966">
                  <c:v>1015.86934</c:v>
                </c:pt>
                <c:pt idx="2967">
                  <c:v>1017.88504</c:v>
                </c:pt>
                <c:pt idx="2968">
                  <c:v>1017.88504</c:v>
                </c:pt>
                <c:pt idx="2969">
                  <c:v>1001.85374</c:v>
                </c:pt>
                <c:pt idx="2970">
                  <c:v>1023.9319399999999</c:v>
                </c:pt>
                <c:pt idx="2971">
                  <c:v>1019.90064</c:v>
                </c:pt>
                <c:pt idx="2972">
                  <c:v>1021.91634</c:v>
                </c:pt>
                <c:pt idx="2973">
                  <c:v>1021.91634</c:v>
                </c:pt>
                <c:pt idx="2974">
                  <c:v>1005.88504</c:v>
                </c:pt>
                <c:pt idx="2975">
                  <c:v>979.77544</c:v>
                </c:pt>
                <c:pt idx="2976">
                  <c:v>981.79114000000004</c:v>
                </c:pt>
                <c:pt idx="2977">
                  <c:v>1005.88504</c:v>
                </c:pt>
                <c:pt idx="2978">
                  <c:v>1017.88504</c:v>
                </c:pt>
                <c:pt idx="2979">
                  <c:v>1019.90064</c:v>
                </c:pt>
                <c:pt idx="2980">
                  <c:v>1019.90064</c:v>
                </c:pt>
                <c:pt idx="2981">
                  <c:v>1003.86934</c:v>
                </c:pt>
                <c:pt idx="2982">
                  <c:v>977.75983999999994</c:v>
                </c:pt>
                <c:pt idx="2983">
                  <c:v>981.79114000000004</c:v>
                </c:pt>
                <c:pt idx="2984">
                  <c:v>981.79114000000004</c:v>
                </c:pt>
                <c:pt idx="2985">
                  <c:v>983.80673999999999</c:v>
                </c:pt>
                <c:pt idx="2986">
                  <c:v>1001.85374</c:v>
                </c:pt>
                <c:pt idx="2987">
                  <c:v>1019.90064</c:v>
                </c:pt>
                <c:pt idx="2988">
                  <c:v>1019.90064</c:v>
                </c:pt>
                <c:pt idx="2989">
                  <c:v>1003.86934</c:v>
                </c:pt>
                <c:pt idx="2990">
                  <c:v>977.75983999999994</c:v>
                </c:pt>
                <c:pt idx="2991">
                  <c:v>977.75983999999994</c:v>
                </c:pt>
                <c:pt idx="2992">
                  <c:v>961.72853999999995</c:v>
                </c:pt>
                <c:pt idx="2993">
                  <c:v>981.79114000000004</c:v>
                </c:pt>
                <c:pt idx="2994">
                  <c:v>981.79114000000004</c:v>
                </c:pt>
                <c:pt idx="2995">
                  <c:v>983.80673999999999</c:v>
                </c:pt>
                <c:pt idx="2996">
                  <c:v>979.77544</c:v>
                </c:pt>
                <c:pt idx="2997">
                  <c:v>1003.86934</c:v>
                </c:pt>
                <c:pt idx="2998">
                  <c:v>1019.90064</c:v>
                </c:pt>
                <c:pt idx="2999">
                  <c:v>1003.86934</c:v>
                </c:pt>
                <c:pt idx="3000">
                  <c:v>977.75983999999994</c:v>
                </c:pt>
                <c:pt idx="3001">
                  <c:v>977.75983999999994</c:v>
                </c:pt>
                <c:pt idx="3002">
                  <c:v>1060.02584</c:v>
                </c:pt>
                <c:pt idx="3003">
                  <c:v>1017.88504</c:v>
                </c:pt>
                <c:pt idx="3004">
                  <c:v>1043.9945399999999</c:v>
                </c:pt>
                <c:pt idx="3005">
                  <c:v>1013.85374</c:v>
                </c:pt>
                <c:pt idx="3006">
                  <c:v>1015.86934</c:v>
                </c:pt>
                <c:pt idx="3007">
                  <c:v>1015.86934</c:v>
                </c:pt>
                <c:pt idx="3008">
                  <c:v>1025.9476400000001</c:v>
                </c:pt>
                <c:pt idx="3009">
                  <c:v>1021.91634</c:v>
                </c:pt>
                <c:pt idx="3010">
                  <c:v>1017.88504</c:v>
                </c:pt>
                <c:pt idx="3011">
                  <c:v>1019.90064</c:v>
                </c:pt>
                <c:pt idx="3012">
                  <c:v>1019.90064</c:v>
                </c:pt>
                <c:pt idx="3013">
                  <c:v>1003.86934</c:v>
                </c:pt>
                <c:pt idx="3014">
                  <c:v>1001.85374</c:v>
                </c:pt>
                <c:pt idx="3015">
                  <c:v>1019.90064</c:v>
                </c:pt>
                <c:pt idx="3016">
                  <c:v>1015.86934</c:v>
                </c:pt>
                <c:pt idx="3017">
                  <c:v>1017.88504</c:v>
                </c:pt>
                <c:pt idx="3018">
                  <c:v>1017.88504</c:v>
                </c:pt>
                <c:pt idx="3019">
                  <c:v>1001.85374</c:v>
                </c:pt>
                <c:pt idx="3020">
                  <c:v>975.74414000000002</c:v>
                </c:pt>
                <c:pt idx="3021">
                  <c:v>979.77544</c:v>
                </c:pt>
                <c:pt idx="3022">
                  <c:v>979.77544</c:v>
                </c:pt>
                <c:pt idx="3023">
                  <c:v>1003.86934</c:v>
                </c:pt>
                <c:pt idx="3024">
                  <c:v>1015.86934</c:v>
                </c:pt>
                <c:pt idx="3025">
                  <c:v>1017.88504</c:v>
                </c:pt>
                <c:pt idx="3026">
                  <c:v>1017.88504</c:v>
                </c:pt>
                <c:pt idx="3027">
                  <c:v>1001.85374</c:v>
                </c:pt>
                <c:pt idx="3028">
                  <c:v>975.74414000000002</c:v>
                </c:pt>
                <c:pt idx="3029">
                  <c:v>979.77544</c:v>
                </c:pt>
                <c:pt idx="3030">
                  <c:v>979.77544</c:v>
                </c:pt>
                <c:pt idx="3031">
                  <c:v>979.77544</c:v>
                </c:pt>
                <c:pt idx="3032">
                  <c:v>981.79114000000004</c:v>
                </c:pt>
                <c:pt idx="3033">
                  <c:v>999.83803999999998</c:v>
                </c:pt>
                <c:pt idx="3034">
                  <c:v>1017.88504</c:v>
                </c:pt>
                <c:pt idx="3035">
                  <c:v>1017.88504</c:v>
                </c:pt>
                <c:pt idx="3036">
                  <c:v>1001.85374</c:v>
                </c:pt>
                <c:pt idx="3037">
                  <c:v>975.74414000000002</c:v>
                </c:pt>
                <c:pt idx="3038">
                  <c:v>975.74414000000002</c:v>
                </c:pt>
                <c:pt idx="3039">
                  <c:v>1041.97894</c:v>
                </c:pt>
                <c:pt idx="3040">
                  <c:v>1058.0102400000001</c:v>
                </c:pt>
                <c:pt idx="3041">
                  <c:v>1011.83804</c:v>
                </c:pt>
                <c:pt idx="3042">
                  <c:v>1013.85374</c:v>
                </c:pt>
                <c:pt idx="3043">
                  <c:v>1039.96324</c:v>
                </c:pt>
                <c:pt idx="3044">
                  <c:v>1019.90064</c:v>
                </c:pt>
                <c:pt idx="3045">
                  <c:v>1015.86934</c:v>
                </c:pt>
                <c:pt idx="3046">
                  <c:v>1017.88504</c:v>
                </c:pt>
                <c:pt idx="3047">
                  <c:v>1017.88504</c:v>
                </c:pt>
                <c:pt idx="3048">
                  <c:v>1027.96324</c:v>
                </c:pt>
                <c:pt idx="3049">
                  <c:v>1015.86934</c:v>
                </c:pt>
                <c:pt idx="3050">
                  <c:v>1017.88504</c:v>
                </c:pt>
                <c:pt idx="3051">
                  <c:v>1013.85374</c:v>
                </c:pt>
                <c:pt idx="3052">
                  <c:v>1015.86934</c:v>
                </c:pt>
                <c:pt idx="3053">
                  <c:v>1015.86934</c:v>
                </c:pt>
                <c:pt idx="3054">
                  <c:v>999.83803999999998</c:v>
                </c:pt>
                <c:pt idx="3055">
                  <c:v>977.75983999999994</c:v>
                </c:pt>
                <c:pt idx="3056">
                  <c:v>999.83803999999998</c:v>
                </c:pt>
                <c:pt idx="3057">
                  <c:v>1017.88504</c:v>
                </c:pt>
                <c:pt idx="3058">
                  <c:v>1013.85374</c:v>
                </c:pt>
                <c:pt idx="3059">
                  <c:v>1015.86934</c:v>
                </c:pt>
                <c:pt idx="3060">
                  <c:v>1015.86934</c:v>
                </c:pt>
                <c:pt idx="3061">
                  <c:v>999.83803999999998</c:v>
                </c:pt>
                <c:pt idx="3062">
                  <c:v>973.72853999999995</c:v>
                </c:pt>
                <c:pt idx="3063">
                  <c:v>977.75983999999994</c:v>
                </c:pt>
                <c:pt idx="3064">
                  <c:v>977.75983999999994</c:v>
                </c:pt>
                <c:pt idx="3065">
                  <c:v>977.75983999999994</c:v>
                </c:pt>
                <c:pt idx="3066">
                  <c:v>1001.85374</c:v>
                </c:pt>
                <c:pt idx="3067">
                  <c:v>1013.85374</c:v>
                </c:pt>
                <c:pt idx="3068">
                  <c:v>1015.86934</c:v>
                </c:pt>
                <c:pt idx="3069">
                  <c:v>1015.86934</c:v>
                </c:pt>
                <c:pt idx="3070">
                  <c:v>999.83803999999998</c:v>
                </c:pt>
                <c:pt idx="3071">
                  <c:v>973.72853999999995</c:v>
                </c:pt>
                <c:pt idx="3072">
                  <c:v>1055.9945399999999</c:v>
                </c:pt>
                <c:pt idx="3073">
                  <c:v>1009.82244</c:v>
                </c:pt>
                <c:pt idx="3074">
                  <c:v>1037.9476400000001</c:v>
                </c:pt>
                <c:pt idx="3075">
                  <c:v>1053.97894</c:v>
                </c:pt>
                <c:pt idx="3076">
                  <c:v>1017.88504</c:v>
                </c:pt>
                <c:pt idx="3077">
                  <c:v>1013.85374</c:v>
                </c:pt>
                <c:pt idx="3078">
                  <c:v>1015.86934</c:v>
                </c:pt>
                <c:pt idx="3079">
                  <c:v>1041.97894</c:v>
                </c:pt>
                <c:pt idx="3080">
                  <c:v>1013.85374</c:v>
                </c:pt>
                <c:pt idx="3081">
                  <c:v>1015.86934</c:v>
                </c:pt>
                <c:pt idx="3082">
                  <c:v>1011.83804</c:v>
                </c:pt>
                <c:pt idx="3083">
                  <c:v>1013.85374</c:v>
                </c:pt>
                <c:pt idx="3084">
                  <c:v>1013.85374</c:v>
                </c:pt>
                <c:pt idx="3085">
                  <c:v>1023.9319399999999</c:v>
                </c:pt>
                <c:pt idx="3086">
                  <c:v>997.82244000000003</c:v>
                </c:pt>
                <c:pt idx="3087">
                  <c:v>1013.85374</c:v>
                </c:pt>
                <c:pt idx="3088">
                  <c:v>1015.86934</c:v>
                </c:pt>
                <c:pt idx="3089">
                  <c:v>1011.83804</c:v>
                </c:pt>
                <c:pt idx="3090">
                  <c:v>1013.85374</c:v>
                </c:pt>
                <c:pt idx="3091">
                  <c:v>1013.85374</c:v>
                </c:pt>
                <c:pt idx="3092">
                  <c:v>997.82244000000003</c:v>
                </c:pt>
                <c:pt idx="3093">
                  <c:v>975.74414000000002</c:v>
                </c:pt>
                <c:pt idx="3094">
                  <c:v>975.74414000000002</c:v>
                </c:pt>
                <c:pt idx="3095">
                  <c:v>997.82244000000003</c:v>
                </c:pt>
                <c:pt idx="3096">
                  <c:v>1015.86934</c:v>
                </c:pt>
                <c:pt idx="3097">
                  <c:v>1011.83804</c:v>
                </c:pt>
                <c:pt idx="3098">
                  <c:v>1013.85374</c:v>
                </c:pt>
                <c:pt idx="3099">
                  <c:v>1013.85374</c:v>
                </c:pt>
                <c:pt idx="3100">
                  <c:v>997.82244000000003</c:v>
                </c:pt>
                <c:pt idx="3101">
                  <c:v>971.71284000000003</c:v>
                </c:pt>
                <c:pt idx="3102">
                  <c:v>1053.97894</c:v>
                </c:pt>
                <c:pt idx="3103">
                  <c:v>1033.91634</c:v>
                </c:pt>
                <c:pt idx="3104">
                  <c:v>1051.96324</c:v>
                </c:pt>
                <c:pt idx="3105">
                  <c:v>1015.86934</c:v>
                </c:pt>
                <c:pt idx="3106">
                  <c:v>1011.83804</c:v>
                </c:pt>
                <c:pt idx="3107">
                  <c:v>1039.96324</c:v>
                </c:pt>
                <c:pt idx="3108">
                  <c:v>1055.9945399999999</c:v>
                </c:pt>
                <c:pt idx="3109">
                  <c:v>1011.83804</c:v>
                </c:pt>
                <c:pt idx="3110">
                  <c:v>1013.85374</c:v>
                </c:pt>
                <c:pt idx="3111">
                  <c:v>1009.82244</c:v>
                </c:pt>
                <c:pt idx="3112">
                  <c:v>1011.83804</c:v>
                </c:pt>
                <c:pt idx="3113">
                  <c:v>1037.9476400000001</c:v>
                </c:pt>
                <c:pt idx="3114">
                  <c:v>1011.83804</c:v>
                </c:pt>
                <c:pt idx="3115">
                  <c:v>1011.83804</c:v>
                </c:pt>
                <c:pt idx="3116">
                  <c:v>1013.85374</c:v>
                </c:pt>
                <c:pt idx="3117">
                  <c:v>1009.82244</c:v>
                </c:pt>
                <c:pt idx="3118">
                  <c:v>1011.83804</c:v>
                </c:pt>
                <c:pt idx="3119">
                  <c:v>1011.83804</c:v>
                </c:pt>
                <c:pt idx="3120">
                  <c:v>1021.91634</c:v>
                </c:pt>
                <c:pt idx="3121">
                  <c:v>973.72853999999995</c:v>
                </c:pt>
                <c:pt idx="3122">
                  <c:v>995.80673999999999</c:v>
                </c:pt>
                <c:pt idx="3123">
                  <c:v>1011.83804</c:v>
                </c:pt>
                <c:pt idx="3124">
                  <c:v>1013.85374</c:v>
                </c:pt>
                <c:pt idx="3125">
                  <c:v>1009.82244</c:v>
                </c:pt>
                <c:pt idx="3126">
                  <c:v>1011.83804</c:v>
                </c:pt>
                <c:pt idx="3127">
                  <c:v>1011.83804</c:v>
                </c:pt>
                <c:pt idx="3128">
                  <c:v>995.80673999999999</c:v>
                </c:pt>
                <c:pt idx="3129">
                  <c:v>1047.9319399999999</c:v>
                </c:pt>
                <c:pt idx="3130">
                  <c:v>1049.9476400000001</c:v>
                </c:pt>
                <c:pt idx="3131">
                  <c:v>1013.85374</c:v>
                </c:pt>
                <c:pt idx="3132">
                  <c:v>1035.9319399999999</c:v>
                </c:pt>
                <c:pt idx="3133">
                  <c:v>1053.97894</c:v>
                </c:pt>
                <c:pt idx="3134">
                  <c:v>1009.82244</c:v>
                </c:pt>
                <c:pt idx="3135">
                  <c:v>1011.83804</c:v>
                </c:pt>
                <c:pt idx="3136">
                  <c:v>1007.80674</c:v>
                </c:pt>
                <c:pt idx="3137">
                  <c:v>1035.9319399999999</c:v>
                </c:pt>
                <c:pt idx="3138">
                  <c:v>1051.96324</c:v>
                </c:pt>
                <c:pt idx="3139">
                  <c:v>1009.82244</c:v>
                </c:pt>
                <c:pt idx="3140">
                  <c:v>1009.82244</c:v>
                </c:pt>
                <c:pt idx="3141">
                  <c:v>1011.83804</c:v>
                </c:pt>
                <c:pt idx="3142">
                  <c:v>1007.80674</c:v>
                </c:pt>
                <c:pt idx="3143">
                  <c:v>1009.82244</c:v>
                </c:pt>
                <c:pt idx="3144">
                  <c:v>1035.9319399999999</c:v>
                </c:pt>
                <c:pt idx="3145">
                  <c:v>993.79114000000004</c:v>
                </c:pt>
                <c:pt idx="3146">
                  <c:v>1009.82244</c:v>
                </c:pt>
                <c:pt idx="3147">
                  <c:v>1009.82244</c:v>
                </c:pt>
                <c:pt idx="3148">
                  <c:v>1011.83804</c:v>
                </c:pt>
                <c:pt idx="3149">
                  <c:v>1007.80674</c:v>
                </c:pt>
                <c:pt idx="3150">
                  <c:v>1009.82244</c:v>
                </c:pt>
                <c:pt idx="3151">
                  <c:v>1009.82244</c:v>
                </c:pt>
                <c:pt idx="3152">
                  <c:v>1019.90064</c:v>
                </c:pt>
                <c:pt idx="3153">
                  <c:v>1045.91634</c:v>
                </c:pt>
                <c:pt idx="3154">
                  <c:v>1037.9476400000001</c:v>
                </c:pt>
                <c:pt idx="3155">
                  <c:v>1049.9476400000001</c:v>
                </c:pt>
                <c:pt idx="3156">
                  <c:v>1051.96324</c:v>
                </c:pt>
                <c:pt idx="3157">
                  <c:v>1007.80674</c:v>
                </c:pt>
                <c:pt idx="3158">
                  <c:v>1009.82244</c:v>
                </c:pt>
                <c:pt idx="3159">
                  <c:v>1031.9006400000001</c:v>
                </c:pt>
                <c:pt idx="3160">
                  <c:v>1049.9476400000001</c:v>
                </c:pt>
                <c:pt idx="3161">
                  <c:v>1007.80674</c:v>
                </c:pt>
                <c:pt idx="3162">
                  <c:v>1007.80674</c:v>
                </c:pt>
                <c:pt idx="3163">
                  <c:v>1009.82244</c:v>
                </c:pt>
                <c:pt idx="3164">
                  <c:v>1005.79114</c:v>
                </c:pt>
                <c:pt idx="3165">
                  <c:v>1033.91634</c:v>
                </c:pt>
                <c:pt idx="3166">
                  <c:v>1049.9476400000001</c:v>
                </c:pt>
                <c:pt idx="3167">
                  <c:v>1007.80674</c:v>
                </c:pt>
                <c:pt idx="3168">
                  <c:v>1007.80674</c:v>
                </c:pt>
                <c:pt idx="3169">
                  <c:v>1007.80674</c:v>
                </c:pt>
                <c:pt idx="3170">
                  <c:v>1009.82244</c:v>
                </c:pt>
                <c:pt idx="3171">
                  <c:v>1005.79114</c:v>
                </c:pt>
                <c:pt idx="3172">
                  <c:v>1007.80674</c:v>
                </c:pt>
                <c:pt idx="3173">
                  <c:v>1033.91634</c:v>
                </c:pt>
                <c:pt idx="3174">
                  <c:v>1041.8850399999999</c:v>
                </c:pt>
                <c:pt idx="3175">
                  <c:v>1051.96324</c:v>
                </c:pt>
                <c:pt idx="3176">
                  <c:v>1047.9319399999999</c:v>
                </c:pt>
                <c:pt idx="3177">
                  <c:v>1005.79114</c:v>
                </c:pt>
                <c:pt idx="3178">
                  <c:v>1033.91634</c:v>
                </c:pt>
                <c:pt idx="3179">
                  <c:v>1045.91634</c:v>
                </c:pt>
                <c:pt idx="3180">
                  <c:v>1047.9319399999999</c:v>
                </c:pt>
                <c:pt idx="3181">
                  <c:v>1005.79114</c:v>
                </c:pt>
                <c:pt idx="3182">
                  <c:v>1005.79114</c:v>
                </c:pt>
                <c:pt idx="3183">
                  <c:v>1007.80674</c:v>
                </c:pt>
                <c:pt idx="3184">
                  <c:v>1029.8850399999999</c:v>
                </c:pt>
                <c:pt idx="3185">
                  <c:v>1047.9319399999999</c:v>
                </c:pt>
                <c:pt idx="3186">
                  <c:v>1005.79114</c:v>
                </c:pt>
                <c:pt idx="3187">
                  <c:v>1005.79114</c:v>
                </c:pt>
                <c:pt idx="3188">
                  <c:v>1005.79114</c:v>
                </c:pt>
                <c:pt idx="3189">
                  <c:v>1007.80674</c:v>
                </c:pt>
                <c:pt idx="3190">
                  <c:v>1003.77544</c:v>
                </c:pt>
                <c:pt idx="3191">
                  <c:v>1031.9006400000001</c:v>
                </c:pt>
                <c:pt idx="3192">
                  <c:v>1047.9319399999999</c:v>
                </c:pt>
                <c:pt idx="3193">
                  <c:v>1049.9476400000001</c:v>
                </c:pt>
                <c:pt idx="3194">
                  <c:v>1043.9006400000001</c:v>
                </c:pt>
                <c:pt idx="3195">
                  <c:v>1029.8850399999999</c:v>
                </c:pt>
                <c:pt idx="3196">
                  <c:v>1047.9319399999999</c:v>
                </c:pt>
                <c:pt idx="3197">
                  <c:v>1043.9006400000001</c:v>
                </c:pt>
                <c:pt idx="3198">
                  <c:v>1003.77544</c:v>
                </c:pt>
                <c:pt idx="3199">
                  <c:v>1003.77544</c:v>
                </c:pt>
                <c:pt idx="3200">
                  <c:v>1031.9006400000001</c:v>
                </c:pt>
                <c:pt idx="3201">
                  <c:v>1043.9006400000001</c:v>
                </c:pt>
                <c:pt idx="3202">
                  <c:v>1045.91634</c:v>
                </c:pt>
                <c:pt idx="3203">
                  <c:v>1003.77544</c:v>
                </c:pt>
                <c:pt idx="3204">
                  <c:v>1003.77544</c:v>
                </c:pt>
                <c:pt idx="3205">
                  <c:v>1003.77544</c:v>
                </c:pt>
                <c:pt idx="3206">
                  <c:v>1005.79114</c:v>
                </c:pt>
                <c:pt idx="3207">
                  <c:v>1027.86934</c:v>
                </c:pt>
                <c:pt idx="3208">
                  <c:v>1045.91634</c:v>
                </c:pt>
                <c:pt idx="3209">
                  <c:v>1045.91634</c:v>
                </c:pt>
                <c:pt idx="3210">
                  <c:v>1043.9006400000001</c:v>
                </c:pt>
                <c:pt idx="3211">
                  <c:v>1045.91634</c:v>
                </c:pt>
                <c:pt idx="3212">
                  <c:v>1039.86934</c:v>
                </c:pt>
                <c:pt idx="3213">
                  <c:v>1001.7598399999999</c:v>
                </c:pt>
                <c:pt idx="3214">
                  <c:v>1027.86934</c:v>
                </c:pt>
                <c:pt idx="3215">
                  <c:v>1045.91634</c:v>
                </c:pt>
                <c:pt idx="3216">
                  <c:v>1041.8850399999999</c:v>
                </c:pt>
                <c:pt idx="3217">
                  <c:v>1001.7598399999999</c:v>
                </c:pt>
                <c:pt idx="3218">
                  <c:v>1001.7598399999999</c:v>
                </c:pt>
                <c:pt idx="3219">
                  <c:v>1001.7598399999999</c:v>
                </c:pt>
                <c:pt idx="3220">
                  <c:v>1029.8850399999999</c:v>
                </c:pt>
                <c:pt idx="3221">
                  <c:v>1041.8850399999999</c:v>
                </c:pt>
                <c:pt idx="3222">
                  <c:v>1043.9006400000001</c:v>
                </c:pt>
                <c:pt idx="3223">
                  <c:v>1047.9319399999999</c:v>
                </c:pt>
                <c:pt idx="3224">
                  <c:v>1041.8850399999999</c:v>
                </c:pt>
                <c:pt idx="3225">
                  <c:v>1041.8850399999999</c:v>
                </c:pt>
                <c:pt idx="3226">
                  <c:v>1025.85374</c:v>
                </c:pt>
                <c:pt idx="3227">
                  <c:v>1041.8850399999999</c:v>
                </c:pt>
                <c:pt idx="3228">
                  <c:v>1043.9006400000001</c:v>
                </c:pt>
                <c:pt idx="3229">
                  <c:v>1037.85374</c:v>
                </c:pt>
                <c:pt idx="3230">
                  <c:v>999.74414000000002</c:v>
                </c:pt>
                <c:pt idx="3231">
                  <c:v>999.74414000000002</c:v>
                </c:pt>
                <c:pt idx="3232">
                  <c:v>1025.85374</c:v>
                </c:pt>
                <c:pt idx="3233">
                  <c:v>1043.9006400000001</c:v>
                </c:pt>
                <c:pt idx="3234">
                  <c:v>1039.86934</c:v>
                </c:pt>
                <c:pt idx="3235">
                  <c:v>1037.85374</c:v>
                </c:pt>
                <c:pt idx="3236">
                  <c:v>1043.9006400000001</c:v>
                </c:pt>
                <c:pt idx="3237">
                  <c:v>1039.86934</c:v>
                </c:pt>
                <c:pt idx="3238">
                  <c:v>1039.86934</c:v>
                </c:pt>
                <c:pt idx="3239">
                  <c:v>1039.86934</c:v>
                </c:pt>
                <c:pt idx="3240">
                  <c:v>997.72853999999995</c:v>
                </c:pt>
                <c:pt idx="3241">
                  <c:v>1023.83804</c:v>
                </c:pt>
                <c:pt idx="3242">
                  <c:v>1039.86934</c:v>
                </c:pt>
                <c:pt idx="3243">
                  <c:v>1041.8850399999999</c:v>
                </c:pt>
                <c:pt idx="3244">
                  <c:v>1035.8380400000001</c:v>
                </c:pt>
                <c:pt idx="3245">
                  <c:v>1039.86934</c:v>
                </c:pt>
                <c:pt idx="3246">
                  <c:v>1037.85374</c:v>
                </c:pt>
                <c:pt idx="3247">
                  <c:v>1035.8380400000001</c:v>
                </c:pt>
                <c:pt idx="3248">
                  <c:v>1041.8850399999999</c:v>
                </c:pt>
                <c:pt idx="3249">
                  <c:v>1021.82244</c:v>
                </c:pt>
                <c:pt idx="3250">
                  <c:v>1037.85374</c:v>
                </c:pt>
                <c:pt idx="3251">
                  <c:v>1037.85374</c:v>
                </c:pt>
                <c:pt idx="3252">
                  <c:v>1037.85374</c:v>
                </c:pt>
                <c:pt idx="3253">
                  <c:v>1035.8380400000001</c:v>
                </c:pt>
                <c:pt idx="3254">
                  <c:v>1033.8224399999999</c:v>
                </c:pt>
                <c:pt idx="3255">
                  <c:v>1037.85374</c:v>
                </c:pt>
                <c:pt idx="3256">
                  <c:v>1035.8380400000001</c:v>
                </c:pt>
                <c:pt idx="3257">
                  <c:v>1035.8380400000001</c:v>
                </c:pt>
                <c:pt idx="3258">
                  <c:v>1033.8224399999999</c:v>
                </c:pt>
                <c:pt idx="3259">
                  <c:v>1039.86934</c:v>
                </c:pt>
                <c:pt idx="3260">
                  <c:v>1035.8380400000001</c:v>
                </c:pt>
                <c:pt idx="3261">
                  <c:v>1033.8224399999999</c:v>
                </c:pt>
                <c:pt idx="3262">
                  <c:v>1033.8224399999999</c:v>
                </c:pt>
                <c:pt idx="3263">
                  <c:v>1031.80674</c:v>
                </c:pt>
                <c:pt idx="3264">
                  <c:v>1035.8380400000001</c:v>
                </c:pt>
                <c:pt idx="3265">
                  <c:v>1031.80674</c:v>
                </c:pt>
                <c:pt idx="3266">
                  <c:v>1029.79114</c:v>
                </c:pt>
                <c:pt idx="3267">
                  <c:v>1033.8224399999999</c:v>
                </c:pt>
                <c:pt idx="3268">
                  <c:v>1031.80674</c:v>
                </c:pt>
                <c:pt idx="3269">
                  <c:v>1029.79114</c:v>
                </c:pt>
                <c:pt idx="3270">
                  <c:v>1031.80674</c:v>
                </c:pt>
                <c:pt idx="3271">
                  <c:v>1029.79114</c:v>
                </c:pt>
                <c:pt idx="3272">
                  <c:v>1027.7754399999999</c:v>
                </c:pt>
                <c:pt idx="3273">
                  <c:v>1027.7754399999999</c:v>
                </c:pt>
                <c:pt idx="3274">
                  <c:v>1025.7598399999999</c:v>
                </c:pt>
                <c:pt idx="3275">
                  <c:v>1023.74414</c:v>
                </c:pt>
                <c:pt idx="3276">
                  <c:v>885.79114000000004</c:v>
                </c:pt>
                <c:pt idx="3277">
                  <c:v>885.79114000000004</c:v>
                </c:pt>
                <c:pt idx="3278">
                  <c:v>796.74374</c:v>
                </c:pt>
                <c:pt idx="3279">
                  <c:v>219.08684</c:v>
                </c:pt>
                <c:pt idx="3280">
                  <c:v>723.65023999999994</c:v>
                </c:pt>
                <c:pt idx="3281">
                  <c:v>555.46244000000002</c:v>
                </c:pt>
                <c:pt idx="3282">
                  <c:v>639.55633999999998</c:v>
                </c:pt>
                <c:pt idx="3283">
                  <c:v>681.60334</c:v>
                </c:pt>
                <c:pt idx="3284">
                  <c:v>717.60334</c:v>
                </c:pt>
                <c:pt idx="3285">
                  <c:v>765.69723999999997</c:v>
                </c:pt>
                <c:pt idx="3286">
                  <c:v>759.65023999999994</c:v>
                </c:pt>
                <c:pt idx="3287">
                  <c:v>873.69723999999997</c:v>
                </c:pt>
                <c:pt idx="3288">
                  <c:v>867.65023999999994</c:v>
                </c:pt>
                <c:pt idx="3289">
                  <c:v>927.83803999999998</c:v>
                </c:pt>
                <c:pt idx="3290">
                  <c:v>1053.97894</c:v>
                </c:pt>
                <c:pt idx="3291">
                  <c:v>653.57204000000002</c:v>
                </c:pt>
                <c:pt idx="3292">
                  <c:v>667.58763999999996</c:v>
                </c:pt>
                <c:pt idx="3293">
                  <c:v>665.57204000000002</c:v>
                </c:pt>
                <c:pt idx="3294">
                  <c:v>681.60334</c:v>
                </c:pt>
                <c:pt idx="3295">
                  <c:v>679.58763999999996</c:v>
                </c:pt>
                <c:pt idx="3296">
                  <c:v>695.61893999999995</c:v>
                </c:pt>
                <c:pt idx="3297">
                  <c:v>693.60334</c:v>
                </c:pt>
                <c:pt idx="3298">
                  <c:v>709.63463999999999</c:v>
                </c:pt>
                <c:pt idx="3299">
                  <c:v>707.61893999999995</c:v>
                </c:pt>
                <c:pt idx="3300">
                  <c:v>705.60334</c:v>
                </c:pt>
                <c:pt idx="3301">
                  <c:v>723.65023999999994</c:v>
                </c:pt>
                <c:pt idx="3302">
                  <c:v>721.63463999999999</c:v>
                </c:pt>
                <c:pt idx="3303">
                  <c:v>719.61893999999995</c:v>
                </c:pt>
                <c:pt idx="3304">
                  <c:v>717.60334</c:v>
                </c:pt>
                <c:pt idx="3305">
                  <c:v>717.60334</c:v>
                </c:pt>
                <c:pt idx="3306">
                  <c:v>715.58763999999996</c:v>
                </c:pt>
                <c:pt idx="3307">
                  <c:v>737.66593999999998</c:v>
                </c:pt>
                <c:pt idx="3308">
                  <c:v>735.65023999999994</c:v>
                </c:pt>
                <c:pt idx="3309">
                  <c:v>751.68154000000004</c:v>
                </c:pt>
                <c:pt idx="3310">
                  <c:v>749.66593999999998</c:v>
                </c:pt>
                <c:pt idx="3311">
                  <c:v>747.65023999999994</c:v>
                </c:pt>
                <c:pt idx="3312">
                  <c:v>745.63463999999999</c:v>
                </c:pt>
                <c:pt idx="3313">
                  <c:v>743.61893999999995</c:v>
                </c:pt>
                <c:pt idx="3314">
                  <c:v>741.60334</c:v>
                </c:pt>
                <c:pt idx="3315">
                  <c:v>765.69723999999997</c:v>
                </c:pt>
                <c:pt idx="3316">
                  <c:v>779.71284000000003</c:v>
                </c:pt>
                <c:pt idx="3317">
                  <c:v>777.69723999999997</c:v>
                </c:pt>
                <c:pt idx="3318">
                  <c:v>775.68154000000004</c:v>
                </c:pt>
                <c:pt idx="3319">
                  <c:v>773.66593999999998</c:v>
                </c:pt>
                <c:pt idx="3320">
                  <c:v>771.65023999999994</c:v>
                </c:pt>
                <c:pt idx="3321">
                  <c:v>769.63463999999999</c:v>
                </c:pt>
                <c:pt idx="3322">
                  <c:v>767.61893999999995</c:v>
                </c:pt>
                <c:pt idx="3323">
                  <c:v>667.58763999999996</c:v>
                </c:pt>
                <c:pt idx="3324">
                  <c:v>695.61893999999995</c:v>
                </c:pt>
                <c:pt idx="3325">
                  <c:v>691.58763999999996</c:v>
                </c:pt>
                <c:pt idx="3326">
                  <c:v>723.65023999999994</c:v>
                </c:pt>
                <c:pt idx="3327">
                  <c:v>719.61893999999995</c:v>
                </c:pt>
                <c:pt idx="3328">
                  <c:v>751.68154000000004</c:v>
                </c:pt>
                <c:pt idx="3329">
                  <c:v>747.65023999999994</c:v>
                </c:pt>
                <c:pt idx="3330">
                  <c:v>779.71284000000003</c:v>
                </c:pt>
                <c:pt idx="3331">
                  <c:v>775.68154000000004</c:v>
                </c:pt>
                <c:pt idx="3332">
                  <c:v>771.65023999999994</c:v>
                </c:pt>
                <c:pt idx="3333">
                  <c:v>807.74414000000002</c:v>
                </c:pt>
                <c:pt idx="3334">
                  <c:v>803.71284000000003</c:v>
                </c:pt>
                <c:pt idx="3335">
                  <c:v>799.68154000000004</c:v>
                </c:pt>
                <c:pt idx="3336">
                  <c:v>795.65023999999994</c:v>
                </c:pt>
                <c:pt idx="3337">
                  <c:v>795.65023999999994</c:v>
                </c:pt>
                <c:pt idx="3338">
                  <c:v>791.61893999999995</c:v>
                </c:pt>
                <c:pt idx="3339">
                  <c:v>835.77544</c:v>
                </c:pt>
                <c:pt idx="3340">
                  <c:v>831.74414000000002</c:v>
                </c:pt>
                <c:pt idx="3341">
                  <c:v>863.80673999999999</c:v>
                </c:pt>
                <c:pt idx="3342">
                  <c:v>859.77544</c:v>
                </c:pt>
                <c:pt idx="3343">
                  <c:v>855.74414000000002</c:v>
                </c:pt>
                <c:pt idx="3344">
                  <c:v>851.71284000000003</c:v>
                </c:pt>
                <c:pt idx="3345">
                  <c:v>847.68154000000004</c:v>
                </c:pt>
                <c:pt idx="3346">
                  <c:v>843.65023999999994</c:v>
                </c:pt>
                <c:pt idx="3347">
                  <c:v>891.83803999999998</c:v>
                </c:pt>
                <c:pt idx="3348">
                  <c:v>919.86933999999997</c:v>
                </c:pt>
                <c:pt idx="3349">
                  <c:v>915.83803999999998</c:v>
                </c:pt>
                <c:pt idx="3350">
                  <c:v>911.80673999999999</c:v>
                </c:pt>
                <c:pt idx="3351">
                  <c:v>907.77544</c:v>
                </c:pt>
                <c:pt idx="3352">
                  <c:v>903.74414000000002</c:v>
                </c:pt>
                <c:pt idx="3353">
                  <c:v>899.71284000000003</c:v>
                </c:pt>
                <c:pt idx="3354">
                  <c:v>895.68154000000004</c:v>
                </c:pt>
                <c:pt idx="3355">
                  <c:v>695.61893999999995</c:v>
                </c:pt>
                <c:pt idx="3356">
                  <c:v>693.60334</c:v>
                </c:pt>
                <c:pt idx="3357">
                  <c:v>709.63463999999999</c:v>
                </c:pt>
                <c:pt idx="3358">
                  <c:v>707.61893999999995</c:v>
                </c:pt>
                <c:pt idx="3359">
                  <c:v>723.65023999999994</c:v>
                </c:pt>
                <c:pt idx="3360">
                  <c:v>721.63463999999999</c:v>
                </c:pt>
                <c:pt idx="3361">
                  <c:v>737.66593999999998</c:v>
                </c:pt>
                <c:pt idx="3362">
                  <c:v>735.65023999999994</c:v>
                </c:pt>
                <c:pt idx="3363">
                  <c:v>733.63463999999999</c:v>
                </c:pt>
                <c:pt idx="3364">
                  <c:v>751.68154000000004</c:v>
                </c:pt>
                <c:pt idx="3365">
                  <c:v>749.66593999999998</c:v>
                </c:pt>
                <c:pt idx="3366">
                  <c:v>747.65023999999994</c:v>
                </c:pt>
                <c:pt idx="3367">
                  <c:v>745.63463999999999</c:v>
                </c:pt>
                <c:pt idx="3368">
                  <c:v>745.63463999999999</c:v>
                </c:pt>
                <c:pt idx="3369">
                  <c:v>743.61893999999995</c:v>
                </c:pt>
                <c:pt idx="3370">
                  <c:v>765.69723999999997</c:v>
                </c:pt>
                <c:pt idx="3371">
                  <c:v>763.68154000000004</c:v>
                </c:pt>
                <c:pt idx="3372">
                  <c:v>779.71284000000003</c:v>
                </c:pt>
                <c:pt idx="3373">
                  <c:v>777.69723999999997</c:v>
                </c:pt>
                <c:pt idx="3374">
                  <c:v>775.68154000000004</c:v>
                </c:pt>
                <c:pt idx="3375">
                  <c:v>773.66593999999998</c:v>
                </c:pt>
                <c:pt idx="3376">
                  <c:v>771.65023999999994</c:v>
                </c:pt>
                <c:pt idx="3377">
                  <c:v>769.63463999999999</c:v>
                </c:pt>
                <c:pt idx="3378">
                  <c:v>793.72853999999995</c:v>
                </c:pt>
                <c:pt idx="3379">
                  <c:v>807.74414000000002</c:v>
                </c:pt>
                <c:pt idx="3380">
                  <c:v>805.72853999999995</c:v>
                </c:pt>
                <c:pt idx="3381">
                  <c:v>803.71284000000003</c:v>
                </c:pt>
                <c:pt idx="3382">
                  <c:v>801.69723999999997</c:v>
                </c:pt>
                <c:pt idx="3383">
                  <c:v>799.68154000000004</c:v>
                </c:pt>
                <c:pt idx="3384">
                  <c:v>797.66593999999998</c:v>
                </c:pt>
                <c:pt idx="3385">
                  <c:v>795.65023999999994</c:v>
                </c:pt>
                <c:pt idx="3386">
                  <c:v>709.63463999999999</c:v>
                </c:pt>
                <c:pt idx="3387">
                  <c:v>705.60334</c:v>
                </c:pt>
                <c:pt idx="3388">
                  <c:v>737.66593999999998</c:v>
                </c:pt>
                <c:pt idx="3389">
                  <c:v>733.63463999999999</c:v>
                </c:pt>
                <c:pt idx="3390">
                  <c:v>765.69723999999997</c:v>
                </c:pt>
                <c:pt idx="3391">
                  <c:v>761.66593999999998</c:v>
                </c:pt>
                <c:pt idx="3392">
                  <c:v>793.72853999999995</c:v>
                </c:pt>
                <c:pt idx="3393">
                  <c:v>789.69723999999997</c:v>
                </c:pt>
                <c:pt idx="3394">
                  <c:v>785.66593999999998</c:v>
                </c:pt>
                <c:pt idx="3395">
                  <c:v>821.75983999999994</c:v>
                </c:pt>
                <c:pt idx="3396">
                  <c:v>817.72853999999995</c:v>
                </c:pt>
                <c:pt idx="3397">
                  <c:v>813.69723999999997</c:v>
                </c:pt>
                <c:pt idx="3398">
                  <c:v>809.66593999999998</c:v>
                </c:pt>
                <c:pt idx="3399">
                  <c:v>809.66593999999998</c:v>
                </c:pt>
                <c:pt idx="3400">
                  <c:v>805.63463999999999</c:v>
                </c:pt>
                <c:pt idx="3401">
                  <c:v>849.79114000000004</c:v>
                </c:pt>
                <c:pt idx="3402">
                  <c:v>845.75983999999994</c:v>
                </c:pt>
                <c:pt idx="3403">
                  <c:v>877.82244000000003</c:v>
                </c:pt>
                <c:pt idx="3404">
                  <c:v>873.79114000000004</c:v>
                </c:pt>
                <c:pt idx="3405">
                  <c:v>869.75983999999994</c:v>
                </c:pt>
                <c:pt idx="3406">
                  <c:v>865.72853999999995</c:v>
                </c:pt>
                <c:pt idx="3407">
                  <c:v>861.69723999999997</c:v>
                </c:pt>
                <c:pt idx="3408">
                  <c:v>857.66593999999998</c:v>
                </c:pt>
                <c:pt idx="3409">
                  <c:v>905.85374000000002</c:v>
                </c:pt>
                <c:pt idx="3410">
                  <c:v>933.88504</c:v>
                </c:pt>
                <c:pt idx="3411">
                  <c:v>929.85374000000002</c:v>
                </c:pt>
                <c:pt idx="3412">
                  <c:v>925.82244000000003</c:v>
                </c:pt>
                <c:pt idx="3413">
                  <c:v>921.79114000000004</c:v>
                </c:pt>
                <c:pt idx="3414">
                  <c:v>917.75983999999994</c:v>
                </c:pt>
                <c:pt idx="3415">
                  <c:v>913.72853999999995</c:v>
                </c:pt>
                <c:pt idx="3416">
                  <c:v>909.69723999999997</c:v>
                </c:pt>
                <c:pt idx="3417">
                  <c:v>721.63463999999999</c:v>
                </c:pt>
                <c:pt idx="3418">
                  <c:v>737.66593999999998</c:v>
                </c:pt>
                <c:pt idx="3419">
                  <c:v>735.65023999999994</c:v>
                </c:pt>
                <c:pt idx="3420">
                  <c:v>751.68154000000004</c:v>
                </c:pt>
                <c:pt idx="3421">
                  <c:v>749.66593999999998</c:v>
                </c:pt>
                <c:pt idx="3422">
                  <c:v>765.69723999999997</c:v>
                </c:pt>
                <c:pt idx="3423">
                  <c:v>763.68154000000004</c:v>
                </c:pt>
                <c:pt idx="3424">
                  <c:v>761.66593999999998</c:v>
                </c:pt>
                <c:pt idx="3425">
                  <c:v>779.71284000000003</c:v>
                </c:pt>
                <c:pt idx="3426">
                  <c:v>777.69723999999997</c:v>
                </c:pt>
                <c:pt idx="3427">
                  <c:v>775.68154000000004</c:v>
                </c:pt>
                <c:pt idx="3428">
                  <c:v>773.66593999999998</c:v>
                </c:pt>
                <c:pt idx="3429">
                  <c:v>773.66593999999998</c:v>
                </c:pt>
                <c:pt idx="3430">
                  <c:v>771.65023999999994</c:v>
                </c:pt>
                <c:pt idx="3431">
                  <c:v>793.72853999999995</c:v>
                </c:pt>
                <c:pt idx="3432">
                  <c:v>791.71284000000003</c:v>
                </c:pt>
                <c:pt idx="3433">
                  <c:v>807.74414000000002</c:v>
                </c:pt>
                <c:pt idx="3434">
                  <c:v>805.72853999999995</c:v>
                </c:pt>
                <c:pt idx="3435">
                  <c:v>803.71284000000003</c:v>
                </c:pt>
                <c:pt idx="3436">
                  <c:v>801.69723999999997</c:v>
                </c:pt>
                <c:pt idx="3437">
                  <c:v>799.68154000000004</c:v>
                </c:pt>
                <c:pt idx="3438">
                  <c:v>797.66593999999998</c:v>
                </c:pt>
                <c:pt idx="3439">
                  <c:v>821.75983999999994</c:v>
                </c:pt>
                <c:pt idx="3440">
                  <c:v>835.77544</c:v>
                </c:pt>
                <c:pt idx="3441">
                  <c:v>833.75983999999994</c:v>
                </c:pt>
                <c:pt idx="3442">
                  <c:v>831.74414000000002</c:v>
                </c:pt>
                <c:pt idx="3443">
                  <c:v>829.72853999999995</c:v>
                </c:pt>
                <c:pt idx="3444">
                  <c:v>827.71284000000003</c:v>
                </c:pt>
                <c:pt idx="3445">
                  <c:v>825.69723999999997</c:v>
                </c:pt>
                <c:pt idx="3446">
                  <c:v>823.68154000000004</c:v>
                </c:pt>
                <c:pt idx="3447">
                  <c:v>719.61893999999995</c:v>
                </c:pt>
                <c:pt idx="3448">
                  <c:v>751.68154000000004</c:v>
                </c:pt>
                <c:pt idx="3449">
                  <c:v>747.65023999999994</c:v>
                </c:pt>
                <c:pt idx="3450">
                  <c:v>779.71284000000003</c:v>
                </c:pt>
                <c:pt idx="3451">
                  <c:v>775.68154000000004</c:v>
                </c:pt>
                <c:pt idx="3452">
                  <c:v>807.74414000000002</c:v>
                </c:pt>
                <c:pt idx="3453">
                  <c:v>803.71284000000003</c:v>
                </c:pt>
                <c:pt idx="3454">
                  <c:v>799.68154000000004</c:v>
                </c:pt>
                <c:pt idx="3455">
                  <c:v>835.77544</c:v>
                </c:pt>
                <c:pt idx="3456">
                  <c:v>831.74414000000002</c:v>
                </c:pt>
                <c:pt idx="3457">
                  <c:v>827.71284000000003</c:v>
                </c:pt>
                <c:pt idx="3458">
                  <c:v>823.68154000000004</c:v>
                </c:pt>
                <c:pt idx="3459">
                  <c:v>823.68154000000004</c:v>
                </c:pt>
                <c:pt idx="3460">
                  <c:v>819.65023999999994</c:v>
                </c:pt>
                <c:pt idx="3461">
                  <c:v>863.80673999999999</c:v>
                </c:pt>
                <c:pt idx="3462">
                  <c:v>859.77544</c:v>
                </c:pt>
                <c:pt idx="3463">
                  <c:v>891.83803999999998</c:v>
                </c:pt>
                <c:pt idx="3464">
                  <c:v>887.80673999999999</c:v>
                </c:pt>
                <c:pt idx="3465">
                  <c:v>883.77544</c:v>
                </c:pt>
                <c:pt idx="3466">
                  <c:v>879.74414000000002</c:v>
                </c:pt>
                <c:pt idx="3467">
                  <c:v>875.71284000000003</c:v>
                </c:pt>
                <c:pt idx="3468">
                  <c:v>871.68154000000004</c:v>
                </c:pt>
                <c:pt idx="3469">
                  <c:v>919.86933999999997</c:v>
                </c:pt>
                <c:pt idx="3470">
                  <c:v>947.90063999999995</c:v>
                </c:pt>
                <c:pt idx="3471">
                  <c:v>943.86933999999997</c:v>
                </c:pt>
                <c:pt idx="3472">
                  <c:v>939.83803999999998</c:v>
                </c:pt>
                <c:pt idx="3473">
                  <c:v>935.80673999999999</c:v>
                </c:pt>
                <c:pt idx="3474">
                  <c:v>931.77544</c:v>
                </c:pt>
                <c:pt idx="3475">
                  <c:v>927.74414000000002</c:v>
                </c:pt>
                <c:pt idx="3476">
                  <c:v>923.71284000000003</c:v>
                </c:pt>
                <c:pt idx="3477">
                  <c:v>733.63463999999999</c:v>
                </c:pt>
                <c:pt idx="3478">
                  <c:v>731.61893999999995</c:v>
                </c:pt>
                <c:pt idx="3479">
                  <c:v>747.65023999999994</c:v>
                </c:pt>
                <c:pt idx="3480">
                  <c:v>745.63463999999999</c:v>
                </c:pt>
                <c:pt idx="3481">
                  <c:v>761.66593999999998</c:v>
                </c:pt>
                <c:pt idx="3482">
                  <c:v>759.65023999999994</c:v>
                </c:pt>
                <c:pt idx="3483">
                  <c:v>757.63463999999999</c:v>
                </c:pt>
                <c:pt idx="3484">
                  <c:v>775.68154000000004</c:v>
                </c:pt>
                <c:pt idx="3485">
                  <c:v>773.66593999999998</c:v>
                </c:pt>
                <c:pt idx="3486">
                  <c:v>771.65023999999994</c:v>
                </c:pt>
                <c:pt idx="3487">
                  <c:v>769.63463999999999</c:v>
                </c:pt>
                <c:pt idx="3488">
                  <c:v>769.63463999999999</c:v>
                </c:pt>
                <c:pt idx="3489">
                  <c:v>767.61893999999995</c:v>
                </c:pt>
                <c:pt idx="3490">
                  <c:v>789.69723999999997</c:v>
                </c:pt>
                <c:pt idx="3491">
                  <c:v>787.68154000000004</c:v>
                </c:pt>
                <c:pt idx="3492">
                  <c:v>803.71284000000003</c:v>
                </c:pt>
                <c:pt idx="3493">
                  <c:v>801.69723999999997</c:v>
                </c:pt>
                <c:pt idx="3494">
                  <c:v>799.68154000000004</c:v>
                </c:pt>
                <c:pt idx="3495">
                  <c:v>797.66593999999998</c:v>
                </c:pt>
                <c:pt idx="3496">
                  <c:v>795.65023999999994</c:v>
                </c:pt>
                <c:pt idx="3497">
                  <c:v>793.63463999999999</c:v>
                </c:pt>
                <c:pt idx="3498">
                  <c:v>817.72853999999995</c:v>
                </c:pt>
                <c:pt idx="3499">
                  <c:v>831.74414000000002</c:v>
                </c:pt>
                <c:pt idx="3500">
                  <c:v>829.72853999999995</c:v>
                </c:pt>
                <c:pt idx="3501">
                  <c:v>827.71284000000003</c:v>
                </c:pt>
                <c:pt idx="3502">
                  <c:v>825.69723999999997</c:v>
                </c:pt>
                <c:pt idx="3503">
                  <c:v>823.68154000000004</c:v>
                </c:pt>
                <c:pt idx="3504">
                  <c:v>821.66593999999998</c:v>
                </c:pt>
                <c:pt idx="3505">
                  <c:v>819.65023999999994</c:v>
                </c:pt>
                <c:pt idx="3506">
                  <c:v>749.66593999999998</c:v>
                </c:pt>
                <c:pt idx="3507">
                  <c:v>745.63463999999999</c:v>
                </c:pt>
                <c:pt idx="3508">
                  <c:v>777.69723999999997</c:v>
                </c:pt>
                <c:pt idx="3509">
                  <c:v>773.66593999999998</c:v>
                </c:pt>
                <c:pt idx="3510">
                  <c:v>805.72853999999995</c:v>
                </c:pt>
                <c:pt idx="3511">
                  <c:v>801.69723999999997</c:v>
                </c:pt>
                <c:pt idx="3512">
                  <c:v>797.66593999999998</c:v>
                </c:pt>
                <c:pt idx="3513">
                  <c:v>833.75983999999994</c:v>
                </c:pt>
                <c:pt idx="3514">
                  <c:v>829.72853999999995</c:v>
                </c:pt>
                <c:pt idx="3515">
                  <c:v>825.69723999999997</c:v>
                </c:pt>
                <c:pt idx="3516">
                  <c:v>821.66593999999998</c:v>
                </c:pt>
                <c:pt idx="3517">
                  <c:v>821.66593999999998</c:v>
                </c:pt>
                <c:pt idx="3518">
                  <c:v>817.63463999999999</c:v>
                </c:pt>
                <c:pt idx="3519">
                  <c:v>861.79114000000004</c:v>
                </c:pt>
                <c:pt idx="3520">
                  <c:v>857.75983999999994</c:v>
                </c:pt>
                <c:pt idx="3521">
                  <c:v>889.82244000000003</c:v>
                </c:pt>
                <c:pt idx="3522">
                  <c:v>885.79114000000004</c:v>
                </c:pt>
                <c:pt idx="3523">
                  <c:v>881.75983999999994</c:v>
                </c:pt>
                <c:pt idx="3524">
                  <c:v>877.72853999999995</c:v>
                </c:pt>
                <c:pt idx="3525">
                  <c:v>873.69723999999997</c:v>
                </c:pt>
                <c:pt idx="3526">
                  <c:v>869.66593999999998</c:v>
                </c:pt>
                <c:pt idx="3527">
                  <c:v>917.85374000000002</c:v>
                </c:pt>
                <c:pt idx="3528">
                  <c:v>945.88504</c:v>
                </c:pt>
                <c:pt idx="3529">
                  <c:v>941.85374000000002</c:v>
                </c:pt>
                <c:pt idx="3530">
                  <c:v>937.82244000000003</c:v>
                </c:pt>
                <c:pt idx="3531">
                  <c:v>933.79114000000004</c:v>
                </c:pt>
                <c:pt idx="3532">
                  <c:v>929.75983999999994</c:v>
                </c:pt>
                <c:pt idx="3533">
                  <c:v>925.72853999999995</c:v>
                </c:pt>
                <c:pt idx="3534">
                  <c:v>921.69723999999997</c:v>
                </c:pt>
                <c:pt idx="3535">
                  <c:v>763.68154000000004</c:v>
                </c:pt>
                <c:pt idx="3536">
                  <c:v>779.71284000000003</c:v>
                </c:pt>
                <c:pt idx="3537">
                  <c:v>777.69723999999997</c:v>
                </c:pt>
                <c:pt idx="3538">
                  <c:v>793.72853999999995</c:v>
                </c:pt>
                <c:pt idx="3539">
                  <c:v>791.71284000000003</c:v>
                </c:pt>
                <c:pt idx="3540">
                  <c:v>789.69723999999997</c:v>
                </c:pt>
                <c:pt idx="3541">
                  <c:v>807.74414000000002</c:v>
                </c:pt>
                <c:pt idx="3542">
                  <c:v>805.72853999999995</c:v>
                </c:pt>
                <c:pt idx="3543">
                  <c:v>803.71284000000003</c:v>
                </c:pt>
                <c:pt idx="3544">
                  <c:v>801.69723999999997</c:v>
                </c:pt>
                <c:pt idx="3545">
                  <c:v>801.69723999999997</c:v>
                </c:pt>
                <c:pt idx="3546">
                  <c:v>799.68154000000004</c:v>
                </c:pt>
                <c:pt idx="3547">
                  <c:v>821.75983999999994</c:v>
                </c:pt>
                <c:pt idx="3548">
                  <c:v>819.74414000000002</c:v>
                </c:pt>
                <c:pt idx="3549">
                  <c:v>835.77544</c:v>
                </c:pt>
                <c:pt idx="3550">
                  <c:v>833.75983999999994</c:v>
                </c:pt>
                <c:pt idx="3551">
                  <c:v>831.74414000000002</c:v>
                </c:pt>
                <c:pt idx="3552">
                  <c:v>829.72853999999995</c:v>
                </c:pt>
                <c:pt idx="3553">
                  <c:v>827.71284000000003</c:v>
                </c:pt>
                <c:pt idx="3554">
                  <c:v>825.69723999999997</c:v>
                </c:pt>
                <c:pt idx="3555">
                  <c:v>849.79114000000004</c:v>
                </c:pt>
                <c:pt idx="3556">
                  <c:v>863.80673999999999</c:v>
                </c:pt>
                <c:pt idx="3557">
                  <c:v>861.79114000000004</c:v>
                </c:pt>
                <c:pt idx="3558">
                  <c:v>859.77544</c:v>
                </c:pt>
                <c:pt idx="3559">
                  <c:v>857.75983999999994</c:v>
                </c:pt>
                <c:pt idx="3560">
                  <c:v>855.74414000000002</c:v>
                </c:pt>
                <c:pt idx="3561">
                  <c:v>853.72853999999995</c:v>
                </c:pt>
                <c:pt idx="3562">
                  <c:v>851.71284000000003</c:v>
                </c:pt>
                <c:pt idx="3563">
                  <c:v>761.66593999999998</c:v>
                </c:pt>
                <c:pt idx="3564">
                  <c:v>793.72853999999995</c:v>
                </c:pt>
                <c:pt idx="3565">
                  <c:v>789.69723999999997</c:v>
                </c:pt>
                <c:pt idx="3566">
                  <c:v>821.75983999999994</c:v>
                </c:pt>
                <c:pt idx="3567">
                  <c:v>817.72853999999995</c:v>
                </c:pt>
                <c:pt idx="3568">
                  <c:v>813.69723999999997</c:v>
                </c:pt>
                <c:pt idx="3569">
                  <c:v>849.79114000000004</c:v>
                </c:pt>
                <c:pt idx="3570">
                  <c:v>845.75983999999994</c:v>
                </c:pt>
                <c:pt idx="3571">
                  <c:v>841.72853999999995</c:v>
                </c:pt>
                <c:pt idx="3572">
                  <c:v>837.69723999999997</c:v>
                </c:pt>
                <c:pt idx="3573">
                  <c:v>837.69723999999997</c:v>
                </c:pt>
                <c:pt idx="3574">
                  <c:v>833.66593999999998</c:v>
                </c:pt>
                <c:pt idx="3575">
                  <c:v>877.82244000000003</c:v>
                </c:pt>
                <c:pt idx="3576">
                  <c:v>873.79114000000004</c:v>
                </c:pt>
                <c:pt idx="3577">
                  <c:v>905.85374000000002</c:v>
                </c:pt>
                <c:pt idx="3578">
                  <c:v>901.82244000000003</c:v>
                </c:pt>
                <c:pt idx="3579">
                  <c:v>897.79114000000004</c:v>
                </c:pt>
                <c:pt idx="3580">
                  <c:v>893.75983999999994</c:v>
                </c:pt>
                <c:pt idx="3581">
                  <c:v>889.72853999999995</c:v>
                </c:pt>
                <c:pt idx="3582">
                  <c:v>885.69723999999997</c:v>
                </c:pt>
                <c:pt idx="3583">
                  <c:v>933.88504</c:v>
                </c:pt>
                <c:pt idx="3584">
                  <c:v>961.91633999999999</c:v>
                </c:pt>
                <c:pt idx="3585">
                  <c:v>957.88504</c:v>
                </c:pt>
                <c:pt idx="3586">
                  <c:v>953.85374000000002</c:v>
                </c:pt>
                <c:pt idx="3587">
                  <c:v>949.82244000000003</c:v>
                </c:pt>
                <c:pt idx="3588">
                  <c:v>945.79114000000004</c:v>
                </c:pt>
                <c:pt idx="3589">
                  <c:v>941.75983999999994</c:v>
                </c:pt>
                <c:pt idx="3590">
                  <c:v>937.72853999999995</c:v>
                </c:pt>
                <c:pt idx="3591">
                  <c:v>775.68154000000004</c:v>
                </c:pt>
                <c:pt idx="3592">
                  <c:v>773.66593999999998</c:v>
                </c:pt>
                <c:pt idx="3593">
                  <c:v>789.69723999999997</c:v>
                </c:pt>
                <c:pt idx="3594">
                  <c:v>787.68154000000004</c:v>
                </c:pt>
                <c:pt idx="3595">
                  <c:v>785.66593999999998</c:v>
                </c:pt>
                <c:pt idx="3596">
                  <c:v>803.71284000000003</c:v>
                </c:pt>
                <c:pt idx="3597">
                  <c:v>801.69723999999997</c:v>
                </c:pt>
                <c:pt idx="3598">
                  <c:v>799.68154000000004</c:v>
                </c:pt>
                <c:pt idx="3599">
                  <c:v>797.66593999999998</c:v>
                </c:pt>
                <c:pt idx="3600">
                  <c:v>797.66593999999998</c:v>
                </c:pt>
                <c:pt idx="3601">
                  <c:v>795.65023999999994</c:v>
                </c:pt>
                <c:pt idx="3602">
                  <c:v>817.72853999999995</c:v>
                </c:pt>
                <c:pt idx="3603">
                  <c:v>815.71284000000003</c:v>
                </c:pt>
                <c:pt idx="3604">
                  <c:v>831.74414000000002</c:v>
                </c:pt>
                <c:pt idx="3605">
                  <c:v>829.72853999999995</c:v>
                </c:pt>
                <c:pt idx="3606">
                  <c:v>827.71284000000003</c:v>
                </c:pt>
                <c:pt idx="3607">
                  <c:v>825.69723999999997</c:v>
                </c:pt>
                <c:pt idx="3608">
                  <c:v>823.68154000000004</c:v>
                </c:pt>
                <c:pt idx="3609">
                  <c:v>821.66593999999998</c:v>
                </c:pt>
                <c:pt idx="3610">
                  <c:v>845.75983999999994</c:v>
                </c:pt>
                <c:pt idx="3611">
                  <c:v>859.77544</c:v>
                </c:pt>
                <c:pt idx="3612">
                  <c:v>857.75983999999994</c:v>
                </c:pt>
                <c:pt idx="3613">
                  <c:v>855.74414000000002</c:v>
                </c:pt>
                <c:pt idx="3614">
                  <c:v>853.72853999999995</c:v>
                </c:pt>
                <c:pt idx="3615">
                  <c:v>851.71284000000003</c:v>
                </c:pt>
                <c:pt idx="3616">
                  <c:v>849.69723999999997</c:v>
                </c:pt>
                <c:pt idx="3617">
                  <c:v>847.68154000000004</c:v>
                </c:pt>
                <c:pt idx="3618">
                  <c:v>791.71284000000003</c:v>
                </c:pt>
                <c:pt idx="3619">
                  <c:v>787.68154000000004</c:v>
                </c:pt>
                <c:pt idx="3620">
                  <c:v>819.74414000000002</c:v>
                </c:pt>
                <c:pt idx="3621">
                  <c:v>815.71284000000003</c:v>
                </c:pt>
                <c:pt idx="3622">
                  <c:v>811.68154000000004</c:v>
                </c:pt>
                <c:pt idx="3623">
                  <c:v>847.77544</c:v>
                </c:pt>
                <c:pt idx="3624">
                  <c:v>843.74414000000002</c:v>
                </c:pt>
                <c:pt idx="3625">
                  <c:v>839.71284000000003</c:v>
                </c:pt>
                <c:pt idx="3626">
                  <c:v>835.68154000000004</c:v>
                </c:pt>
                <c:pt idx="3627">
                  <c:v>835.68154000000004</c:v>
                </c:pt>
                <c:pt idx="3628">
                  <c:v>831.65023999999994</c:v>
                </c:pt>
                <c:pt idx="3629">
                  <c:v>875.80673999999999</c:v>
                </c:pt>
                <c:pt idx="3630">
                  <c:v>871.77544</c:v>
                </c:pt>
                <c:pt idx="3631">
                  <c:v>903.83803999999998</c:v>
                </c:pt>
                <c:pt idx="3632">
                  <c:v>899.80673999999999</c:v>
                </c:pt>
                <c:pt idx="3633">
                  <c:v>895.77544</c:v>
                </c:pt>
                <c:pt idx="3634">
                  <c:v>891.74414000000002</c:v>
                </c:pt>
                <c:pt idx="3635">
                  <c:v>887.71284000000003</c:v>
                </c:pt>
                <c:pt idx="3636">
                  <c:v>883.68154000000004</c:v>
                </c:pt>
                <c:pt idx="3637">
                  <c:v>931.86933999999997</c:v>
                </c:pt>
                <c:pt idx="3638">
                  <c:v>959.90063999999995</c:v>
                </c:pt>
                <c:pt idx="3639">
                  <c:v>955.86933999999997</c:v>
                </c:pt>
                <c:pt idx="3640">
                  <c:v>951.83803999999998</c:v>
                </c:pt>
                <c:pt idx="3641">
                  <c:v>947.80673999999999</c:v>
                </c:pt>
                <c:pt idx="3642">
                  <c:v>943.77544</c:v>
                </c:pt>
                <c:pt idx="3643">
                  <c:v>939.74414000000002</c:v>
                </c:pt>
                <c:pt idx="3644">
                  <c:v>935.71284000000003</c:v>
                </c:pt>
                <c:pt idx="3645">
                  <c:v>829.72853999999995</c:v>
                </c:pt>
                <c:pt idx="3646">
                  <c:v>827.71284000000003</c:v>
                </c:pt>
                <c:pt idx="3647">
                  <c:v>847.77544</c:v>
                </c:pt>
                <c:pt idx="3648">
                  <c:v>889.82244000000003</c:v>
                </c:pt>
                <c:pt idx="3649">
                  <c:v>851.71284000000003</c:v>
                </c:pt>
                <c:pt idx="3650">
                  <c:v>847.68154000000004</c:v>
                </c:pt>
                <c:pt idx="3651">
                  <c:v>887.80673999999999</c:v>
                </c:pt>
                <c:pt idx="3652">
                  <c:v>971.90063999999995</c:v>
                </c:pt>
                <c:pt idx="3653">
                  <c:v>825.69723999999997</c:v>
                </c:pt>
                <c:pt idx="3654">
                  <c:v>823.68154000000004</c:v>
                </c:pt>
                <c:pt idx="3655">
                  <c:v>843.74414000000002</c:v>
                </c:pt>
                <c:pt idx="3656">
                  <c:v>885.79114000000004</c:v>
                </c:pt>
                <c:pt idx="3657">
                  <c:v>849.69723999999997</c:v>
                </c:pt>
                <c:pt idx="3658">
                  <c:v>845.66593999999998</c:v>
                </c:pt>
                <c:pt idx="3659">
                  <c:v>885.79114000000004</c:v>
                </c:pt>
                <c:pt idx="3660">
                  <c:v>969.88504</c:v>
                </c:pt>
                <c:pt idx="3661">
                  <c:v>857.75983999999994</c:v>
                </c:pt>
                <c:pt idx="3662">
                  <c:v>855.74414000000002</c:v>
                </c:pt>
                <c:pt idx="3663">
                  <c:v>875.80673999999999</c:v>
                </c:pt>
                <c:pt idx="3664">
                  <c:v>917.85374000000002</c:v>
                </c:pt>
                <c:pt idx="3665">
                  <c:v>865.72853999999995</c:v>
                </c:pt>
                <c:pt idx="3666">
                  <c:v>861.69723999999997</c:v>
                </c:pt>
                <c:pt idx="3667">
                  <c:v>901.82244000000003</c:v>
                </c:pt>
                <c:pt idx="3668">
                  <c:v>985.91633999999999</c:v>
                </c:pt>
                <c:pt idx="3669">
                  <c:v>853.72853999999995</c:v>
                </c:pt>
                <c:pt idx="3670">
                  <c:v>851.71284000000003</c:v>
                </c:pt>
                <c:pt idx="3671">
                  <c:v>871.77544</c:v>
                </c:pt>
                <c:pt idx="3672">
                  <c:v>913.82244000000003</c:v>
                </c:pt>
                <c:pt idx="3673">
                  <c:v>863.71284000000003</c:v>
                </c:pt>
                <c:pt idx="3674">
                  <c:v>859.68154000000004</c:v>
                </c:pt>
                <c:pt idx="3675">
                  <c:v>899.80673999999999</c:v>
                </c:pt>
                <c:pt idx="3676">
                  <c:v>983.90063999999995</c:v>
                </c:pt>
                <c:pt idx="3677">
                  <c:v>849.69723999999997</c:v>
                </c:pt>
                <c:pt idx="3678">
                  <c:v>847.68154000000004</c:v>
                </c:pt>
                <c:pt idx="3679">
                  <c:v>867.74414000000002</c:v>
                </c:pt>
                <c:pt idx="3680">
                  <c:v>909.79114000000004</c:v>
                </c:pt>
                <c:pt idx="3681">
                  <c:v>861.69723999999997</c:v>
                </c:pt>
                <c:pt idx="3682">
                  <c:v>857.66593999999998</c:v>
                </c:pt>
                <c:pt idx="3683">
                  <c:v>897.79114000000004</c:v>
                </c:pt>
                <c:pt idx="3684">
                  <c:v>981.88504</c:v>
                </c:pt>
                <c:pt idx="3685">
                  <c:v>885.79114000000004</c:v>
                </c:pt>
                <c:pt idx="3686">
                  <c:v>883.77544</c:v>
                </c:pt>
                <c:pt idx="3687">
                  <c:v>903.83803999999998</c:v>
                </c:pt>
                <c:pt idx="3688">
                  <c:v>945.88504</c:v>
                </c:pt>
                <c:pt idx="3689">
                  <c:v>879.74414000000002</c:v>
                </c:pt>
                <c:pt idx="3690">
                  <c:v>875.71284000000003</c:v>
                </c:pt>
                <c:pt idx="3691">
                  <c:v>915.83803999999998</c:v>
                </c:pt>
                <c:pt idx="3692">
                  <c:v>999.93193999999994</c:v>
                </c:pt>
                <c:pt idx="3693">
                  <c:v>881.75983999999994</c:v>
                </c:pt>
                <c:pt idx="3694">
                  <c:v>879.74414000000002</c:v>
                </c:pt>
                <c:pt idx="3695">
                  <c:v>899.80673999999999</c:v>
                </c:pt>
                <c:pt idx="3696">
                  <c:v>941.85374000000002</c:v>
                </c:pt>
                <c:pt idx="3697">
                  <c:v>877.72853999999995</c:v>
                </c:pt>
                <c:pt idx="3698">
                  <c:v>873.69723999999997</c:v>
                </c:pt>
                <c:pt idx="3699">
                  <c:v>913.82244000000003</c:v>
                </c:pt>
                <c:pt idx="3700">
                  <c:v>997.91633999999999</c:v>
                </c:pt>
                <c:pt idx="3701">
                  <c:v>877.72853999999995</c:v>
                </c:pt>
                <c:pt idx="3702">
                  <c:v>875.71284000000003</c:v>
                </c:pt>
                <c:pt idx="3703">
                  <c:v>895.77544</c:v>
                </c:pt>
                <c:pt idx="3704">
                  <c:v>937.82244000000003</c:v>
                </c:pt>
                <c:pt idx="3705">
                  <c:v>875.71284000000003</c:v>
                </c:pt>
                <c:pt idx="3706">
                  <c:v>871.68154000000004</c:v>
                </c:pt>
                <c:pt idx="3707">
                  <c:v>911.80673999999999</c:v>
                </c:pt>
                <c:pt idx="3708">
                  <c:v>995.90063999999995</c:v>
                </c:pt>
                <c:pt idx="3709">
                  <c:v>873.69723999999997</c:v>
                </c:pt>
                <c:pt idx="3710">
                  <c:v>871.68154000000004</c:v>
                </c:pt>
                <c:pt idx="3711">
                  <c:v>893.75983999999994</c:v>
                </c:pt>
                <c:pt idx="3712">
                  <c:v>891.74414000000002</c:v>
                </c:pt>
                <c:pt idx="3713">
                  <c:v>907.77544</c:v>
                </c:pt>
                <c:pt idx="3714">
                  <c:v>905.75983999999994</c:v>
                </c:pt>
                <c:pt idx="3715">
                  <c:v>903.74414000000002</c:v>
                </c:pt>
                <c:pt idx="3716">
                  <c:v>901.72853999999995</c:v>
                </c:pt>
                <c:pt idx="3717">
                  <c:v>899.71284000000003</c:v>
                </c:pt>
                <c:pt idx="3718">
                  <c:v>897.69723999999997</c:v>
                </c:pt>
                <c:pt idx="3719">
                  <c:v>921.79114000000004</c:v>
                </c:pt>
                <c:pt idx="3720">
                  <c:v>935.80673999999999</c:v>
                </c:pt>
                <c:pt idx="3721">
                  <c:v>933.79114000000004</c:v>
                </c:pt>
                <c:pt idx="3722">
                  <c:v>931.77544</c:v>
                </c:pt>
                <c:pt idx="3723">
                  <c:v>929.75983999999994</c:v>
                </c:pt>
                <c:pt idx="3724">
                  <c:v>927.74414000000002</c:v>
                </c:pt>
                <c:pt idx="3725">
                  <c:v>925.72853999999995</c:v>
                </c:pt>
                <c:pt idx="3726">
                  <c:v>923.71284000000003</c:v>
                </c:pt>
                <c:pt idx="3727">
                  <c:v>873.69723999999997</c:v>
                </c:pt>
                <c:pt idx="3728">
                  <c:v>869.66593999999998</c:v>
                </c:pt>
                <c:pt idx="3729">
                  <c:v>913.82244000000003</c:v>
                </c:pt>
                <c:pt idx="3730">
                  <c:v>909.79114000000004</c:v>
                </c:pt>
                <c:pt idx="3731">
                  <c:v>941.85374000000002</c:v>
                </c:pt>
                <c:pt idx="3732">
                  <c:v>937.82244000000003</c:v>
                </c:pt>
                <c:pt idx="3733">
                  <c:v>933.79114000000004</c:v>
                </c:pt>
                <c:pt idx="3734">
                  <c:v>929.75983999999994</c:v>
                </c:pt>
                <c:pt idx="3735">
                  <c:v>925.72853999999995</c:v>
                </c:pt>
                <c:pt idx="3736">
                  <c:v>921.69723999999997</c:v>
                </c:pt>
                <c:pt idx="3737">
                  <c:v>969.88504</c:v>
                </c:pt>
                <c:pt idx="3738">
                  <c:v>997.91633999999999</c:v>
                </c:pt>
                <c:pt idx="3739">
                  <c:v>993.88504</c:v>
                </c:pt>
                <c:pt idx="3740">
                  <c:v>989.85374000000002</c:v>
                </c:pt>
                <c:pt idx="3741">
                  <c:v>985.82244000000003</c:v>
                </c:pt>
                <c:pt idx="3742">
                  <c:v>981.79114000000004</c:v>
                </c:pt>
                <c:pt idx="3743">
                  <c:v>977.75983999999994</c:v>
                </c:pt>
                <c:pt idx="3744">
                  <c:v>973.72853999999995</c:v>
                </c:pt>
                <c:pt idx="3745">
                  <c:v>871.68154000000004</c:v>
                </c:pt>
                <c:pt idx="3746">
                  <c:v>891.74414000000002</c:v>
                </c:pt>
                <c:pt idx="3747">
                  <c:v>933.79114000000004</c:v>
                </c:pt>
                <c:pt idx="3748">
                  <c:v>869.66593999999998</c:v>
                </c:pt>
                <c:pt idx="3749">
                  <c:v>909.79114000000004</c:v>
                </c:pt>
                <c:pt idx="3750">
                  <c:v>993.88504</c:v>
                </c:pt>
                <c:pt idx="3751">
                  <c:v>889.72853999999995</c:v>
                </c:pt>
                <c:pt idx="3752">
                  <c:v>887.71284000000003</c:v>
                </c:pt>
                <c:pt idx="3753">
                  <c:v>903.74414000000002</c:v>
                </c:pt>
                <c:pt idx="3754">
                  <c:v>901.72853999999995</c:v>
                </c:pt>
                <c:pt idx="3755">
                  <c:v>899.71284000000003</c:v>
                </c:pt>
                <c:pt idx="3756">
                  <c:v>897.69723999999997</c:v>
                </c:pt>
                <c:pt idx="3757">
                  <c:v>895.68154000000004</c:v>
                </c:pt>
                <c:pt idx="3758">
                  <c:v>893.66593999999998</c:v>
                </c:pt>
                <c:pt idx="3759">
                  <c:v>917.75983999999994</c:v>
                </c:pt>
                <c:pt idx="3760">
                  <c:v>931.77544</c:v>
                </c:pt>
                <c:pt idx="3761">
                  <c:v>929.75983999999994</c:v>
                </c:pt>
                <c:pt idx="3762">
                  <c:v>927.74414000000002</c:v>
                </c:pt>
                <c:pt idx="3763">
                  <c:v>925.72853999999995</c:v>
                </c:pt>
                <c:pt idx="3764">
                  <c:v>923.71284000000003</c:v>
                </c:pt>
                <c:pt idx="3765">
                  <c:v>921.69723999999997</c:v>
                </c:pt>
                <c:pt idx="3766">
                  <c:v>919.68154000000004</c:v>
                </c:pt>
                <c:pt idx="3767">
                  <c:v>911.80673999999999</c:v>
                </c:pt>
                <c:pt idx="3768">
                  <c:v>907.77544</c:v>
                </c:pt>
                <c:pt idx="3769">
                  <c:v>939.83803999999998</c:v>
                </c:pt>
                <c:pt idx="3770">
                  <c:v>935.80673999999999</c:v>
                </c:pt>
                <c:pt idx="3771">
                  <c:v>931.77544</c:v>
                </c:pt>
                <c:pt idx="3772">
                  <c:v>927.74414000000002</c:v>
                </c:pt>
                <c:pt idx="3773">
                  <c:v>923.71284000000003</c:v>
                </c:pt>
                <c:pt idx="3774">
                  <c:v>919.68154000000004</c:v>
                </c:pt>
                <c:pt idx="3775">
                  <c:v>967.86933999999997</c:v>
                </c:pt>
                <c:pt idx="3776">
                  <c:v>995.90063999999995</c:v>
                </c:pt>
                <c:pt idx="3777">
                  <c:v>991.86933999999997</c:v>
                </c:pt>
                <c:pt idx="3778">
                  <c:v>987.83803999999998</c:v>
                </c:pt>
                <c:pt idx="3779">
                  <c:v>983.80673999999999</c:v>
                </c:pt>
                <c:pt idx="3780">
                  <c:v>979.77544</c:v>
                </c:pt>
                <c:pt idx="3781">
                  <c:v>975.74414000000002</c:v>
                </c:pt>
                <c:pt idx="3782">
                  <c:v>971.71284000000003</c:v>
                </c:pt>
                <c:pt idx="3783">
                  <c:v>931.86933999999997</c:v>
                </c:pt>
                <c:pt idx="3784">
                  <c:v>973.91633999999999</c:v>
                </c:pt>
                <c:pt idx="3785">
                  <c:v>929.85374000000002</c:v>
                </c:pt>
                <c:pt idx="3786">
                  <c:v>1013.94764</c:v>
                </c:pt>
                <c:pt idx="3787">
                  <c:v>943.86933999999997</c:v>
                </c:pt>
                <c:pt idx="3788">
                  <c:v>941.85374000000002</c:v>
                </c:pt>
                <c:pt idx="3789">
                  <c:v>939.83803999999998</c:v>
                </c:pt>
                <c:pt idx="3790">
                  <c:v>937.82244000000003</c:v>
                </c:pt>
                <c:pt idx="3791">
                  <c:v>935.80673999999999</c:v>
                </c:pt>
                <c:pt idx="3792">
                  <c:v>933.79114000000004</c:v>
                </c:pt>
                <c:pt idx="3793">
                  <c:v>957.88504</c:v>
                </c:pt>
                <c:pt idx="3794">
                  <c:v>971.90063999999995</c:v>
                </c:pt>
                <c:pt idx="3795">
                  <c:v>969.88504</c:v>
                </c:pt>
                <c:pt idx="3796">
                  <c:v>967.86933999999997</c:v>
                </c:pt>
                <c:pt idx="3797">
                  <c:v>965.85374000000002</c:v>
                </c:pt>
                <c:pt idx="3798">
                  <c:v>963.83803999999998</c:v>
                </c:pt>
                <c:pt idx="3799">
                  <c:v>961.82244000000003</c:v>
                </c:pt>
                <c:pt idx="3800">
                  <c:v>959.80673999999999</c:v>
                </c:pt>
                <c:pt idx="3801">
                  <c:v>959.90063999999995</c:v>
                </c:pt>
                <c:pt idx="3802">
                  <c:v>955.86933999999997</c:v>
                </c:pt>
                <c:pt idx="3803">
                  <c:v>951.83803999999998</c:v>
                </c:pt>
                <c:pt idx="3804">
                  <c:v>947.80673999999999</c:v>
                </c:pt>
                <c:pt idx="3805">
                  <c:v>943.77544</c:v>
                </c:pt>
                <c:pt idx="3806">
                  <c:v>939.74414000000002</c:v>
                </c:pt>
                <c:pt idx="3807">
                  <c:v>987.93193999999994</c:v>
                </c:pt>
                <c:pt idx="3808">
                  <c:v>1015.96324</c:v>
                </c:pt>
                <c:pt idx="3809">
                  <c:v>1011.9319399999999</c:v>
                </c:pt>
                <c:pt idx="3810">
                  <c:v>1007.90064</c:v>
                </c:pt>
                <c:pt idx="3811">
                  <c:v>1003.86934</c:v>
                </c:pt>
                <c:pt idx="3812">
                  <c:v>999.83803999999998</c:v>
                </c:pt>
                <c:pt idx="3813">
                  <c:v>995.80673999999999</c:v>
                </c:pt>
                <c:pt idx="3814">
                  <c:v>991.77544</c:v>
                </c:pt>
                <c:pt idx="3815">
                  <c:v>1001.94764</c:v>
                </c:pt>
                <c:pt idx="3816">
                  <c:v>1027.96324</c:v>
                </c:pt>
                <c:pt idx="3817">
                  <c:v>997.91633999999999</c:v>
                </c:pt>
                <c:pt idx="3818">
                  <c:v>1025.9476400000001</c:v>
                </c:pt>
                <c:pt idx="3819">
                  <c:v>993.88504</c:v>
                </c:pt>
                <c:pt idx="3820">
                  <c:v>1023.9319399999999</c:v>
                </c:pt>
                <c:pt idx="3821">
                  <c:v>989.85374000000002</c:v>
                </c:pt>
                <c:pt idx="3822">
                  <c:v>1021.91634</c:v>
                </c:pt>
                <c:pt idx="3823">
                  <c:v>985.82244000000003</c:v>
                </c:pt>
                <c:pt idx="3824">
                  <c:v>1019.90064</c:v>
                </c:pt>
                <c:pt idx="3825">
                  <c:v>981.79114000000004</c:v>
                </c:pt>
                <c:pt idx="3826">
                  <c:v>1017.88504</c:v>
                </c:pt>
                <c:pt idx="3827">
                  <c:v>1029.97894</c:v>
                </c:pt>
                <c:pt idx="3828">
                  <c:v>1041.97894</c:v>
                </c:pt>
                <c:pt idx="3829">
                  <c:v>1058.0102400000001</c:v>
                </c:pt>
                <c:pt idx="3830">
                  <c:v>1055.9945399999999</c:v>
                </c:pt>
                <c:pt idx="3831">
                  <c:v>1051.96324</c:v>
                </c:pt>
                <c:pt idx="3832">
                  <c:v>1049.9476400000001</c:v>
                </c:pt>
                <c:pt idx="3833">
                  <c:v>1047.9319399999999</c:v>
                </c:pt>
                <c:pt idx="3834">
                  <c:v>1045.91634</c:v>
                </c:pt>
                <c:pt idx="3835">
                  <c:v>1043.9006400000001</c:v>
                </c:pt>
                <c:pt idx="3836">
                  <c:v>1049.9476400000001</c:v>
                </c:pt>
                <c:pt idx="3837">
                  <c:v>1045.91634</c:v>
                </c:pt>
                <c:pt idx="3838">
                  <c:v>1041.8850399999999</c:v>
                </c:pt>
                <c:pt idx="3839">
                  <c:v>1037.85374</c:v>
                </c:pt>
                <c:pt idx="3840">
                  <c:v>1033.8224399999999</c:v>
                </c:pt>
                <c:pt idx="3841">
                  <c:v>681.60334</c:v>
                </c:pt>
                <c:pt idx="3842">
                  <c:v>679.58763999999996</c:v>
                </c:pt>
                <c:pt idx="3843">
                  <c:v>695.61893999999995</c:v>
                </c:pt>
                <c:pt idx="3844">
                  <c:v>693.60334</c:v>
                </c:pt>
                <c:pt idx="3845">
                  <c:v>709.63463999999999</c:v>
                </c:pt>
                <c:pt idx="3846">
                  <c:v>707.61893999999995</c:v>
                </c:pt>
                <c:pt idx="3847">
                  <c:v>723.65023999999994</c:v>
                </c:pt>
                <c:pt idx="3848">
                  <c:v>721.63463999999999</c:v>
                </c:pt>
                <c:pt idx="3849">
                  <c:v>719.61893999999995</c:v>
                </c:pt>
                <c:pt idx="3850">
                  <c:v>737.66593999999998</c:v>
                </c:pt>
                <c:pt idx="3851">
                  <c:v>735.65023999999994</c:v>
                </c:pt>
                <c:pt idx="3852">
                  <c:v>733.63463999999999</c:v>
                </c:pt>
                <c:pt idx="3853">
                  <c:v>731.61893999999995</c:v>
                </c:pt>
                <c:pt idx="3854">
                  <c:v>731.61893999999995</c:v>
                </c:pt>
                <c:pt idx="3855">
                  <c:v>729.60334</c:v>
                </c:pt>
                <c:pt idx="3856">
                  <c:v>751.68154000000004</c:v>
                </c:pt>
                <c:pt idx="3857">
                  <c:v>749.66593999999998</c:v>
                </c:pt>
                <c:pt idx="3858">
                  <c:v>765.69723999999997</c:v>
                </c:pt>
                <c:pt idx="3859">
                  <c:v>763.68154000000004</c:v>
                </c:pt>
                <c:pt idx="3860">
                  <c:v>761.66593999999998</c:v>
                </c:pt>
                <c:pt idx="3861">
                  <c:v>759.65023999999994</c:v>
                </c:pt>
                <c:pt idx="3862">
                  <c:v>757.63463999999999</c:v>
                </c:pt>
                <c:pt idx="3863">
                  <c:v>755.61893999999995</c:v>
                </c:pt>
                <c:pt idx="3864">
                  <c:v>779.71284000000003</c:v>
                </c:pt>
                <c:pt idx="3865">
                  <c:v>793.72853999999995</c:v>
                </c:pt>
                <c:pt idx="3866">
                  <c:v>791.71284000000003</c:v>
                </c:pt>
                <c:pt idx="3867">
                  <c:v>789.69723999999997</c:v>
                </c:pt>
                <c:pt idx="3868">
                  <c:v>787.68154000000004</c:v>
                </c:pt>
                <c:pt idx="3869">
                  <c:v>785.66593999999998</c:v>
                </c:pt>
                <c:pt idx="3870">
                  <c:v>783.65023999999994</c:v>
                </c:pt>
                <c:pt idx="3871">
                  <c:v>781.63463999999999</c:v>
                </c:pt>
                <c:pt idx="3872">
                  <c:v>693.60334</c:v>
                </c:pt>
                <c:pt idx="3873">
                  <c:v>709.63463999999999</c:v>
                </c:pt>
                <c:pt idx="3874">
                  <c:v>707.61893999999995</c:v>
                </c:pt>
                <c:pt idx="3875">
                  <c:v>723.65023999999994</c:v>
                </c:pt>
                <c:pt idx="3876">
                  <c:v>721.63463999999999</c:v>
                </c:pt>
                <c:pt idx="3877">
                  <c:v>737.66593999999998</c:v>
                </c:pt>
                <c:pt idx="3878">
                  <c:v>735.65023999999994</c:v>
                </c:pt>
                <c:pt idx="3879">
                  <c:v>733.63463999999999</c:v>
                </c:pt>
                <c:pt idx="3880">
                  <c:v>751.68154000000004</c:v>
                </c:pt>
                <c:pt idx="3881">
                  <c:v>749.66593999999998</c:v>
                </c:pt>
                <c:pt idx="3882">
                  <c:v>747.65023999999994</c:v>
                </c:pt>
                <c:pt idx="3883">
                  <c:v>745.63463999999999</c:v>
                </c:pt>
                <c:pt idx="3884">
                  <c:v>745.63463999999999</c:v>
                </c:pt>
                <c:pt idx="3885">
                  <c:v>743.61893999999995</c:v>
                </c:pt>
                <c:pt idx="3886">
                  <c:v>765.69723999999997</c:v>
                </c:pt>
                <c:pt idx="3887">
                  <c:v>763.68154000000004</c:v>
                </c:pt>
                <c:pt idx="3888">
                  <c:v>779.71284000000003</c:v>
                </c:pt>
                <c:pt idx="3889">
                  <c:v>777.69723999999997</c:v>
                </c:pt>
                <c:pt idx="3890">
                  <c:v>775.68154000000004</c:v>
                </c:pt>
                <c:pt idx="3891">
                  <c:v>773.66593999999998</c:v>
                </c:pt>
                <c:pt idx="3892">
                  <c:v>771.65023999999994</c:v>
                </c:pt>
                <c:pt idx="3893">
                  <c:v>769.63463999999999</c:v>
                </c:pt>
                <c:pt idx="3894">
                  <c:v>793.72853999999995</c:v>
                </c:pt>
                <c:pt idx="3895">
                  <c:v>807.74414000000002</c:v>
                </c:pt>
                <c:pt idx="3896">
                  <c:v>805.72853999999995</c:v>
                </c:pt>
                <c:pt idx="3897">
                  <c:v>803.71284000000003</c:v>
                </c:pt>
                <c:pt idx="3898">
                  <c:v>801.69723999999997</c:v>
                </c:pt>
                <c:pt idx="3899">
                  <c:v>799.68154000000004</c:v>
                </c:pt>
                <c:pt idx="3900">
                  <c:v>797.66593999999998</c:v>
                </c:pt>
                <c:pt idx="3901">
                  <c:v>795.65023999999994</c:v>
                </c:pt>
                <c:pt idx="3902">
                  <c:v>707.61893999999995</c:v>
                </c:pt>
                <c:pt idx="3903">
                  <c:v>705.60334</c:v>
                </c:pt>
                <c:pt idx="3904">
                  <c:v>721.63463999999999</c:v>
                </c:pt>
                <c:pt idx="3905">
                  <c:v>719.61893999999995</c:v>
                </c:pt>
                <c:pt idx="3906">
                  <c:v>735.65023999999994</c:v>
                </c:pt>
                <c:pt idx="3907">
                  <c:v>733.63463999999999</c:v>
                </c:pt>
                <c:pt idx="3908">
                  <c:v>731.61893999999995</c:v>
                </c:pt>
                <c:pt idx="3909">
                  <c:v>749.66593999999998</c:v>
                </c:pt>
                <c:pt idx="3910">
                  <c:v>747.65023999999994</c:v>
                </c:pt>
                <c:pt idx="3911">
                  <c:v>745.63463999999999</c:v>
                </c:pt>
                <c:pt idx="3912">
                  <c:v>743.61893999999995</c:v>
                </c:pt>
                <c:pt idx="3913">
                  <c:v>743.61893999999995</c:v>
                </c:pt>
                <c:pt idx="3914">
                  <c:v>741.60334</c:v>
                </c:pt>
                <c:pt idx="3915">
                  <c:v>763.68154000000004</c:v>
                </c:pt>
                <c:pt idx="3916">
                  <c:v>761.66593999999998</c:v>
                </c:pt>
                <c:pt idx="3917">
                  <c:v>777.69723999999997</c:v>
                </c:pt>
                <c:pt idx="3918">
                  <c:v>775.68154000000004</c:v>
                </c:pt>
                <c:pt idx="3919">
                  <c:v>773.66593999999998</c:v>
                </c:pt>
                <c:pt idx="3920">
                  <c:v>771.65023999999994</c:v>
                </c:pt>
                <c:pt idx="3921">
                  <c:v>769.63463999999999</c:v>
                </c:pt>
                <c:pt idx="3922">
                  <c:v>767.61893999999995</c:v>
                </c:pt>
                <c:pt idx="3923">
                  <c:v>791.71284000000003</c:v>
                </c:pt>
                <c:pt idx="3924">
                  <c:v>805.72853999999995</c:v>
                </c:pt>
                <c:pt idx="3925">
                  <c:v>803.71284000000003</c:v>
                </c:pt>
                <c:pt idx="3926">
                  <c:v>801.69723999999997</c:v>
                </c:pt>
                <c:pt idx="3927">
                  <c:v>799.68154000000004</c:v>
                </c:pt>
                <c:pt idx="3928">
                  <c:v>797.66593999999998</c:v>
                </c:pt>
                <c:pt idx="3929">
                  <c:v>795.65023999999994</c:v>
                </c:pt>
                <c:pt idx="3930">
                  <c:v>793.63463999999999</c:v>
                </c:pt>
                <c:pt idx="3931">
                  <c:v>721.63463999999999</c:v>
                </c:pt>
                <c:pt idx="3932">
                  <c:v>737.66593999999998</c:v>
                </c:pt>
                <c:pt idx="3933">
                  <c:v>735.65023999999994</c:v>
                </c:pt>
                <c:pt idx="3934">
                  <c:v>751.68154000000004</c:v>
                </c:pt>
                <c:pt idx="3935">
                  <c:v>749.66593999999998</c:v>
                </c:pt>
                <c:pt idx="3936">
                  <c:v>747.65023999999994</c:v>
                </c:pt>
                <c:pt idx="3937">
                  <c:v>765.69723999999997</c:v>
                </c:pt>
                <c:pt idx="3938">
                  <c:v>763.68154000000004</c:v>
                </c:pt>
                <c:pt idx="3939">
                  <c:v>761.66593999999998</c:v>
                </c:pt>
                <c:pt idx="3940">
                  <c:v>759.65023999999994</c:v>
                </c:pt>
                <c:pt idx="3941">
                  <c:v>759.65023999999994</c:v>
                </c:pt>
                <c:pt idx="3942">
                  <c:v>757.63463999999999</c:v>
                </c:pt>
                <c:pt idx="3943">
                  <c:v>779.71284000000003</c:v>
                </c:pt>
                <c:pt idx="3944">
                  <c:v>777.69723999999997</c:v>
                </c:pt>
                <c:pt idx="3945">
                  <c:v>793.72853999999995</c:v>
                </c:pt>
                <c:pt idx="3946">
                  <c:v>791.71284000000003</c:v>
                </c:pt>
                <c:pt idx="3947">
                  <c:v>789.69723999999997</c:v>
                </c:pt>
                <c:pt idx="3948">
                  <c:v>787.68154000000004</c:v>
                </c:pt>
                <c:pt idx="3949">
                  <c:v>785.66593999999998</c:v>
                </c:pt>
                <c:pt idx="3950">
                  <c:v>783.65023999999994</c:v>
                </c:pt>
                <c:pt idx="3951">
                  <c:v>807.74414000000002</c:v>
                </c:pt>
                <c:pt idx="3952">
                  <c:v>821.75983999999994</c:v>
                </c:pt>
                <c:pt idx="3953">
                  <c:v>819.74414000000002</c:v>
                </c:pt>
                <c:pt idx="3954">
                  <c:v>817.72853999999995</c:v>
                </c:pt>
                <c:pt idx="3955">
                  <c:v>815.71284000000003</c:v>
                </c:pt>
                <c:pt idx="3956">
                  <c:v>813.69723999999997</c:v>
                </c:pt>
                <c:pt idx="3957">
                  <c:v>811.68154000000004</c:v>
                </c:pt>
                <c:pt idx="3958">
                  <c:v>809.66593999999998</c:v>
                </c:pt>
                <c:pt idx="3959">
                  <c:v>735.65023999999994</c:v>
                </c:pt>
                <c:pt idx="3960">
                  <c:v>733.63463999999999</c:v>
                </c:pt>
                <c:pt idx="3961">
                  <c:v>749.66593999999998</c:v>
                </c:pt>
                <c:pt idx="3962">
                  <c:v>747.65023999999994</c:v>
                </c:pt>
                <c:pt idx="3963">
                  <c:v>745.63463999999999</c:v>
                </c:pt>
                <c:pt idx="3964">
                  <c:v>763.68154000000004</c:v>
                </c:pt>
                <c:pt idx="3965">
                  <c:v>761.66593999999998</c:v>
                </c:pt>
                <c:pt idx="3966">
                  <c:v>759.65023999999994</c:v>
                </c:pt>
                <c:pt idx="3967">
                  <c:v>757.63463999999999</c:v>
                </c:pt>
                <c:pt idx="3968">
                  <c:v>757.63463999999999</c:v>
                </c:pt>
                <c:pt idx="3969">
                  <c:v>755.61893999999995</c:v>
                </c:pt>
                <c:pt idx="3970">
                  <c:v>777.69723999999997</c:v>
                </c:pt>
                <c:pt idx="3971">
                  <c:v>775.68154000000004</c:v>
                </c:pt>
                <c:pt idx="3972">
                  <c:v>791.71284000000003</c:v>
                </c:pt>
                <c:pt idx="3973">
                  <c:v>789.69723999999997</c:v>
                </c:pt>
                <c:pt idx="3974">
                  <c:v>787.68154000000004</c:v>
                </c:pt>
                <c:pt idx="3975">
                  <c:v>785.66593999999998</c:v>
                </c:pt>
                <c:pt idx="3976">
                  <c:v>783.65023999999994</c:v>
                </c:pt>
                <c:pt idx="3977">
                  <c:v>781.63463999999999</c:v>
                </c:pt>
                <c:pt idx="3978">
                  <c:v>805.72853999999995</c:v>
                </c:pt>
                <c:pt idx="3979">
                  <c:v>819.74414000000002</c:v>
                </c:pt>
                <c:pt idx="3980">
                  <c:v>817.72853999999995</c:v>
                </c:pt>
                <c:pt idx="3981">
                  <c:v>815.71284000000003</c:v>
                </c:pt>
                <c:pt idx="3982">
                  <c:v>813.69723999999997</c:v>
                </c:pt>
                <c:pt idx="3983">
                  <c:v>811.68154000000004</c:v>
                </c:pt>
                <c:pt idx="3984">
                  <c:v>809.66593999999998</c:v>
                </c:pt>
                <c:pt idx="3985">
                  <c:v>807.65023999999994</c:v>
                </c:pt>
                <c:pt idx="3986">
                  <c:v>749.66593999999998</c:v>
                </c:pt>
                <c:pt idx="3987">
                  <c:v>765.69723999999997</c:v>
                </c:pt>
                <c:pt idx="3988">
                  <c:v>763.68154000000004</c:v>
                </c:pt>
                <c:pt idx="3989">
                  <c:v>761.66593999999998</c:v>
                </c:pt>
                <c:pt idx="3990">
                  <c:v>777.69723999999997</c:v>
                </c:pt>
                <c:pt idx="3991">
                  <c:v>775.68154000000004</c:v>
                </c:pt>
                <c:pt idx="3992">
                  <c:v>773.66593999999998</c:v>
                </c:pt>
                <c:pt idx="3993">
                  <c:v>773.66593999999998</c:v>
                </c:pt>
                <c:pt idx="3994">
                  <c:v>771.65023999999994</c:v>
                </c:pt>
                <c:pt idx="3995">
                  <c:v>793.72853999999995</c:v>
                </c:pt>
                <c:pt idx="3996">
                  <c:v>791.71284000000003</c:v>
                </c:pt>
                <c:pt idx="3997">
                  <c:v>807.74414000000002</c:v>
                </c:pt>
                <c:pt idx="3998">
                  <c:v>805.72853999999995</c:v>
                </c:pt>
                <c:pt idx="3999">
                  <c:v>803.71284000000003</c:v>
                </c:pt>
                <c:pt idx="4000">
                  <c:v>801.69723999999997</c:v>
                </c:pt>
                <c:pt idx="4001">
                  <c:v>799.68154000000004</c:v>
                </c:pt>
                <c:pt idx="4002">
                  <c:v>797.66593999999998</c:v>
                </c:pt>
                <c:pt idx="4003">
                  <c:v>821.75983999999994</c:v>
                </c:pt>
                <c:pt idx="4004">
                  <c:v>835.77544</c:v>
                </c:pt>
                <c:pt idx="4005">
                  <c:v>833.75983999999994</c:v>
                </c:pt>
                <c:pt idx="4006">
                  <c:v>831.74414000000002</c:v>
                </c:pt>
                <c:pt idx="4007">
                  <c:v>829.72853999999995</c:v>
                </c:pt>
                <c:pt idx="4008">
                  <c:v>827.71284000000003</c:v>
                </c:pt>
                <c:pt idx="4009">
                  <c:v>825.69723999999997</c:v>
                </c:pt>
                <c:pt idx="4010">
                  <c:v>823.68154000000004</c:v>
                </c:pt>
                <c:pt idx="4011">
                  <c:v>763.68154000000004</c:v>
                </c:pt>
                <c:pt idx="4012">
                  <c:v>761.66593999999998</c:v>
                </c:pt>
                <c:pt idx="4013">
                  <c:v>759.65023999999994</c:v>
                </c:pt>
                <c:pt idx="4014">
                  <c:v>777.69723999999997</c:v>
                </c:pt>
                <c:pt idx="4015">
                  <c:v>775.68154000000004</c:v>
                </c:pt>
                <c:pt idx="4016">
                  <c:v>773.66593999999998</c:v>
                </c:pt>
                <c:pt idx="4017">
                  <c:v>771.65023999999994</c:v>
                </c:pt>
                <c:pt idx="4018">
                  <c:v>771.65023999999994</c:v>
                </c:pt>
                <c:pt idx="4019">
                  <c:v>769.63463999999999</c:v>
                </c:pt>
                <c:pt idx="4020">
                  <c:v>791.71284000000003</c:v>
                </c:pt>
                <c:pt idx="4021">
                  <c:v>789.69723999999997</c:v>
                </c:pt>
                <c:pt idx="4022">
                  <c:v>805.72853999999995</c:v>
                </c:pt>
                <c:pt idx="4023">
                  <c:v>803.71284000000003</c:v>
                </c:pt>
                <c:pt idx="4024">
                  <c:v>801.69723999999997</c:v>
                </c:pt>
                <c:pt idx="4025">
                  <c:v>799.68154000000004</c:v>
                </c:pt>
                <c:pt idx="4026">
                  <c:v>797.66593999999998</c:v>
                </c:pt>
                <c:pt idx="4027">
                  <c:v>795.65023999999994</c:v>
                </c:pt>
                <c:pt idx="4028">
                  <c:v>819.74414000000002</c:v>
                </c:pt>
                <c:pt idx="4029">
                  <c:v>833.75983999999994</c:v>
                </c:pt>
                <c:pt idx="4030">
                  <c:v>831.74414000000002</c:v>
                </c:pt>
                <c:pt idx="4031">
                  <c:v>829.72853999999995</c:v>
                </c:pt>
                <c:pt idx="4032">
                  <c:v>827.71284000000003</c:v>
                </c:pt>
                <c:pt idx="4033">
                  <c:v>825.69723999999997</c:v>
                </c:pt>
                <c:pt idx="4034">
                  <c:v>823.68154000000004</c:v>
                </c:pt>
                <c:pt idx="4035">
                  <c:v>821.66593999999998</c:v>
                </c:pt>
                <c:pt idx="4036">
                  <c:v>777.69723999999997</c:v>
                </c:pt>
                <c:pt idx="4037">
                  <c:v>775.68154000000004</c:v>
                </c:pt>
                <c:pt idx="4038">
                  <c:v>793.72853999999995</c:v>
                </c:pt>
                <c:pt idx="4039">
                  <c:v>791.71284000000003</c:v>
                </c:pt>
                <c:pt idx="4040">
                  <c:v>789.69723999999997</c:v>
                </c:pt>
                <c:pt idx="4041">
                  <c:v>787.68154000000004</c:v>
                </c:pt>
                <c:pt idx="4042">
                  <c:v>787.68154000000004</c:v>
                </c:pt>
                <c:pt idx="4043">
                  <c:v>785.66593999999998</c:v>
                </c:pt>
                <c:pt idx="4044">
                  <c:v>807.74414000000002</c:v>
                </c:pt>
                <c:pt idx="4045">
                  <c:v>805.72853999999995</c:v>
                </c:pt>
                <c:pt idx="4046">
                  <c:v>821.75983999999994</c:v>
                </c:pt>
                <c:pt idx="4047">
                  <c:v>819.74414000000002</c:v>
                </c:pt>
                <c:pt idx="4048">
                  <c:v>817.72853999999995</c:v>
                </c:pt>
                <c:pt idx="4049">
                  <c:v>815.71284000000003</c:v>
                </c:pt>
                <c:pt idx="4050">
                  <c:v>813.69723999999997</c:v>
                </c:pt>
                <c:pt idx="4051">
                  <c:v>811.68154000000004</c:v>
                </c:pt>
                <c:pt idx="4052">
                  <c:v>835.77544</c:v>
                </c:pt>
                <c:pt idx="4053">
                  <c:v>849.79114000000004</c:v>
                </c:pt>
                <c:pt idx="4054">
                  <c:v>847.77544</c:v>
                </c:pt>
                <c:pt idx="4055">
                  <c:v>845.75983999999994</c:v>
                </c:pt>
                <c:pt idx="4056">
                  <c:v>843.74414000000002</c:v>
                </c:pt>
                <c:pt idx="4057">
                  <c:v>841.72853999999995</c:v>
                </c:pt>
                <c:pt idx="4058">
                  <c:v>839.71284000000003</c:v>
                </c:pt>
                <c:pt idx="4059">
                  <c:v>837.69723999999997</c:v>
                </c:pt>
                <c:pt idx="4060">
                  <c:v>773.66593999999998</c:v>
                </c:pt>
                <c:pt idx="4061">
                  <c:v>791.71284000000003</c:v>
                </c:pt>
                <c:pt idx="4062">
                  <c:v>789.69723999999997</c:v>
                </c:pt>
                <c:pt idx="4063">
                  <c:v>787.68154000000004</c:v>
                </c:pt>
                <c:pt idx="4064">
                  <c:v>785.66593999999998</c:v>
                </c:pt>
                <c:pt idx="4065">
                  <c:v>785.66593999999998</c:v>
                </c:pt>
                <c:pt idx="4066">
                  <c:v>783.65023999999994</c:v>
                </c:pt>
                <c:pt idx="4067">
                  <c:v>805.72853999999995</c:v>
                </c:pt>
                <c:pt idx="4068">
                  <c:v>803.71284000000003</c:v>
                </c:pt>
                <c:pt idx="4069">
                  <c:v>819.74414000000002</c:v>
                </c:pt>
                <c:pt idx="4070">
                  <c:v>817.72853999999995</c:v>
                </c:pt>
                <c:pt idx="4071">
                  <c:v>815.71284000000003</c:v>
                </c:pt>
                <c:pt idx="4072">
                  <c:v>813.69723999999997</c:v>
                </c:pt>
                <c:pt idx="4073">
                  <c:v>811.68154000000004</c:v>
                </c:pt>
                <c:pt idx="4074">
                  <c:v>809.66593999999998</c:v>
                </c:pt>
                <c:pt idx="4075">
                  <c:v>833.75983999999994</c:v>
                </c:pt>
                <c:pt idx="4076">
                  <c:v>847.77544</c:v>
                </c:pt>
                <c:pt idx="4077">
                  <c:v>845.75983999999994</c:v>
                </c:pt>
                <c:pt idx="4078">
                  <c:v>843.74414000000002</c:v>
                </c:pt>
                <c:pt idx="4079">
                  <c:v>841.72853999999995</c:v>
                </c:pt>
                <c:pt idx="4080">
                  <c:v>839.71284000000003</c:v>
                </c:pt>
                <c:pt idx="4081">
                  <c:v>837.69723999999997</c:v>
                </c:pt>
                <c:pt idx="4082">
                  <c:v>835.68154000000004</c:v>
                </c:pt>
                <c:pt idx="4083">
                  <c:v>789.69723999999997</c:v>
                </c:pt>
                <c:pt idx="4084">
                  <c:v>787.68154000000004</c:v>
                </c:pt>
                <c:pt idx="4085">
                  <c:v>785.66593999999998</c:v>
                </c:pt>
                <c:pt idx="4086">
                  <c:v>783.65023999999994</c:v>
                </c:pt>
                <c:pt idx="4087">
                  <c:v>783.65023999999994</c:v>
                </c:pt>
                <c:pt idx="4088">
                  <c:v>781.63463999999999</c:v>
                </c:pt>
                <c:pt idx="4089">
                  <c:v>803.71284000000003</c:v>
                </c:pt>
                <c:pt idx="4090">
                  <c:v>801.69723999999997</c:v>
                </c:pt>
                <c:pt idx="4091">
                  <c:v>817.72853999999995</c:v>
                </c:pt>
                <c:pt idx="4092">
                  <c:v>815.71284000000003</c:v>
                </c:pt>
                <c:pt idx="4093">
                  <c:v>813.69723999999997</c:v>
                </c:pt>
                <c:pt idx="4094">
                  <c:v>811.68154000000004</c:v>
                </c:pt>
                <c:pt idx="4095">
                  <c:v>809.66593999999998</c:v>
                </c:pt>
                <c:pt idx="4096">
                  <c:v>807.65023999999994</c:v>
                </c:pt>
                <c:pt idx="4097">
                  <c:v>831.74414000000002</c:v>
                </c:pt>
                <c:pt idx="4098">
                  <c:v>845.75983999999994</c:v>
                </c:pt>
                <c:pt idx="4099">
                  <c:v>843.74414000000002</c:v>
                </c:pt>
                <c:pt idx="4100">
                  <c:v>841.72853999999995</c:v>
                </c:pt>
                <c:pt idx="4101">
                  <c:v>839.71284000000003</c:v>
                </c:pt>
                <c:pt idx="4102">
                  <c:v>837.69723999999997</c:v>
                </c:pt>
                <c:pt idx="4103">
                  <c:v>835.68154000000004</c:v>
                </c:pt>
                <c:pt idx="4104">
                  <c:v>833.66593999999998</c:v>
                </c:pt>
                <c:pt idx="4105">
                  <c:v>805.72853999999995</c:v>
                </c:pt>
                <c:pt idx="4106">
                  <c:v>803.71284000000003</c:v>
                </c:pt>
                <c:pt idx="4107">
                  <c:v>801.69723999999997</c:v>
                </c:pt>
                <c:pt idx="4108">
                  <c:v>801.69723999999997</c:v>
                </c:pt>
                <c:pt idx="4109">
                  <c:v>799.68154000000004</c:v>
                </c:pt>
                <c:pt idx="4110">
                  <c:v>821.75983999999994</c:v>
                </c:pt>
                <c:pt idx="4111">
                  <c:v>819.74414000000002</c:v>
                </c:pt>
                <c:pt idx="4112">
                  <c:v>835.77544</c:v>
                </c:pt>
                <c:pt idx="4113">
                  <c:v>833.75983999999994</c:v>
                </c:pt>
                <c:pt idx="4114">
                  <c:v>831.74414000000002</c:v>
                </c:pt>
                <c:pt idx="4115">
                  <c:v>829.72853999999995</c:v>
                </c:pt>
                <c:pt idx="4116">
                  <c:v>827.71284000000003</c:v>
                </c:pt>
                <c:pt idx="4117">
                  <c:v>825.69723999999997</c:v>
                </c:pt>
                <c:pt idx="4118">
                  <c:v>849.79114000000004</c:v>
                </c:pt>
                <c:pt idx="4119">
                  <c:v>863.80673999999999</c:v>
                </c:pt>
                <c:pt idx="4120">
                  <c:v>861.79114000000004</c:v>
                </c:pt>
                <c:pt idx="4121">
                  <c:v>859.77544</c:v>
                </c:pt>
                <c:pt idx="4122">
                  <c:v>857.75983999999994</c:v>
                </c:pt>
                <c:pt idx="4123">
                  <c:v>855.74414000000002</c:v>
                </c:pt>
                <c:pt idx="4124">
                  <c:v>853.72853999999995</c:v>
                </c:pt>
                <c:pt idx="4125">
                  <c:v>851.71284000000003</c:v>
                </c:pt>
                <c:pt idx="4126">
                  <c:v>801.69723999999997</c:v>
                </c:pt>
                <c:pt idx="4127">
                  <c:v>799.68154000000004</c:v>
                </c:pt>
                <c:pt idx="4128">
                  <c:v>799.68154000000004</c:v>
                </c:pt>
                <c:pt idx="4129">
                  <c:v>797.66593999999998</c:v>
                </c:pt>
                <c:pt idx="4130">
                  <c:v>819.74414000000002</c:v>
                </c:pt>
                <c:pt idx="4131">
                  <c:v>817.72853999999995</c:v>
                </c:pt>
                <c:pt idx="4132">
                  <c:v>833.75983999999994</c:v>
                </c:pt>
                <c:pt idx="4133">
                  <c:v>831.74414000000002</c:v>
                </c:pt>
                <c:pt idx="4134">
                  <c:v>829.72853999999995</c:v>
                </c:pt>
                <c:pt idx="4135">
                  <c:v>827.71284000000003</c:v>
                </c:pt>
                <c:pt idx="4136">
                  <c:v>825.69723999999997</c:v>
                </c:pt>
                <c:pt idx="4137">
                  <c:v>823.68154000000004</c:v>
                </c:pt>
                <c:pt idx="4138">
                  <c:v>847.77544</c:v>
                </c:pt>
                <c:pt idx="4139">
                  <c:v>861.79114000000004</c:v>
                </c:pt>
                <c:pt idx="4140">
                  <c:v>859.77544</c:v>
                </c:pt>
                <c:pt idx="4141">
                  <c:v>857.75983999999994</c:v>
                </c:pt>
                <c:pt idx="4142">
                  <c:v>855.74414000000002</c:v>
                </c:pt>
                <c:pt idx="4143">
                  <c:v>853.72853999999995</c:v>
                </c:pt>
                <c:pt idx="4144">
                  <c:v>851.71284000000003</c:v>
                </c:pt>
                <c:pt idx="4145">
                  <c:v>849.69723999999997</c:v>
                </c:pt>
                <c:pt idx="4146">
                  <c:v>797.66593999999998</c:v>
                </c:pt>
                <c:pt idx="4147">
                  <c:v>797.66593999999998</c:v>
                </c:pt>
                <c:pt idx="4148">
                  <c:v>795.65023999999994</c:v>
                </c:pt>
                <c:pt idx="4149">
                  <c:v>817.72853999999995</c:v>
                </c:pt>
                <c:pt idx="4150">
                  <c:v>815.71284000000003</c:v>
                </c:pt>
                <c:pt idx="4151">
                  <c:v>831.74414000000002</c:v>
                </c:pt>
                <c:pt idx="4152">
                  <c:v>829.72853999999995</c:v>
                </c:pt>
                <c:pt idx="4153">
                  <c:v>827.71284000000003</c:v>
                </c:pt>
                <c:pt idx="4154">
                  <c:v>825.69723999999997</c:v>
                </c:pt>
                <c:pt idx="4155">
                  <c:v>823.68154000000004</c:v>
                </c:pt>
                <c:pt idx="4156">
                  <c:v>821.66593999999998</c:v>
                </c:pt>
                <c:pt idx="4157">
                  <c:v>845.75983999999994</c:v>
                </c:pt>
                <c:pt idx="4158">
                  <c:v>859.77544</c:v>
                </c:pt>
                <c:pt idx="4159">
                  <c:v>857.75983999999994</c:v>
                </c:pt>
                <c:pt idx="4160">
                  <c:v>855.74414000000002</c:v>
                </c:pt>
                <c:pt idx="4161">
                  <c:v>853.72853999999995</c:v>
                </c:pt>
                <c:pt idx="4162">
                  <c:v>851.71284000000003</c:v>
                </c:pt>
                <c:pt idx="4163">
                  <c:v>849.69723999999997</c:v>
                </c:pt>
                <c:pt idx="4164">
                  <c:v>847.68154000000004</c:v>
                </c:pt>
                <c:pt idx="4165">
                  <c:v>795.65023999999994</c:v>
                </c:pt>
                <c:pt idx="4166">
                  <c:v>793.63463999999999</c:v>
                </c:pt>
                <c:pt idx="4167">
                  <c:v>815.71284000000003</c:v>
                </c:pt>
                <c:pt idx="4168">
                  <c:v>813.69723999999997</c:v>
                </c:pt>
                <c:pt idx="4169">
                  <c:v>829.72853999999995</c:v>
                </c:pt>
                <c:pt idx="4170">
                  <c:v>827.71284000000003</c:v>
                </c:pt>
                <c:pt idx="4171">
                  <c:v>825.69723999999997</c:v>
                </c:pt>
                <c:pt idx="4172">
                  <c:v>823.68154000000004</c:v>
                </c:pt>
                <c:pt idx="4173">
                  <c:v>821.66593999999998</c:v>
                </c:pt>
                <c:pt idx="4174">
                  <c:v>819.65023999999994</c:v>
                </c:pt>
                <c:pt idx="4175">
                  <c:v>843.74414000000002</c:v>
                </c:pt>
                <c:pt idx="4176">
                  <c:v>857.75983999999994</c:v>
                </c:pt>
                <c:pt idx="4177">
                  <c:v>855.74414000000002</c:v>
                </c:pt>
                <c:pt idx="4178">
                  <c:v>853.72853999999995</c:v>
                </c:pt>
                <c:pt idx="4179">
                  <c:v>851.71284000000003</c:v>
                </c:pt>
                <c:pt idx="4180">
                  <c:v>849.69723999999997</c:v>
                </c:pt>
                <c:pt idx="4181">
                  <c:v>847.68154000000004</c:v>
                </c:pt>
                <c:pt idx="4182">
                  <c:v>845.66593999999998</c:v>
                </c:pt>
                <c:pt idx="4183">
                  <c:v>793.63463999999999</c:v>
                </c:pt>
                <c:pt idx="4184">
                  <c:v>815.71284000000003</c:v>
                </c:pt>
                <c:pt idx="4185">
                  <c:v>813.69723999999997</c:v>
                </c:pt>
                <c:pt idx="4186">
                  <c:v>829.72853999999995</c:v>
                </c:pt>
                <c:pt idx="4187">
                  <c:v>827.71284000000003</c:v>
                </c:pt>
                <c:pt idx="4188">
                  <c:v>825.69723999999997</c:v>
                </c:pt>
                <c:pt idx="4189">
                  <c:v>823.68154000000004</c:v>
                </c:pt>
                <c:pt idx="4190">
                  <c:v>821.66593999999998</c:v>
                </c:pt>
                <c:pt idx="4191">
                  <c:v>819.65023999999994</c:v>
                </c:pt>
                <c:pt idx="4192">
                  <c:v>843.74414000000002</c:v>
                </c:pt>
                <c:pt idx="4193">
                  <c:v>857.75983999999994</c:v>
                </c:pt>
                <c:pt idx="4194">
                  <c:v>855.74414000000002</c:v>
                </c:pt>
                <c:pt idx="4195">
                  <c:v>853.72853999999995</c:v>
                </c:pt>
                <c:pt idx="4196">
                  <c:v>851.71284000000003</c:v>
                </c:pt>
                <c:pt idx="4197">
                  <c:v>849.69723999999997</c:v>
                </c:pt>
                <c:pt idx="4198">
                  <c:v>847.68154000000004</c:v>
                </c:pt>
                <c:pt idx="4199">
                  <c:v>845.66593999999998</c:v>
                </c:pt>
                <c:pt idx="4200">
                  <c:v>813.69723999999997</c:v>
                </c:pt>
                <c:pt idx="4201">
                  <c:v>811.68154000000004</c:v>
                </c:pt>
                <c:pt idx="4202">
                  <c:v>827.71284000000003</c:v>
                </c:pt>
                <c:pt idx="4203">
                  <c:v>825.69723999999997</c:v>
                </c:pt>
                <c:pt idx="4204">
                  <c:v>823.68154000000004</c:v>
                </c:pt>
                <c:pt idx="4205">
                  <c:v>821.66593999999998</c:v>
                </c:pt>
                <c:pt idx="4206">
                  <c:v>819.65023999999994</c:v>
                </c:pt>
                <c:pt idx="4207">
                  <c:v>817.63463999999999</c:v>
                </c:pt>
                <c:pt idx="4208">
                  <c:v>841.72853999999995</c:v>
                </c:pt>
                <c:pt idx="4209">
                  <c:v>855.74414000000002</c:v>
                </c:pt>
                <c:pt idx="4210">
                  <c:v>853.72853999999995</c:v>
                </c:pt>
                <c:pt idx="4211">
                  <c:v>851.71284000000003</c:v>
                </c:pt>
                <c:pt idx="4212">
                  <c:v>849.69723999999997</c:v>
                </c:pt>
                <c:pt idx="4213">
                  <c:v>847.68154000000004</c:v>
                </c:pt>
                <c:pt idx="4214">
                  <c:v>845.66593999999998</c:v>
                </c:pt>
                <c:pt idx="4215">
                  <c:v>843.65023999999994</c:v>
                </c:pt>
                <c:pt idx="4216">
                  <c:v>833.75983999999994</c:v>
                </c:pt>
                <c:pt idx="4217">
                  <c:v>849.79114000000004</c:v>
                </c:pt>
                <c:pt idx="4218">
                  <c:v>847.77544</c:v>
                </c:pt>
                <c:pt idx="4219">
                  <c:v>845.75983999999994</c:v>
                </c:pt>
                <c:pt idx="4220">
                  <c:v>843.74414000000002</c:v>
                </c:pt>
                <c:pt idx="4221">
                  <c:v>841.72853999999995</c:v>
                </c:pt>
                <c:pt idx="4222">
                  <c:v>839.71284000000003</c:v>
                </c:pt>
                <c:pt idx="4223">
                  <c:v>863.80673999999999</c:v>
                </c:pt>
                <c:pt idx="4224">
                  <c:v>877.82244000000003</c:v>
                </c:pt>
                <c:pt idx="4225">
                  <c:v>875.80673999999999</c:v>
                </c:pt>
                <c:pt idx="4226">
                  <c:v>873.79114000000004</c:v>
                </c:pt>
                <c:pt idx="4227">
                  <c:v>871.77544</c:v>
                </c:pt>
                <c:pt idx="4228">
                  <c:v>869.75983999999994</c:v>
                </c:pt>
                <c:pt idx="4229">
                  <c:v>867.74414000000002</c:v>
                </c:pt>
                <c:pt idx="4230">
                  <c:v>865.72853999999995</c:v>
                </c:pt>
                <c:pt idx="4231">
                  <c:v>847.77544</c:v>
                </c:pt>
                <c:pt idx="4232">
                  <c:v>845.75983999999994</c:v>
                </c:pt>
                <c:pt idx="4233">
                  <c:v>843.74414000000002</c:v>
                </c:pt>
                <c:pt idx="4234">
                  <c:v>841.72853999999995</c:v>
                </c:pt>
                <c:pt idx="4235">
                  <c:v>839.71284000000003</c:v>
                </c:pt>
                <c:pt idx="4236">
                  <c:v>837.69723999999997</c:v>
                </c:pt>
                <c:pt idx="4237">
                  <c:v>861.79114000000004</c:v>
                </c:pt>
                <c:pt idx="4238">
                  <c:v>875.80673999999999</c:v>
                </c:pt>
                <c:pt idx="4239">
                  <c:v>873.79114000000004</c:v>
                </c:pt>
                <c:pt idx="4240">
                  <c:v>871.77544</c:v>
                </c:pt>
                <c:pt idx="4241">
                  <c:v>869.75983999999994</c:v>
                </c:pt>
                <c:pt idx="4242">
                  <c:v>867.74414000000002</c:v>
                </c:pt>
                <c:pt idx="4243">
                  <c:v>865.72853999999995</c:v>
                </c:pt>
                <c:pt idx="4244">
                  <c:v>863.71284000000003</c:v>
                </c:pt>
                <c:pt idx="4245">
                  <c:v>861.79114000000004</c:v>
                </c:pt>
                <c:pt idx="4246">
                  <c:v>859.77544</c:v>
                </c:pt>
                <c:pt idx="4247">
                  <c:v>857.75983999999994</c:v>
                </c:pt>
                <c:pt idx="4248">
                  <c:v>855.74414000000002</c:v>
                </c:pt>
                <c:pt idx="4249">
                  <c:v>853.72853999999995</c:v>
                </c:pt>
                <c:pt idx="4250">
                  <c:v>877.82244000000003</c:v>
                </c:pt>
                <c:pt idx="4251">
                  <c:v>891.83803999999998</c:v>
                </c:pt>
                <c:pt idx="4252">
                  <c:v>889.82244000000003</c:v>
                </c:pt>
                <c:pt idx="4253">
                  <c:v>887.80673999999999</c:v>
                </c:pt>
                <c:pt idx="4254">
                  <c:v>885.79114000000004</c:v>
                </c:pt>
                <c:pt idx="4255">
                  <c:v>883.77544</c:v>
                </c:pt>
                <c:pt idx="4256">
                  <c:v>881.75983999999994</c:v>
                </c:pt>
                <c:pt idx="4257">
                  <c:v>879.74414000000002</c:v>
                </c:pt>
                <c:pt idx="4258">
                  <c:v>857.75983999999994</c:v>
                </c:pt>
                <c:pt idx="4259">
                  <c:v>855.74414000000002</c:v>
                </c:pt>
                <c:pt idx="4260">
                  <c:v>853.72853999999995</c:v>
                </c:pt>
                <c:pt idx="4261">
                  <c:v>851.71284000000003</c:v>
                </c:pt>
                <c:pt idx="4262">
                  <c:v>875.80673999999999</c:v>
                </c:pt>
                <c:pt idx="4263">
                  <c:v>889.82244000000003</c:v>
                </c:pt>
                <c:pt idx="4264">
                  <c:v>887.80673999999999</c:v>
                </c:pt>
                <c:pt idx="4265">
                  <c:v>885.79114000000004</c:v>
                </c:pt>
                <c:pt idx="4266">
                  <c:v>883.77544</c:v>
                </c:pt>
                <c:pt idx="4267">
                  <c:v>881.75983999999994</c:v>
                </c:pt>
                <c:pt idx="4268">
                  <c:v>879.74414000000002</c:v>
                </c:pt>
                <c:pt idx="4269">
                  <c:v>877.72853999999995</c:v>
                </c:pt>
                <c:pt idx="4270">
                  <c:v>853.72853999999995</c:v>
                </c:pt>
                <c:pt idx="4271">
                  <c:v>851.71284000000003</c:v>
                </c:pt>
                <c:pt idx="4272">
                  <c:v>849.69723999999997</c:v>
                </c:pt>
                <c:pt idx="4273">
                  <c:v>873.79114000000004</c:v>
                </c:pt>
                <c:pt idx="4274">
                  <c:v>887.80673999999999</c:v>
                </c:pt>
                <c:pt idx="4275">
                  <c:v>885.79114000000004</c:v>
                </c:pt>
                <c:pt idx="4276">
                  <c:v>883.77544</c:v>
                </c:pt>
                <c:pt idx="4277">
                  <c:v>881.75983999999994</c:v>
                </c:pt>
                <c:pt idx="4278">
                  <c:v>879.74414000000002</c:v>
                </c:pt>
                <c:pt idx="4279">
                  <c:v>877.72853999999995</c:v>
                </c:pt>
                <c:pt idx="4280">
                  <c:v>875.71284000000003</c:v>
                </c:pt>
                <c:pt idx="4281">
                  <c:v>849.69723999999997</c:v>
                </c:pt>
                <c:pt idx="4282">
                  <c:v>847.68154000000004</c:v>
                </c:pt>
                <c:pt idx="4283">
                  <c:v>871.77544</c:v>
                </c:pt>
                <c:pt idx="4284">
                  <c:v>885.79114000000004</c:v>
                </c:pt>
                <c:pt idx="4285">
                  <c:v>883.77544</c:v>
                </c:pt>
                <c:pt idx="4286">
                  <c:v>881.75983999999994</c:v>
                </c:pt>
                <c:pt idx="4287">
                  <c:v>879.74414000000002</c:v>
                </c:pt>
                <c:pt idx="4288">
                  <c:v>877.72853999999995</c:v>
                </c:pt>
                <c:pt idx="4289">
                  <c:v>875.71284000000003</c:v>
                </c:pt>
                <c:pt idx="4290">
                  <c:v>873.69723999999997</c:v>
                </c:pt>
                <c:pt idx="4291">
                  <c:v>845.66593999999998</c:v>
                </c:pt>
                <c:pt idx="4292">
                  <c:v>869.75983999999994</c:v>
                </c:pt>
                <c:pt idx="4293">
                  <c:v>883.77544</c:v>
                </c:pt>
                <c:pt idx="4294">
                  <c:v>881.75983999999994</c:v>
                </c:pt>
                <c:pt idx="4295">
                  <c:v>879.74414000000002</c:v>
                </c:pt>
                <c:pt idx="4296">
                  <c:v>877.72853999999995</c:v>
                </c:pt>
                <c:pt idx="4297">
                  <c:v>875.71284000000003</c:v>
                </c:pt>
                <c:pt idx="4298">
                  <c:v>873.69723999999997</c:v>
                </c:pt>
                <c:pt idx="4299">
                  <c:v>871.68154000000004</c:v>
                </c:pt>
                <c:pt idx="4300">
                  <c:v>867.74414000000002</c:v>
                </c:pt>
                <c:pt idx="4301">
                  <c:v>881.75983999999994</c:v>
                </c:pt>
                <c:pt idx="4302">
                  <c:v>879.74414000000002</c:v>
                </c:pt>
                <c:pt idx="4303">
                  <c:v>877.72853999999995</c:v>
                </c:pt>
                <c:pt idx="4304">
                  <c:v>875.71284000000003</c:v>
                </c:pt>
                <c:pt idx="4305">
                  <c:v>873.69723999999997</c:v>
                </c:pt>
                <c:pt idx="4306">
                  <c:v>871.68154000000004</c:v>
                </c:pt>
                <c:pt idx="4307">
                  <c:v>869.66593999999998</c:v>
                </c:pt>
                <c:pt idx="4308">
                  <c:v>905.85374000000002</c:v>
                </c:pt>
                <c:pt idx="4309">
                  <c:v>903.83803999999998</c:v>
                </c:pt>
                <c:pt idx="4310">
                  <c:v>901.82244000000003</c:v>
                </c:pt>
                <c:pt idx="4311">
                  <c:v>899.80673999999999</c:v>
                </c:pt>
                <c:pt idx="4312">
                  <c:v>897.79114000000004</c:v>
                </c:pt>
                <c:pt idx="4313">
                  <c:v>895.77544</c:v>
                </c:pt>
                <c:pt idx="4314">
                  <c:v>893.75983999999994</c:v>
                </c:pt>
                <c:pt idx="4315">
                  <c:v>917.85374000000002</c:v>
                </c:pt>
                <c:pt idx="4316">
                  <c:v>915.83803999999998</c:v>
                </c:pt>
                <c:pt idx="4317">
                  <c:v>913.82244000000003</c:v>
                </c:pt>
                <c:pt idx="4318">
                  <c:v>911.80673999999999</c:v>
                </c:pt>
                <c:pt idx="4319">
                  <c:v>909.79114000000004</c:v>
                </c:pt>
                <c:pt idx="4320">
                  <c:v>907.77544</c:v>
                </c:pt>
                <c:pt idx="4321">
                  <c:v>913.82244000000003</c:v>
                </c:pt>
                <c:pt idx="4322">
                  <c:v>911.80673999999999</c:v>
                </c:pt>
                <c:pt idx="4323">
                  <c:v>909.79114000000004</c:v>
                </c:pt>
                <c:pt idx="4324">
                  <c:v>907.77544</c:v>
                </c:pt>
                <c:pt idx="4325">
                  <c:v>905.75983999999994</c:v>
                </c:pt>
                <c:pt idx="4326">
                  <c:v>909.79114000000004</c:v>
                </c:pt>
                <c:pt idx="4327">
                  <c:v>907.77544</c:v>
                </c:pt>
                <c:pt idx="4328">
                  <c:v>905.75983999999994</c:v>
                </c:pt>
                <c:pt idx="4329">
                  <c:v>903.74414000000002</c:v>
                </c:pt>
                <c:pt idx="4330">
                  <c:v>905.75983999999994</c:v>
                </c:pt>
                <c:pt idx="4331">
                  <c:v>903.74414000000002</c:v>
                </c:pt>
                <c:pt idx="4332">
                  <c:v>901.72853999999995</c:v>
                </c:pt>
                <c:pt idx="4333">
                  <c:v>901.72853999999995</c:v>
                </c:pt>
                <c:pt idx="4334">
                  <c:v>899.71284000000003</c:v>
                </c:pt>
                <c:pt idx="4335">
                  <c:v>897.69723999999997</c:v>
                </c:pt>
                <c:pt idx="4336">
                  <c:v>707.61893999999995</c:v>
                </c:pt>
                <c:pt idx="4337">
                  <c:v>723.65023999999994</c:v>
                </c:pt>
                <c:pt idx="4338">
                  <c:v>721.63463999999999</c:v>
                </c:pt>
                <c:pt idx="4339">
                  <c:v>737.66593999999998</c:v>
                </c:pt>
                <c:pt idx="4340">
                  <c:v>735.65023999999994</c:v>
                </c:pt>
                <c:pt idx="4341">
                  <c:v>751.68154000000004</c:v>
                </c:pt>
                <c:pt idx="4342">
                  <c:v>749.66593999999998</c:v>
                </c:pt>
                <c:pt idx="4343">
                  <c:v>747.65023999999994</c:v>
                </c:pt>
                <c:pt idx="4344">
                  <c:v>765.69723999999997</c:v>
                </c:pt>
                <c:pt idx="4345">
                  <c:v>763.68154000000004</c:v>
                </c:pt>
                <c:pt idx="4346">
                  <c:v>761.66593999999998</c:v>
                </c:pt>
                <c:pt idx="4347">
                  <c:v>759.65023999999994</c:v>
                </c:pt>
                <c:pt idx="4348">
                  <c:v>759.65023999999994</c:v>
                </c:pt>
                <c:pt idx="4349">
                  <c:v>757.63463999999999</c:v>
                </c:pt>
                <c:pt idx="4350">
                  <c:v>779.71284000000003</c:v>
                </c:pt>
                <c:pt idx="4351">
                  <c:v>777.69723999999997</c:v>
                </c:pt>
                <c:pt idx="4352">
                  <c:v>793.72853999999995</c:v>
                </c:pt>
                <c:pt idx="4353">
                  <c:v>791.71284000000003</c:v>
                </c:pt>
                <c:pt idx="4354">
                  <c:v>789.69723999999997</c:v>
                </c:pt>
                <c:pt idx="4355">
                  <c:v>787.68154000000004</c:v>
                </c:pt>
                <c:pt idx="4356">
                  <c:v>785.66593999999998</c:v>
                </c:pt>
                <c:pt idx="4357">
                  <c:v>783.65023999999994</c:v>
                </c:pt>
                <c:pt idx="4358">
                  <c:v>807.74414000000002</c:v>
                </c:pt>
                <c:pt idx="4359">
                  <c:v>821.75983999999994</c:v>
                </c:pt>
                <c:pt idx="4360">
                  <c:v>819.74414000000002</c:v>
                </c:pt>
                <c:pt idx="4361">
                  <c:v>817.72853999999995</c:v>
                </c:pt>
                <c:pt idx="4362">
                  <c:v>815.71284000000003</c:v>
                </c:pt>
                <c:pt idx="4363">
                  <c:v>813.69723999999997</c:v>
                </c:pt>
                <c:pt idx="4364">
                  <c:v>811.68154000000004</c:v>
                </c:pt>
                <c:pt idx="4365">
                  <c:v>809.66593999999998</c:v>
                </c:pt>
                <c:pt idx="4366">
                  <c:v>721.63463999999999</c:v>
                </c:pt>
                <c:pt idx="4367">
                  <c:v>719.61893999999995</c:v>
                </c:pt>
                <c:pt idx="4368">
                  <c:v>735.65023999999994</c:v>
                </c:pt>
                <c:pt idx="4369">
                  <c:v>733.63463999999999</c:v>
                </c:pt>
                <c:pt idx="4370">
                  <c:v>749.66593999999998</c:v>
                </c:pt>
                <c:pt idx="4371">
                  <c:v>747.65023999999994</c:v>
                </c:pt>
                <c:pt idx="4372">
                  <c:v>745.63463999999999</c:v>
                </c:pt>
                <c:pt idx="4373">
                  <c:v>763.68154000000004</c:v>
                </c:pt>
                <c:pt idx="4374">
                  <c:v>761.66593999999998</c:v>
                </c:pt>
                <c:pt idx="4375">
                  <c:v>759.65023999999994</c:v>
                </c:pt>
                <c:pt idx="4376">
                  <c:v>757.63463999999999</c:v>
                </c:pt>
                <c:pt idx="4377">
                  <c:v>757.63463999999999</c:v>
                </c:pt>
                <c:pt idx="4378">
                  <c:v>755.61893999999995</c:v>
                </c:pt>
                <c:pt idx="4379">
                  <c:v>777.69723999999997</c:v>
                </c:pt>
                <c:pt idx="4380">
                  <c:v>775.68154000000004</c:v>
                </c:pt>
                <c:pt idx="4381">
                  <c:v>791.71284000000003</c:v>
                </c:pt>
                <c:pt idx="4382">
                  <c:v>789.69723999999997</c:v>
                </c:pt>
                <c:pt idx="4383">
                  <c:v>787.68154000000004</c:v>
                </c:pt>
                <c:pt idx="4384">
                  <c:v>785.66593999999998</c:v>
                </c:pt>
                <c:pt idx="4385">
                  <c:v>783.65023999999994</c:v>
                </c:pt>
                <c:pt idx="4386">
                  <c:v>781.63463999999999</c:v>
                </c:pt>
                <c:pt idx="4387">
                  <c:v>805.72853999999995</c:v>
                </c:pt>
                <c:pt idx="4388">
                  <c:v>819.74414000000002</c:v>
                </c:pt>
                <c:pt idx="4389">
                  <c:v>817.72853999999995</c:v>
                </c:pt>
                <c:pt idx="4390">
                  <c:v>815.71284000000003</c:v>
                </c:pt>
                <c:pt idx="4391">
                  <c:v>813.69723999999997</c:v>
                </c:pt>
                <c:pt idx="4392">
                  <c:v>811.68154000000004</c:v>
                </c:pt>
                <c:pt idx="4393">
                  <c:v>809.66593999999998</c:v>
                </c:pt>
                <c:pt idx="4394">
                  <c:v>807.65023999999994</c:v>
                </c:pt>
                <c:pt idx="4395">
                  <c:v>735.65023999999994</c:v>
                </c:pt>
                <c:pt idx="4396">
                  <c:v>751.68154000000004</c:v>
                </c:pt>
                <c:pt idx="4397">
                  <c:v>749.66593999999998</c:v>
                </c:pt>
                <c:pt idx="4398">
                  <c:v>765.69723999999997</c:v>
                </c:pt>
                <c:pt idx="4399">
                  <c:v>763.68154000000004</c:v>
                </c:pt>
                <c:pt idx="4400">
                  <c:v>761.66593999999998</c:v>
                </c:pt>
                <c:pt idx="4401">
                  <c:v>779.71284000000003</c:v>
                </c:pt>
                <c:pt idx="4402">
                  <c:v>777.69723999999997</c:v>
                </c:pt>
                <c:pt idx="4403">
                  <c:v>775.68154000000004</c:v>
                </c:pt>
                <c:pt idx="4404">
                  <c:v>773.66593999999998</c:v>
                </c:pt>
                <c:pt idx="4405">
                  <c:v>773.66593999999998</c:v>
                </c:pt>
                <c:pt idx="4406">
                  <c:v>771.65023999999994</c:v>
                </c:pt>
                <c:pt idx="4407">
                  <c:v>793.72853999999995</c:v>
                </c:pt>
                <c:pt idx="4408">
                  <c:v>791.71284000000003</c:v>
                </c:pt>
                <c:pt idx="4409">
                  <c:v>807.74414000000002</c:v>
                </c:pt>
                <c:pt idx="4410">
                  <c:v>805.72853999999995</c:v>
                </c:pt>
                <c:pt idx="4411">
                  <c:v>803.71284000000003</c:v>
                </c:pt>
                <c:pt idx="4412">
                  <c:v>801.69723999999997</c:v>
                </c:pt>
                <c:pt idx="4413">
                  <c:v>799.68154000000004</c:v>
                </c:pt>
                <c:pt idx="4414">
                  <c:v>797.66593999999998</c:v>
                </c:pt>
                <c:pt idx="4415">
                  <c:v>821.75983999999994</c:v>
                </c:pt>
                <c:pt idx="4416">
                  <c:v>835.77544</c:v>
                </c:pt>
                <c:pt idx="4417">
                  <c:v>833.75983999999994</c:v>
                </c:pt>
                <c:pt idx="4418">
                  <c:v>831.74414000000002</c:v>
                </c:pt>
                <c:pt idx="4419">
                  <c:v>829.72853999999995</c:v>
                </c:pt>
                <c:pt idx="4420">
                  <c:v>827.71284000000003</c:v>
                </c:pt>
                <c:pt idx="4421">
                  <c:v>825.69723999999997</c:v>
                </c:pt>
                <c:pt idx="4422">
                  <c:v>823.68154000000004</c:v>
                </c:pt>
                <c:pt idx="4423">
                  <c:v>749.66593999999998</c:v>
                </c:pt>
                <c:pt idx="4424">
                  <c:v>747.65023999999994</c:v>
                </c:pt>
                <c:pt idx="4425">
                  <c:v>763.68154000000004</c:v>
                </c:pt>
                <c:pt idx="4426">
                  <c:v>761.66593999999998</c:v>
                </c:pt>
                <c:pt idx="4427">
                  <c:v>759.65023999999994</c:v>
                </c:pt>
                <c:pt idx="4428">
                  <c:v>777.69723999999997</c:v>
                </c:pt>
                <c:pt idx="4429">
                  <c:v>775.68154000000004</c:v>
                </c:pt>
                <c:pt idx="4430">
                  <c:v>773.66593999999998</c:v>
                </c:pt>
                <c:pt idx="4431">
                  <c:v>771.65023999999994</c:v>
                </c:pt>
                <c:pt idx="4432">
                  <c:v>771.65023999999994</c:v>
                </c:pt>
                <c:pt idx="4433">
                  <c:v>769.63463999999999</c:v>
                </c:pt>
                <c:pt idx="4434">
                  <c:v>791.71284000000003</c:v>
                </c:pt>
                <c:pt idx="4435">
                  <c:v>789.69723999999997</c:v>
                </c:pt>
                <c:pt idx="4436">
                  <c:v>805.72853999999995</c:v>
                </c:pt>
                <c:pt idx="4437">
                  <c:v>803.71284000000003</c:v>
                </c:pt>
                <c:pt idx="4438">
                  <c:v>801.69723999999997</c:v>
                </c:pt>
                <c:pt idx="4439">
                  <c:v>799.68154000000004</c:v>
                </c:pt>
                <c:pt idx="4440">
                  <c:v>797.66593999999998</c:v>
                </c:pt>
                <c:pt idx="4441">
                  <c:v>795.65023999999994</c:v>
                </c:pt>
                <c:pt idx="4442">
                  <c:v>819.74414000000002</c:v>
                </c:pt>
                <c:pt idx="4443">
                  <c:v>833.75983999999994</c:v>
                </c:pt>
                <c:pt idx="4444">
                  <c:v>831.74414000000002</c:v>
                </c:pt>
                <c:pt idx="4445">
                  <c:v>829.72853999999995</c:v>
                </c:pt>
                <c:pt idx="4446">
                  <c:v>827.71284000000003</c:v>
                </c:pt>
                <c:pt idx="4447">
                  <c:v>825.69723999999997</c:v>
                </c:pt>
                <c:pt idx="4448">
                  <c:v>823.68154000000004</c:v>
                </c:pt>
                <c:pt idx="4449">
                  <c:v>821.66593999999998</c:v>
                </c:pt>
                <c:pt idx="4450">
                  <c:v>763.68154000000004</c:v>
                </c:pt>
                <c:pt idx="4451">
                  <c:v>779.71284000000003</c:v>
                </c:pt>
                <c:pt idx="4452">
                  <c:v>777.69723999999997</c:v>
                </c:pt>
                <c:pt idx="4453">
                  <c:v>775.68154000000004</c:v>
                </c:pt>
                <c:pt idx="4454">
                  <c:v>793.72853999999995</c:v>
                </c:pt>
                <c:pt idx="4455">
                  <c:v>791.71284000000003</c:v>
                </c:pt>
                <c:pt idx="4456">
                  <c:v>789.69723999999997</c:v>
                </c:pt>
                <c:pt idx="4457">
                  <c:v>787.68154000000004</c:v>
                </c:pt>
                <c:pt idx="4458">
                  <c:v>787.68154000000004</c:v>
                </c:pt>
                <c:pt idx="4459">
                  <c:v>785.66593999999998</c:v>
                </c:pt>
                <c:pt idx="4460">
                  <c:v>807.74414000000002</c:v>
                </c:pt>
                <c:pt idx="4461">
                  <c:v>805.72853999999995</c:v>
                </c:pt>
                <c:pt idx="4462">
                  <c:v>821.75983999999994</c:v>
                </c:pt>
                <c:pt idx="4463">
                  <c:v>819.74414000000002</c:v>
                </c:pt>
                <c:pt idx="4464">
                  <c:v>817.72853999999995</c:v>
                </c:pt>
                <c:pt idx="4465">
                  <c:v>815.71284000000003</c:v>
                </c:pt>
                <c:pt idx="4466">
                  <c:v>813.69723999999997</c:v>
                </c:pt>
                <c:pt idx="4467">
                  <c:v>811.68154000000004</c:v>
                </c:pt>
                <c:pt idx="4468">
                  <c:v>835.77544</c:v>
                </c:pt>
                <c:pt idx="4469">
                  <c:v>849.79114000000004</c:v>
                </c:pt>
                <c:pt idx="4470">
                  <c:v>847.77544</c:v>
                </c:pt>
                <c:pt idx="4471">
                  <c:v>845.75983999999994</c:v>
                </c:pt>
                <c:pt idx="4472">
                  <c:v>843.74414000000002</c:v>
                </c:pt>
                <c:pt idx="4473">
                  <c:v>841.72853999999995</c:v>
                </c:pt>
                <c:pt idx="4474">
                  <c:v>839.71284000000003</c:v>
                </c:pt>
                <c:pt idx="4475">
                  <c:v>837.69723999999997</c:v>
                </c:pt>
                <c:pt idx="4476">
                  <c:v>777.69723999999997</c:v>
                </c:pt>
                <c:pt idx="4477">
                  <c:v>775.68154000000004</c:v>
                </c:pt>
                <c:pt idx="4478">
                  <c:v>773.66593999999998</c:v>
                </c:pt>
                <c:pt idx="4479">
                  <c:v>791.71284000000003</c:v>
                </c:pt>
                <c:pt idx="4480">
                  <c:v>789.69723999999997</c:v>
                </c:pt>
                <c:pt idx="4481">
                  <c:v>787.68154000000004</c:v>
                </c:pt>
                <c:pt idx="4482">
                  <c:v>785.66593999999998</c:v>
                </c:pt>
                <c:pt idx="4483">
                  <c:v>785.66593999999998</c:v>
                </c:pt>
                <c:pt idx="4484">
                  <c:v>783.65023999999994</c:v>
                </c:pt>
                <c:pt idx="4485">
                  <c:v>805.72853999999995</c:v>
                </c:pt>
                <c:pt idx="4486">
                  <c:v>803.71284000000003</c:v>
                </c:pt>
                <c:pt idx="4487">
                  <c:v>819.74414000000002</c:v>
                </c:pt>
                <c:pt idx="4488">
                  <c:v>817.72853999999995</c:v>
                </c:pt>
                <c:pt idx="4489">
                  <c:v>815.71284000000003</c:v>
                </c:pt>
                <c:pt idx="4490">
                  <c:v>813.69723999999997</c:v>
                </c:pt>
                <c:pt idx="4491">
                  <c:v>811.68154000000004</c:v>
                </c:pt>
                <c:pt idx="4492">
                  <c:v>809.66593999999998</c:v>
                </c:pt>
                <c:pt idx="4493">
                  <c:v>833.75983999999994</c:v>
                </c:pt>
                <c:pt idx="4494">
                  <c:v>847.77544</c:v>
                </c:pt>
                <c:pt idx="4495">
                  <c:v>845.75983999999994</c:v>
                </c:pt>
                <c:pt idx="4496">
                  <c:v>843.74414000000002</c:v>
                </c:pt>
                <c:pt idx="4497">
                  <c:v>841.72853999999995</c:v>
                </c:pt>
                <c:pt idx="4498">
                  <c:v>839.71284000000003</c:v>
                </c:pt>
                <c:pt idx="4499">
                  <c:v>837.69723999999997</c:v>
                </c:pt>
                <c:pt idx="4500">
                  <c:v>835.68154000000004</c:v>
                </c:pt>
                <c:pt idx="4501">
                  <c:v>791.71284000000003</c:v>
                </c:pt>
                <c:pt idx="4502">
                  <c:v>789.69723999999997</c:v>
                </c:pt>
                <c:pt idx="4503">
                  <c:v>807.74414000000002</c:v>
                </c:pt>
                <c:pt idx="4504">
                  <c:v>805.72853999999995</c:v>
                </c:pt>
                <c:pt idx="4505">
                  <c:v>803.71284000000003</c:v>
                </c:pt>
                <c:pt idx="4506">
                  <c:v>801.69723999999997</c:v>
                </c:pt>
                <c:pt idx="4507">
                  <c:v>801.69723999999997</c:v>
                </c:pt>
                <c:pt idx="4508">
                  <c:v>799.68154000000004</c:v>
                </c:pt>
                <c:pt idx="4509">
                  <c:v>821.75983999999994</c:v>
                </c:pt>
                <c:pt idx="4510">
                  <c:v>819.74414000000002</c:v>
                </c:pt>
                <c:pt idx="4511">
                  <c:v>835.77544</c:v>
                </c:pt>
                <c:pt idx="4512">
                  <c:v>833.75983999999994</c:v>
                </c:pt>
                <c:pt idx="4513">
                  <c:v>831.74414000000002</c:v>
                </c:pt>
                <c:pt idx="4514">
                  <c:v>829.72853999999995</c:v>
                </c:pt>
                <c:pt idx="4515">
                  <c:v>827.71284000000003</c:v>
                </c:pt>
                <c:pt idx="4516">
                  <c:v>825.69723999999997</c:v>
                </c:pt>
                <c:pt idx="4517">
                  <c:v>849.79114000000004</c:v>
                </c:pt>
                <c:pt idx="4518">
                  <c:v>863.80673999999999</c:v>
                </c:pt>
                <c:pt idx="4519">
                  <c:v>861.79114000000004</c:v>
                </c:pt>
                <c:pt idx="4520">
                  <c:v>859.77544</c:v>
                </c:pt>
                <c:pt idx="4521">
                  <c:v>857.75983999999994</c:v>
                </c:pt>
                <c:pt idx="4522">
                  <c:v>855.74414000000002</c:v>
                </c:pt>
                <c:pt idx="4523">
                  <c:v>853.72853999999995</c:v>
                </c:pt>
                <c:pt idx="4524">
                  <c:v>851.71284000000003</c:v>
                </c:pt>
                <c:pt idx="4525">
                  <c:v>787.68154000000004</c:v>
                </c:pt>
                <c:pt idx="4526">
                  <c:v>805.72853999999995</c:v>
                </c:pt>
                <c:pt idx="4527">
                  <c:v>803.71284000000003</c:v>
                </c:pt>
                <c:pt idx="4528">
                  <c:v>801.69723999999997</c:v>
                </c:pt>
                <c:pt idx="4529">
                  <c:v>799.68154000000004</c:v>
                </c:pt>
                <c:pt idx="4530">
                  <c:v>799.68154000000004</c:v>
                </c:pt>
                <c:pt idx="4531">
                  <c:v>797.66593999999998</c:v>
                </c:pt>
                <c:pt idx="4532">
                  <c:v>819.74414000000002</c:v>
                </c:pt>
                <c:pt idx="4533">
                  <c:v>817.72853999999995</c:v>
                </c:pt>
                <c:pt idx="4534">
                  <c:v>833.75983999999994</c:v>
                </c:pt>
                <c:pt idx="4535">
                  <c:v>831.74414000000002</c:v>
                </c:pt>
                <c:pt idx="4536">
                  <c:v>829.72853999999995</c:v>
                </c:pt>
                <c:pt idx="4537">
                  <c:v>827.71284000000003</c:v>
                </c:pt>
                <c:pt idx="4538">
                  <c:v>825.69723999999997</c:v>
                </c:pt>
                <c:pt idx="4539">
                  <c:v>823.68154000000004</c:v>
                </c:pt>
                <c:pt idx="4540">
                  <c:v>847.77544</c:v>
                </c:pt>
                <c:pt idx="4541">
                  <c:v>861.79114000000004</c:v>
                </c:pt>
                <c:pt idx="4542">
                  <c:v>859.77544</c:v>
                </c:pt>
                <c:pt idx="4543">
                  <c:v>857.75983999999994</c:v>
                </c:pt>
                <c:pt idx="4544">
                  <c:v>855.74414000000002</c:v>
                </c:pt>
                <c:pt idx="4545">
                  <c:v>853.72853999999995</c:v>
                </c:pt>
                <c:pt idx="4546">
                  <c:v>851.71284000000003</c:v>
                </c:pt>
                <c:pt idx="4547">
                  <c:v>849.69723999999997</c:v>
                </c:pt>
                <c:pt idx="4548">
                  <c:v>803.71284000000003</c:v>
                </c:pt>
                <c:pt idx="4549">
                  <c:v>801.69723999999997</c:v>
                </c:pt>
                <c:pt idx="4550">
                  <c:v>799.68154000000004</c:v>
                </c:pt>
                <c:pt idx="4551">
                  <c:v>797.66593999999998</c:v>
                </c:pt>
                <c:pt idx="4552">
                  <c:v>797.66593999999998</c:v>
                </c:pt>
                <c:pt idx="4553">
                  <c:v>795.65023999999994</c:v>
                </c:pt>
                <c:pt idx="4554">
                  <c:v>817.72853999999995</c:v>
                </c:pt>
                <c:pt idx="4555">
                  <c:v>815.71284000000003</c:v>
                </c:pt>
                <c:pt idx="4556">
                  <c:v>831.74414000000002</c:v>
                </c:pt>
                <c:pt idx="4557">
                  <c:v>829.72853999999995</c:v>
                </c:pt>
                <c:pt idx="4558">
                  <c:v>827.71284000000003</c:v>
                </c:pt>
                <c:pt idx="4559">
                  <c:v>825.69723999999997</c:v>
                </c:pt>
                <c:pt idx="4560">
                  <c:v>823.68154000000004</c:v>
                </c:pt>
                <c:pt idx="4561">
                  <c:v>821.66593999999998</c:v>
                </c:pt>
                <c:pt idx="4562">
                  <c:v>845.75983999999994</c:v>
                </c:pt>
                <c:pt idx="4563">
                  <c:v>859.77544</c:v>
                </c:pt>
                <c:pt idx="4564">
                  <c:v>857.75983999999994</c:v>
                </c:pt>
                <c:pt idx="4565">
                  <c:v>855.74414000000002</c:v>
                </c:pt>
                <c:pt idx="4566">
                  <c:v>853.72853999999995</c:v>
                </c:pt>
                <c:pt idx="4567">
                  <c:v>851.71284000000003</c:v>
                </c:pt>
                <c:pt idx="4568">
                  <c:v>849.69723999999997</c:v>
                </c:pt>
                <c:pt idx="4569">
                  <c:v>847.68154000000004</c:v>
                </c:pt>
                <c:pt idx="4570">
                  <c:v>819.74414000000002</c:v>
                </c:pt>
                <c:pt idx="4571">
                  <c:v>817.72853999999995</c:v>
                </c:pt>
                <c:pt idx="4572">
                  <c:v>815.71284000000003</c:v>
                </c:pt>
                <c:pt idx="4573">
                  <c:v>815.71284000000003</c:v>
                </c:pt>
                <c:pt idx="4574">
                  <c:v>813.69723999999997</c:v>
                </c:pt>
                <c:pt idx="4575">
                  <c:v>835.77544</c:v>
                </c:pt>
                <c:pt idx="4576">
                  <c:v>833.75983999999994</c:v>
                </c:pt>
                <c:pt idx="4577">
                  <c:v>849.79114000000004</c:v>
                </c:pt>
                <c:pt idx="4578">
                  <c:v>847.77544</c:v>
                </c:pt>
                <c:pt idx="4579">
                  <c:v>845.75983999999994</c:v>
                </c:pt>
                <c:pt idx="4580">
                  <c:v>843.74414000000002</c:v>
                </c:pt>
                <c:pt idx="4581">
                  <c:v>841.72853999999995</c:v>
                </c:pt>
                <c:pt idx="4582">
                  <c:v>839.71284000000003</c:v>
                </c:pt>
                <c:pt idx="4583">
                  <c:v>863.80673999999999</c:v>
                </c:pt>
                <c:pt idx="4584">
                  <c:v>877.82244000000003</c:v>
                </c:pt>
                <c:pt idx="4585">
                  <c:v>875.80673999999999</c:v>
                </c:pt>
                <c:pt idx="4586">
                  <c:v>873.79114000000004</c:v>
                </c:pt>
                <c:pt idx="4587">
                  <c:v>871.77544</c:v>
                </c:pt>
                <c:pt idx="4588">
                  <c:v>869.75983999999994</c:v>
                </c:pt>
                <c:pt idx="4589">
                  <c:v>867.74414000000002</c:v>
                </c:pt>
                <c:pt idx="4590">
                  <c:v>865.72853999999995</c:v>
                </c:pt>
                <c:pt idx="4591">
                  <c:v>815.71284000000003</c:v>
                </c:pt>
                <c:pt idx="4592">
                  <c:v>813.69723999999997</c:v>
                </c:pt>
                <c:pt idx="4593">
                  <c:v>813.69723999999997</c:v>
                </c:pt>
                <c:pt idx="4594">
                  <c:v>811.68154000000004</c:v>
                </c:pt>
                <c:pt idx="4595">
                  <c:v>833.75983999999994</c:v>
                </c:pt>
                <c:pt idx="4596">
                  <c:v>831.74414000000002</c:v>
                </c:pt>
                <c:pt idx="4597">
                  <c:v>847.77544</c:v>
                </c:pt>
                <c:pt idx="4598">
                  <c:v>845.75983999999994</c:v>
                </c:pt>
                <c:pt idx="4599">
                  <c:v>843.74414000000002</c:v>
                </c:pt>
                <c:pt idx="4600">
                  <c:v>841.72853999999995</c:v>
                </c:pt>
                <c:pt idx="4601">
                  <c:v>839.71284000000003</c:v>
                </c:pt>
                <c:pt idx="4602">
                  <c:v>837.69723999999997</c:v>
                </c:pt>
                <c:pt idx="4603">
                  <c:v>861.79114000000004</c:v>
                </c:pt>
                <c:pt idx="4604">
                  <c:v>875.80673999999999</c:v>
                </c:pt>
                <c:pt idx="4605">
                  <c:v>873.79114000000004</c:v>
                </c:pt>
                <c:pt idx="4606">
                  <c:v>871.77544</c:v>
                </c:pt>
                <c:pt idx="4607">
                  <c:v>869.75983999999994</c:v>
                </c:pt>
                <c:pt idx="4608">
                  <c:v>867.74414000000002</c:v>
                </c:pt>
                <c:pt idx="4609">
                  <c:v>865.72853999999995</c:v>
                </c:pt>
                <c:pt idx="4610">
                  <c:v>863.71284000000003</c:v>
                </c:pt>
                <c:pt idx="4611">
                  <c:v>811.68154000000004</c:v>
                </c:pt>
                <c:pt idx="4612">
                  <c:v>811.68154000000004</c:v>
                </c:pt>
                <c:pt idx="4613">
                  <c:v>809.66593999999998</c:v>
                </c:pt>
                <c:pt idx="4614">
                  <c:v>831.74414000000002</c:v>
                </c:pt>
                <c:pt idx="4615">
                  <c:v>829.72853999999995</c:v>
                </c:pt>
                <c:pt idx="4616">
                  <c:v>845.75983999999994</c:v>
                </c:pt>
                <c:pt idx="4617">
                  <c:v>843.74414000000002</c:v>
                </c:pt>
                <c:pt idx="4618">
                  <c:v>841.72853999999995</c:v>
                </c:pt>
                <c:pt idx="4619">
                  <c:v>839.71284000000003</c:v>
                </c:pt>
                <c:pt idx="4620">
                  <c:v>837.69723999999997</c:v>
                </c:pt>
                <c:pt idx="4621">
                  <c:v>835.68154000000004</c:v>
                </c:pt>
                <c:pt idx="4622">
                  <c:v>859.77544</c:v>
                </c:pt>
                <c:pt idx="4623">
                  <c:v>873.79114000000004</c:v>
                </c:pt>
                <c:pt idx="4624">
                  <c:v>871.77544</c:v>
                </c:pt>
                <c:pt idx="4625">
                  <c:v>869.75983999999994</c:v>
                </c:pt>
                <c:pt idx="4626">
                  <c:v>867.74414000000002</c:v>
                </c:pt>
                <c:pt idx="4627">
                  <c:v>865.72853999999995</c:v>
                </c:pt>
                <c:pt idx="4628">
                  <c:v>863.71284000000003</c:v>
                </c:pt>
                <c:pt idx="4629">
                  <c:v>861.69723999999997</c:v>
                </c:pt>
                <c:pt idx="4630">
                  <c:v>809.66593999999998</c:v>
                </c:pt>
                <c:pt idx="4631">
                  <c:v>807.65023999999994</c:v>
                </c:pt>
                <c:pt idx="4632">
                  <c:v>829.72853999999995</c:v>
                </c:pt>
                <c:pt idx="4633">
                  <c:v>827.71284000000003</c:v>
                </c:pt>
                <c:pt idx="4634">
                  <c:v>843.74414000000002</c:v>
                </c:pt>
                <c:pt idx="4635">
                  <c:v>841.72853999999995</c:v>
                </c:pt>
                <c:pt idx="4636">
                  <c:v>839.71284000000003</c:v>
                </c:pt>
                <c:pt idx="4637">
                  <c:v>837.69723999999997</c:v>
                </c:pt>
                <c:pt idx="4638">
                  <c:v>835.68154000000004</c:v>
                </c:pt>
                <c:pt idx="4639">
                  <c:v>833.66593999999998</c:v>
                </c:pt>
                <c:pt idx="4640">
                  <c:v>857.75983999999994</c:v>
                </c:pt>
                <c:pt idx="4641">
                  <c:v>871.77544</c:v>
                </c:pt>
                <c:pt idx="4642">
                  <c:v>869.75983999999994</c:v>
                </c:pt>
                <c:pt idx="4643">
                  <c:v>867.74414000000002</c:v>
                </c:pt>
                <c:pt idx="4644">
                  <c:v>865.72853999999995</c:v>
                </c:pt>
                <c:pt idx="4645">
                  <c:v>863.71284000000003</c:v>
                </c:pt>
                <c:pt idx="4646">
                  <c:v>861.69723999999997</c:v>
                </c:pt>
                <c:pt idx="4647">
                  <c:v>859.68154000000004</c:v>
                </c:pt>
                <c:pt idx="4648">
                  <c:v>807.65023999999994</c:v>
                </c:pt>
                <c:pt idx="4649">
                  <c:v>829.72853999999995</c:v>
                </c:pt>
                <c:pt idx="4650">
                  <c:v>827.71284000000003</c:v>
                </c:pt>
                <c:pt idx="4651">
                  <c:v>843.74414000000002</c:v>
                </c:pt>
                <c:pt idx="4652">
                  <c:v>841.72853999999995</c:v>
                </c:pt>
                <c:pt idx="4653">
                  <c:v>839.71284000000003</c:v>
                </c:pt>
                <c:pt idx="4654">
                  <c:v>837.69723999999997</c:v>
                </c:pt>
                <c:pt idx="4655">
                  <c:v>835.68154000000004</c:v>
                </c:pt>
                <c:pt idx="4656">
                  <c:v>833.66593999999998</c:v>
                </c:pt>
                <c:pt idx="4657">
                  <c:v>857.75983999999994</c:v>
                </c:pt>
                <c:pt idx="4658">
                  <c:v>871.77544</c:v>
                </c:pt>
                <c:pt idx="4659">
                  <c:v>869.75983999999994</c:v>
                </c:pt>
                <c:pt idx="4660">
                  <c:v>867.74414000000002</c:v>
                </c:pt>
                <c:pt idx="4661">
                  <c:v>865.72853999999995</c:v>
                </c:pt>
                <c:pt idx="4662">
                  <c:v>863.71284000000003</c:v>
                </c:pt>
                <c:pt idx="4663">
                  <c:v>861.69723999999997</c:v>
                </c:pt>
                <c:pt idx="4664">
                  <c:v>859.68154000000004</c:v>
                </c:pt>
                <c:pt idx="4665">
                  <c:v>827.71284000000003</c:v>
                </c:pt>
                <c:pt idx="4666">
                  <c:v>825.69723999999997</c:v>
                </c:pt>
                <c:pt idx="4667">
                  <c:v>841.72853999999995</c:v>
                </c:pt>
                <c:pt idx="4668">
                  <c:v>839.71284000000003</c:v>
                </c:pt>
                <c:pt idx="4669">
                  <c:v>837.69723999999997</c:v>
                </c:pt>
                <c:pt idx="4670">
                  <c:v>835.68154000000004</c:v>
                </c:pt>
                <c:pt idx="4671">
                  <c:v>833.66593999999998</c:v>
                </c:pt>
                <c:pt idx="4672">
                  <c:v>831.65023999999994</c:v>
                </c:pt>
                <c:pt idx="4673">
                  <c:v>855.74414000000002</c:v>
                </c:pt>
                <c:pt idx="4674">
                  <c:v>869.75983999999994</c:v>
                </c:pt>
                <c:pt idx="4675">
                  <c:v>867.74414000000002</c:v>
                </c:pt>
                <c:pt idx="4676">
                  <c:v>865.72853999999995</c:v>
                </c:pt>
                <c:pt idx="4677">
                  <c:v>863.71284000000003</c:v>
                </c:pt>
                <c:pt idx="4678">
                  <c:v>861.69723999999997</c:v>
                </c:pt>
                <c:pt idx="4679">
                  <c:v>859.68154000000004</c:v>
                </c:pt>
                <c:pt idx="4680">
                  <c:v>857.66593999999998</c:v>
                </c:pt>
                <c:pt idx="4681">
                  <c:v>847.77544</c:v>
                </c:pt>
                <c:pt idx="4682">
                  <c:v>863.80673999999999</c:v>
                </c:pt>
                <c:pt idx="4683">
                  <c:v>861.79114000000004</c:v>
                </c:pt>
                <c:pt idx="4684">
                  <c:v>859.77544</c:v>
                </c:pt>
                <c:pt idx="4685">
                  <c:v>857.75983999999994</c:v>
                </c:pt>
                <c:pt idx="4686">
                  <c:v>855.74414000000002</c:v>
                </c:pt>
                <c:pt idx="4687">
                  <c:v>853.72853999999995</c:v>
                </c:pt>
                <c:pt idx="4688">
                  <c:v>877.82244000000003</c:v>
                </c:pt>
                <c:pt idx="4689">
                  <c:v>891.83803999999998</c:v>
                </c:pt>
                <c:pt idx="4690">
                  <c:v>889.82244000000003</c:v>
                </c:pt>
                <c:pt idx="4691">
                  <c:v>887.80673999999999</c:v>
                </c:pt>
                <c:pt idx="4692">
                  <c:v>885.79114000000004</c:v>
                </c:pt>
                <c:pt idx="4693">
                  <c:v>883.77544</c:v>
                </c:pt>
                <c:pt idx="4694">
                  <c:v>881.75983999999994</c:v>
                </c:pt>
                <c:pt idx="4695">
                  <c:v>879.74414000000002</c:v>
                </c:pt>
                <c:pt idx="4696">
                  <c:v>861.79114000000004</c:v>
                </c:pt>
                <c:pt idx="4697">
                  <c:v>859.77544</c:v>
                </c:pt>
                <c:pt idx="4698">
                  <c:v>857.75983999999994</c:v>
                </c:pt>
                <c:pt idx="4699">
                  <c:v>855.74414000000002</c:v>
                </c:pt>
                <c:pt idx="4700">
                  <c:v>853.72853999999995</c:v>
                </c:pt>
                <c:pt idx="4701">
                  <c:v>851.71284000000003</c:v>
                </c:pt>
                <c:pt idx="4702">
                  <c:v>875.80673999999999</c:v>
                </c:pt>
                <c:pt idx="4703">
                  <c:v>889.82244000000003</c:v>
                </c:pt>
                <c:pt idx="4704">
                  <c:v>887.80673999999999</c:v>
                </c:pt>
                <c:pt idx="4705">
                  <c:v>885.79114000000004</c:v>
                </c:pt>
                <c:pt idx="4706">
                  <c:v>883.77544</c:v>
                </c:pt>
                <c:pt idx="4707">
                  <c:v>881.75983999999994</c:v>
                </c:pt>
                <c:pt idx="4708">
                  <c:v>879.74414000000002</c:v>
                </c:pt>
                <c:pt idx="4709">
                  <c:v>877.72853999999995</c:v>
                </c:pt>
                <c:pt idx="4710">
                  <c:v>875.80673999999999</c:v>
                </c:pt>
                <c:pt idx="4711">
                  <c:v>873.79114000000004</c:v>
                </c:pt>
                <c:pt idx="4712">
                  <c:v>871.77544</c:v>
                </c:pt>
                <c:pt idx="4713">
                  <c:v>869.75983999999994</c:v>
                </c:pt>
                <c:pt idx="4714">
                  <c:v>867.74414000000002</c:v>
                </c:pt>
                <c:pt idx="4715">
                  <c:v>891.83803999999998</c:v>
                </c:pt>
                <c:pt idx="4716">
                  <c:v>905.85374000000002</c:v>
                </c:pt>
                <c:pt idx="4717">
                  <c:v>903.83803999999998</c:v>
                </c:pt>
                <c:pt idx="4718">
                  <c:v>901.82244000000003</c:v>
                </c:pt>
                <c:pt idx="4719">
                  <c:v>899.80673999999999</c:v>
                </c:pt>
                <c:pt idx="4720">
                  <c:v>897.79114000000004</c:v>
                </c:pt>
                <c:pt idx="4721">
                  <c:v>895.77544</c:v>
                </c:pt>
                <c:pt idx="4722">
                  <c:v>893.75983999999994</c:v>
                </c:pt>
                <c:pt idx="4723">
                  <c:v>871.77544</c:v>
                </c:pt>
                <c:pt idx="4724">
                  <c:v>869.75983999999994</c:v>
                </c:pt>
                <c:pt idx="4725">
                  <c:v>867.74414000000002</c:v>
                </c:pt>
                <c:pt idx="4726">
                  <c:v>865.72853999999995</c:v>
                </c:pt>
                <c:pt idx="4727">
                  <c:v>889.82244000000003</c:v>
                </c:pt>
                <c:pt idx="4728">
                  <c:v>903.83803999999998</c:v>
                </c:pt>
                <c:pt idx="4729">
                  <c:v>901.82244000000003</c:v>
                </c:pt>
                <c:pt idx="4730">
                  <c:v>899.80673999999999</c:v>
                </c:pt>
                <c:pt idx="4731">
                  <c:v>897.79114000000004</c:v>
                </c:pt>
                <c:pt idx="4732">
                  <c:v>895.77544</c:v>
                </c:pt>
                <c:pt idx="4733">
                  <c:v>893.75983999999994</c:v>
                </c:pt>
                <c:pt idx="4734">
                  <c:v>891.74414000000002</c:v>
                </c:pt>
                <c:pt idx="4735">
                  <c:v>867.74414000000002</c:v>
                </c:pt>
                <c:pt idx="4736">
                  <c:v>865.72853999999995</c:v>
                </c:pt>
                <c:pt idx="4737">
                  <c:v>863.71284000000003</c:v>
                </c:pt>
                <c:pt idx="4738">
                  <c:v>887.80673999999999</c:v>
                </c:pt>
                <c:pt idx="4739">
                  <c:v>901.82244000000003</c:v>
                </c:pt>
                <c:pt idx="4740">
                  <c:v>899.80673999999999</c:v>
                </c:pt>
                <c:pt idx="4741">
                  <c:v>897.79114000000004</c:v>
                </c:pt>
                <c:pt idx="4742">
                  <c:v>895.77544</c:v>
                </c:pt>
                <c:pt idx="4743">
                  <c:v>893.75983999999994</c:v>
                </c:pt>
                <c:pt idx="4744">
                  <c:v>891.74414000000002</c:v>
                </c:pt>
                <c:pt idx="4745">
                  <c:v>889.72853999999995</c:v>
                </c:pt>
                <c:pt idx="4746">
                  <c:v>863.71284000000003</c:v>
                </c:pt>
                <c:pt idx="4747">
                  <c:v>861.69723999999997</c:v>
                </c:pt>
                <c:pt idx="4748">
                  <c:v>885.79114000000004</c:v>
                </c:pt>
                <c:pt idx="4749">
                  <c:v>899.80673999999999</c:v>
                </c:pt>
                <c:pt idx="4750">
                  <c:v>897.79114000000004</c:v>
                </c:pt>
                <c:pt idx="4751">
                  <c:v>895.77544</c:v>
                </c:pt>
                <c:pt idx="4752">
                  <c:v>893.75983999999994</c:v>
                </c:pt>
                <c:pt idx="4753">
                  <c:v>891.74414000000002</c:v>
                </c:pt>
                <c:pt idx="4754">
                  <c:v>889.72853999999995</c:v>
                </c:pt>
                <c:pt idx="4755">
                  <c:v>887.71284000000003</c:v>
                </c:pt>
                <c:pt idx="4756">
                  <c:v>859.68154000000004</c:v>
                </c:pt>
                <c:pt idx="4757">
                  <c:v>883.77544</c:v>
                </c:pt>
                <c:pt idx="4758">
                  <c:v>897.79114000000004</c:v>
                </c:pt>
                <c:pt idx="4759">
                  <c:v>895.77544</c:v>
                </c:pt>
                <c:pt idx="4760">
                  <c:v>893.75983999999994</c:v>
                </c:pt>
                <c:pt idx="4761">
                  <c:v>891.74414000000002</c:v>
                </c:pt>
                <c:pt idx="4762">
                  <c:v>889.72853999999995</c:v>
                </c:pt>
                <c:pt idx="4763">
                  <c:v>887.71284000000003</c:v>
                </c:pt>
                <c:pt idx="4764">
                  <c:v>885.69723999999997</c:v>
                </c:pt>
                <c:pt idx="4765">
                  <c:v>881.75983999999994</c:v>
                </c:pt>
                <c:pt idx="4766">
                  <c:v>895.77544</c:v>
                </c:pt>
                <c:pt idx="4767">
                  <c:v>893.75983999999994</c:v>
                </c:pt>
                <c:pt idx="4768">
                  <c:v>891.74414000000002</c:v>
                </c:pt>
                <c:pt idx="4769">
                  <c:v>889.72853999999995</c:v>
                </c:pt>
                <c:pt idx="4770">
                  <c:v>887.71284000000003</c:v>
                </c:pt>
                <c:pt idx="4771">
                  <c:v>885.69723999999997</c:v>
                </c:pt>
                <c:pt idx="4772">
                  <c:v>883.68154000000004</c:v>
                </c:pt>
                <c:pt idx="4773">
                  <c:v>919.86933999999997</c:v>
                </c:pt>
                <c:pt idx="4774">
                  <c:v>917.85374000000002</c:v>
                </c:pt>
                <c:pt idx="4775">
                  <c:v>915.83803999999998</c:v>
                </c:pt>
                <c:pt idx="4776">
                  <c:v>913.82244000000003</c:v>
                </c:pt>
                <c:pt idx="4777">
                  <c:v>911.80673999999999</c:v>
                </c:pt>
                <c:pt idx="4778">
                  <c:v>909.79114000000004</c:v>
                </c:pt>
                <c:pt idx="4779">
                  <c:v>907.77544</c:v>
                </c:pt>
                <c:pt idx="4780">
                  <c:v>931.86933999999997</c:v>
                </c:pt>
                <c:pt idx="4781">
                  <c:v>929.85374000000002</c:v>
                </c:pt>
                <c:pt idx="4782">
                  <c:v>927.83803999999998</c:v>
                </c:pt>
                <c:pt idx="4783">
                  <c:v>925.82244000000003</c:v>
                </c:pt>
                <c:pt idx="4784">
                  <c:v>923.80673999999999</c:v>
                </c:pt>
                <c:pt idx="4785">
                  <c:v>921.79114000000004</c:v>
                </c:pt>
                <c:pt idx="4786">
                  <c:v>927.83803999999998</c:v>
                </c:pt>
                <c:pt idx="4787">
                  <c:v>925.82244000000003</c:v>
                </c:pt>
                <c:pt idx="4788">
                  <c:v>923.80673999999999</c:v>
                </c:pt>
                <c:pt idx="4789">
                  <c:v>921.79114000000004</c:v>
                </c:pt>
                <c:pt idx="4790">
                  <c:v>919.77544</c:v>
                </c:pt>
                <c:pt idx="4791">
                  <c:v>923.80673999999999</c:v>
                </c:pt>
                <c:pt idx="4792">
                  <c:v>921.79114000000004</c:v>
                </c:pt>
                <c:pt idx="4793">
                  <c:v>919.77544</c:v>
                </c:pt>
                <c:pt idx="4794">
                  <c:v>917.75983999999994</c:v>
                </c:pt>
                <c:pt idx="4795">
                  <c:v>919.77544</c:v>
                </c:pt>
                <c:pt idx="4796">
                  <c:v>917.75983999999994</c:v>
                </c:pt>
                <c:pt idx="4797">
                  <c:v>915.74414000000002</c:v>
                </c:pt>
                <c:pt idx="4798">
                  <c:v>915.74414000000002</c:v>
                </c:pt>
                <c:pt idx="4799">
                  <c:v>913.72853999999995</c:v>
                </c:pt>
                <c:pt idx="4800">
                  <c:v>911.71284000000003</c:v>
                </c:pt>
                <c:pt idx="4801">
                  <c:v>735.65023999999994</c:v>
                </c:pt>
                <c:pt idx="4802">
                  <c:v>733.63463999999999</c:v>
                </c:pt>
                <c:pt idx="4803">
                  <c:v>749.66593999999998</c:v>
                </c:pt>
                <c:pt idx="4804">
                  <c:v>747.65023999999994</c:v>
                </c:pt>
                <c:pt idx="4805">
                  <c:v>763.68154000000004</c:v>
                </c:pt>
                <c:pt idx="4806">
                  <c:v>761.66593999999998</c:v>
                </c:pt>
                <c:pt idx="4807">
                  <c:v>759.65023999999994</c:v>
                </c:pt>
                <c:pt idx="4808">
                  <c:v>777.69723999999997</c:v>
                </c:pt>
                <c:pt idx="4809">
                  <c:v>775.68154000000004</c:v>
                </c:pt>
                <c:pt idx="4810">
                  <c:v>773.66593999999998</c:v>
                </c:pt>
                <c:pt idx="4811">
                  <c:v>771.65023999999994</c:v>
                </c:pt>
                <c:pt idx="4812">
                  <c:v>771.65023999999994</c:v>
                </c:pt>
                <c:pt idx="4813">
                  <c:v>769.63463999999999</c:v>
                </c:pt>
                <c:pt idx="4814">
                  <c:v>791.71284000000003</c:v>
                </c:pt>
                <c:pt idx="4815">
                  <c:v>789.69723999999997</c:v>
                </c:pt>
                <c:pt idx="4816">
                  <c:v>805.72853999999995</c:v>
                </c:pt>
                <c:pt idx="4817">
                  <c:v>803.71284000000003</c:v>
                </c:pt>
                <c:pt idx="4818">
                  <c:v>801.69723999999997</c:v>
                </c:pt>
                <c:pt idx="4819">
                  <c:v>799.68154000000004</c:v>
                </c:pt>
                <c:pt idx="4820">
                  <c:v>797.66593999999998</c:v>
                </c:pt>
                <c:pt idx="4821">
                  <c:v>795.65023999999994</c:v>
                </c:pt>
                <c:pt idx="4822">
                  <c:v>819.74414000000002</c:v>
                </c:pt>
                <c:pt idx="4823">
                  <c:v>833.75983999999994</c:v>
                </c:pt>
                <c:pt idx="4824">
                  <c:v>831.74414000000002</c:v>
                </c:pt>
                <c:pt idx="4825">
                  <c:v>829.72853999999995</c:v>
                </c:pt>
                <c:pt idx="4826">
                  <c:v>827.71284000000003</c:v>
                </c:pt>
                <c:pt idx="4827">
                  <c:v>825.69723999999997</c:v>
                </c:pt>
                <c:pt idx="4828">
                  <c:v>823.68154000000004</c:v>
                </c:pt>
                <c:pt idx="4829">
                  <c:v>821.66593999999998</c:v>
                </c:pt>
                <c:pt idx="4830">
                  <c:v>749.66593999999998</c:v>
                </c:pt>
                <c:pt idx="4831">
                  <c:v>765.69723999999997</c:v>
                </c:pt>
                <c:pt idx="4832">
                  <c:v>763.68154000000004</c:v>
                </c:pt>
                <c:pt idx="4833">
                  <c:v>779.71284000000003</c:v>
                </c:pt>
                <c:pt idx="4834">
                  <c:v>777.69723999999997</c:v>
                </c:pt>
                <c:pt idx="4835">
                  <c:v>775.68154000000004</c:v>
                </c:pt>
                <c:pt idx="4836">
                  <c:v>793.72853999999995</c:v>
                </c:pt>
                <c:pt idx="4837">
                  <c:v>791.71284000000003</c:v>
                </c:pt>
                <c:pt idx="4838">
                  <c:v>789.69723999999997</c:v>
                </c:pt>
                <c:pt idx="4839">
                  <c:v>787.68154000000004</c:v>
                </c:pt>
                <c:pt idx="4840">
                  <c:v>787.68154000000004</c:v>
                </c:pt>
                <c:pt idx="4841">
                  <c:v>785.66593999999998</c:v>
                </c:pt>
                <c:pt idx="4842">
                  <c:v>807.74414000000002</c:v>
                </c:pt>
                <c:pt idx="4843">
                  <c:v>805.72853999999995</c:v>
                </c:pt>
                <c:pt idx="4844">
                  <c:v>821.75983999999994</c:v>
                </c:pt>
                <c:pt idx="4845">
                  <c:v>819.74414000000002</c:v>
                </c:pt>
                <c:pt idx="4846">
                  <c:v>817.72853999999995</c:v>
                </c:pt>
                <c:pt idx="4847">
                  <c:v>815.71284000000003</c:v>
                </c:pt>
                <c:pt idx="4848">
                  <c:v>813.69723999999997</c:v>
                </c:pt>
                <c:pt idx="4849">
                  <c:v>811.68154000000004</c:v>
                </c:pt>
                <c:pt idx="4850">
                  <c:v>835.77544</c:v>
                </c:pt>
                <c:pt idx="4851">
                  <c:v>849.79114000000004</c:v>
                </c:pt>
                <c:pt idx="4852">
                  <c:v>847.77544</c:v>
                </c:pt>
                <c:pt idx="4853">
                  <c:v>845.75983999999994</c:v>
                </c:pt>
                <c:pt idx="4854">
                  <c:v>843.74414000000002</c:v>
                </c:pt>
                <c:pt idx="4855">
                  <c:v>841.72853999999995</c:v>
                </c:pt>
                <c:pt idx="4856">
                  <c:v>839.71284000000003</c:v>
                </c:pt>
                <c:pt idx="4857">
                  <c:v>837.69723999999997</c:v>
                </c:pt>
                <c:pt idx="4858">
                  <c:v>763.68154000000004</c:v>
                </c:pt>
                <c:pt idx="4859">
                  <c:v>761.66593999999998</c:v>
                </c:pt>
                <c:pt idx="4860">
                  <c:v>777.69723999999997</c:v>
                </c:pt>
                <c:pt idx="4861">
                  <c:v>775.68154000000004</c:v>
                </c:pt>
                <c:pt idx="4862">
                  <c:v>773.66593999999998</c:v>
                </c:pt>
                <c:pt idx="4863">
                  <c:v>791.71284000000003</c:v>
                </c:pt>
                <c:pt idx="4864">
                  <c:v>789.69723999999997</c:v>
                </c:pt>
                <c:pt idx="4865">
                  <c:v>787.68154000000004</c:v>
                </c:pt>
                <c:pt idx="4866">
                  <c:v>785.66593999999998</c:v>
                </c:pt>
                <c:pt idx="4867">
                  <c:v>785.66593999999998</c:v>
                </c:pt>
                <c:pt idx="4868">
                  <c:v>783.65023999999994</c:v>
                </c:pt>
                <c:pt idx="4869">
                  <c:v>805.72853999999995</c:v>
                </c:pt>
                <c:pt idx="4870">
                  <c:v>803.71284000000003</c:v>
                </c:pt>
                <c:pt idx="4871">
                  <c:v>819.74414000000002</c:v>
                </c:pt>
                <c:pt idx="4872">
                  <c:v>817.72853999999995</c:v>
                </c:pt>
                <c:pt idx="4873">
                  <c:v>815.71284000000003</c:v>
                </c:pt>
                <c:pt idx="4874">
                  <c:v>813.69723999999997</c:v>
                </c:pt>
                <c:pt idx="4875">
                  <c:v>811.68154000000004</c:v>
                </c:pt>
                <c:pt idx="4876">
                  <c:v>809.66593999999998</c:v>
                </c:pt>
                <c:pt idx="4877">
                  <c:v>833.75983999999994</c:v>
                </c:pt>
                <c:pt idx="4878">
                  <c:v>847.77544</c:v>
                </c:pt>
                <c:pt idx="4879">
                  <c:v>845.75983999999994</c:v>
                </c:pt>
                <c:pt idx="4880">
                  <c:v>843.74414000000002</c:v>
                </c:pt>
                <c:pt idx="4881">
                  <c:v>841.72853999999995</c:v>
                </c:pt>
                <c:pt idx="4882">
                  <c:v>839.71284000000003</c:v>
                </c:pt>
                <c:pt idx="4883">
                  <c:v>837.69723999999997</c:v>
                </c:pt>
                <c:pt idx="4884">
                  <c:v>835.68154000000004</c:v>
                </c:pt>
                <c:pt idx="4885">
                  <c:v>777.69723999999997</c:v>
                </c:pt>
                <c:pt idx="4886">
                  <c:v>793.72853999999995</c:v>
                </c:pt>
                <c:pt idx="4887">
                  <c:v>791.71284000000003</c:v>
                </c:pt>
                <c:pt idx="4888">
                  <c:v>789.69723999999997</c:v>
                </c:pt>
                <c:pt idx="4889">
                  <c:v>807.74414000000002</c:v>
                </c:pt>
                <c:pt idx="4890">
                  <c:v>805.72853999999995</c:v>
                </c:pt>
                <c:pt idx="4891">
                  <c:v>803.71284000000003</c:v>
                </c:pt>
                <c:pt idx="4892">
                  <c:v>801.69723999999997</c:v>
                </c:pt>
                <c:pt idx="4893">
                  <c:v>801.69723999999997</c:v>
                </c:pt>
                <c:pt idx="4894">
                  <c:v>799.68154000000004</c:v>
                </c:pt>
                <c:pt idx="4895">
                  <c:v>821.75983999999994</c:v>
                </c:pt>
                <c:pt idx="4896">
                  <c:v>819.74414000000002</c:v>
                </c:pt>
                <c:pt idx="4897">
                  <c:v>835.77544</c:v>
                </c:pt>
                <c:pt idx="4898">
                  <c:v>833.75983999999994</c:v>
                </c:pt>
                <c:pt idx="4899">
                  <c:v>831.74414000000002</c:v>
                </c:pt>
                <c:pt idx="4900">
                  <c:v>829.72853999999995</c:v>
                </c:pt>
                <c:pt idx="4901">
                  <c:v>827.71284000000003</c:v>
                </c:pt>
                <c:pt idx="4902">
                  <c:v>825.69723999999997</c:v>
                </c:pt>
                <c:pt idx="4903">
                  <c:v>849.79114000000004</c:v>
                </c:pt>
                <c:pt idx="4904">
                  <c:v>863.80673999999999</c:v>
                </c:pt>
                <c:pt idx="4905">
                  <c:v>861.79114000000004</c:v>
                </c:pt>
                <c:pt idx="4906">
                  <c:v>859.77544</c:v>
                </c:pt>
                <c:pt idx="4907">
                  <c:v>857.75983999999994</c:v>
                </c:pt>
                <c:pt idx="4908">
                  <c:v>855.74414000000002</c:v>
                </c:pt>
                <c:pt idx="4909">
                  <c:v>853.72853999999995</c:v>
                </c:pt>
                <c:pt idx="4910">
                  <c:v>851.71284000000003</c:v>
                </c:pt>
                <c:pt idx="4911">
                  <c:v>791.71284000000003</c:v>
                </c:pt>
                <c:pt idx="4912">
                  <c:v>789.69723999999997</c:v>
                </c:pt>
                <c:pt idx="4913">
                  <c:v>787.68154000000004</c:v>
                </c:pt>
                <c:pt idx="4914">
                  <c:v>805.72853999999995</c:v>
                </c:pt>
                <c:pt idx="4915">
                  <c:v>803.71284000000003</c:v>
                </c:pt>
                <c:pt idx="4916">
                  <c:v>801.69723999999997</c:v>
                </c:pt>
                <c:pt idx="4917">
                  <c:v>799.68154000000004</c:v>
                </c:pt>
                <c:pt idx="4918">
                  <c:v>799.68154000000004</c:v>
                </c:pt>
                <c:pt idx="4919">
                  <c:v>797.66593999999998</c:v>
                </c:pt>
                <c:pt idx="4920">
                  <c:v>819.74414000000002</c:v>
                </c:pt>
                <c:pt idx="4921">
                  <c:v>817.72853999999995</c:v>
                </c:pt>
                <c:pt idx="4922">
                  <c:v>833.75983999999994</c:v>
                </c:pt>
                <c:pt idx="4923">
                  <c:v>831.74414000000002</c:v>
                </c:pt>
                <c:pt idx="4924">
                  <c:v>829.72853999999995</c:v>
                </c:pt>
                <c:pt idx="4925">
                  <c:v>827.71284000000003</c:v>
                </c:pt>
                <c:pt idx="4926">
                  <c:v>825.69723999999997</c:v>
                </c:pt>
                <c:pt idx="4927">
                  <c:v>823.68154000000004</c:v>
                </c:pt>
                <c:pt idx="4928">
                  <c:v>847.77544</c:v>
                </c:pt>
                <c:pt idx="4929">
                  <c:v>861.79114000000004</c:v>
                </c:pt>
                <c:pt idx="4930">
                  <c:v>859.77544</c:v>
                </c:pt>
                <c:pt idx="4931">
                  <c:v>857.75983999999994</c:v>
                </c:pt>
                <c:pt idx="4932">
                  <c:v>855.74414000000002</c:v>
                </c:pt>
                <c:pt idx="4933">
                  <c:v>853.72853999999995</c:v>
                </c:pt>
                <c:pt idx="4934">
                  <c:v>851.71284000000003</c:v>
                </c:pt>
                <c:pt idx="4935">
                  <c:v>849.69723999999997</c:v>
                </c:pt>
                <c:pt idx="4936">
                  <c:v>805.72853999999995</c:v>
                </c:pt>
                <c:pt idx="4937">
                  <c:v>803.71284000000003</c:v>
                </c:pt>
                <c:pt idx="4938">
                  <c:v>821.75983999999994</c:v>
                </c:pt>
                <c:pt idx="4939">
                  <c:v>819.74414000000002</c:v>
                </c:pt>
                <c:pt idx="4940">
                  <c:v>817.72853999999995</c:v>
                </c:pt>
                <c:pt idx="4941">
                  <c:v>815.71284000000003</c:v>
                </c:pt>
                <c:pt idx="4942">
                  <c:v>815.71284000000003</c:v>
                </c:pt>
                <c:pt idx="4943">
                  <c:v>813.69723999999997</c:v>
                </c:pt>
                <c:pt idx="4944">
                  <c:v>835.77544</c:v>
                </c:pt>
                <c:pt idx="4945">
                  <c:v>833.75983999999994</c:v>
                </c:pt>
                <c:pt idx="4946">
                  <c:v>849.79114000000004</c:v>
                </c:pt>
                <c:pt idx="4947">
                  <c:v>847.77544</c:v>
                </c:pt>
                <c:pt idx="4948">
                  <c:v>845.75983999999994</c:v>
                </c:pt>
                <c:pt idx="4949">
                  <c:v>843.74414000000002</c:v>
                </c:pt>
                <c:pt idx="4950">
                  <c:v>841.72853999999995</c:v>
                </c:pt>
                <c:pt idx="4951">
                  <c:v>839.71284000000003</c:v>
                </c:pt>
                <c:pt idx="4952">
                  <c:v>863.80673999999999</c:v>
                </c:pt>
                <c:pt idx="4953">
                  <c:v>877.82244000000003</c:v>
                </c:pt>
                <c:pt idx="4954">
                  <c:v>875.80673999999999</c:v>
                </c:pt>
                <c:pt idx="4955">
                  <c:v>873.79114000000004</c:v>
                </c:pt>
                <c:pt idx="4956">
                  <c:v>871.77544</c:v>
                </c:pt>
                <c:pt idx="4957">
                  <c:v>869.75983999999994</c:v>
                </c:pt>
                <c:pt idx="4958">
                  <c:v>867.74414000000002</c:v>
                </c:pt>
                <c:pt idx="4959">
                  <c:v>865.72853999999995</c:v>
                </c:pt>
                <c:pt idx="4960">
                  <c:v>801.69723999999997</c:v>
                </c:pt>
                <c:pt idx="4961">
                  <c:v>819.74414000000002</c:v>
                </c:pt>
                <c:pt idx="4962">
                  <c:v>817.72853999999995</c:v>
                </c:pt>
                <c:pt idx="4963">
                  <c:v>815.71284000000003</c:v>
                </c:pt>
                <c:pt idx="4964">
                  <c:v>813.69723999999997</c:v>
                </c:pt>
                <c:pt idx="4965">
                  <c:v>813.69723999999997</c:v>
                </c:pt>
                <c:pt idx="4966">
                  <c:v>811.68154000000004</c:v>
                </c:pt>
                <c:pt idx="4967">
                  <c:v>833.75983999999994</c:v>
                </c:pt>
                <c:pt idx="4968">
                  <c:v>831.74414000000002</c:v>
                </c:pt>
                <c:pt idx="4969">
                  <c:v>847.77544</c:v>
                </c:pt>
                <c:pt idx="4970">
                  <c:v>845.75983999999994</c:v>
                </c:pt>
                <c:pt idx="4971">
                  <c:v>843.74414000000002</c:v>
                </c:pt>
                <c:pt idx="4972">
                  <c:v>841.72853999999995</c:v>
                </c:pt>
                <c:pt idx="4973">
                  <c:v>839.71284000000003</c:v>
                </c:pt>
                <c:pt idx="4974">
                  <c:v>837.69723999999997</c:v>
                </c:pt>
                <c:pt idx="4975">
                  <c:v>861.79114000000004</c:v>
                </c:pt>
                <c:pt idx="4976">
                  <c:v>875.80673999999999</c:v>
                </c:pt>
                <c:pt idx="4977">
                  <c:v>873.79114000000004</c:v>
                </c:pt>
                <c:pt idx="4978">
                  <c:v>871.77544</c:v>
                </c:pt>
                <c:pt idx="4979">
                  <c:v>869.75983999999994</c:v>
                </c:pt>
                <c:pt idx="4980">
                  <c:v>867.74414000000002</c:v>
                </c:pt>
                <c:pt idx="4981">
                  <c:v>865.72853999999995</c:v>
                </c:pt>
                <c:pt idx="4982">
                  <c:v>863.71284000000003</c:v>
                </c:pt>
                <c:pt idx="4983">
                  <c:v>817.72853999999995</c:v>
                </c:pt>
                <c:pt idx="4984">
                  <c:v>815.71284000000003</c:v>
                </c:pt>
                <c:pt idx="4985">
                  <c:v>813.69723999999997</c:v>
                </c:pt>
                <c:pt idx="4986">
                  <c:v>811.68154000000004</c:v>
                </c:pt>
                <c:pt idx="4987">
                  <c:v>811.68154000000004</c:v>
                </c:pt>
                <c:pt idx="4988">
                  <c:v>809.66593999999998</c:v>
                </c:pt>
                <c:pt idx="4989">
                  <c:v>831.74414000000002</c:v>
                </c:pt>
                <c:pt idx="4990">
                  <c:v>829.72853999999995</c:v>
                </c:pt>
                <c:pt idx="4991">
                  <c:v>845.75983999999994</c:v>
                </c:pt>
                <c:pt idx="4992">
                  <c:v>843.74414000000002</c:v>
                </c:pt>
                <c:pt idx="4993">
                  <c:v>841.72853999999995</c:v>
                </c:pt>
                <c:pt idx="4994">
                  <c:v>839.71284000000003</c:v>
                </c:pt>
                <c:pt idx="4995">
                  <c:v>837.69723999999997</c:v>
                </c:pt>
                <c:pt idx="4996">
                  <c:v>835.68154000000004</c:v>
                </c:pt>
                <c:pt idx="4997">
                  <c:v>859.77544</c:v>
                </c:pt>
                <c:pt idx="4998">
                  <c:v>873.79114000000004</c:v>
                </c:pt>
                <c:pt idx="4999">
                  <c:v>871.77544</c:v>
                </c:pt>
                <c:pt idx="5000">
                  <c:v>869.75983999999994</c:v>
                </c:pt>
                <c:pt idx="5001">
                  <c:v>867.74414000000002</c:v>
                </c:pt>
                <c:pt idx="5002">
                  <c:v>865.72853999999995</c:v>
                </c:pt>
                <c:pt idx="5003">
                  <c:v>863.71284000000003</c:v>
                </c:pt>
                <c:pt idx="5004">
                  <c:v>861.69723999999997</c:v>
                </c:pt>
                <c:pt idx="5005">
                  <c:v>833.75983999999994</c:v>
                </c:pt>
                <c:pt idx="5006">
                  <c:v>831.74414000000002</c:v>
                </c:pt>
                <c:pt idx="5007">
                  <c:v>829.72853999999995</c:v>
                </c:pt>
                <c:pt idx="5008">
                  <c:v>829.72853999999995</c:v>
                </c:pt>
                <c:pt idx="5009">
                  <c:v>827.71284000000003</c:v>
                </c:pt>
                <c:pt idx="5010">
                  <c:v>849.79114000000004</c:v>
                </c:pt>
                <c:pt idx="5011">
                  <c:v>847.77544</c:v>
                </c:pt>
                <c:pt idx="5012">
                  <c:v>863.80673999999999</c:v>
                </c:pt>
                <c:pt idx="5013">
                  <c:v>861.79114000000004</c:v>
                </c:pt>
                <c:pt idx="5014">
                  <c:v>859.77544</c:v>
                </c:pt>
                <c:pt idx="5015">
                  <c:v>857.75983999999994</c:v>
                </c:pt>
                <c:pt idx="5016">
                  <c:v>855.74414000000002</c:v>
                </c:pt>
                <c:pt idx="5017">
                  <c:v>853.72853999999995</c:v>
                </c:pt>
                <c:pt idx="5018">
                  <c:v>877.82244000000003</c:v>
                </c:pt>
                <c:pt idx="5019">
                  <c:v>891.83803999999998</c:v>
                </c:pt>
                <c:pt idx="5020">
                  <c:v>889.82244000000003</c:v>
                </c:pt>
                <c:pt idx="5021">
                  <c:v>887.80673999999999</c:v>
                </c:pt>
                <c:pt idx="5022">
                  <c:v>885.79114000000004</c:v>
                </c:pt>
                <c:pt idx="5023">
                  <c:v>883.77544</c:v>
                </c:pt>
                <c:pt idx="5024">
                  <c:v>881.75983999999994</c:v>
                </c:pt>
                <c:pt idx="5025">
                  <c:v>879.74414000000002</c:v>
                </c:pt>
                <c:pt idx="5026">
                  <c:v>829.72853999999995</c:v>
                </c:pt>
                <c:pt idx="5027">
                  <c:v>827.71284000000003</c:v>
                </c:pt>
                <c:pt idx="5028">
                  <c:v>827.71284000000003</c:v>
                </c:pt>
                <c:pt idx="5029">
                  <c:v>825.69723999999997</c:v>
                </c:pt>
                <c:pt idx="5030">
                  <c:v>847.77544</c:v>
                </c:pt>
                <c:pt idx="5031">
                  <c:v>845.75983999999994</c:v>
                </c:pt>
                <c:pt idx="5032">
                  <c:v>861.79114000000004</c:v>
                </c:pt>
                <c:pt idx="5033">
                  <c:v>859.77544</c:v>
                </c:pt>
                <c:pt idx="5034">
                  <c:v>857.75983999999994</c:v>
                </c:pt>
                <c:pt idx="5035">
                  <c:v>855.74414000000002</c:v>
                </c:pt>
                <c:pt idx="5036">
                  <c:v>853.72853999999995</c:v>
                </c:pt>
                <c:pt idx="5037">
                  <c:v>851.71284000000003</c:v>
                </c:pt>
                <c:pt idx="5038">
                  <c:v>875.80673999999999</c:v>
                </c:pt>
                <c:pt idx="5039">
                  <c:v>889.82244000000003</c:v>
                </c:pt>
                <c:pt idx="5040">
                  <c:v>887.80673999999999</c:v>
                </c:pt>
                <c:pt idx="5041">
                  <c:v>885.79114000000004</c:v>
                </c:pt>
                <c:pt idx="5042">
                  <c:v>883.77544</c:v>
                </c:pt>
                <c:pt idx="5043">
                  <c:v>881.75983999999994</c:v>
                </c:pt>
                <c:pt idx="5044">
                  <c:v>879.74414000000002</c:v>
                </c:pt>
                <c:pt idx="5045">
                  <c:v>877.72853999999995</c:v>
                </c:pt>
                <c:pt idx="5046">
                  <c:v>825.69723999999997</c:v>
                </c:pt>
                <c:pt idx="5047">
                  <c:v>825.69723999999997</c:v>
                </c:pt>
                <c:pt idx="5048">
                  <c:v>823.68154000000004</c:v>
                </c:pt>
                <c:pt idx="5049">
                  <c:v>845.75983999999994</c:v>
                </c:pt>
                <c:pt idx="5050">
                  <c:v>843.74414000000002</c:v>
                </c:pt>
                <c:pt idx="5051">
                  <c:v>859.77544</c:v>
                </c:pt>
                <c:pt idx="5052">
                  <c:v>857.75983999999994</c:v>
                </c:pt>
                <c:pt idx="5053">
                  <c:v>855.74414000000002</c:v>
                </c:pt>
                <c:pt idx="5054">
                  <c:v>853.72853999999995</c:v>
                </c:pt>
                <c:pt idx="5055">
                  <c:v>851.71284000000003</c:v>
                </c:pt>
                <c:pt idx="5056">
                  <c:v>849.69723999999997</c:v>
                </c:pt>
                <c:pt idx="5057">
                  <c:v>873.79114000000004</c:v>
                </c:pt>
                <c:pt idx="5058">
                  <c:v>887.80673999999999</c:v>
                </c:pt>
                <c:pt idx="5059">
                  <c:v>885.79114000000004</c:v>
                </c:pt>
                <c:pt idx="5060">
                  <c:v>883.77544</c:v>
                </c:pt>
                <c:pt idx="5061">
                  <c:v>881.75983999999994</c:v>
                </c:pt>
                <c:pt idx="5062">
                  <c:v>879.74414000000002</c:v>
                </c:pt>
                <c:pt idx="5063">
                  <c:v>877.72853999999995</c:v>
                </c:pt>
                <c:pt idx="5064">
                  <c:v>875.71284000000003</c:v>
                </c:pt>
                <c:pt idx="5065">
                  <c:v>823.68154000000004</c:v>
                </c:pt>
                <c:pt idx="5066">
                  <c:v>821.66593999999998</c:v>
                </c:pt>
                <c:pt idx="5067">
                  <c:v>843.74414000000002</c:v>
                </c:pt>
                <c:pt idx="5068">
                  <c:v>841.72853999999995</c:v>
                </c:pt>
                <c:pt idx="5069">
                  <c:v>857.75983999999994</c:v>
                </c:pt>
                <c:pt idx="5070">
                  <c:v>855.74414000000002</c:v>
                </c:pt>
                <c:pt idx="5071">
                  <c:v>853.72853999999995</c:v>
                </c:pt>
                <c:pt idx="5072">
                  <c:v>851.71284000000003</c:v>
                </c:pt>
                <c:pt idx="5073">
                  <c:v>849.69723999999997</c:v>
                </c:pt>
                <c:pt idx="5074">
                  <c:v>847.68154000000004</c:v>
                </c:pt>
                <c:pt idx="5075">
                  <c:v>871.77544</c:v>
                </c:pt>
                <c:pt idx="5076">
                  <c:v>885.79114000000004</c:v>
                </c:pt>
                <c:pt idx="5077">
                  <c:v>883.77544</c:v>
                </c:pt>
                <c:pt idx="5078">
                  <c:v>881.75983999999994</c:v>
                </c:pt>
                <c:pt idx="5079">
                  <c:v>879.74414000000002</c:v>
                </c:pt>
                <c:pt idx="5080">
                  <c:v>877.72853999999995</c:v>
                </c:pt>
                <c:pt idx="5081">
                  <c:v>875.71284000000003</c:v>
                </c:pt>
                <c:pt idx="5082">
                  <c:v>873.69723999999997</c:v>
                </c:pt>
                <c:pt idx="5083">
                  <c:v>821.66593999999998</c:v>
                </c:pt>
                <c:pt idx="5084">
                  <c:v>843.74414000000002</c:v>
                </c:pt>
                <c:pt idx="5085">
                  <c:v>841.72853999999995</c:v>
                </c:pt>
                <c:pt idx="5086">
                  <c:v>857.75983999999994</c:v>
                </c:pt>
                <c:pt idx="5087">
                  <c:v>855.74414000000002</c:v>
                </c:pt>
                <c:pt idx="5088">
                  <c:v>853.72853999999995</c:v>
                </c:pt>
                <c:pt idx="5089">
                  <c:v>851.71284000000003</c:v>
                </c:pt>
                <c:pt idx="5090">
                  <c:v>849.69723999999997</c:v>
                </c:pt>
                <c:pt idx="5091">
                  <c:v>847.68154000000004</c:v>
                </c:pt>
                <c:pt idx="5092">
                  <c:v>871.77544</c:v>
                </c:pt>
                <c:pt idx="5093">
                  <c:v>885.79114000000004</c:v>
                </c:pt>
                <c:pt idx="5094">
                  <c:v>883.77544</c:v>
                </c:pt>
                <c:pt idx="5095">
                  <c:v>881.75983999999994</c:v>
                </c:pt>
                <c:pt idx="5096">
                  <c:v>879.74414000000002</c:v>
                </c:pt>
                <c:pt idx="5097">
                  <c:v>877.72853999999995</c:v>
                </c:pt>
                <c:pt idx="5098">
                  <c:v>875.71284000000003</c:v>
                </c:pt>
                <c:pt idx="5099">
                  <c:v>873.69723999999997</c:v>
                </c:pt>
                <c:pt idx="5100">
                  <c:v>841.72853999999995</c:v>
                </c:pt>
                <c:pt idx="5101">
                  <c:v>839.71284000000003</c:v>
                </c:pt>
                <c:pt idx="5102">
                  <c:v>855.74414000000002</c:v>
                </c:pt>
                <c:pt idx="5103">
                  <c:v>853.72853999999995</c:v>
                </c:pt>
                <c:pt idx="5104">
                  <c:v>851.71284000000003</c:v>
                </c:pt>
                <c:pt idx="5105">
                  <c:v>849.69723999999997</c:v>
                </c:pt>
                <c:pt idx="5106">
                  <c:v>847.68154000000004</c:v>
                </c:pt>
                <c:pt idx="5107">
                  <c:v>845.66593999999998</c:v>
                </c:pt>
                <c:pt idx="5108">
                  <c:v>869.75983999999994</c:v>
                </c:pt>
                <c:pt idx="5109">
                  <c:v>883.77544</c:v>
                </c:pt>
                <c:pt idx="5110">
                  <c:v>881.75983999999994</c:v>
                </c:pt>
                <c:pt idx="5111">
                  <c:v>879.74414000000002</c:v>
                </c:pt>
                <c:pt idx="5112">
                  <c:v>877.72853999999995</c:v>
                </c:pt>
                <c:pt idx="5113">
                  <c:v>875.71284000000003</c:v>
                </c:pt>
                <c:pt idx="5114">
                  <c:v>873.69723999999997</c:v>
                </c:pt>
                <c:pt idx="5115">
                  <c:v>871.68154000000004</c:v>
                </c:pt>
                <c:pt idx="5116">
                  <c:v>861.79114000000004</c:v>
                </c:pt>
                <c:pt idx="5117">
                  <c:v>877.82244000000003</c:v>
                </c:pt>
                <c:pt idx="5118">
                  <c:v>875.80673999999999</c:v>
                </c:pt>
                <c:pt idx="5119">
                  <c:v>873.79114000000004</c:v>
                </c:pt>
                <c:pt idx="5120">
                  <c:v>871.77544</c:v>
                </c:pt>
                <c:pt idx="5121">
                  <c:v>869.75983999999994</c:v>
                </c:pt>
                <c:pt idx="5122">
                  <c:v>867.74414000000002</c:v>
                </c:pt>
                <c:pt idx="5123">
                  <c:v>891.83803999999998</c:v>
                </c:pt>
                <c:pt idx="5124">
                  <c:v>905.85374000000002</c:v>
                </c:pt>
                <c:pt idx="5125">
                  <c:v>903.83803999999998</c:v>
                </c:pt>
                <c:pt idx="5126">
                  <c:v>901.82244000000003</c:v>
                </c:pt>
                <c:pt idx="5127">
                  <c:v>899.80673999999999</c:v>
                </c:pt>
                <c:pt idx="5128">
                  <c:v>897.79114000000004</c:v>
                </c:pt>
                <c:pt idx="5129">
                  <c:v>895.77544</c:v>
                </c:pt>
                <c:pt idx="5130">
                  <c:v>893.75983999999994</c:v>
                </c:pt>
                <c:pt idx="5131">
                  <c:v>875.80673999999999</c:v>
                </c:pt>
                <c:pt idx="5132">
                  <c:v>873.79114000000004</c:v>
                </c:pt>
                <c:pt idx="5133">
                  <c:v>871.77544</c:v>
                </c:pt>
                <c:pt idx="5134">
                  <c:v>869.75983999999994</c:v>
                </c:pt>
                <c:pt idx="5135">
                  <c:v>867.74414000000002</c:v>
                </c:pt>
                <c:pt idx="5136">
                  <c:v>865.72853999999995</c:v>
                </c:pt>
                <c:pt idx="5137">
                  <c:v>889.82244000000003</c:v>
                </c:pt>
                <c:pt idx="5138">
                  <c:v>903.83803999999998</c:v>
                </c:pt>
                <c:pt idx="5139">
                  <c:v>901.82244000000003</c:v>
                </c:pt>
                <c:pt idx="5140">
                  <c:v>899.80673999999999</c:v>
                </c:pt>
                <c:pt idx="5141">
                  <c:v>897.79114000000004</c:v>
                </c:pt>
                <c:pt idx="5142">
                  <c:v>895.77544</c:v>
                </c:pt>
                <c:pt idx="5143">
                  <c:v>893.75983999999994</c:v>
                </c:pt>
                <c:pt idx="5144">
                  <c:v>891.74414000000002</c:v>
                </c:pt>
                <c:pt idx="5145">
                  <c:v>889.82244000000003</c:v>
                </c:pt>
                <c:pt idx="5146">
                  <c:v>887.80673999999999</c:v>
                </c:pt>
                <c:pt idx="5147">
                  <c:v>885.79114000000004</c:v>
                </c:pt>
                <c:pt idx="5148">
                  <c:v>883.77544</c:v>
                </c:pt>
                <c:pt idx="5149">
                  <c:v>881.75983999999994</c:v>
                </c:pt>
                <c:pt idx="5150">
                  <c:v>905.85374000000002</c:v>
                </c:pt>
                <c:pt idx="5151">
                  <c:v>919.86933999999997</c:v>
                </c:pt>
                <c:pt idx="5152">
                  <c:v>917.85374000000002</c:v>
                </c:pt>
                <c:pt idx="5153">
                  <c:v>915.83803999999998</c:v>
                </c:pt>
                <c:pt idx="5154">
                  <c:v>913.82244000000003</c:v>
                </c:pt>
                <c:pt idx="5155">
                  <c:v>911.80673999999999</c:v>
                </c:pt>
                <c:pt idx="5156">
                  <c:v>909.79114000000004</c:v>
                </c:pt>
                <c:pt idx="5157">
                  <c:v>907.77544</c:v>
                </c:pt>
                <c:pt idx="5158">
                  <c:v>885.79114000000004</c:v>
                </c:pt>
                <c:pt idx="5159">
                  <c:v>883.77544</c:v>
                </c:pt>
                <c:pt idx="5160">
                  <c:v>881.75983999999994</c:v>
                </c:pt>
                <c:pt idx="5161">
                  <c:v>879.74414000000002</c:v>
                </c:pt>
                <c:pt idx="5162">
                  <c:v>903.83803999999998</c:v>
                </c:pt>
                <c:pt idx="5163">
                  <c:v>917.85374000000002</c:v>
                </c:pt>
                <c:pt idx="5164">
                  <c:v>915.83803999999998</c:v>
                </c:pt>
                <c:pt idx="5165">
                  <c:v>913.82244000000003</c:v>
                </c:pt>
                <c:pt idx="5166">
                  <c:v>911.80673999999999</c:v>
                </c:pt>
                <c:pt idx="5167">
                  <c:v>909.79114000000004</c:v>
                </c:pt>
                <c:pt idx="5168">
                  <c:v>907.77544</c:v>
                </c:pt>
                <c:pt idx="5169">
                  <c:v>905.75983999999994</c:v>
                </c:pt>
                <c:pt idx="5170">
                  <c:v>881.75983999999994</c:v>
                </c:pt>
                <c:pt idx="5171">
                  <c:v>879.74414000000002</c:v>
                </c:pt>
                <c:pt idx="5172">
                  <c:v>877.72853999999995</c:v>
                </c:pt>
                <c:pt idx="5173">
                  <c:v>901.82244000000003</c:v>
                </c:pt>
                <c:pt idx="5174">
                  <c:v>915.83803999999998</c:v>
                </c:pt>
                <c:pt idx="5175">
                  <c:v>913.82244000000003</c:v>
                </c:pt>
                <c:pt idx="5176">
                  <c:v>911.80673999999999</c:v>
                </c:pt>
                <c:pt idx="5177">
                  <c:v>909.79114000000004</c:v>
                </c:pt>
                <c:pt idx="5178">
                  <c:v>907.77544</c:v>
                </c:pt>
                <c:pt idx="5179">
                  <c:v>905.75983999999994</c:v>
                </c:pt>
                <c:pt idx="5180">
                  <c:v>903.74414000000002</c:v>
                </c:pt>
                <c:pt idx="5181">
                  <c:v>877.72853999999995</c:v>
                </c:pt>
                <c:pt idx="5182">
                  <c:v>875.71284000000003</c:v>
                </c:pt>
                <c:pt idx="5183">
                  <c:v>899.80673999999999</c:v>
                </c:pt>
                <c:pt idx="5184">
                  <c:v>913.82244000000003</c:v>
                </c:pt>
                <c:pt idx="5185">
                  <c:v>911.80673999999999</c:v>
                </c:pt>
                <c:pt idx="5186">
                  <c:v>909.79114000000004</c:v>
                </c:pt>
                <c:pt idx="5187">
                  <c:v>907.77544</c:v>
                </c:pt>
                <c:pt idx="5188">
                  <c:v>905.75983999999994</c:v>
                </c:pt>
                <c:pt idx="5189">
                  <c:v>903.74414000000002</c:v>
                </c:pt>
                <c:pt idx="5190">
                  <c:v>901.72853999999995</c:v>
                </c:pt>
                <c:pt idx="5191">
                  <c:v>873.69723999999997</c:v>
                </c:pt>
                <c:pt idx="5192">
                  <c:v>897.79114000000004</c:v>
                </c:pt>
                <c:pt idx="5193">
                  <c:v>911.80673999999999</c:v>
                </c:pt>
                <c:pt idx="5194">
                  <c:v>909.79114000000004</c:v>
                </c:pt>
                <c:pt idx="5195">
                  <c:v>907.77544</c:v>
                </c:pt>
                <c:pt idx="5196">
                  <c:v>905.75983999999994</c:v>
                </c:pt>
                <c:pt idx="5197">
                  <c:v>903.74414000000002</c:v>
                </c:pt>
                <c:pt idx="5198">
                  <c:v>901.72853999999995</c:v>
                </c:pt>
                <c:pt idx="5199">
                  <c:v>899.71284000000003</c:v>
                </c:pt>
                <c:pt idx="5200">
                  <c:v>895.77544</c:v>
                </c:pt>
                <c:pt idx="5201">
                  <c:v>909.79114000000004</c:v>
                </c:pt>
                <c:pt idx="5202">
                  <c:v>907.77544</c:v>
                </c:pt>
                <c:pt idx="5203">
                  <c:v>905.75983999999994</c:v>
                </c:pt>
                <c:pt idx="5204">
                  <c:v>903.74414000000002</c:v>
                </c:pt>
                <c:pt idx="5205">
                  <c:v>901.72853999999995</c:v>
                </c:pt>
                <c:pt idx="5206">
                  <c:v>899.71284000000003</c:v>
                </c:pt>
                <c:pt idx="5207">
                  <c:v>897.69723999999997</c:v>
                </c:pt>
                <c:pt idx="5208">
                  <c:v>933.88504</c:v>
                </c:pt>
                <c:pt idx="5209">
                  <c:v>931.86933999999997</c:v>
                </c:pt>
                <c:pt idx="5210">
                  <c:v>929.85374000000002</c:v>
                </c:pt>
                <c:pt idx="5211">
                  <c:v>927.83803999999998</c:v>
                </c:pt>
                <c:pt idx="5212">
                  <c:v>925.82244000000003</c:v>
                </c:pt>
                <c:pt idx="5213">
                  <c:v>923.80673999999999</c:v>
                </c:pt>
                <c:pt idx="5214">
                  <c:v>921.79114000000004</c:v>
                </c:pt>
                <c:pt idx="5215">
                  <c:v>945.88504</c:v>
                </c:pt>
                <c:pt idx="5216">
                  <c:v>943.86933999999997</c:v>
                </c:pt>
                <c:pt idx="5217">
                  <c:v>941.85374000000002</c:v>
                </c:pt>
                <c:pt idx="5218">
                  <c:v>939.83803999999998</c:v>
                </c:pt>
                <c:pt idx="5219">
                  <c:v>937.82244000000003</c:v>
                </c:pt>
                <c:pt idx="5220">
                  <c:v>935.80673999999999</c:v>
                </c:pt>
                <c:pt idx="5221">
                  <c:v>941.85374000000002</c:v>
                </c:pt>
                <c:pt idx="5222">
                  <c:v>939.83803999999998</c:v>
                </c:pt>
                <c:pt idx="5223">
                  <c:v>937.82244000000003</c:v>
                </c:pt>
                <c:pt idx="5224">
                  <c:v>935.80673999999999</c:v>
                </c:pt>
                <c:pt idx="5225">
                  <c:v>933.79114000000004</c:v>
                </c:pt>
                <c:pt idx="5226">
                  <c:v>937.82244000000003</c:v>
                </c:pt>
                <c:pt idx="5227">
                  <c:v>935.80673999999999</c:v>
                </c:pt>
                <c:pt idx="5228">
                  <c:v>933.79114000000004</c:v>
                </c:pt>
                <c:pt idx="5229">
                  <c:v>931.77544</c:v>
                </c:pt>
                <c:pt idx="5230">
                  <c:v>933.79114000000004</c:v>
                </c:pt>
                <c:pt idx="5231">
                  <c:v>931.77544</c:v>
                </c:pt>
                <c:pt idx="5232">
                  <c:v>929.75983999999994</c:v>
                </c:pt>
                <c:pt idx="5233">
                  <c:v>929.75983999999994</c:v>
                </c:pt>
                <c:pt idx="5234">
                  <c:v>927.74414000000002</c:v>
                </c:pt>
                <c:pt idx="5235">
                  <c:v>925.72853999999995</c:v>
                </c:pt>
                <c:pt idx="5236">
                  <c:v>747.65023999999994</c:v>
                </c:pt>
                <c:pt idx="5237">
                  <c:v>763.68154000000004</c:v>
                </c:pt>
                <c:pt idx="5238">
                  <c:v>761.66593999999998</c:v>
                </c:pt>
                <c:pt idx="5239">
                  <c:v>777.69723999999997</c:v>
                </c:pt>
                <c:pt idx="5240">
                  <c:v>775.68154000000004</c:v>
                </c:pt>
                <c:pt idx="5241">
                  <c:v>773.66593999999998</c:v>
                </c:pt>
                <c:pt idx="5242">
                  <c:v>791.71284000000003</c:v>
                </c:pt>
                <c:pt idx="5243">
                  <c:v>789.69723999999997</c:v>
                </c:pt>
                <c:pt idx="5244">
                  <c:v>787.68154000000004</c:v>
                </c:pt>
                <c:pt idx="5245">
                  <c:v>785.66593999999998</c:v>
                </c:pt>
                <c:pt idx="5246">
                  <c:v>785.66593999999998</c:v>
                </c:pt>
                <c:pt idx="5247">
                  <c:v>783.65023999999994</c:v>
                </c:pt>
                <c:pt idx="5248">
                  <c:v>805.72853999999995</c:v>
                </c:pt>
                <c:pt idx="5249">
                  <c:v>803.71284000000003</c:v>
                </c:pt>
                <c:pt idx="5250">
                  <c:v>819.74414000000002</c:v>
                </c:pt>
                <c:pt idx="5251">
                  <c:v>817.72853999999995</c:v>
                </c:pt>
                <c:pt idx="5252">
                  <c:v>815.71284000000003</c:v>
                </c:pt>
                <c:pt idx="5253">
                  <c:v>813.69723999999997</c:v>
                </c:pt>
                <c:pt idx="5254">
                  <c:v>811.68154000000004</c:v>
                </c:pt>
                <c:pt idx="5255">
                  <c:v>809.66593999999998</c:v>
                </c:pt>
                <c:pt idx="5256">
                  <c:v>833.75983999999994</c:v>
                </c:pt>
                <c:pt idx="5257">
                  <c:v>847.77544</c:v>
                </c:pt>
                <c:pt idx="5258">
                  <c:v>845.75983999999994</c:v>
                </c:pt>
                <c:pt idx="5259">
                  <c:v>843.74414000000002</c:v>
                </c:pt>
                <c:pt idx="5260">
                  <c:v>841.72853999999995</c:v>
                </c:pt>
                <c:pt idx="5261">
                  <c:v>839.71284000000003</c:v>
                </c:pt>
                <c:pt idx="5262">
                  <c:v>837.69723999999997</c:v>
                </c:pt>
                <c:pt idx="5263">
                  <c:v>835.68154000000004</c:v>
                </c:pt>
                <c:pt idx="5264">
                  <c:v>761.66593999999998</c:v>
                </c:pt>
                <c:pt idx="5265">
                  <c:v>759.65023999999994</c:v>
                </c:pt>
                <c:pt idx="5266">
                  <c:v>775.68154000000004</c:v>
                </c:pt>
                <c:pt idx="5267">
                  <c:v>773.66593999999998</c:v>
                </c:pt>
                <c:pt idx="5268">
                  <c:v>771.65023999999994</c:v>
                </c:pt>
                <c:pt idx="5269">
                  <c:v>789.69723999999997</c:v>
                </c:pt>
                <c:pt idx="5270">
                  <c:v>787.68154000000004</c:v>
                </c:pt>
                <c:pt idx="5271">
                  <c:v>785.66593999999998</c:v>
                </c:pt>
                <c:pt idx="5272">
                  <c:v>783.65023999999994</c:v>
                </c:pt>
                <c:pt idx="5273">
                  <c:v>783.65023999999994</c:v>
                </c:pt>
                <c:pt idx="5274">
                  <c:v>781.63463999999999</c:v>
                </c:pt>
                <c:pt idx="5275">
                  <c:v>803.71284000000003</c:v>
                </c:pt>
                <c:pt idx="5276">
                  <c:v>801.69723999999997</c:v>
                </c:pt>
                <c:pt idx="5277">
                  <c:v>817.72853999999995</c:v>
                </c:pt>
                <c:pt idx="5278">
                  <c:v>815.71284000000003</c:v>
                </c:pt>
                <c:pt idx="5279">
                  <c:v>813.69723999999997</c:v>
                </c:pt>
                <c:pt idx="5280">
                  <c:v>811.68154000000004</c:v>
                </c:pt>
                <c:pt idx="5281">
                  <c:v>809.66593999999998</c:v>
                </c:pt>
                <c:pt idx="5282">
                  <c:v>807.65023999999994</c:v>
                </c:pt>
                <c:pt idx="5283">
                  <c:v>831.74414000000002</c:v>
                </c:pt>
                <c:pt idx="5284">
                  <c:v>845.75983999999994</c:v>
                </c:pt>
                <c:pt idx="5285">
                  <c:v>843.74414000000002</c:v>
                </c:pt>
                <c:pt idx="5286">
                  <c:v>841.72853999999995</c:v>
                </c:pt>
                <c:pt idx="5287">
                  <c:v>839.71284000000003</c:v>
                </c:pt>
                <c:pt idx="5288">
                  <c:v>837.69723999999997</c:v>
                </c:pt>
                <c:pt idx="5289">
                  <c:v>835.68154000000004</c:v>
                </c:pt>
                <c:pt idx="5290">
                  <c:v>833.66593999999998</c:v>
                </c:pt>
                <c:pt idx="5291">
                  <c:v>775.68154000000004</c:v>
                </c:pt>
                <c:pt idx="5292">
                  <c:v>791.71284000000003</c:v>
                </c:pt>
                <c:pt idx="5293">
                  <c:v>789.69723999999997</c:v>
                </c:pt>
                <c:pt idx="5294">
                  <c:v>787.68154000000004</c:v>
                </c:pt>
                <c:pt idx="5295">
                  <c:v>805.72853999999995</c:v>
                </c:pt>
                <c:pt idx="5296">
                  <c:v>803.71284000000003</c:v>
                </c:pt>
                <c:pt idx="5297">
                  <c:v>801.69723999999997</c:v>
                </c:pt>
                <c:pt idx="5298">
                  <c:v>799.68154000000004</c:v>
                </c:pt>
                <c:pt idx="5299">
                  <c:v>799.68154000000004</c:v>
                </c:pt>
                <c:pt idx="5300">
                  <c:v>797.66593999999998</c:v>
                </c:pt>
                <c:pt idx="5301">
                  <c:v>819.74414000000002</c:v>
                </c:pt>
                <c:pt idx="5302">
                  <c:v>817.72853999999995</c:v>
                </c:pt>
                <c:pt idx="5303">
                  <c:v>833.75983999999994</c:v>
                </c:pt>
                <c:pt idx="5304">
                  <c:v>831.74414000000002</c:v>
                </c:pt>
                <c:pt idx="5305">
                  <c:v>829.72853999999995</c:v>
                </c:pt>
                <c:pt idx="5306">
                  <c:v>827.71284000000003</c:v>
                </c:pt>
                <c:pt idx="5307">
                  <c:v>825.69723999999997</c:v>
                </c:pt>
                <c:pt idx="5308">
                  <c:v>823.68154000000004</c:v>
                </c:pt>
                <c:pt idx="5309">
                  <c:v>847.77544</c:v>
                </c:pt>
                <c:pt idx="5310">
                  <c:v>861.79114000000004</c:v>
                </c:pt>
                <c:pt idx="5311">
                  <c:v>859.77544</c:v>
                </c:pt>
                <c:pt idx="5312">
                  <c:v>857.75983999999994</c:v>
                </c:pt>
                <c:pt idx="5313">
                  <c:v>855.74414000000002</c:v>
                </c:pt>
                <c:pt idx="5314">
                  <c:v>853.72853999999995</c:v>
                </c:pt>
                <c:pt idx="5315">
                  <c:v>851.71284000000003</c:v>
                </c:pt>
                <c:pt idx="5316">
                  <c:v>849.69723999999997</c:v>
                </c:pt>
                <c:pt idx="5317">
                  <c:v>789.69723999999997</c:v>
                </c:pt>
                <c:pt idx="5318">
                  <c:v>787.68154000000004</c:v>
                </c:pt>
                <c:pt idx="5319">
                  <c:v>785.66593999999998</c:v>
                </c:pt>
                <c:pt idx="5320">
                  <c:v>803.71284000000003</c:v>
                </c:pt>
                <c:pt idx="5321">
                  <c:v>801.69723999999997</c:v>
                </c:pt>
                <c:pt idx="5322">
                  <c:v>799.68154000000004</c:v>
                </c:pt>
                <c:pt idx="5323">
                  <c:v>797.66593999999998</c:v>
                </c:pt>
                <c:pt idx="5324">
                  <c:v>797.66593999999998</c:v>
                </c:pt>
                <c:pt idx="5325">
                  <c:v>795.65023999999994</c:v>
                </c:pt>
                <c:pt idx="5326">
                  <c:v>817.72853999999995</c:v>
                </c:pt>
                <c:pt idx="5327">
                  <c:v>815.71284000000003</c:v>
                </c:pt>
                <c:pt idx="5328">
                  <c:v>831.74414000000002</c:v>
                </c:pt>
                <c:pt idx="5329">
                  <c:v>829.72853999999995</c:v>
                </c:pt>
                <c:pt idx="5330">
                  <c:v>827.71284000000003</c:v>
                </c:pt>
                <c:pt idx="5331">
                  <c:v>825.69723999999997</c:v>
                </c:pt>
                <c:pt idx="5332">
                  <c:v>823.68154000000004</c:v>
                </c:pt>
                <c:pt idx="5333">
                  <c:v>821.66593999999998</c:v>
                </c:pt>
                <c:pt idx="5334">
                  <c:v>845.75983999999994</c:v>
                </c:pt>
                <c:pt idx="5335">
                  <c:v>859.77544</c:v>
                </c:pt>
                <c:pt idx="5336">
                  <c:v>857.75983999999994</c:v>
                </c:pt>
                <c:pt idx="5337">
                  <c:v>855.74414000000002</c:v>
                </c:pt>
                <c:pt idx="5338">
                  <c:v>853.72853999999995</c:v>
                </c:pt>
                <c:pt idx="5339">
                  <c:v>851.71284000000003</c:v>
                </c:pt>
                <c:pt idx="5340">
                  <c:v>849.69723999999997</c:v>
                </c:pt>
                <c:pt idx="5341">
                  <c:v>847.68154000000004</c:v>
                </c:pt>
                <c:pt idx="5342">
                  <c:v>803.71284000000003</c:v>
                </c:pt>
                <c:pt idx="5343">
                  <c:v>801.69723999999997</c:v>
                </c:pt>
                <c:pt idx="5344">
                  <c:v>819.74414000000002</c:v>
                </c:pt>
                <c:pt idx="5345">
                  <c:v>817.72853999999995</c:v>
                </c:pt>
                <c:pt idx="5346">
                  <c:v>815.71284000000003</c:v>
                </c:pt>
                <c:pt idx="5347">
                  <c:v>813.69723999999997</c:v>
                </c:pt>
                <c:pt idx="5348">
                  <c:v>813.69723999999997</c:v>
                </c:pt>
                <c:pt idx="5349">
                  <c:v>811.68154000000004</c:v>
                </c:pt>
                <c:pt idx="5350">
                  <c:v>833.75983999999994</c:v>
                </c:pt>
                <c:pt idx="5351">
                  <c:v>831.74414000000002</c:v>
                </c:pt>
                <c:pt idx="5352">
                  <c:v>847.77544</c:v>
                </c:pt>
                <c:pt idx="5353">
                  <c:v>845.75983999999994</c:v>
                </c:pt>
                <c:pt idx="5354">
                  <c:v>843.74414000000002</c:v>
                </c:pt>
                <c:pt idx="5355">
                  <c:v>841.72853999999995</c:v>
                </c:pt>
                <c:pt idx="5356">
                  <c:v>839.71284000000003</c:v>
                </c:pt>
                <c:pt idx="5357">
                  <c:v>837.69723999999997</c:v>
                </c:pt>
                <c:pt idx="5358">
                  <c:v>861.79114000000004</c:v>
                </c:pt>
                <c:pt idx="5359">
                  <c:v>875.80673999999999</c:v>
                </c:pt>
                <c:pt idx="5360">
                  <c:v>873.79114000000004</c:v>
                </c:pt>
                <c:pt idx="5361">
                  <c:v>871.77544</c:v>
                </c:pt>
                <c:pt idx="5362">
                  <c:v>869.75983999999994</c:v>
                </c:pt>
                <c:pt idx="5363">
                  <c:v>867.74414000000002</c:v>
                </c:pt>
                <c:pt idx="5364">
                  <c:v>865.72853999999995</c:v>
                </c:pt>
                <c:pt idx="5365">
                  <c:v>863.71284000000003</c:v>
                </c:pt>
                <c:pt idx="5366">
                  <c:v>799.68154000000004</c:v>
                </c:pt>
                <c:pt idx="5367">
                  <c:v>817.72853999999995</c:v>
                </c:pt>
                <c:pt idx="5368">
                  <c:v>815.71284000000003</c:v>
                </c:pt>
                <c:pt idx="5369">
                  <c:v>813.69723999999997</c:v>
                </c:pt>
                <c:pt idx="5370">
                  <c:v>811.68154000000004</c:v>
                </c:pt>
                <c:pt idx="5371">
                  <c:v>811.68154000000004</c:v>
                </c:pt>
                <c:pt idx="5372">
                  <c:v>809.66593999999998</c:v>
                </c:pt>
                <c:pt idx="5373">
                  <c:v>831.74414000000002</c:v>
                </c:pt>
                <c:pt idx="5374">
                  <c:v>829.72853999999995</c:v>
                </c:pt>
                <c:pt idx="5375">
                  <c:v>845.75983999999994</c:v>
                </c:pt>
                <c:pt idx="5376">
                  <c:v>843.74414000000002</c:v>
                </c:pt>
                <c:pt idx="5377">
                  <c:v>841.72853999999995</c:v>
                </c:pt>
                <c:pt idx="5378">
                  <c:v>839.71284000000003</c:v>
                </c:pt>
                <c:pt idx="5379">
                  <c:v>837.69723999999997</c:v>
                </c:pt>
                <c:pt idx="5380">
                  <c:v>835.68154000000004</c:v>
                </c:pt>
                <c:pt idx="5381">
                  <c:v>859.77544</c:v>
                </c:pt>
                <c:pt idx="5382">
                  <c:v>873.79114000000004</c:v>
                </c:pt>
                <c:pt idx="5383">
                  <c:v>871.77544</c:v>
                </c:pt>
                <c:pt idx="5384">
                  <c:v>869.75983999999994</c:v>
                </c:pt>
                <c:pt idx="5385">
                  <c:v>867.74414000000002</c:v>
                </c:pt>
                <c:pt idx="5386">
                  <c:v>865.72853999999995</c:v>
                </c:pt>
                <c:pt idx="5387">
                  <c:v>863.71284000000003</c:v>
                </c:pt>
                <c:pt idx="5388">
                  <c:v>861.69723999999997</c:v>
                </c:pt>
                <c:pt idx="5389">
                  <c:v>815.71284000000003</c:v>
                </c:pt>
                <c:pt idx="5390">
                  <c:v>813.69723999999997</c:v>
                </c:pt>
                <c:pt idx="5391">
                  <c:v>811.68154000000004</c:v>
                </c:pt>
                <c:pt idx="5392">
                  <c:v>809.66593999999998</c:v>
                </c:pt>
                <c:pt idx="5393">
                  <c:v>809.66593999999998</c:v>
                </c:pt>
                <c:pt idx="5394">
                  <c:v>807.65023999999994</c:v>
                </c:pt>
                <c:pt idx="5395">
                  <c:v>829.72853999999995</c:v>
                </c:pt>
                <c:pt idx="5396">
                  <c:v>827.71284000000003</c:v>
                </c:pt>
                <c:pt idx="5397">
                  <c:v>843.74414000000002</c:v>
                </c:pt>
                <c:pt idx="5398">
                  <c:v>841.72853999999995</c:v>
                </c:pt>
                <c:pt idx="5399">
                  <c:v>839.71284000000003</c:v>
                </c:pt>
                <c:pt idx="5400">
                  <c:v>837.69723999999997</c:v>
                </c:pt>
                <c:pt idx="5401">
                  <c:v>835.68154000000004</c:v>
                </c:pt>
                <c:pt idx="5402">
                  <c:v>833.66593999999998</c:v>
                </c:pt>
                <c:pt idx="5403">
                  <c:v>857.75983999999994</c:v>
                </c:pt>
                <c:pt idx="5404">
                  <c:v>871.77544</c:v>
                </c:pt>
                <c:pt idx="5405">
                  <c:v>869.75983999999994</c:v>
                </c:pt>
                <c:pt idx="5406">
                  <c:v>867.74414000000002</c:v>
                </c:pt>
                <c:pt idx="5407">
                  <c:v>865.72853999999995</c:v>
                </c:pt>
                <c:pt idx="5408">
                  <c:v>863.71284000000003</c:v>
                </c:pt>
                <c:pt idx="5409">
                  <c:v>861.69723999999997</c:v>
                </c:pt>
                <c:pt idx="5410">
                  <c:v>859.68154000000004</c:v>
                </c:pt>
                <c:pt idx="5411">
                  <c:v>831.74414000000002</c:v>
                </c:pt>
                <c:pt idx="5412">
                  <c:v>829.72853999999995</c:v>
                </c:pt>
                <c:pt idx="5413">
                  <c:v>827.71284000000003</c:v>
                </c:pt>
                <c:pt idx="5414">
                  <c:v>827.71284000000003</c:v>
                </c:pt>
                <c:pt idx="5415">
                  <c:v>825.69723999999997</c:v>
                </c:pt>
                <c:pt idx="5416">
                  <c:v>847.77544</c:v>
                </c:pt>
                <c:pt idx="5417">
                  <c:v>845.75983999999994</c:v>
                </c:pt>
                <c:pt idx="5418">
                  <c:v>861.79114000000004</c:v>
                </c:pt>
                <c:pt idx="5419">
                  <c:v>859.77544</c:v>
                </c:pt>
                <c:pt idx="5420">
                  <c:v>857.75983999999994</c:v>
                </c:pt>
                <c:pt idx="5421">
                  <c:v>855.74414000000002</c:v>
                </c:pt>
                <c:pt idx="5422">
                  <c:v>853.72853999999995</c:v>
                </c:pt>
                <c:pt idx="5423">
                  <c:v>851.71284000000003</c:v>
                </c:pt>
                <c:pt idx="5424">
                  <c:v>875.80673999999999</c:v>
                </c:pt>
                <c:pt idx="5425">
                  <c:v>889.82244000000003</c:v>
                </c:pt>
                <c:pt idx="5426">
                  <c:v>887.80673999999999</c:v>
                </c:pt>
                <c:pt idx="5427">
                  <c:v>885.79114000000004</c:v>
                </c:pt>
                <c:pt idx="5428">
                  <c:v>883.77544</c:v>
                </c:pt>
                <c:pt idx="5429">
                  <c:v>881.75983999999994</c:v>
                </c:pt>
                <c:pt idx="5430">
                  <c:v>879.74414000000002</c:v>
                </c:pt>
                <c:pt idx="5431">
                  <c:v>877.72853999999995</c:v>
                </c:pt>
                <c:pt idx="5432">
                  <c:v>827.71284000000003</c:v>
                </c:pt>
                <c:pt idx="5433">
                  <c:v>825.69723999999997</c:v>
                </c:pt>
                <c:pt idx="5434">
                  <c:v>825.69723999999997</c:v>
                </c:pt>
                <c:pt idx="5435">
                  <c:v>823.68154000000004</c:v>
                </c:pt>
                <c:pt idx="5436">
                  <c:v>845.75983999999994</c:v>
                </c:pt>
                <c:pt idx="5437">
                  <c:v>843.74414000000002</c:v>
                </c:pt>
                <c:pt idx="5438">
                  <c:v>859.77544</c:v>
                </c:pt>
                <c:pt idx="5439">
                  <c:v>857.75983999999994</c:v>
                </c:pt>
                <c:pt idx="5440">
                  <c:v>855.74414000000002</c:v>
                </c:pt>
                <c:pt idx="5441">
                  <c:v>853.72853999999995</c:v>
                </c:pt>
                <c:pt idx="5442">
                  <c:v>851.71284000000003</c:v>
                </c:pt>
                <c:pt idx="5443">
                  <c:v>849.69723999999997</c:v>
                </c:pt>
                <c:pt idx="5444">
                  <c:v>873.79114000000004</c:v>
                </c:pt>
                <c:pt idx="5445">
                  <c:v>887.80673999999999</c:v>
                </c:pt>
                <c:pt idx="5446">
                  <c:v>885.79114000000004</c:v>
                </c:pt>
                <c:pt idx="5447">
                  <c:v>883.77544</c:v>
                </c:pt>
                <c:pt idx="5448">
                  <c:v>881.75983999999994</c:v>
                </c:pt>
                <c:pt idx="5449">
                  <c:v>879.74414000000002</c:v>
                </c:pt>
                <c:pt idx="5450">
                  <c:v>877.72853999999995</c:v>
                </c:pt>
                <c:pt idx="5451">
                  <c:v>875.71284000000003</c:v>
                </c:pt>
                <c:pt idx="5452">
                  <c:v>823.68154000000004</c:v>
                </c:pt>
                <c:pt idx="5453">
                  <c:v>823.68154000000004</c:v>
                </c:pt>
                <c:pt idx="5454">
                  <c:v>821.66593999999998</c:v>
                </c:pt>
                <c:pt idx="5455">
                  <c:v>843.74414000000002</c:v>
                </c:pt>
                <c:pt idx="5456">
                  <c:v>841.72853999999995</c:v>
                </c:pt>
                <c:pt idx="5457">
                  <c:v>857.75983999999994</c:v>
                </c:pt>
                <c:pt idx="5458">
                  <c:v>855.74414000000002</c:v>
                </c:pt>
                <c:pt idx="5459">
                  <c:v>853.72853999999995</c:v>
                </c:pt>
                <c:pt idx="5460">
                  <c:v>851.71284000000003</c:v>
                </c:pt>
                <c:pt idx="5461">
                  <c:v>849.69723999999997</c:v>
                </c:pt>
                <c:pt idx="5462">
                  <c:v>847.68154000000004</c:v>
                </c:pt>
                <c:pt idx="5463">
                  <c:v>871.77544</c:v>
                </c:pt>
                <c:pt idx="5464">
                  <c:v>885.79114000000004</c:v>
                </c:pt>
                <c:pt idx="5465">
                  <c:v>883.77544</c:v>
                </c:pt>
                <c:pt idx="5466">
                  <c:v>881.75983999999994</c:v>
                </c:pt>
                <c:pt idx="5467">
                  <c:v>879.74414000000002</c:v>
                </c:pt>
                <c:pt idx="5468">
                  <c:v>877.72853999999995</c:v>
                </c:pt>
                <c:pt idx="5469">
                  <c:v>875.71284000000003</c:v>
                </c:pt>
                <c:pt idx="5470">
                  <c:v>873.69723999999997</c:v>
                </c:pt>
                <c:pt idx="5471">
                  <c:v>821.66593999999998</c:v>
                </c:pt>
                <c:pt idx="5472">
                  <c:v>819.65023999999994</c:v>
                </c:pt>
                <c:pt idx="5473">
                  <c:v>841.72853999999995</c:v>
                </c:pt>
                <c:pt idx="5474">
                  <c:v>839.71284000000003</c:v>
                </c:pt>
                <c:pt idx="5475">
                  <c:v>855.74414000000002</c:v>
                </c:pt>
                <c:pt idx="5476">
                  <c:v>853.72853999999995</c:v>
                </c:pt>
                <c:pt idx="5477">
                  <c:v>851.71284000000003</c:v>
                </c:pt>
                <c:pt idx="5478">
                  <c:v>849.69723999999997</c:v>
                </c:pt>
                <c:pt idx="5479">
                  <c:v>847.68154000000004</c:v>
                </c:pt>
                <c:pt idx="5480">
                  <c:v>845.66593999999998</c:v>
                </c:pt>
                <c:pt idx="5481">
                  <c:v>869.75983999999994</c:v>
                </c:pt>
                <c:pt idx="5482">
                  <c:v>883.77544</c:v>
                </c:pt>
                <c:pt idx="5483">
                  <c:v>881.75983999999994</c:v>
                </c:pt>
                <c:pt idx="5484">
                  <c:v>879.74414000000002</c:v>
                </c:pt>
                <c:pt idx="5485">
                  <c:v>877.72853999999995</c:v>
                </c:pt>
                <c:pt idx="5486">
                  <c:v>875.71284000000003</c:v>
                </c:pt>
                <c:pt idx="5487">
                  <c:v>873.69723999999997</c:v>
                </c:pt>
                <c:pt idx="5488">
                  <c:v>871.68154000000004</c:v>
                </c:pt>
                <c:pt idx="5489">
                  <c:v>819.65023999999994</c:v>
                </c:pt>
                <c:pt idx="5490">
                  <c:v>841.72853999999995</c:v>
                </c:pt>
                <c:pt idx="5491">
                  <c:v>839.71284000000003</c:v>
                </c:pt>
                <c:pt idx="5492">
                  <c:v>855.74414000000002</c:v>
                </c:pt>
                <c:pt idx="5493">
                  <c:v>853.72853999999995</c:v>
                </c:pt>
                <c:pt idx="5494">
                  <c:v>851.71284000000003</c:v>
                </c:pt>
                <c:pt idx="5495">
                  <c:v>849.69723999999997</c:v>
                </c:pt>
                <c:pt idx="5496">
                  <c:v>847.68154000000004</c:v>
                </c:pt>
                <c:pt idx="5497">
                  <c:v>845.66593999999998</c:v>
                </c:pt>
                <c:pt idx="5498">
                  <c:v>869.75983999999994</c:v>
                </c:pt>
                <c:pt idx="5499">
                  <c:v>883.77544</c:v>
                </c:pt>
                <c:pt idx="5500">
                  <c:v>881.75983999999994</c:v>
                </c:pt>
                <c:pt idx="5501">
                  <c:v>879.74414000000002</c:v>
                </c:pt>
                <c:pt idx="5502">
                  <c:v>877.72853999999995</c:v>
                </c:pt>
                <c:pt idx="5503">
                  <c:v>875.71284000000003</c:v>
                </c:pt>
                <c:pt idx="5504">
                  <c:v>873.69723999999997</c:v>
                </c:pt>
                <c:pt idx="5505">
                  <c:v>871.68154000000004</c:v>
                </c:pt>
                <c:pt idx="5506">
                  <c:v>839.71284000000003</c:v>
                </c:pt>
                <c:pt idx="5507">
                  <c:v>837.69723999999997</c:v>
                </c:pt>
                <c:pt idx="5508">
                  <c:v>853.72853999999995</c:v>
                </c:pt>
                <c:pt idx="5509">
                  <c:v>851.71284000000003</c:v>
                </c:pt>
                <c:pt idx="5510">
                  <c:v>849.69723999999997</c:v>
                </c:pt>
                <c:pt idx="5511">
                  <c:v>847.68154000000004</c:v>
                </c:pt>
                <c:pt idx="5512">
                  <c:v>845.66593999999998</c:v>
                </c:pt>
                <c:pt idx="5513">
                  <c:v>843.65023999999994</c:v>
                </c:pt>
                <c:pt idx="5514">
                  <c:v>867.74414000000002</c:v>
                </c:pt>
                <c:pt idx="5515">
                  <c:v>881.75983999999994</c:v>
                </c:pt>
                <c:pt idx="5516">
                  <c:v>879.74414000000002</c:v>
                </c:pt>
                <c:pt idx="5517">
                  <c:v>877.72853999999995</c:v>
                </c:pt>
                <c:pt idx="5518">
                  <c:v>875.71284000000003</c:v>
                </c:pt>
                <c:pt idx="5519">
                  <c:v>873.69723999999997</c:v>
                </c:pt>
                <c:pt idx="5520">
                  <c:v>871.68154000000004</c:v>
                </c:pt>
                <c:pt idx="5521">
                  <c:v>869.66593999999998</c:v>
                </c:pt>
                <c:pt idx="5522">
                  <c:v>859.77544</c:v>
                </c:pt>
                <c:pt idx="5523">
                  <c:v>875.80673999999999</c:v>
                </c:pt>
                <c:pt idx="5524">
                  <c:v>873.79114000000004</c:v>
                </c:pt>
                <c:pt idx="5525">
                  <c:v>871.77544</c:v>
                </c:pt>
                <c:pt idx="5526">
                  <c:v>869.75983999999994</c:v>
                </c:pt>
                <c:pt idx="5527">
                  <c:v>867.74414000000002</c:v>
                </c:pt>
                <c:pt idx="5528">
                  <c:v>865.72853999999995</c:v>
                </c:pt>
                <c:pt idx="5529">
                  <c:v>889.82244000000003</c:v>
                </c:pt>
                <c:pt idx="5530">
                  <c:v>903.83803999999998</c:v>
                </c:pt>
                <c:pt idx="5531">
                  <c:v>901.82244000000003</c:v>
                </c:pt>
                <c:pt idx="5532">
                  <c:v>899.80673999999999</c:v>
                </c:pt>
                <c:pt idx="5533">
                  <c:v>897.79114000000004</c:v>
                </c:pt>
                <c:pt idx="5534">
                  <c:v>895.77544</c:v>
                </c:pt>
                <c:pt idx="5535">
                  <c:v>893.75983999999994</c:v>
                </c:pt>
                <c:pt idx="5536">
                  <c:v>891.74414000000002</c:v>
                </c:pt>
                <c:pt idx="5537">
                  <c:v>873.79114000000004</c:v>
                </c:pt>
                <c:pt idx="5538">
                  <c:v>871.77544</c:v>
                </c:pt>
                <c:pt idx="5539">
                  <c:v>869.75983999999994</c:v>
                </c:pt>
                <c:pt idx="5540">
                  <c:v>867.74414000000002</c:v>
                </c:pt>
                <c:pt idx="5541">
                  <c:v>865.72853999999995</c:v>
                </c:pt>
                <c:pt idx="5542">
                  <c:v>863.71284000000003</c:v>
                </c:pt>
                <c:pt idx="5543">
                  <c:v>887.80673999999999</c:v>
                </c:pt>
                <c:pt idx="5544">
                  <c:v>901.82244000000003</c:v>
                </c:pt>
                <c:pt idx="5545">
                  <c:v>899.80673999999999</c:v>
                </c:pt>
                <c:pt idx="5546">
                  <c:v>897.79114000000004</c:v>
                </c:pt>
                <c:pt idx="5547">
                  <c:v>895.77544</c:v>
                </c:pt>
                <c:pt idx="5548">
                  <c:v>893.75983999999994</c:v>
                </c:pt>
                <c:pt idx="5549">
                  <c:v>891.74414000000002</c:v>
                </c:pt>
                <c:pt idx="5550">
                  <c:v>889.72853999999995</c:v>
                </c:pt>
                <c:pt idx="5551">
                  <c:v>887.80673999999999</c:v>
                </c:pt>
                <c:pt idx="5552">
                  <c:v>885.79114000000004</c:v>
                </c:pt>
                <c:pt idx="5553">
                  <c:v>883.77544</c:v>
                </c:pt>
                <c:pt idx="5554">
                  <c:v>881.75983999999994</c:v>
                </c:pt>
                <c:pt idx="5555">
                  <c:v>879.74414000000002</c:v>
                </c:pt>
                <c:pt idx="5556">
                  <c:v>903.83803999999998</c:v>
                </c:pt>
                <c:pt idx="5557">
                  <c:v>917.85374000000002</c:v>
                </c:pt>
                <c:pt idx="5558">
                  <c:v>915.83803999999998</c:v>
                </c:pt>
                <c:pt idx="5559">
                  <c:v>913.82244000000003</c:v>
                </c:pt>
                <c:pt idx="5560">
                  <c:v>911.80673999999999</c:v>
                </c:pt>
                <c:pt idx="5561">
                  <c:v>909.79114000000004</c:v>
                </c:pt>
                <c:pt idx="5562">
                  <c:v>907.77544</c:v>
                </c:pt>
                <c:pt idx="5563">
                  <c:v>905.75983999999994</c:v>
                </c:pt>
                <c:pt idx="5564">
                  <c:v>883.77544</c:v>
                </c:pt>
                <c:pt idx="5565">
                  <c:v>881.75983999999994</c:v>
                </c:pt>
                <c:pt idx="5566">
                  <c:v>879.74414000000002</c:v>
                </c:pt>
                <c:pt idx="5567">
                  <c:v>877.72853999999995</c:v>
                </c:pt>
                <c:pt idx="5568">
                  <c:v>901.82244000000003</c:v>
                </c:pt>
                <c:pt idx="5569">
                  <c:v>915.83803999999998</c:v>
                </c:pt>
                <c:pt idx="5570">
                  <c:v>913.82244000000003</c:v>
                </c:pt>
                <c:pt idx="5571">
                  <c:v>911.80673999999999</c:v>
                </c:pt>
                <c:pt idx="5572">
                  <c:v>909.79114000000004</c:v>
                </c:pt>
                <c:pt idx="5573">
                  <c:v>907.77544</c:v>
                </c:pt>
                <c:pt idx="5574">
                  <c:v>905.75983999999994</c:v>
                </c:pt>
                <c:pt idx="5575">
                  <c:v>903.74414000000002</c:v>
                </c:pt>
                <c:pt idx="5576">
                  <c:v>879.74414000000002</c:v>
                </c:pt>
                <c:pt idx="5577">
                  <c:v>877.72853999999995</c:v>
                </c:pt>
                <c:pt idx="5578">
                  <c:v>875.71284000000003</c:v>
                </c:pt>
                <c:pt idx="5579">
                  <c:v>899.80673999999999</c:v>
                </c:pt>
                <c:pt idx="5580">
                  <c:v>913.82244000000003</c:v>
                </c:pt>
                <c:pt idx="5581">
                  <c:v>911.80673999999999</c:v>
                </c:pt>
                <c:pt idx="5582">
                  <c:v>909.79114000000004</c:v>
                </c:pt>
                <c:pt idx="5583">
                  <c:v>907.77544</c:v>
                </c:pt>
                <c:pt idx="5584">
                  <c:v>905.75983999999994</c:v>
                </c:pt>
                <c:pt idx="5585">
                  <c:v>903.74414000000002</c:v>
                </c:pt>
                <c:pt idx="5586">
                  <c:v>901.72853999999995</c:v>
                </c:pt>
                <c:pt idx="5587">
                  <c:v>875.71284000000003</c:v>
                </c:pt>
                <c:pt idx="5588">
                  <c:v>873.69723999999997</c:v>
                </c:pt>
                <c:pt idx="5589">
                  <c:v>897.79114000000004</c:v>
                </c:pt>
                <c:pt idx="5590">
                  <c:v>911.80673999999999</c:v>
                </c:pt>
                <c:pt idx="5591">
                  <c:v>909.79114000000004</c:v>
                </c:pt>
                <c:pt idx="5592">
                  <c:v>907.77544</c:v>
                </c:pt>
                <c:pt idx="5593">
                  <c:v>905.75983999999994</c:v>
                </c:pt>
                <c:pt idx="5594">
                  <c:v>903.74414000000002</c:v>
                </c:pt>
                <c:pt idx="5595">
                  <c:v>901.72853999999995</c:v>
                </c:pt>
                <c:pt idx="5596">
                  <c:v>899.71284000000003</c:v>
                </c:pt>
                <c:pt idx="5597">
                  <c:v>871.68154000000004</c:v>
                </c:pt>
                <c:pt idx="5598">
                  <c:v>895.77544</c:v>
                </c:pt>
                <c:pt idx="5599">
                  <c:v>909.79114000000004</c:v>
                </c:pt>
                <c:pt idx="5600">
                  <c:v>907.77544</c:v>
                </c:pt>
                <c:pt idx="5601">
                  <c:v>905.75983999999994</c:v>
                </c:pt>
                <c:pt idx="5602">
                  <c:v>903.74414000000002</c:v>
                </c:pt>
                <c:pt idx="5603">
                  <c:v>901.72853999999995</c:v>
                </c:pt>
                <c:pt idx="5604">
                  <c:v>899.71284000000003</c:v>
                </c:pt>
                <c:pt idx="5605">
                  <c:v>897.69723999999997</c:v>
                </c:pt>
                <c:pt idx="5606">
                  <c:v>893.75983999999994</c:v>
                </c:pt>
                <c:pt idx="5607">
                  <c:v>907.77544</c:v>
                </c:pt>
                <c:pt idx="5608">
                  <c:v>905.75983999999994</c:v>
                </c:pt>
                <c:pt idx="5609">
                  <c:v>903.74414000000002</c:v>
                </c:pt>
                <c:pt idx="5610">
                  <c:v>901.72853999999995</c:v>
                </c:pt>
                <c:pt idx="5611">
                  <c:v>899.71284000000003</c:v>
                </c:pt>
                <c:pt idx="5612">
                  <c:v>897.69723999999997</c:v>
                </c:pt>
                <c:pt idx="5613">
                  <c:v>895.68154000000004</c:v>
                </c:pt>
                <c:pt idx="5614">
                  <c:v>931.86933999999997</c:v>
                </c:pt>
                <c:pt idx="5615">
                  <c:v>929.85374000000002</c:v>
                </c:pt>
                <c:pt idx="5616">
                  <c:v>927.83803999999998</c:v>
                </c:pt>
                <c:pt idx="5617">
                  <c:v>925.82244000000003</c:v>
                </c:pt>
                <c:pt idx="5618">
                  <c:v>923.80673999999999</c:v>
                </c:pt>
                <c:pt idx="5619">
                  <c:v>921.79114000000004</c:v>
                </c:pt>
                <c:pt idx="5620">
                  <c:v>919.77544</c:v>
                </c:pt>
                <c:pt idx="5621">
                  <c:v>943.86933999999997</c:v>
                </c:pt>
                <c:pt idx="5622">
                  <c:v>941.85374000000002</c:v>
                </c:pt>
                <c:pt idx="5623">
                  <c:v>939.83803999999998</c:v>
                </c:pt>
                <c:pt idx="5624">
                  <c:v>937.82244000000003</c:v>
                </c:pt>
                <c:pt idx="5625">
                  <c:v>935.80673999999999</c:v>
                </c:pt>
                <c:pt idx="5626">
                  <c:v>933.79114000000004</c:v>
                </c:pt>
                <c:pt idx="5627">
                  <c:v>939.83803999999998</c:v>
                </c:pt>
                <c:pt idx="5628">
                  <c:v>937.82244000000003</c:v>
                </c:pt>
                <c:pt idx="5629">
                  <c:v>935.80673999999999</c:v>
                </c:pt>
                <c:pt idx="5630">
                  <c:v>933.79114000000004</c:v>
                </c:pt>
                <c:pt idx="5631">
                  <c:v>931.77544</c:v>
                </c:pt>
                <c:pt idx="5632">
                  <c:v>935.80673999999999</c:v>
                </c:pt>
                <c:pt idx="5633">
                  <c:v>933.79114000000004</c:v>
                </c:pt>
                <c:pt idx="5634">
                  <c:v>931.77544</c:v>
                </c:pt>
                <c:pt idx="5635">
                  <c:v>929.75983999999994</c:v>
                </c:pt>
                <c:pt idx="5636">
                  <c:v>931.77544</c:v>
                </c:pt>
                <c:pt idx="5637">
                  <c:v>929.75983999999994</c:v>
                </c:pt>
                <c:pt idx="5638">
                  <c:v>927.74414000000002</c:v>
                </c:pt>
                <c:pt idx="5639">
                  <c:v>927.74414000000002</c:v>
                </c:pt>
                <c:pt idx="5640">
                  <c:v>925.72853999999995</c:v>
                </c:pt>
                <c:pt idx="5641">
                  <c:v>923.71284000000003</c:v>
                </c:pt>
                <c:pt idx="5642">
                  <c:v>777.69723999999997</c:v>
                </c:pt>
                <c:pt idx="5643">
                  <c:v>775.68154000000004</c:v>
                </c:pt>
                <c:pt idx="5644">
                  <c:v>791.71284000000003</c:v>
                </c:pt>
                <c:pt idx="5645">
                  <c:v>789.69723999999997</c:v>
                </c:pt>
                <c:pt idx="5646">
                  <c:v>787.68154000000004</c:v>
                </c:pt>
                <c:pt idx="5647">
                  <c:v>805.72853999999995</c:v>
                </c:pt>
                <c:pt idx="5648">
                  <c:v>803.71284000000003</c:v>
                </c:pt>
                <c:pt idx="5649">
                  <c:v>801.69723999999997</c:v>
                </c:pt>
                <c:pt idx="5650">
                  <c:v>799.68154000000004</c:v>
                </c:pt>
                <c:pt idx="5651">
                  <c:v>799.68154000000004</c:v>
                </c:pt>
                <c:pt idx="5652">
                  <c:v>797.66593999999998</c:v>
                </c:pt>
                <c:pt idx="5653">
                  <c:v>819.74414000000002</c:v>
                </c:pt>
                <c:pt idx="5654">
                  <c:v>817.72853999999995</c:v>
                </c:pt>
                <c:pt idx="5655">
                  <c:v>833.75983999999994</c:v>
                </c:pt>
                <c:pt idx="5656">
                  <c:v>831.74414000000002</c:v>
                </c:pt>
                <c:pt idx="5657">
                  <c:v>829.72853999999995</c:v>
                </c:pt>
                <c:pt idx="5658">
                  <c:v>827.71284000000003</c:v>
                </c:pt>
                <c:pt idx="5659">
                  <c:v>825.69723999999997</c:v>
                </c:pt>
                <c:pt idx="5660">
                  <c:v>823.68154000000004</c:v>
                </c:pt>
                <c:pt idx="5661">
                  <c:v>847.77544</c:v>
                </c:pt>
                <c:pt idx="5662">
                  <c:v>861.79114000000004</c:v>
                </c:pt>
                <c:pt idx="5663">
                  <c:v>859.77544</c:v>
                </c:pt>
                <c:pt idx="5664">
                  <c:v>857.75983999999994</c:v>
                </c:pt>
                <c:pt idx="5665">
                  <c:v>855.74414000000002</c:v>
                </c:pt>
                <c:pt idx="5666">
                  <c:v>853.72853999999995</c:v>
                </c:pt>
                <c:pt idx="5667">
                  <c:v>851.71284000000003</c:v>
                </c:pt>
                <c:pt idx="5668">
                  <c:v>849.69723999999997</c:v>
                </c:pt>
                <c:pt idx="5669">
                  <c:v>791.71284000000003</c:v>
                </c:pt>
                <c:pt idx="5670">
                  <c:v>807.74414000000002</c:v>
                </c:pt>
                <c:pt idx="5671">
                  <c:v>805.72853999999995</c:v>
                </c:pt>
                <c:pt idx="5672">
                  <c:v>803.71284000000003</c:v>
                </c:pt>
                <c:pt idx="5673">
                  <c:v>821.75983999999994</c:v>
                </c:pt>
                <c:pt idx="5674">
                  <c:v>819.74414000000002</c:v>
                </c:pt>
                <c:pt idx="5675">
                  <c:v>817.72853999999995</c:v>
                </c:pt>
                <c:pt idx="5676">
                  <c:v>815.71284000000003</c:v>
                </c:pt>
                <c:pt idx="5677">
                  <c:v>815.71284000000003</c:v>
                </c:pt>
                <c:pt idx="5678">
                  <c:v>813.69723999999997</c:v>
                </c:pt>
                <c:pt idx="5679">
                  <c:v>835.77544</c:v>
                </c:pt>
                <c:pt idx="5680">
                  <c:v>833.75983999999994</c:v>
                </c:pt>
                <c:pt idx="5681">
                  <c:v>849.79114000000004</c:v>
                </c:pt>
                <c:pt idx="5682">
                  <c:v>847.77544</c:v>
                </c:pt>
                <c:pt idx="5683">
                  <c:v>845.75983999999994</c:v>
                </c:pt>
                <c:pt idx="5684">
                  <c:v>843.74414000000002</c:v>
                </c:pt>
                <c:pt idx="5685">
                  <c:v>841.72853999999995</c:v>
                </c:pt>
                <c:pt idx="5686">
                  <c:v>839.71284000000003</c:v>
                </c:pt>
                <c:pt idx="5687">
                  <c:v>863.80673999999999</c:v>
                </c:pt>
                <c:pt idx="5688">
                  <c:v>877.82244000000003</c:v>
                </c:pt>
                <c:pt idx="5689">
                  <c:v>875.80673999999999</c:v>
                </c:pt>
                <c:pt idx="5690">
                  <c:v>873.79114000000004</c:v>
                </c:pt>
                <c:pt idx="5691">
                  <c:v>871.77544</c:v>
                </c:pt>
                <c:pt idx="5692">
                  <c:v>869.75983999999994</c:v>
                </c:pt>
                <c:pt idx="5693">
                  <c:v>867.74414000000002</c:v>
                </c:pt>
                <c:pt idx="5694">
                  <c:v>865.72853999999995</c:v>
                </c:pt>
                <c:pt idx="5695">
                  <c:v>805.72853999999995</c:v>
                </c:pt>
                <c:pt idx="5696">
                  <c:v>803.71284000000003</c:v>
                </c:pt>
                <c:pt idx="5697">
                  <c:v>801.69723999999997</c:v>
                </c:pt>
                <c:pt idx="5698">
                  <c:v>819.74414000000002</c:v>
                </c:pt>
                <c:pt idx="5699">
                  <c:v>817.72853999999995</c:v>
                </c:pt>
                <c:pt idx="5700">
                  <c:v>815.71284000000003</c:v>
                </c:pt>
                <c:pt idx="5701">
                  <c:v>813.69723999999997</c:v>
                </c:pt>
                <c:pt idx="5702">
                  <c:v>813.69723999999997</c:v>
                </c:pt>
                <c:pt idx="5703">
                  <c:v>811.68154000000004</c:v>
                </c:pt>
                <c:pt idx="5704">
                  <c:v>833.75983999999994</c:v>
                </c:pt>
                <c:pt idx="5705">
                  <c:v>831.74414000000002</c:v>
                </c:pt>
                <c:pt idx="5706">
                  <c:v>847.77544</c:v>
                </c:pt>
                <c:pt idx="5707">
                  <c:v>845.75983999999994</c:v>
                </c:pt>
                <c:pt idx="5708">
                  <c:v>843.74414000000002</c:v>
                </c:pt>
                <c:pt idx="5709">
                  <c:v>841.72853999999995</c:v>
                </c:pt>
                <c:pt idx="5710">
                  <c:v>839.71284000000003</c:v>
                </c:pt>
                <c:pt idx="5711">
                  <c:v>837.69723999999997</c:v>
                </c:pt>
                <c:pt idx="5712">
                  <c:v>861.79114000000004</c:v>
                </c:pt>
                <c:pt idx="5713">
                  <c:v>875.80673999999999</c:v>
                </c:pt>
                <c:pt idx="5714">
                  <c:v>873.79114000000004</c:v>
                </c:pt>
                <c:pt idx="5715">
                  <c:v>871.77544</c:v>
                </c:pt>
                <c:pt idx="5716">
                  <c:v>869.75983999999994</c:v>
                </c:pt>
                <c:pt idx="5717">
                  <c:v>867.74414000000002</c:v>
                </c:pt>
                <c:pt idx="5718">
                  <c:v>865.72853999999995</c:v>
                </c:pt>
                <c:pt idx="5719">
                  <c:v>863.71284000000003</c:v>
                </c:pt>
                <c:pt idx="5720">
                  <c:v>819.74414000000002</c:v>
                </c:pt>
                <c:pt idx="5721">
                  <c:v>817.72853999999995</c:v>
                </c:pt>
                <c:pt idx="5722">
                  <c:v>835.77544</c:v>
                </c:pt>
                <c:pt idx="5723">
                  <c:v>833.75983999999994</c:v>
                </c:pt>
                <c:pt idx="5724">
                  <c:v>831.74414000000002</c:v>
                </c:pt>
                <c:pt idx="5725">
                  <c:v>829.72853999999995</c:v>
                </c:pt>
                <c:pt idx="5726">
                  <c:v>829.72853999999995</c:v>
                </c:pt>
                <c:pt idx="5727">
                  <c:v>827.71284000000003</c:v>
                </c:pt>
                <c:pt idx="5728">
                  <c:v>849.79114000000004</c:v>
                </c:pt>
                <c:pt idx="5729">
                  <c:v>847.77544</c:v>
                </c:pt>
                <c:pt idx="5730">
                  <c:v>863.80673999999999</c:v>
                </c:pt>
                <c:pt idx="5731">
                  <c:v>861.79114000000004</c:v>
                </c:pt>
                <c:pt idx="5732">
                  <c:v>859.77544</c:v>
                </c:pt>
                <c:pt idx="5733">
                  <c:v>857.75983999999994</c:v>
                </c:pt>
                <c:pt idx="5734">
                  <c:v>855.74414000000002</c:v>
                </c:pt>
                <c:pt idx="5735">
                  <c:v>853.72853999999995</c:v>
                </c:pt>
                <c:pt idx="5736">
                  <c:v>877.82244000000003</c:v>
                </c:pt>
                <c:pt idx="5737">
                  <c:v>891.83803999999998</c:v>
                </c:pt>
                <c:pt idx="5738">
                  <c:v>889.82244000000003</c:v>
                </c:pt>
                <c:pt idx="5739">
                  <c:v>887.80673999999999</c:v>
                </c:pt>
                <c:pt idx="5740">
                  <c:v>885.79114000000004</c:v>
                </c:pt>
                <c:pt idx="5741">
                  <c:v>883.77544</c:v>
                </c:pt>
                <c:pt idx="5742">
                  <c:v>881.75983999999994</c:v>
                </c:pt>
                <c:pt idx="5743">
                  <c:v>879.74414000000002</c:v>
                </c:pt>
                <c:pt idx="5744">
                  <c:v>815.71284000000003</c:v>
                </c:pt>
                <c:pt idx="5745">
                  <c:v>833.75983999999994</c:v>
                </c:pt>
                <c:pt idx="5746">
                  <c:v>831.74414000000002</c:v>
                </c:pt>
                <c:pt idx="5747">
                  <c:v>829.72853999999995</c:v>
                </c:pt>
                <c:pt idx="5748">
                  <c:v>827.71284000000003</c:v>
                </c:pt>
                <c:pt idx="5749">
                  <c:v>827.71284000000003</c:v>
                </c:pt>
                <c:pt idx="5750">
                  <c:v>825.69723999999997</c:v>
                </c:pt>
                <c:pt idx="5751">
                  <c:v>847.77544</c:v>
                </c:pt>
                <c:pt idx="5752">
                  <c:v>845.75983999999994</c:v>
                </c:pt>
                <c:pt idx="5753">
                  <c:v>861.79114000000004</c:v>
                </c:pt>
                <c:pt idx="5754">
                  <c:v>859.77544</c:v>
                </c:pt>
                <c:pt idx="5755">
                  <c:v>857.75983999999994</c:v>
                </c:pt>
                <c:pt idx="5756">
                  <c:v>855.74414000000002</c:v>
                </c:pt>
                <c:pt idx="5757">
                  <c:v>853.72853999999995</c:v>
                </c:pt>
                <c:pt idx="5758">
                  <c:v>851.71284000000003</c:v>
                </c:pt>
                <c:pt idx="5759">
                  <c:v>875.80673999999999</c:v>
                </c:pt>
                <c:pt idx="5760">
                  <c:v>889.82244000000003</c:v>
                </c:pt>
                <c:pt idx="5761">
                  <c:v>887.80673999999999</c:v>
                </c:pt>
                <c:pt idx="5762">
                  <c:v>885.79114000000004</c:v>
                </c:pt>
                <c:pt idx="5763">
                  <c:v>883.77544</c:v>
                </c:pt>
                <c:pt idx="5764">
                  <c:v>881.75983999999994</c:v>
                </c:pt>
                <c:pt idx="5765">
                  <c:v>879.74414000000002</c:v>
                </c:pt>
                <c:pt idx="5766">
                  <c:v>877.72853999999995</c:v>
                </c:pt>
                <c:pt idx="5767">
                  <c:v>831.74414000000002</c:v>
                </c:pt>
                <c:pt idx="5768">
                  <c:v>829.72853999999995</c:v>
                </c:pt>
                <c:pt idx="5769">
                  <c:v>827.71284000000003</c:v>
                </c:pt>
                <c:pt idx="5770">
                  <c:v>825.69723999999997</c:v>
                </c:pt>
                <c:pt idx="5771">
                  <c:v>825.69723999999997</c:v>
                </c:pt>
                <c:pt idx="5772">
                  <c:v>823.68154000000004</c:v>
                </c:pt>
                <c:pt idx="5773">
                  <c:v>845.75983999999994</c:v>
                </c:pt>
                <c:pt idx="5774">
                  <c:v>843.74414000000002</c:v>
                </c:pt>
                <c:pt idx="5775">
                  <c:v>859.77544</c:v>
                </c:pt>
                <c:pt idx="5776">
                  <c:v>857.75983999999994</c:v>
                </c:pt>
                <c:pt idx="5777">
                  <c:v>855.74414000000002</c:v>
                </c:pt>
                <c:pt idx="5778">
                  <c:v>853.72853999999995</c:v>
                </c:pt>
                <c:pt idx="5779">
                  <c:v>851.71284000000003</c:v>
                </c:pt>
                <c:pt idx="5780">
                  <c:v>849.69723999999997</c:v>
                </c:pt>
                <c:pt idx="5781">
                  <c:v>873.79114000000004</c:v>
                </c:pt>
                <c:pt idx="5782">
                  <c:v>887.80673999999999</c:v>
                </c:pt>
                <c:pt idx="5783">
                  <c:v>885.79114000000004</c:v>
                </c:pt>
                <c:pt idx="5784">
                  <c:v>883.77544</c:v>
                </c:pt>
                <c:pt idx="5785">
                  <c:v>881.75983999999994</c:v>
                </c:pt>
                <c:pt idx="5786">
                  <c:v>879.74414000000002</c:v>
                </c:pt>
                <c:pt idx="5787">
                  <c:v>877.72853999999995</c:v>
                </c:pt>
                <c:pt idx="5788">
                  <c:v>875.71284000000003</c:v>
                </c:pt>
                <c:pt idx="5789">
                  <c:v>847.77544</c:v>
                </c:pt>
                <c:pt idx="5790">
                  <c:v>845.75983999999994</c:v>
                </c:pt>
                <c:pt idx="5791">
                  <c:v>843.74414000000002</c:v>
                </c:pt>
                <c:pt idx="5792">
                  <c:v>843.74414000000002</c:v>
                </c:pt>
                <c:pt idx="5793">
                  <c:v>841.72853999999995</c:v>
                </c:pt>
                <c:pt idx="5794">
                  <c:v>863.80673999999999</c:v>
                </c:pt>
                <c:pt idx="5795">
                  <c:v>861.79114000000004</c:v>
                </c:pt>
                <c:pt idx="5796">
                  <c:v>877.82244000000003</c:v>
                </c:pt>
                <c:pt idx="5797">
                  <c:v>875.80673999999999</c:v>
                </c:pt>
                <c:pt idx="5798">
                  <c:v>873.79114000000004</c:v>
                </c:pt>
                <c:pt idx="5799">
                  <c:v>871.77544</c:v>
                </c:pt>
                <c:pt idx="5800">
                  <c:v>869.75983999999994</c:v>
                </c:pt>
                <c:pt idx="5801">
                  <c:v>867.74414000000002</c:v>
                </c:pt>
                <c:pt idx="5802">
                  <c:v>891.83803999999998</c:v>
                </c:pt>
                <c:pt idx="5803">
                  <c:v>905.85374000000002</c:v>
                </c:pt>
                <c:pt idx="5804">
                  <c:v>903.83803999999998</c:v>
                </c:pt>
                <c:pt idx="5805">
                  <c:v>901.82244000000003</c:v>
                </c:pt>
                <c:pt idx="5806">
                  <c:v>899.80673999999999</c:v>
                </c:pt>
                <c:pt idx="5807">
                  <c:v>897.79114000000004</c:v>
                </c:pt>
                <c:pt idx="5808">
                  <c:v>895.77544</c:v>
                </c:pt>
                <c:pt idx="5809">
                  <c:v>893.75983999999994</c:v>
                </c:pt>
                <c:pt idx="5810">
                  <c:v>843.74414000000002</c:v>
                </c:pt>
                <c:pt idx="5811">
                  <c:v>841.72853999999995</c:v>
                </c:pt>
                <c:pt idx="5812">
                  <c:v>841.72853999999995</c:v>
                </c:pt>
                <c:pt idx="5813">
                  <c:v>839.71284000000003</c:v>
                </c:pt>
                <c:pt idx="5814">
                  <c:v>861.79114000000004</c:v>
                </c:pt>
                <c:pt idx="5815">
                  <c:v>859.77544</c:v>
                </c:pt>
                <c:pt idx="5816">
                  <c:v>875.80673999999999</c:v>
                </c:pt>
                <c:pt idx="5817">
                  <c:v>873.79114000000004</c:v>
                </c:pt>
                <c:pt idx="5818">
                  <c:v>871.77544</c:v>
                </c:pt>
                <c:pt idx="5819">
                  <c:v>869.75983999999994</c:v>
                </c:pt>
                <c:pt idx="5820">
                  <c:v>867.74414000000002</c:v>
                </c:pt>
                <c:pt idx="5821">
                  <c:v>865.72853999999995</c:v>
                </c:pt>
                <c:pt idx="5822">
                  <c:v>889.82244000000003</c:v>
                </c:pt>
                <c:pt idx="5823">
                  <c:v>903.83803999999998</c:v>
                </c:pt>
                <c:pt idx="5824">
                  <c:v>901.82244000000003</c:v>
                </c:pt>
                <c:pt idx="5825">
                  <c:v>899.80673999999999</c:v>
                </c:pt>
                <c:pt idx="5826">
                  <c:v>897.79114000000004</c:v>
                </c:pt>
                <c:pt idx="5827">
                  <c:v>895.77544</c:v>
                </c:pt>
                <c:pt idx="5828">
                  <c:v>893.75983999999994</c:v>
                </c:pt>
                <c:pt idx="5829">
                  <c:v>891.74414000000002</c:v>
                </c:pt>
                <c:pt idx="5830">
                  <c:v>839.71284000000003</c:v>
                </c:pt>
                <c:pt idx="5831">
                  <c:v>839.71284000000003</c:v>
                </c:pt>
                <c:pt idx="5832">
                  <c:v>837.69723999999997</c:v>
                </c:pt>
                <c:pt idx="5833">
                  <c:v>859.77544</c:v>
                </c:pt>
                <c:pt idx="5834">
                  <c:v>857.75983999999994</c:v>
                </c:pt>
                <c:pt idx="5835">
                  <c:v>873.79114000000004</c:v>
                </c:pt>
                <c:pt idx="5836">
                  <c:v>871.77544</c:v>
                </c:pt>
                <c:pt idx="5837">
                  <c:v>869.75983999999994</c:v>
                </c:pt>
                <c:pt idx="5838">
                  <c:v>867.74414000000002</c:v>
                </c:pt>
                <c:pt idx="5839">
                  <c:v>865.72853999999995</c:v>
                </c:pt>
                <c:pt idx="5840">
                  <c:v>863.71284000000003</c:v>
                </c:pt>
                <c:pt idx="5841">
                  <c:v>887.80673999999999</c:v>
                </c:pt>
                <c:pt idx="5842">
                  <c:v>901.82244000000003</c:v>
                </c:pt>
                <c:pt idx="5843">
                  <c:v>899.80673999999999</c:v>
                </c:pt>
                <c:pt idx="5844">
                  <c:v>897.79114000000004</c:v>
                </c:pt>
                <c:pt idx="5845">
                  <c:v>895.77544</c:v>
                </c:pt>
                <c:pt idx="5846">
                  <c:v>893.75983999999994</c:v>
                </c:pt>
                <c:pt idx="5847">
                  <c:v>891.74414000000002</c:v>
                </c:pt>
                <c:pt idx="5848">
                  <c:v>889.72853999999995</c:v>
                </c:pt>
                <c:pt idx="5849">
                  <c:v>837.69723999999997</c:v>
                </c:pt>
                <c:pt idx="5850">
                  <c:v>835.68154000000004</c:v>
                </c:pt>
                <c:pt idx="5851">
                  <c:v>857.75983999999994</c:v>
                </c:pt>
                <c:pt idx="5852">
                  <c:v>855.74414000000002</c:v>
                </c:pt>
                <c:pt idx="5853">
                  <c:v>871.77544</c:v>
                </c:pt>
                <c:pt idx="5854">
                  <c:v>869.75983999999994</c:v>
                </c:pt>
                <c:pt idx="5855">
                  <c:v>867.74414000000002</c:v>
                </c:pt>
                <c:pt idx="5856">
                  <c:v>865.72853999999995</c:v>
                </c:pt>
                <c:pt idx="5857">
                  <c:v>863.71284000000003</c:v>
                </c:pt>
                <c:pt idx="5858">
                  <c:v>861.69723999999997</c:v>
                </c:pt>
                <c:pt idx="5859">
                  <c:v>885.79114000000004</c:v>
                </c:pt>
                <c:pt idx="5860">
                  <c:v>899.80673999999999</c:v>
                </c:pt>
                <c:pt idx="5861">
                  <c:v>897.79114000000004</c:v>
                </c:pt>
                <c:pt idx="5862">
                  <c:v>895.77544</c:v>
                </c:pt>
                <c:pt idx="5863">
                  <c:v>893.75983999999994</c:v>
                </c:pt>
                <c:pt idx="5864">
                  <c:v>891.74414000000002</c:v>
                </c:pt>
                <c:pt idx="5865">
                  <c:v>889.72853999999995</c:v>
                </c:pt>
                <c:pt idx="5866">
                  <c:v>887.71284000000003</c:v>
                </c:pt>
                <c:pt idx="5867">
                  <c:v>835.68154000000004</c:v>
                </c:pt>
                <c:pt idx="5868">
                  <c:v>857.75983999999994</c:v>
                </c:pt>
                <c:pt idx="5869">
                  <c:v>855.74414000000002</c:v>
                </c:pt>
                <c:pt idx="5870">
                  <c:v>871.77544</c:v>
                </c:pt>
                <c:pt idx="5871">
                  <c:v>869.75983999999994</c:v>
                </c:pt>
                <c:pt idx="5872">
                  <c:v>867.74414000000002</c:v>
                </c:pt>
                <c:pt idx="5873">
                  <c:v>865.72853999999995</c:v>
                </c:pt>
                <c:pt idx="5874">
                  <c:v>863.71284000000003</c:v>
                </c:pt>
                <c:pt idx="5875">
                  <c:v>861.69723999999997</c:v>
                </c:pt>
                <c:pt idx="5876">
                  <c:v>885.79114000000004</c:v>
                </c:pt>
                <c:pt idx="5877">
                  <c:v>899.80673999999999</c:v>
                </c:pt>
                <c:pt idx="5878">
                  <c:v>897.79114000000004</c:v>
                </c:pt>
                <c:pt idx="5879">
                  <c:v>895.77544</c:v>
                </c:pt>
                <c:pt idx="5880">
                  <c:v>893.75983999999994</c:v>
                </c:pt>
                <c:pt idx="5881">
                  <c:v>891.74414000000002</c:v>
                </c:pt>
                <c:pt idx="5882">
                  <c:v>889.72853999999995</c:v>
                </c:pt>
                <c:pt idx="5883">
                  <c:v>887.71284000000003</c:v>
                </c:pt>
                <c:pt idx="5884">
                  <c:v>855.74414000000002</c:v>
                </c:pt>
                <c:pt idx="5885">
                  <c:v>853.72853999999995</c:v>
                </c:pt>
                <c:pt idx="5886">
                  <c:v>869.75983999999994</c:v>
                </c:pt>
                <c:pt idx="5887">
                  <c:v>867.74414000000002</c:v>
                </c:pt>
                <c:pt idx="5888">
                  <c:v>865.72853999999995</c:v>
                </c:pt>
                <c:pt idx="5889">
                  <c:v>863.71284000000003</c:v>
                </c:pt>
                <c:pt idx="5890">
                  <c:v>861.69723999999997</c:v>
                </c:pt>
                <c:pt idx="5891">
                  <c:v>859.68154000000004</c:v>
                </c:pt>
                <c:pt idx="5892">
                  <c:v>883.77544</c:v>
                </c:pt>
                <c:pt idx="5893">
                  <c:v>897.79114000000004</c:v>
                </c:pt>
                <c:pt idx="5894">
                  <c:v>895.77544</c:v>
                </c:pt>
                <c:pt idx="5895">
                  <c:v>893.75983999999994</c:v>
                </c:pt>
                <c:pt idx="5896">
                  <c:v>891.74414000000002</c:v>
                </c:pt>
                <c:pt idx="5897">
                  <c:v>889.72853999999995</c:v>
                </c:pt>
                <c:pt idx="5898">
                  <c:v>887.71284000000003</c:v>
                </c:pt>
                <c:pt idx="5899">
                  <c:v>885.69723999999997</c:v>
                </c:pt>
                <c:pt idx="5900">
                  <c:v>875.80673999999999</c:v>
                </c:pt>
                <c:pt idx="5901">
                  <c:v>891.83803999999998</c:v>
                </c:pt>
                <c:pt idx="5902">
                  <c:v>889.82244000000003</c:v>
                </c:pt>
                <c:pt idx="5903">
                  <c:v>887.80673999999999</c:v>
                </c:pt>
                <c:pt idx="5904">
                  <c:v>885.79114000000004</c:v>
                </c:pt>
                <c:pt idx="5905">
                  <c:v>883.77544</c:v>
                </c:pt>
                <c:pt idx="5906">
                  <c:v>881.75983999999994</c:v>
                </c:pt>
                <c:pt idx="5907">
                  <c:v>905.85374000000002</c:v>
                </c:pt>
                <c:pt idx="5908">
                  <c:v>919.86933999999997</c:v>
                </c:pt>
                <c:pt idx="5909">
                  <c:v>917.85374000000002</c:v>
                </c:pt>
                <c:pt idx="5910">
                  <c:v>915.83803999999998</c:v>
                </c:pt>
                <c:pt idx="5911">
                  <c:v>913.82244000000003</c:v>
                </c:pt>
                <c:pt idx="5912">
                  <c:v>911.80673999999999</c:v>
                </c:pt>
                <c:pt idx="5913">
                  <c:v>909.79114000000004</c:v>
                </c:pt>
                <c:pt idx="5914">
                  <c:v>907.77544</c:v>
                </c:pt>
                <c:pt idx="5915">
                  <c:v>889.82244000000003</c:v>
                </c:pt>
                <c:pt idx="5916">
                  <c:v>887.80673999999999</c:v>
                </c:pt>
                <c:pt idx="5917">
                  <c:v>885.79114000000004</c:v>
                </c:pt>
                <c:pt idx="5918">
                  <c:v>883.77544</c:v>
                </c:pt>
                <c:pt idx="5919">
                  <c:v>881.75983999999994</c:v>
                </c:pt>
                <c:pt idx="5920">
                  <c:v>879.74414000000002</c:v>
                </c:pt>
                <c:pt idx="5921">
                  <c:v>903.83803999999998</c:v>
                </c:pt>
                <c:pt idx="5922">
                  <c:v>917.85374000000002</c:v>
                </c:pt>
                <c:pt idx="5923">
                  <c:v>915.83803999999998</c:v>
                </c:pt>
                <c:pt idx="5924">
                  <c:v>913.82244000000003</c:v>
                </c:pt>
                <c:pt idx="5925">
                  <c:v>911.80673999999999</c:v>
                </c:pt>
                <c:pt idx="5926">
                  <c:v>909.79114000000004</c:v>
                </c:pt>
                <c:pt idx="5927">
                  <c:v>907.77544</c:v>
                </c:pt>
                <c:pt idx="5928">
                  <c:v>905.75983999999994</c:v>
                </c:pt>
                <c:pt idx="5929">
                  <c:v>903.83803999999998</c:v>
                </c:pt>
                <c:pt idx="5930">
                  <c:v>901.82244000000003</c:v>
                </c:pt>
                <c:pt idx="5931">
                  <c:v>899.80673999999999</c:v>
                </c:pt>
                <c:pt idx="5932">
                  <c:v>897.79114000000004</c:v>
                </c:pt>
                <c:pt idx="5933">
                  <c:v>895.77544</c:v>
                </c:pt>
                <c:pt idx="5934">
                  <c:v>919.86933999999997</c:v>
                </c:pt>
                <c:pt idx="5935">
                  <c:v>933.88504</c:v>
                </c:pt>
                <c:pt idx="5936">
                  <c:v>931.86933999999997</c:v>
                </c:pt>
                <c:pt idx="5937">
                  <c:v>929.85374000000002</c:v>
                </c:pt>
                <c:pt idx="5938">
                  <c:v>927.83803999999998</c:v>
                </c:pt>
                <c:pt idx="5939">
                  <c:v>925.82244000000003</c:v>
                </c:pt>
                <c:pt idx="5940">
                  <c:v>923.80673999999999</c:v>
                </c:pt>
                <c:pt idx="5941">
                  <c:v>921.79114000000004</c:v>
                </c:pt>
                <c:pt idx="5942">
                  <c:v>899.80673999999999</c:v>
                </c:pt>
                <c:pt idx="5943">
                  <c:v>897.79114000000004</c:v>
                </c:pt>
                <c:pt idx="5944">
                  <c:v>895.77544</c:v>
                </c:pt>
                <c:pt idx="5945">
                  <c:v>893.75983999999994</c:v>
                </c:pt>
                <c:pt idx="5946">
                  <c:v>917.85374000000002</c:v>
                </c:pt>
                <c:pt idx="5947">
                  <c:v>931.86933999999997</c:v>
                </c:pt>
                <c:pt idx="5948">
                  <c:v>929.85374000000002</c:v>
                </c:pt>
                <c:pt idx="5949">
                  <c:v>927.83803999999998</c:v>
                </c:pt>
                <c:pt idx="5950">
                  <c:v>925.82244000000003</c:v>
                </c:pt>
                <c:pt idx="5951">
                  <c:v>923.80673999999999</c:v>
                </c:pt>
                <c:pt idx="5952">
                  <c:v>921.79114000000004</c:v>
                </c:pt>
                <c:pt idx="5953">
                  <c:v>919.77544</c:v>
                </c:pt>
                <c:pt idx="5954">
                  <c:v>895.77544</c:v>
                </c:pt>
                <c:pt idx="5955">
                  <c:v>893.75983999999994</c:v>
                </c:pt>
                <c:pt idx="5956">
                  <c:v>891.74414000000002</c:v>
                </c:pt>
                <c:pt idx="5957">
                  <c:v>915.83803999999998</c:v>
                </c:pt>
                <c:pt idx="5958">
                  <c:v>929.85374000000002</c:v>
                </c:pt>
                <c:pt idx="5959">
                  <c:v>927.83803999999998</c:v>
                </c:pt>
                <c:pt idx="5960">
                  <c:v>925.82244000000003</c:v>
                </c:pt>
                <c:pt idx="5961">
                  <c:v>923.80673999999999</c:v>
                </c:pt>
                <c:pt idx="5962">
                  <c:v>921.79114000000004</c:v>
                </c:pt>
                <c:pt idx="5963">
                  <c:v>919.77544</c:v>
                </c:pt>
                <c:pt idx="5964">
                  <c:v>917.75983999999994</c:v>
                </c:pt>
                <c:pt idx="5965">
                  <c:v>891.74414000000002</c:v>
                </c:pt>
                <c:pt idx="5966">
                  <c:v>889.72853999999995</c:v>
                </c:pt>
                <c:pt idx="5967">
                  <c:v>913.82244000000003</c:v>
                </c:pt>
                <c:pt idx="5968">
                  <c:v>927.83803999999998</c:v>
                </c:pt>
                <c:pt idx="5969">
                  <c:v>925.82244000000003</c:v>
                </c:pt>
                <c:pt idx="5970">
                  <c:v>923.80673999999999</c:v>
                </c:pt>
                <c:pt idx="5971">
                  <c:v>921.79114000000004</c:v>
                </c:pt>
                <c:pt idx="5972">
                  <c:v>919.77544</c:v>
                </c:pt>
                <c:pt idx="5973">
                  <c:v>917.75983999999994</c:v>
                </c:pt>
                <c:pt idx="5974">
                  <c:v>915.74414000000002</c:v>
                </c:pt>
                <c:pt idx="5975">
                  <c:v>887.71284000000003</c:v>
                </c:pt>
                <c:pt idx="5976">
                  <c:v>911.80673999999999</c:v>
                </c:pt>
                <c:pt idx="5977">
                  <c:v>925.82244000000003</c:v>
                </c:pt>
                <c:pt idx="5978">
                  <c:v>923.80673999999999</c:v>
                </c:pt>
                <c:pt idx="5979">
                  <c:v>921.79114000000004</c:v>
                </c:pt>
                <c:pt idx="5980">
                  <c:v>919.77544</c:v>
                </c:pt>
                <c:pt idx="5981">
                  <c:v>917.75983999999994</c:v>
                </c:pt>
                <c:pt idx="5982">
                  <c:v>915.74414000000002</c:v>
                </c:pt>
                <c:pt idx="5983">
                  <c:v>913.72853999999995</c:v>
                </c:pt>
                <c:pt idx="5984">
                  <c:v>909.79114000000004</c:v>
                </c:pt>
                <c:pt idx="5985">
                  <c:v>923.80673999999999</c:v>
                </c:pt>
                <c:pt idx="5986">
                  <c:v>921.79114000000004</c:v>
                </c:pt>
                <c:pt idx="5987">
                  <c:v>919.77544</c:v>
                </c:pt>
                <c:pt idx="5988">
                  <c:v>917.75983999999994</c:v>
                </c:pt>
                <c:pt idx="5989">
                  <c:v>915.74414000000002</c:v>
                </c:pt>
                <c:pt idx="5990">
                  <c:v>913.72853999999995</c:v>
                </c:pt>
                <c:pt idx="5991">
                  <c:v>911.71284000000003</c:v>
                </c:pt>
                <c:pt idx="5992">
                  <c:v>947.90063999999995</c:v>
                </c:pt>
                <c:pt idx="5993">
                  <c:v>945.88504</c:v>
                </c:pt>
                <c:pt idx="5994">
                  <c:v>943.86933999999997</c:v>
                </c:pt>
                <c:pt idx="5995">
                  <c:v>941.85374000000002</c:v>
                </c:pt>
                <c:pt idx="5996">
                  <c:v>939.83803999999998</c:v>
                </c:pt>
                <c:pt idx="5997">
                  <c:v>937.82244000000003</c:v>
                </c:pt>
                <c:pt idx="5998">
                  <c:v>935.80673999999999</c:v>
                </c:pt>
                <c:pt idx="5999">
                  <c:v>959.90063999999995</c:v>
                </c:pt>
                <c:pt idx="6000">
                  <c:v>957.88504</c:v>
                </c:pt>
                <c:pt idx="6001">
                  <c:v>955.86933999999997</c:v>
                </c:pt>
                <c:pt idx="6002">
                  <c:v>953.85374000000002</c:v>
                </c:pt>
                <c:pt idx="6003">
                  <c:v>951.83803999999998</c:v>
                </c:pt>
                <c:pt idx="6004">
                  <c:v>949.82244000000003</c:v>
                </c:pt>
                <c:pt idx="6005">
                  <c:v>955.86933999999997</c:v>
                </c:pt>
                <c:pt idx="6006">
                  <c:v>953.85374000000002</c:v>
                </c:pt>
                <c:pt idx="6007">
                  <c:v>951.83803999999998</c:v>
                </c:pt>
                <c:pt idx="6008">
                  <c:v>949.82244000000003</c:v>
                </c:pt>
                <c:pt idx="6009">
                  <c:v>947.80673999999999</c:v>
                </c:pt>
                <c:pt idx="6010">
                  <c:v>951.83803999999998</c:v>
                </c:pt>
                <c:pt idx="6011">
                  <c:v>949.82244000000003</c:v>
                </c:pt>
                <c:pt idx="6012">
                  <c:v>947.80673999999999</c:v>
                </c:pt>
                <c:pt idx="6013">
                  <c:v>945.79114000000004</c:v>
                </c:pt>
                <c:pt idx="6014">
                  <c:v>947.80673999999999</c:v>
                </c:pt>
                <c:pt idx="6015">
                  <c:v>945.79114000000004</c:v>
                </c:pt>
                <c:pt idx="6016">
                  <c:v>943.77544</c:v>
                </c:pt>
                <c:pt idx="6017">
                  <c:v>943.77544</c:v>
                </c:pt>
                <c:pt idx="6018">
                  <c:v>941.75983999999994</c:v>
                </c:pt>
                <c:pt idx="6019">
                  <c:v>939.74414000000002</c:v>
                </c:pt>
                <c:pt idx="6020">
                  <c:v>789.69723999999997</c:v>
                </c:pt>
                <c:pt idx="6021">
                  <c:v>805.72853999999995</c:v>
                </c:pt>
                <c:pt idx="6022">
                  <c:v>803.71284000000003</c:v>
                </c:pt>
                <c:pt idx="6023">
                  <c:v>801.69723999999997</c:v>
                </c:pt>
                <c:pt idx="6024">
                  <c:v>819.74414000000002</c:v>
                </c:pt>
                <c:pt idx="6025">
                  <c:v>817.72853999999995</c:v>
                </c:pt>
                <c:pt idx="6026">
                  <c:v>815.71284000000003</c:v>
                </c:pt>
                <c:pt idx="6027">
                  <c:v>813.69723999999997</c:v>
                </c:pt>
                <c:pt idx="6028">
                  <c:v>813.69723999999997</c:v>
                </c:pt>
                <c:pt idx="6029">
                  <c:v>811.68154000000004</c:v>
                </c:pt>
                <c:pt idx="6030">
                  <c:v>833.75983999999994</c:v>
                </c:pt>
                <c:pt idx="6031">
                  <c:v>831.74414000000002</c:v>
                </c:pt>
                <c:pt idx="6032">
                  <c:v>847.77544</c:v>
                </c:pt>
                <c:pt idx="6033">
                  <c:v>845.75983999999994</c:v>
                </c:pt>
                <c:pt idx="6034">
                  <c:v>843.74414000000002</c:v>
                </c:pt>
                <c:pt idx="6035">
                  <c:v>841.72853999999995</c:v>
                </c:pt>
                <c:pt idx="6036">
                  <c:v>839.71284000000003</c:v>
                </c:pt>
                <c:pt idx="6037">
                  <c:v>837.69723999999997</c:v>
                </c:pt>
                <c:pt idx="6038">
                  <c:v>861.79114000000004</c:v>
                </c:pt>
                <c:pt idx="6039">
                  <c:v>875.80673999999999</c:v>
                </c:pt>
                <c:pt idx="6040">
                  <c:v>873.79114000000004</c:v>
                </c:pt>
                <c:pt idx="6041">
                  <c:v>871.77544</c:v>
                </c:pt>
                <c:pt idx="6042">
                  <c:v>869.75983999999994</c:v>
                </c:pt>
                <c:pt idx="6043">
                  <c:v>867.74414000000002</c:v>
                </c:pt>
                <c:pt idx="6044">
                  <c:v>865.72853999999995</c:v>
                </c:pt>
                <c:pt idx="6045">
                  <c:v>863.71284000000003</c:v>
                </c:pt>
                <c:pt idx="6046">
                  <c:v>803.71284000000003</c:v>
                </c:pt>
                <c:pt idx="6047">
                  <c:v>801.69723999999997</c:v>
                </c:pt>
                <c:pt idx="6048">
                  <c:v>799.68154000000004</c:v>
                </c:pt>
                <c:pt idx="6049">
                  <c:v>817.72853999999995</c:v>
                </c:pt>
                <c:pt idx="6050">
                  <c:v>815.71284000000003</c:v>
                </c:pt>
                <c:pt idx="6051">
                  <c:v>813.69723999999997</c:v>
                </c:pt>
                <c:pt idx="6052">
                  <c:v>811.68154000000004</c:v>
                </c:pt>
                <c:pt idx="6053">
                  <c:v>811.68154000000004</c:v>
                </c:pt>
                <c:pt idx="6054">
                  <c:v>809.66593999999998</c:v>
                </c:pt>
                <c:pt idx="6055">
                  <c:v>831.74414000000002</c:v>
                </c:pt>
                <c:pt idx="6056">
                  <c:v>829.72853999999995</c:v>
                </c:pt>
                <c:pt idx="6057">
                  <c:v>845.75983999999994</c:v>
                </c:pt>
                <c:pt idx="6058">
                  <c:v>843.74414000000002</c:v>
                </c:pt>
                <c:pt idx="6059">
                  <c:v>841.72853999999995</c:v>
                </c:pt>
                <c:pt idx="6060">
                  <c:v>839.71284000000003</c:v>
                </c:pt>
                <c:pt idx="6061">
                  <c:v>837.69723999999997</c:v>
                </c:pt>
                <c:pt idx="6062">
                  <c:v>835.68154000000004</c:v>
                </c:pt>
                <c:pt idx="6063">
                  <c:v>859.77544</c:v>
                </c:pt>
                <c:pt idx="6064">
                  <c:v>873.79114000000004</c:v>
                </c:pt>
                <c:pt idx="6065">
                  <c:v>871.77544</c:v>
                </c:pt>
                <c:pt idx="6066">
                  <c:v>869.75983999999994</c:v>
                </c:pt>
                <c:pt idx="6067">
                  <c:v>867.74414000000002</c:v>
                </c:pt>
                <c:pt idx="6068">
                  <c:v>865.72853999999995</c:v>
                </c:pt>
                <c:pt idx="6069">
                  <c:v>863.71284000000003</c:v>
                </c:pt>
                <c:pt idx="6070">
                  <c:v>861.69723999999997</c:v>
                </c:pt>
                <c:pt idx="6071">
                  <c:v>817.72853999999995</c:v>
                </c:pt>
                <c:pt idx="6072">
                  <c:v>815.71284000000003</c:v>
                </c:pt>
                <c:pt idx="6073">
                  <c:v>833.75983999999994</c:v>
                </c:pt>
                <c:pt idx="6074">
                  <c:v>831.74414000000002</c:v>
                </c:pt>
                <c:pt idx="6075">
                  <c:v>829.72853999999995</c:v>
                </c:pt>
                <c:pt idx="6076">
                  <c:v>827.71284000000003</c:v>
                </c:pt>
                <c:pt idx="6077">
                  <c:v>827.71284000000003</c:v>
                </c:pt>
                <c:pt idx="6078">
                  <c:v>825.69723999999997</c:v>
                </c:pt>
                <c:pt idx="6079">
                  <c:v>847.77544</c:v>
                </c:pt>
                <c:pt idx="6080">
                  <c:v>845.75983999999994</c:v>
                </c:pt>
                <c:pt idx="6081">
                  <c:v>861.79114000000004</c:v>
                </c:pt>
                <c:pt idx="6082">
                  <c:v>859.77544</c:v>
                </c:pt>
                <c:pt idx="6083">
                  <c:v>857.75983999999994</c:v>
                </c:pt>
                <c:pt idx="6084">
                  <c:v>855.74414000000002</c:v>
                </c:pt>
                <c:pt idx="6085">
                  <c:v>853.72853999999995</c:v>
                </c:pt>
                <c:pt idx="6086">
                  <c:v>851.71284000000003</c:v>
                </c:pt>
                <c:pt idx="6087">
                  <c:v>875.80673999999999</c:v>
                </c:pt>
                <c:pt idx="6088">
                  <c:v>889.82244000000003</c:v>
                </c:pt>
                <c:pt idx="6089">
                  <c:v>887.80673999999999</c:v>
                </c:pt>
                <c:pt idx="6090">
                  <c:v>885.79114000000004</c:v>
                </c:pt>
                <c:pt idx="6091">
                  <c:v>883.77544</c:v>
                </c:pt>
                <c:pt idx="6092">
                  <c:v>881.75983999999994</c:v>
                </c:pt>
                <c:pt idx="6093">
                  <c:v>879.74414000000002</c:v>
                </c:pt>
                <c:pt idx="6094">
                  <c:v>877.72853999999995</c:v>
                </c:pt>
                <c:pt idx="6095">
                  <c:v>813.69723999999997</c:v>
                </c:pt>
                <c:pt idx="6096">
                  <c:v>831.74414000000002</c:v>
                </c:pt>
                <c:pt idx="6097">
                  <c:v>829.72853999999995</c:v>
                </c:pt>
                <c:pt idx="6098">
                  <c:v>827.71284000000003</c:v>
                </c:pt>
                <c:pt idx="6099">
                  <c:v>825.69723999999997</c:v>
                </c:pt>
                <c:pt idx="6100">
                  <c:v>825.69723999999997</c:v>
                </c:pt>
                <c:pt idx="6101">
                  <c:v>823.68154000000004</c:v>
                </c:pt>
                <c:pt idx="6102">
                  <c:v>845.75983999999994</c:v>
                </c:pt>
                <c:pt idx="6103">
                  <c:v>843.74414000000002</c:v>
                </c:pt>
                <c:pt idx="6104">
                  <c:v>859.77544</c:v>
                </c:pt>
                <c:pt idx="6105">
                  <c:v>857.75983999999994</c:v>
                </c:pt>
                <c:pt idx="6106">
                  <c:v>855.74414000000002</c:v>
                </c:pt>
                <c:pt idx="6107">
                  <c:v>853.72853999999995</c:v>
                </c:pt>
                <c:pt idx="6108">
                  <c:v>851.71284000000003</c:v>
                </c:pt>
                <c:pt idx="6109">
                  <c:v>849.69723999999997</c:v>
                </c:pt>
                <c:pt idx="6110">
                  <c:v>873.79114000000004</c:v>
                </c:pt>
                <c:pt idx="6111">
                  <c:v>887.80673999999999</c:v>
                </c:pt>
                <c:pt idx="6112">
                  <c:v>885.79114000000004</c:v>
                </c:pt>
                <c:pt idx="6113">
                  <c:v>883.77544</c:v>
                </c:pt>
                <c:pt idx="6114">
                  <c:v>881.75983999999994</c:v>
                </c:pt>
                <c:pt idx="6115">
                  <c:v>879.74414000000002</c:v>
                </c:pt>
                <c:pt idx="6116">
                  <c:v>877.72853999999995</c:v>
                </c:pt>
                <c:pt idx="6117">
                  <c:v>875.71284000000003</c:v>
                </c:pt>
                <c:pt idx="6118">
                  <c:v>829.72853999999995</c:v>
                </c:pt>
                <c:pt idx="6119">
                  <c:v>827.71284000000003</c:v>
                </c:pt>
                <c:pt idx="6120">
                  <c:v>825.69723999999997</c:v>
                </c:pt>
                <c:pt idx="6121">
                  <c:v>823.68154000000004</c:v>
                </c:pt>
                <c:pt idx="6122">
                  <c:v>823.68154000000004</c:v>
                </c:pt>
                <c:pt idx="6123">
                  <c:v>821.66593999999998</c:v>
                </c:pt>
                <c:pt idx="6124">
                  <c:v>843.74414000000002</c:v>
                </c:pt>
                <c:pt idx="6125">
                  <c:v>841.72853999999995</c:v>
                </c:pt>
                <c:pt idx="6126">
                  <c:v>857.75983999999994</c:v>
                </c:pt>
                <c:pt idx="6127">
                  <c:v>855.74414000000002</c:v>
                </c:pt>
                <c:pt idx="6128">
                  <c:v>853.72853999999995</c:v>
                </c:pt>
                <c:pt idx="6129">
                  <c:v>851.71284000000003</c:v>
                </c:pt>
                <c:pt idx="6130">
                  <c:v>849.69723999999997</c:v>
                </c:pt>
                <c:pt idx="6131">
                  <c:v>847.68154000000004</c:v>
                </c:pt>
                <c:pt idx="6132">
                  <c:v>871.77544</c:v>
                </c:pt>
                <c:pt idx="6133">
                  <c:v>885.79114000000004</c:v>
                </c:pt>
                <c:pt idx="6134">
                  <c:v>883.77544</c:v>
                </c:pt>
                <c:pt idx="6135">
                  <c:v>881.75983999999994</c:v>
                </c:pt>
                <c:pt idx="6136">
                  <c:v>879.74414000000002</c:v>
                </c:pt>
                <c:pt idx="6137">
                  <c:v>877.72853999999995</c:v>
                </c:pt>
                <c:pt idx="6138">
                  <c:v>875.71284000000003</c:v>
                </c:pt>
                <c:pt idx="6139">
                  <c:v>873.69723999999997</c:v>
                </c:pt>
                <c:pt idx="6140">
                  <c:v>845.75983999999994</c:v>
                </c:pt>
                <c:pt idx="6141">
                  <c:v>843.74414000000002</c:v>
                </c:pt>
                <c:pt idx="6142">
                  <c:v>841.72853999999995</c:v>
                </c:pt>
                <c:pt idx="6143">
                  <c:v>841.72853999999995</c:v>
                </c:pt>
                <c:pt idx="6144">
                  <c:v>839.71284000000003</c:v>
                </c:pt>
                <c:pt idx="6145">
                  <c:v>861.79114000000004</c:v>
                </c:pt>
                <c:pt idx="6146">
                  <c:v>859.77544</c:v>
                </c:pt>
                <c:pt idx="6147">
                  <c:v>875.80673999999999</c:v>
                </c:pt>
                <c:pt idx="6148">
                  <c:v>873.79114000000004</c:v>
                </c:pt>
                <c:pt idx="6149">
                  <c:v>871.77544</c:v>
                </c:pt>
                <c:pt idx="6150">
                  <c:v>869.75983999999994</c:v>
                </c:pt>
                <c:pt idx="6151">
                  <c:v>867.74414000000002</c:v>
                </c:pt>
                <c:pt idx="6152">
                  <c:v>865.72853999999995</c:v>
                </c:pt>
                <c:pt idx="6153">
                  <c:v>889.82244000000003</c:v>
                </c:pt>
                <c:pt idx="6154">
                  <c:v>903.83803999999998</c:v>
                </c:pt>
                <c:pt idx="6155">
                  <c:v>901.82244000000003</c:v>
                </c:pt>
                <c:pt idx="6156">
                  <c:v>899.80673999999999</c:v>
                </c:pt>
                <c:pt idx="6157">
                  <c:v>897.79114000000004</c:v>
                </c:pt>
                <c:pt idx="6158">
                  <c:v>895.77544</c:v>
                </c:pt>
                <c:pt idx="6159">
                  <c:v>893.75983999999994</c:v>
                </c:pt>
                <c:pt idx="6160">
                  <c:v>891.74414000000002</c:v>
                </c:pt>
                <c:pt idx="6161">
                  <c:v>841.72853999999995</c:v>
                </c:pt>
                <c:pt idx="6162">
                  <c:v>839.71284000000003</c:v>
                </c:pt>
                <c:pt idx="6163">
                  <c:v>839.71284000000003</c:v>
                </c:pt>
                <c:pt idx="6164">
                  <c:v>837.69723999999997</c:v>
                </c:pt>
                <c:pt idx="6165">
                  <c:v>859.77544</c:v>
                </c:pt>
                <c:pt idx="6166">
                  <c:v>857.75983999999994</c:v>
                </c:pt>
                <c:pt idx="6167">
                  <c:v>873.79114000000004</c:v>
                </c:pt>
                <c:pt idx="6168">
                  <c:v>871.77544</c:v>
                </c:pt>
                <c:pt idx="6169">
                  <c:v>869.75983999999994</c:v>
                </c:pt>
                <c:pt idx="6170">
                  <c:v>867.74414000000002</c:v>
                </c:pt>
                <c:pt idx="6171">
                  <c:v>865.72853999999995</c:v>
                </c:pt>
                <c:pt idx="6172">
                  <c:v>863.71284000000003</c:v>
                </c:pt>
                <c:pt idx="6173">
                  <c:v>887.80673999999999</c:v>
                </c:pt>
                <c:pt idx="6174">
                  <c:v>901.82244000000003</c:v>
                </c:pt>
                <c:pt idx="6175">
                  <c:v>899.80673999999999</c:v>
                </c:pt>
                <c:pt idx="6176">
                  <c:v>897.79114000000004</c:v>
                </c:pt>
                <c:pt idx="6177">
                  <c:v>895.77544</c:v>
                </c:pt>
                <c:pt idx="6178">
                  <c:v>893.75983999999994</c:v>
                </c:pt>
                <c:pt idx="6179">
                  <c:v>891.74414000000002</c:v>
                </c:pt>
                <c:pt idx="6180">
                  <c:v>889.72853999999995</c:v>
                </c:pt>
                <c:pt idx="6181">
                  <c:v>837.69723999999997</c:v>
                </c:pt>
                <c:pt idx="6182">
                  <c:v>837.69723999999997</c:v>
                </c:pt>
                <c:pt idx="6183">
                  <c:v>835.68154000000004</c:v>
                </c:pt>
                <c:pt idx="6184">
                  <c:v>857.75983999999994</c:v>
                </c:pt>
                <c:pt idx="6185">
                  <c:v>855.74414000000002</c:v>
                </c:pt>
                <c:pt idx="6186">
                  <c:v>871.77544</c:v>
                </c:pt>
                <c:pt idx="6187">
                  <c:v>869.75983999999994</c:v>
                </c:pt>
                <c:pt idx="6188">
                  <c:v>867.74414000000002</c:v>
                </c:pt>
                <c:pt idx="6189">
                  <c:v>865.72853999999995</c:v>
                </c:pt>
                <c:pt idx="6190">
                  <c:v>863.71284000000003</c:v>
                </c:pt>
                <c:pt idx="6191">
                  <c:v>861.69723999999997</c:v>
                </c:pt>
                <c:pt idx="6192">
                  <c:v>885.79114000000004</c:v>
                </c:pt>
                <c:pt idx="6193">
                  <c:v>899.80673999999999</c:v>
                </c:pt>
                <c:pt idx="6194">
                  <c:v>897.79114000000004</c:v>
                </c:pt>
                <c:pt idx="6195">
                  <c:v>895.77544</c:v>
                </c:pt>
                <c:pt idx="6196">
                  <c:v>893.75983999999994</c:v>
                </c:pt>
                <c:pt idx="6197">
                  <c:v>891.74414000000002</c:v>
                </c:pt>
                <c:pt idx="6198">
                  <c:v>889.72853999999995</c:v>
                </c:pt>
                <c:pt idx="6199">
                  <c:v>887.71284000000003</c:v>
                </c:pt>
                <c:pt idx="6200">
                  <c:v>835.68154000000004</c:v>
                </c:pt>
                <c:pt idx="6201">
                  <c:v>833.66593999999998</c:v>
                </c:pt>
                <c:pt idx="6202">
                  <c:v>855.74414000000002</c:v>
                </c:pt>
                <c:pt idx="6203">
                  <c:v>853.72853999999995</c:v>
                </c:pt>
                <c:pt idx="6204">
                  <c:v>869.75983999999994</c:v>
                </c:pt>
                <c:pt idx="6205">
                  <c:v>867.74414000000002</c:v>
                </c:pt>
                <c:pt idx="6206">
                  <c:v>865.72853999999995</c:v>
                </c:pt>
                <c:pt idx="6207">
                  <c:v>863.71284000000003</c:v>
                </c:pt>
                <c:pt idx="6208">
                  <c:v>861.69723999999997</c:v>
                </c:pt>
                <c:pt idx="6209">
                  <c:v>859.68154000000004</c:v>
                </c:pt>
                <c:pt idx="6210">
                  <c:v>883.77544</c:v>
                </c:pt>
                <c:pt idx="6211">
                  <c:v>897.79114000000004</c:v>
                </c:pt>
                <c:pt idx="6212">
                  <c:v>895.77544</c:v>
                </c:pt>
                <c:pt idx="6213">
                  <c:v>893.75983999999994</c:v>
                </c:pt>
                <c:pt idx="6214">
                  <c:v>891.74414000000002</c:v>
                </c:pt>
                <c:pt idx="6215">
                  <c:v>889.72853999999995</c:v>
                </c:pt>
                <c:pt idx="6216">
                  <c:v>887.71284000000003</c:v>
                </c:pt>
                <c:pt idx="6217">
                  <c:v>885.69723999999997</c:v>
                </c:pt>
                <c:pt idx="6218">
                  <c:v>833.66593999999998</c:v>
                </c:pt>
                <c:pt idx="6219">
                  <c:v>855.74414000000002</c:v>
                </c:pt>
                <c:pt idx="6220">
                  <c:v>853.72853999999995</c:v>
                </c:pt>
                <c:pt idx="6221">
                  <c:v>869.75983999999994</c:v>
                </c:pt>
                <c:pt idx="6222">
                  <c:v>867.74414000000002</c:v>
                </c:pt>
                <c:pt idx="6223">
                  <c:v>865.72853999999995</c:v>
                </c:pt>
                <c:pt idx="6224">
                  <c:v>863.71284000000003</c:v>
                </c:pt>
                <c:pt idx="6225">
                  <c:v>861.69723999999997</c:v>
                </c:pt>
                <c:pt idx="6226">
                  <c:v>859.68154000000004</c:v>
                </c:pt>
                <c:pt idx="6227">
                  <c:v>883.77544</c:v>
                </c:pt>
                <c:pt idx="6228">
                  <c:v>897.79114000000004</c:v>
                </c:pt>
                <c:pt idx="6229">
                  <c:v>895.77544</c:v>
                </c:pt>
                <c:pt idx="6230">
                  <c:v>893.75983999999994</c:v>
                </c:pt>
                <c:pt idx="6231">
                  <c:v>891.74414000000002</c:v>
                </c:pt>
                <c:pt idx="6232">
                  <c:v>889.72853999999995</c:v>
                </c:pt>
                <c:pt idx="6233">
                  <c:v>887.71284000000003</c:v>
                </c:pt>
                <c:pt idx="6234">
                  <c:v>885.69723999999997</c:v>
                </c:pt>
                <c:pt idx="6235">
                  <c:v>853.72853999999995</c:v>
                </c:pt>
                <c:pt idx="6236">
                  <c:v>851.71284000000003</c:v>
                </c:pt>
                <c:pt idx="6237">
                  <c:v>867.74414000000002</c:v>
                </c:pt>
                <c:pt idx="6238">
                  <c:v>865.72853999999995</c:v>
                </c:pt>
                <c:pt idx="6239">
                  <c:v>863.71284000000003</c:v>
                </c:pt>
                <c:pt idx="6240">
                  <c:v>861.69723999999997</c:v>
                </c:pt>
                <c:pt idx="6241">
                  <c:v>859.68154000000004</c:v>
                </c:pt>
                <c:pt idx="6242">
                  <c:v>857.66593999999998</c:v>
                </c:pt>
                <c:pt idx="6243">
                  <c:v>881.75983999999994</c:v>
                </c:pt>
                <c:pt idx="6244">
                  <c:v>895.77544</c:v>
                </c:pt>
                <c:pt idx="6245">
                  <c:v>893.75983999999994</c:v>
                </c:pt>
                <c:pt idx="6246">
                  <c:v>891.74414000000002</c:v>
                </c:pt>
                <c:pt idx="6247">
                  <c:v>889.72853999999995</c:v>
                </c:pt>
                <c:pt idx="6248">
                  <c:v>887.71284000000003</c:v>
                </c:pt>
                <c:pt idx="6249">
                  <c:v>885.69723999999997</c:v>
                </c:pt>
                <c:pt idx="6250">
                  <c:v>883.68154000000004</c:v>
                </c:pt>
                <c:pt idx="6251">
                  <c:v>873.79114000000004</c:v>
                </c:pt>
                <c:pt idx="6252">
                  <c:v>889.82244000000003</c:v>
                </c:pt>
                <c:pt idx="6253">
                  <c:v>887.80673999999999</c:v>
                </c:pt>
                <c:pt idx="6254">
                  <c:v>885.79114000000004</c:v>
                </c:pt>
                <c:pt idx="6255">
                  <c:v>883.77544</c:v>
                </c:pt>
                <c:pt idx="6256">
                  <c:v>881.75983999999994</c:v>
                </c:pt>
                <c:pt idx="6257">
                  <c:v>879.74414000000002</c:v>
                </c:pt>
                <c:pt idx="6258">
                  <c:v>903.83803999999998</c:v>
                </c:pt>
                <c:pt idx="6259">
                  <c:v>917.85374000000002</c:v>
                </c:pt>
                <c:pt idx="6260">
                  <c:v>915.83803999999998</c:v>
                </c:pt>
                <c:pt idx="6261">
                  <c:v>913.82244000000003</c:v>
                </c:pt>
                <c:pt idx="6262">
                  <c:v>911.80673999999999</c:v>
                </c:pt>
                <c:pt idx="6263">
                  <c:v>909.79114000000004</c:v>
                </c:pt>
                <c:pt idx="6264">
                  <c:v>907.77544</c:v>
                </c:pt>
                <c:pt idx="6265">
                  <c:v>905.75983999999994</c:v>
                </c:pt>
                <c:pt idx="6266">
                  <c:v>887.80673999999999</c:v>
                </c:pt>
                <c:pt idx="6267">
                  <c:v>885.79114000000004</c:v>
                </c:pt>
                <c:pt idx="6268">
                  <c:v>883.77544</c:v>
                </c:pt>
                <c:pt idx="6269">
                  <c:v>881.75983999999994</c:v>
                </c:pt>
                <c:pt idx="6270">
                  <c:v>879.74414000000002</c:v>
                </c:pt>
                <c:pt idx="6271">
                  <c:v>877.72853999999995</c:v>
                </c:pt>
                <c:pt idx="6272">
                  <c:v>901.82244000000003</c:v>
                </c:pt>
                <c:pt idx="6273">
                  <c:v>915.83803999999998</c:v>
                </c:pt>
                <c:pt idx="6274">
                  <c:v>913.82244000000003</c:v>
                </c:pt>
                <c:pt idx="6275">
                  <c:v>911.80673999999999</c:v>
                </c:pt>
                <c:pt idx="6276">
                  <c:v>909.79114000000004</c:v>
                </c:pt>
                <c:pt idx="6277">
                  <c:v>907.77544</c:v>
                </c:pt>
                <c:pt idx="6278">
                  <c:v>905.75983999999994</c:v>
                </c:pt>
                <c:pt idx="6279">
                  <c:v>903.74414000000002</c:v>
                </c:pt>
                <c:pt idx="6280">
                  <c:v>901.82244000000003</c:v>
                </c:pt>
                <c:pt idx="6281">
                  <c:v>899.80673999999999</c:v>
                </c:pt>
                <c:pt idx="6282">
                  <c:v>897.79114000000004</c:v>
                </c:pt>
                <c:pt idx="6283">
                  <c:v>895.77544</c:v>
                </c:pt>
                <c:pt idx="6284">
                  <c:v>893.75983999999994</c:v>
                </c:pt>
                <c:pt idx="6285">
                  <c:v>917.85374000000002</c:v>
                </c:pt>
                <c:pt idx="6286">
                  <c:v>931.86933999999997</c:v>
                </c:pt>
                <c:pt idx="6287">
                  <c:v>929.85374000000002</c:v>
                </c:pt>
                <c:pt idx="6288">
                  <c:v>927.83803999999998</c:v>
                </c:pt>
                <c:pt idx="6289">
                  <c:v>925.82244000000003</c:v>
                </c:pt>
                <c:pt idx="6290">
                  <c:v>923.80673999999999</c:v>
                </c:pt>
                <c:pt idx="6291">
                  <c:v>921.79114000000004</c:v>
                </c:pt>
                <c:pt idx="6292">
                  <c:v>919.77544</c:v>
                </c:pt>
                <c:pt idx="6293">
                  <c:v>897.79114000000004</c:v>
                </c:pt>
                <c:pt idx="6294">
                  <c:v>895.77544</c:v>
                </c:pt>
                <c:pt idx="6295">
                  <c:v>893.75983999999994</c:v>
                </c:pt>
                <c:pt idx="6296">
                  <c:v>891.74414000000002</c:v>
                </c:pt>
                <c:pt idx="6297">
                  <c:v>915.83803999999998</c:v>
                </c:pt>
                <c:pt idx="6298">
                  <c:v>929.85374000000002</c:v>
                </c:pt>
                <c:pt idx="6299">
                  <c:v>927.83803999999998</c:v>
                </c:pt>
                <c:pt idx="6300">
                  <c:v>925.82244000000003</c:v>
                </c:pt>
                <c:pt idx="6301">
                  <c:v>923.80673999999999</c:v>
                </c:pt>
                <c:pt idx="6302">
                  <c:v>921.79114000000004</c:v>
                </c:pt>
                <c:pt idx="6303">
                  <c:v>919.77544</c:v>
                </c:pt>
                <c:pt idx="6304">
                  <c:v>917.75983999999994</c:v>
                </c:pt>
                <c:pt idx="6305">
                  <c:v>893.75983999999994</c:v>
                </c:pt>
                <c:pt idx="6306">
                  <c:v>891.74414000000002</c:v>
                </c:pt>
                <c:pt idx="6307">
                  <c:v>889.72853999999995</c:v>
                </c:pt>
                <c:pt idx="6308">
                  <c:v>913.82244000000003</c:v>
                </c:pt>
                <c:pt idx="6309">
                  <c:v>927.83803999999998</c:v>
                </c:pt>
                <c:pt idx="6310">
                  <c:v>925.82244000000003</c:v>
                </c:pt>
                <c:pt idx="6311">
                  <c:v>923.80673999999999</c:v>
                </c:pt>
                <c:pt idx="6312">
                  <c:v>921.79114000000004</c:v>
                </c:pt>
                <c:pt idx="6313">
                  <c:v>919.77544</c:v>
                </c:pt>
                <c:pt idx="6314">
                  <c:v>917.75983999999994</c:v>
                </c:pt>
                <c:pt idx="6315">
                  <c:v>915.74414000000002</c:v>
                </c:pt>
                <c:pt idx="6316">
                  <c:v>889.72853999999995</c:v>
                </c:pt>
                <c:pt idx="6317">
                  <c:v>887.71284000000003</c:v>
                </c:pt>
                <c:pt idx="6318">
                  <c:v>911.80673999999999</c:v>
                </c:pt>
                <c:pt idx="6319">
                  <c:v>925.82244000000003</c:v>
                </c:pt>
                <c:pt idx="6320">
                  <c:v>923.80673999999999</c:v>
                </c:pt>
                <c:pt idx="6321">
                  <c:v>921.79114000000004</c:v>
                </c:pt>
                <c:pt idx="6322">
                  <c:v>919.77544</c:v>
                </c:pt>
                <c:pt idx="6323">
                  <c:v>917.75983999999994</c:v>
                </c:pt>
                <c:pt idx="6324">
                  <c:v>915.74414000000002</c:v>
                </c:pt>
                <c:pt idx="6325">
                  <c:v>913.72853999999995</c:v>
                </c:pt>
                <c:pt idx="6326">
                  <c:v>885.69723999999997</c:v>
                </c:pt>
                <c:pt idx="6327">
                  <c:v>909.79114000000004</c:v>
                </c:pt>
                <c:pt idx="6328">
                  <c:v>923.80673999999999</c:v>
                </c:pt>
                <c:pt idx="6329">
                  <c:v>921.79114000000004</c:v>
                </c:pt>
                <c:pt idx="6330">
                  <c:v>919.77544</c:v>
                </c:pt>
                <c:pt idx="6331">
                  <c:v>917.75983999999994</c:v>
                </c:pt>
                <c:pt idx="6332">
                  <c:v>915.74414000000002</c:v>
                </c:pt>
                <c:pt idx="6333">
                  <c:v>913.72853999999995</c:v>
                </c:pt>
                <c:pt idx="6334">
                  <c:v>911.71284000000003</c:v>
                </c:pt>
                <c:pt idx="6335">
                  <c:v>907.77544</c:v>
                </c:pt>
                <c:pt idx="6336">
                  <c:v>921.79114000000004</c:v>
                </c:pt>
                <c:pt idx="6337">
                  <c:v>919.77544</c:v>
                </c:pt>
                <c:pt idx="6338">
                  <c:v>917.75983999999994</c:v>
                </c:pt>
                <c:pt idx="6339">
                  <c:v>915.74414000000002</c:v>
                </c:pt>
                <c:pt idx="6340">
                  <c:v>913.72853999999995</c:v>
                </c:pt>
                <c:pt idx="6341">
                  <c:v>911.71284000000003</c:v>
                </c:pt>
                <c:pt idx="6342">
                  <c:v>909.69723999999997</c:v>
                </c:pt>
                <c:pt idx="6343">
                  <c:v>945.88504</c:v>
                </c:pt>
                <c:pt idx="6344">
                  <c:v>943.86933999999997</c:v>
                </c:pt>
                <c:pt idx="6345">
                  <c:v>941.85374000000002</c:v>
                </c:pt>
                <c:pt idx="6346">
                  <c:v>939.83803999999998</c:v>
                </c:pt>
                <c:pt idx="6347">
                  <c:v>937.82244000000003</c:v>
                </c:pt>
                <c:pt idx="6348">
                  <c:v>935.80673999999999</c:v>
                </c:pt>
                <c:pt idx="6349">
                  <c:v>933.79114000000004</c:v>
                </c:pt>
                <c:pt idx="6350">
                  <c:v>957.88504</c:v>
                </c:pt>
                <c:pt idx="6351">
                  <c:v>955.86933999999997</c:v>
                </c:pt>
                <c:pt idx="6352">
                  <c:v>953.85374000000002</c:v>
                </c:pt>
                <c:pt idx="6353">
                  <c:v>951.83803999999998</c:v>
                </c:pt>
                <c:pt idx="6354">
                  <c:v>949.82244000000003</c:v>
                </c:pt>
                <c:pt idx="6355">
                  <c:v>947.80673999999999</c:v>
                </c:pt>
                <c:pt idx="6356">
                  <c:v>953.85374000000002</c:v>
                </c:pt>
                <c:pt idx="6357">
                  <c:v>951.83803999999998</c:v>
                </c:pt>
                <c:pt idx="6358">
                  <c:v>949.82244000000003</c:v>
                </c:pt>
                <c:pt idx="6359">
                  <c:v>947.80673999999999</c:v>
                </c:pt>
                <c:pt idx="6360">
                  <c:v>945.79114000000004</c:v>
                </c:pt>
                <c:pt idx="6361">
                  <c:v>949.82244000000003</c:v>
                </c:pt>
                <c:pt idx="6362">
                  <c:v>947.80673999999999</c:v>
                </c:pt>
                <c:pt idx="6363">
                  <c:v>945.79114000000004</c:v>
                </c:pt>
                <c:pt idx="6364">
                  <c:v>943.77544</c:v>
                </c:pt>
                <c:pt idx="6365">
                  <c:v>945.79114000000004</c:v>
                </c:pt>
                <c:pt idx="6366">
                  <c:v>943.77544</c:v>
                </c:pt>
                <c:pt idx="6367">
                  <c:v>941.75983999999994</c:v>
                </c:pt>
                <c:pt idx="6368">
                  <c:v>941.75983999999994</c:v>
                </c:pt>
                <c:pt idx="6369">
                  <c:v>939.74414000000002</c:v>
                </c:pt>
                <c:pt idx="6370">
                  <c:v>937.72853999999995</c:v>
                </c:pt>
                <c:pt idx="6371">
                  <c:v>827.71284000000003</c:v>
                </c:pt>
                <c:pt idx="6372">
                  <c:v>825.69723999999997</c:v>
                </c:pt>
                <c:pt idx="6373">
                  <c:v>845.75983999999994</c:v>
                </c:pt>
                <c:pt idx="6374">
                  <c:v>887.80673999999999</c:v>
                </c:pt>
                <c:pt idx="6375">
                  <c:v>843.74414000000002</c:v>
                </c:pt>
                <c:pt idx="6376">
                  <c:v>841.72853999999995</c:v>
                </c:pt>
                <c:pt idx="6377">
                  <c:v>861.79114000000004</c:v>
                </c:pt>
                <c:pt idx="6378">
                  <c:v>903.83803999999998</c:v>
                </c:pt>
                <c:pt idx="6379">
                  <c:v>841.72853999999995</c:v>
                </c:pt>
                <c:pt idx="6380">
                  <c:v>839.71284000000003</c:v>
                </c:pt>
                <c:pt idx="6381">
                  <c:v>859.77544</c:v>
                </c:pt>
                <c:pt idx="6382">
                  <c:v>901.82244000000003</c:v>
                </c:pt>
                <c:pt idx="6383">
                  <c:v>839.71284000000003</c:v>
                </c:pt>
                <c:pt idx="6384">
                  <c:v>837.69723999999997</c:v>
                </c:pt>
                <c:pt idx="6385">
                  <c:v>857.75983999999994</c:v>
                </c:pt>
                <c:pt idx="6386">
                  <c:v>899.80673999999999</c:v>
                </c:pt>
                <c:pt idx="6387">
                  <c:v>857.75983999999994</c:v>
                </c:pt>
                <c:pt idx="6388">
                  <c:v>855.74414000000002</c:v>
                </c:pt>
                <c:pt idx="6389">
                  <c:v>875.80673999999999</c:v>
                </c:pt>
                <c:pt idx="6390">
                  <c:v>917.85374000000002</c:v>
                </c:pt>
                <c:pt idx="6391">
                  <c:v>855.74414000000002</c:v>
                </c:pt>
                <c:pt idx="6392">
                  <c:v>853.72853999999995</c:v>
                </c:pt>
                <c:pt idx="6393">
                  <c:v>873.79114000000004</c:v>
                </c:pt>
                <c:pt idx="6394">
                  <c:v>915.83803999999998</c:v>
                </c:pt>
                <c:pt idx="6395">
                  <c:v>853.72853999999995</c:v>
                </c:pt>
                <c:pt idx="6396">
                  <c:v>851.71284000000003</c:v>
                </c:pt>
                <c:pt idx="6397">
                  <c:v>871.77544</c:v>
                </c:pt>
                <c:pt idx="6398">
                  <c:v>913.82244000000003</c:v>
                </c:pt>
                <c:pt idx="6399">
                  <c:v>851.71284000000003</c:v>
                </c:pt>
                <c:pt idx="6400">
                  <c:v>849.69723999999997</c:v>
                </c:pt>
                <c:pt idx="6401">
                  <c:v>871.77544</c:v>
                </c:pt>
                <c:pt idx="6402">
                  <c:v>869.75983999999994</c:v>
                </c:pt>
                <c:pt idx="6403">
                  <c:v>885.79114000000004</c:v>
                </c:pt>
                <c:pt idx="6404">
                  <c:v>883.77544</c:v>
                </c:pt>
                <c:pt idx="6405">
                  <c:v>881.75983999999994</c:v>
                </c:pt>
                <c:pt idx="6406">
                  <c:v>879.74414000000002</c:v>
                </c:pt>
                <c:pt idx="6407">
                  <c:v>877.72853999999995</c:v>
                </c:pt>
                <c:pt idx="6408">
                  <c:v>875.71284000000003</c:v>
                </c:pt>
                <c:pt idx="6409">
                  <c:v>899.80673999999999</c:v>
                </c:pt>
                <c:pt idx="6410">
                  <c:v>913.82244000000003</c:v>
                </c:pt>
                <c:pt idx="6411">
                  <c:v>911.80673999999999</c:v>
                </c:pt>
                <c:pt idx="6412">
                  <c:v>909.79114000000004</c:v>
                </c:pt>
                <c:pt idx="6413">
                  <c:v>907.77544</c:v>
                </c:pt>
                <c:pt idx="6414">
                  <c:v>905.75983999999994</c:v>
                </c:pt>
                <c:pt idx="6415">
                  <c:v>903.74414000000002</c:v>
                </c:pt>
                <c:pt idx="6416">
                  <c:v>901.72853999999995</c:v>
                </c:pt>
                <c:pt idx="6417">
                  <c:v>849.69723999999997</c:v>
                </c:pt>
                <c:pt idx="6418">
                  <c:v>869.75983999999994</c:v>
                </c:pt>
                <c:pt idx="6419">
                  <c:v>911.80673999999999</c:v>
                </c:pt>
                <c:pt idx="6420">
                  <c:v>869.75983999999994</c:v>
                </c:pt>
                <c:pt idx="6421">
                  <c:v>867.74414000000002</c:v>
                </c:pt>
                <c:pt idx="6422">
                  <c:v>883.77544</c:v>
                </c:pt>
                <c:pt idx="6423">
                  <c:v>881.75983999999994</c:v>
                </c:pt>
                <c:pt idx="6424">
                  <c:v>879.74414000000002</c:v>
                </c:pt>
                <c:pt idx="6425">
                  <c:v>877.72853999999995</c:v>
                </c:pt>
                <c:pt idx="6426">
                  <c:v>875.71284000000003</c:v>
                </c:pt>
                <c:pt idx="6427">
                  <c:v>873.69723999999997</c:v>
                </c:pt>
                <c:pt idx="6428">
                  <c:v>897.79114000000004</c:v>
                </c:pt>
                <c:pt idx="6429">
                  <c:v>911.80673999999999</c:v>
                </c:pt>
                <c:pt idx="6430">
                  <c:v>909.79114000000004</c:v>
                </c:pt>
                <c:pt idx="6431">
                  <c:v>907.77544</c:v>
                </c:pt>
                <c:pt idx="6432">
                  <c:v>905.75983999999994</c:v>
                </c:pt>
                <c:pt idx="6433">
                  <c:v>903.74414000000002</c:v>
                </c:pt>
                <c:pt idx="6434">
                  <c:v>901.72853999999995</c:v>
                </c:pt>
                <c:pt idx="6435">
                  <c:v>899.71284000000003</c:v>
                </c:pt>
                <c:pt idx="6436">
                  <c:v>889.82244000000003</c:v>
                </c:pt>
                <c:pt idx="6437">
                  <c:v>931.86933999999997</c:v>
                </c:pt>
                <c:pt idx="6438">
                  <c:v>903.83803999999998</c:v>
                </c:pt>
                <c:pt idx="6439">
                  <c:v>901.82244000000003</c:v>
                </c:pt>
                <c:pt idx="6440">
                  <c:v>899.80673999999999</c:v>
                </c:pt>
                <c:pt idx="6441">
                  <c:v>897.79114000000004</c:v>
                </c:pt>
                <c:pt idx="6442">
                  <c:v>895.77544</c:v>
                </c:pt>
                <c:pt idx="6443">
                  <c:v>893.75983999999994</c:v>
                </c:pt>
                <c:pt idx="6444">
                  <c:v>917.85374000000002</c:v>
                </c:pt>
                <c:pt idx="6445">
                  <c:v>931.86933999999997</c:v>
                </c:pt>
                <c:pt idx="6446">
                  <c:v>929.85374000000002</c:v>
                </c:pt>
                <c:pt idx="6447">
                  <c:v>927.83803999999998</c:v>
                </c:pt>
                <c:pt idx="6448">
                  <c:v>925.82244000000003</c:v>
                </c:pt>
                <c:pt idx="6449">
                  <c:v>923.80673999999999</c:v>
                </c:pt>
                <c:pt idx="6450">
                  <c:v>921.79114000000004</c:v>
                </c:pt>
                <c:pt idx="6451">
                  <c:v>919.77544</c:v>
                </c:pt>
                <c:pt idx="6452">
                  <c:v>945.88504</c:v>
                </c:pt>
                <c:pt idx="6453">
                  <c:v>943.86933999999997</c:v>
                </c:pt>
                <c:pt idx="6454">
                  <c:v>941.85374000000002</c:v>
                </c:pt>
                <c:pt idx="6455">
                  <c:v>939.83803999999998</c:v>
                </c:pt>
                <c:pt idx="6456">
                  <c:v>937.82244000000003</c:v>
                </c:pt>
                <c:pt idx="6457">
                  <c:v>935.80673999999999</c:v>
                </c:pt>
                <c:pt idx="6458">
                  <c:v>959.90063999999995</c:v>
                </c:pt>
                <c:pt idx="6459">
                  <c:v>973.91633999999999</c:v>
                </c:pt>
                <c:pt idx="6460">
                  <c:v>969.88504</c:v>
                </c:pt>
                <c:pt idx="6461">
                  <c:v>967.86933999999997</c:v>
                </c:pt>
                <c:pt idx="6462">
                  <c:v>965.85374000000002</c:v>
                </c:pt>
                <c:pt idx="6463">
                  <c:v>963.83803999999998</c:v>
                </c:pt>
                <c:pt idx="6464">
                  <c:v>961.82244000000003</c:v>
                </c:pt>
                <c:pt idx="6465">
                  <c:v>965.85374000000002</c:v>
                </c:pt>
                <c:pt idx="6466">
                  <c:v>841.72853999999995</c:v>
                </c:pt>
                <c:pt idx="6467">
                  <c:v>839.71284000000003</c:v>
                </c:pt>
                <c:pt idx="6468">
                  <c:v>859.77544</c:v>
                </c:pt>
                <c:pt idx="6469">
                  <c:v>901.82244000000003</c:v>
                </c:pt>
                <c:pt idx="6470">
                  <c:v>839.71284000000003</c:v>
                </c:pt>
                <c:pt idx="6471">
                  <c:v>837.69723999999997</c:v>
                </c:pt>
                <c:pt idx="6472">
                  <c:v>857.75983999999994</c:v>
                </c:pt>
                <c:pt idx="6473">
                  <c:v>899.80673999999999</c:v>
                </c:pt>
                <c:pt idx="6474">
                  <c:v>837.69723999999997</c:v>
                </c:pt>
                <c:pt idx="6475">
                  <c:v>835.68154000000004</c:v>
                </c:pt>
                <c:pt idx="6476">
                  <c:v>855.74414000000002</c:v>
                </c:pt>
                <c:pt idx="6477">
                  <c:v>897.79114000000004</c:v>
                </c:pt>
                <c:pt idx="6478">
                  <c:v>855.74414000000002</c:v>
                </c:pt>
                <c:pt idx="6479">
                  <c:v>853.72853999999995</c:v>
                </c:pt>
                <c:pt idx="6480">
                  <c:v>873.79114000000004</c:v>
                </c:pt>
                <c:pt idx="6481">
                  <c:v>915.83803999999998</c:v>
                </c:pt>
                <c:pt idx="6482">
                  <c:v>853.72853999999995</c:v>
                </c:pt>
                <c:pt idx="6483">
                  <c:v>851.71284000000003</c:v>
                </c:pt>
                <c:pt idx="6484">
                  <c:v>871.77544</c:v>
                </c:pt>
                <c:pt idx="6485">
                  <c:v>913.82244000000003</c:v>
                </c:pt>
                <c:pt idx="6486">
                  <c:v>851.71284000000003</c:v>
                </c:pt>
                <c:pt idx="6487">
                  <c:v>849.69723999999997</c:v>
                </c:pt>
                <c:pt idx="6488">
                  <c:v>869.75983999999994</c:v>
                </c:pt>
                <c:pt idx="6489">
                  <c:v>911.80673999999999</c:v>
                </c:pt>
                <c:pt idx="6490">
                  <c:v>849.69723999999997</c:v>
                </c:pt>
                <c:pt idx="6491">
                  <c:v>847.68154000000004</c:v>
                </c:pt>
                <c:pt idx="6492">
                  <c:v>869.75983999999994</c:v>
                </c:pt>
                <c:pt idx="6493">
                  <c:v>867.74414000000002</c:v>
                </c:pt>
                <c:pt idx="6494">
                  <c:v>883.77544</c:v>
                </c:pt>
                <c:pt idx="6495">
                  <c:v>881.75983999999994</c:v>
                </c:pt>
                <c:pt idx="6496">
                  <c:v>879.74414000000002</c:v>
                </c:pt>
                <c:pt idx="6497">
                  <c:v>877.72853999999995</c:v>
                </c:pt>
                <c:pt idx="6498">
                  <c:v>875.71284000000003</c:v>
                </c:pt>
                <c:pt idx="6499">
                  <c:v>873.69723999999997</c:v>
                </c:pt>
                <c:pt idx="6500">
                  <c:v>897.79114000000004</c:v>
                </c:pt>
                <c:pt idx="6501">
                  <c:v>911.80673999999999</c:v>
                </c:pt>
                <c:pt idx="6502">
                  <c:v>909.79114000000004</c:v>
                </c:pt>
                <c:pt idx="6503">
                  <c:v>907.77544</c:v>
                </c:pt>
                <c:pt idx="6504">
                  <c:v>905.75983999999994</c:v>
                </c:pt>
                <c:pt idx="6505">
                  <c:v>903.74414000000002</c:v>
                </c:pt>
                <c:pt idx="6506">
                  <c:v>901.72853999999995</c:v>
                </c:pt>
                <c:pt idx="6507">
                  <c:v>899.71284000000003</c:v>
                </c:pt>
                <c:pt idx="6508">
                  <c:v>847.68154000000004</c:v>
                </c:pt>
                <c:pt idx="6509">
                  <c:v>867.74414000000002</c:v>
                </c:pt>
                <c:pt idx="6510">
                  <c:v>909.79114000000004</c:v>
                </c:pt>
                <c:pt idx="6511">
                  <c:v>867.74414000000002</c:v>
                </c:pt>
                <c:pt idx="6512">
                  <c:v>865.72853999999995</c:v>
                </c:pt>
                <c:pt idx="6513">
                  <c:v>881.75983999999994</c:v>
                </c:pt>
                <c:pt idx="6514">
                  <c:v>879.74414000000002</c:v>
                </c:pt>
                <c:pt idx="6515">
                  <c:v>877.72853999999995</c:v>
                </c:pt>
                <c:pt idx="6516">
                  <c:v>875.71284000000003</c:v>
                </c:pt>
                <c:pt idx="6517">
                  <c:v>873.69723999999997</c:v>
                </c:pt>
                <c:pt idx="6518">
                  <c:v>871.68154000000004</c:v>
                </c:pt>
                <c:pt idx="6519">
                  <c:v>895.77544</c:v>
                </c:pt>
                <c:pt idx="6520">
                  <c:v>909.79114000000004</c:v>
                </c:pt>
                <c:pt idx="6521">
                  <c:v>907.77544</c:v>
                </c:pt>
                <c:pt idx="6522">
                  <c:v>905.75983999999994</c:v>
                </c:pt>
                <c:pt idx="6523">
                  <c:v>903.74414000000002</c:v>
                </c:pt>
                <c:pt idx="6524">
                  <c:v>901.72853999999995</c:v>
                </c:pt>
                <c:pt idx="6525">
                  <c:v>899.71284000000003</c:v>
                </c:pt>
                <c:pt idx="6526">
                  <c:v>897.69723999999997</c:v>
                </c:pt>
                <c:pt idx="6527">
                  <c:v>887.80673999999999</c:v>
                </c:pt>
                <c:pt idx="6528">
                  <c:v>929.85374000000002</c:v>
                </c:pt>
                <c:pt idx="6529">
                  <c:v>901.82244000000003</c:v>
                </c:pt>
                <c:pt idx="6530">
                  <c:v>899.80673999999999</c:v>
                </c:pt>
                <c:pt idx="6531">
                  <c:v>897.79114000000004</c:v>
                </c:pt>
                <c:pt idx="6532">
                  <c:v>895.77544</c:v>
                </c:pt>
                <c:pt idx="6533">
                  <c:v>893.75983999999994</c:v>
                </c:pt>
                <c:pt idx="6534">
                  <c:v>891.74414000000002</c:v>
                </c:pt>
                <c:pt idx="6535">
                  <c:v>915.83803999999998</c:v>
                </c:pt>
                <c:pt idx="6536">
                  <c:v>929.85374000000002</c:v>
                </c:pt>
                <c:pt idx="6537">
                  <c:v>927.83803999999998</c:v>
                </c:pt>
                <c:pt idx="6538">
                  <c:v>925.82244000000003</c:v>
                </c:pt>
                <c:pt idx="6539">
                  <c:v>923.80673999999999</c:v>
                </c:pt>
                <c:pt idx="6540">
                  <c:v>921.79114000000004</c:v>
                </c:pt>
                <c:pt idx="6541">
                  <c:v>919.77544</c:v>
                </c:pt>
                <c:pt idx="6542">
                  <c:v>917.75983999999994</c:v>
                </c:pt>
                <c:pt idx="6543">
                  <c:v>943.86933999999997</c:v>
                </c:pt>
                <c:pt idx="6544">
                  <c:v>941.85374000000002</c:v>
                </c:pt>
                <c:pt idx="6545">
                  <c:v>939.83803999999998</c:v>
                </c:pt>
                <c:pt idx="6546">
                  <c:v>937.82244000000003</c:v>
                </c:pt>
                <c:pt idx="6547">
                  <c:v>935.80673999999999</c:v>
                </c:pt>
                <c:pt idx="6548">
                  <c:v>933.79114000000004</c:v>
                </c:pt>
                <c:pt idx="6549">
                  <c:v>957.88504</c:v>
                </c:pt>
                <c:pt idx="6550">
                  <c:v>971.90063999999995</c:v>
                </c:pt>
                <c:pt idx="6551">
                  <c:v>967.86933999999997</c:v>
                </c:pt>
                <c:pt idx="6552">
                  <c:v>965.85374000000002</c:v>
                </c:pt>
                <c:pt idx="6553">
                  <c:v>963.83803999999998</c:v>
                </c:pt>
                <c:pt idx="6554">
                  <c:v>961.82244000000003</c:v>
                </c:pt>
                <c:pt idx="6555">
                  <c:v>959.80673999999999</c:v>
                </c:pt>
                <c:pt idx="6556">
                  <c:v>963.83803999999998</c:v>
                </c:pt>
                <c:pt idx="6557">
                  <c:v>855.74414000000002</c:v>
                </c:pt>
                <c:pt idx="6558">
                  <c:v>853.72853999999995</c:v>
                </c:pt>
                <c:pt idx="6559">
                  <c:v>873.79114000000004</c:v>
                </c:pt>
                <c:pt idx="6560">
                  <c:v>915.83803999999998</c:v>
                </c:pt>
                <c:pt idx="6561">
                  <c:v>853.72853999999995</c:v>
                </c:pt>
                <c:pt idx="6562">
                  <c:v>851.71284000000003</c:v>
                </c:pt>
                <c:pt idx="6563">
                  <c:v>871.77544</c:v>
                </c:pt>
                <c:pt idx="6564">
                  <c:v>913.82244000000003</c:v>
                </c:pt>
                <c:pt idx="6565">
                  <c:v>871.77544</c:v>
                </c:pt>
                <c:pt idx="6566">
                  <c:v>869.75983999999994</c:v>
                </c:pt>
                <c:pt idx="6567">
                  <c:v>889.82244000000003</c:v>
                </c:pt>
                <c:pt idx="6568">
                  <c:v>931.86933999999997</c:v>
                </c:pt>
                <c:pt idx="6569">
                  <c:v>869.75983999999994</c:v>
                </c:pt>
                <c:pt idx="6570">
                  <c:v>867.74414000000002</c:v>
                </c:pt>
                <c:pt idx="6571">
                  <c:v>887.80673999999999</c:v>
                </c:pt>
                <c:pt idx="6572">
                  <c:v>929.85374000000002</c:v>
                </c:pt>
                <c:pt idx="6573">
                  <c:v>867.74414000000002</c:v>
                </c:pt>
                <c:pt idx="6574">
                  <c:v>865.72853999999995</c:v>
                </c:pt>
                <c:pt idx="6575">
                  <c:v>885.79114000000004</c:v>
                </c:pt>
                <c:pt idx="6576">
                  <c:v>927.83803999999998</c:v>
                </c:pt>
                <c:pt idx="6577">
                  <c:v>865.72853999999995</c:v>
                </c:pt>
                <c:pt idx="6578">
                  <c:v>863.71284000000003</c:v>
                </c:pt>
                <c:pt idx="6579">
                  <c:v>885.79114000000004</c:v>
                </c:pt>
                <c:pt idx="6580">
                  <c:v>883.77544</c:v>
                </c:pt>
                <c:pt idx="6581">
                  <c:v>899.80673999999999</c:v>
                </c:pt>
                <c:pt idx="6582">
                  <c:v>897.79114000000004</c:v>
                </c:pt>
                <c:pt idx="6583">
                  <c:v>895.77544</c:v>
                </c:pt>
                <c:pt idx="6584">
                  <c:v>893.75983999999994</c:v>
                </c:pt>
                <c:pt idx="6585">
                  <c:v>891.74414000000002</c:v>
                </c:pt>
                <c:pt idx="6586">
                  <c:v>889.72853999999995</c:v>
                </c:pt>
                <c:pt idx="6587">
                  <c:v>913.82244000000003</c:v>
                </c:pt>
                <c:pt idx="6588">
                  <c:v>927.83803999999998</c:v>
                </c:pt>
                <c:pt idx="6589">
                  <c:v>925.82244000000003</c:v>
                </c:pt>
                <c:pt idx="6590">
                  <c:v>923.80673999999999</c:v>
                </c:pt>
                <c:pt idx="6591">
                  <c:v>921.79114000000004</c:v>
                </c:pt>
                <c:pt idx="6592">
                  <c:v>919.77544</c:v>
                </c:pt>
                <c:pt idx="6593">
                  <c:v>917.75983999999994</c:v>
                </c:pt>
                <c:pt idx="6594">
                  <c:v>915.74414000000002</c:v>
                </c:pt>
                <c:pt idx="6595">
                  <c:v>863.71284000000003</c:v>
                </c:pt>
                <c:pt idx="6596">
                  <c:v>883.77544</c:v>
                </c:pt>
                <c:pt idx="6597">
                  <c:v>925.82244000000003</c:v>
                </c:pt>
                <c:pt idx="6598">
                  <c:v>883.77544</c:v>
                </c:pt>
                <c:pt idx="6599">
                  <c:v>881.75983999999994</c:v>
                </c:pt>
                <c:pt idx="6600">
                  <c:v>897.79114000000004</c:v>
                </c:pt>
                <c:pt idx="6601">
                  <c:v>895.77544</c:v>
                </c:pt>
                <c:pt idx="6602">
                  <c:v>893.75983999999994</c:v>
                </c:pt>
                <c:pt idx="6603">
                  <c:v>891.74414000000002</c:v>
                </c:pt>
                <c:pt idx="6604">
                  <c:v>889.72853999999995</c:v>
                </c:pt>
                <c:pt idx="6605">
                  <c:v>887.71284000000003</c:v>
                </c:pt>
                <c:pt idx="6606">
                  <c:v>911.80673999999999</c:v>
                </c:pt>
                <c:pt idx="6607">
                  <c:v>925.82244000000003</c:v>
                </c:pt>
                <c:pt idx="6608">
                  <c:v>923.80673999999999</c:v>
                </c:pt>
                <c:pt idx="6609">
                  <c:v>921.79114000000004</c:v>
                </c:pt>
                <c:pt idx="6610">
                  <c:v>919.77544</c:v>
                </c:pt>
                <c:pt idx="6611">
                  <c:v>917.75983999999994</c:v>
                </c:pt>
                <c:pt idx="6612">
                  <c:v>915.74414000000002</c:v>
                </c:pt>
                <c:pt idx="6613">
                  <c:v>913.72853999999995</c:v>
                </c:pt>
                <c:pt idx="6614">
                  <c:v>903.83803999999998</c:v>
                </c:pt>
                <c:pt idx="6615">
                  <c:v>945.88504</c:v>
                </c:pt>
                <c:pt idx="6616">
                  <c:v>917.85374000000002</c:v>
                </c:pt>
                <c:pt idx="6617">
                  <c:v>915.83803999999998</c:v>
                </c:pt>
                <c:pt idx="6618">
                  <c:v>913.82244000000003</c:v>
                </c:pt>
                <c:pt idx="6619">
                  <c:v>911.80673999999999</c:v>
                </c:pt>
                <c:pt idx="6620">
                  <c:v>909.79114000000004</c:v>
                </c:pt>
                <c:pt idx="6621">
                  <c:v>907.77544</c:v>
                </c:pt>
                <c:pt idx="6622">
                  <c:v>931.86933999999997</c:v>
                </c:pt>
                <c:pt idx="6623">
                  <c:v>945.88504</c:v>
                </c:pt>
                <c:pt idx="6624">
                  <c:v>943.86933999999997</c:v>
                </c:pt>
                <c:pt idx="6625">
                  <c:v>941.85374000000002</c:v>
                </c:pt>
                <c:pt idx="6626">
                  <c:v>939.83803999999998</c:v>
                </c:pt>
                <c:pt idx="6627">
                  <c:v>937.82244000000003</c:v>
                </c:pt>
                <c:pt idx="6628">
                  <c:v>935.80673999999999</c:v>
                </c:pt>
                <c:pt idx="6629">
                  <c:v>933.79114000000004</c:v>
                </c:pt>
                <c:pt idx="6630">
                  <c:v>959.90063999999995</c:v>
                </c:pt>
                <c:pt idx="6631">
                  <c:v>957.88504</c:v>
                </c:pt>
                <c:pt idx="6632">
                  <c:v>955.86933999999997</c:v>
                </c:pt>
                <c:pt idx="6633">
                  <c:v>953.85374000000002</c:v>
                </c:pt>
                <c:pt idx="6634">
                  <c:v>951.83803999999998</c:v>
                </c:pt>
                <c:pt idx="6635">
                  <c:v>949.82244000000003</c:v>
                </c:pt>
                <c:pt idx="6636">
                  <c:v>973.91633999999999</c:v>
                </c:pt>
                <c:pt idx="6637">
                  <c:v>987.93193999999994</c:v>
                </c:pt>
                <c:pt idx="6638">
                  <c:v>983.90063999999995</c:v>
                </c:pt>
                <c:pt idx="6639">
                  <c:v>981.88504</c:v>
                </c:pt>
                <c:pt idx="6640">
                  <c:v>979.86933999999997</c:v>
                </c:pt>
                <c:pt idx="6641">
                  <c:v>977.85374000000002</c:v>
                </c:pt>
                <c:pt idx="6642">
                  <c:v>975.83803999999998</c:v>
                </c:pt>
                <c:pt idx="6643">
                  <c:v>979.86933999999997</c:v>
                </c:pt>
                <c:pt idx="6644">
                  <c:v>851.71284000000003</c:v>
                </c:pt>
                <c:pt idx="6645">
                  <c:v>849.69723999999997</c:v>
                </c:pt>
                <c:pt idx="6646">
                  <c:v>869.75983999999994</c:v>
                </c:pt>
                <c:pt idx="6647">
                  <c:v>911.80673999999999</c:v>
                </c:pt>
                <c:pt idx="6648">
                  <c:v>869.75983999999994</c:v>
                </c:pt>
                <c:pt idx="6649">
                  <c:v>867.74414000000002</c:v>
                </c:pt>
                <c:pt idx="6650">
                  <c:v>887.80673999999999</c:v>
                </c:pt>
                <c:pt idx="6651">
                  <c:v>929.85374000000002</c:v>
                </c:pt>
                <c:pt idx="6652">
                  <c:v>867.74414000000002</c:v>
                </c:pt>
                <c:pt idx="6653">
                  <c:v>865.72853999999995</c:v>
                </c:pt>
                <c:pt idx="6654">
                  <c:v>885.79114000000004</c:v>
                </c:pt>
                <c:pt idx="6655">
                  <c:v>927.83803999999998</c:v>
                </c:pt>
                <c:pt idx="6656">
                  <c:v>865.72853999999995</c:v>
                </c:pt>
                <c:pt idx="6657">
                  <c:v>863.71284000000003</c:v>
                </c:pt>
                <c:pt idx="6658">
                  <c:v>883.77544</c:v>
                </c:pt>
                <c:pt idx="6659">
                  <c:v>925.82244000000003</c:v>
                </c:pt>
                <c:pt idx="6660">
                  <c:v>863.71284000000003</c:v>
                </c:pt>
                <c:pt idx="6661">
                  <c:v>861.69723999999997</c:v>
                </c:pt>
                <c:pt idx="6662">
                  <c:v>883.77544</c:v>
                </c:pt>
                <c:pt idx="6663">
                  <c:v>881.75983999999994</c:v>
                </c:pt>
                <c:pt idx="6664">
                  <c:v>897.79114000000004</c:v>
                </c:pt>
                <c:pt idx="6665">
                  <c:v>895.77544</c:v>
                </c:pt>
                <c:pt idx="6666">
                  <c:v>893.75983999999994</c:v>
                </c:pt>
                <c:pt idx="6667">
                  <c:v>891.74414000000002</c:v>
                </c:pt>
                <c:pt idx="6668">
                  <c:v>889.72853999999995</c:v>
                </c:pt>
                <c:pt idx="6669">
                  <c:v>887.71284000000003</c:v>
                </c:pt>
                <c:pt idx="6670">
                  <c:v>911.80673999999999</c:v>
                </c:pt>
                <c:pt idx="6671">
                  <c:v>925.82244000000003</c:v>
                </c:pt>
                <c:pt idx="6672">
                  <c:v>923.80673999999999</c:v>
                </c:pt>
                <c:pt idx="6673">
                  <c:v>921.79114000000004</c:v>
                </c:pt>
                <c:pt idx="6674">
                  <c:v>919.77544</c:v>
                </c:pt>
                <c:pt idx="6675">
                  <c:v>917.75983999999994</c:v>
                </c:pt>
                <c:pt idx="6676">
                  <c:v>915.74414000000002</c:v>
                </c:pt>
                <c:pt idx="6677">
                  <c:v>913.72853999999995</c:v>
                </c:pt>
                <c:pt idx="6678">
                  <c:v>861.69723999999997</c:v>
                </c:pt>
                <c:pt idx="6679">
                  <c:v>881.75983999999994</c:v>
                </c:pt>
                <c:pt idx="6680">
                  <c:v>923.80673999999999</c:v>
                </c:pt>
                <c:pt idx="6681">
                  <c:v>881.75983999999994</c:v>
                </c:pt>
                <c:pt idx="6682">
                  <c:v>879.74414000000002</c:v>
                </c:pt>
                <c:pt idx="6683">
                  <c:v>895.77544</c:v>
                </c:pt>
                <c:pt idx="6684">
                  <c:v>893.75983999999994</c:v>
                </c:pt>
                <c:pt idx="6685">
                  <c:v>891.74414000000002</c:v>
                </c:pt>
                <c:pt idx="6686">
                  <c:v>889.72853999999995</c:v>
                </c:pt>
                <c:pt idx="6687">
                  <c:v>887.71284000000003</c:v>
                </c:pt>
                <c:pt idx="6688">
                  <c:v>885.69723999999997</c:v>
                </c:pt>
                <c:pt idx="6689">
                  <c:v>909.79114000000004</c:v>
                </c:pt>
                <c:pt idx="6690">
                  <c:v>923.80673999999999</c:v>
                </c:pt>
                <c:pt idx="6691">
                  <c:v>921.79114000000004</c:v>
                </c:pt>
                <c:pt idx="6692">
                  <c:v>919.77544</c:v>
                </c:pt>
                <c:pt idx="6693">
                  <c:v>917.75983999999994</c:v>
                </c:pt>
                <c:pt idx="6694">
                  <c:v>915.74414000000002</c:v>
                </c:pt>
                <c:pt idx="6695">
                  <c:v>913.72853999999995</c:v>
                </c:pt>
                <c:pt idx="6696">
                  <c:v>911.71284000000003</c:v>
                </c:pt>
                <c:pt idx="6697">
                  <c:v>901.82244000000003</c:v>
                </c:pt>
                <c:pt idx="6698">
                  <c:v>943.86933999999997</c:v>
                </c:pt>
                <c:pt idx="6699">
                  <c:v>915.83803999999998</c:v>
                </c:pt>
                <c:pt idx="6700">
                  <c:v>913.82244000000003</c:v>
                </c:pt>
                <c:pt idx="6701">
                  <c:v>911.80673999999999</c:v>
                </c:pt>
                <c:pt idx="6702">
                  <c:v>909.79114000000004</c:v>
                </c:pt>
                <c:pt idx="6703">
                  <c:v>907.77544</c:v>
                </c:pt>
                <c:pt idx="6704">
                  <c:v>905.75983999999994</c:v>
                </c:pt>
                <c:pt idx="6705">
                  <c:v>929.85374000000002</c:v>
                </c:pt>
                <c:pt idx="6706">
                  <c:v>943.86933999999997</c:v>
                </c:pt>
                <c:pt idx="6707">
                  <c:v>941.85374000000002</c:v>
                </c:pt>
                <c:pt idx="6708">
                  <c:v>939.83803999999998</c:v>
                </c:pt>
                <c:pt idx="6709">
                  <c:v>937.82244000000003</c:v>
                </c:pt>
                <c:pt idx="6710">
                  <c:v>935.80673999999999</c:v>
                </c:pt>
                <c:pt idx="6711">
                  <c:v>933.79114000000004</c:v>
                </c:pt>
                <c:pt idx="6712">
                  <c:v>931.77544</c:v>
                </c:pt>
                <c:pt idx="6713">
                  <c:v>957.88504</c:v>
                </c:pt>
                <c:pt idx="6714">
                  <c:v>955.86933999999997</c:v>
                </c:pt>
                <c:pt idx="6715">
                  <c:v>953.85374000000002</c:v>
                </c:pt>
                <c:pt idx="6716">
                  <c:v>951.83803999999998</c:v>
                </c:pt>
                <c:pt idx="6717">
                  <c:v>949.82244000000003</c:v>
                </c:pt>
                <c:pt idx="6718">
                  <c:v>947.80673999999999</c:v>
                </c:pt>
                <c:pt idx="6719">
                  <c:v>971.90063999999995</c:v>
                </c:pt>
                <c:pt idx="6720">
                  <c:v>985.91633999999999</c:v>
                </c:pt>
                <c:pt idx="6721">
                  <c:v>981.88504</c:v>
                </c:pt>
                <c:pt idx="6722">
                  <c:v>979.86933999999997</c:v>
                </c:pt>
                <c:pt idx="6723">
                  <c:v>977.85374000000002</c:v>
                </c:pt>
                <c:pt idx="6724">
                  <c:v>975.83803999999998</c:v>
                </c:pt>
                <c:pt idx="6725">
                  <c:v>973.82244000000003</c:v>
                </c:pt>
                <c:pt idx="6726">
                  <c:v>977.85374000000002</c:v>
                </c:pt>
                <c:pt idx="6727">
                  <c:v>867.74414000000002</c:v>
                </c:pt>
                <c:pt idx="6728">
                  <c:v>865.72853999999995</c:v>
                </c:pt>
                <c:pt idx="6729">
                  <c:v>885.79114000000004</c:v>
                </c:pt>
                <c:pt idx="6730">
                  <c:v>927.83803999999998</c:v>
                </c:pt>
                <c:pt idx="6731">
                  <c:v>865.72853999999995</c:v>
                </c:pt>
                <c:pt idx="6732">
                  <c:v>863.71284000000003</c:v>
                </c:pt>
                <c:pt idx="6733">
                  <c:v>883.77544</c:v>
                </c:pt>
                <c:pt idx="6734">
                  <c:v>925.82244000000003</c:v>
                </c:pt>
                <c:pt idx="6735">
                  <c:v>863.71284000000003</c:v>
                </c:pt>
                <c:pt idx="6736">
                  <c:v>861.69723999999997</c:v>
                </c:pt>
                <c:pt idx="6737">
                  <c:v>881.75983999999994</c:v>
                </c:pt>
                <c:pt idx="6738">
                  <c:v>923.80673999999999</c:v>
                </c:pt>
                <c:pt idx="6739">
                  <c:v>861.69723999999997</c:v>
                </c:pt>
                <c:pt idx="6740">
                  <c:v>859.68154000000004</c:v>
                </c:pt>
                <c:pt idx="6741">
                  <c:v>881.75983999999994</c:v>
                </c:pt>
                <c:pt idx="6742">
                  <c:v>879.74414000000002</c:v>
                </c:pt>
                <c:pt idx="6743">
                  <c:v>895.77544</c:v>
                </c:pt>
                <c:pt idx="6744">
                  <c:v>893.75983999999994</c:v>
                </c:pt>
                <c:pt idx="6745">
                  <c:v>891.74414000000002</c:v>
                </c:pt>
                <c:pt idx="6746">
                  <c:v>889.72853999999995</c:v>
                </c:pt>
                <c:pt idx="6747">
                  <c:v>887.71284000000003</c:v>
                </c:pt>
                <c:pt idx="6748">
                  <c:v>885.69723999999997</c:v>
                </c:pt>
                <c:pt idx="6749">
                  <c:v>909.79114000000004</c:v>
                </c:pt>
                <c:pt idx="6750">
                  <c:v>923.80673999999999</c:v>
                </c:pt>
                <c:pt idx="6751">
                  <c:v>921.79114000000004</c:v>
                </c:pt>
                <c:pt idx="6752">
                  <c:v>919.77544</c:v>
                </c:pt>
                <c:pt idx="6753">
                  <c:v>917.75983999999994</c:v>
                </c:pt>
                <c:pt idx="6754">
                  <c:v>915.74414000000002</c:v>
                </c:pt>
                <c:pt idx="6755">
                  <c:v>913.72853999999995</c:v>
                </c:pt>
                <c:pt idx="6756">
                  <c:v>911.71284000000003</c:v>
                </c:pt>
                <c:pt idx="6757">
                  <c:v>859.68154000000004</c:v>
                </c:pt>
                <c:pt idx="6758">
                  <c:v>879.74414000000002</c:v>
                </c:pt>
                <c:pt idx="6759">
                  <c:v>921.79114000000004</c:v>
                </c:pt>
                <c:pt idx="6760">
                  <c:v>879.74414000000002</c:v>
                </c:pt>
                <c:pt idx="6761">
                  <c:v>877.72853999999995</c:v>
                </c:pt>
                <c:pt idx="6762">
                  <c:v>893.75983999999994</c:v>
                </c:pt>
                <c:pt idx="6763">
                  <c:v>891.74414000000002</c:v>
                </c:pt>
                <c:pt idx="6764">
                  <c:v>889.72853999999995</c:v>
                </c:pt>
                <c:pt idx="6765">
                  <c:v>887.71284000000003</c:v>
                </c:pt>
                <c:pt idx="6766">
                  <c:v>885.69723999999997</c:v>
                </c:pt>
                <c:pt idx="6767">
                  <c:v>883.68154000000004</c:v>
                </c:pt>
                <c:pt idx="6768">
                  <c:v>907.77544</c:v>
                </c:pt>
                <c:pt idx="6769">
                  <c:v>921.79114000000004</c:v>
                </c:pt>
                <c:pt idx="6770">
                  <c:v>919.77544</c:v>
                </c:pt>
                <c:pt idx="6771">
                  <c:v>917.75983999999994</c:v>
                </c:pt>
                <c:pt idx="6772">
                  <c:v>915.74414000000002</c:v>
                </c:pt>
                <c:pt idx="6773">
                  <c:v>913.72853999999995</c:v>
                </c:pt>
                <c:pt idx="6774">
                  <c:v>911.71284000000003</c:v>
                </c:pt>
                <c:pt idx="6775">
                  <c:v>909.69723999999997</c:v>
                </c:pt>
                <c:pt idx="6776">
                  <c:v>899.80673999999999</c:v>
                </c:pt>
                <c:pt idx="6777">
                  <c:v>941.85374000000002</c:v>
                </c:pt>
                <c:pt idx="6778">
                  <c:v>913.82244000000003</c:v>
                </c:pt>
                <c:pt idx="6779">
                  <c:v>911.80673999999999</c:v>
                </c:pt>
                <c:pt idx="6780">
                  <c:v>909.79114000000004</c:v>
                </c:pt>
                <c:pt idx="6781">
                  <c:v>907.77544</c:v>
                </c:pt>
                <c:pt idx="6782">
                  <c:v>905.75983999999994</c:v>
                </c:pt>
                <c:pt idx="6783">
                  <c:v>903.74414000000002</c:v>
                </c:pt>
                <c:pt idx="6784">
                  <c:v>927.83803999999998</c:v>
                </c:pt>
                <c:pt idx="6785">
                  <c:v>941.85374000000002</c:v>
                </c:pt>
                <c:pt idx="6786">
                  <c:v>939.83803999999998</c:v>
                </c:pt>
                <c:pt idx="6787">
                  <c:v>937.82244000000003</c:v>
                </c:pt>
                <c:pt idx="6788">
                  <c:v>935.80673999999999</c:v>
                </c:pt>
                <c:pt idx="6789">
                  <c:v>933.79114000000004</c:v>
                </c:pt>
                <c:pt idx="6790">
                  <c:v>931.77544</c:v>
                </c:pt>
                <c:pt idx="6791">
                  <c:v>929.75983999999994</c:v>
                </c:pt>
                <c:pt idx="6792">
                  <c:v>955.86933999999997</c:v>
                </c:pt>
                <c:pt idx="6793">
                  <c:v>953.85374000000002</c:v>
                </c:pt>
                <c:pt idx="6794">
                  <c:v>951.83803999999998</c:v>
                </c:pt>
                <c:pt idx="6795">
                  <c:v>949.82244000000003</c:v>
                </c:pt>
                <c:pt idx="6796">
                  <c:v>947.80673999999999</c:v>
                </c:pt>
                <c:pt idx="6797">
                  <c:v>945.79114000000004</c:v>
                </c:pt>
                <c:pt idx="6798">
                  <c:v>969.88504</c:v>
                </c:pt>
                <c:pt idx="6799">
                  <c:v>983.90063999999995</c:v>
                </c:pt>
                <c:pt idx="6800">
                  <c:v>979.86933999999997</c:v>
                </c:pt>
                <c:pt idx="6801">
                  <c:v>977.85374000000002</c:v>
                </c:pt>
                <c:pt idx="6802">
                  <c:v>975.83803999999998</c:v>
                </c:pt>
                <c:pt idx="6803">
                  <c:v>973.82244000000003</c:v>
                </c:pt>
                <c:pt idx="6804">
                  <c:v>971.80673999999999</c:v>
                </c:pt>
                <c:pt idx="6805">
                  <c:v>975.83803999999998</c:v>
                </c:pt>
                <c:pt idx="6806">
                  <c:v>883.77544</c:v>
                </c:pt>
                <c:pt idx="6807">
                  <c:v>881.75983999999994</c:v>
                </c:pt>
                <c:pt idx="6808">
                  <c:v>901.82244000000003</c:v>
                </c:pt>
                <c:pt idx="6809">
                  <c:v>943.86933999999997</c:v>
                </c:pt>
                <c:pt idx="6810">
                  <c:v>881.75983999999994</c:v>
                </c:pt>
                <c:pt idx="6811">
                  <c:v>879.74414000000002</c:v>
                </c:pt>
                <c:pt idx="6812">
                  <c:v>899.80673999999999</c:v>
                </c:pt>
                <c:pt idx="6813">
                  <c:v>941.85374000000002</c:v>
                </c:pt>
                <c:pt idx="6814">
                  <c:v>879.74414000000002</c:v>
                </c:pt>
                <c:pt idx="6815">
                  <c:v>877.72853999999995</c:v>
                </c:pt>
                <c:pt idx="6816">
                  <c:v>899.80673999999999</c:v>
                </c:pt>
                <c:pt idx="6817">
                  <c:v>897.79114000000004</c:v>
                </c:pt>
                <c:pt idx="6818">
                  <c:v>913.82244000000003</c:v>
                </c:pt>
                <c:pt idx="6819">
                  <c:v>911.80673999999999</c:v>
                </c:pt>
                <c:pt idx="6820">
                  <c:v>909.79114000000004</c:v>
                </c:pt>
                <c:pt idx="6821">
                  <c:v>907.77544</c:v>
                </c:pt>
                <c:pt idx="6822">
                  <c:v>905.75983999999994</c:v>
                </c:pt>
                <c:pt idx="6823">
                  <c:v>903.74414000000002</c:v>
                </c:pt>
                <c:pt idx="6824">
                  <c:v>927.83803999999998</c:v>
                </c:pt>
                <c:pt idx="6825">
                  <c:v>941.85374000000002</c:v>
                </c:pt>
                <c:pt idx="6826">
                  <c:v>939.83803999999998</c:v>
                </c:pt>
                <c:pt idx="6827">
                  <c:v>937.82244000000003</c:v>
                </c:pt>
                <c:pt idx="6828">
                  <c:v>935.80673999999999</c:v>
                </c:pt>
                <c:pt idx="6829">
                  <c:v>933.79114000000004</c:v>
                </c:pt>
                <c:pt idx="6830">
                  <c:v>931.77544</c:v>
                </c:pt>
                <c:pt idx="6831">
                  <c:v>929.75983999999994</c:v>
                </c:pt>
                <c:pt idx="6832">
                  <c:v>877.72853999999995</c:v>
                </c:pt>
                <c:pt idx="6833">
                  <c:v>897.79114000000004</c:v>
                </c:pt>
                <c:pt idx="6834">
                  <c:v>939.83803999999998</c:v>
                </c:pt>
                <c:pt idx="6835">
                  <c:v>897.79114000000004</c:v>
                </c:pt>
                <c:pt idx="6836">
                  <c:v>895.77544</c:v>
                </c:pt>
                <c:pt idx="6837">
                  <c:v>911.80673999999999</c:v>
                </c:pt>
                <c:pt idx="6838">
                  <c:v>909.79114000000004</c:v>
                </c:pt>
                <c:pt idx="6839">
                  <c:v>907.77544</c:v>
                </c:pt>
                <c:pt idx="6840">
                  <c:v>905.75983999999994</c:v>
                </c:pt>
                <c:pt idx="6841">
                  <c:v>903.74414000000002</c:v>
                </c:pt>
                <c:pt idx="6842">
                  <c:v>901.72853999999995</c:v>
                </c:pt>
                <c:pt idx="6843">
                  <c:v>925.82244000000003</c:v>
                </c:pt>
                <c:pt idx="6844">
                  <c:v>939.83803999999998</c:v>
                </c:pt>
                <c:pt idx="6845">
                  <c:v>937.82244000000003</c:v>
                </c:pt>
                <c:pt idx="6846">
                  <c:v>935.80673999999999</c:v>
                </c:pt>
                <c:pt idx="6847">
                  <c:v>933.79114000000004</c:v>
                </c:pt>
                <c:pt idx="6848">
                  <c:v>931.77544</c:v>
                </c:pt>
                <c:pt idx="6849">
                  <c:v>929.75983999999994</c:v>
                </c:pt>
                <c:pt idx="6850">
                  <c:v>927.74414000000002</c:v>
                </c:pt>
                <c:pt idx="6851">
                  <c:v>917.85374000000002</c:v>
                </c:pt>
                <c:pt idx="6852">
                  <c:v>959.90063999999995</c:v>
                </c:pt>
                <c:pt idx="6853">
                  <c:v>931.86933999999997</c:v>
                </c:pt>
                <c:pt idx="6854">
                  <c:v>929.85374000000002</c:v>
                </c:pt>
                <c:pt idx="6855">
                  <c:v>927.83803999999998</c:v>
                </c:pt>
                <c:pt idx="6856">
                  <c:v>925.82244000000003</c:v>
                </c:pt>
                <c:pt idx="6857">
                  <c:v>923.80673999999999</c:v>
                </c:pt>
                <c:pt idx="6858">
                  <c:v>921.79114000000004</c:v>
                </c:pt>
                <c:pt idx="6859">
                  <c:v>945.88504</c:v>
                </c:pt>
                <c:pt idx="6860">
                  <c:v>959.90063999999995</c:v>
                </c:pt>
                <c:pt idx="6861">
                  <c:v>957.88504</c:v>
                </c:pt>
                <c:pt idx="6862">
                  <c:v>955.86933999999997</c:v>
                </c:pt>
                <c:pt idx="6863">
                  <c:v>953.85374000000002</c:v>
                </c:pt>
                <c:pt idx="6864">
                  <c:v>951.83803999999998</c:v>
                </c:pt>
                <c:pt idx="6865">
                  <c:v>949.82244000000003</c:v>
                </c:pt>
                <c:pt idx="6866">
                  <c:v>947.80673999999999</c:v>
                </c:pt>
                <c:pt idx="6867">
                  <c:v>973.91633999999999</c:v>
                </c:pt>
                <c:pt idx="6868">
                  <c:v>971.90063999999995</c:v>
                </c:pt>
                <c:pt idx="6869">
                  <c:v>969.88504</c:v>
                </c:pt>
                <c:pt idx="6870">
                  <c:v>967.86933999999997</c:v>
                </c:pt>
                <c:pt idx="6871">
                  <c:v>965.85374000000002</c:v>
                </c:pt>
                <c:pt idx="6872">
                  <c:v>963.83803999999998</c:v>
                </c:pt>
                <c:pt idx="6873">
                  <c:v>987.93193999999994</c:v>
                </c:pt>
                <c:pt idx="6874">
                  <c:v>1001.94764</c:v>
                </c:pt>
                <c:pt idx="6875">
                  <c:v>997.91633999999999</c:v>
                </c:pt>
                <c:pt idx="6876">
                  <c:v>995.90063999999995</c:v>
                </c:pt>
                <c:pt idx="6877">
                  <c:v>993.88504</c:v>
                </c:pt>
                <c:pt idx="6878">
                  <c:v>991.86933999999997</c:v>
                </c:pt>
                <c:pt idx="6879">
                  <c:v>989.85374000000002</c:v>
                </c:pt>
                <c:pt idx="6880">
                  <c:v>993.88504</c:v>
                </c:pt>
                <c:pt idx="6881">
                  <c:v>879.74414000000002</c:v>
                </c:pt>
                <c:pt idx="6882">
                  <c:v>877.72853999999995</c:v>
                </c:pt>
                <c:pt idx="6883">
                  <c:v>897.79114000000004</c:v>
                </c:pt>
                <c:pt idx="6884">
                  <c:v>939.83803999999998</c:v>
                </c:pt>
                <c:pt idx="6885">
                  <c:v>877.72853999999995</c:v>
                </c:pt>
                <c:pt idx="6886">
                  <c:v>875.71284000000003</c:v>
                </c:pt>
                <c:pt idx="6887">
                  <c:v>897.79114000000004</c:v>
                </c:pt>
                <c:pt idx="6888">
                  <c:v>895.77544</c:v>
                </c:pt>
                <c:pt idx="6889">
                  <c:v>911.80673999999999</c:v>
                </c:pt>
                <c:pt idx="6890">
                  <c:v>909.79114000000004</c:v>
                </c:pt>
                <c:pt idx="6891">
                  <c:v>907.77544</c:v>
                </c:pt>
                <c:pt idx="6892">
                  <c:v>905.75983999999994</c:v>
                </c:pt>
                <c:pt idx="6893">
                  <c:v>903.74414000000002</c:v>
                </c:pt>
                <c:pt idx="6894">
                  <c:v>901.72853999999995</c:v>
                </c:pt>
                <c:pt idx="6895">
                  <c:v>925.82244000000003</c:v>
                </c:pt>
                <c:pt idx="6896">
                  <c:v>939.83803999999998</c:v>
                </c:pt>
                <c:pt idx="6897">
                  <c:v>937.82244000000003</c:v>
                </c:pt>
                <c:pt idx="6898">
                  <c:v>935.80673999999999</c:v>
                </c:pt>
                <c:pt idx="6899">
                  <c:v>933.79114000000004</c:v>
                </c:pt>
                <c:pt idx="6900">
                  <c:v>931.77544</c:v>
                </c:pt>
                <c:pt idx="6901">
                  <c:v>929.75983999999994</c:v>
                </c:pt>
                <c:pt idx="6902">
                  <c:v>927.74414000000002</c:v>
                </c:pt>
                <c:pt idx="6903">
                  <c:v>875.71284000000003</c:v>
                </c:pt>
                <c:pt idx="6904">
                  <c:v>895.77544</c:v>
                </c:pt>
                <c:pt idx="6905">
                  <c:v>937.82244000000003</c:v>
                </c:pt>
                <c:pt idx="6906">
                  <c:v>895.77544</c:v>
                </c:pt>
                <c:pt idx="6907">
                  <c:v>893.75983999999994</c:v>
                </c:pt>
                <c:pt idx="6908">
                  <c:v>909.79114000000004</c:v>
                </c:pt>
                <c:pt idx="6909">
                  <c:v>907.77544</c:v>
                </c:pt>
                <c:pt idx="6910">
                  <c:v>905.75983999999994</c:v>
                </c:pt>
                <c:pt idx="6911">
                  <c:v>903.74414000000002</c:v>
                </c:pt>
                <c:pt idx="6912">
                  <c:v>901.72853999999995</c:v>
                </c:pt>
                <c:pt idx="6913">
                  <c:v>899.71284000000003</c:v>
                </c:pt>
                <c:pt idx="6914">
                  <c:v>923.80673999999999</c:v>
                </c:pt>
                <c:pt idx="6915">
                  <c:v>937.82244000000003</c:v>
                </c:pt>
                <c:pt idx="6916">
                  <c:v>935.80673999999999</c:v>
                </c:pt>
                <c:pt idx="6917">
                  <c:v>933.79114000000004</c:v>
                </c:pt>
                <c:pt idx="6918">
                  <c:v>931.77544</c:v>
                </c:pt>
                <c:pt idx="6919">
                  <c:v>929.75983999999994</c:v>
                </c:pt>
                <c:pt idx="6920">
                  <c:v>927.74414000000002</c:v>
                </c:pt>
                <c:pt idx="6921">
                  <c:v>925.72853999999995</c:v>
                </c:pt>
                <c:pt idx="6922">
                  <c:v>915.83803999999998</c:v>
                </c:pt>
                <c:pt idx="6923">
                  <c:v>957.88504</c:v>
                </c:pt>
                <c:pt idx="6924">
                  <c:v>929.85374000000002</c:v>
                </c:pt>
                <c:pt idx="6925">
                  <c:v>927.83803999999998</c:v>
                </c:pt>
                <c:pt idx="6926">
                  <c:v>925.82244000000003</c:v>
                </c:pt>
                <c:pt idx="6927">
                  <c:v>923.80673999999999</c:v>
                </c:pt>
                <c:pt idx="6928">
                  <c:v>921.79114000000004</c:v>
                </c:pt>
                <c:pt idx="6929">
                  <c:v>919.77544</c:v>
                </c:pt>
                <c:pt idx="6930">
                  <c:v>943.86933999999997</c:v>
                </c:pt>
                <c:pt idx="6931">
                  <c:v>957.88504</c:v>
                </c:pt>
                <c:pt idx="6932">
                  <c:v>955.86933999999997</c:v>
                </c:pt>
                <c:pt idx="6933">
                  <c:v>953.85374000000002</c:v>
                </c:pt>
                <c:pt idx="6934">
                  <c:v>951.83803999999998</c:v>
                </c:pt>
                <c:pt idx="6935">
                  <c:v>949.82244000000003</c:v>
                </c:pt>
                <c:pt idx="6936">
                  <c:v>947.80673999999999</c:v>
                </c:pt>
                <c:pt idx="6937">
                  <c:v>945.79114000000004</c:v>
                </c:pt>
                <c:pt idx="6938">
                  <c:v>971.90063999999995</c:v>
                </c:pt>
                <c:pt idx="6939">
                  <c:v>969.88504</c:v>
                </c:pt>
                <c:pt idx="6940">
                  <c:v>967.86933999999997</c:v>
                </c:pt>
                <c:pt idx="6941">
                  <c:v>965.85374000000002</c:v>
                </c:pt>
                <c:pt idx="6942">
                  <c:v>963.83803999999998</c:v>
                </c:pt>
                <c:pt idx="6943">
                  <c:v>961.82244000000003</c:v>
                </c:pt>
                <c:pt idx="6944">
                  <c:v>985.91633999999999</c:v>
                </c:pt>
                <c:pt idx="6945">
                  <c:v>999.93193999999994</c:v>
                </c:pt>
                <c:pt idx="6946">
                  <c:v>995.90063999999995</c:v>
                </c:pt>
                <c:pt idx="6947">
                  <c:v>993.88504</c:v>
                </c:pt>
                <c:pt idx="6948">
                  <c:v>991.86933999999997</c:v>
                </c:pt>
                <c:pt idx="6949">
                  <c:v>989.85374000000002</c:v>
                </c:pt>
                <c:pt idx="6950">
                  <c:v>987.83803999999998</c:v>
                </c:pt>
                <c:pt idx="6951">
                  <c:v>991.86933999999997</c:v>
                </c:pt>
                <c:pt idx="6952">
                  <c:v>875.71284000000003</c:v>
                </c:pt>
                <c:pt idx="6953">
                  <c:v>873.69723999999997</c:v>
                </c:pt>
                <c:pt idx="6954">
                  <c:v>895.77544</c:v>
                </c:pt>
                <c:pt idx="6955">
                  <c:v>893.75983999999994</c:v>
                </c:pt>
                <c:pt idx="6956">
                  <c:v>909.79114000000004</c:v>
                </c:pt>
                <c:pt idx="6957">
                  <c:v>907.77544</c:v>
                </c:pt>
                <c:pt idx="6958">
                  <c:v>905.75983999999994</c:v>
                </c:pt>
                <c:pt idx="6959">
                  <c:v>903.74414000000002</c:v>
                </c:pt>
                <c:pt idx="6960">
                  <c:v>901.72853999999995</c:v>
                </c:pt>
                <c:pt idx="6961">
                  <c:v>899.71284000000003</c:v>
                </c:pt>
                <c:pt idx="6962">
                  <c:v>923.80673999999999</c:v>
                </c:pt>
                <c:pt idx="6963">
                  <c:v>937.82244000000003</c:v>
                </c:pt>
                <c:pt idx="6964">
                  <c:v>935.80673999999999</c:v>
                </c:pt>
                <c:pt idx="6965">
                  <c:v>933.79114000000004</c:v>
                </c:pt>
                <c:pt idx="6966">
                  <c:v>931.77544</c:v>
                </c:pt>
                <c:pt idx="6967">
                  <c:v>929.75983999999994</c:v>
                </c:pt>
                <c:pt idx="6968">
                  <c:v>927.74414000000002</c:v>
                </c:pt>
                <c:pt idx="6969">
                  <c:v>925.72853999999995</c:v>
                </c:pt>
                <c:pt idx="6970">
                  <c:v>873.69723999999997</c:v>
                </c:pt>
                <c:pt idx="6971">
                  <c:v>893.75983999999994</c:v>
                </c:pt>
                <c:pt idx="6972">
                  <c:v>935.80673999999999</c:v>
                </c:pt>
                <c:pt idx="6973">
                  <c:v>893.75983999999994</c:v>
                </c:pt>
                <c:pt idx="6974">
                  <c:v>891.74414000000002</c:v>
                </c:pt>
                <c:pt idx="6975">
                  <c:v>907.77544</c:v>
                </c:pt>
                <c:pt idx="6976">
                  <c:v>905.75983999999994</c:v>
                </c:pt>
                <c:pt idx="6977">
                  <c:v>903.74414000000002</c:v>
                </c:pt>
                <c:pt idx="6978">
                  <c:v>901.72853999999995</c:v>
                </c:pt>
                <c:pt idx="6979">
                  <c:v>899.71284000000003</c:v>
                </c:pt>
                <c:pt idx="6980">
                  <c:v>897.69723999999997</c:v>
                </c:pt>
                <c:pt idx="6981">
                  <c:v>921.79114000000004</c:v>
                </c:pt>
                <c:pt idx="6982">
                  <c:v>935.80673999999999</c:v>
                </c:pt>
                <c:pt idx="6983">
                  <c:v>933.79114000000004</c:v>
                </c:pt>
                <c:pt idx="6984">
                  <c:v>931.77544</c:v>
                </c:pt>
                <c:pt idx="6985">
                  <c:v>929.75983999999994</c:v>
                </c:pt>
                <c:pt idx="6986">
                  <c:v>927.74414000000002</c:v>
                </c:pt>
                <c:pt idx="6987">
                  <c:v>925.72853999999995</c:v>
                </c:pt>
                <c:pt idx="6988">
                  <c:v>923.71284000000003</c:v>
                </c:pt>
                <c:pt idx="6989">
                  <c:v>913.82244000000003</c:v>
                </c:pt>
                <c:pt idx="6990">
                  <c:v>955.86933999999997</c:v>
                </c:pt>
                <c:pt idx="6991">
                  <c:v>927.83803999999998</c:v>
                </c:pt>
                <c:pt idx="6992">
                  <c:v>925.82244000000003</c:v>
                </c:pt>
                <c:pt idx="6993">
                  <c:v>923.80673999999999</c:v>
                </c:pt>
                <c:pt idx="6994">
                  <c:v>921.79114000000004</c:v>
                </c:pt>
                <c:pt idx="6995">
                  <c:v>919.77544</c:v>
                </c:pt>
                <c:pt idx="6996">
                  <c:v>917.75983999999994</c:v>
                </c:pt>
                <c:pt idx="6997">
                  <c:v>941.85374000000002</c:v>
                </c:pt>
                <c:pt idx="6998">
                  <c:v>955.86933999999997</c:v>
                </c:pt>
                <c:pt idx="6999">
                  <c:v>953.85374000000002</c:v>
                </c:pt>
                <c:pt idx="7000">
                  <c:v>951.83803999999998</c:v>
                </c:pt>
                <c:pt idx="7001">
                  <c:v>949.82244000000003</c:v>
                </c:pt>
                <c:pt idx="7002">
                  <c:v>947.80673999999999</c:v>
                </c:pt>
                <c:pt idx="7003">
                  <c:v>945.79114000000004</c:v>
                </c:pt>
                <c:pt idx="7004">
                  <c:v>943.77544</c:v>
                </c:pt>
                <c:pt idx="7005">
                  <c:v>969.88504</c:v>
                </c:pt>
                <c:pt idx="7006">
                  <c:v>967.86933999999997</c:v>
                </c:pt>
                <c:pt idx="7007">
                  <c:v>965.85374000000002</c:v>
                </c:pt>
                <c:pt idx="7008">
                  <c:v>963.83803999999998</c:v>
                </c:pt>
                <c:pt idx="7009">
                  <c:v>961.82244000000003</c:v>
                </c:pt>
                <c:pt idx="7010">
                  <c:v>959.80673999999999</c:v>
                </c:pt>
                <c:pt idx="7011">
                  <c:v>983.90063999999995</c:v>
                </c:pt>
                <c:pt idx="7012">
                  <c:v>997.91633999999999</c:v>
                </c:pt>
                <c:pt idx="7013">
                  <c:v>993.88504</c:v>
                </c:pt>
                <c:pt idx="7014">
                  <c:v>991.86933999999997</c:v>
                </c:pt>
                <c:pt idx="7015">
                  <c:v>989.85374000000002</c:v>
                </c:pt>
                <c:pt idx="7016">
                  <c:v>987.83803999999998</c:v>
                </c:pt>
                <c:pt idx="7017">
                  <c:v>985.82244000000003</c:v>
                </c:pt>
                <c:pt idx="7018">
                  <c:v>989.85374000000002</c:v>
                </c:pt>
                <c:pt idx="7019">
                  <c:v>871.68154000000004</c:v>
                </c:pt>
                <c:pt idx="7020">
                  <c:v>893.75983999999994</c:v>
                </c:pt>
                <c:pt idx="7021">
                  <c:v>891.74414000000002</c:v>
                </c:pt>
                <c:pt idx="7022">
                  <c:v>907.77544</c:v>
                </c:pt>
                <c:pt idx="7023">
                  <c:v>905.75983999999994</c:v>
                </c:pt>
                <c:pt idx="7024">
                  <c:v>903.74414000000002</c:v>
                </c:pt>
                <c:pt idx="7025">
                  <c:v>901.72853999999995</c:v>
                </c:pt>
                <c:pt idx="7026">
                  <c:v>899.71284000000003</c:v>
                </c:pt>
                <c:pt idx="7027">
                  <c:v>897.69723999999997</c:v>
                </c:pt>
                <c:pt idx="7028">
                  <c:v>921.79114000000004</c:v>
                </c:pt>
                <c:pt idx="7029">
                  <c:v>935.80673999999999</c:v>
                </c:pt>
                <c:pt idx="7030">
                  <c:v>933.79114000000004</c:v>
                </c:pt>
                <c:pt idx="7031">
                  <c:v>931.77544</c:v>
                </c:pt>
                <c:pt idx="7032">
                  <c:v>929.75983999999994</c:v>
                </c:pt>
                <c:pt idx="7033">
                  <c:v>927.74414000000002</c:v>
                </c:pt>
                <c:pt idx="7034">
                  <c:v>925.72853999999995</c:v>
                </c:pt>
                <c:pt idx="7035">
                  <c:v>923.71284000000003</c:v>
                </c:pt>
                <c:pt idx="7036">
                  <c:v>891.74414000000002</c:v>
                </c:pt>
                <c:pt idx="7037">
                  <c:v>889.72853999999995</c:v>
                </c:pt>
                <c:pt idx="7038">
                  <c:v>905.75983999999994</c:v>
                </c:pt>
                <c:pt idx="7039">
                  <c:v>903.74414000000002</c:v>
                </c:pt>
                <c:pt idx="7040">
                  <c:v>901.72853999999995</c:v>
                </c:pt>
                <c:pt idx="7041">
                  <c:v>899.71284000000003</c:v>
                </c:pt>
                <c:pt idx="7042">
                  <c:v>897.69723999999997</c:v>
                </c:pt>
                <c:pt idx="7043">
                  <c:v>895.68154000000004</c:v>
                </c:pt>
                <c:pt idx="7044">
                  <c:v>919.77544</c:v>
                </c:pt>
                <c:pt idx="7045">
                  <c:v>933.79114000000004</c:v>
                </c:pt>
                <c:pt idx="7046">
                  <c:v>931.77544</c:v>
                </c:pt>
                <c:pt idx="7047">
                  <c:v>929.75983999999994</c:v>
                </c:pt>
                <c:pt idx="7048">
                  <c:v>927.74414000000002</c:v>
                </c:pt>
                <c:pt idx="7049">
                  <c:v>925.72853999999995</c:v>
                </c:pt>
                <c:pt idx="7050">
                  <c:v>923.71284000000003</c:v>
                </c:pt>
                <c:pt idx="7051">
                  <c:v>921.69723999999997</c:v>
                </c:pt>
                <c:pt idx="7052">
                  <c:v>911.80673999999999</c:v>
                </c:pt>
                <c:pt idx="7053">
                  <c:v>927.83803999999998</c:v>
                </c:pt>
                <c:pt idx="7054">
                  <c:v>925.82244000000003</c:v>
                </c:pt>
                <c:pt idx="7055">
                  <c:v>923.80673999999999</c:v>
                </c:pt>
                <c:pt idx="7056">
                  <c:v>921.79114000000004</c:v>
                </c:pt>
                <c:pt idx="7057">
                  <c:v>919.77544</c:v>
                </c:pt>
                <c:pt idx="7058">
                  <c:v>917.75983999999994</c:v>
                </c:pt>
                <c:pt idx="7059">
                  <c:v>941.85374000000002</c:v>
                </c:pt>
                <c:pt idx="7060">
                  <c:v>955.86933999999997</c:v>
                </c:pt>
                <c:pt idx="7061">
                  <c:v>953.85374000000002</c:v>
                </c:pt>
                <c:pt idx="7062">
                  <c:v>951.83803999999998</c:v>
                </c:pt>
                <c:pt idx="7063">
                  <c:v>949.82244000000003</c:v>
                </c:pt>
                <c:pt idx="7064">
                  <c:v>947.80673999999999</c:v>
                </c:pt>
                <c:pt idx="7065">
                  <c:v>945.79114000000004</c:v>
                </c:pt>
                <c:pt idx="7066">
                  <c:v>943.77544</c:v>
                </c:pt>
                <c:pt idx="7067">
                  <c:v>925.82244000000003</c:v>
                </c:pt>
                <c:pt idx="7068">
                  <c:v>923.80673999999999</c:v>
                </c:pt>
                <c:pt idx="7069">
                  <c:v>921.79114000000004</c:v>
                </c:pt>
                <c:pt idx="7070">
                  <c:v>919.77544</c:v>
                </c:pt>
                <c:pt idx="7071">
                  <c:v>917.75983999999994</c:v>
                </c:pt>
                <c:pt idx="7072">
                  <c:v>915.74414000000002</c:v>
                </c:pt>
                <c:pt idx="7073">
                  <c:v>939.83803999999998</c:v>
                </c:pt>
                <c:pt idx="7074">
                  <c:v>953.85374000000002</c:v>
                </c:pt>
                <c:pt idx="7075">
                  <c:v>951.83803999999998</c:v>
                </c:pt>
                <c:pt idx="7076">
                  <c:v>949.82244000000003</c:v>
                </c:pt>
                <c:pt idx="7077">
                  <c:v>947.80673999999999</c:v>
                </c:pt>
                <c:pt idx="7078">
                  <c:v>945.79114000000004</c:v>
                </c:pt>
                <c:pt idx="7079">
                  <c:v>943.77544</c:v>
                </c:pt>
                <c:pt idx="7080">
                  <c:v>941.75983999999994</c:v>
                </c:pt>
                <c:pt idx="7081">
                  <c:v>939.83803999999998</c:v>
                </c:pt>
                <c:pt idx="7082">
                  <c:v>937.82244000000003</c:v>
                </c:pt>
                <c:pt idx="7083">
                  <c:v>935.80673999999999</c:v>
                </c:pt>
                <c:pt idx="7084">
                  <c:v>933.79114000000004</c:v>
                </c:pt>
                <c:pt idx="7085">
                  <c:v>931.77544</c:v>
                </c:pt>
                <c:pt idx="7086">
                  <c:v>955.86933999999997</c:v>
                </c:pt>
                <c:pt idx="7087">
                  <c:v>969.88504</c:v>
                </c:pt>
                <c:pt idx="7088">
                  <c:v>967.86933999999997</c:v>
                </c:pt>
                <c:pt idx="7089">
                  <c:v>965.85374000000002</c:v>
                </c:pt>
                <c:pt idx="7090">
                  <c:v>963.83803999999998</c:v>
                </c:pt>
                <c:pt idx="7091">
                  <c:v>961.82244000000003</c:v>
                </c:pt>
                <c:pt idx="7092">
                  <c:v>959.80673999999999</c:v>
                </c:pt>
                <c:pt idx="7093">
                  <c:v>957.79114000000004</c:v>
                </c:pt>
                <c:pt idx="7094">
                  <c:v>935.80673999999999</c:v>
                </c:pt>
                <c:pt idx="7095">
                  <c:v>933.79114000000004</c:v>
                </c:pt>
                <c:pt idx="7096">
                  <c:v>931.77544</c:v>
                </c:pt>
                <c:pt idx="7097">
                  <c:v>929.75983999999994</c:v>
                </c:pt>
                <c:pt idx="7098">
                  <c:v>953.85374000000002</c:v>
                </c:pt>
                <c:pt idx="7099">
                  <c:v>967.86933999999997</c:v>
                </c:pt>
                <c:pt idx="7100">
                  <c:v>965.85374000000002</c:v>
                </c:pt>
                <c:pt idx="7101">
                  <c:v>963.83803999999998</c:v>
                </c:pt>
                <c:pt idx="7102">
                  <c:v>961.82244000000003</c:v>
                </c:pt>
                <c:pt idx="7103">
                  <c:v>959.80673999999999</c:v>
                </c:pt>
                <c:pt idx="7104">
                  <c:v>957.79114000000004</c:v>
                </c:pt>
                <c:pt idx="7105">
                  <c:v>955.77544</c:v>
                </c:pt>
                <c:pt idx="7106">
                  <c:v>931.77544</c:v>
                </c:pt>
                <c:pt idx="7107">
                  <c:v>929.75983999999994</c:v>
                </c:pt>
                <c:pt idx="7108">
                  <c:v>927.74414000000002</c:v>
                </c:pt>
                <c:pt idx="7109">
                  <c:v>951.83803999999998</c:v>
                </c:pt>
                <c:pt idx="7110">
                  <c:v>965.85374000000002</c:v>
                </c:pt>
                <c:pt idx="7111">
                  <c:v>963.83803999999998</c:v>
                </c:pt>
                <c:pt idx="7112">
                  <c:v>961.82244000000003</c:v>
                </c:pt>
                <c:pt idx="7113">
                  <c:v>959.80673999999999</c:v>
                </c:pt>
                <c:pt idx="7114">
                  <c:v>957.79114000000004</c:v>
                </c:pt>
                <c:pt idx="7115">
                  <c:v>955.77544</c:v>
                </c:pt>
                <c:pt idx="7116">
                  <c:v>953.75983999999994</c:v>
                </c:pt>
                <c:pt idx="7117">
                  <c:v>927.74414000000002</c:v>
                </c:pt>
                <c:pt idx="7118">
                  <c:v>925.72853999999995</c:v>
                </c:pt>
                <c:pt idx="7119">
                  <c:v>949.82244000000003</c:v>
                </c:pt>
                <c:pt idx="7120">
                  <c:v>963.83803999999998</c:v>
                </c:pt>
                <c:pt idx="7121">
                  <c:v>961.82244000000003</c:v>
                </c:pt>
                <c:pt idx="7122">
                  <c:v>959.80673999999999</c:v>
                </c:pt>
                <c:pt idx="7123">
                  <c:v>957.79114000000004</c:v>
                </c:pt>
                <c:pt idx="7124">
                  <c:v>955.77544</c:v>
                </c:pt>
                <c:pt idx="7125">
                  <c:v>953.75983999999994</c:v>
                </c:pt>
                <c:pt idx="7126">
                  <c:v>951.74414000000002</c:v>
                </c:pt>
                <c:pt idx="7127">
                  <c:v>923.71284000000003</c:v>
                </c:pt>
                <c:pt idx="7128">
                  <c:v>947.80673999999999</c:v>
                </c:pt>
                <c:pt idx="7129">
                  <c:v>961.82244000000003</c:v>
                </c:pt>
                <c:pt idx="7130">
                  <c:v>959.80673999999999</c:v>
                </c:pt>
                <c:pt idx="7131">
                  <c:v>957.79114000000004</c:v>
                </c:pt>
                <c:pt idx="7132">
                  <c:v>955.77544</c:v>
                </c:pt>
                <c:pt idx="7133">
                  <c:v>953.75983999999994</c:v>
                </c:pt>
                <c:pt idx="7134">
                  <c:v>951.74414000000002</c:v>
                </c:pt>
                <c:pt idx="7135">
                  <c:v>949.72853999999995</c:v>
                </c:pt>
                <c:pt idx="7136">
                  <c:v>945.79114000000004</c:v>
                </c:pt>
                <c:pt idx="7137">
                  <c:v>959.80673999999999</c:v>
                </c:pt>
                <c:pt idx="7138">
                  <c:v>957.79114000000004</c:v>
                </c:pt>
                <c:pt idx="7139">
                  <c:v>955.77544</c:v>
                </c:pt>
                <c:pt idx="7140">
                  <c:v>953.75983999999994</c:v>
                </c:pt>
                <c:pt idx="7141">
                  <c:v>951.74414000000002</c:v>
                </c:pt>
                <c:pt idx="7142">
                  <c:v>949.72853999999995</c:v>
                </c:pt>
                <c:pt idx="7143">
                  <c:v>947.71284000000003</c:v>
                </c:pt>
                <c:pt idx="7144">
                  <c:v>983.90063999999995</c:v>
                </c:pt>
                <c:pt idx="7145">
                  <c:v>981.88504</c:v>
                </c:pt>
                <c:pt idx="7146">
                  <c:v>979.86933999999997</c:v>
                </c:pt>
                <c:pt idx="7147">
                  <c:v>977.85374000000002</c:v>
                </c:pt>
                <c:pt idx="7148">
                  <c:v>975.83803999999998</c:v>
                </c:pt>
                <c:pt idx="7149">
                  <c:v>973.82244000000003</c:v>
                </c:pt>
                <c:pt idx="7150">
                  <c:v>971.80673999999999</c:v>
                </c:pt>
                <c:pt idx="7151">
                  <c:v>995.90063999999995</c:v>
                </c:pt>
                <c:pt idx="7152">
                  <c:v>993.88504</c:v>
                </c:pt>
                <c:pt idx="7153">
                  <c:v>991.86933999999997</c:v>
                </c:pt>
                <c:pt idx="7154">
                  <c:v>989.85374000000002</c:v>
                </c:pt>
                <c:pt idx="7155">
                  <c:v>987.83803999999998</c:v>
                </c:pt>
                <c:pt idx="7156">
                  <c:v>985.82244000000003</c:v>
                </c:pt>
                <c:pt idx="7157">
                  <c:v>991.86933999999997</c:v>
                </c:pt>
                <c:pt idx="7158">
                  <c:v>989.85374000000002</c:v>
                </c:pt>
                <c:pt idx="7159">
                  <c:v>987.83803999999998</c:v>
                </c:pt>
                <c:pt idx="7160">
                  <c:v>985.82244000000003</c:v>
                </c:pt>
                <c:pt idx="7161">
                  <c:v>983.80673999999999</c:v>
                </c:pt>
                <c:pt idx="7162">
                  <c:v>987.83803999999998</c:v>
                </c:pt>
                <c:pt idx="7163">
                  <c:v>985.82244000000003</c:v>
                </c:pt>
                <c:pt idx="7164">
                  <c:v>983.80673999999999</c:v>
                </c:pt>
                <c:pt idx="7165">
                  <c:v>981.79114000000004</c:v>
                </c:pt>
                <c:pt idx="7166">
                  <c:v>983.80673999999999</c:v>
                </c:pt>
                <c:pt idx="7167">
                  <c:v>981.79114000000004</c:v>
                </c:pt>
                <c:pt idx="7168">
                  <c:v>979.77544</c:v>
                </c:pt>
                <c:pt idx="7169">
                  <c:v>979.77544</c:v>
                </c:pt>
                <c:pt idx="7170">
                  <c:v>977.75983999999994</c:v>
                </c:pt>
                <c:pt idx="7171">
                  <c:v>975.74414000000002</c:v>
                </c:pt>
                <c:pt idx="7172">
                  <c:v>891.74414000000002</c:v>
                </c:pt>
                <c:pt idx="7173">
                  <c:v>889.72853999999995</c:v>
                </c:pt>
                <c:pt idx="7174">
                  <c:v>905.75983999999994</c:v>
                </c:pt>
                <c:pt idx="7175">
                  <c:v>903.74414000000002</c:v>
                </c:pt>
                <c:pt idx="7176">
                  <c:v>901.72853999999995</c:v>
                </c:pt>
                <c:pt idx="7177">
                  <c:v>899.71284000000003</c:v>
                </c:pt>
                <c:pt idx="7178">
                  <c:v>897.69723999999997</c:v>
                </c:pt>
                <c:pt idx="7179">
                  <c:v>895.68154000000004</c:v>
                </c:pt>
                <c:pt idx="7180">
                  <c:v>919.77544</c:v>
                </c:pt>
                <c:pt idx="7181">
                  <c:v>933.79114000000004</c:v>
                </c:pt>
                <c:pt idx="7182">
                  <c:v>931.77544</c:v>
                </c:pt>
                <c:pt idx="7183">
                  <c:v>929.75983999999994</c:v>
                </c:pt>
                <c:pt idx="7184">
                  <c:v>927.74414000000002</c:v>
                </c:pt>
                <c:pt idx="7185">
                  <c:v>925.72853999999995</c:v>
                </c:pt>
                <c:pt idx="7186">
                  <c:v>923.71284000000003</c:v>
                </c:pt>
                <c:pt idx="7187">
                  <c:v>921.69723999999997</c:v>
                </c:pt>
                <c:pt idx="7188">
                  <c:v>911.80673999999999</c:v>
                </c:pt>
                <c:pt idx="7189">
                  <c:v>953.85374000000002</c:v>
                </c:pt>
                <c:pt idx="7190">
                  <c:v>925.82244000000003</c:v>
                </c:pt>
                <c:pt idx="7191">
                  <c:v>923.80673999999999</c:v>
                </c:pt>
                <c:pt idx="7192">
                  <c:v>921.79114000000004</c:v>
                </c:pt>
                <c:pt idx="7193">
                  <c:v>919.77544</c:v>
                </c:pt>
                <c:pt idx="7194">
                  <c:v>917.75983999999994</c:v>
                </c:pt>
                <c:pt idx="7195">
                  <c:v>915.74414000000002</c:v>
                </c:pt>
                <c:pt idx="7196">
                  <c:v>939.83803999999998</c:v>
                </c:pt>
                <c:pt idx="7197">
                  <c:v>953.85374000000002</c:v>
                </c:pt>
                <c:pt idx="7198">
                  <c:v>951.83803999999998</c:v>
                </c:pt>
                <c:pt idx="7199">
                  <c:v>949.82244000000003</c:v>
                </c:pt>
                <c:pt idx="7200">
                  <c:v>947.80673999999999</c:v>
                </c:pt>
                <c:pt idx="7201">
                  <c:v>945.79114000000004</c:v>
                </c:pt>
                <c:pt idx="7202">
                  <c:v>943.77544</c:v>
                </c:pt>
                <c:pt idx="7203">
                  <c:v>941.75983999999994</c:v>
                </c:pt>
                <c:pt idx="7204">
                  <c:v>967.86933999999997</c:v>
                </c:pt>
                <c:pt idx="7205">
                  <c:v>965.85374000000002</c:v>
                </c:pt>
                <c:pt idx="7206">
                  <c:v>963.83803999999998</c:v>
                </c:pt>
                <c:pt idx="7207">
                  <c:v>961.82244000000003</c:v>
                </c:pt>
                <c:pt idx="7208">
                  <c:v>959.80673999999999</c:v>
                </c:pt>
                <c:pt idx="7209">
                  <c:v>957.79114000000004</c:v>
                </c:pt>
                <c:pt idx="7210">
                  <c:v>981.88504</c:v>
                </c:pt>
                <c:pt idx="7211">
                  <c:v>995.90063999999995</c:v>
                </c:pt>
                <c:pt idx="7212">
                  <c:v>991.86933999999997</c:v>
                </c:pt>
                <c:pt idx="7213">
                  <c:v>989.85374000000002</c:v>
                </c:pt>
                <c:pt idx="7214">
                  <c:v>987.83803999999998</c:v>
                </c:pt>
                <c:pt idx="7215">
                  <c:v>985.82244000000003</c:v>
                </c:pt>
                <c:pt idx="7216">
                  <c:v>983.80673999999999</c:v>
                </c:pt>
                <c:pt idx="7217">
                  <c:v>987.83803999999998</c:v>
                </c:pt>
                <c:pt idx="7218">
                  <c:v>909.79114000000004</c:v>
                </c:pt>
                <c:pt idx="7219">
                  <c:v>925.82244000000003</c:v>
                </c:pt>
                <c:pt idx="7220">
                  <c:v>923.80673999999999</c:v>
                </c:pt>
                <c:pt idx="7221">
                  <c:v>921.79114000000004</c:v>
                </c:pt>
                <c:pt idx="7222">
                  <c:v>919.77544</c:v>
                </c:pt>
                <c:pt idx="7223">
                  <c:v>917.75983999999994</c:v>
                </c:pt>
                <c:pt idx="7224">
                  <c:v>915.74414000000002</c:v>
                </c:pt>
                <c:pt idx="7225">
                  <c:v>939.83803999999998</c:v>
                </c:pt>
                <c:pt idx="7226">
                  <c:v>953.85374000000002</c:v>
                </c:pt>
                <c:pt idx="7227">
                  <c:v>951.83803999999998</c:v>
                </c:pt>
                <c:pt idx="7228">
                  <c:v>949.82244000000003</c:v>
                </c:pt>
                <c:pt idx="7229">
                  <c:v>947.80673999999999</c:v>
                </c:pt>
                <c:pt idx="7230">
                  <c:v>945.79114000000004</c:v>
                </c:pt>
                <c:pt idx="7231">
                  <c:v>943.77544</c:v>
                </c:pt>
                <c:pt idx="7232">
                  <c:v>941.75983999999994</c:v>
                </c:pt>
                <c:pt idx="7233">
                  <c:v>923.80673999999999</c:v>
                </c:pt>
                <c:pt idx="7234">
                  <c:v>921.79114000000004</c:v>
                </c:pt>
                <c:pt idx="7235">
                  <c:v>919.77544</c:v>
                </c:pt>
                <c:pt idx="7236">
                  <c:v>917.75983999999994</c:v>
                </c:pt>
                <c:pt idx="7237">
                  <c:v>915.74414000000002</c:v>
                </c:pt>
                <c:pt idx="7238">
                  <c:v>913.72853999999995</c:v>
                </c:pt>
                <c:pt idx="7239">
                  <c:v>937.82244000000003</c:v>
                </c:pt>
                <c:pt idx="7240">
                  <c:v>951.83803999999998</c:v>
                </c:pt>
                <c:pt idx="7241">
                  <c:v>949.82244000000003</c:v>
                </c:pt>
                <c:pt idx="7242">
                  <c:v>947.80673999999999</c:v>
                </c:pt>
                <c:pt idx="7243">
                  <c:v>945.79114000000004</c:v>
                </c:pt>
                <c:pt idx="7244">
                  <c:v>943.77544</c:v>
                </c:pt>
                <c:pt idx="7245">
                  <c:v>941.75983999999994</c:v>
                </c:pt>
                <c:pt idx="7246">
                  <c:v>939.74414000000002</c:v>
                </c:pt>
                <c:pt idx="7247">
                  <c:v>937.82244000000003</c:v>
                </c:pt>
                <c:pt idx="7248">
                  <c:v>935.80673999999999</c:v>
                </c:pt>
                <c:pt idx="7249">
                  <c:v>933.79114000000004</c:v>
                </c:pt>
                <c:pt idx="7250">
                  <c:v>931.77544</c:v>
                </c:pt>
                <c:pt idx="7251">
                  <c:v>929.75983999999994</c:v>
                </c:pt>
                <c:pt idx="7252">
                  <c:v>953.85374000000002</c:v>
                </c:pt>
                <c:pt idx="7253">
                  <c:v>967.86933999999997</c:v>
                </c:pt>
                <c:pt idx="7254">
                  <c:v>965.85374000000002</c:v>
                </c:pt>
                <c:pt idx="7255">
                  <c:v>963.83803999999998</c:v>
                </c:pt>
                <c:pt idx="7256">
                  <c:v>961.82244000000003</c:v>
                </c:pt>
                <c:pt idx="7257">
                  <c:v>959.80673999999999</c:v>
                </c:pt>
                <c:pt idx="7258">
                  <c:v>957.79114000000004</c:v>
                </c:pt>
                <c:pt idx="7259">
                  <c:v>955.77544</c:v>
                </c:pt>
                <c:pt idx="7260">
                  <c:v>933.79114000000004</c:v>
                </c:pt>
                <c:pt idx="7261">
                  <c:v>931.77544</c:v>
                </c:pt>
                <c:pt idx="7262">
                  <c:v>929.75983999999994</c:v>
                </c:pt>
                <c:pt idx="7263">
                  <c:v>927.74414000000002</c:v>
                </c:pt>
                <c:pt idx="7264">
                  <c:v>951.83803999999998</c:v>
                </c:pt>
                <c:pt idx="7265">
                  <c:v>965.85374000000002</c:v>
                </c:pt>
                <c:pt idx="7266">
                  <c:v>963.83803999999998</c:v>
                </c:pt>
                <c:pt idx="7267">
                  <c:v>961.82244000000003</c:v>
                </c:pt>
                <c:pt idx="7268">
                  <c:v>959.80673999999999</c:v>
                </c:pt>
                <c:pt idx="7269">
                  <c:v>957.79114000000004</c:v>
                </c:pt>
                <c:pt idx="7270">
                  <c:v>955.77544</c:v>
                </c:pt>
                <c:pt idx="7271">
                  <c:v>953.75983999999994</c:v>
                </c:pt>
                <c:pt idx="7272">
                  <c:v>929.75983999999994</c:v>
                </c:pt>
                <c:pt idx="7273">
                  <c:v>927.74414000000002</c:v>
                </c:pt>
                <c:pt idx="7274">
                  <c:v>925.72853999999995</c:v>
                </c:pt>
                <c:pt idx="7275">
                  <c:v>949.82244000000003</c:v>
                </c:pt>
                <c:pt idx="7276">
                  <c:v>963.83803999999998</c:v>
                </c:pt>
                <c:pt idx="7277">
                  <c:v>961.82244000000003</c:v>
                </c:pt>
                <c:pt idx="7278">
                  <c:v>959.80673999999999</c:v>
                </c:pt>
                <c:pt idx="7279">
                  <c:v>957.79114000000004</c:v>
                </c:pt>
                <c:pt idx="7280">
                  <c:v>955.77544</c:v>
                </c:pt>
                <c:pt idx="7281">
                  <c:v>953.75983999999994</c:v>
                </c:pt>
                <c:pt idx="7282">
                  <c:v>951.74414000000002</c:v>
                </c:pt>
                <c:pt idx="7283">
                  <c:v>925.72853999999995</c:v>
                </c:pt>
                <c:pt idx="7284">
                  <c:v>923.71284000000003</c:v>
                </c:pt>
                <c:pt idx="7285">
                  <c:v>947.80673999999999</c:v>
                </c:pt>
                <c:pt idx="7286">
                  <c:v>961.82244000000003</c:v>
                </c:pt>
                <c:pt idx="7287">
                  <c:v>959.80673999999999</c:v>
                </c:pt>
                <c:pt idx="7288">
                  <c:v>957.79114000000004</c:v>
                </c:pt>
                <c:pt idx="7289">
                  <c:v>955.77544</c:v>
                </c:pt>
                <c:pt idx="7290">
                  <c:v>953.75983999999994</c:v>
                </c:pt>
                <c:pt idx="7291">
                  <c:v>951.74414000000002</c:v>
                </c:pt>
                <c:pt idx="7292">
                  <c:v>949.72853999999995</c:v>
                </c:pt>
                <c:pt idx="7293">
                  <c:v>921.69723999999997</c:v>
                </c:pt>
                <c:pt idx="7294">
                  <c:v>945.79114000000004</c:v>
                </c:pt>
                <c:pt idx="7295">
                  <c:v>959.80673999999999</c:v>
                </c:pt>
                <c:pt idx="7296">
                  <c:v>957.79114000000004</c:v>
                </c:pt>
                <c:pt idx="7297">
                  <c:v>955.77544</c:v>
                </c:pt>
                <c:pt idx="7298">
                  <c:v>953.75983999999994</c:v>
                </c:pt>
                <c:pt idx="7299">
                  <c:v>951.74414000000002</c:v>
                </c:pt>
                <c:pt idx="7300">
                  <c:v>949.72853999999995</c:v>
                </c:pt>
                <c:pt idx="7301">
                  <c:v>947.71284000000003</c:v>
                </c:pt>
                <c:pt idx="7302">
                  <c:v>943.77544</c:v>
                </c:pt>
                <c:pt idx="7303">
                  <c:v>957.79114000000004</c:v>
                </c:pt>
                <c:pt idx="7304">
                  <c:v>955.77544</c:v>
                </c:pt>
                <c:pt idx="7305">
                  <c:v>953.75983999999994</c:v>
                </c:pt>
                <c:pt idx="7306">
                  <c:v>951.74414000000002</c:v>
                </c:pt>
                <c:pt idx="7307">
                  <c:v>949.72853999999995</c:v>
                </c:pt>
                <c:pt idx="7308">
                  <c:v>947.71284000000003</c:v>
                </c:pt>
                <c:pt idx="7309">
                  <c:v>945.69723999999997</c:v>
                </c:pt>
                <c:pt idx="7310">
                  <c:v>981.88504</c:v>
                </c:pt>
                <c:pt idx="7311">
                  <c:v>979.86933999999997</c:v>
                </c:pt>
                <c:pt idx="7312">
                  <c:v>977.85374000000002</c:v>
                </c:pt>
                <c:pt idx="7313">
                  <c:v>975.83803999999998</c:v>
                </c:pt>
                <c:pt idx="7314">
                  <c:v>973.82244000000003</c:v>
                </c:pt>
                <c:pt idx="7315">
                  <c:v>971.80673999999999</c:v>
                </c:pt>
                <c:pt idx="7316">
                  <c:v>969.79114000000004</c:v>
                </c:pt>
                <c:pt idx="7317">
                  <c:v>993.88504</c:v>
                </c:pt>
                <c:pt idx="7318">
                  <c:v>991.86933999999997</c:v>
                </c:pt>
                <c:pt idx="7319">
                  <c:v>989.85374000000002</c:v>
                </c:pt>
                <c:pt idx="7320">
                  <c:v>987.83803999999998</c:v>
                </c:pt>
                <c:pt idx="7321">
                  <c:v>985.82244000000003</c:v>
                </c:pt>
                <c:pt idx="7322">
                  <c:v>983.80673999999999</c:v>
                </c:pt>
                <c:pt idx="7323">
                  <c:v>989.85374000000002</c:v>
                </c:pt>
                <c:pt idx="7324">
                  <c:v>987.83803999999998</c:v>
                </c:pt>
                <c:pt idx="7325">
                  <c:v>985.82244000000003</c:v>
                </c:pt>
                <c:pt idx="7326">
                  <c:v>983.80673999999999</c:v>
                </c:pt>
                <c:pt idx="7327">
                  <c:v>981.79114000000004</c:v>
                </c:pt>
                <c:pt idx="7328">
                  <c:v>985.82244000000003</c:v>
                </c:pt>
                <c:pt idx="7329">
                  <c:v>983.80673999999999</c:v>
                </c:pt>
                <c:pt idx="7330">
                  <c:v>981.79114000000004</c:v>
                </c:pt>
                <c:pt idx="7331">
                  <c:v>979.77544</c:v>
                </c:pt>
                <c:pt idx="7332">
                  <c:v>981.79114000000004</c:v>
                </c:pt>
                <c:pt idx="7333">
                  <c:v>979.77544</c:v>
                </c:pt>
                <c:pt idx="7334">
                  <c:v>977.75983999999994</c:v>
                </c:pt>
                <c:pt idx="7335">
                  <c:v>977.75983999999994</c:v>
                </c:pt>
                <c:pt idx="7336">
                  <c:v>975.74414000000002</c:v>
                </c:pt>
                <c:pt idx="7337">
                  <c:v>973.72853999999995</c:v>
                </c:pt>
                <c:pt idx="7338">
                  <c:v>945.88504</c:v>
                </c:pt>
                <c:pt idx="7339">
                  <c:v>943.86933999999997</c:v>
                </c:pt>
                <c:pt idx="7340">
                  <c:v>941.85374000000002</c:v>
                </c:pt>
                <c:pt idx="7341">
                  <c:v>939.83803999999998</c:v>
                </c:pt>
                <c:pt idx="7342">
                  <c:v>937.82244000000003</c:v>
                </c:pt>
                <c:pt idx="7343">
                  <c:v>935.80673999999999</c:v>
                </c:pt>
                <c:pt idx="7344">
                  <c:v>959.90063999999995</c:v>
                </c:pt>
                <c:pt idx="7345">
                  <c:v>973.91633999999999</c:v>
                </c:pt>
                <c:pt idx="7346">
                  <c:v>971.90063999999995</c:v>
                </c:pt>
                <c:pt idx="7347">
                  <c:v>969.88504</c:v>
                </c:pt>
                <c:pt idx="7348">
                  <c:v>967.86933999999997</c:v>
                </c:pt>
                <c:pt idx="7349">
                  <c:v>965.85374000000002</c:v>
                </c:pt>
                <c:pt idx="7350">
                  <c:v>963.83803999999998</c:v>
                </c:pt>
                <c:pt idx="7351">
                  <c:v>961.82244000000003</c:v>
                </c:pt>
                <c:pt idx="7352">
                  <c:v>987.93193999999994</c:v>
                </c:pt>
                <c:pt idx="7353">
                  <c:v>985.91633999999999</c:v>
                </c:pt>
                <c:pt idx="7354">
                  <c:v>983.90063999999995</c:v>
                </c:pt>
                <c:pt idx="7355">
                  <c:v>981.88504</c:v>
                </c:pt>
                <c:pt idx="7356">
                  <c:v>979.86933999999997</c:v>
                </c:pt>
                <c:pt idx="7357">
                  <c:v>977.85374000000002</c:v>
                </c:pt>
                <c:pt idx="7358">
                  <c:v>1001.94764</c:v>
                </c:pt>
                <c:pt idx="7359">
                  <c:v>1015.96324</c:v>
                </c:pt>
                <c:pt idx="7360">
                  <c:v>1011.9319399999999</c:v>
                </c:pt>
                <c:pt idx="7361">
                  <c:v>1009.91634</c:v>
                </c:pt>
                <c:pt idx="7362">
                  <c:v>1007.90064</c:v>
                </c:pt>
                <c:pt idx="7363">
                  <c:v>1005.88504</c:v>
                </c:pt>
                <c:pt idx="7364">
                  <c:v>1003.86934</c:v>
                </c:pt>
                <c:pt idx="7365">
                  <c:v>1007.90064</c:v>
                </c:pt>
                <c:pt idx="7366">
                  <c:v>957.88504</c:v>
                </c:pt>
                <c:pt idx="7367">
                  <c:v>955.86933999999997</c:v>
                </c:pt>
                <c:pt idx="7368">
                  <c:v>953.85374000000002</c:v>
                </c:pt>
                <c:pt idx="7369">
                  <c:v>951.83803999999998</c:v>
                </c:pt>
                <c:pt idx="7370">
                  <c:v>949.82244000000003</c:v>
                </c:pt>
                <c:pt idx="7371">
                  <c:v>973.91633999999999</c:v>
                </c:pt>
                <c:pt idx="7372">
                  <c:v>987.93193999999994</c:v>
                </c:pt>
                <c:pt idx="7373">
                  <c:v>985.91633999999999</c:v>
                </c:pt>
                <c:pt idx="7374">
                  <c:v>983.90063999999995</c:v>
                </c:pt>
                <c:pt idx="7375">
                  <c:v>981.88504</c:v>
                </c:pt>
                <c:pt idx="7376">
                  <c:v>979.86933999999997</c:v>
                </c:pt>
                <c:pt idx="7377">
                  <c:v>977.85374000000002</c:v>
                </c:pt>
                <c:pt idx="7378">
                  <c:v>975.83803999999998</c:v>
                </c:pt>
                <c:pt idx="7379">
                  <c:v>953.85374000000002</c:v>
                </c:pt>
                <c:pt idx="7380">
                  <c:v>951.83803999999998</c:v>
                </c:pt>
                <c:pt idx="7381">
                  <c:v>949.82244000000003</c:v>
                </c:pt>
                <c:pt idx="7382">
                  <c:v>947.80673999999999</c:v>
                </c:pt>
                <c:pt idx="7383">
                  <c:v>971.90063999999995</c:v>
                </c:pt>
                <c:pt idx="7384">
                  <c:v>985.91633999999999</c:v>
                </c:pt>
                <c:pt idx="7385">
                  <c:v>983.90063999999995</c:v>
                </c:pt>
                <c:pt idx="7386">
                  <c:v>981.88504</c:v>
                </c:pt>
                <c:pt idx="7387">
                  <c:v>979.86933999999997</c:v>
                </c:pt>
                <c:pt idx="7388">
                  <c:v>977.85374000000002</c:v>
                </c:pt>
                <c:pt idx="7389">
                  <c:v>975.83803999999998</c:v>
                </c:pt>
                <c:pt idx="7390">
                  <c:v>973.82244000000003</c:v>
                </c:pt>
                <c:pt idx="7391">
                  <c:v>949.82244000000003</c:v>
                </c:pt>
                <c:pt idx="7392">
                  <c:v>947.80673999999999</c:v>
                </c:pt>
                <c:pt idx="7393">
                  <c:v>945.79114000000004</c:v>
                </c:pt>
                <c:pt idx="7394">
                  <c:v>969.88504</c:v>
                </c:pt>
                <c:pt idx="7395">
                  <c:v>983.90063999999995</c:v>
                </c:pt>
                <c:pt idx="7396">
                  <c:v>981.88504</c:v>
                </c:pt>
                <c:pt idx="7397">
                  <c:v>979.86933999999997</c:v>
                </c:pt>
                <c:pt idx="7398">
                  <c:v>977.85374000000002</c:v>
                </c:pt>
                <c:pt idx="7399">
                  <c:v>975.83803999999998</c:v>
                </c:pt>
                <c:pt idx="7400">
                  <c:v>973.82244000000003</c:v>
                </c:pt>
                <c:pt idx="7401">
                  <c:v>971.80673999999999</c:v>
                </c:pt>
                <c:pt idx="7402">
                  <c:v>945.79114000000004</c:v>
                </c:pt>
                <c:pt idx="7403">
                  <c:v>943.77544</c:v>
                </c:pt>
                <c:pt idx="7404">
                  <c:v>967.86933999999997</c:v>
                </c:pt>
                <c:pt idx="7405">
                  <c:v>981.88504</c:v>
                </c:pt>
                <c:pt idx="7406">
                  <c:v>979.86933999999997</c:v>
                </c:pt>
                <c:pt idx="7407">
                  <c:v>977.85374000000002</c:v>
                </c:pt>
                <c:pt idx="7408">
                  <c:v>975.83803999999998</c:v>
                </c:pt>
                <c:pt idx="7409">
                  <c:v>973.82244000000003</c:v>
                </c:pt>
                <c:pt idx="7410">
                  <c:v>971.80673999999999</c:v>
                </c:pt>
                <c:pt idx="7411">
                  <c:v>969.79114000000004</c:v>
                </c:pt>
                <c:pt idx="7412">
                  <c:v>941.75983999999994</c:v>
                </c:pt>
                <c:pt idx="7413">
                  <c:v>965.85374000000002</c:v>
                </c:pt>
                <c:pt idx="7414">
                  <c:v>979.86933999999997</c:v>
                </c:pt>
                <c:pt idx="7415">
                  <c:v>977.85374000000002</c:v>
                </c:pt>
                <c:pt idx="7416">
                  <c:v>975.83803999999998</c:v>
                </c:pt>
                <c:pt idx="7417">
                  <c:v>973.82244000000003</c:v>
                </c:pt>
                <c:pt idx="7418">
                  <c:v>971.80673999999999</c:v>
                </c:pt>
                <c:pt idx="7419">
                  <c:v>969.79114000000004</c:v>
                </c:pt>
                <c:pt idx="7420">
                  <c:v>967.77544</c:v>
                </c:pt>
                <c:pt idx="7421">
                  <c:v>963.83803999999998</c:v>
                </c:pt>
                <c:pt idx="7422">
                  <c:v>977.85374000000002</c:v>
                </c:pt>
                <c:pt idx="7423">
                  <c:v>975.83803999999998</c:v>
                </c:pt>
                <c:pt idx="7424">
                  <c:v>973.82244000000003</c:v>
                </c:pt>
                <c:pt idx="7425">
                  <c:v>971.80673999999999</c:v>
                </c:pt>
                <c:pt idx="7426">
                  <c:v>969.79114000000004</c:v>
                </c:pt>
                <c:pt idx="7427">
                  <c:v>967.77544</c:v>
                </c:pt>
                <c:pt idx="7428">
                  <c:v>965.75983999999994</c:v>
                </c:pt>
                <c:pt idx="7429">
                  <c:v>1001.94764</c:v>
                </c:pt>
                <c:pt idx="7430">
                  <c:v>999.93193999999994</c:v>
                </c:pt>
                <c:pt idx="7431">
                  <c:v>997.91633999999999</c:v>
                </c:pt>
                <c:pt idx="7432">
                  <c:v>995.90063999999995</c:v>
                </c:pt>
                <c:pt idx="7433">
                  <c:v>993.88504</c:v>
                </c:pt>
                <c:pt idx="7434">
                  <c:v>991.86933999999997</c:v>
                </c:pt>
                <c:pt idx="7435">
                  <c:v>989.85374000000002</c:v>
                </c:pt>
                <c:pt idx="7436">
                  <c:v>1013.94764</c:v>
                </c:pt>
                <c:pt idx="7437">
                  <c:v>1011.9319399999999</c:v>
                </c:pt>
                <c:pt idx="7438">
                  <c:v>1009.91634</c:v>
                </c:pt>
                <c:pt idx="7439">
                  <c:v>1007.90064</c:v>
                </c:pt>
                <c:pt idx="7440">
                  <c:v>1005.88504</c:v>
                </c:pt>
                <c:pt idx="7441">
                  <c:v>1003.86934</c:v>
                </c:pt>
                <c:pt idx="7442">
                  <c:v>1009.91634</c:v>
                </c:pt>
                <c:pt idx="7443">
                  <c:v>1007.90064</c:v>
                </c:pt>
                <c:pt idx="7444">
                  <c:v>1005.88504</c:v>
                </c:pt>
                <c:pt idx="7445">
                  <c:v>1003.86934</c:v>
                </c:pt>
                <c:pt idx="7446">
                  <c:v>1001.85374</c:v>
                </c:pt>
                <c:pt idx="7447">
                  <c:v>1005.88504</c:v>
                </c:pt>
                <c:pt idx="7448">
                  <c:v>1003.86934</c:v>
                </c:pt>
                <c:pt idx="7449">
                  <c:v>1001.85374</c:v>
                </c:pt>
                <c:pt idx="7450">
                  <c:v>999.83803999999998</c:v>
                </c:pt>
                <c:pt idx="7451">
                  <c:v>1001.85374</c:v>
                </c:pt>
                <c:pt idx="7452">
                  <c:v>999.83803999999998</c:v>
                </c:pt>
                <c:pt idx="7453">
                  <c:v>997.82244000000003</c:v>
                </c:pt>
                <c:pt idx="7454">
                  <c:v>997.82244000000003</c:v>
                </c:pt>
                <c:pt idx="7455">
                  <c:v>995.80673999999999</c:v>
                </c:pt>
                <c:pt idx="7456">
                  <c:v>993.79114000000004</c:v>
                </c:pt>
                <c:pt idx="7457">
                  <c:v>999.93193999999994</c:v>
                </c:pt>
                <c:pt idx="7458">
                  <c:v>997.91633999999999</c:v>
                </c:pt>
                <c:pt idx="7459">
                  <c:v>995.90063999999995</c:v>
                </c:pt>
                <c:pt idx="7460">
                  <c:v>993.88504</c:v>
                </c:pt>
                <c:pt idx="7461">
                  <c:v>991.86933999999997</c:v>
                </c:pt>
                <c:pt idx="7462">
                  <c:v>1015.96324</c:v>
                </c:pt>
                <c:pt idx="7463">
                  <c:v>1029.97894</c:v>
                </c:pt>
                <c:pt idx="7464">
                  <c:v>1025.9476400000001</c:v>
                </c:pt>
                <c:pt idx="7465">
                  <c:v>1023.9319399999999</c:v>
                </c:pt>
                <c:pt idx="7466">
                  <c:v>1021.91634</c:v>
                </c:pt>
                <c:pt idx="7467">
                  <c:v>1019.90064</c:v>
                </c:pt>
                <c:pt idx="7468">
                  <c:v>1017.88504</c:v>
                </c:pt>
                <c:pt idx="7469">
                  <c:v>1021.91634</c:v>
                </c:pt>
                <c:pt idx="7470">
                  <c:v>995.90063999999995</c:v>
                </c:pt>
                <c:pt idx="7471">
                  <c:v>993.88504</c:v>
                </c:pt>
                <c:pt idx="7472">
                  <c:v>991.86933999999997</c:v>
                </c:pt>
                <c:pt idx="7473">
                  <c:v>989.85374000000002</c:v>
                </c:pt>
                <c:pt idx="7474">
                  <c:v>1013.94764</c:v>
                </c:pt>
                <c:pt idx="7475">
                  <c:v>1027.96324</c:v>
                </c:pt>
                <c:pt idx="7476">
                  <c:v>1023.9319399999999</c:v>
                </c:pt>
                <c:pt idx="7477">
                  <c:v>1021.91634</c:v>
                </c:pt>
                <c:pt idx="7478">
                  <c:v>1019.90064</c:v>
                </c:pt>
                <c:pt idx="7479">
                  <c:v>1017.88504</c:v>
                </c:pt>
                <c:pt idx="7480">
                  <c:v>1015.86934</c:v>
                </c:pt>
                <c:pt idx="7481">
                  <c:v>1019.90064</c:v>
                </c:pt>
                <c:pt idx="7482">
                  <c:v>991.86933999999997</c:v>
                </c:pt>
                <c:pt idx="7483">
                  <c:v>989.85374000000002</c:v>
                </c:pt>
                <c:pt idx="7484">
                  <c:v>987.83803999999998</c:v>
                </c:pt>
                <c:pt idx="7485">
                  <c:v>1011.9319399999999</c:v>
                </c:pt>
                <c:pt idx="7486">
                  <c:v>1025.9476400000001</c:v>
                </c:pt>
                <c:pt idx="7487">
                  <c:v>1021.91634</c:v>
                </c:pt>
                <c:pt idx="7488">
                  <c:v>1019.90064</c:v>
                </c:pt>
                <c:pt idx="7489">
                  <c:v>1017.88504</c:v>
                </c:pt>
                <c:pt idx="7490">
                  <c:v>1015.86934</c:v>
                </c:pt>
                <c:pt idx="7491">
                  <c:v>1013.85374</c:v>
                </c:pt>
                <c:pt idx="7492">
                  <c:v>1017.88504</c:v>
                </c:pt>
                <c:pt idx="7493">
                  <c:v>987.83803999999998</c:v>
                </c:pt>
                <c:pt idx="7494">
                  <c:v>985.82244000000003</c:v>
                </c:pt>
                <c:pt idx="7495">
                  <c:v>1009.91634</c:v>
                </c:pt>
                <c:pt idx="7496">
                  <c:v>1023.9319399999999</c:v>
                </c:pt>
                <c:pt idx="7497">
                  <c:v>1019.90064</c:v>
                </c:pt>
                <c:pt idx="7498">
                  <c:v>1017.88504</c:v>
                </c:pt>
                <c:pt idx="7499">
                  <c:v>1015.86934</c:v>
                </c:pt>
                <c:pt idx="7500">
                  <c:v>1013.85374</c:v>
                </c:pt>
                <c:pt idx="7501">
                  <c:v>1011.83804</c:v>
                </c:pt>
                <c:pt idx="7502">
                  <c:v>1015.86934</c:v>
                </c:pt>
                <c:pt idx="7503">
                  <c:v>983.80673999999999</c:v>
                </c:pt>
                <c:pt idx="7504">
                  <c:v>1007.90064</c:v>
                </c:pt>
                <c:pt idx="7505">
                  <c:v>1021.91634</c:v>
                </c:pt>
                <c:pt idx="7506">
                  <c:v>1017.88504</c:v>
                </c:pt>
                <c:pt idx="7507">
                  <c:v>1015.86934</c:v>
                </c:pt>
                <c:pt idx="7508">
                  <c:v>1013.85374</c:v>
                </c:pt>
                <c:pt idx="7509">
                  <c:v>1011.83804</c:v>
                </c:pt>
                <c:pt idx="7510">
                  <c:v>1009.82244</c:v>
                </c:pt>
                <c:pt idx="7511">
                  <c:v>1013.85374</c:v>
                </c:pt>
                <c:pt idx="7512">
                  <c:v>1005.88504</c:v>
                </c:pt>
                <c:pt idx="7513">
                  <c:v>1019.90064</c:v>
                </c:pt>
                <c:pt idx="7514">
                  <c:v>1015.86934</c:v>
                </c:pt>
                <c:pt idx="7515">
                  <c:v>1013.85374</c:v>
                </c:pt>
                <c:pt idx="7516">
                  <c:v>1011.83804</c:v>
                </c:pt>
                <c:pt idx="7517">
                  <c:v>1009.82244</c:v>
                </c:pt>
                <c:pt idx="7518">
                  <c:v>1007.80674</c:v>
                </c:pt>
                <c:pt idx="7519">
                  <c:v>1011.83804</c:v>
                </c:pt>
                <c:pt idx="7520">
                  <c:v>1043.9945399999999</c:v>
                </c:pt>
                <c:pt idx="7521">
                  <c:v>1039.96324</c:v>
                </c:pt>
                <c:pt idx="7522">
                  <c:v>1037.9476400000001</c:v>
                </c:pt>
                <c:pt idx="7523">
                  <c:v>1035.9319399999999</c:v>
                </c:pt>
                <c:pt idx="7524">
                  <c:v>1033.91634</c:v>
                </c:pt>
                <c:pt idx="7525">
                  <c:v>1031.9006400000001</c:v>
                </c:pt>
                <c:pt idx="7526">
                  <c:v>1035.9319399999999</c:v>
                </c:pt>
                <c:pt idx="7527">
                  <c:v>1053.97894</c:v>
                </c:pt>
                <c:pt idx="7528">
                  <c:v>1051.96324</c:v>
                </c:pt>
                <c:pt idx="7529">
                  <c:v>1049.9476400000001</c:v>
                </c:pt>
                <c:pt idx="7530">
                  <c:v>1047.9319399999999</c:v>
                </c:pt>
                <c:pt idx="7531">
                  <c:v>1045.91634</c:v>
                </c:pt>
                <c:pt idx="7532">
                  <c:v>1049.9476400000001</c:v>
                </c:pt>
                <c:pt idx="7533">
                  <c:v>1047.9319399999999</c:v>
                </c:pt>
                <c:pt idx="7534">
                  <c:v>1045.91634</c:v>
                </c:pt>
                <c:pt idx="7535">
                  <c:v>1043.9006400000001</c:v>
                </c:pt>
                <c:pt idx="7536">
                  <c:v>1041.8850399999999</c:v>
                </c:pt>
                <c:pt idx="7537">
                  <c:v>1043.9006400000001</c:v>
                </c:pt>
                <c:pt idx="7538">
                  <c:v>1041.8850399999999</c:v>
                </c:pt>
                <c:pt idx="7539">
                  <c:v>1039.86934</c:v>
                </c:pt>
                <c:pt idx="7540">
                  <c:v>1039.86934</c:v>
                </c:pt>
                <c:pt idx="7541">
                  <c:v>1037.85374</c:v>
                </c:pt>
                <c:pt idx="7542">
                  <c:v>1035.8380400000001</c:v>
                </c:pt>
                <c:pt idx="7543">
                  <c:v>1041.8850399999999</c:v>
                </c:pt>
                <c:pt idx="7544">
                  <c:v>1039.86934</c:v>
                </c:pt>
                <c:pt idx="7545">
                  <c:v>1037.85374</c:v>
                </c:pt>
                <c:pt idx="7546">
                  <c:v>889.52544</c:v>
                </c:pt>
                <c:pt idx="7547">
                  <c:v>857.59313999999995</c:v>
                </c:pt>
                <c:pt idx="7548">
                  <c:v>873.49414000000002</c:v>
                </c:pt>
                <c:pt idx="7549">
                  <c:v>883.47853999999995</c:v>
                </c:pt>
                <c:pt idx="7550">
                  <c:v>615.33223999999996</c:v>
                </c:pt>
                <c:pt idx="7551">
                  <c:v>825.53053999999997</c:v>
                </c:pt>
                <c:pt idx="7552">
                  <c:v>853.56183999999996</c:v>
                </c:pt>
                <c:pt idx="7553">
                  <c:v>881.59313999999995</c:v>
                </c:pt>
                <c:pt idx="7554">
                  <c:v>879.57754</c:v>
                </c:pt>
                <c:pt idx="7555">
                  <c:v>871.51494000000002</c:v>
                </c:pt>
                <c:pt idx="7556">
                  <c:v>871.51494000000002</c:v>
                </c:pt>
                <c:pt idx="7557">
                  <c:v>875.54624000000001</c:v>
                </c:pt>
                <c:pt idx="7558">
                  <c:v>873.53053999999997</c:v>
                </c:pt>
                <c:pt idx="7559">
                  <c:v>869.49923999999999</c:v>
                </c:pt>
                <c:pt idx="7560">
                  <c:v>887.50983999999994</c:v>
                </c:pt>
                <c:pt idx="7561">
                  <c:v>885.49414000000002</c:v>
                </c:pt>
                <c:pt idx="7562">
                  <c:v>887.50983999999994</c:v>
                </c:pt>
                <c:pt idx="7563">
                  <c:v>501.34273999999999</c:v>
                </c:pt>
                <c:pt idx="7564">
                  <c:v>933.77584000000002</c:v>
                </c:pt>
                <c:pt idx="7565">
                  <c:v>751.71794</c:v>
                </c:pt>
                <c:pt idx="7566">
                  <c:v>901.65574000000004</c:v>
                </c:pt>
                <c:pt idx="7567">
                  <c:v>773.45353999999998</c:v>
                </c:pt>
                <c:pt idx="7568">
                  <c:v>555.28394000000003</c:v>
                </c:pt>
                <c:pt idx="7569">
                  <c:v>555.28394000000003</c:v>
                </c:pt>
                <c:pt idx="7570">
                  <c:v>555.28394000000003</c:v>
                </c:pt>
                <c:pt idx="7571">
                  <c:v>555.28394000000003</c:v>
                </c:pt>
                <c:pt idx="7572">
                  <c:v>555.28394000000003</c:v>
                </c:pt>
                <c:pt idx="7573">
                  <c:v>555.28394000000003</c:v>
                </c:pt>
                <c:pt idx="7574">
                  <c:v>489.30633999999998</c:v>
                </c:pt>
                <c:pt idx="7575">
                  <c:v>487.29073999999997</c:v>
                </c:pt>
                <c:pt idx="7576">
                  <c:v>517.33763999999996</c:v>
                </c:pt>
                <c:pt idx="7577">
                  <c:v>511.29073999999997</c:v>
                </c:pt>
                <c:pt idx="7578">
                  <c:v>513.30633999999998</c:v>
                </c:pt>
                <c:pt idx="7579">
                  <c:v>675.35924</c:v>
                </c:pt>
                <c:pt idx="7580">
                  <c:v>673.34353999999996</c:v>
                </c:pt>
                <c:pt idx="7581">
                  <c:v>585.33083999999997</c:v>
                </c:pt>
                <c:pt idx="7582">
                  <c:v>655.39053999999999</c:v>
                </c:pt>
                <c:pt idx="7583">
                  <c:v>681.40613999999994</c:v>
                </c:pt>
                <c:pt idx="7584">
                  <c:v>677.37483999999995</c:v>
                </c:pt>
                <c:pt idx="7585">
                  <c:v>775.53603999999996</c:v>
                </c:pt>
                <c:pt idx="7586">
                  <c:v>817.54664000000002</c:v>
                </c:pt>
                <c:pt idx="7587">
                  <c:v>786.64594</c:v>
                </c:pt>
                <c:pt idx="7588">
                  <c:v>795.52923999999996</c:v>
                </c:pt>
                <c:pt idx="7589">
                  <c:v>781.51364000000001</c:v>
                </c:pt>
                <c:pt idx="7590">
                  <c:v>793.51364000000001</c:v>
                </c:pt>
                <c:pt idx="7591">
                  <c:v>793.51364000000001</c:v>
                </c:pt>
                <c:pt idx="7592">
                  <c:v>793.51364000000001</c:v>
                </c:pt>
                <c:pt idx="7593">
                  <c:v>841.51364000000001</c:v>
                </c:pt>
                <c:pt idx="7594">
                  <c:v>931.54193999999995</c:v>
                </c:pt>
                <c:pt idx="7595">
                  <c:v>769.48914000000002</c:v>
                </c:pt>
                <c:pt idx="7596">
                  <c:v>767.47343999999998</c:v>
                </c:pt>
                <c:pt idx="7597">
                  <c:v>799.53603999999996</c:v>
                </c:pt>
                <c:pt idx="7598">
                  <c:v>773.52044000000001</c:v>
                </c:pt>
                <c:pt idx="7599">
                  <c:v>1219.84474</c:v>
                </c:pt>
                <c:pt idx="7600">
                  <c:v>797.52044000000001</c:v>
                </c:pt>
                <c:pt idx="7601">
                  <c:v>771.50473999999997</c:v>
                </c:pt>
                <c:pt idx="7602">
                  <c:v>771.50473999999997</c:v>
                </c:pt>
                <c:pt idx="7603">
                  <c:v>747.50473999999997</c:v>
                </c:pt>
                <c:pt idx="7604">
                  <c:v>933.55754000000002</c:v>
                </c:pt>
                <c:pt idx="7605">
                  <c:v>783.59863999999993</c:v>
                </c:pt>
                <c:pt idx="7606">
                  <c:v>783.59863999999993</c:v>
                </c:pt>
                <c:pt idx="7607">
                  <c:v>779.56733999999994</c:v>
                </c:pt>
                <c:pt idx="7608">
                  <c:v>777.55174</c:v>
                </c:pt>
                <c:pt idx="7609">
                  <c:v>757.58303999999998</c:v>
                </c:pt>
                <c:pt idx="7610">
                  <c:v>755.56733999999994</c:v>
                </c:pt>
                <c:pt idx="7611">
                  <c:v>761.48403999999994</c:v>
                </c:pt>
                <c:pt idx="7612">
                  <c:v>1049.64194</c:v>
                </c:pt>
                <c:pt idx="7613">
                  <c:v>767.53093999999999</c:v>
                </c:pt>
                <c:pt idx="7614">
                  <c:v>839.53984000000003</c:v>
                </c:pt>
                <c:pt idx="7615">
                  <c:v>787.59353999999996</c:v>
                </c:pt>
                <c:pt idx="7616">
                  <c:v>771.56223999999997</c:v>
                </c:pt>
                <c:pt idx="7617">
                  <c:v>675.35924</c:v>
                </c:pt>
                <c:pt idx="7618">
                  <c:v>803.49454000000003</c:v>
                </c:pt>
                <c:pt idx="7619">
                  <c:v>775.46324000000004</c:v>
                </c:pt>
                <c:pt idx="7620">
                  <c:v>937.51613999999995</c:v>
                </c:pt>
                <c:pt idx="7621">
                  <c:v>965.54743999999994</c:v>
                </c:pt>
                <c:pt idx="7622">
                  <c:v>1049.6565399999999</c:v>
                </c:pt>
                <c:pt idx="7623">
                  <c:v>789.51534000000004</c:v>
                </c:pt>
                <c:pt idx="7624">
                  <c:v>803.49454000000003</c:v>
                </c:pt>
                <c:pt idx="7625">
                  <c:v>965.54743999999994</c:v>
                </c:pt>
                <c:pt idx="7626">
                  <c:v>951.56813999999997</c:v>
                </c:pt>
                <c:pt idx="7627">
                  <c:v>775.46324000000004</c:v>
                </c:pt>
                <c:pt idx="7628">
                  <c:v>761.48403999999994</c:v>
                </c:pt>
                <c:pt idx="7629">
                  <c:v>763.49964</c:v>
                </c:pt>
                <c:pt idx="7630">
                  <c:v>789.51534000000004</c:v>
                </c:pt>
                <c:pt idx="7631">
                  <c:v>767.53093999999999</c:v>
                </c:pt>
                <c:pt idx="7632">
                  <c:v>1077.6878400000001</c:v>
                </c:pt>
                <c:pt idx="7633">
                  <c:v>703.53603999999996</c:v>
                </c:pt>
                <c:pt idx="7634">
                  <c:v>701.52044000000001</c:v>
                </c:pt>
                <c:pt idx="7635">
                  <c:v>727.53603999999996</c:v>
                </c:pt>
                <c:pt idx="7636">
                  <c:v>755.50983999999994</c:v>
                </c:pt>
                <c:pt idx="7637">
                  <c:v>729.55174</c:v>
                </c:pt>
                <c:pt idx="7638">
                  <c:v>757.52544</c:v>
                </c:pt>
                <c:pt idx="7639">
                  <c:v>729.55174</c:v>
                </c:pt>
                <c:pt idx="7640">
                  <c:v>753.55174</c:v>
                </c:pt>
                <c:pt idx="7641">
                  <c:v>743.47343999999998</c:v>
                </c:pt>
                <c:pt idx="7642">
                  <c:v>745.48914000000002</c:v>
                </c:pt>
                <c:pt idx="7643">
                  <c:v>761.48403999999994</c:v>
                </c:pt>
                <c:pt idx="7644">
                  <c:v>761.48403999999994</c:v>
                </c:pt>
                <c:pt idx="7645">
                  <c:v>799.53603999999996</c:v>
                </c:pt>
                <c:pt idx="7646">
                  <c:v>851.59183999999993</c:v>
                </c:pt>
                <c:pt idx="7647">
                  <c:v>937.58884</c:v>
                </c:pt>
                <c:pt idx="7648">
                  <c:v>915.60454000000004</c:v>
                </c:pt>
                <c:pt idx="7649">
                  <c:v>775.53603999999996</c:v>
                </c:pt>
                <c:pt idx="7650">
                  <c:v>739.46663999999998</c:v>
                </c:pt>
                <c:pt idx="7651">
                  <c:v>836.56533999999999</c:v>
                </c:pt>
                <c:pt idx="7652">
                  <c:v>970.58683999999994</c:v>
                </c:pt>
                <c:pt idx="7653">
                  <c:v>1934.4256399999999</c:v>
                </c:pt>
                <c:pt idx="7654">
                  <c:v>1057.7436399999999</c:v>
                </c:pt>
                <c:pt idx="7655">
                  <c:v>1057.7436399999999</c:v>
                </c:pt>
                <c:pt idx="7656">
                  <c:v>1219.7964400000001</c:v>
                </c:pt>
                <c:pt idx="7657">
                  <c:v>1772.37274</c:v>
                </c:pt>
                <c:pt idx="7658">
                  <c:v>1772.37274</c:v>
                </c:pt>
                <c:pt idx="7659">
                  <c:v>736.60914000000002</c:v>
                </c:pt>
                <c:pt idx="7660">
                  <c:v>812.64044000000001</c:v>
                </c:pt>
                <c:pt idx="7661">
                  <c:v>701.59313999999995</c:v>
                </c:pt>
                <c:pt idx="7662">
                  <c:v>647.63423999999998</c:v>
                </c:pt>
                <c:pt idx="7663">
                  <c:v>712.60914000000002</c:v>
                </c:pt>
                <c:pt idx="7664">
                  <c:v>736.60914000000002</c:v>
                </c:pt>
                <c:pt idx="7665">
                  <c:v>814.65613999999994</c:v>
                </c:pt>
                <c:pt idx="7666">
                  <c:v>728.60403999999994</c:v>
                </c:pt>
                <c:pt idx="7667">
                  <c:v>774.58843999999999</c:v>
                </c:pt>
                <c:pt idx="7668">
                  <c:v>739.65643999999998</c:v>
                </c:pt>
                <c:pt idx="7669">
                  <c:v>774.58843999999999</c:v>
                </c:pt>
                <c:pt idx="7670">
                  <c:v>820.57273999999995</c:v>
                </c:pt>
                <c:pt idx="7671">
                  <c:v>772.57273999999995</c:v>
                </c:pt>
                <c:pt idx="7672">
                  <c:v>846.58843999999999</c:v>
                </c:pt>
                <c:pt idx="7673">
                  <c:v>673.56183999999996</c:v>
                </c:pt>
                <c:pt idx="7674">
                  <c:v>687.57754</c:v>
                </c:pt>
                <c:pt idx="7675">
                  <c:v>687.57754</c:v>
                </c:pt>
                <c:pt idx="7676">
                  <c:v>687.57754</c:v>
                </c:pt>
                <c:pt idx="7677">
                  <c:v>701.59313999999995</c:v>
                </c:pt>
                <c:pt idx="7678">
                  <c:v>715.60883999999999</c:v>
                </c:pt>
                <c:pt idx="7679">
                  <c:v>528.39004</c:v>
                </c:pt>
                <c:pt idx="7680">
                  <c:v>656.54653999999994</c:v>
                </c:pt>
                <c:pt idx="7681">
                  <c:v>656.54653999999994</c:v>
                </c:pt>
                <c:pt idx="7682">
                  <c:v>474.37943999999999</c:v>
                </c:pt>
                <c:pt idx="7683">
                  <c:v>446.34814</c:v>
                </c:pt>
                <c:pt idx="7684">
                  <c:v>502.41073999999998</c:v>
                </c:pt>
                <c:pt idx="7685">
                  <c:v>530.44204000000002</c:v>
                </c:pt>
                <c:pt idx="7686">
                  <c:v>734.59353999999996</c:v>
                </c:pt>
                <c:pt idx="7687">
                  <c:v>734.59353999999996</c:v>
                </c:pt>
                <c:pt idx="7688">
                  <c:v>760.60914000000002</c:v>
                </c:pt>
              </c:numCache>
            </c:numRef>
          </c:xVal>
          <c:yVal>
            <c:numRef>
              <c:f>Feuil1!$E$4:$E$7692</c:f>
              <c:numCache>
                <c:formatCode>General</c:formatCode>
                <c:ptCount val="7689"/>
                <c:pt idx="0">
                  <c:v>8.5075611905324422E-2</c:v>
                </c:pt>
                <c:pt idx="1">
                  <c:v>8.5025667735692423E-2</c:v>
                </c:pt>
                <c:pt idx="2">
                  <c:v>8.5075611905324422E-2</c:v>
                </c:pt>
                <c:pt idx="3">
                  <c:v>9.8424974938723153E-2</c:v>
                </c:pt>
                <c:pt idx="4">
                  <c:v>9.8424974938723153E-2</c:v>
                </c:pt>
                <c:pt idx="5">
                  <c:v>0.11187422631132904</c:v>
                </c:pt>
                <c:pt idx="6">
                  <c:v>8.5075611905267579E-2</c:v>
                </c:pt>
                <c:pt idx="7">
                  <c:v>8.5075611905267579E-2</c:v>
                </c:pt>
                <c:pt idx="8">
                  <c:v>8.5075611905324422E-2</c:v>
                </c:pt>
                <c:pt idx="9">
                  <c:v>0.1386728407173905</c:v>
                </c:pt>
                <c:pt idx="10">
                  <c:v>9.8424974938723153E-2</c:v>
                </c:pt>
                <c:pt idx="11">
                  <c:v>8.5075611905324422E-2</c:v>
                </c:pt>
                <c:pt idx="12">
                  <c:v>0.15202220375084607</c:v>
                </c:pt>
                <c:pt idx="13">
                  <c:v>0.16547145512345196</c:v>
                </c:pt>
                <c:pt idx="14">
                  <c:v>0.11339038860131723</c:v>
                </c:pt>
                <c:pt idx="15">
                  <c:v>0.16163288894915695</c:v>
                </c:pt>
                <c:pt idx="16">
                  <c:v>0.16163288894915695</c:v>
                </c:pt>
                <c:pt idx="17">
                  <c:v>0.1386728407173905</c:v>
                </c:pt>
                <c:pt idx="18">
                  <c:v>0.11187422631132904</c:v>
                </c:pt>
                <c:pt idx="19">
                  <c:v>0.1386728407173905</c:v>
                </c:pt>
                <c:pt idx="20">
                  <c:v>0.1386728407173905</c:v>
                </c:pt>
                <c:pt idx="21">
                  <c:v>0.12522358934478461</c:v>
                </c:pt>
                <c:pt idx="22">
                  <c:v>0.15202220375078923</c:v>
                </c:pt>
                <c:pt idx="23">
                  <c:v>0.10236342945211163</c:v>
                </c:pt>
                <c:pt idx="24">
                  <c:v>4.8766200640017132E-2</c:v>
                </c:pt>
                <c:pt idx="25">
                  <c:v>4.8766200640017132E-2</c:v>
                </c:pt>
                <c:pt idx="26">
                  <c:v>4.8766200640017132E-2</c:v>
                </c:pt>
                <c:pt idx="27">
                  <c:v>4.8766200640017132E-2</c:v>
                </c:pt>
                <c:pt idx="28">
                  <c:v>6.2115563673501129E-2</c:v>
                </c:pt>
                <c:pt idx="29">
                  <c:v>4.876620063998871E-2</c:v>
                </c:pt>
                <c:pt idx="30">
                  <c:v>4.8766200640045554E-2</c:v>
                </c:pt>
                <c:pt idx="31">
                  <c:v>0.10236342945211163</c:v>
                </c:pt>
                <c:pt idx="32">
                  <c:v>0.10236342945211163</c:v>
                </c:pt>
                <c:pt idx="33">
                  <c:v>0.11571279248556721</c:v>
                </c:pt>
                <c:pt idx="34">
                  <c:v>7.1676304702293692E-2</c:v>
                </c:pt>
                <c:pt idx="35">
                  <c:v>8.5025667735692423E-2</c:v>
                </c:pt>
                <c:pt idx="36">
                  <c:v>7.1676304702293692E-2</c:v>
                </c:pt>
                <c:pt idx="37">
                  <c:v>0.11571279248556721</c:v>
                </c:pt>
                <c:pt idx="38">
                  <c:v>0.11576273665508552</c:v>
                </c:pt>
                <c:pt idx="39">
                  <c:v>8.5025667735692423E-2</c:v>
                </c:pt>
                <c:pt idx="40">
                  <c:v>8.5025667735749266E-2</c:v>
                </c:pt>
                <c:pt idx="41">
                  <c:v>0.15207214792042123</c:v>
                </c:pt>
                <c:pt idx="42">
                  <c:v>0.13862289654781534</c:v>
                </c:pt>
                <c:pt idx="43">
                  <c:v>8.5025667735749266E-2</c:v>
                </c:pt>
                <c:pt idx="44">
                  <c:v>8.5075611905324422E-2</c:v>
                </c:pt>
                <c:pt idx="45">
                  <c:v>8.5075611905324422E-2</c:v>
                </c:pt>
                <c:pt idx="46">
                  <c:v>8.5075611905267579E-2</c:v>
                </c:pt>
                <c:pt idx="47">
                  <c:v>8.5025667735749266E-2</c:v>
                </c:pt>
                <c:pt idx="48">
                  <c:v>8.5025667735749266E-2</c:v>
                </c:pt>
                <c:pt idx="49">
                  <c:v>8.5075611905267579E-2</c:v>
                </c:pt>
                <c:pt idx="50">
                  <c:v>8.5075611905267579E-2</c:v>
                </c:pt>
                <c:pt idx="51">
                  <c:v>8.5025667735749266E-2</c:v>
                </c:pt>
                <c:pt idx="52">
                  <c:v>8.5075611905324422E-2</c:v>
                </c:pt>
                <c:pt idx="53">
                  <c:v>8.5075611905324422E-2</c:v>
                </c:pt>
                <c:pt idx="54">
                  <c:v>8.5025667735749266E-2</c:v>
                </c:pt>
                <c:pt idx="55">
                  <c:v>8.5075611905267579E-2</c:v>
                </c:pt>
                <c:pt idx="56">
                  <c:v>8.5025667735749266E-2</c:v>
                </c:pt>
                <c:pt idx="57">
                  <c:v>8.5075611905267579E-2</c:v>
                </c:pt>
                <c:pt idx="58">
                  <c:v>7.1626360532718536E-2</c:v>
                </c:pt>
                <c:pt idx="59">
                  <c:v>7.1676304702293692E-2</c:v>
                </c:pt>
                <c:pt idx="60">
                  <c:v>7.1626360532718536E-2</c:v>
                </c:pt>
                <c:pt idx="61">
                  <c:v>7.1626360532718536E-2</c:v>
                </c:pt>
                <c:pt idx="62">
                  <c:v>7.1676304702236848E-2</c:v>
                </c:pt>
                <c:pt idx="63">
                  <c:v>7.1626360532718536E-2</c:v>
                </c:pt>
                <c:pt idx="64">
                  <c:v>7.1676304702293692E-2</c:v>
                </c:pt>
                <c:pt idx="65">
                  <c:v>7.1626360532718536E-2</c:v>
                </c:pt>
                <c:pt idx="66">
                  <c:v>4.8766200640045554E-2</c:v>
                </c:pt>
                <c:pt idx="67">
                  <c:v>0.11571279248556721</c:v>
                </c:pt>
                <c:pt idx="68">
                  <c:v>0.11571279248556721</c:v>
                </c:pt>
                <c:pt idx="69">
                  <c:v>0.12138502317054645</c:v>
                </c:pt>
                <c:pt idx="70">
                  <c:v>0.12138502317054645</c:v>
                </c:pt>
                <c:pt idx="71">
                  <c:v>0.12138502317054645</c:v>
                </c:pt>
                <c:pt idx="72">
                  <c:v>0.13483427454320918</c:v>
                </c:pt>
                <c:pt idx="73">
                  <c:v>0.13483427454320918</c:v>
                </c:pt>
                <c:pt idx="74">
                  <c:v>0.13483427454320918</c:v>
                </c:pt>
                <c:pt idx="75">
                  <c:v>0.13483427454320918</c:v>
                </c:pt>
                <c:pt idx="76">
                  <c:v>0.12138502317054645</c:v>
                </c:pt>
                <c:pt idx="77">
                  <c:v>0.12138502317054645</c:v>
                </c:pt>
                <c:pt idx="78">
                  <c:v>0.13483427454320918</c:v>
                </c:pt>
                <c:pt idx="79">
                  <c:v>0.14818363757660791</c:v>
                </c:pt>
                <c:pt idx="80">
                  <c:v>0.12143496734017845</c:v>
                </c:pt>
                <c:pt idx="81">
                  <c:v>0.13478433037357718</c:v>
                </c:pt>
                <c:pt idx="82">
                  <c:v>0.13478433037357718</c:v>
                </c:pt>
                <c:pt idx="83">
                  <c:v>0.12138502317054645</c:v>
                </c:pt>
                <c:pt idx="84">
                  <c:v>0.14823358174612622</c:v>
                </c:pt>
                <c:pt idx="85">
                  <c:v>0.14823358174612622</c:v>
                </c:pt>
                <c:pt idx="86">
                  <c:v>0.13483427454320918</c:v>
                </c:pt>
                <c:pt idx="87">
                  <c:v>0.16158294477963864</c:v>
                </c:pt>
                <c:pt idx="88">
                  <c:v>0.12138502317054645</c:v>
                </c:pt>
                <c:pt idx="89">
                  <c:v>0.14818363757660791</c:v>
                </c:pt>
                <c:pt idx="90">
                  <c:v>0.14818363757660791</c:v>
                </c:pt>
                <c:pt idx="91">
                  <c:v>0.13483427454320918</c:v>
                </c:pt>
                <c:pt idx="92">
                  <c:v>0.16163288894915695</c:v>
                </c:pt>
                <c:pt idx="93">
                  <c:v>0.12143496734017845</c:v>
                </c:pt>
                <c:pt idx="94">
                  <c:v>0.14818363757660791</c:v>
                </c:pt>
                <c:pt idx="95">
                  <c:v>0.14818363757660791</c:v>
                </c:pt>
                <c:pt idx="96">
                  <c:v>0.17498225198255568</c:v>
                </c:pt>
                <c:pt idx="97">
                  <c:v>0.13478433037357718</c:v>
                </c:pt>
                <c:pt idx="98">
                  <c:v>0.13478433037357718</c:v>
                </c:pt>
                <c:pt idx="99">
                  <c:v>0.16163288894915695</c:v>
                </c:pt>
                <c:pt idx="100">
                  <c:v>0.16163288894915695</c:v>
                </c:pt>
                <c:pt idx="101">
                  <c:v>0.14823358174623991</c:v>
                </c:pt>
                <c:pt idx="102">
                  <c:v>0.14823358174623991</c:v>
                </c:pt>
                <c:pt idx="103">
                  <c:v>0.17498225198255568</c:v>
                </c:pt>
                <c:pt idx="104">
                  <c:v>0.12143496734017845</c:v>
                </c:pt>
                <c:pt idx="105">
                  <c:v>0.12138502317054645</c:v>
                </c:pt>
                <c:pt idx="106">
                  <c:v>0.16158294477963864</c:v>
                </c:pt>
                <c:pt idx="107">
                  <c:v>0.16158294477963864</c:v>
                </c:pt>
                <c:pt idx="108">
                  <c:v>0.16158294477963864</c:v>
                </c:pt>
                <c:pt idx="109">
                  <c:v>0.13478433037357718</c:v>
                </c:pt>
                <c:pt idx="110">
                  <c:v>0.12138502317054645</c:v>
                </c:pt>
                <c:pt idx="111">
                  <c:v>0.13483427454320918</c:v>
                </c:pt>
                <c:pt idx="112">
                  <c:v>0.17503219615218768</c:v>
                </c:pt>
                <c:pt idx="113">
                  <c:v>0.17503219615218768</c:v>
                </c:pt>
                <c:pt idx="114">
                  <c:v>0.12138502317054645</c:v>
                </c:pt>
                <c:pt idx="115">
                  <c:v>0.13483427454320918</c:v>
                </c:pt>
                <c:pt idx="116">
                  <c:v>0.13483427454320918</c:v>
                </c:pt>
                <c:pt idx="117">
                  <c:v>0.14818363757660791</c:v>
                </c:pt>
                <c:pt idx="118">
                  <c:v>0.14818363757660791</c:v>
                </c:pt>
                <c:pt idx="119">
                  <c:v>0.18838155918558641</c:v>
                </c:pt>
                <c:pt idx="120">
                  <c:v>0.13483427454320918</c:v>
                </c:pt>
                <c:pt idx="121">
                  <c:v>0.12143496734017845</c:v>
                </c:pt>
                <c:pt idx="122">
                  <c:v>0.14818363757660791</c:v>
                </c:pt>
                <c:pt idx="123">
                  <c:v>0.14818363757660791</c:v>
                </c:pt>
                <c:pt idx="124">
                  <c:v>0.16163288894915695</c:v>
                </c:pt>
                <c:pt idx="125">
                  <c:v>0.16163288894915695</c:v>
                </c:pt>
                <c:pt idx="126">
                  <c:v>0.14818363757660791</c:v>
                </c:pt>
                <c:pt idx="127">
                  <c:v>0.13478433037357718</c:v>
                </c:pt>
                <c:pt idx="128">
                  <c:v>0.13478433037357718</c:v>
                </c:pt>
                <c:pt idx="129">
                  <c:v>0.16163288894915695</c:v>
                </c:pt>
                <c:pt idx="130">
                  <c:v>0.16163288894915695</c:v>
                </c:pt>
                <c:pt idx="131">
                  <c:v>0.17498225198266937</c:v>
                </c:pt>
                <c:pt idx="132">
                  <c:v>0.17498225198266937</c:v>
                </c:pt>
                <c:pt idx="133">
                  <c:v>0.12143496734017845</c:v>
                </c:pt>
                <c:pt idx="134">
                  <c:v>0.14823358174623991</c:v>
                </c:pt>
                <c:pt idx="135">
                  <c:v>0.14823358174623991</c:v>
                </c:pt>
                <c:pt idx="136">
                  <c:v>0.14823358174623991</c:v>
                </c:pt>
                <c:pt idx="137">
                  <c:v>0.17498225198266937</c:v>
                </c:pt>
                <c:pt idx="138">
                  <c:v>0.17498225198266937</c:v>
                </c:pt>
                <c:pt idx="139">
                  <c:v>0.18843150335521841</c:v>
                </c:pt>
                <c:pt idx="140">
                  <c:v>0.13478433037357718</c:v>
                </c:pt>
                <c:pt idx="141">
                  <c:v>0.12138502317054645</c:v>
                </c:pt>
                <c:pt idx="142">
                  <c:v>0.16158294477963864</c:v>
                </c:pt>
                <c:pt idx="143">
                  <c:v>0.16158294477963864</c:v>
                </c:pt>
                <c:pt idx="144">
                  <c:v>0.16158294477963864</c:v>
                </c:pt>
                <c:pt idx="145">
                  <c:v>0.18843150335521841</c:v>
                </c:pt>
                <c:pt idx="146">
                  <c:v>0.18843150335521841</c:v>
                </c:pt>
                <c:pt idx="147">
                  <c:v>0.20178086638861714</c:v>
                </c:pt>
                <c:pt idx="148">
                  <c:v>0.14823358174623991</c:v>
                </c:pt>
                <c:pt idx="149">
                  <c:v>0.13483427454320918</c:v>
                </c:pt>
                <c:pt idx="150">
                  <c:v>0.13483427454320918</c:v>
                </c:pt>
                <c:pt idx="151">
                  <c:v>0.17503219615218768</c:v>
                </c:pt>
                <c:pt idx="152">
                  <c:v>0.17503219615218768</c:v>
                </c:pt>
                <c:pt idx="153">
                  <c:v>0.17503219615218768</c:v>
                </c:pt>
                <c:pt idx="154">
                  <c:v>0.20178086638861714</c:v>
                </c:pt>
                <c:pt idx="155">
                  <c:v>0.12143496734017845</c:v>
                </c:pt>
                <c:pt idx="156">
                  <c:v>0.16158294477963864</c:v>
                </c:pt>
                <c:pt idx="157">
                  <c:v>0.14818363757660791</c:v>
                </c:pt>
                <c:pt idx="158">
                  <c:v>0.14818363757660791</c:v>
                </c:pt>
                <c:pt idx="159">
                  <c:v>0.14818363757660791</c:v>
                </c:pt>
                <c:pt idx="160">
                  <c:v>0.1883815591857001</c:v>
                </c:pt>
                <c:pt idx="161">
                  <c:v>0.1883815591857001</c:v>
                </c:pt>
                <c:pt idx="162">
                  <c:v>0.1883815591857001</c:v>
                </c:pt>
                <c:pt idx="163">
                  <c:v>0.13478433037357718</c:v>
                </c:pt>
                <c:pt idx="164">
                  <c:v>0.12138502317054645</c:v>
                </c:pt>
                <c:pt idx="165">
                  <c:v>0.12138502317054645</c:v>
                </c:pt>
                <c:pt idx="166">
                  <c:v>0.16163288894927064</c:v>
                </c:pt>
                <c:pt idx="167">
                  <c:v>0.16163288894927064</c:v>
                </c:pt>
                <c:pt idx="168">
                  <c:v>0.16163288894927064</c:v>
                </c:pt>
                <c:pt idx="169">
                  <c:v>0.16163288894927064</c:v>
                </c:pt>
                <c:pt idx="170">
                  <c:v>0.20183081055824914</c:v>
                </c:pt>
                <c:pt idx="171">
                  <c:v>0.20183081055824914</c:v>
                </c:pt>
                <c:pt idx="172">
                  <c:v>0.12138502317054645</c:v>
                </c:pt>
                <c:pt idx="173">
                  <c:v>0.13483427454320918</c:v>
                </c:pt>
                <c:pt idx="174">
                  <c:v>0.13483427454320918</c:v>
                </c:pt>
                <c:pt idx="175">
                  <c:v>0.12143496734006476</c:v>
                </c:pt>
                <c:pt idx="176">
                  <c:v>0.17498225198266937</c:v>
                </c:pt>
                <c:pt idx="177">
                  <c:v>0.17498225198266937</c:v>
                </c:pt>
                <c:pt idx="178">
                  <c:v>0.17498225198266937</c:v>
                </c:pt>
                <c:pt idx="179">
                  <c:v>0.17498225198266937</c:v>
                </c:pt>
                <c:pt idx="180">
                  <c:v>0.21518017359164787</c:v>
                </c:pt>
                <c:pt idx="181">
                  <c:v>0.13483427454320918</c:v>
                </c:pt>
                <c:pt idx="182">
                  <c:v>0.12143496734006476</c:v>
                </c:pt>
                <c:pt idx="183">
                  <c:v>0.14818363757660791</c:v>
                </c:pt>
                <c:pt idx="184">
                  <c:v>0.16163288894927064</c:v>
                </c:pt>
                <c:pt idx="185">
                  <c:v>0.12138502317054645</c:v>
                </c:pt>
                <c:pt idx="186">
                  <c:v>0.13478433037357718</c:v>
                </c:pt>
                <c:pt idx="187">
                  <c:v>0.18843150335521841</c:v>
                </c:pt>
                <c:pt idx="188">
                  <c:v>0.18843150335521841</c:v>
                </c:pt>
                <c:pt idx="189">
                  <c:v>0.18843150335521841</c:v>
                </c:pt>
                <c:pt idx="190">
                  <c:v>0.18843150335521841</c:v>
                </c:pt>
                <c:pt idx="191">
                  <c:v>0.14818363757660791</c:v>
                </c:pt>
                <c:pt idx="192">
                  <c:v>0.13478433037357718</c:v>
                </c:pt>
                <c:pt idx="193">
                  <c:v>0.13478433037357718</c:v>
                </c:pt>
                <c:pt idx="194">
                  <c:v>0.17498225198266937</c:v>
                </c:pt>
                <c:pt idx="195">
                  <c:v>0.14818363757660791</c:v>
                </c:pt>
                <c:pt idx="196">
                  <c:v>0.13483427454309549</c:v>
                </c:pt>
                <c:pt idx="197">
                  <c:v>0.14823358174623991</c:v>
                </c:pt>
                <c:pt idx="198">
                  <c:v>0.20178086638861714</c:v>
                </c:pt>
                <c:pt idx="199">
                  <c:v>0.20178086638861714</c:v>
                </c:pt>
                <c:pt idx="200">
                  <c:v>0.20178086638861714</c:v>
                </c:pt>
                <c:pt idx="201">
                  <c:v>0.12143496734006476</c:v>
                </c:pt>
                <c:pt idx="202">
                  <c:v>0.14823358174623991</c:v>
                </c:pt>
                <c:pt idx="203">
                  <c:v>0.14823358174623991</c:v>
                </c:pt>
                <c:pt idx="204">
                  <c:v>0.16158294477963864</c:v>
                </c:pt>
                <c:pt idx="205">
                  <c:v>0.16163288894927064</c:v>
                </c:pt>
                <c:pt idx="206">
                  <c:v>0.17498225198266937</c:v>
                </c:pt>
                <c:pt idx="207">
                  <c:v>0.14818363757660791</c:v>
                </c:pt>
                <c:pt idx="208">
                  <c:v>0.14818363757660791</c:v>
                </c:pt>
                <c:pt idx="209">
                  <c:v>0.16158294477963864</c:v>
                </c:pt>
                <c:pt idx="210">
                  <c:v>0.21523011776127987</c:v>
                </c:pt>
                <c:pt idx="211">
                  <c:v>0.21523011776127987</c:v>
                </c:pt>
                <c:pt idx="212">
                  <c:v>0.13478433037357718</c:v>
                </c:pt>
                <c:pt idx="213">
                  <c:v>0.12138502317054645</c:v>
                </c:pt>
                <c:pt idx="214">
                  <c:v>0.16158294477963864</c:v>
                </c:pt>
                <c:pt idx="215">
                  <c:v>0.17503219615218768</c:v>
                </c:pt>
                <c:pt idx="216">
                  <c:v>0.14823358174623991</c:v>
                </c:pt>
                <c:pt idx="217">
                  <c:v>0.18843150335521841</c:v>
                </c:pt>
                <c:pt idx="218">
                  <c:v>0.18843150335521841</c:v>
                </c:pt>
                <c:pt idx="219">
                  <c:v>0.16163288894927064</c:v>
                </c:pt>
                <c:pt idx="220">
                  <c:v>0.16163288894927064</c:v>
                </c:pt>
                <c:pt idx="221">
                  <c:v>0.17503219615218768</c:v>
                </c:pt>
                <c:pt idx="222">
                  <c:v>0.2285794807946786</c:v>
                </c:pt>
                <c:pt idx="223">
                  <c:v>0.14823358174623991</c:v>
                </c:pt>
                <c:pt idx="224">
                  <c:v>0.13483427454309549</c:v>
                </c:pt>
                <c:pt idx="225">
                  <c:v>0.13483427454309549</c:v>
                </c:pt>
                <c:pt idx="226">
                  <c:v>0.1883815591857001</c:v>
                </c:pt>
                <c:pt idx="227">
                  <c:v>0.16158294477963864</c:v>
                </c:pt>
                <c:pt idx="228">
                  <c:v>0.17503219615218768</c:v>
                </c:pt>
                <c:pt idx="229">
                  <c:v>0.20178086638861714</c:v>
                </c:pt>
                <c:pt idx="230">
                  <c:v>0.20178086638861714</c:v>
                </c:pt>
                <c:pt idx="231">
                  <c:v>0.17498225198266937</c:v>
                </c:pt>
                <c:pt idx="232">
                  <c:v>0.17498225198266937</c:v>
                </c:pt>
                <c:pt idx="233">
                  <c:v>0.17498225198266937</c:v>
                </c:pt>
                <c:pt idx="234">
                  <c:v>0.1883815591857001</c:v>
                </c:pt>
                <c:pt idx="235">
                  <c:v>0.16158294477963864</c:v>
                </c:pt>
                <c:pt idx="236">
                  <c:v>0.14818363757660791</c:v>
                </c:pt>
                <c:pt idx="237">
                  <c:v>0.14818363757660791</c:v>
                </c:pt>
                <c:pt idx="238">
                  <c:v>0.16163288894927064</c:v>
                </c:pt>
                <c:pt idx="239">
                  <c:v>0.17503219615218768</c:v>
                </c:pt>
                <c:pt idx="240">
                  <c:v>0.1883815591857001</c:v>
                </c:pt>
                <c:pt idx="241">
                  <c:v>0.1883815591857001</c:v>
                </c:pt>
                <c:pt idx="242">
                  <c:v>0.21523011776127987</c:v>
                </c:pt>
                <c:pt idx="243">
                  <c:v>0.18843150335521841</c:v>
                </c:pt>
                <c:pt idx="244">
                  <c:v>0.18843150335521841</c:v>
                </c:pt>
                <c:pt idx="245">
                  <c:v>0.18843150335521841</c:v>
                </c:pt>
                <c:pt idx="246">
                  <c:v>0.12138502317054645</c:v>
                </c:pt>
                <c:pt idx="247">
                  <c:v>0.16163288894927064</c:v>
                </c:pt>
                <c:pt idx="248">
                  <c:v>0.16163288894927064</c:v>
                </c:pt>
                <c:pt idx="249">
                  <c:v>0.17498225198266937</c:v>
                </c:pt>
                <c:pt idx="250">
                  <c:v>0.14818363757660791</c:v>
                </c:pt>
                <c:pt idx="251">
                  <c:v>0.20183081055824914</c:v>
                </c:pt>
                <c:pt idx="252">
                  <c:v>0.20183081055824914</c:v>
                </c:pt>
                <c:pt idx="253">
                  <c:v>0.20183081055824914</c:v>
                </c:pt>
                <c:pt idx="254">
                  <c:v>0.20178086638873083</c:v>
                </c:pt>
                <c:pt idx="255">
                  <c:v>0.20178086638873083</c:v>
                </c:pt>
                <c:pt idx="256">
                  <c:v>0.20178086638873083</c:v>
                </c:pt>
                <c:pt idx="257">
                  <c:v>0.12143496734006476</c:v>
                </c:pt>
                <c:pt idx="258">
                  <c:v>0.12143496734006476</c:v>
                </c:pt>
                <c:pt idx="259">
                  <c:v>0.17498225198266937</c:v>
                </c:pt>
                <c:pt idx="260">
                  <c:v>0.18843150335521841</c:v>
                </c:pt>
                <c:pt idx="261">
                  <c:v>0.16163288894927064</c:v>
                </c:pt>
                <c:pt idx="262">
                  <c:v>0.17498225198266937</c:v>
                </c:pt>
                <c:pt idx="263">
                  <c:v>0.21518017359164787</c:v>
                </c:pt>
                <c:pt idx="264">
                  <c:v>0.21518017359164787</c:v>
                </c:pt>
                <c:pt idx="265">
                  <c:v>0.21523011776127987</c:v>
                </c:pt>
                <c:pt idx="266">
                  <c:v>0.21523011776127987</c:v>
                </c:pt>
                <c:pt idx="267">
                  <c:v>0.13478433037357718</c:v>
                </c:pt>
                <c:pt idx="268">
                  <c:v>0.12138502317066013</c:v>
                </c:pt>
                <c:pt idx="269">
                  <c:v>0.13478433037357718</c:v>
                </c:pt>
                <c:pt idx="270">
                  <c:v>0.20178086638873083</c:v>
                </c:pt>
                <c:pt idx="271">
                  <c:v>0.17498225198266937</c:v>
                </c:pt>
                <c:pt idx="272">
                  <c:v>0.18843150335521841</c:v>
                </c:pt>
                <c:pt idx="273">
                  <c:v>0.18843150335521841</c:v>
                </c:pt>
                <c:pt idx="274">
                  <c:v>0.2286294249643106</c:v>
                </c:pt>
                <c:pt idx="275">
                  <c:v>0.2285794807946786</c:v>
                </c:pt>
                <c:pt idx="276">
                  <c:v>0.2285794807946786</c:v>
                </c:pt>
                <c:pt idx="277">
                  <c:v>0.14823358174612622</c:v>
                </c:pt>
                <c:pt idx="278">
                  <c:v>0.13483427454309549</c:v>
                </c:pt>
                <c:pt idx="279">
                  <c:v>0.13483427454309549</c:v>
                </c:pt>
                <c:pt idx="280">
                  <c:v>0.16158294477963864</c:v>
                </c:pt>
                <c:pt idx="281">
                  <c:v>0.18843150335521841</c:v>
                </c:pt>
                <c:pt idx="282">
                  <c:v>0.20178086638873083</c:v>
                </c:pt>
                <c:pt idx="283">
                  <c:v>0.20178086638873083</c:v>
                </c:pt>
                <c:pt idx="284">
                  <c:v>0.20178086638873083</c:v>
                </c:pt>
                <c:pt idx="285">
                  <c:v>0.24202873216734133</c:v>
                </c:pt>
                <c:pt idx="286">
                  <c:v>0.16158294477963864</c:v>
                </c:pt>
                <c:pt idx="287">
                  <c:v>0.14818363757660791</c:v>
                </c:pt>
                <c:pt idx="288">
                  <c:v>0.14818363757660791</c:v>
                </c:pt>
                <c:pt idx="289">
                  <c:v>0.16163288894915695</c:v>
                </c:pt>
                <c:pt idx="290">
                  <c:v>0.14823358174612622</c:v>
                </c:pt>
                <c:pt idx="291">
                  <c:v>0.21523011776127987</c:v>
                </c:pt>
                <c:pt idx="292">
                  <c:v>0.21523011776127987</c:v>
                </c:pt>
                <c:pt idx="293">
                  <c:v>0.21523011776127987</c:v>
                </c:pt>
                <c:pt idx="294">
                  <c:v>0.25537809520074006</c:v>
                </c:pt>
                <c:pt idx="295">
                  <c:v>0.17503219615230137</c:v>
                </c:pt>
                <c:pt idx="296">
                  <c:v>0.16163288894915695</c:v>
                </c:pt>
                <c:pt idx="297">
                  <c:v>0.16163288894915695</c:v>
                </c:pt>
                <c:pt idx="298">
                  <c:v>0.17498225198266937</c:v>
                </c:pt>
                <c:pt idx="299">
                  <c:v>0.14818363757660791</c:v>
                </c:pt>
                <c:pt idx="300">
                  <c:v>0.17503219615230137</c:v>
                </c:pt>
                <c:pt idx="301">
                  <c:v>0.2285794807946786</c:v>
                </c:pt>
                <c:pt idx="302">
                  <c:v>0.2285794807946786</c:v>
                </c:pt>
                <c:pt idx="303">
                  <c:v>0.1883815591857001</c:v>
                </c:pt>
                <c:pt idx="304">
                  <c:v>0.17498225198266937</c:v>
                </c:pt>
                <c:pt idx="305">
                  <c:v>0.17498225198266937</c:v>
                </c:pt>
                <c:pt idx="306">
                  <c:v>0.1884315033553321</c:v>
                </c:pt>
                <c:pt idx="307">
                  <c:v>0.16163288894915695</c:v>
                </c:pt>
                <c:pt idx="308">
                  <c:v>0.17498225198266937</c:v>
                </c:pt>
                <c:pt idx="309">
                  <c:v>0.1883815591857001</c:v>
                </c:pt>
                <c:pt idx="310">
                  <c:v>0.24202873216734133</c:v>
                </c:pt>
                <c:pt idx="311">
                  <c:v>0.12138502317066013</c:v>
                </c:pt>
                <c:pt idx="312">
                  <c:v>0.1884315033553321</c:v>
                </c:pt>
                <c:pt idx="313">
                  <c:v>0.1884315033553321</c:v>
                </c:pt>
                <c:pt idx="314">
                  <c:v>0.20178086638873083</c:v>
                </c:pt>
                <c:pt idx="315">
                  <c:v>0.17498225198266937</c:v>
                </c:pt>
                <c:pt idx="316">
                  <c:v>0.1884315033553321</c:v>
                </c:pt>
                <c:pt idx="317">
                  <c:v>0.1884315033553321</c:v>
                </c:pt>
                <c:pt idx="318">
                  <c:v>0.20183081055824914</c:v>
                </c:pt>
                <c:pt idx="319">
                  <c:v>0.12143496734006476</c:v>
                </c:pt>
                <c:pt idx="320">
                  <c:v>0.20178086638873083</c:v>
                </c:pt>
                <c:pt idx="321">
                  <c:v>0.21523011776127987</c:v>
                </c:pt>
                <c:pt idx="322">
                  <c:v>0.1884315033553321</c:v>
                </c:pt>
                <c:pt idx="323">
                  <c:v>0.20178086638873083</c:v>
                </c:pt>
                <c:pt idx="324">
                  <c:v>0.20178086638873083</c:v>
                </c:pt>
                <c:pt idx="325">
                  <c:v>0.20178086638873083</c:v>
                </c:pt>
                <c:pt idx="326">
                  <c:v>0.12138502317066013</c:v>
                </c:pt>
                <c:pt idx="327">
                  <c:v>0.13478433037357718</c:v>
                </c:pt>
                <c:pt idx="328">
                  <c:v>0.2285794807946786</c:v>
                </c:pt>
                <c:pt idx="329">
                  <c:v>0.20178086638873083</c:v>
                </c:pt>
                <c:pt idx="330">
                  <c:v>0.21523011776127987</c:v>
                </c:pt>
                <c:pt idx="331">
                  <c:v>0.21523011776127987</c:v>
                </c:pt>
                <c:pt idx="332">
                  <c:v>0.21523011776127987</c:v>
                </c:pt>
                <c:pt idx="333">
                  <c:v>0.13483427454309549</c:v>
                </c:pt>
                <c:pt idx="334">
                  <c:v>0.16158294477963864</c:v>
                </c:pt>
                <c:pt idx="335">
                  <c:v>0.21523011776127987</c:v>
                </c:pt>
                <c:pt idx="336">
                  <c:v>0.2285794807946786</c:v>
                </c:pt>
                <c:pt idx="337">
                  <c:v>0.2285794807946786</c:v>
                </c:pt>
                <c:pt idx="338">
                  <c:v>0.2285794807946786</c:v>
                </c:pt>
                <c:pt idx="339">
                  <c:v>0.14818363757660791</c:v>
                </c:pt>
                <c:pt idx="340">
                  <c:v>0.16163288894915695</c:v>
                </c:pt>
                <c:pt idx="341">
                  <c:v>0.14823358174612622</c:v>
                </c:pt>
                <c:pt idx="342">
                  <c:v>0.24202873216734133</c:v>
                </c:pt>
                <c:pt idx="343">
                  <c:v>0.24202873216734133</c:v>
                </c:pt>
                <c:pt idx="344">
                  <c:v>0.24202873216734133</c:v>
                </c:pt>
                <c:pt idx="345">
                  <c:v>0.17498225198266937</c:v>
                </c:pt>
                <c:pt idx="346">
                  <c:v>0.14818363757660791</c:v>
                </c:pt>
                <c:pt idx="347">
                  <c:v>0.17503219615218768</c:v>
                </c:pt>
                <c:pt idx="348">
                  <c:v>0.25537809520074006</c:v>
                </c:pt>
                <c:pt idx="349">
                  <c:v>0.25537809520074006</c:v>
                </c:pt>
                <c:pt idx="350">
                  <c:v>0.20178086638873083</c:v>
                </c:pt>
                <c:pt idx="351">
                  <c:v>0.16163288894915695</c:v>
                </c:pt>
                <c:pt idx="352">
                  <c:v>0.17498225198266937</c:v>
                </c:pt>
                <c:pt idx="353">
                  <c:v>0.1883815591857001</c:v>
                </c:pt>
                <c:pt idx="354">
                  <c:v>0.26882734657340279</c:v>
                </c:pt>
                <c:pt idx="355">
                  <c:v>0.18843150335521841</c:v>
                </c:pt>
                <c:pt idx="356">
                  <c:v>0.18843150335521841</c:v>
                </c:pt>
                <c:pt idx="357">
                  <c:v>0.18843150335521841</c:v>
                </c:pt>
                <c:pt idx="358">
                  <c:v>0.20183081055824914</c:v>
                </c:pt>
                <c:pt idx="359">
                  <c:v>0.17498225198266937</c:v>
                </c:pt>
                <c:pt idx="360">
                  <c:v>0.21523011776127987</c:v>
                </c:pt>
                <c:pt idx="361">
                  <c:v>0.20178086638873083</c:v>
                </c:pt>
                <c:pt idx="362">
                  <c:v>0.20178086638873083</c:v>
                </c:pt>
                <c:pt idx="363">
                  <c:v>0.20178086638873083</c:v>
                </c:pt>
                <c:pt idx="364">
                  <c:v>0.2285794807946786</c:v>
                </c:pt>
                <c:pt idx="365">
                  <c:v>0.21523011776127987</c:v>
                </c:pt>
                <c:pt idx="366">
                  <c:v>0.2285794807946786</c:v>
                </c:pt>
                <c:pt idx="367">
                  <c:v>0.21523011776127987</c:v>
                </c:pt>
                <c:pt idx="368">
                  <c:v>0.24202873216734133</c:v>
                </c:pt>
                <c:pt idx="369">
                  <c:v>0.24202873216734133</c:v>
                </c:pt>
                <c:pt idx="370">
                  <c:v>0.2285794807946786</c:v>
                </c:pt>
                <c:pt idx="371">
                  <c:v>0.25537809520074006</c:v>
                </c:pt>
                <c:pt idx="372">
                  <c:v>0.25537809520074006</c:v>
                </c:pt>
                <c:pt idx="373">
                  <c:v>0.26882734657340279</c:v>
                </c:pt>
                <c:pt idx="374">
                  <c:v>0.28217670960680152</c:v>
                </c:pt>
                <c:pt idx="375">
                  <c:v>0.13483427454320918</c:v>
                </c:pt>
                <c:pt idx="376">
                  <c:v>0.23009564308472363</c:v>
                </c:pt>
                <c:pt idx="377">
                  <c:v>9.6102571054530017E-2</c:v>
                </c:pt>
                <c:pt idx="378">
                  <c:v>9.6102571054530017E-2</c:v>
                </c:pt>
                <c:pt idx="379">
                  <c:v>9.6102571054530017E-2</c:v>
                </c:pt>
                <c:pt idx="380">
                  <c:v>9.6102571054530017E-2</c:v>
                </c:pt>
                <c:pt idx="381">
                  <c:v>9.6102571054530017E-2</c:v>
                </c:pt>
                <c:pt idx="382">
                  <c:v>9.6102571054643704E-2</c:v>
                </c:pt>
                <c:pt idx="383">
                  <c:v>0.14969979986665294</c:v>
                </c:pt>
                <c:pt idx="384">
                  <c:v>0.20329702867866217</c:v>
                </c:pt>
                <c:pt idx="385">
                  <c:v>0.12290118546059148</c:v>
                </c:pt>
                <c:pt idx="386">
                  <c:v>9.6102571054530017E-2</c:v>
                </c:pt>
                <c:pt idx="387">
                  <c:v>0.12290118546059148</c:v>
                </c:pt>
                <c:pt idx="388">
                  <c:v>0.14969979986665294</c:v>
                </c:pt>
                <c:pt idx="389">
                  <c:v>0.12138502317054645</c:v>
                </c:pt>
                <c:pt idx="390">
                  <c:v>0.13483427454315233</c:v>
                </c:pt>
                <c:pt idx="391">
                  <c:v>0.12138502317054645</c:v>
                </c:pt>
                <c:pt idx="392">
                  <c:v>0.12138502317054645</c:v>
                </c:pt>
                <c:pt idx="393">
                  <c:v>0.14818363757660791</c:v>
                </c:pt>
                <c:pt idx="394">
                  <c:v>0.12138502317054645</c:v>
                </c:pt>
                <c:pt idx="395">
                  <c:v>0.14818363757660791</c:v>
                </c:pt>
                <c:pt idx="396">
                  <c:v>0.20178086638861714</c:v>
                </c:pt>
                <c:pt idx="397">
                  <c:v>0.2285794807946786</c:v>
                </c:pt>
                <c:pt idx="398">
                  <c:v>0.14818363757660791</c:v>
                </c:pt>
                <c:pt idx="399">
                  <c:v>0.12138502317054645</c:v>
                </c:pt>
                <c:pt idx="400">
                  <c:v>0.12143496734006476</c:v>
                </c:pt>
                <c:pt idx="401">
                  <c:v>0.13478433037357718</c:v>
                </c:pt>
                <c:pt idx="402">
                  <c:v>0.14823358174612622</c:v>
                </c:pt>
                <c:pt idx="403">
                  <c:v>0.12138502317054645</c:v>
                </c:pt>
                <c:pt idx="404">
                  <c:v>0.13483427454309549</c:v>
                </c:pt>
                <c:pt idx="405">
                  <c:v>0.14818363757660791</c:v>
                </c:pt>
                <c:pt idx="406">
                  <c:v>0.16163288894915695</c:v>
                </c:pt>
                <c:pt idx="407">
                  <c:v>0.12143496734017845</c:v>
                </c:pt>
                <c:pt idx="408">
                  <c:v>0.12138502317054645</c:v>
                </c:pt>
                <c:pt idx="409">
                  <c:v>0.13483427454320918</c:v>
                </c:pt>
                <c:pt idx="410">
                  <c:v>0.14818363757660791</c:v>
                </c:pt>
                <c:pt idx="411">
                  <c:v>0.16163288894915695</c:v>
                </c:pt>
                <c:pt idx="412">
                  <c:v>0.17498225198255568</c:v>
                </c:pt>
                <c:pt idx="413">
                  <c:v>0.18843150335521841</c:v>
                </c:pt>
                <c:pt idx="414">
                  <c:v>0.12143496734017845</c:v>
                </c:pt>
                <c:pt idx="415">
                  <c:v>0.12138502317054645</c:v>
                </c:pt>
                <c:pt idx="416">
                  <c:v>0.13483427454320918</c:v>
                </c:pt>
                <c:pt idx="417">
                  <c:v>0.14818363757660791</c:v>
                </c:pt>
                <c:pt idx="418">
                  <c:v>0.16163288894915695</c:v>
                </c:pt>
                <c:pt idx="419">
                  <c:v>0.17498225198255568</c:v>
                </c:pt>
                <c:pt idx="420">
                  <c:v>0.18843150335521841</c:v>
                </c:pt>
                <c:pt idx="421">
                  <c:v>0.20178086638861714</c:v>
                </c:pt>
                <c:pt idx="422">
                  <c:v>0.12143496734006476</c:v>
                </c:pt>
                <c:pt idx="423">
                  <c:v>0.13478433037357718</c:v>
                </c:pt>
                <c:pt idx="424">
                  <c:v>0.12138502317054645</c:v>
                </c:pt>
                <c:pt idx="425">
                  <c:v>0.13483427454309549</c:v>
                </c:pt>
                <c:pt idx="426">
                  <c:v>0.14818363757660791</c:v>
                </c:pt>
                <c:pt idx="427">
                  <c:v>0.12143496734017845</c:v>
                </c:pt>
                <c:pt idx="428">
                  <c:v>0.13478433037357718</c:v>
                </c:pt>
                <c:pt idx="429">
                  <c:v>0.14823358174612622</c:v>
                </c:pt>
                <c:pt idx="430">
                  <c:v>0.16158294477952495</c:v>
                </c:pt>
                <c:pt idx="431">
                  <c:v>0.12138502317054645</c:v>
                </c:pt>
                <c:pt idx="432">
                  <c:v>0.12143496734017845</c:v>
                </c:pt>
                <c:pt idx="433">
                  <c:v>0.13478433037357718</c:v>
                </c:pt>
                <c:pt idx="434">
                  <c:v>0.14823358174612622</c:v>
                </c:pt>
                <c:pt idx="435">
                  <c:v>0.16158294477963864</c:v>
                </c:pt>
                <c:pt idx="436">
                  <c:v>0.17503219615218768</c:v>
                </c:pt>
                <c:pt idx="437">
                  <c:v>0.18838155918558641</c:v>
                </c:pt>
                <c:pt idx="438">
                  <c:v>0.12138502317054645</c:v>
                </c:pt>
                <c:pt idx="439">
                  <c:v>0.12143496734017845</c:v>
                </c:pt>
                <c:pt idx="440">
                  <c:v>0.13478433037357718</c:v>
                </c:pt>
                <c:pt idx="441">
                  <c:v>0.14823358174623991</c:v>
                </c:pt>
                <c:pt idx="442">
                  <c:v>0.16158294477963864</c:v>
                </c:pt>
                <c:pt idx="443">
                  <c:v>0.17503219615218768</c:v>
                </c:pt>
                <c:pt idx="444">
                  <c:v>0.18838155918558641</c:v>
                </c:pt>
                <c:pt idx="445">
                  <c:v>0.20183081055824914</c:v>
                </c:pt>
                <c:pt idx="446">
                  <c:v>0.12138502317054645</c:v>
                </c:pt>
                <c:pt idx="447">
                  <c:v>0.13483427454309549</c:v>
                </c:pt>
                <c:pt idx="448">
                  <c:v>0.12143496734017845</c:v>
                </c:pt>
                <c:pt idx="449">
                  <c:v>0.13478433037357718</c:v>
                </c:pt>
                <c:pt idx="450">
                  <c:v>0.14823358174612622</c:v>
                </c:pt>
                <c:pt idx="451">
                  <c:v>0.12138502317054645</c:v>
                </c:pt>
                <c:pt idx="452">
                  <c:v>0.13483427454320918</c:v>
                </c:pt>
                <c:pt idx="453">
                  <c:v>0.14818363757660791</c:v>
                </c:pt>
                <c:pt idx="454">
                  <c:v>0.16163288894915695</c:v>
                </c:pt>
                <c:pt idx="455">
                  <c:v>0.12143496734017845</c:v>
                </c:pt>
                <c:pt idx="456">
                  <c:v>0.12138502317054645</c:v>
                </c:pt>
                <c:pt idx="457">
                  <c:v>0.13483427454320918</c:v>
                </c:pt>
                <c:pt idx="458">
                  <c:v>0.14818363757660791</c:v>
                </c:pt>
                <c:pt idx="459">
                  <c:v>0.16163288894915695</c:v>
                </c:pt>
                <c:pt idx="460">
                  <c:v>0.17498225198255568</c:v>
                </c:pt>
                <c:pt idx="461">
                  <c:v>0.18843150335521841</c:v>
                </c:pt>
                <c:pt idx="462">
                  <c:v>0.12143496734017845</c:v>
                </c:pt>
                <c:pt idx="463">
                  <c:v>0.12138502317054645</c:v>
                </c:pt>
                <c:pt idx="464">
                  <c:v>0.13483427454320918</c:v>
                </c:pt>
                <c:pt idx="465">
                  <c:v>0.14818363757660791</c:v>
                </c:pt>
                <c:pt idx="466">
                  <c:v>0.16163288894915695</c:v>
                </c:pt>
                <c:pt idx="467">
                  <c:v>0.17498225198266937</c:v>
                </c:pt>
                <c:pt idx="468">
                  <c:v>0.18843150335521841</c:v>
                </c:pt>
                <c:pt idx="469">
                  <c:v>0.20178086638861714</c:v>
                </c:pt>
                <c:pt idx="470">
                  <c:v>0.13483427454309549</c:v>
                </c:pt>
                <c:pt idx="471">
                  <c:v>0.14818363757660791</c:v>
                </c:pt>
                <c:pt idx="472">
                  <c:v>0.13478433037357718</c:v>
                </c:pt>
                <c:pt idx="473">
                  <c:v>0.14823358174612622</c:v>
                </c:pt>
                <c:pt idx="474">
                  <c:v>0.16158294477952495</c:v>
                </c:pt>
                <c:pt idx="475">
                  <c:v>0.13483427454320918</c:v>
                </c:pt>
                <c:pt idx="476">
                  <c:v>0.14818363757660791</c:v>
                </c:pt>
                <c:pt idx="477">
                  <c:v>0.16163288894915695</c:v>
                </c:pt>
                <c:pt idx="478">
                  <c:v>0.17498225198255568</c:v>
                </c:pt>
                <c:pt idx="479">
                  <c:v>0.13478433037357718</c:v>
                </c:pt>
                <c:pt idx="480">
                  <c:v>0.13483427454320918</c:v>
                </c:pt>
                <c:pt idx="481">
                  <c:v>0.14818363757660791</c:v>
                </c:pt>
                <c:pt idx="482">
                  <c:v>0.16163288894915695</c:v>
                </c:pt>
                <c:pt idx="483">
                  <c:v>0.17498225198255568</c:v>
                </c:pt>
                <c:pt idx="484">
                  <c:v>0.18843150335521841</c:v>
                </c:pt>
                <c:pt idx="485">
                  <c:v>0.20178086638861714</c:v>
                </c:pt>
                <c:pt idx="486">
                  <c:v>0.13478433037357718</c:v>
                </c:pt>
                <c:pt idx="487">
                  <c:v>0.13483427454320918</c:v>
                </c:pt>
                <c:pt idx="488">
                  <c:v>0.14818363757660791</c:v>
                </c:pt>
                <c:pt idx="489">
                  <c:v>0.16163288894915695</c:v>
                </c:pt>
                <c:pt idx="490">
                  <c:v>0.17498225198266937</c:v>
                </c:pt>
                <c:pt idx="491">
                  <c:v>0.18843150335521841</c:v>
                </c:pt>
                <c:pt idx="492">
                  <c:v>0.20178086638861714</c:v>
                </c:pt>
                <c:pt idx="493">
                  <c:v>0.21523011776127987</c:v>
                </c:pt>
                <c:pt idx="494">
                  <c:v>0.12143496734017845</c:v>
                </c:pt>
                <c:pt idx="495">
                  <c:v>0.13478433037357718</c:v>
                </c:pt>
                <c:pt idx="496">
                  <c:v>0.12138502317054645</c:v>
                </c:pt>
                <c:pt idx="497">
                  <c:v>0.13483427454320918</c:v>
                </c:pt>
                <c:pt idx="498">
                  <c:v>0.14818363757660791</c:v>
                </c:pt>
                <c:pt idx="499">
                  <c:v>0.12143496734017845</c:v>
                </c:pt>
                <c:pt idx="500">
                  <c:v>0.13478433037357718</c:v>
                </c:pt>
                <c:pt idx="501">
                  <c:v>0.14823358174612622</c:v>
                </c:pt>
                <c:pt idx="502">
                  <c:v>0.16158294477963864</c:v>
                </c:pt>
                <c:pt idx="503">
                  <c:v>0.12138502317054645</c:v>
                </c:pt>
                <c:pt idx="504">
                  <c:v>0.12143496734017845</c:v>
                </c:pt>
                <c:pt idx="505">
                  <c:v>0.13478433037357718</c:v>
                </c:pt>
                <c:pt idx="506">
                  <c:v>0.14823358174623991</c:v>
                </c:pt>
                <c:pt idx="507">
                  <c:v>0.16158294477963864</c:v>
                </c:pt>
                <c:pt idx="508">
                  <c:v>0.17503219615218768</c:v>
                </c:pt>
                <c:pt idx="509">
                  <c:v>0.18838155918558641</c:v>
                </c:pt>
                <c:pt idx="510">
                  <c:v>0.12138502317054645</c:v>
                </c:pt>
                <c:pt idx="511">
                  <c:v>0.12143496734017845</c:v>
                </c:pt>
                <c:pt idx="512">
                  <c:v>0.13478433037357718</c:v>
                </c:pt>
                <c:pt idx="513">
                  <c:v>0.14823358174623991</c:v>
                </c:pt>
                <c:pt idx="514">
                  <c:v>0.16158294477963864</c:v>
                </c:pt>
                <c:pt idx="515">
                  <c:v>0.17503219615218768</c:v>
                </c:pt>
                <c:pt idx="516">
                  <c:v>0.1883815591857001</c:v>
                </c:pt>
                <c:pt idx="517">
                  <c:v>0.20183081055824914</c:v>
                </c:pt>
                <c:pt idx="518">
                  <c:v>0.13478433037357718</c:v>
                </c:pt>
                <c:pt idx="519">
                  <c:v>0.14823358174612622</c:v>
                </c:pt>
                <c:pt idx="520">
                  <c:v>0.13483427454320918</c:v>
                </c:pt>
                <c:pt idx="521">
                  <c:v>0.14818363757660791</c:v>
                </c:pt>
                <c:pt idx="522">
                  <c:v>0.16163288894915695</c:v>
                </c:pt>
                <c:pt idx="523">
                  <c:v>0.13478433037357718</c:v>
                </c:pt>
                <c:pt idx="524">
                  <c:v>0.14823358174612622</c:v>
                </c:pt>
                <c:pt idx="525">
                  <c:v>0.16158294477963864</c:v>
                </c:pt>
                <c:pt idx="526">
                  <c:v>0.17503219615218768</c:v>
                </c:pt>
                <c:pt idx="527">
                  <c:v>0.13483427454320918</c:v>
                </c:pt>
                <c:pt idx="528">
                  <c:v>0.13478433037357718</c:v>
                </c:pt>
                <c:pt idx="529">
                  <c:v>0.14823358174623991</c:v>
                </c:pt>
                <c:pt idx="530">
                  <c:v>0.16158294477963864</c:v>
                </c:pt>
                <c:pt idx="531">
                  <c:v>0.17503219615218768</c:v>
                </c:pt>
                <c:pt idx="532">
                  <c:v>0.18838155918558641</c:v>
                </c:pt>
                <c:pt idx="533">
                  <c:v>0.20183081055824914</c:v>
                </c:pt>
                <c:pt idx="534">
                  <c:v>0.13483427454320918</c:v>
                </c:pt>
                <c:pt idx="535">
                  <c:v>0.13478433037357718</c:v>
                </c:pt>
                <c:pt idx="536">
                  <c:v>0.14823358174623991</c:v>
                </c:pt>
                <c:pt idx="537">
                  <c:v>0.16158294477963864</c:v>
                </c:pt>
                <c:pt idx="538">
                  <c:v>0.17503219615218768</c:v>
                </c:pt>
                <c:pt idx="539">
                  <c:v>0.1883815591857001</c:v>
                </c:pt>
                <c:pt idx="540">
                  <c:v>0.20183081055824914</c:v>
                </c:pt>
                <c:pt idx="541">
                  <c:v>0.21518017359164787</c:v>
                </c:pt>
                <c:pt idx="542">
                  <c:v>0.16163288894915695</c:v>
                </c:pt>
                <c:pt idx="543">
                  <c:v>0.17498225198255568</c:v>
                </c:pt>
                <c:pt idx="544">
                  <c:v>0.16158294477963864</c:v>
                </c:pt>
                <c:pt idx="545">
                  <c:v>0.17503219615218768</c:v>
                </c:pt>
                <c:pt idx="546">
                  <c:v>0.18838155918558641</c:v>
                </c:pt>
                <c:pt idx="547">
                  <c:v>0.16163288894915695</c:v>
                </c:pt>
                <c:pt idx="548">
                  <c:v>0.17498225198266937</c:v>
                </c:pt>
                <c:pt idx="549">
                  <c:v>0.18843150335521841</c:v>
                </c:pt>
                <c:pt idx="550">
                  <c:v>0.20178086638861714</c:v>
                </c:pt>
                <c:pt idx="551">
                  <c:v>0.16158294477963864</c:v>
                </c:pt>
                <c:pt idx="552">
                  <c:v>0.16163288894927064</c:v>
                </c:pt>
                <c:pt idx="553">
                  <c:v>0.17498225198266937</c:v>
                </c:pt>
                <c:pt idx="554">
                  <c:v>0.18843150335521841</c:v>
                </c:pt>
                <c:pt idx="555">
                  <c:v>0.20178086638861714</c:v>
                </c:pt>
                <c:pt idx="556">
                  <c:v>0.21523011776127987</c:v>
                </c:pt>
                <c:pt idx="557">
                  <c:v>0.2285794807946786</c:v>
                </c:pt>
                <c:pt idx="558">
                  <c:v>0.16158294477963864</c:v>
                </c:pt>
                <c:pt idx="559">
                  <c:v>0.16163288894927064</c:v>
                </c:pt>
                <c:pt idx="560">
                  <c:v>0.17498225198266937</c:v>
                </c:pt>
                <c:pt idx="561">
                  <c:v>0.18843150335521841</c:v>
                </c:pt>
                <c:pt idx="562">
                  <c:v>0.20178086638873083</c:v>
                </c:pt>
                <c:pt idx="563">
                  <c:v>0.21523011776127987</c:v>
                </c:pt>
                <c:pt idx="564">
                  <c:v>0.2285794807946786</c:v>
                </c:pt>
                <c:pt idx="565">
                  <c:v>0.24202873216734133</c:v>
                </c:pt>
                <c:pt idx="566">
                  <c:v>0.17498225198255568</c:v>
                </c:pt>
                <c:pt idx="567">
                  <c:v>0.18843150335521841</c:v>
                </c:pt>
                <c:pt idx="568">
                  <c:v>0.17503219615218768</c:v>
                </c:pt>
                <c:pt idx="569">
                  <c:v>0.18838155918558641</c:v>
                </c:pt>
                <c:pt idx="570">
                  <c:v>0.20183081055824914</c:v>
                </c:pt>
                <c:pt idx="571">
                  <c:v>0.17498225198266937</c:v>
                </c:pt>
                <c:pt idx="572">
                  <c:v>0.18843150335521841</c:v>
                </c:pt>
                <c:pt idx="573">
                  <c:v>0.20178086638861714</c:v>
                </c:pt>
                <c:pt idx="574">
                  <c:v>0.21523011776127987</c:v>
                </c:pt>
                <c:pt idx="575">
                  <c:v>0.17503219615218768</c:v>
                </c:pt>
                <c:pt idx="576">
                  <c:v>0.17498225198266937</c:v>
                </c:pt>
                <c:pt idx="577">
                  <c:v>0.18843150335521841</c:v>
                </c:pt>
                <c:pt idx="578">
                  <c:v>0.20178086638861714</c:v>
                </c:pt>
                <c:pt idx="579">
                  <c:v>0.21523011776127987</c:v>
                </c:pt>
                <c:pt idx="580">
                  <c:v>0.2285794807946786</c:v>
                </c:pt>
                <c:pt idx="581">
                  <c:v>0.24202873216734133</c:v>
                </c:pt>
                <c:pt idx="582">
                  <c:v>0.17503219615218768</c:v>
                </c:pt>
                <c:pt idx="583">
                  <c:v>0.17498225198266937</c:v>
                </c:pt>
                <c:pt idx="584">
                  <c:v>0.18843150335521841</c:v>
                </c:pt>
                <c:pt idx="585">
                  <c:v>0.20178086638873083</c:v>
                </c:pt>
                <c:pt idx="586">
                  <c:v>0.21523011776127987</c:v>
                </c:pt>
                <c:pt idx="587">
                  <c:v>0.2285794807946786</c:v>
                </c:pt>
                <c:pt idx="588">
                  <c:v>0.24202873216734133</c:v>
                </c:pt>
                <c:pt idx="589">
                  <c:v>0.25537809520074006</c:v>
                </c:pt>
                <c:pt idx="590">
                  <c:v>0.13478433037357718</c:v>
                </c:pt>
                <c:pt idx="591">
                  <c:v>0.14823358174623991</c:v>
                </c:pt>
                <c:pt idx="592">
                  <c:v>0.13483427454320918</c:v>
                </c:pt>
                <c:pt idx="593">
                  <c:v>0.14818363757660791</c:v>
                </c:pt>
                <c:pt idx="594">
                  <c:v>0.16163288894915695</c:v>
                </c:pt>
                <c:pt idx="595">
                  <c:v>0.13478433037357718</c:v>
                </c:pt>
                <c:pt idx="596">
                  <c:v>0.14823358174623991</c:v>
                </c:pt>
                <c:pt idx="597">
                  <c:v>0.16158294477963864</c:v>
                </c:pt>
                <c:pt idx="598">
                  <c:v>0.17503219615218768</c:v>
                </c:pt>
                <c:pt idx="599">
                  <c:v>0.13483427454320918</c:v>
                </c:pt>
                <c:pt idx="600">
                  <c:v>0.13478433037357718</c:v>
                </c:pt>
                <c:pt idx="601">
                  <c:v>0.14823358174623991</c:v>
                </c:pt>
                <c:pt idx="602">
                  <c:v>0.16158294477963864</c:v>
                </c:pt>
                <c:pt idx="603">
                  <c:v>0.17503219615218768</c:v>
                </c:pt>
                <c:pt idx="604">
                  <c:v>0.1883815591857001</c:v>
                </c:pt>
                <c:pt idx="605">
                  <c:v>0.20183081055824914</c:v>
                </c:pt>
                <c:pt idx="606">
                  <c:v>0.13483427454309549</c:v>
                </c:pt>
                <c:pt idx="607">
                  <c:v>0.13478433037357718</c:v>
                </c:pt>
                <c:pt idx="608">
                  <c:v>0.14823358174612622</c:v>
                </c:pt>
                <c:pt idx="609">
                  <c:v>0.16158294477963864</c:v>
                </c:pt>
                <c:pt idx="610">
                  <c:v>0.17503219615230137</c:v>
                </c:pt>
                <c:pt idx="611">
                  <c:v>0.1883815591857001</c:v>
                </c:pt>
                <c:pt idx="612">
                  <c:v>0.20183081055824914</c:v>
                </c:pt>
                <c:pt idx="613">
                  <c:v>0.21518017359164787</c:v>
                </c:pt>
                <c:pt idx="614">
                  <c:v>9.8424974938779997E-2</c:v>
                </c:pt>
                <c:pt idx="615">
                  <c:v>0.10236342945211163</c:v>
                </c:pt>
                <c:pt idx="616">
                  <c:v>0.10236342945211163</c:v>
                </c:pt>
                <c:pt idx="617">
                  <c:v>0.10231348528259332</c:v>
                </c:pt>
                <c:pt idx="618">
                  <c:v>0.10231348528259332</c:v>
                </c:pt>
                <c:pt idx="619">
                  <c:v>0.16931002129763328</c:v>
                </c:pt>
                <c:pt idx="620">
                  <c:v>0.16931002129763328</c:v>
                </c:pt>
                <c:pt idx="621">
                  <c:v>0.15596065826423455</c:v>
                </c:pt>
                <c:pt idx="622">
                  <c:v>0.10236342945211163</c:v>
                </c:pt>
                <c:pt idx="623">
                  <c:v>0.10236342945211163</c:v>
                </c:pt>
                <c:pt idx="624">
                  <c:v>7.1626360532718536E-2</c:v>
                </c:pt>
                <c:pt idx="625">
                  <c:v>4.876620063998871E-2</c:v>
                </c:pt>
                <c:pt idx="626">
                  <c:v>0.16931002129763328</c:v>
                </c:pt>
                <c:pt idx="627">
                  <c:v>0.16931002129763328</c:v>
                </c:pt>
                <c:pt idx="628">
                  <c:v>0.15596065826423455</c:v>
                </c:pt>
                <c:pt idx="629">
                  <c:v>4.8766200640102397E-2</c:v>
                </c:pt>
                <c:pt idx="630">
                  <c:v>0.11187422631132904</c:v>
                </c:pt>
                <c:pt idx="631">
                  <c:v>1.1309457641993959</c:v>
                </c:pt>
                <c:pt idx="632">
                  <c:v>1.1309457641993959</c:v>
                </c:pt>
                <c:pt idx="633">
                  <c:v>1.1979922443838404</c:v>
                </c:pt>
                <c:pt idx="634">
                  <c:v>0.13094576419939585</c:v>
                </c:pt>
                <c:pt idx="635">
                  <c:v>1.1845929371809234</c:v>
                </c:pt>
                <c:pt idx="636">
                  <c:v>1.1309457641993959</c:v>
                </c:pt>
                <c:pt idx="637">
                  <c:v>1.1577443786052299</c:v>
                </c:pt>
                <c:pt idx="638">
                  <c:v>1.3872449725843126</c:v>
                </c:pt>
                <c:pt idx="639">
                  <c:v>1.2590953683918542</c:v>
                </c:pt>
                <c:pt idx="640">
                  <c:v>1.4777152682893302</c:v>
                </c:pt>
                <c:pt idx="641">
                  <c:v>0.1386728407173905</c:v>
                </c:pt>
                <c:pt idx="642">
                  <c:v>0.13862289654787219</c:v>
                </c:pt>
                <c:pt idx="643">
                  <c:v>0.13862289654787219</c:v>
                </c:pt>
                <c:pt idx="644">
                  <c:v>0.20561943256291215</c:v>
                </c:pt>
                <c:pt idx="645">
                  <c:v>0.20561943256291215</c:v>
                </c:pt>
                <c:pt idx="646">
                  <c:v>0.19227006952951342</c:v>
                </c:pt>
                <c:pt idx="647">
                  <c:v>0.1386728407173905</c:v>
                </c:pt>
                <c:pt idx="648">
                  <c:v>0.19227006952951342</c:v>
                </c:pt>
                <c:pt idx="649">
                  <c:v>0.20561943256291215</c:v>
                </c:pt>
                <c:pt idx="650">
                  <c:v>0.20561943256291215</c:v>
                </c:pt>
                <c:pt idx="651">
                  <c:v>0.19227006952951342</c:v>
                </c:pt>
                <c:pt idx="652">
                  <c:v>0.20561943256291215</c:v>
                </c:pt>
                <c:pt idx="653">
                  <c:v>0.1386728407173905</c:v>
                </c:pt>
                <c:pt idx="654">
                  <c:v>0.1386728407173905</c:v>
                </c:pt>
                <c:pt idx="655">
                  <c:v>0.13862289654787219</c:v>
                </c:pt>
                <c:pt idx="656">
                  <c:v>0.13862289654787219</c:v>
                </c:pt>
                <c:pt idx="657">
                  <c:v>0.20561943256291215</c:v>
                </c:pt>
                <c:pt idx="658">
                  <c:v>0.20561943256291215</c:v>
                </c:pt>
                <c:pt idx="659">
                  <c:v>0.20561943256291215</c:v>
                </c:pt>
                <c:pt idx="660">
                  <c:v>0.20561943256291215</c:v>
                </c:pt>
                <c:pt idx="661">
                  <c:v>0.19227006952951342</c:v>
                </c:pt>
                <c:pt idx="662">
                  <c:v>0.19227006952951342</c:v>
                </c:pt>
                <c:pt idx="663">
                  <c:v>0.10236342945211163</c:v>
                </c:pt>
                <c:pt idx="664">
                  <c:v>0.10236342945211163</c:v>
                </c:pt>
                <c:pt idx="665">
                  <c:v>0.15779432277497563</c:v>
                </c:pt>
                <c:pt idx="666">
                  <c:v>0.15779432277497563</c:v>
                </c:pt>
                <c:pt idx="667">
                  <c:v>0.15779432277497563</c:v>
                </c:pt>
                <c:pt idx="668">
                  <c:v>0.15779432277497563</c:v>
                </c:pt>
                <c:pt idx="669">
                  <c:v>0.17114368580848804</c:v>
                </c:pt>
                <c:pt idx="670">
                  <c:v>0.17114368580848804</c:v>
                </c:pt>
                <c:pt idx="671">
                  <c:v>0.15779432277486194</c:v>
                </c:pt>
                <c:pt idx="672">
                  <c:v>0.34690078590722351</c:v>
                </c:pt>
                <c:pt idx="673">
                  <c:v>0.14586123369247161</c:v>
                </c:pt>
                <c:pt idx="674">
                  <c:v>0.14586123369235793</c:v>
                </c:pt>
                <c:pt idx="675">
                  <c:v>0.1325118706589592</c:v>
                </c:pt>
                <c:pt idx="676">
                  <c:v>0.14591117786198993</c:v>
                </c:pt>
                <c:pt idx="677">
                  <c:v>0.1325118706589592</c:v>
                </c:pt>
                <c:pt idx="678">
                  <c:v>0.14586123369247161</c:v>
                </c:pt>
                <c:pt idx="679">
                  <c:v>0.22625707691042862</c:v>
                </c:pt>
                <c:pt idx="680">
                  <c:v>0.26650494268915281</c:v>
                </c:pt>
                <c:pt idx="681">
                  <c:v>0.17114368580848804</c:v>
                </c:pt>
                <c:pt idx="682">
                  <c:v>0.1845929371809234</c:v>
                </c:pt>
                <c:pt idx="683">
                  <c:v>0.15774437860545731</c:v>
                </c:pt>
                <c:pt idx="684">
                  <c:v>0.19794230021443582</c:v>
                </c:pt>
                <c:pt idx="685">
                  <c:v>0.17119362997789267</c:v>
                </c:pt>
                <c:pt idx="686">
                  <c:v>0.17119362997789267</c:v>
                </c:pt>
                <c:pt idx="687">
                  <c:v>0.15779432277497563</c:v>
                </c:pt>
                <c:pt idx="688">
                  <c:v>0.18454299301151877</c:v>
                </c:pt>
                <c:pt idx="689">
                  <c:v>0.18454299301151877</c:v>
                </c:pt>
                <c:pt idx="690">
                  <c:v>0.18454299301151877</c:v>
                </c:pt>
                <c:pt idx="691">
                  <c:v>0.17114368580848804</c:v>
                </c:pt>
                <c:pt idx="692">
                  <c:v>0.17114368580848804</c:v>
                </c:pt>
                <c:pt idx="693">
                  <c:v>0.19799224438395413</c:v>
                </c:pt>
                <c:pt idx="694">
                  <c:v>0.19799224438395413</c:v>
                </c:pt>
                <c:pt idx="695">
                  <c:v>0.15774437860534363</c:v>
                </c:pt>
                <c:pt idx="696">
                  <c:v>0.1845929371809234</c:v>
                </c:pt>
                <c:pt idx="697">
                  <c:v>0.1845929371809234</c:v>
                </c:pt>
                <c:pt idx="698">
                  <c:v>0.1845929371809234</c:v>
                </c:pt>
                <c:pt idx="699">
                  <c:v>0.21134160741746655</c:v>
                </c:pt>
                <c:pt idx="700">
                  <c:v>0.17114368580848804</c:v>
                </c:pt>
                <c:pt idx="701">
                  <c:v>0.19794230021443582</c:v>
                </c:pt>
                <c:pt idx="702">
                  <c:v>0.17119362997800636</c:v>
                </c:pt>
                <c:pt idx="703">
                  <c:v>0.19794230021443582</c:v>
                </c:pt>
                <c:pt idx="704">
                  <c:v>0.19794230021443582</c:v>
                </c:pt>
                <c:pt idx="705">
                  <c:v>0.15774437860534363</c:v>
                </c:pt>
                <c:pt idx="706">
                  <c:v>0.1845929371809234</c:v>
                </c:pt>
                <c:pt idx="707">
                  <c:v>0.1845929371809234</c:v>
                </c:pt>
                <c:pt idx="708">
                  <c:v>0.1845929371809234</c:v>
                </c:pt>
                <c:pt idx="709">
                  <c:v>0.18454299301151877</c:v>
                </c:pt>
                <c:pt idx="710">
                  <c:v>0.21139155158698486</c:v>
                </c:pt>
                <c:pt idx="711">
                  <c:v>0.21139155158698486</c:v>
                </c:pt>
                <c:pt idx="712">
                  <c:v>0.18454299301151877</c:v>
                </c:pt>
                <c:pt idx="713">
                  <c:v>0.17119362997800636</c:v>
                </c:pt>
                <c:pt idx="714">
                  <c:v>0.17119362997800636</c:v>
                </c:pt>
                <c:pt idx="715">
                  <c:v>0.17119362997800636</c:v>
                </c:pt>
                <c:pt idx="716">
                  <c:v>0.19794230021443582</c:v>
                </c:pt>
                <c:pt idx="717">
                  <c:v>0.19794230021443582</c:v>
                </c:pt>
                <c:pt idx="718">
                  <c:v>0.19794230021443582</c:v>
                </c:pt>
                <c:pt idx="719">
                  <c:v>0.19799224438395413</c:v>
                </c:pt>
                <c:pt idx="720">
                  <c:v>0.22474091462049728</c:v>
                </c:pt>
                <c:pt idx="721">
                  <c:v>0.19799224438395413</c:v>
                </c:pt>
                <c:pt idx="722">
                  <c:v>0.18454299301151877</c:v>
                </c:pt>
                <c:pt idx="723">
                  <c:v>0.18454299301151877</c:v>
                </c:pt>
                <c:pt idx="724">
                  <c:v>0.15779432277497563</c:v>
                </c:pt>
                <c:pt idx="725">
                  <c:v>0.18454299301151877</c:v>
                </c:pt>
                <c:pt idx="726">
                  <c:v>0.18454299301151877</c:v>
                </c:pt>
                <c:pt idx="727">
                  <c:v>0.18454299301151877</c:v>
                </c:pt>
                <c:pt idx="728">
                  <c:v>0.21139155158698486</c:v>
                </c:pt>
                <c:pt idx="729">
                  <c:v>0.21139155158698486</c:v>
                </c:pt>
                <c:pt idx="730">
                  <c:v>0.15774437860534363</c:v>
                </c:pt>
                <c:pt idx="731">
                  <c:v>0.21134160741746655</c:v>
                </c:pt>
                <c:pt idx="732">
                  <c:v>0.21134160741746655</c:v>
                </c:pt>
                <c:pt idx="733">
                  <c:v>0.15779432277497563</c:v>
                </c:pt>
                <c:pt idx="734">
                  <c:v>0.19799224438395413</c:v>
                </c:pt>
                <c:pt idx="735">
                  <c:v>0.17114368580837436</c:v>
                </c:pt>
                <c:pt idx="736">
                  <c:v>0.19799224438395413</c:v>
                </c:pt>
                <c:pt idx="737">
                  <c:v>0.19799224438395413</c:v>
                </c:pt>
                <c:pt idx="738">
                  <c:v>0.17114368580837436</c:v>
                </c:pt>
                <c:pt idx="739">
                  <c:v>0.19799224438395413</c:v>
                </c:pt>
                <c:pt idx="740">
                  <c:v>0.19799224438395413</c:v>
                </c:pt>
                <c:pt idx="741">
                  <c:v>0.19799224438395413</c:v>
                </c:pt>
                <c:pt idx="742">
                  <c:v>0.22474091462049728</c:v>
                </c:pt>
                <c:pt idx="743">
                  <c:v>0.17119362997800636</c:v>
                </c:pt>
                <c:pt idx="744">
                  <c:v>0.15779432277497563</c:v>
                </c:pt>
                <c:pt idx="745">
                  <c:v>0.22479085879001559</c:v>
                </c:pt>
                <c:pt idx="746">
                  <c:v>0.17114368580837436</c:v>
                </c:pt>
                <c:pt idx="747">
                  <c:v>0.1845929371809234</c:v>
                </c:pt>
                <c:pt idx="748">
                  <c:v>0.1845929371809234</c:v>
                </c:pt>
                <c:pt idx="749">
                  <c:v>0.17114368580837436</c:v>
                </c:pt>
                <c:pt idx="750">
                  <c:v>0.21134160741746655</c:v>
                </c:pt>
                <c:pt idx="751">
                  <c:v>0.1845929371809234</c:v>
                </c:pt>
                <c:pt idx="752">
                  <c:v>0.21134160741746655</c:v>
                </c:pt>
                <c:pt idx="753">
                  <c:v>0.21134160741746655</c:v>
                </c:pt>
                <c:pt idx="754">
                  <c:v>0.1845929371809234</c:v>
                </c:pt>
                <c:pt idx="755">
                  <c:v>0.21134160741746655</c:v>
                </c:pt>
                <c:pt idx="756">
                  <c:v>0.21134160741746655</c:v>
                </c:pt>
                <c:pt idx="757">
                  <c:v>0.15779432277497563</c:v>
                </c:pt>
                <c:pt idx="758">
                  <c:v>0.18454299301151877</c:v>
                </c:pt>
                <c:pt idx="759">
                  <c:v>0.17114368580837436</c:v>
                </c:pt>
                <c:pt idx="760">
                  <c:v>0.17114368580837436</c:v>
                </c:pt>
                <c:pt idx="761">
                  <c:v>0.23814022182352801</c:v>
                </c:pt>
                <c:pt idx="762">
                  <c:v>0.15774437860534363</c:v>
                </c:pt>
                <c:pt idx="763">
                  <c:v>0.1979423002145495</c:v>
                </c:pt>
                <c:pt idx="764">
                  <c:v>0.1845929371809234</c:v>
                </c:pt>
                <c:pt idx="765">
                  <c:v>0.1845929371809234</c:v>
                </c:pt>
                <c:pt idx="766">
                  <c:v>0.1979423002145495</c:v>
                </c:pt>
                <c:pt idx="767">
                  <c:v>0.1979423002145495</c:v>
                </c:pt>
                <c:pt idx="768">
                  <c:v>0.1845929371809234</c:v>
                </c:pt>
                <c:pt idx="769">
                  <c:v>0.22479085879001559</c:v>
                </c:pt>
                <c:pt idx="770">
                  <c:v>0.1979423002145495</c:v>
                </c:pt>
                <c:pt idx="771">
                  <c:v>0.22479085879001559</c:v>
                </c:pt>
                <c:pt idx="772">
                  <c:v>0.22479085879001559</c:v>
                </c:pt>
                <c:pt idx="773">
                  <c:v>0.1979423002145495</c:v>
                </c:pt>
                <c:pt idx="774">
                  <c:v>0.17114368580837436</c:v>
                </c:pt>
                <c:pt idx="775">
                  <c:v>0.17114368580837436</c:v>
                </c:pt>
                <c:pt idx="776">
                  <c:v>0.15774437860534363</c:v>
                </c:pt>
                <c:pt idx="777">
                  <c:v>0.1845929371809234</c:v>
                </c:pt>
                <c:pt idx="778">
                  <c:v>0.1845929371809234</c:v>
                </c:pt>
                <c:pt idx="779">
                  <c:v>0.1845929371809234</c:v>
                </c:pt>
                <c:pt idx="780">
                  <c:v>0.17119362997800636</c:v>
                </c:pt>
                <c:pt idx="781">
                  <c:v>0.21139155158698486</c:v>
                </c:pt>
                <c:pt idx="782">
                  <c:v>0.1979423002145495</c:v>
                </c:pt>
                <c:pt idx="783">
                  <c:v>0.17119362997800636</c:v>
                </c:pt>
                <c:pt idx="784">
                  <c:v>0.21139155158698486</c:v>
                </c:pt>
                <c:pt idx="785">
                  <c:v>0.1979423002145495</c:v>
                </c:pt>
                <c:pt idx="786">
                  <c:v>0.1979423002145495</c:v>
                </c:pt>
                <c:pt idx="787">
                  <c:v>0.21139155158698486</c:v>
                </c:pt>
                <c:pt idx="788">
                  <c:v>0.21139155158698486</c:v>
                </c:pt>
                <c:pt idx="789">
                  <c:v>0.1979423002145495</c:v>
                </c:pt>
                <c:pt idx="790">
                  <c:v>0.23814022182352801</c:v>
                </c:pt>
                <c:pt idx="791">
                  <c:v>0.21139155158698486</c:v>
                </c:pt>
                <c:pt idx="792">
                  <c:v>0.1845929371809234</c:v>
                </c:pt>
                <c:pt idx="793">
                  <c:v>0.1845929371809234</c:v>
                </c:pt>
                <c:pt idx="794">
                  <c:v>0.15774437860534363</c:v>
                </c:pt>
                <c:pt idx="795">
                  <c:v>0.17119362997800636</c:v>
                </c:pt>
                <c:pt idx="796">
                  <c:v>0.17119362997800636</c:v>
                </c:pt>
                <c:pt idx="797">
                  <c:v>0.17119362997800636</c:v>
                </c:pt>
                <c:pt idx="798">
                  <c:v>0.1979423002145495</c:v>
                </c:pt>
                <c:pt idx="799">
                  <c:v>0.1979423002145495</c:v>
                </c:pt>
                <c:pt idx="800">
                  <c:v>0.1979423002145495</c:v>
                </c:pt>
                <c:pt idx="801">
                  <c:v>0.18454299301140509</c:v>
                </c:pt>
                <c:pt idx="802">
                  <c:v>0.18454299301140509</c:v>
                </c:pt>
                <c:pt idx="803">
                  <c:v>0.18454299301140509</c:v>
                </c:pt>
                <c:pt idx="804">
                  <c:v>0.22474091462049728</c:v>
                </c:pt>
                <c:pt idx="805">
                  <c:v>0.21139155158698486</c:v>
                </c:pt>
                <c:pt idx="806">
                  <c:v>0.21139155158698486</c:v>
                </c:pt>
                <c:pt idx="807">
                  <c:v>0.18454299301140509</c:v>
                </c:pt>
                <c:pt idx="808">
                  <c:v>0.22474091462049728</c:v>
                </c:pt>
                <c:pt idx="809">
                  <c:v>0.21139155158698486</c:v>
                </c:pt>
                <c:pt idx="810">
                  <c:v>0.21139155158698486</c:v>
                </c:pt>
                <c:pt idx="811">
                  <c:v>0.22474091462049728</c:v>
                </c:pt>
                <c:pt idx="812">
                  <c:v>0.22474091462049728</c:v>
                </c:pt>
                <c:pt idx="813">
                  <c:v>0.15774437860534363</c:v>
                </c:pt>
                <c:pt idx="814">
                  <c:v>0.1979423002145495</c:v>
                </c:pt>
                <c:pt idx="815">
                  <c:v>0.17119362997800636</c:v>
                </c:pt>
                <c:pt idx="816">
                  <c:v>0.18454299301140509</c:v>
                </c:pt>
                <c:pt idx="817">
                  <c:v>0.18454299301140509</c:v>
                </c:pt>
                <c:pt idx="818">
                  <c:v>0.15779432277497563</c:v>
                </c:pt>
                <c:pt idx="819">
                  <c:v>0.18454299301140509</c:v>
                </c:pt>
                <c:pt idx="820">
                  <c:v>0.18454299301140509</c:v>
                </c:pt>
                <c:pt idx="821">
                  <c:v>0.18454299301140509</c:v>
                </c:pt>
                <c:pt idx="822">
                  <c:v>0.21139155158698486</c:v>
                </c:pt>
                <c:pt idx="823">
                  <c:v>0.21139155158698486</c:v>
                </c:pt>
                <c:pt idx="824">
                  <c:v>0.21139155158698486</c:v>
                </c:pt>
                <c:pt idx="825">
                  <c:v>0.19799224438395413</c:v>
                </c:pt>
                <c:pt idx="826">
                  <c:v>0.19799224438395413</c:v>
                </c:pt>
                <c:pt idx="827">
                  <c:v>0.22474091462049728</c:v>
                </c:pt>
                <c:pt idx="828">
                  <c:v>0.19799224438395413</c:v>
                </c:pt>
                <c:pt idx="829">
                  <c:v>0.19799224438395413</c:v>
                </c:pt>
                <c:pt idx="830">
                  <c:v>0.23819016599304632</c:v>
                </c:pt>
                <c:pt idx="831">
                  <c:v>0.22474091462049728</c:v>
                </c:pt>
                <c:pt idx="832">
                  <c:v>0.22474091462049728</c:v>
                </c:pt>
                <c:pt idx="833">
                  <c:v>0.19799224438395413</c:v>
                </c:pt>
                <c:pt idx="834">
                  <c:v>0.23819016599304632</c:v>
                </c:pt>
                <c:pt idx="835">
                  <c:v>0.17119362997800636</c:v>
                </c:pt>
                <c:pt idx="836">
                  <c:v>0.17119362997800636</c:v>
                </c:pt>
                <c:pt idx="837">
                  <c:v>0.18454299301140509</c:v>
                </c:pt>
                <c:pt idx="838">
                  <c:v>0.18454299301140509</c:v>
                </c:pt>
                <c:pt idx="839">
                  <c:v>0.15779432277497563</c:v>
                </c:pt>
                <c:pt idx="840">
                  <c:v>0.19799224438395413</c:v>
                </c:pt>
                <c:pt idx="841">
                  <c:v>0.17114368580837436</c:v>
                </c:pt>
                <c:pt idx="842">
                  <c:v>0.19799224438395413</c:v>
                </c:pt>
                <c:pt idx="843">
                  <c:v>0.19799224438395413</c:v>
                </c:pt>
                <c:pt idx="844">
                  <c:v>0.17114368580837436</c:v>
                </c:pt>
                <c:pt idx="845">
                  <c:v>0.19799224438395413</c:v>
                </c:pt>
                <c:pt idx="846">
                  <c:v>0.19799224438395413</c:v>
                </c:pt>
                <c:pt idx="847">
                  <c:v>0.19799224438395413</c:v>
                </c:pt>
                <c:pt idx="848">
                  <c:v>0.22474091462049728</c:v>
                </c:pt>
                <c:pt idx="849">
                  <c:v>0.22474091462049728</c:v>
                </c:pt>
                <c:pt idx="850">
                  <c:v>0.22474091462049728</c:v>
                </c:pt>
                <c:pt idx="851">
                  <c:v>0.21134160741758024</c:v>
                </c:pt>
                <c:pt idx="852">
                  <c:v>0.17114368580837436</c:v>
                </c:pt>
                <c:pt idx="853">
                  <c:v>0.21134160741758024</c:v>
                </c:pt>
                <c:pt idx="854">
                  <c:v>0.21134160741758024</c:v>
                </c:pt>
                <c:pt idx="855">
                  <c:v>0.21134160741758024</c:v>
                </c:pt>
                <c:pt idx="856">
                  <c:v>0.23819016599304632</c:v>
                </c:pt>
                <c:pt idx="857">
                  <c:v>0.23819016599304632</c:v>
                </c:pt>
                <c:pt idx="858">
                  <c:v>0.21134160741758024</c:v>
                </c:pt>
                <c:pt idx="859">
                  <c:v>0.21134160741758024</c:v>
                </c:pt>
                <c:pt idx="860">
                  <c:v>0.25153952902655874</c:v>
                </c:pt>
                <c:pt idx="861">
                  <c:v>0.18454299301140509</c:v>
                </c:pt>
                <c:pt idx="862">
                  <c:v>0.18454299301140509</c:v>
                </c:pt>
                <c:pt idx="863">
                  <c:v>0.15779432277497563</c:v>
                </c:pt>
                <c:pt idx="864">
                  <c:v>0.19799224438395413</c:v>
                </c:pt>
                <c:pt idx="865">
                  <c:v>0.17114368580837436</c:v>
                </c:pt>
                <c:pt idx="866">
                  <c:v>0.17114368580837436</c:v>
                </c:pt>
                <c:pt idx="867">
                  <c:v>0.18459293718103709</c:v>
                </c:pt>
                <c:pt idx="868">
                  <c:v>0.18459293718103709</c:v>
                </c:pt>
                <c:pt idx="869">
                  <c:v>0.17114368580837436</c:v>
                </c:pt>
                <c:pt idx="870">
                  <c:v>0.21134160741758024</c:v>
                </c:pt>
                <c:pt idx="871">
                  <c:v>0.18459293718103709</c:v>
                </c:pt>
                <c:pt idx="872">
                  <c:v>0.21134160741758024</c:v>
                </c:pt>
                <c:pt idx="873">
                  <c:v>0.21134160741758024</c:v>
                </c:pt>
                <c:pt idx="874">
                  <c:v>0.18459293718103709</c:v>
                </c:pt>
                <c:pt idx="875">
                  <c:v>0.21134160741758024</c:v>
                </c:pt>
                <c:pt idx="876">
                  <c:v>0.21134160741758024</c:v>
                </c:pt>
                <c:pt idx="877">
                  <c:v>0.21134160741758024</c:v>
                </c:pt>
                <c:pt idx="878">
                  <c:v>0.23819016599304632</c:v>
                </c:pt>
                <c:pt idx="879">
                  <c:v>0.23819016599304632</c:v>
                </c:pt>
                <c:pt idx="880">
                  <c:v>0.15774437860534363</c:v>
                </c:pt>
                <c:pt idx="881">
                  <c:v>0.18459293718103709</c:v>
                </c:pt>
                <c:pt idx="882">
                  <c:v>0.22479085879001559</c:v>
                </c:pt>
                <c:pt idx="883">
                  <c:v>0.22479085879001559</c:v>
                </c:pt>
                <c:pt idx="884">
                  <c:v>0.18459293718103709</c:v>
                </c:pt>
                <c:pt idx="885">
                  <c:v>0.25153952902655874</c:v>
                </c:pt>
                <c:pt idx="886">
                  <c:v>0.22479085879001559</c:v>
                </c:pt>
                <c:pt idx="887">
                  <c:v>0.22479085879001559</c:v>
                </c:pt>
                <c:pt idx="888">
                  <c:v>0.22479085879001559</c:v>
                </c:pt>
                <c:pt idx="889">
                  <c:v>0.19799224438395413</c:v>
                </c:pt>
                <c:pt idx="890">
                  <c:v>0.19799224438395413</c:v>
                </c:pt>
                <c:pt idx="891">
                  <c:v>0.17114368580837436</c:v>
                </c:pt>
                <c:pt idx="892">
                  <c:v>0.17114368580837436</c:v>
                </c:pt>
                <c:pt idx="893">
                  <c:v>0.21134160741758024</c:v>
                </c:pt>
                <c:pt idx="894">
                  <c:v>0.18459293718103709</c:v>
                </c:pt>
                <c:pt idx="895">
                  <c:v>0.18459293718103709</c:v>
                </c:pt>
                <c:pt idx="896">
                  <c:v>0.15774437860534363</c:v>
                </c:pt>
                <c:pt idx="897">
                  <c:v>0.19794230021443582</c:v>
                </c:pt>
                <c:pt idx="898">
                  <c:v>0.18459293718103709</c:v>
                </c:pt>
                <c:pt idx="899">
                  <c:v>0.18459293718103709</c:v>
                </c:pt>
                <c:pt idx="900">
                  <c:v>0.19794230021443582</c:v>
                </c:pt>
                <c:pt idx="901">
                  <c:v>0.19794230021443582</c:v>
                </c:pt>
                <c:pt idx="902">
                  <c:v>0.18459293718103709</c:v>
                </c:pt>
                <c:pt idx="903">
                  <c:v>0.22479085879001559</c:v>
                </c:pt>
                <c:pt idx="904">
                  <c:v>0.19794230021443582</c:v>
                </c:pt>
                <c:pt idx="905">
                  <c:v>0.22479085879001559</c:v>
                </c:pt>
                <c:pt idx="906">
                  <c:v>0.22479085879001559</c:v>
                </c:pt>
                <c:pt idx="907">
                  <c:v>0.19794230021443582</c:v>
                </c:pt>
                <c:pt idx="908">
                  <c:v>0.22479085879001559</c:v>
                </c:pt>
                <c:pt idx="909">
                  <c:v>0.22479085879001559</c:v>
                </c:pt>
                <c:pt idx="910">
                  <c:v>0.22479085879001559</c:v>
                </c:pt>
                <c:pt idx="911">
                  <c:v>0.25153952902655874</c:v>
                </c:pt>
                <c:pt idx="912">
                  <c:v>0.17119362997800636</c:v>
                </c:pt>
                <c:pt idx="913">
                  <c:v>0.15779432277497563</c:v>
                </c:pt>
                <c:pt idx="914">
                  <c:v>0.19794230021443582</c:v>
                </c:pt>
                <c:pt idx="915">
                  <c:v>0.23814022182352801</c:v>
                </c:pt>
                <c:pt idx="916">
                  <c:v>0.19794230021443582</c:v>
                </c:pt>
                <c:pt idx="917">
                  <c:v>0.23814022182352801</c:v>
                </c:pt>
                <c:pt idx="918">
                  <c:v>0.23814022182352801</c:v>
                </c:pt>
                <c:pt idx="919">
                  <c:v>0.23814022182352801</c:v>
                </c:pt>
                <c:pt idx="920">
                  <c:v>0.19794230021443582</c:v>
                </c:pt>
                <c:pt idx="921">
                  <c:v>0.15779432277497563</c:v>
                </c:pt>
                <c:pt idx="922">
                  <c:v>0.21134160741758024</c:v>
                </c:pt>
                <c:pt idx="923">
                  <c:v>0.18459293718103709</c:v>
                </c:pt>
                <c:pt idx="924">
                  <c:v>0.18459293718103709</c:v>
                </c:pt>
                <c:pt idx="925">
                  <c:v>0.18459293718103709</c:v>
                </c:pt>
                <c:pt idx="926">
                  <c:v>0.19794230021443582</c:v>
                </c:pt>
                <c:pt idx="927">
                  <c:v>0.19794230021443582</c:v>
                </c:pt>
                <c:pt idx="928">
                  <c:v>0.17119362997800636</c:v>
                </c:pt>
                <c:pt idx="929">
                  <c:v>0.17119362997800636</c:v>
                </c:pt>
                <c:pt idx="930">
                  <c:v>0.21139155158698486</c:v>
                </c:pt>
                <c:pt idx="931">
                  <c:v>0.19794230021443582</c:v>
                </c:pt>
                <c:pt idx="932">
                  <c:v>0.19794230021443582</c:v>
                </c:pt>
                <c:pt idx="933">
                  <c:v>0.17119362997800636</c:v>
                </c:pt>
                <c:pt idx="934">
                  <c:v>0.21139155158698486</c:v>
                </c:pt>
                <c:pt idx="935">
                  <c:v>0.19794230021443582</c:v>
                </c:pt>
                <c:pt idx="936">
                  <c:v>0.19794230021443582</c:v>
                </c:pt>
                <c:pt idx="937">
                  <c:v>0.21139155158698486</c:v>
                </c:pt>
                <c:pt idx="938">
                  <c:v>0.21139155158698486</c:v>
                </c:pt>
                <c:pt idx="939">
                  <c:v>0.19794230021443582</c:v>
                </c:pt>
                <c:pt idx="940">
                  <c:v>0.23814022182352801</c:v>
                </c:pt>
                <c:pt idx="941">
                  <c:v>0.21139155158698486</c:v>
                </c:pt>
                <c:pt idx="942">
                  <c:v>0.23814022182352801</c:v>
                </c:pt>
                <c:pt idx="943">
                  <c:v>0.23814022182352801</c:v>
                </c:pt>
                <c:pt idx="944">
                  <c:v>0.21139155158698486</c:v>
                </c:pt>
                <c:pt idx="945">
                  <c:v>0.23814022182352801</c:v>
                </c:pt>
                <c:pt idx="946">
                  <c:v>0.23814022182352801</c:v>
                </c:pt>
                <c:pt idx="947">
                  <c:v>0.15779432277497563</c:v>
                </c:pt>
                <c:pt idx="948">
                  <c:v>0.18454299301140509</c:v>
                </c:pt>
                <c:pt idx="949">
                  <c:v>0.17114368580837436</c:v>
                </c:pt>
                <c:pt idx="950">
                  <c:v>0.17114368580837436</c:v>
                </c:pt>
                <c:pt idx="951">
                  <c:v>0.21139155158698486</c:v>
                </c:pt>
                <c:pt idx="952">
                  <c:v>0.21139155158698486</c:v>
                </c:pt>
                <c:pt idx="953">
                  <c:v>0.25158947319607705</c:v>
                </c:pt>
                <c:pt idx="954">
                  <c:v>0.25158947319607705</c:v>
                </c:pt>
                <c:pt idx="955">
                  <c:v>0.21139155158698486</c:v>
                </c:pt>
                <c:pt idx="956">
                  <c:v>0.17114368580837436</c:v>
                </c:pt>
                <c:pt idx="957">
                  <c:v>0.19794230021443582</c:v>
                </c:pt>
                <c:pt idx="958">
                  <c:v>0.19794230021443582</c:v>
                </c:pt>
                <c:pt idx="959">
                  <c:v>0.19794230021443582</c:v>
                </c:pt>
                <c:pt idx="960">
                  <c:v>0.15774437860534363</c:v>
                </c:pt>
                <c:pt idx="961">
                  <c:v>0.15774437860534363</c:v>
                </c:pt>
                <c:pt idx="962">
                  <c:v>0.21139155158698486</c:v>
                </c:pt>
                <c:pt idx="963">
                  <c:v>0.18454299301140509</c:v>
                </c:pt>
                <c:pt idx="964">
                  <c:v>0.18454299301140509</c:v>
                </c:pt>
                <c:pt idx="965">
                  <c:v>0.18454299301140509</c:v>
                </c:pt>
                <c:pt idx="966">
                  <c:v>0.21139155158698486</c:v>
                </c:pt>
                <c:pt idx="967">
                  <c:v>0.21139155158698486</c:v>
                </c:pt>
                <c:pt idx="968">
                  <c:v>0.18454299301140509</c:v>
                </c:pt>
                <c:pt idx="969">
                  <c:v>0.18454299301140509</c:v>
                </c:pt>
                <c:pt idx="970">
                  <c:v>0.22474091462049728</c:v>
                </c:pt>
                <c:pt idx="971">
                  <c:v>0.21139155158698486</c:v>
                </c:pt>
                <c:pt idx="972">
                  <c:v>0.21139155158698486</c:v>
                </c:pt>
                <c:pt idx="973">
                  <c:v>0.18454299301140509</c:v>
                </c:pt>
                <c:pt idx="974">
                  <c:v>0.22474091462049728</c:v>
                </c:pt>
                <c:pt idx="975">
                  <c:v>0.21139155158698486</c:v>
                </c:pt>
                <c:pt idx="976">
                  <c:v>0.21139155158698486</c:v>
                </c:pt>
                <c:pt idx="977">
                  <c:v>0.22474091462049728</c:v>
                </c:pt>
                <c:pt idx="978">
                  <c:v>0.22474091462049728</c:v>
                </c:pt>
                <c:pt idx="979">
                  <c:v>0.21139155158698486</c:v>
                </c:pt>
                <c:pt idx="980">
                  <c:v>0.25158947319607705</c:v>
                </c:pt>
                <c:pt idx="981">
                  <c:v>0.22474091462049728</c:v>
                </c:pt>
                <c:pt idx="982">
                  <c:v>0.25158947319607705</c:v>
                </c:pt>
                <c:pt idx="983">
                  <c:v>0.25158947319607705</c:v>
                </c:pt>
                <c:pt idx="984">
                  <c:v>0.22474091462049728</c:v>
                </c:pt>
                <c:pt idx="985">
                  <c:v>0.17114368580837436</c:v>
                </c:pt>
                <c:pt idx="986">
                  <c:v>0.17114368580837436</c:v>
                </c:pt>
                <c:pt idx="987">
                  <c:v>0.15774437860534363</c:v>
                </c:pt>
                <c:pt idx="988">
                  <c:v>0.18459293718103709</c:v>
                </c:pt>
                <c:pt idx="989">
                  <c:v>0.18459293718103709</c:v>
                </c:pt>
                <c:pt idx="990">
                  <c:v>0.19794230021443582</c:v>
                </c:pt>
                <c:pt idx="991">
                  <c:v>0.22474091462049728</c:v>
                </c:pt>
                <c:pt idx="992">
                  <c:v>0.26493883622958947</c:v>
                </c:pt>
                <c:pt idx="993">
                  <c:v>0.22474091462049728</c:v>
                </c:pt>
                <c:pt idx="994">
                  <c:v>0.22474091462049728</c:v>
                </c:pt>
                <c:pt idx="995">
                  <c:v>0.15774437860534363</c:v>
                </c:pt>
                <c:pt idx="996">
                  <c:v>0.21139155158698486</c:v>
                </c:pt>
                <c:pt idx="997">
                  <c:v>0.21139155158698486</c:v>
                </c:pt>
                <c:pt idx="998">
                  <c:v>0.17119362997800636</c:v>
                </c:pt>
                <c:pt idx="999">
                  <c:v>0.15779432277497563</c:v>
                </c:pt>
                <c:pt idx="1000">
                  <c:v>0.17119362997800636</c:v>
                </c:pt>
                <c:pt idx="1001">
                  <c:v>0.19799224438395413</c:v>
                </c:pt>
                <c:pt idx="1002">
                  <c:v>0.19799224438395413</c:v>
                </c:pt>
                <c:pt idx="1003">
                  <c:v>0.19799224438395413</c:v>
                </c:pt>
                <c:pt idx="1004">
                  <c:v>0.15779432277497563</c:v>
                </c:pt>
                <c:pt idx="1005">
                  <c:v>0.17119362997800636</c:v>
                </c:pt>
                <c:pt idx="1006">
                  <c:v>0.22474091462049728</c:v>
                </c:pt>
                <c:pt idx="1007">
                  <c:v>0.19799224438395413</c:v>
                </c:pt>
                <c:pt idx="1008">
                  <c:v>0.19799224438395413</c:v>
                </c:pt>
                <c:pt idx="1009">
                  <c:v>0.19799224438395413</c:v>
                </c:pt>
                <c:pt idx="1010">
                  <c:v>0.22474091462049728</c:v>
                </c:pt>
                <c:pt idx="1011">
                  <c:v>0.22474091462049728</c:v>
                </c:pt>
                <c:pt idx="1012">
                  <c:v>0.19799224438395413</c:v>
                </c:pt>
                <c:pt idx="1013">
                  <c:v>0.19799224438395413</c:v>
                </c:pt>
                <c:pt idx="1014">
                  <c:v>0.23819016599304632</c:v>
                </c:pt>
                <c:pt idx="1015">
                  <c:v>0.22474091462049728</c:v>
                </c:pt>
                <c:pt idx="1016">
                  <c:v>0.22474091462049728</c:v>
                </c:pt>
                <c:pt idx="1017">
                  <c:v>0.19799224438395413</c:v>
                </c:pt>
                <c:pt idx="1018">
                  <c:v>0.23819016599304632</c:v>
                </c:pt>
                <c:pt idx="1019">
                  <c:v>0.22474091462049728</c:v>
                </c:pt>
                <c:pt idx="1020">
                  <c:v>0.22474091462049728</c:v>
                </c:pt>
                <c:pt idx="1021">
                  <c:v>0.23819016599304632</c:v>
                </c:pt>
                <c:pt idx="1022">
                  <c:v>0.23819016599304632</c:v>
                </c:pt>
                <c:pt idx="1023">
                  <c:v>0.22474091462049728</c:v>
                </c:pt>
                <c:pt idx="1024">
                  <c:v>0.26493883622958947</c:v>
                </c:pt>
                <c:pt idx="1025">
                  <c:v>0.23819016599304632</c:v>
                </c:pt>
                <c:pt idx="1026">
                  <c:v>0.18459293718103709</c:v>
                </c:pt>
                <c:pt idx="1027">
                  <c:v>0.18459293718103709</c:v>
                </c:pt>
                <c:pt idx="1028">
                  <c:v>0.15774437860534363</c:v>
                </c:pt>
                <c:pt idx="1029">
                  <c:v>0.17119362997800636</c:v>
                </c:pt>
                <c:pt idx="1030">
                  <c:v>0.17119362997800636</c:v>
                </c:pt>
                <c:pt idx="1031">
                  <c:v>0.17119362997800636</c:v>
                </c:pt>
                <c:pt idx="1032">
                  <c:v>0.19794230021443582</c:v>
                </c:pt>
                <c:pt idx="1033">
                  <c:v>0.21139155158698486</c:v>
                </c:pt>
                <c:pt idx="1034">
                  <c:v>0.18459293718103709</c:v>
                </c:pt>
                <c:pt idx="1035">
                  <c:v>0.23819016599304632</c:v>
                </c:pt>
                <c:pt idx="1036">
                  <c:v>0.23819016599304632</c:v>
                </c:pt>
                <c:pt idx="1037">
                  <c:v>0.23819016599304632</c:v>
                </c:pt>
                <c:pt idx="1038">
                  <c:v>0.17119362997800636</c:v>
                </c:pt>
                <c:pt idx="1039">
                  <c:v>0.22474091462049728</c:v>
                </c:pt>
                <c:pt idx="1040">
                  <c:v>0.18454299301140509</c:v>
                </c:pt>
                <c:pt idx="1041">
                  <c:v>0.18454299301140509</c:v>
                </c:pt>
                <c:pt idx="1042">
                  <c:v>0.17114368580837436</c:v>
                </c:pt>
                <c:pt idx="1043">
                  <c:v>0.15779432277497563</c:v>
                </c:pt>
                <c:pt idx="1044">
                  <c:v>0.21134160741746655</c:v>
                </c:pt>
                <c:pt idx="1045">
                  <c:v>0.21134160741746655</c:v>
                </c:pt>
                <c:pt idx="1046">
                  <c:v>0.17114368580837436</c:v>
                </c:pt>
                <c:pt idx="1047">
                  <c:v>0.17114368580837436</c:v>
                </c:pt>
                <c:pt idx="1048">
                  <c:v>0.18454299301140509</c:v>
                </c:pt>
                <c:pt idx="1049">
                  <c:v>0.21134160741746655</c:v>
                </c:pt>
                <c:pt idx="1050">
                  <c:v>0.21134160741746655</c:v>
                </c:pt>
                <c:pt idx="1051">
                  <c:v>0.21134160741746655</c:v>
                </c:pt>
                <c:pt idx="1052">
                  <c:v>0.17114368580837436</c:v>
                </c:pt>
                <c:pt idx="1053">
                  <c:v>0.18454299301140509</c:v>
                </c:pt>
                <c:pt idx="1054">
                  <c:v>0.23819016599304632</c:v>
                </c:pt>
                <c:pt idx="1055">
                  <c:v>0.21134160741746655</c:v>
                </c:pt>
                <c:pt idx="1056">
                  <c:v>0.21134160741746655</c:v>
                </c:pt>
                <c:pt idx="1057">
                  <c:v>0.21134160741746655</c:v>
                </c:pt>
                <c:pt idx="1058">
                  <c:v>0.23819016599304632</c:v>
                </c:pt>
                <c:pt idx="1059">
                  <c:v>0.23819016599304632</c:v>
                </c:pt>
                <c:pt idx="1060">
                  <c:v>0.21134160741746655</c:v>
                </c:pt>
                <c:pt idx="1061">
                  <c:v>0.21134160741746655</c:v>
                </c:pt>
                <c:pt idx="1062">
                  <c:v>0.25153952902655874</c:v>
                </c:pt>
                <c:pt idx="1063">
                  <c:v>0.23819016599304632</c:v>
                </c:pt>
                <c:pt idx="1064">
                  <c:v>0.23819016599304632</c:v>
                </c:pt>
                <c:pt idx="1065">
                  <c:v>0.21134160741746655</c:v>
                </c:pt>
                <c:pt idx="1066">
                  <c:v>0.25153952902655874</c:v>
                </c:pt>
                <c:pt idx="1067">
                  <c:v>0.23819016599304632</c:v>
                </c:pt>
                <c:pt idx="1068">
                  <c:v>0.23819016599304632</c:v>
                </c:pt>
                <c:pt idx="1069">
                  <c:v>0.25153952902655874</c:v>
                </c:pt>
                <c:pt idx="1070">
                  <c:v>0.25153952902655874</c:v>
                </c:pt>
                <c:pt idx="1071">
                  <c:v>0.15774437860534363</c:v>
                </c:pt>
                <c:pt idx="1072">
                  <c:v>0.19794230021443582</c:v>
                </c:pt>
                <c:pt idx="1073">
                  <c:v>0.17119362997800636</c:v>
                </c:pt>
                <c:pt idx="1074">
                  <c:v>0.18454299301140509</c:v>
                </c:pt>
                <c:pt idx="1075">
                  <c:v>0.18454299301140509</c:v>
                </c:pt>
                <c:pt idx="1076">
                  <c:v>0.15779432277497563</c:v>
                </c:pt>
                <c:pt idx="1077">
                  <c:v>0.18454299301140509</c:v>
                </c:pt>
                <c:pt idx="1078">
                  <c:v>0.18454299301140509</c:v>
                </c:pt>
                <c:pt idx="1079">
                  <c:v>0.19799224438395413</c:v>
                </c:pt>
                <c:pt idx="1080">
                  <c:v>0.22474091462049728</c:v>
                </c:pt>
                <c:pt idx="1081">
                  <c:v>0.19794230021443582</c:v>
                </c:pt>
                <c:pt idx="1082">
                  <c:v>0.21139155158698486</c:v>
                </c:pt>
                <c:pt idx="1083">
                  <c:v>0.25153952902655874</c:v>
                </c:pt>
                <c:pt idx="1084">
                  <c:v>0.25153952902655874</c:v>
                </c:pt>
                <c:pt idx="1085">
                  <c:v>0.18454299301140509</c:v>
                </c:pt>
                <c:pt idx="1086">
                  <c:v>0.19799224438395413</c:v>
                </c:pt>
                <c:pt idx="1087">
                  <c:v>0.19799224438395413</c:v>
                </c:pt>
                <c:pt idx="1088">
                  <c:v>0.15774437860534363</c:v>
                </c:pt>
                <c:pt idx="1089">
                  <c:v>0.17114368580837436</c:v>
                </c:pt>
                <c:pt idx="1090">
                  <c:v>0.22479085879001559</c:v>
                </c:pt>
                <c:pt idx="1091">
                  <c:v>0.18459293718103709</c:v>
                </c:pt>
                <c:pt idx="1092">
                  <c:v>0.18459293718103709</c:v>
                </c:pt>
                <c:pt idx="1093">
                  <c:v>0.18459293718103709</c:v>
                </c:pt>
                <c:pt idx="1094">
                  <c:v>0.18459293718103709</c:v>
                </c:pt>
                <c:pt idx="1095">
                  <c:v>0.17114368580837436</c:v>
                </c:pt>
                <c:pt idx="1096">
                  <c:v>0.22479085879001559</c:v>
                </c:pt>
                <c:pt idx="1097">
                  <c:v>0.22479085879001559</c:v>
                </c:pt>
                <c:pt idx="1098">
                  <c:v>0.18459293718103709</c:v>
                </c:pt>
                <c:pt idx="1099">
                  <c:v>0.18459293718103709</c:v>
                </c:pt>
                <c:pt idx="1100">
                  <c:v>0.19799224438395413</c:v>
                </c:pt>
                <c:pt idx="1101">
                  <c:v>0.22479085879001559</c:v>
                </c:pt>
                <c:pt idx="1102">
                  <c:v>0.22479085879001559</c:v>
                </c:pt>
                <c:pt idx="1103">
                  <c:v>0.22479085879001559</c:v>
                </c:pt>
                <c:pt idx="1104">
                  <c:v>0.18459293718103709</c:v>
                </c:pt>
                <c:pt idx="1105">
                  <c:v>0.19799224438395413</c:v>
                </c:pt>
                <c:pt idx="1106">
                  <c:v>0.25153952902655874</c:v>
                </c:pt>
                <c:pt idx="1107">
                  <c:v>0.22479085879001559</c:v>
                </c:pt>
                <c:pt idx="1108">
                  <c:v>0.22479085879001559</c:v>
                </c:pt>
                <c:pt idx="1109">
                  <c:v>0.22479085879001559</c:v>
                </c:pt>
                <c:pt idx="1110">
                  <c:v>0.25153952902655874</c:v>
                </c:pt>
                <c:pt idx="1111">
                  <c:v>0.25153952902655874</c:v>
                </c:pt>
                <c:pt idx="1112">
                  <c:v>0.22479085879001559</c:v>
                </c:pt>
                <c:pt idx="1113">
                  <c:v>0.22479085879001559</c:v>
                </c:pt>
                <c:pt idx="1114">
                  <c:v>0.26498878039910778</c:v>
                </c:pt>
                <c:pt idx="1115">
                  <c:v>0.25153952902655874</c:v>
                </c:pt>
                <c:pt idx="1116">
                  <c:v>0.25153952902655874</c:v>
                </c:pt>
                <c:pt idx="1117">
                  <c:v>0.22479085879001559</c:v>
                </c:pt>
                <c:pt idx="1118">
                  <c:v>0.26498878039910778</c:v>
                </c:pt>
                <c:pt idx="1119">
                  <c:v>0.17119362997800636</c:v>
                </c:pt>
                <c:pt idx="1120">
                  <c:v>0.17119362997800636</c:v>
                </c:pt>
                <c:pt idx="1121">
                  <c:v>0.18454299301140509</c:v>
                </c:pt>
                <c:pt idx="1122">
                  <c:v>0.18454299301140509</c:v>
                </c:pt>
                <c:pt idx="1123">
                  <c:v>0.15779432277497563</c:v>
                </c:pt>
                <c:pt idx="1124">
                  <c:v>0.19799224438395413</c:v>
                </c:pt>
                <c:pt idx="1125">
                  <c:v>0.17114368580837436</c:v>
                </c:pt>
                <c:pt idx="1126">
                  <c:v>0.19799224438395413</c:v>
                </c:pt>
                <c:pt idx="1127">
                  <c:v>0.19799224438395413</c:v>
                </c:pt>
                <c:pt idx="1128">
                  <c:v>0.17114368580837436</c:v>
                </c:pt>
                <c:pt idx="1129">
                  <c:v>0.21134160741746655</c:v>
                </c:pt>
                <c:pt idx="1130">
                  <c:v>0.21134160741746655</c:v>
                </c:pt>
                <c:pt idx="1131">
                  <c:v>0.18454299301140509</c:v>
                </c:pt>
                <c:pt idx="1132">
                  <c:v>0.21139155158698486</c:v>
                </c:pt>
                <c:pt idx="1133">
                  <c:v>0.22474091462049728</c:v>
                </c:pt>
                <c:pt idx="1134">
                  <c:v>0.22474091462049728</c:v>
                </c:pt>
                <c:pt idx="1135">
                  <c:v>0.26498878039910778</c:v>
                </c:pt>
                <c:pt idx="1136">
                  <c:v>0.15779432277497563</c:v>
                </c:pt>
                <c:pt idx="1137">
                  <c:v>0.21134160741746655</c:v>
                </c:pt>
                <c:pt idx="1138">
                  <c:v>0.21134160741746655</c:v>
                </c:pt>
                <c:pt idx="1139">
                  <c:v>0.17119362997800636</c:v>
                </c:pt>
                <c:pt idx="1140">
                  <c:v>0.18459293718103709</c:v>
                </c:pt>
                <c:pt idx="1141">
                  <c:v>0.19794230021443582</c:v>
                </c:pt>
                <c:pt idx="1142">
                  <c:v>0.19794230021443582</c:v>
                </c:pt>
                <c:pt idx="1143">
                  <c:v>0.19794230021443582</c:v>
                </c:pt>
                <c:pt idx="1144">
                  <c:v>0.17119362997800636</c:v>
                </c:pt>
                <c:pt idx="1145">
                  <c:v>0.18459293718103709</c:v>
                </c:pt>
                <c:pt idx="1146">
                  <c:v>0.23814022182352801</c:v>
                </c:pt>
                <c:pt idx="1147">
                  <c:v>0.19794230021443582</c:v>
                </c:pt>
                <c:pt idx="1148">
                  <c:v>0.19794230021443582</c:v>
                </c:pt>
                <c:pt idx="1149">
                  <c:v>0.19794230021443582</c:v>
                </c:pt>
                <c:pt idx="1150">
                  <c:v>0.19794230021443582</c:v>
                </c:pt>
                <c:pt idx="1151">
                  <c:v>0.18459293718103709</c:v>
                </c:pt>
                <c:pt idx="1152">
                  <c:v>0.23814022182352801</c:v>
                </c:pt>
                <c:pt idx="1153">
                  <c:v>0.23814022182352801</c:v>
                </c:pt>
                <c:pt idx="1154">
                  <c:v>0.19794230021443582</c:v>
                </c:pt>
                <c:pt idx="1155">
                  <c:v>0.19794230021443582</c:v>
                </c:pt>
                <c:pt idx="1156">
                  <c:v>0.21134160741746655</c:v>
                </c:pt>
                <c:pt idx="1157">
                  <c:v>0.23814022182352801</c:v>
                </c:pt>
                <c:pt idx="1158">
                  <c:v>0.23814022182352801</c:v>
                </c:pt>
                <c:pt idx="1159">
                  <c:v>0.23814022182352801</c:v>
                </c:pt>
                <c:pt idx="1160">
                  <c:v>0.19794230021443582</c:v>
                </c:pt>
                <c:pt idx="1161">
                  <c:v>0.21134160741746655</c:v>
                </c:pt>
                <c:pt idx="1162">
                  <c:v>0.26498878039910778</c:v>
                </c:pt>
                <c:pt idx="1163">
                  <c:v>0.23814022182352801</c:v>
                </c:pt>
                <c:pt idx="1164">
                  <c:v>0.23814022182352801</c:v>
                </c:pt>
                <c:pt idx="1165">
                  <c:v>0.23814022182352801</c:v>
                </c:pt>
                <c:pt idx="1166">
                  <c:v>0.26498878039910778</c:v>
                </c:pt>
                <c:pt idx="1167">
                  <c:v>0.26498878039910778</c:v>
                </c:pt>
                <c:pt idx="1168">
                  <c:v>0.23814022182352801</c:v>
                </c:pt>
                <c:pt idx="1169">
                  <c:v>0.23814022182352801</c:v>
                </c:pt>
                <c:pt idx="1170">
                  <c:v>0.2783381434326202</c:v>
                </c:pt>
                <c:pt idx="1171">
                  <c:v>0.18454299301140509</c:v>
                </c:pt>
                <c:pt idx="1172">
                  <c:v>0.18454299301140509</c:v>
                </c:pt>
                <c:pt idx="1173">
                  <c:v>0.15779432277497563</c:v>
                </c:pt>
                <c:pt idx="1174">
                  <c:v>0.19799224438395413</c:v>
                </c:pt>
                <c:pt idx="1175">
                  <c:v>0.17114368580837436</c:v>
                </c:pt>
                <c:pt idx="1176">
                  <c:v>0.17114368580837436</c:v>
                </c:pt>
                <c:pt idx="1177">
                  <c:v>0.18459293718103709</c:v>
                </c:pt>
                <c:pt idx="1178">
                  <c:v>0.18459293718103709</c:v>
                </c:pt>
                <c:pt idx="1179">
                  <c:v>0.17114368580837436</c:v>
                </c:pt>
                <c:pt idx="1180">
                  <c:v>0.21134160741746655</c:v>
                </c:pt>
                <c:pt idx="1181">
                  <c:v>0.18459293718103709</c:v>
                </c:pt>
                <c:pt idx="1182">
                  <c:v>0.22479085879001559</c:v>
                </c:pt>
                <c:pt idx="1183">
                  <c:v>0.22479085879001559</c:v>
                </c:pt>
                <c:pt idx="1184">
                  <c:v>0.19794230021443582</c:v>
                </c:pt>
                <c:pt idx="1185">
                  <c:v>0.19799224438395413</c:v>
                </c:pt>
                <c:pt idx="1186">
                  <c:v>0.19799224438395413</c:v>
                </c:pt>
                <c:pt idx="1187">
                  <c:v>0.21134160741746655</c:v>
                </c:pt>
                <c:pt idx="1188">
                  <c:v>0.23819016599304632</c:v>
                </c:pt>
                <c:pt idx="1189">
                  <c:v>0.23819016599304632</c:v>
                </c:pt>
                <c:pt idx="1190">
                  <c:v>0.23819016599304632</c:v>
                </c:pt>
                <c:pt idx="1191">
                  <c:v>0.2783381434326202</c:v>
                </c:pt>
                <c:pt idx="1192">
                  <c:v>0.17114368580837436</c:v>
                </c:pt>
                <c:pt idx="1193">
                  <c:v>0.22479085879001559</c:v>
                </c:pt>
                <c:pt idx="1194">
                  <c:v>0.18454299301140509</c:v>
                </c:pt>
                <c:pt idx="1195">
                  <c:v>0.15774437860534363</c:v>
                </c:pt>
                <c:pt idx="1196">
                  <c:v>0.21139155158698486</c:v>
                </c:pt>
                <c:pt idx="1197">
                  <c:v>0.21139155158698486</c:v>
                </c:pt>
                <c:pt idx="1198">
                  <c:v>0.18454299301140509</c:v>
                </c:pt>
                <c:pt idx="1199">
                  <c:v>0.18454299301140509</c:v>
                </c:pt>
                <c:pt idx="1200">
                  <c:v>0.19794230021443582</c:v>
                </c:pt>
                <c:pt idx="1201">
                  <c:v>0.21139155158698486</c:v>
                </c:pt>
                <c:pt idx="1202">
                  <c:v>0.21139155158698486</c:v>
                </c:pt>
                <c:pt idx="1203">
                  <c:v>0.21139155158698486</c:v>
                </c:pt>
                <c:pt idx="1204">
                  <c:v>0.21139155158698486</c:v>
                </c:pt>
                <c:pt idx="1205">
                  <c:v>0.18454299301140509</c:v>
                </c:pt>
                <c:pt idx="1206">
                  <c:v>0.19794230021443582</c:v>
                </c:pt>
                <c:pt idx="1207">
                  <c:v>0.25158947319607705</c:v>
                </c:pt>
                <c:pt idx="1208">
                  <c:v>0.21139155158698486</c:v>
                </c:pt>
                <c:pt idx="1209">
                  <c:v>0.21139155158698486</c:v>
                </c:pt>
                <c:pt idx="1210">
                  <c:v>0.21139155158698486</c:v>
                </c:pt>
                <c:pt idx="1211">
                  <c:v>0.21139155158698486</c:v>
                </c:pt>
                <c:pt idx="1212">
                  <c:v>0.19794230021443582</c:v>
                </c:pt>
                <c:pt idx="1213">
                  <c:v>0.25158947319607705</c:v>
                </c:pt>
                <c:pt idx="1214">
                  <c:v>0.25158947319607705</c:v>
                </c:pt>
                <c:pt idx="1215">
                  <c:v>0.21139155158698486</c:v>
                </c:pt>
                <c:pt idx="1216">
                  <c:v>0.21139155158698486</c:v>
                </c:pt>
                <c:pt idx="1217">
                  <c:v>0.22479085879001559</c:v>
                </c:pt>
                <c:pt idx="1218">
                  <c:v>0.25158947319607705</c:v>
                </c:pt>
                <c:pt idx="1219">
                  <c:v>0.25158947319607705</c:v>
                </c:pt>
                <c:pt idx="1220">
                  <c:v>0.25158947319607705</c:v>
                </c:pt>
                <c:pt idx="1221">
                  <c:v>0.21139155158698486</c:v>
                </c:pt>
                <c:pt idx="1222">
                  <c:v>0.22479085879001559</c:v>
                </c:pt>
                <c:pt idx="1223">
                  <c:v>0.2783381434326202</c:v>
                </c:pt>
                <c:pt idx="1224">
                  <c:v>0.25158947319607705</c:v>
                </c:pt>
                <c:pt idx="1225">
                  <c:v>0.25158947319607705</c:v>
                </c:pt>
                <c:pt idx="1226">
                  <c:v>0.25158947319607705</c:v>
                </c:pt>
                <c:pt idx="1227">
                  <c:v>0.19799224438395413</c:v>
                </c:pt>
                <c:pt idx="1228">
                  <c:v>0.19799224438395413</c:v>
                </c:pt>
                <c:pt idx="1229">
                  <c:v>0.17114368580837436</c:v>
                </c:pt>
                <c:pt idx="1230">
                  <c:v>0.17114368580837436</c:v>
                </c:pt>
                <c:pt idx="1231">
                  <c:v>0.21134160741746655</c:v>
                </c:pt>
                <c:pt idx="1232">
                  <c:v>0.18459293718103709</c:v>
                </c:pt>
                <c:pt idx="1233">
                  <c:v>0.18459293718103709</c:v>
                </c:pt>
                <c:pt idx="1234">
                  <c:v>0.15774437860534363</c:v>
                </c:pt>
                <c:pt idx="1235">
                  <c:v>0.19794230021443582</c:v>
                </c:pt>
                <c:pt idx="1236">
                  <c:v>0.18459293718103709</c:v>
                </c:pt>
                <c:pt idx="1237">
                  <c:v>0.18459293718103709</c:v>
                </c:pt>
                <c:pt idx="1238">
                  <c:v>0.19794230021443582</c:v>
                </c:pt>
                <c:pt idx="1239">
                  <c:v>0.19794230021443582</c:v>
                </c:pt>
                <c:pt idx="1240">
                  <c:v>0.19794230021443582</c:v>
                </c:pt>
                <c:pt idx="1241">
                  <c:v>0.23814022182352801</c:v>
                </c:pt>
                <c:pt idx="1242">
                  <c:v>0.21139155158698486</c:v>
                </c:pt>
                <c:pt idx="1243">
                  <c:v>0.21134160741746655</c:v>
                </c:pt>
                <c:pt idx="1244">
                  <c:v>0.21134160741746655</c:v>
                </c:pt>
                <c:pt idx="1245">
                  <c:v>0.18459293718103709</c:v>
                </c:pt>
                <c:pt idx="1246">
                  <c:v>0.22479085879001559</c:v>
                </c:pt>
                <c:pt idx="1247">
                  <c:v>0.22479085879001559</c:v>
                </c:pt>
                <c:pt idx="1248">
                  <c:v>0.22479085879001559</c:v>
                </c:pt>
                <c:pt idx="1249">
                  <c:v>0.25153952902655874</c:v>
                </c:pt>
                <c:pt idx="1250">
                  <c:v>0.25153952902655874</c:v>
                </c:pt>
                <c:pt idx="1251">
                  <c:v>0.18459293718103709</c:v>
                </c:pt>
                <c:pt idx="1252">
                  <c:v>0.23814022182352801</c:v>
                </c:pt>
                <c:pt idx="1253">
                  <c:v>0.15779432277497563</c:v>
                </c:pt>
                <c:pt idx="1254">
                  <c:v>0.17119362997800636</c:v>
                </c:pt>
                <c:pt idx="1255">
                  <c:v>0.22474091462049728</c:v>
                </c:pt>
                <c:pt idx="1256">
                  <c:v>0.19799224438406782</c:v>
                </c:pt>
                <c:pt idx="1257">
                  <c:v>0.19799224438406782</c:v>
                </c:pt>
                <c:pt idx="1258">
                  <c:v>0.17119362997800636</c:v>
                </c:pt>
                <c:pt idx="1259">
                  <c:v>0.22474091462049728</c:v>
                </c:pt>
                <c:pt idx="1260">
                  <c:v>0.22474091462049728</c:v>
                </c:pt>
                <c:pt idx="1261">
                  <c:v>0.22474091462049728</c:v>
                </c:pt>
                <c:pt idx="1262">
                  <c:v>0.19799224438406782</c:v>
                </c:pt>
                <c:pt idx="1263">
                  <c:v>0.19799224438406782</c:v>
                </c:pt>
                <c:pt idx="1264">
                  <c:v>0.21139155158698486</c:v>
                </c:pt>
                <c:pt idx="1265">
                  <c:v>0.22474091462049728</c:v>
                </c:pt>
                <c:pt idx="1266">
                  <c:v>0.22474091462049728</c:v>
                </c:pt>
                <c:pt idx="1267">
                  <c:v>0.22474091462049728</c:v>
                </c:pt>
                <c:pt idx="1268">
                  <c:v>0.22474091462049728</c:v>
                </c:pt>
                <c:pt idx="1269">
                  <c:v>0.19799224438406782</c:v>
                </c:pt>
                <c:pt idx="1270">
                  <c:v>0.21139155158698486</c:v>
                </c:pt>
                <c:pt idx="1271">
                  <c:v>0.26493883622958947</c:v>
                </c:pt>
                <c:pt idx="1272">
                  <c:v>0.22474091462049728</c:v>
                </c:pt>
                <c:pt idx="1273">
                  <c:v>0.22474091462049728</c:v>
                </c:pt>
                <c:pt idx="1274">
                  <c:v>0.22474091462049728</c:v>
                </c:pt>
                <c:pt idx="1275">
                  <c:v>0.22474091462049728</c:v>
                </c:pt>
                <c:pt idx="1276">
                  <c:v>0.21139155158698486</c:v>
                </c:pt>
                <c:pt idx="1277">
                  <c:v>0.26493883622958947</c:v>
                </c:pt>
                <c:pt idx="1278">
                  <c:v>0.26493883622958947</c:v>
                </c:pt>
                <c:pt idx="1279">
                  <c:v>0.22474091462049728</c:v>
                </c:pt>
                <c:pt idx="1280">
                  <c:v>0.22474091462049728</c:v>
                </c:pt>
                <c:pt idx="1281">
                  <c:v>0.23814022182352801</c:v>
                </c:pt>
                <c:pt idx="1282">
                  <c:v>0.26493883622958947</c:v>
                </c:pt>
                <c:pt idx="1283">
                  <c:v>0.26493883622958947</c:v>
                </c:pt>
                <c:pt idx="1284">
                  <c:v>0.26493883622958947</c:v>
                </c:pt>
                <c:pt idx="1285">
                  <c:v>0.22474091462049728</c:v>
                </c:pt>
                <c:pt idx="1286">
                  <c:v>0.15779432277497563</c:v>
                </c:pt>
                <c:pt idx="1287">
                  <c:v>0.21134160741746655</c:v>
                </c:pt>
                <c:pt idx="1288">
                  <c:v>0.18459293718103709</c:v>
                </c:pt>
                <c:pt idx="1289">
                  <c:v>0.18459293718103709</c:v>
                </c:pt>
                <c:pt idx="1290">
                  <c:v>0.18459293718103709</c:v>
                </c:pt>
                <c:pt idx="1291">
                  <c:v>0.19794230021443582</c:v>
                </c:pt>
                <c:pt idx="1292">
                  <c:v>0.19794230021443582</c:v>
                </c:pt>
                <c:pt idx="1293">
                  <c:v>0.17119362997800636</c:v>
                </c:pt>
                <c:pt idx="1294">
                  <c:v>0.17119362997800636</c:v>
                </c:pt>
                <c:pt idx="1295">
                  <c:v>0.21139155158698486</c:v>
                </c:pt>
                <c:pt idx="1296">
                  <c:v>0.19794230021443582</c:v>
                </c:pt>
                <c:pt idx="1297">
                  <c:v>0.19794230021443582</c:v>
                </c:pt>
                <c:pt idx="1298">
                  <c:v>0.17119362997800636</c:v>
                </c:pt>
                <c:pt idx="1299">
                  <c:v>0.21139155158698486</c:v>
                </c:pt>
                <c:pt idx="1300">
                  <c:v>0.21139155158698486</c:v>
                </c:pt>
                <c:pt idx="1301">
                  <c:v>0.21139155158698486</c:v>
                </c:pt>
                <c:pt idx="1302">
                  <c:v>0.22474091462049728</c:v>
                </c:pt>
                <c:pt idx="1303">
                  <c:v>0.22474091462049728</c:v>
                </c:pt>
                <c:pt idx="1304">
                  <c:v>0.18459293718103709</c:v>
                </c:pt>
                <c:pt idx="1305">
                  <c:v>0.22479085879001559</c:v>
                </c:pt>
                <c:pt idx="1306">
                  <c:v>0.19794230021443582</c:v>
                </c:pt>
                <c:pt idx="1307">
                  <c:v>0.23814022182352801</c:v>
                </c:pt>
                <c:pt idx="1308">
                  <c:v>0.23814022182352801</c:v>
                </c:pt>
                <c:pt idx="1309">
                  <c:v>0.21139155158698486</c:v>
                </c:pt>
                <c:pt idx="1310">
                  <c:v>0.23814022182352801</c:v>
                </c:pt>
                <c:pt idx="1311">
                  <c:v>0.23814022182352801</c:v>
                </c:pt>
                <c:pt idx="1312">
                  <c:v>0.23814022182352801</c:v>
                </c:pt>
                <c:pt idx="1313">
                  <c:v>0.26498878039910778</c:v>
                </c:pt>
                <c:pt idx="1314">
                  <c:v>0.19794230021443582</c:v>
                </c:pt>
                <c:pt idx="1315">
                  <c:v>0.17114368580837436</c:v>
                </c:pt>
                <c:pt idx="1316">
                  <c:v>0.18454299301140509</c:v>
                </c:pt>
                <c:pt idx="1317">
                  <c:v>0.23819016599304632</c:v>
                </c:pt>
                <c:pt idx="1318">
                  <c:v>0.21134160741746655</c:v>
                </c:pt>
                <c:pt idx="1319">
                  <c:v>0.17114368580837436</c:v>
                </c:pt>
                <c:pt idx="1320">
                  <c:v>0.18454299301140509</c:v>
                </c:pt>
                <c:pt idx="1321">
                  <c:v>0.23819016599304632</c:v>
                </c:pt>
                <c:pt idx="1322">
                  <c:v>0.21134160741746655</c:v>
                </c:pt>
                <c:pt idx="1323">
                  <c:v>0.21134160741746655</c:v>
                </c:pt>
                <c:pt idx="1324">
                  <c:v>0.21134160741746655</c:v>
                </c:pt>
                <c:pt idx="1325">
                  <c:v>0.18454299301140509</c:v>
                </c:pt>
                <c:pt idx="1326">
                  <c:v>0.23819016599304632</c:v>
                </c:pt>
                <c:pt idx="1327">
                  <c:v>0.23819016599304632</c:v>
                </c:pt>
                <c:pt idx="1328">
                  <c:v>0.23819016599304632</c:v>
                </c:pt>
                <c:pt idx="1329">
                  <c:v>0.23819016599304632</c:v>
                </c:pt>
                <c:pt idx="1330">
                  <c:v>0.21134160741746655</c:v>
                </c:pt>
                <c:pt idx="1331">
                  <c:v>0.21134160741746655</c:v>
                </c:pt>
                <c:pt idx="1332">
                  <c:v>0.22474091462049728</c:v>
                </c:pt>
                <c:pt idx="1333">
                  <c:v>0.23819016599304632</c:v>
                </c:pt>
                <c:pt idx="1334">
                  <c:v>0.23819016599304632</c:v>
                </c:pt>
                <c:pt idx="1335">
                  <c:v>0.23819016599304632</c:v>
                </c:pt>
                <c:pt idx="1336">
                  <c:v>0.23819016599304632</c:v>
                </c:pt>
                <c:pt idx="1337">
                  <c:v>0.21134160741746655</c:v>
                </c:pt>
                <c:pt idx="1338">
                  <c:v>0.22474091462049728</c:v>
                </c:pt>
                <c:pt idx="1339">
                  <c:v>0.27838808760213851</c:v>
                </c:pt>
                <c:pt idx="1340">
                  <c:v>0.23819016599304632</c:v>
                </c:pt>
                <c:pt idx="1341">
                  <c:v>0.23819016599304632</c:v>
                </c:pt>
                <c:pt idx="1342">
                  <c:v>0.23819016599304632</c:v>
                </c:pt>
                <c:pt idx="1343">
                  <c:v>0.23819016599304632</c:v>
                </c:pt>
                <c:pt idx="1344">
                  <c:v>0.22474091462049728</c:v>
                </c:pt>
                <c:pt idx="1345">
                  <c:v>0.27838808760213851</c:v>
                </c:pt>
                <c:pt idx="1346">
                  <c:v>0.27838808760213851</c:v>
                </c:pt>
                <c:pt idx="1347">
                  <c:v>0.23819016599304632</c:v>
                </c:pt>
                <c:pt idx="1348">
                  <c:v>0.15774437860534363</c:v>
                </c:pt>
                <c:pt idx="1349">
                  <c:v>0.17114368580837436</c:v>
                </c:pt>
                <c:pt idx="1350">
                  <c:v>0.19794230021443582</c:v>
                </c:pt>
                <c:pt idx="1351">
                  <c:v>0.19794230021443582</c:v>
                </c:pt>
                <c:pt idx="1352">
                  <c:v>0.19794230021443582</c:v>
                </c:pt>
                <c:pt idx="1353">
                  <c:v>0.15774437860534363</c:v>
                </c:pt>
                <c:pt idx="1354">
                  <c:v>0.15774437860534363</c:v>
                </c:pt>
                <c:pt idx="1355">
                  <c:v>0.21139155158698486</c:v>
                </c:pt>
                <c:pt idx="1356">
                  <c:v>0.18454299301140509</c:v>
                </c:pt>
                <c:pt idx="1357">
                  <c:v>0.18454299301140509</c:v>
                </c:pt>
                <c:pt idx="1358">
                  <c:v>0.18454299301140509</c:v>
                </c:pt>
                <c:pt idx="1359">
                  <c:v>0.21139155158698486</c:v>
                </c:pt>
                <c:pt idx="1360">
                  <c:v>0.21139155158698486</c:v>
                </c:pt>
                <c:pt idx="1361">
                  <c:v>0.18454299301140509</c:v>
                </c:pt>
                <c:pt idx="1362">
                  <c:v>0.18454299301140509</c:v>
                </c:pt>
                <c:pt idx="1363">
                  <c:v>0.22474091462049728</c:v>
                </c:pt>
                <c:pt idx="1364">
                  <c:v>0.22474091462049728</c:v>
                </c:pt>
                <c:pt idx="1365">
                  <c:v>0.22474091462049728</c:v>
                </c:pt>
                <c:pt idx="1366">
                  <c:v>0.19799224438406782</c:v>
                </c:pt>
                <c:pt idx="1367">
                  <c:v>0.23819016599304632</c:v>
                </c:pt>
                <c:pt idx="1368">
                  <c:v>0.19794230021443582</c:v>
                </c:pt>
                <c:pt idx="1369">
                  <c:v>0.19794230021443582</c:v>
                </c:pt>
                <c:pt idx="1370">
                  <c:v>0.21139155158698486</c:v>
                </c:pt>
                <c:pt idx="1371">
                  <c:v>0.21139155158698486</c:v>
                </c:pt>
                <c:pt idx="1372">
                  <c:v>0.21139155158698486</c:v>
                </c:pt>
                <c:pt idx="1373">
                  <c:v>0.25158947319607705</c:v>
                </c:pt>
                <c:pt idx="1374">
                  <c:v>0.22474091462049728</c:v>
                </c:pt>
                <c:pt idx="1375">
                  <c:v>0.25158947319607705</c:v>
                </c:pt>
                <c:pt idx="1376">
                  <c:v>0.25158947319607705</c:v>
                </c:pt>
                <c:pt idx="1377">
                  <c:v>0.22474091462049728</c:v>
                </c:pt>
                <c:pt idx="1378">
                  <c:v>0.25158947319607705</c:v>
                </c:pt>
                <c:pt idx="1379">
                  <c:v>0.25158947319607705</c:v>
                </c:pt>
                <c:pt idx="1380">
                  <c:v>0.15774437860534363</c:v>
                </c:pt>
                <c:pt idx="1381">
                  <c:v>0.18459293718103709</c:v>
                </c:pt>
                <c:pt idx="1382">
                  <c:v>0.19799224438406782</c:v>
                </c:pt>
                <c:pt idx="1383">
                  <c:v>0.18459293718103709</c:v>
                </c:pt>
                <c:pt idx="1384">
                  <c:v>0.18459293718103709</c:v>
                </c:pt>
                <c:pt idx="1385">
                  <c:v>0.19799224438406782</c:v>
                </c:pt>
                <c:pt idx="1386">
                  <c:v>0.25153952902655874</c:v>
                </c:pt>
                <c:pt idx="1387">
                  <c:v>0.22479085879001559</c:v>
                </c:pt>
                <c:pt idx="1388">
                  <c:v>0.22479085879001559</c:v>
                </c:pt>
                <c:pt idx="1389">
                  <c:v>0.18459293718103709</c:v>
                </c:pt>
                <c:pt idx="1390">
                  <c:v>0.19799224438406782</c:v>
                </c:pt>
                <c:pt idx="1391">
                  <c:v>0.25153952902655874</c:v>
                </c:pt>
                <c:pt idx="1392">
                  <c:v>0.25153952902655874</c:v>
                </c:pt>
                <c:pt idx="1393">
                  <c:v>0.22479085879001559</c:v>
                </c:pt>
                <c:pt idx="1394">
                  <c:v>0.22479085879001559</c:v>
                </c:pt>
                <c:pt idx="1395">
                  <c:v>0.22479085879001559</c:v>
                </c:pt>
                <c:pt idx="1396">
                  <c:v>0.19799224438406782</c:v>
                </c:pt>
                <c:pt idx="1397">
                  <c:v>0.25153952902655874</c:v>
                </c:pt>
                <c:pt idx="1398">
                  <c:v>0.25153952902655874</c:v>
                </c:pt>
                <c:pt idx="1399">
                  <c:v>0.25153952902655874</c:v>
                </c:pt>
                <c:pt idx="1400">
                  <c:v>0.25153952902655874</c:v>
                </c:pt>
                <c:pt idx="1401">
                  <c:v>0.22479085879001559</c:v>
                </c:pt>
                <c:pt idx="1402">
                  <c:v>0.22479085879001559</c:v>
                </c:pt>
                <c:pt idx="1403">
                  <c:v>0.23819016599304632</c:v>
                </c:pt>
                <c:pt idx="1404">
                  <c:v>0.25153952902655874</c:v>
                </c:pt>
                <c:pt idx="1405">
                  <c:v>0.25153952902655874</c:v>
                </c:pt>
                <c:pt idx="1406">
                  <c:v>0.25153952902655874</c:v>
                </c:pt>
                <c:pt idx="1407">
                  <c:v>0.25153952902655874</c:v>
                </c:pt>
                <c:pt idx="1408">
                  <c:v>0.22479085879001559</c:v>
                </c:pt>
                <c:pt idx="1409">
                  <c:v>0.23819016599304632</c:v>
                </c:pt>
                <c:pt idx="1410">
                  <c:v>0.29173745063565093</c:v>
                </c:pt>
                <c:pt idx="1411">
                  <c:v>0.25153952902655874</c:v>
                </c:pt>
                <c:pt idx="1412">
                  <c:v>0.25153952902655874</c:v>
                </c:pt>
                <c:pt idx="1413">
                  <c:v>0.17119362997800636</c:v>
                </c:pt>
                <c:pt idx="1414">
                  <c:v>0.17119362997800636</c:v>
                </c:pt>
                <c:pt idx="1415">
                  <c:v>0.15774437860534363</c:v>
                </c:pt>
                <c:pt idx="1416">
                  <c:v>0.21139155158698486</c:v>
                </c:pt>
                <c:pt idx="1417">
                  <c:v>0.21139155158698486</c:v>
                </c:pt>
                <c:pt idx="1418">
                  <c:v>0.17119362997800636</c:v>
                </c:pt>
                <c:pt idx="1419">
                  <c:v>0.15779432277497563</c:v>
                </c:pt>
                <c:pt idx="1420">
                  <c:v>0.17119362997800636</c:v>
                </c:pt>
                <c:pt idx="1421">
                  <c:v>0.19799224438406782</c:v>
                </c:pt>
                <c:pt idx="1422">
                  <c:v>0.19799224438406782</c:v>
                </c:pt>
                <c:pt idx="1423">
                  <c:v>0.19799224438406782</c:v>
                </c:pt>
                <c:pt idx="1424">
                  <c:v>0.15779432277497563</c:v>
                </c:pt>
                <c:pt idx="1425">
                  <c:v>0.17119362997800636</c:v>
                </c:pt>
                <c:pt idx="1426">
                  <c:v>0.22474091462049728</c:v>
                </c:pt>
                <c:pt idx="1427">
                  <c:v>0.19799224438406782</c:v>
                </c:pt>
                <c:pt idx="1428">
                  <c:v>0.19799224438406782</c:v>
                </c:pt>
                <c:pt idx="1429">
                  <c:v>0.19799224438406782</c:v>
                </c:pt>
                <c:pt idx="1430">
                  <c:v>0.23819016599304632</c:v>
                </c:pt>
                <c:pt idx="1431">
                  <c:v>0.23819016599304632</c:v>
                </c:pt>
                <c:pt idx="1432">
                  <c:v>0.21134160741746655</c:v>
                </c:pt>
                <c:pt idx="1433">
                  <c:v>0.21134160741746655</c:v>
                </c:pt>
                <c:pt idx="1434">
                  <c:v>0.25153952902655874</c:v>
                </c:pt>
                <c:pt idx="1435">
                  <c:v>0.21139155158698486</c:v>
                </c:pt>
                <c:pt idx="1436">
                  <c:v>0.21139155158698486</c:v>
                </c:pt>
                <c:pt idx="1437">
                  <c:v>0.18454299301140509</c:v>
                </c:pt>
                <c:pt idx="1438">
                  <c:v>0.22474091462049728</c:v>
                </c:pt>
                <c:pt idx="1439">
                  <c:v>0.22474091462049728</c:v>
                </c:pt>
                <c:pt idx="1440">
                  <c:v>0.22474091462049728</c:v>
                </c:pt>
                <c:pt idx="1441">
                  <c:v>0.23819016599304632</c:v>
                </c:pt>
                <c:pt idx="1442">
                  <c:v>0.23819016599304632</c:v>
                </c:pt>
                <c:pt idx="1443">
                  <c:v>0.22474091462049728</c:v>
                </c:pt>
                <c:pt idx="1444">
                  <c:v>0.26493883622958947</c:v>
                </c:pt>
                <c:pt idx="1445">
                  <c:v>0.23819016599304632</c:v>
                </c:pt>
                <c:pt idx="1446">
                  <c:v>0.26493883622958947</c:v>
                </c:pt>
                <c:pt idx="1447">
                  <c:v>0.26493883622958947</c:v>
                </c:pt>
                <c:pt idx="1448">
                  <c:v>0.23819016599304632</c:v>
                </c:pt>
                <c:pt idx="1449">
                  <c:v>0.19794230021443582</c:v>
                </c:pt>
                <c:pt idx="1450">
                  <c:v>0.15779432277497563</c:v>
                </c:pt>
                <c:pt idx="1451">
                  <c:v>0.19794230021443582</c:v>
                </c:pt>
                <c:pt idx="1452">
                  <c:v>0.19794230021443582</c:v>
                </c:pt>
                <c:pt idx="1453">
                  <c:v>0.21134160741746655</c:v>
                </c:pt>
                <c:pt idx="1454">
                  <c:v>0.23814022182341432</c:v>
                </c:pt>
                <c:pt idx="1455">
                  <c:v>0.19794230021443582</c:v>
                </c:pt>
                <c:pt idx="1456">
                  <c:v>0.19794230021443582</c:v>
                </c:pt>
                <c:pt idx="1457">
                  <c:v>0.21134160741746655</c:v>
                </c:pt>
                <c:pt idx="1458">
                  <c:v>0.26498878039910778</c:v>
                </c:pt>
                <c:pt idx="1459">
                  <c:v>0.23814022182341432</c:v>
                </c:pt>
                <c:pt idx="1460">
                  <c:v>0.23814022182341432</c:v>
                </c:pt>
                <c:pt idx="1461">
                  <c:v>0.23814022182341432</c:v>
                </c:pt>
                <c:pt idx="1462">
                  <c:v>0.19794230021443582</c:v>
                </c:pt>
                <c:pt idx="1463">
                  <c:v>0.21134160741746655</c:v>
                </c:pt>
                <c:pt idx="1464">
                  <c:v>0.26498878039910778</c:v>
                </c:pt>
                <c:pt idx="1465">
                  <c:v>0.26498878039910778</c:v>
                </c:pt>
                <c:pt idx="1466">
                  <c:v>0.26498878039910778</c:v>
                </c:pt>
                <c:pt idx="1467">
                  <c:v>0.23814022182341432</c:v>
                </c:pt>
                <c:pt idx="1468">
                  <c:v>0.23814022182341432</c:v>
                </c:pt>
                <c:pt idx="1469">
                  <c:v>0.23814022182341432</c:v>
                </c:pt>
                <c:pt idx="1470">
                  <c:v>0.21134160741746655</c:v>
                </c:pt>
                <c:pt idx="1471">
                  <c:v>0.26498878039910778</c:v>
                </c:pt>
                <c:pt idx="1472">
                  <c:v>0.26498878039910778</c:v>
                </c:pt>
                <c:pt idx="1473">
                  <c:v>0.26498878039910778</c:v>
                </c:pt>
                <c:pt idx="1474">
                  <c:v>0.26498878039910778</c:v>
                </c:pt>
                <c:pt idx="1475">
                  <c:v>0.23814022182341432</c:v>
                </c:pt>
                <c:pt idx="1476">
                  <c:v>0.23814022182341432</c:v>
                </c:pt>
                <c:pt idx="1477">
                  <c:v>0.25153952902655874</c:v>
                </c:pt>
                <c:pt idx="1478">
                  <c:v>0.26498878039910778</c:v>
                </c:pt>
                <c:pt idx="1479">
                  <c:v>0.26498878039910778</c:v>
                </c:pt>
                <c:pt idx="1480">
                  <c:v>0.18454299301140509</c:v>
                </c:pt>
                <c:pt idx="1481">
                  <c:v>0.18454299301140509</c:v>
                </c:pt>
                <c:pt idx="1482">
                  <c:v>0.15779432277497563</c:v>
                </c:pt>
                <c:pt idx="1483">
                  <c:v>0.17119362997800636</c:v>
                </c:pt>
                <c:pt idx="1484">
                  <c:v>0.22474091462049728</c:v>
                </c:pt>
                <c:pt idx="1485">
                  <c:v>0.18454299301140509</c:v>
                </c:pt>
                <c:pt idx="1486">
                  <c:v>0.18454299301140509</c:v>
                </c:pt>
                <c:pt idx="1487">
                  <c:v>0.17114368580837436</c:v>
                </c:pt>
                <c:pt idx="1488">
                  <c:v>0.17114368580837436</c:v>
                </c:pt>
                <c:pt idx="1489">
                  <c:v>0.15779432277497563</c:v>
                </c:pt>
                <c:pt idx="1490">
                  <c:v>0.21134160741746655</c:v>
                </c:pt>
                <c:pt idx="1491">
                  <c:v>0.21134160741746655</c:v>
                </c:pt>
                <c:pt idx="1492">
                  <c:v>0.17114368580837436</c:v>
                </c:pt>
                <c:pt idx="1493">
                  <c:v>0.17114368580837436</c:v>
                </c:pt>
                <c:pt idx="1494">
                  <c:v>0.18454299301140509</c:v>
                </c:pt>
                <c:pt idx="1495">
                  <c:v>0.21134160741746655</c:v>
                </c:pt>
                <c:pt idx="1496">
                  <c:v>0.21134160741746655</c:v>
                </c:pt>
                <c:pt idx="1497">
                  <c:v>0.21134160741746655</c:v>
                </c:pt>
                <c:pt idx="1498">
                  <c:v>0.17114368580837436</c:v>
                </c:pt>
                <c:pt idx="1499">
                  <c:v>0.19799224438406782</c:v>
                </c:pt>
                <c:pt idx="1500">
                  <c:v>0.25153952902655874</c:v>
                </c:pt>
                <c:pt idx="1501">
                  <c:v>0.22479085879001559</c:v>
                </c:pt>
                <c:pt idx="1502">
                  <c:v>0.22479085879001559</c:v>
                </c:pt>
                <c:pt idx="1503">
                  <c:v>0.22479085879001559</c:v>
                </c:pt>
                <c:pt idx="1504">
                  <c:v>0.22474091462049728</c:v>
                </c:pt>
                <c:pt idx="1505">
                  <c:v>0.22474091462049728</c:v>
                </c:pt>
                <c:pt idx="1506">
                  <c:v>0.19799224438406782</c:v>
                </c:pt>
                <c:pt idx="1507">
                  <c:v>0.19799224438406782</c:v>
                </c:pt>
                <c:pt idx="1508">
                  <c:v>0.23819016599304632</c:v>
                </c:pt>
                <c:pt idx="1509">
                  <c:v>0.23819016599304632</c:v>
                </c:pt>
                <c:pt idx="1510">
                  <c:v>0.23819016599304632</c:v>
                </c:pt>
                <c:pt idx="1511">
                  <c:v>0.21134160741746655</c:v>
                </c:pt>
                <c:pt idx="1512">
                  <c:v>0.25153952902655874</c:v>
                </c:pt>
                <c:pt idx="1513">
                  <c:v>0.23819016599304632</c:v>
                </c:pt>
                <c:pt idx="1514">
                  <c:v>0.23819016599304632</c:v>
                </c:pt>
                <c:pt idx="1515">
                  <c:v>0.25153952902655874</c:v>
                </c:pt>
                <c:pt idx="1516">
                  <c:v>0.25153952902655874</c:v>
                </c:pt>
                <c:pt idx="1517">
                  <c:v>0.23819016599304632</c:v>
                </c:pt>
                <c:pt idx="1518">
                  <c:v>0.27838808760213851</c:v>
                </c:pt>
                <c:pt idx="1519">
                  <c:v>0.25153952902655874</c:v>
                </c:pt>
                <c:pt idx="1520">
                  <c:v>0.15774437860545731</c:v>
                </c:pt>
                <c:pt idx="1521">
                  <c:v>0.21139155158709855</c:v>
                </c:pt>
                <c:pt idx="1522">
                  <c:v>0.21139155158709855</c:v>
                </c:pt>
                <c:pt idx="1523">
                  <c:v>0.17114368580837436</c:v>
                </c:pt>
                <c:pt idx="1524">
                  <c:v>0.21139155158709855</c:v>
                </c:pt>
                <c:pt idx="1525">
                  <c:v>0.21139155158709855</c:v>
                </c:pt>
                <c:pt idx="1526">
                  <c:v>0.21139155158709855</c:v>
                </c:pt>
                <c:pt idx="1527">
                  <c:v>0.22479085879001559</c:v>
                </c:pt>
                <c:pt idx="1528">
                  <c:v>0.25158947319607705</c:v>
                </c:pt>
                <c:pt idx="1529">
                  <c:v>0.25158947319607705</c:v>
                </c:pt>
                <c:pt idx="1530">
                  <c:v>0.21139155158709855</c:v>
                </c:pt>
                <c:pt idx="1531">
                  <c:v>0.21139155158709855</c:v>
                </c:pt>
                <c:pt idx="1532">
                  <c:v>0.22479085879001559</c:v>
                </c:pt>
                <c:pt idx="1533">
                  <c:v>0.2783381434326202</c:v>
                </c:pt>
                <c:pt idx="1534">
                  <c:v>0.2783381434326202</c:v>
                </c:pt>
                <c:pt idx="1535">
                  <c:v>0.25158947319607705</c:v>
                </c:pt>
                <c:pt idx="1536">
                  <c:v>0.25158947319607705</c:v>
                </c:pt>
                <c:pt idx="1537">
                  <c:v>0.25158947319607705</c:v>
                </c:pt>
                <c:pt idx="1538">
                  <c:v>0.21139155158709855</c:v>
                </c:pt>
                <c:pt idx="1539">
                  <c:v>0.22479085879001559</c:v>
                </c:pt>
                <c:pt idx="1540">
                  <c:v>0.2783381434326202</c:v>
                </c:pt>
                <c:pt idx="1541">
                  <c:v>0.2783381434326202</c:v>
                </c:pt>
                <c:pt idx="1542">
                  <c:v>0.2783381434326202</c:v>
                </c:pt>
                <c:pt idx="1543">
                  <c:v>0.25158947319607705</c:v>
                </c:pt>
                <c:pt idx="1544">
                  <c:v>0.25158947319607705</c:v>
                </c:pt>
                <c:pt idx="1545">
                  <c:v>0.25158947319607705</c:v>
                </c:pt>
                <c:pt idx="1546">
                  <c:v>0.22479085879001559</c:v>
                </c:pt>
                <c:pt idx="1547">
                  <c:v>0.2783381434326202</c:v>
                </c:pt>
                <c:pt idx="1548">
                  <c:v>0.2783381434326202</c:v>
                </c:pt>
                <c:pt idx="1549">
                  <c:v>0.19799224438406782</c:v>
                </c:pt>
                <c:pt idx="1550">
                  <c:v>0.19799224438406782</c:v>
                </c:pt>
                <c:pt idx="1551">
                  <c:v>0.17114368580837436</c:v>
                </c:pt>
                <c:pt idx="1552">
                  <c:v>0.17114368580837436</c:v>
                </c:pt>
                <c:pt idx="1553">
                  <c:v>0.18454299301140509</c:v>
                </c:pt>
                <c:pt idx="1554">
                  <c:v>0.19799224438406782</c:v>
                </c:pt>
                <c:pt idx="1555">
                  <c:v>0.19799224438406782</c:v>
                </c:pt>
                <c:pt idx="1556">
                  <c:v>0.18459293718103709</c:v>
                </c:pt>
                <c:pt idx="1557">
                  <c:v>0.18459293718103709</c:v>
                </c:pt>
                <c:pt idx="1558">
                  <c:v>0.15774437860545731</c:v>
                </c:pt>
                <c:pt idx="1559">
                  <c:v>0.17114368580837436</c:v>
                </c:pt>
                <c:pt idx="1560">
                  <c:v>0.22479085879001559</c:v>
                </c:pt>
                <c:pt idx="1561">
                  <c:v>0.18459293718103709</c:v>
                </c:pt>
                <c:pt idx="1562">
                  <c:v>0.18459293718103709</c:v>
                </c:pt>
                <c:pt idx="1563">
                  <c:v>0.18459293718103709</c:v>
                </c:pt>
                <c:pt idx="1564">
                  <c:v>0.18459293718103709</c:v>
                </c:pt>
                <c:pt idx="1565">
                  <c:v>0.17114368580837436</c:v>
                </c:pt>
                <c:pt idx="1566">
                  <c:v>0.22479085879001559</c:v>
                </c:pt>
                <c:pt idx="1567">
                  <c:v>0.22479085879001559</c:v>
                </c:pt>
                <c:pt idx="1568">
                  <c:v>0.18459293718103709</c:v>
                </c:pt>
                <c:pt idx="1569">
                  <c:v>0.19794230021443582</c:v>
                </c:pt>
                <c:pt idx="1570">
                  <c:v>0.21134160741746655</c:v>
                </c:pt>
                <c:pt idx="1571">
                  <c:v>0.23814022182341432</c:v>
                </c:pt>
                <c:pt idx="1572">
                  <c:v>0.23814022182341432</c:v>
                </c:pt>
                <c:pt idx="1573">
                  <c:v>0.23814022182341432</c:v>
                </c:pt>
                <c:pt idx="1574">
                  <c:v>0.19794230021443582</c:v>
                </c:pt>
                <c:pt idx="1575">
                  <c:v>0.18454299301140509</c:v>
                </c:pt>
                <c:pt idx="1576">
                  <c:v>0.23819016599304632</c:v>
                </c:pt>
                <c:pt idx="1577">
                  <c:v>0.21134160741746655</c:v>
                </c:pt>
                <c:pt idx="1578">
                  <c:v>0.21134160741746655</c:v>
                </c:pt>
                <c:pt idx="1579">
                  <c:v>0.21134160741746655</c:v>
                </c:pt>
                <c:pt idx="1580">
                  <c:v>0.25153952902655874</c:v>
                </c:pt>
                <c:pt idx="1581">
                  <c:v>0.25153952902655874</c:v>
                </c:pt>
                <c:pt idx="1582">
                  <c:v>0.22479085879001559</c:v>
                </c:pt>
                <c:pt idx="1583">
                  <c:v>0.22479085879001559</c:v>
                </c:pt>
                <c:pt idx="1584">
                  <c:v>0.26498878039910778</c:v>
                </c:pt>
                <c:pt idx="1585">
                  <c:v>0.25153952902655874</c:v>
                </c:pt>
                <c:pt idx="1586">
                  <c:v>0.25153952902655874</c:v>
                </c:pt>
                <c:pt idx="1587">
                  <c:v>0.22479085879001559</c:v>
                </c:pt>
                <c:pt idx="1588">
                  <c:v>0.26498878039910778</c:v>
                </c:pt>
                <c:pt idx="1589">
                  <c:v>0.25153952902655874</c:v>
                </c:pt>
                <c:pt idx="1590">
                  <c:v>0.25153952902655874</c:v>
                </c:pt>
                <c:pt idx="1591">
                  <c:v>0.26498878039910778</c:v>
                </c:pt>
                <c:pt idx="1592">
                  <c:v>0.26498878039910778</c:v>
                </c:pt>
                <c:pt idx="1593">
                  <c:v>0.22474091462049728</c:v>
                </c:pt>
                <c:pt idx="1594">
                  <c:v>0.17119362997800636</c:v>
                </c:pt>
                <c:pt idx="1595">
                  <c:v>0.22474091462049728</c:v>
                </c:pt>
                <c:pt idx="1596">
                  <c:v>0.22474091462049728</c:v>
                </c:pt>
                <c:pt idx="1597">
                  <c:v>0.22474091462049728</c:v>
                </c:pt>
                <c:pt idx="1598">
                  <c:v>0.18459293718103709</c:v>
                </c:pt>
                <c:pt idx="1599">
                  <c:v>0.26493883622958947</c:v>
                </c:pt>
                <c:pt idx="1600">
                  <c:v>0.22474091462049728</c:v>
                </c:pt>
                <c:pt idx="1601">
                  <c:v>0.22474091462049728</c:v>
                </c:pt>
                <c:pt idx="1602">
                  <c:v>0.22474091462049728</c:v>
                </c:pt>
                <c:pt idx="1603">
                  <c:v>0.23814022182341432</c:v>
                </c:pt>
                <c:pt idx="1604">
                  <c:v>0.26493883622958947</c:v>
                </c:pt>
                <c:pt idx="1605">
                  <c:v>0.26493883622958947</c:v>
                </c:pt>
                <c:pt idx="1606">
                  <c:v>0.26493883622958947</c:v>
                </c:pt>
                <c:pt idx="1607">
                  <c:v>0.22474091462049728</c:v>
                </c:pt>
                <c:pt idx="1608">
                  <c:v>0.22474091462049728</c:v>
                </c:pt>
                <c:pt idx="1609">
                  <c:v>0.23814022182341432</c:v>
                </c:pt>
                <c:pt idx="1610">
                  <c:v>0.29178739480505556</c:v>
                </c:pt>
                <c:pt idx="1611">
                  <c:v>0.29178739480505556</c:v>
                </c:pt>
                <c:pt idx="1612">
                  <c:v>0.29178739480505556</c:v>
                </c:pt>
                <c:pt idx="1613">
                  <c:v>0.26493883622958947</c:v>
                </c:pt>
                <c:pt idx="1614">
                  <c:v>0.26493883622958947</c:v>
                </c:pt>
                <c:pt idx="1615">
                  <c:v>0.26493883622958947</c:v>
                </c:pt>
                <c:pt idx="1616">
                  <c:v>0.22474091462049728</c:v>
                </c:pt>
                <c:pt idx="1617">
                  <c:v>0.23814022182341432</c:v>
                </c:pt>
                <c:pt idx="1618">
                  <c:v>0.29178739480505556</c:v>
                </c:pt>
                <c:pt idx="1619">
                  <c:v>0.21134160741746655</c:v>
                </c:pt>
                <c:pt idx="1620">
                  <c:v>0.21134160741746655</c:v>
                </c:pt>
                <c:pt idx="1621">
                  <c:v>0.18459293718103709</c:v>
                </c:pt>
                <c:pt idx="1622">
                  <c:v>0.18459293718103709</c:v>
                </c:pt>
                <c:pt idx="1623">
                  <c:v>0.18459293718103709</c:v>
                </c:pt>
                <c:pt idx="1624">
                  <c:v>0.15779432277497563</c:v>
                </c:pt>
                <c:pt idx="1625">
                  <c:v>0.21134160741746655</c:v>
                </c:pt>
                <c:pt idx="1626">
                  <c:v>0.21134160741746655</c:v>
                </c:pt>
                <c:pt idx="1627">
                  <c:v>0.19794230021443582</c:v>
                </c:pt>
                <c:pt idx="1628">
                  <c:v>0.19794230021443582</c:v>
                </c:pt>
                <c:pt idx="1629">
                  <c:v>0.17119362997800636</c:v>
                </c:pt>
                <c:pt idx="1630">
                  <c:v>0.17119362997800636</c:v>
                </c:pt>
                <c:pt idx="1631">
                  <c:v>0.18459293718103709</c:v>
                </c:pt>
                <c:pt idx="1632">
                  <c:v>0.19794230021443582</c:v>
                </c:pt>
                <c:pt idx="1633">
                  <c:v>0.19794230021443582</c:v>
                </c:pt>
                <c:pt idx="1634">
                  <c:v>0.19794230021443582</c:v>
                </c:pt>
                <c:pt idx="1635">
                  <c:v>0.19794230021443582</c:v>
                </c:pt>
                <c:pt idx="1636">
                  <c:v>0.17119362997800636</c:v>
                </c:pt>
                <c:pt idx="1637">
                  <c:v>0.18459293718103709</c:v>
                </c:pt>
                <c:pt idx="1638">
                  <c:v>0.23814022182341432</c:v>
                </c:pt>
                <c:pt idx="1639">
                  <c:v>0.19794230021443582</c:v>
                </c:pt>
                <c:pt idx="1640">
                  <c:v>0.19794230021443582</c:v>
                </c:pt>
                <c:pt idx="1641">
                  <c:v>0.21139155158709855</c:v>
                </c:pt>
                <c:pt idx="1642">
                  <c:v>0.21139155158709855</c:v>
                </c:pt>
                <c:pt idx="1643">
                  <c:v>0.19794230021443582</c:v>
                </c:pt>
                <c:pt idx="1644">
                  <c:v>0.25158947319607705</c:v>
                </c:pt>
                <c:pt idx="1645">
                  <c:v>0.25158947319607705</c:v>
                </c:pt>
                <c:pt idx="1646">
                  <c:v>0.21139155158709855</c:v>
                </c:pt>
                <c:pt idx="1647">
                  <c:v>0.18459293718103709</c:v>
                </c:pt>
                <c:pt idx="1648">
                  <c:v>0.19799224438406782</c:v>
                </c:pt>
                <c:pt idx="1649">
                  <c:v>0.22479085879001559</c:v>
                </c:pt>
                <c:pt idx="1650">
                  <c:v>0.22479085879001559</c:v>
                </c:pt>
                <c:pt idx="1651">
                  <c:v>0.22479085879001559</c:v>
                </c:pt>
                <c:pt idx="1652">
                  <c:v>0.18459293718103709</c:v>
                </c:pt>
                <c:pt idx="1653">
                  <c:v>0.21134160741746655</c:v>
                </c:pt>
                <c:pt idx="1654">
                  <c:v>0.26498878039910778</c:v>
                </c:pt>
                <c:pt idx="1655">
                  <c:v>0.23814022182341432</c:v>
                </c:pt>
                <c:pt idx="1656">
                  <c:v>0.23814022182341432</c:v>
                </c:pt>
                <c:pt idx="1657">
                  <c:v>0.23814022182341432</c:v>
                </c:pt>
                <c:pt idx="1658">
                  <c:v>0.26498878039910778</c:v>
                </c:pt>
                <c:pt idx="1659">
                  <c:v>0.26498878039910778</c:v>
                </c:pt>
                <c:pt idx="1660">
                  <c:v>0.23814022182341432</c:v>
                </c:pt>
                <c:pt idx="1661">
                  <c:v>0.23814022182341432</c:v>
                </c:pt>
                <c:pt idx="1662">
                  <c:v>0.2783381434326202</c:v>
                </c:pt>
                <c:pt idx="1663">
                  <c:v>0.26498878039910778</c:v>
                </c:pt>
                <c:pt idx="1664">
                  <c:v>0.26498878039910778</c:v>
                </c:pt>
                <c:pt idx="1665">
                  <c:v>0.23814022182341432</c:v>
                </c:pt>
                <c:pt idx="1666">
                  <c:v>0.2783381434326202</c:v>
                </c:pt>
                <c:pt idx="1667">
                  <c:v>0.18454299301140509</c:v>
                </c:pt>
                <c:pt idx="1668">
                  <c:v>0.17114368580837436</c:v>
                </c:pt>
                <c:pt idx="1669">
                  <c:v>0.23819016599304632</c:v>
                </c:pt>
                <c:pt idx="1670">
                  <c:v>0.23819016599304632</c:v>
                </c:pt>
                <c:pt idx="1671">
                  <c:v>0.18454299301140509</c:v>
                </c:pt>
                <c:pt idx="1672">
                  <c:v>0.23819016599304632</c:v>
                </c:pt>
                <c:pt idx="1673">
                  <c:v>0.23819016599304632</c:v>
                </c:pt>
                <c:pt idx="1674">
                  <c:v>0.23819016599304632</c:v>
                </c:pt>
                <c:pt idx="1675">
                  <c:v>0.23819016599304632</c:v>
                </c:pt>
                <c:pt idx="1676">
                  <c:v>0.19794230021443582</c:v>
                </c:pt>
                <c:pt idx="1677">
                  <c:v>0.27838808760213851</c:v>
                </c:pt>
                <c:pt idx="1678">
                  <c:v>0.27838808760213851</c:v>
                </c:pt>
                <c:pt idx="1679">
                  <c:v>0.23819016599304632</c:v>
                </c:pt>
                <c:pt idx="1680">
                  <c:v>0.23819016599304632</c:v>
                </c:pt>
                <c:pt idx="1681">
                  <c:v>0.23819016599304632</c:v>
                </c:pt>
                <c:pt idx="1682">
                  <c:v>0.25158947319607705</c:v>
                </c:pt>
                <c:pt idx="1683">
                  <c:v>0.30513675783868166</c:v>
                </c:pt>
                <c:pt idx="1684">
                  <c:v>0.27838808760213851</c:v>
                </c:pt>
                <c:pt idx="1685">
                  <c:v>0.27838808760213851</c:v>
                </c:pt>
                <c:pt idx="1686">
                  <c:v>0.27838808760213851</c:v>
                </c:pt>
                <c:pt idx="1687">
                  <c:v>0.23819016599304632</c:v>
                </c:pt>
                <c:pt idx="1688">
                  <c:v>0.23819016599304632</c:v>
                </c:pt>
                <c:pt idx="1689">
                  <c:v>0.25158947319607705</c:v>
                </c:pt>
                <c:pt idx="1690">
                  <c:v>0.30513675783868166</c:v>
                </c:pt>
                <c:pt idx="1691">
                  <c:v>0.22479085879001559</c:v>
                </c:pt>
                <c:pt idx="1692">
                  <c:v>0.22479085879001559</c:v>
                </c:pt>
                <c:pt idx="1693">
                  <c:v>0.19794230021443582</c:v>
                </c:pt>
                <c:pt idx="1694">
                  <c:v>0.19794230021443582</c:v>
                </c:pt>
                <c:pt idx="1695">
                  <c:v>0.19794230021443582</c:v>
                </c:pt>
                <c:pt idx="1696">
                  <c:v>0.15774437860545731</c:v>
                </c:pt>
                <c:pt idx="1697">
                  <c:v>0.17114368580837436</c:v>
                </c:pt>
                <c:pt idx="1698">
                  <c:v>0.22479085879001559</c:v>
                </c:pt>
                <c:pt idx="1699">
                  <c:v>0.21139155158709855</c:v>
                </c:pt>
                <c:pt idx="1700">
                  <c:v>0.21139155158709855</c:v>
                </c:pt>
                <c:pt idx="1701">
                  <c:v>0.18454299301140509</c:v>
                </c:pt>
                <c:pt idx="1702">
                  <c:v>0.18454299301140509</c:v>
                </c:pt>
                <c:pt idx="1703">
                  <c:v>0.18454299301140509</c:v>
                </c:pt>
                <c:pt idx="1704">
                  <c:v>0.15774437860545731</c:v>
                </c:pt>
                <c:pt idx="1705">
                  <c:v>0.21139155158709855</c:v>
                </c:pt>
                <c:pt idx="1706">
                  <c:v>0.21139155158709855</c:v>
                </c:pt>
                <c:pt idx="1707">
                  <c:v>0.21139155158709855</c:v>
                </c:pt>
                <c:pt idx="1708">
                  <c:v>0.21139155158709855</c:v>
                </c:pt>
                <c:pt idx="1709">
                  <c:v>0.18454299301140509</c:v>
                </c:pt>
                <c:pt idx="1710">
                  <c:v>0.18454299301140509</c:v>
                </c:pt>
                <c:pt idx="1711">
                  <c:v>0.19794230021443582</c:v>
                </c:pt>
                <c:pt idx="1712">
                  <c:v>0.21139155158709855</c:v>
                </c:pt>
                <c:pt idx="1713">
                  <c:v>0.21139155158709855</c:v>
                </c:pt>
                <c:pt idx="1714">
                  <c:v>0.22474091462049728</c:v>
                </c:pt>
                <c:pt idx="1715">
                  <c:v>0.22474091462049728</c:v>
                </c:pt>
                <c:pt idx="1716">
                  <c:v>0.19799224438406782</c:v>
                </c:pt>
                <c:pt idx="1717">
                  <c:v>0.21139155158709855</c:v>
                </c:pt>
                <c:pt idx="1718">
                  <c:v>0.26493883622958947</c:v>
                </c:pt>
                <c:pt idx="1719">
                  <c:v>0.22474091462049728</c:v>
                </c:pt>
                <c:pt idx="1720">
                  <c:v>0.22474091462049728</c:v>
                </c:pt>
                <c:pt idx="1721">
                  <c:v>0.19794230021443582</c:v>
                </c:pt>
                <c:pt idx="1722">
                  <c:v>0.19794230021443582</c:v>
                </c:pt>
                <c:pt idx="1723">
                  <c:v>0.18459293718103709</c:v>
                </c:pt>
                <c:pt idx="1724">
                  <c:v>0.23814022182341432</c:v>
                </c:pt>
                <c:pt idx="1725">
                  <c:v>0.23814022182341432</c:v>
                </c:pt>
                <c:pt idx="1726">
                  <c:v>0.19794230021443582</c:v>
                </c:pt>
                <c:pt idx="1727">
                  <c:v>0.21139155158709855</c:v>
                </c:pt>
                <c:pt idx="1728">
                  <c:v>0.22479085879001559</c:v>
                </c:pt>
                <c:pt idx="1729">
                  <c:v>0.25158947319607705</c:v>
                </c:pt>
                <c:pt idx="1730">
                  <c:v>0.25158947319607705</c:v>
                </c:pt>
                <c:pt idx="1731">
                  <c:v>0.25158947319607705</c:v>
                </c:pt>
                <c:pt idx="1732">
                  <c:v>0.21139155158709855</c:v>
                </c:pt>
                <c:pt idx="1733">
                  <c:v>0.22479085879001559</c:v>
                </c:pt>
                <c:pt idx="1734">
                  <c:v>0.2783381434326202</c:v>
                </c:pt>
                <c:pt idx="1735">
                  <c:v>0.25158947319607705</c:v>
                </c:pt>
                <c:pt idx="1736">
                  <c:v>0.25158947319607705</c:v>
                </c:pt>
                <c:pt idx="1737">
                  <c:v>0.25158947319607705</c:v>
                </c:pt>
                <c:pt idx="1738">
                  <c:v>0.2783381434326202</c:v>
                </c:pt>
                <c:pt idx="1739">
                  <c:v>0.2783381434326202</c:v>
                </c:pt>
                <c:pt idx="1740">
                  <c:v>0.25158947319607705</c:v>
                </c:pt>
                <c:pt idx="1741">
                  <c:v>0.25158947319607705</c:v>
                </c:pt>
                <c:pt idx="1742">
                  <c:v>0.29178739480505556</c:v>
                </c:pt>
                <c:pt idx="1743">
                  <c:v>0.18459293718103709</c:v>
                </c:pt>
                <c:pt idx="1744">
                  <c:v>0.25153952902644505</c:v>
                </c:pt>
                <c:pt idx="1745">
                  <c:v>0.19799224438406782</c:v>
                </c:pt>
                <c:pt idx="1746">
                  <c:v>0.18459293718103709</c:v>
                </c:pt>
                <c:pt idx="1747">
                  <c:v>0.25153952902644505</c:v>
                </c:pt>
                <c:pt idx="1748">
                  <c:v>0.25153952902644505</c:v>
                </c:pt>
                <c:pt idx="1749">
                  <c:v>0.25153952902644505</c:v>
                </c:pt>
                <c:pt idx="1750">
                  <c:v>0.19799224438406782</c:v>
                </c:pt>
                <c:pt idx="1751">
                  <c:v>0.29173745063565093</c:v>
                </c:pt>
                <c:pt idx="1752">
                  <c:v>0.25153952902644505</c:v>
                </c:pt>
                <c:pt idx="1753">
                  <c:v>0.25153952902644505</c:v>
                </c:pt>
                <c:pt idx="1754">
                  <c:v>0.25153952902644505</c:v>
                </c:pt>
                <c:pt idx="1755">
                  <c:v>0.25153952902644505</c:v>
                </c:pt>
                <c:pt idx="1756">
                  <c:v>0.21139155158709855</c:v>
                </c:pt>
                <c:pt idx="1757">
                  <c:v>0.29173745063565093</c:v>
                </c:pt>
                <c:pt idx="1758">
                  <c:v>0.29173745063565093</c:v>
                </c:pt>
                <c:pt idx="1759">
                  <c:v>0.29173745063565093</c:v>
                </c:pt>
                <c:pt idx="1760">
                  <c:v>0.25153952902644505</c:v>
                </c:pt>
                <c:pt idx="1761">
                  <c:v>0.25153952902644505</c:v>
                </c:pt>
                <c:pt idx="1762">
                  <c:v>0.25153952902644505</c:v>
                </c:pt>
                <c:pt idx="1763">
                  <c:v>0.26493883622958947</c:v>
                </c:pt>
                <c:pt idx="1764">
                  <c:v>0.15779432277497563</c:v>
                </c:pt>
                <c:pt idx="1765">
                  <c:v>0.23814022182341432</c:v>
                </c:pt>
                <c:pt idx="1766">
                  <c:v>0.21139155158709855</c:v>
                </c:pt>
                <c:pt idx="1767">
                  <c:v>0.21139155158709855</c:v>
                </c:pt>
                <c:pt idx="1768">
                  <c:v>0.21139155158709855</c:v>
                </c:pt>
                <c:pt idx="1769">
                  <c:v>0.17119362997800636</c:v>
                </c:pt>
                <c:pt idx="1770">
                  <c:v>0.17119362997800636</c:v>
                </c:pt>
                <c:pt idx="1771">
                  <c:v>0.18459293718103709</c:v>
                </c:pt>
                <c:pt idx="1772">
                  <c:v>0.23814022182341432</c:v>
                </c:pt>
                <c:pt idx="1773">
                  <c:v>0.22474091462049728</c:v>
                </c:pt>
                <c:pt idx="1774">
                  <c:v>0.22474091462049728</c:v>
                </c:pt>
                <c:pt idx="1775">
                  <c:v>0.19799224438406782</c:v>
                </c:pt>
                <c:pt idx="1776">
                  <c:v>0.19799224438406782</c:v>
                </c:pt>
                <c:pt idx="1777">
                  <c:v>0.19799224438406782</c:v>
                </c:pt>
                <c:pt idx="1778">
                  <c:v>0.15779432277497563</c:v>
                </c:pt>
                <c:pt idx="1779">
                  <c:v>0.17119362997800636</c:v>
                </c:pt>
                <c:pt idx="1780">
                  <c:v>0.22474091462049728</c:v>
                </c:pt>
                <c:pt idx="1781">
                  <c:v>0.22474091462049728</c:v>
                </c:pt>
                <c:pt idx="1782">
                  <c:v>0.22474091462049728</c:v>
                </c:pt>
                <c:pt idx="1783">
                  <c:v>0.19799224438406782</c:v>
                </c:pt>
                <c:pt idx="1784">
                  <c:v>0.19799224438406782</c:v>
                </c:pt>
                <c:pt idx="1785">
                  <c:v>0.19799224438406782</c:v>
                </c:pt>
                <c:pt idx="1786">
                  <c:v>0.17119362997800636</c:v>
                </c:pt>
                <c:pt idx="1787">
                  <c:v>0.22474091462049728</c:v>
                </c:pt>
                <c:pt idx="1788">
                  <c:v>0.22474091462049728</c:v>
                </c:pt>
                <c:pt idx="1789">
                  <c:v>0.23819016599304632</c:v>
                </c:pt>
                <c:pt idx="1790">
                  <c:v>0.23819016599304632</c:v>
                </c:pt>
                <c:pt idx="1791">
                  <c:v>0.21134160741746655</c:v>
                </c:pt>
                <c:pt idx="1792">
                  <c:v>0.21134160741746655</c:v>
                </c:pt>
                <c:pt idx="1793">
                  <c:v>0.22474091462049728</c:v>
                </c:pt>
                <c:pt idx="1794">
                  <c:v>0.23819016599304632</c:v>
                </c:pt>
                <c:pt idx="1795">
                  <c:v>0.23819016599304632</c:v>
                </c:pt>
                <c:pt idx="1796">
                  <c:v>0.21139155158709855</c:v>
                </c:pt>
                <c:pt idx="1797">
                  <c:v>0.21139155158709855</c:v>
                </c:pt>
                <c:pt idx="1798">
                  <c:v>0.18454299301140509</c:v>
                </c:pt>
                <c:pt idx="1799">
                  <c:v>0.19794230021443582</c:v>
                </c:pt>
                <c:pt idx="1800">
                  <c:v>0.25158947319607705</c:v>
                </c:pt>
                <c:pt idx="1801">
                  <c:v>0.21139155158709855</c:v>
                </c:pt>
                <c:pt idx="1802">
                  <c:v>0.21139155158709855</c:v>
                </c:pt>
                <c:pt idx="1803">
                  <c:v>0.22474091462049728</c:v>
                </c:pt>
                <c:pt idx="1804">
                  <c:v>0.22474091462049728</c:v>
                </c:pt>
                <c:pt idx="1805">
                  <c:v>0.21139155158709855</c:v>
                </c:pt>
                <c:pt idx="1806">
                  <c:v>0.26493883622958947</c:v>
                </c:pt>
                <c:pt idx="1807">
                  <c:v>0.26493883622958947</c:v>
                </c:pt>
                <c:pt idx="1808">
                  <c:v>0.22474091462049728</c:v>
                </c:pt>
                <c:pt idx="1809">
                  <c:v>0.22474091462049728</c:v>
                </c:pt>
                <c:pt idx="1810">
                  <c:v>0.23814022182341432</c:v>
                </c:pt>
                <c:pt idx="1811">
                  <c:v>0.26493883622958947</c:v>
                </c:pt>
                <c:pt idx="1812">
                  <c:v>0.26493883622958947</c:v>
                </c:pt>
                <c:pt idx="1813">
                  <c:v>0.26493883622958947</c:v>
                </c:pt>
                <c:pt idx="1814">
                  <c:v>0.22474091462049728</c:v>
                </c:pt>
                <c:pt idx="1815">
                  <c:v>0.23814022182341432</c:v>
                </c:pt>
                <c:pt idx="1816">
                  <c:v>0.29178739480505556</c:v>
                </c:pt>
                <c:pt idx="1817">
                  <c:v>0.26493883622958947</c:v>
                </c:pt>
                <c:pt idx="1818">
                  <c:v>0.26493883622958947</c:v>
                </c:pt>
                <c:pt idx="1819">
                  <c:v>0.26493883622958947</c:v>
                </c:pt>
                <c:pt idx="1820">
                  <c:v>0.19794230021443582</c:v>
                </c:pt>
                <c:pt idx="1821">
                  <c:v>0.21134160741746655</c:v>
                </c:pt>
                <c:pt idx="1822">
                  <c:v>0.19794230021443582</c:v>
                </c:pt>
                <c:pt idx="1823">
                  <c:v>0.26498878039910778</c:v>
                </c:pt>
                <c:pt idx="1824">
                  <c:v>0.26498878039910778</c:v>
                </c:pt>
                <c:pt idx="1825">
                  <c:v>0.21134160741746655</c:v>
                </c:pt>
                <c:pt idx="1826">
                  <c:v>0.19794230021443582</c:v>
                </c:pt>
                <c:pt idx="1827">
                  <c:v>0.26498878039910778</c:v>
                </c:pt>
                <c:pt idx="1828">
                  <c:v>0.26498878039910778</c:v>
                </c:pt>
                <c:pt idx="1829">
                  <c:v>0.26498878039910778</c:v>
                </c:pt>
                <c:pt idx="1830">
                  <c:v>0.26498878039910778</c:v>
                </c:pt>
                <c:pt idx="1831">
                  <c:v>0.21134160741746655</c:v>
                </c:pt>
                <c:pt idx="1832">
                  <c:v>0.30518670200808629</c:v>
                </c:pt>
                <c:pt idx="1833">
                  <c:v>0.30518670200808629</c:v>
                </c:pt>
                <c:pt idx="1834">
                  <c:v>0.26498878039910778</c:v>
                </c:pt>
                <c:pt idx="1835">
                  <c:v>0.26498878039910778</c:v>
                </c:pt>
                <c:pt idx="1836">
                  <c:v>0.26498878039910778</c:v>
                </c:pt>
                <c:pt idx="1837">
                  <c:v>0.26498878039910778</c:v>
                </c:pt>
                <c:pt idx="1838">
                  <c:v>0.22474091462049728</c:v>
                </c:pt>
                <c:pt idx="1839">
                  <c:v>0.17114368580837436</c:v>
                </c:pt>
                <c:pt idx="1840">
                  <c:v>0.22474091462049728</c:v>
                </c:pt>
                <c:pt idx="1841">
                  <c:v>0.22474091462049728</c:v>
                </c:pt>
                <c:pt idx="1842">
                  <c:v>0.22474091462049728</c:v>
                </c:pt>
                <c:pt idx="1843">
                  <c:v>0.18454299301140509</c:v>
                </c:pt>
                <c:pt idx="1844">
                  <c:v>0.18454299301140509</c:v>
                </c:pt>
                <c:pt idx="1845">
                  <c:v>0.18454299301140509</c:v>
                </c:pt>
                <c:pt idx="1846">
                  <c:v>0.19794230021443582</c:v>
                </c:pt>
                <c:pt idx="1847">
                  <c:v>0.15774437860545731</c:v>
                </c:pt>
                <c:pt idx="1848">
                  <c:v>0.23819016599304632</c:v>
                </c:pt>
                <c:pt idx="1849">
                  <c:v>0.21134160741746655</c:v>
                </c:pt>
                <c:pt idx="1850">
                  <c:v>0.21134160741746655</c:v>
                </c:pt>
                <c:pt idx="1851">
                  <c:v>0.21134160741746655</c:v>
                </c:pt>
                <c:pt idx="1852">
                  <c:v>0.17114368580837436</c:v>
                </c:pt>
                <c:pt idx="1853">
                  <c:v>0.17114368580837436</c:v>
                </c:pt>
                <c:pt idx="1854">
                  <c:v>0.18454299301140509</c:v>
                </c:pt>
                <c:pt idx="1855">
                  <c:v>0.23819016599304632</c:v>
                </c:pt>
                <c:pt idx="1856">
                  <c:v>0.23819016599304632</c:v>
                </c:pt>
                <c:pt idx="1857">
                  <c:v>0.23819016599304632</c:v>
                </c:pt>
                <c:pt idx="1858">
                  <c:v>0.21134160741746655</c:v>
                </c:pt>
                <c:pt idx="1859">
                  <c:v>0.21134160741746655</c:v>
                </c:pt>
                <c:pt idx="1860">
                  <c:v>0.21134160741746655</c:v>
                </c:pt>
                <c:pt idx="1861">
                  <c:v>0.17114368580837436</c:v>
                </c:pt>
                <c:pt idx="1862">
                  <c:v>0.18454299301140509</c:v>
                </c:pt>
                <c:pt idx="1863">
                  <c:v>0.23819016599304632</c:v>
                </c:pt>
                <c:pt idx="1864">
                  <c:v>0.25153952902644505</c:v>
                </c:pt>
                <c:pt idx="1865">
                  <c:v>0.25153952902644505</c:v>
                </c:pt>
                <c:pt idx="1866">
                  <c:v>0.22479085879001559</c:v>
                </c:pt>
                <c:pt idx="1867">
                  <c:v>0.22479085879001559</c:v>
                </c:pt>
                <c:pt idx="1868">
                  <c:v>0.22479085879001559</c:v>
                </c:pt>
                <c:pt idx="1869">
                  <c:v>0.19799224438406782</c:v>
                </c:pt>
                <c:pt idx="1870">
                  <c:v>0.25153952902644505</c:v>
                </c:pt>
                <c:pt idx="1871">
                  <c:v>0.25153952902644505</c:v>
                </c:pt>
                <c:pt idx="1872">
                  <c:v>0.22474091462049728</c:v>
                </c:pt>
                <c:pt idx="1873">
                  <c:v>0.22474091462049728</c:v>
                </c:pt>
                <c:pt idx="1874">
                  <c:v>0.19799224438406782</c:v>
                </c:pt>
                <c:pt idx="1875">
                  <c:v>0.19799224438406782</c:v>
                </c:pt>
                <c:pt idx="1876">
                  <c:v>0.21139155158709855</c:v>
                </c:pt>
                <c:pt idx="1877">
                  <c:v>0.22474091462049728</c:v>
                </c:pt>
                <c:pt idx="1878">
                  <c:v>0.22474091462049728</c:v>
                </c:pt>
                <c:pt idx="1879">
                  <c:v>0.23819016599304632</c:v>
                </c:pt>
                <c:pt idx="1880">
                  <c:v>0.23819016599304632</c:v>
                </c:pt>
                <c:pt idx="1881">
                  <c:v>0.21134160741746655</c:v>
                </c:pt>
                <c:pt idx="1882">
                  <c:v>0.22474091462049728</c:v>
                </c:pt>
                <c:pt idx="1883">
                  <c:v>0.27838808760213851</c:v>
                </c:pt>
                <c:pt idx="1884">
                  <c:v>0.23819016599304632</c:v>
                </c:pt>
                <c:pt idx="1885">
                  <c:v>0.23819016599304632</c:v>
                </c:pt>
                <c:pt idx="1886">
                  <c:v>0.23819016599304632</c:v>
                </c:pt>
                <c:pt idx="1887">
                  <c:v>0.23819016599304632</c:v>
                </c:pt>
                <c:pt idx="1888">
                  <c:v>0.22474091462049728</c:v>
                </c:pt>
                <c:pt idx="1889">
                  <c:v>0.27838808760213851</c:v>
                </c:pt>
                <c:pt idx="1890">
                  <c:v>0.27838808760213851</c:v>
                </c:pt>
                <c:pt idx="1891">
                  <c:v>0.23819016599304632</c:v>
                </c:pt>
                <c:pt idx="1892">
                  <c:v>0.23819016599304632</c:v>
                </c:pt>
                <c:pt idx="1893">
                  <c:v>0.25158947319607705</c:v>
                </c:pt>
                <c:pt idx="1894">
                  <c:v>0.27838808760213851</c:v>
                </c:pt>
                <c:pt idx="1895">
                  <c:v>0.27838808760213851</c:v>
                </c:pt>
                <c:pt idx="1896">
                  <c:v>0.27838808760213851</c:v>
                </c:pt>
                <c:pt idx="1897">
                  <c:v>0.23819016599304632</c:v>
                </c:pt>
                <c:pt idx="1898">
                  <c:v>0.21139155158709855</c:v>
                </c:pt>
                <c:pt idx="1899">
                  <c:v>0.21139155158709855</c:v>
                </c:pt>
                <c:pt idx="1900">
                  <c:v>0.2783381434326202</c:v>
                </c:pt>
                <c:pt idx="1901">
                  <c:v>0.22479085879001559</c:v>
                </c:pt>
                <c:pt idx="1902">
                  <c:v>0.21139155158709855</c:v>
                </c:pt>
                <c:pt idx="1903">
                  <c:v>0.2783381434326202</c:v>
                </c:pt>
                <c:pt idx="1904">
                  <c:v>0.2783381434326202</c:v>
                </c:pt>
                <c:pt idx="1905">
                  <c:v>0.2783381434326202</c:v>
                </c:pt>
                <c:pt idx="1906">
                  <c:v>0.22479085879001559</c:v>
                </c:pt>
                <c:pt idx="1907">
                  <c:v>0.21139155158709855</c:v>
                </c:pt>
                <c:pt idx="1908">
                  <c:v>0.31853606504171239</c:v>
                </c:pt>
                <c:pt idx="1909">
                  <c:v>0.2783381434326202</c:v>
                </c:pt>
                <c:pt idx="1910">
                  <c:v>0.2783381434326202</c:v>
                </c:pt>
                <c:pt idx="1911">
                  <c:v>0.2783381434326202</c:v>
                </c:pt>
                <c:pt idx="1912">
                  <c:v>0.2783381434326202</c:v>
                </c:pt>
                <c:pt idx="1913">
                  <c:v>0.22479085879001559</c:v>
                </c:pt>
                <c:pt idx="1914">
                  <c:v>0.15774437860545731</c:v>
                </c:pt>
                <c:pt idx="1915">
                  <c:v>0.23819016599304632</c:v>
                </c:pt>
                <c:pt idx="1916">
                  <c:v>0.23819016599304632</c:v>
                </c:pt>
                <c:pt idx="1917">
                  <c:v>0.19799224438406782</c:v>
                </c:pt>
                <c:pt idx="1918">
                  <c:v>0.19799224438406782</c:v>
                </c:pt>
                <c:pt idx="1919">
                  <c:v>0.19799224438406782</c:v>
                </c:pt>
                <c:pt idx="1920">
                  <c:v>0.19799224438406782</c:v>
                </c:pt>
                <c:pt idx="1921">
                  <c:v>0.15774437860545731</c:v>
                </c:pt>
                <c:pt idx="1922">
                  <c:v>0.15779432277497563</c:v>
                </c:pt>
                <c:pt idx="1923">
                  <c:v>0.17119362997800636</c:v>
                </c:pt>
                <c:pt idx="1924">
                  <c:v>0.22479085879001559</c:v>
                </c:pt>
                <c:pt idx="1925">
                  <c:v>0.22479085879001559</c:v>
                </c:pt>
                <c:pt idx="1926">
                  <c:v>0.22479085879001559</c:v>
                </c:pt>
                <c:pt idx="1927">
                  <c:v>0.18459293718103709</c:v>
                </c:pt>
                <c:pt idx="1928">
                  <c:v>0.18459293718103709</c:v>
                </c:pt>
                <c:pt idx="1929">
                  <c:v>0.18459293718103709</c:v>
                </c:pt>
                <c:pt idx="1930">
                  <c:v>0.19799224438406782</c:v>
                </c:pt>
                <c:pt idx="1931">
                  <c:v>0.17119362997800636</c:v>
                </c:pt>
                <c:pt idx="1932">
                  <c:v>0.25153952902644505</c:v>
                </c:pt>
                <c:pt idx="1933">
                  <c:v>0.22479085879001559</c:v>
                </c:pt>
                <c:pt idx="1934">
                  <c:v>0.22479085879001559</c:v>
                </c:pt>
                <c:pt idx="1935">
                  <c:v>0.22479085879001559</c:v>
                </c:pt>
                <c:pt idx="1936">
                  <c:v>0.18459293718103709</c:v>
                </c:pt>
                <c:pt idx="1937">
                  <c:v>0.18459293718103709</c:v>
                </c:pt>
                <c:pt idx="1938">
                  <c:v>0.19799224438406782</c:v>
                </c:pt>
                <c:pt idx="1939">
                  <c:v>0.25153952902644505</c:v>
                </c:pt>
                <c:pt idx="1940">
                  <c:v>0.26498878039910778</c:v>
                </c:pt>
                <c:pt idx="1941">
                  <c:v>0.26498878039910778</c:v>
                </c:pt>
                <c:pt idx="1942">
                  <c:v>0.23814022182352801</c:v>
                </c:pt>
                <c:pt idx="1943">
                  <c:v>0.23814022182352801</c:v>
                </c:pt>
                <c:pt idx="1944">
                  <c:v>0.23814022182352801</c:v>
                </c:pt>
                <c:pt idx="1945">
                  <c:v>0.19794230021443582</c:v>
                </c:pt>
                <c:pt idx="1946">
                  <c:v>0.21134160741746655</c:v>
                </c:pt>
                <c:pt idx="1947">
                  <c:v>0.26498878039910778</c:v>
                </c:pt>
                <c:pt idx="1948">
                  <c:v>0.23819016599304632</c:v>
                </c:pt>
                <c:pt idx="1949">
                  <c:v>0.23819016599304632</c:v>
                </c:pt>
                <c:pt idx="1950">
                  <c:v>0.21134160741746655</c:v>
                </c:pt>
                <c:pt idx="1951">
                  <c:v>0.21134160741746655</c:v>
                </c:pt>
                <c:pt idx="1952">
                  <c:v>0.21134160741746655</c:v>
                </c:pt>
                <c:pt idx="1953">
                  <c:v>0.18454299301140509</c:v>
                </c:pt>
                <c:pt idx="1954">
                  <c:v>0.23819016599304632</c:v>
                </c:pt>
                <c:pt idx="1955">
                  <c:v>0.23819016599304632</c:v>
                </c:pt>
                <c:pt idx="1956">
                  <c:v>0.25153952902644505</c:v>
                </c:pt>
                <c:pt idx="1957">
                  <c:v>0.25153952902644505</c:v>
                </c:pt>
                <c:pt idx="1958">
                  <c:v>0.22479085879001559</c:v>
                </c:pt>
                <c:pt idx="1959">
                  <c:v>0.22479085879001559</c:v>
                </c:pt>
                <c:pt idx="1960">
                  <c:v>0.23819016599304632</c:v>
                </c:pt>
                <c:pt idx="1961">
                  <c:v>0.25153952902644505</c:v>
                </c:pt>
                <c:pt idx="1962">
                  <c:v>0.25153952902644505</c:v>
                </c:pt>
                <c:pt idx="1963">
                  <c:v>0.25153952902644505</c:v>
                </c:pt>
                <c:pt idx="1964">
                  <c:v>0.25153952902644505</c:v>
                </c:pt>
                <c:pt idx="1965">
                  <c:v>0.22479085879001559</c:v>
                </c:pt>
                <c:pt idx="1966">
                  <c:v>0.23819016599304632</c:v>
                </c:pt>
                <c:pt idx="1967">
                  <c:v>0.29173745063565093</c:v>
                </c:pt>
                <c:pt idx="1968">
                  <c:v>0.25153952902644505</c:v>
                </c:pt>
                <c:pt idx="1969">
                  <c:v>0.25153952902644505</c:v>
                </c:pt>
                <c:pt idx="1970">
                  <c:v>0.25153952902644505</c:v>
                </c:pt>
                <c:pt idx="1971">
                  <c:v>0.25153952902644505</c:v>
                </c:pt>
                <c:pt idx="1972">
                  <c:v>0.23819016599304632</c:v>
                </c:pt>
                <c:pt idx="1973">
                  <c:v>0.29173745063565093</c:v>
                </c:pt>
                <c:pt idx="1974">
                  <c:v>0.29173745063565093</c:v>
                </c:pt>
                <c:pt idx="1975">
                  <c:v>0.25153952902644505</c:v>
                </c:pt>
                <c:pt idx="1976">
                  <c:v>0.22474091462049728</c:v>
                </c:pt>
                <c:pt idx="1977">
                  <c:v>0.23814022182352801</c:v>
                </c:pt>
                <c:pt idx="1978">
                  <c:v>0.22474091462049728</c:v>
                </c:pt>
                <c:pt idx="1979">
                  <c:v>0.22474091462049728</c:v>
                </c:pt>
                <c:pt idx="1980">
                  <c:v>0.29178739480516924</c:v>
                </c:pt>
                <c:pt idx="1981">
                  <c:v>0.29178739480516924</c:v>
                </c:pt>
                <c:pt idx="1982">
                  <c:v>0.23814022182352801</c:v>
                </c:pt>
                <c:pt idx="1983">
                  <c:v>0.22474091462049728</c:v>
                </c:pt>
                <c:pt idx="1984">
                  <c:v>0.29178739480516924</c:v>
                </c:pt>
                <c:pt idx="1985">
                  <c:v>0.29178739480516924</c:v>
                </c:pt>
                <c:pt idx="1986">
                  <c:v>0.29178739480516924</c:v>
                </c:pt>
                <c:pt idx="1987">
                  <c:v>0.29178739480516924</c:v>
                </c:pt>
                <c:pt idx="1988">
                  <c:v>0.23814022182352801</c:v>
                </c:pt>
                <c:pt idx="1989">
                  <c:v>0.22474091462049728</c:v>
                </c:pt>
                <c:pt idx="1990">
                  <c:v>0.17119362997800636</c:v>
                </c:pt>
                <c:pt idx="1991">
                  <c:v>0.25153952902644505</c:v>
                </c:pt>
                <c:pt idx="1992">
                  <c:v>0.21134160741746655</c:v>
                </c:pt>
                <c:pt idx="1993">
                  <c:v>0.21134160741746655</c:v>
                </c:pt>
                <c:pt idx="1994">
                  <c:v>0.21134160741746655</c:v>
                </c:pt>
                <c:pt idx="1995">
                  <c:v>0.21134160741746655</c:v>
                </c:pt>
                <c:pt idx="1996">
                  <c:v>0.15779432277497563</c:v>
                </c:pt>
                <c:pt idx="1997">
                  <c:v>0.17114368580837436</c:v>
                </c:pt>
                <c:pt idx="1998">
                  <c:v>0.15779432277497563</c:v>
                </c:pt>
                <c:pt idx="1999">
                  <c:v>0.23814022182352801</c:v>
                </c:pt>
                <c:pt idx="2000">
                  <c:v>0.23814022182352801</c:v>
                </c:pt>
                <c:pt idx="2001">
                  <c:v>0.19794230021443582</c:v>
                </c:pt>
                <c:pt idx="2002">
                  <c:v>0.19794230021443582</c:v>
                </c:pt>
                <c:pt idx="2003">
                  <c:v>0.19794230021443582</c:v>
                </c:pt>
                <c:pt idx="2004">
                  <c:v>0.19794230021443582</c:v>
                </c:pt>
                <c:pt idx="2005">
                  <c:v>0.15779432277497563</c:v>
                </c:pt>
                <c:pt idx="2006">
                  <c:v>0.17114368580837436</c:v>
                </c:pt>
                <c:pt idx="2007">
                  <c:v>0.18454299301140509</c:v>
                </c:pt>
                <c:pt idx="2008">
                  <c:v>0.23814022182352801</c:v>
                </c:pt>
                <c:pt idx="2009">
                  <c:v>0.23814022182352801</c:v>
                </c:pt>
                <c:pt idx="2010">
                  <c:v>0.23814022182352801</c:v>
                </c:pt>
                <c:pt idx="2011">
                  <c:v>0.19794230021443582</c:v>
                </c:pt>
                <c:pt idx="2012">
                  <c:v>0.19794230021443582</c:v>
                </c:pt>
                <c:pt idx="2013">
                  <c:v>0.19794230021443582</c:v>
                </c:pt>
                <c:pt idx="2014">
                  <c:v>0.21134160741746655</c:v>
                </c:pt>
                <c:pt idx="2015">
                  <c:v>0.19799224438406782</c:v>
                </c:pt>
                <c:pt idx="2016">
                  <c:v>0.2783381434326202</c:v>
                </c:pt>
                <c:pt idx="2017">
                  <c:v>0.25158947319607705</c:v>
                </c:pt>
                <c:pt idx="2018">
                  <c:v>0.25158947319607705</c:v>
                </c:pt>
                <c:pt idx="2019">
                  <c:v>0.25158947319607705</c:v>
                </c:pt>
                <c:pt idx="2020">
                  <c:v>0.21139155158709855</c:v>
                </c:pt>
                <c:pt idx="2021">
                  <c:v>0.21139155158709855</c:v>
                </c:pt>
                <c:pt idx="2022">
                  <c:v>0.22479085879001559</c:v>
                </c:pt>
                <c:pt idx="2023">
                  <c:v>0.2783381434326202</c:v>
                </c:pt>
                <c:pt idx="2024">
                  <c:v>0.25153952902644505</c:v>
                </c:pt>
                <c:pt idx="2025">
                  <c:v>0.25153952902644505</c:v>
                </c:pt>
                <c:pt idx="2026">
                  <c:v>0.22479085879001559</c:v>
                </c:pt>
                <c:pt idx="2027">
                  <c:v>0.22479085879001559</c:v>
                </c:pt>
                <c:pt idx="2028">
                  <c:v>0.22479085879001559</c:v>
                </c:pt>
                <c:pt idx="2029">
                  <c:v>0.18459293718103709</c:v>
                </c:pt>
                <c:pt idx="2030">
                  <c:v>0.19799224438406782</c:v>
                </c:pt>
                <c:pt idx="2031">
                  <c:v>0.25153952902644505</c:v>
                </c:pt>
                <c:pt idx="2032">
                  <c:v>0.26498878039910778</c:v>
                </c:pt>
                <c:pt idx="2033">
                  <c:v>0.26498878039910778</c:v>
                </c:pt>
                <c:pt idx="2034">
                  <c:v>0.23814022182352801</c:v>
                </c:pt>
                <c:pt idx="2035">
                  <c:v>0.23814022182352801</c:v>
                </c:pt>
                <c:pt idx="2036">
                  <c:v>0.23814022182352801</c:v>
                </c:pt>
                <c:pt idx="2037">
                  <c:v>0.21134160741746655</c:v>
                </c:pt>
                <c:pt idx="2038">
                  <c:v>0.26498878039910778</c:v>
                </c:pt>
                <c:pt idx="2039">
                  <c:v>0.26498878039910778</c:v>
                </c:pt>
                <c:pt idx="2040">
                  <c:v>0.26498878039910778</c:v>
                </c:pt>
                <c:pt idx="2041">
                  <c:v>0.26498878039910778</c:v>
                </c:pt>
                <c:pt idx="2042">
                  <c:v>0.23814022182352801</c:v>
                </c:pt>
                <c:pt idx="2043">
                  <c:v>0.23814022182352801</c:v>
                </c:pt>
                <c:pt idx="2044">
                  <c:v>0.25153952902644505</c:v>
                </c:pt>
                <c:pt idx="2045">
                  <c:v>0.26498878039910778</c:v>
                </c:pt>
                <c:pt idx="2046">
                  <c:v>0.26498878039910778</c:v>
                </c:pt>
                <c:pt idx="2047">
                  <c:v>0.26498878039910778</c:v>
                </c:pt>
                <c:pt idx="2048">
                  <c:v>0.26498878039910778</c:v>
                </c:pt>
                <c:pt idx="2049">
                  <c:v>0.23814022182352801</c:v>
                </c:pt>
                <c:pt idx="2050">
                  <c:v>0.25153952902644505</c:v>
                </c:pt>
                <c:pt idx="2051">
                  <c:v>0.30518670200808629</c:v>
                </c:pt>
                <c:pt idx="2052">
                  <c:v>0.26498878039910778</c:v>
                </c:pt>
                <c:pt idx="2053">
                  <c:v>0.26498878039910778</c:v>
                </c:pt>
                <c:pt idx="2054">
                  <c:v>0.23819016599304632</c:v>
                </c:pt>
                <c:pt idx="2055">
                  <c:v>0.23819016599304632</c:v>
                </c:pt>
                <c:pt idx="2056">
                  <c:v>0.23819016599304632</c:v>
                </c:pt>
                <c:pt idx="2057">
                  <c:v>0.30513675783868166</c:v>
                </c:pt>
                <c:pt idx="2058">
                  <c:v>0.25158947319607705</c:v>
                </c:pt>
                <c:pt idx="2059">
                  <c:v>0.23819016599304632</c:v>
                </c:pt>
                <c:pt idx="2060">
                  <c:v>0.23819016599304632</c:v>
                </c:pt>
                <c:pt idx="2061">
                  <c:v>0.30513675783868166</c:v>
                </c:pt>
                <c:pt idx="2062">
                  <c:v>0.30513675783868166</c:v>
                </c:pt>
                <c:pt idx="2063">
                  <c:v>0.30513675783868166</c:v>
                </c:pt>
                <c:pt idx="2064">
                  <c:v>0.25158947319607705</c:v>
                </c:pt>
                <c:pt idx="2065">
                  <c:v>0.23819016599304632</c:v>
                </c:pt>
                <c:pt idx="2066">
                  <c:v>0.18454299301140509</c:v>
                </c:pt>
                <c:pt idx="2067">
                  <c:v>0.22479085879001559</c:v>
                </c:pt>
                <c:pt idx="2068">
                  <c:v>0.22479085879001559</c:v>
                </c:pt>
                <c:pt idx="2069">
                  <c:v>0.22479085879001559</c:v>
                </c:pt>
                <c:pt idx="2070">
                  <c:v>0.22479085879001559</c:v>
                </c:pt>
                <c:pt idx="2071">
                  <c:v>0.17114368580837436</c:v>
                </c:pt>
                <c:pt idx="2072">
                  <c:v>0.15774437860545731</c:v>
                </c:pt>
                <c:pt idx="2073">
                  <c:v>0.15774437860545731</c:v>
                </c:pt>
                <c:pt idx="2074">
                  <c:v>0.17114368580837436</c:v>
                </c:pt>
                <c:pt idx="2075">
                  <c:v>0.25158947319607705</c:v>
                </c:pt>
                <c:pt idx="2076">
                  <c:v>0.21139155158709855</c:v>
                </c:pt>
                <c:pt idx="2077">
                  <c:v>0.21139155158709855</c:v>
                </c:pt>
                <c:pt idx="2078">
                  <c:v>0.21139155158709855</c:v>
                </c:pt>
                <c:pt idx="2079">
                  <c:v>0.21139155158709855</c:v>
                </c:pt>
                <c:pt idx="2080">
                  <c:v>0.15774437860545731</c:v>
                </c:pt>
                <c:pt idx="2081">
                  <c:v>0.18459293718103709</c:v>
                </c:pt>
                <c:pt idx="2082">
                  <c:v>0.18459293718103709</c:v>
                </c:pt>
                <c:pt idx="2083">
                  <c:v>0.17114368580837436</c:v>
                </c:pt>
                <c:pt idx="2084">
                  <c:v>0.25158947319607705</c:v>
                </c:pt>
                <c:pt idx="2085">
                  <c:v>0.25158947319607705</c:v>
                </c:pt>
                <c:pt idx="2086">
                  <c:v>0.21139155158709855</c:v>
                </c:pt>
                <c:pt idx="2087">
                  <c:v>0.21139155158709855</c:v>
                </c:pt>
                <c:pt idx="2088">
                  <c:v>0.21139155158709855</c:v>
                </c:pt>
                <c:pt idx="2089">
                  <c:v>0.21139155158709855</c:v>
                </c:pt>
                <c:pt idx="2090">
                  <c:v>0.17114368580837436</c:v>
                </c:pt>
                <c:pt idx="2091">
                  <c:v>0.19794230021443582</c:v>
                </c:pt>
                <c:pt idx="2092">
                  <c:v>0.21134160741746655</c:v>
                </c:pt>
                <c:pt idx="2093">
                  <c:v>0.26493883622947578</c:v>
                </c:pt>
                <c:pt idx="2094">
                  <c:v>0.26493883622947578</c:v>
                </c:pt>
                <c:pt idx="2095">
                  <c:v>0.26493883622947578</c:v>
                </c:pt>
                <c:pt idx="2096">
                  <c:v>0.22474091462049728</c:v>
                </c:pt>
                <c:pt idx="2097">
                  <c:v>0.22474091462049728</c:v>
                </c:pt>
                <c:pt idx="2098">
                  <c:v>0.22474091462049728</c:v>
                </c:pt>
                <c:pt idx="2099">
                  <c:v>0.23814022182352801</c:v>
                </c:pt>
                <c:pt idx="2100">
                  <c:v>0.18454299301140509</c:v>
                </c:pt>
                <c:pt idx="2101">
                  <c:v>0.26498878039910778</c:v>
                </c:pt>
                <c:pt idx="2102">
                  <c:v>0.23814022182352801</c:v>
                </c:pt>
                <c:pt idx="2103">
                  <c:v>0.23814022182352801</c:v>
                </c:pt>
                <c:pt idx="2104">
                  <c:v>0.23814022182352801</c:v>
                </c:pt>
                <c:pt idx="2105">
                  <c:v>0.19794230021443582</c:v>
                </c:pt>
                <c:pt idx="2106">
                  <c:v>0.19794230021443582</c:v>
                </c:pt>
                <c:pt idx="2107">
                  <c:v>0.21134160741746655</c:v>
                </c:pt>
                <c:pt idx="2108">
                  <c:v>0.26498878039910778</c:v>
                </c:pt>
                <c:pt idx="2109">
                  <c:v>0.2783381434326202</c:v>
                </c:pt>
                <c:pt idx="2110">
                  <c:v>0.2783381434326202</c:v>
                </c:pt>
                <c:pt idx="2111">
                  <c:v>0.25158947319607705</c:v>
                </c:pt>
                <c:pt idx="2112">
                  <c:v>0.25158947319607705</c:v>
                </c:pt>
                <c:pt idx="2113">
                  <c:v>0.25158947319607705</c:v>
                </c:pt>
                <c:pt idx="2114">
                  <c:v>0.21139155158709855</c:v>
                </c:pt>
                <c:pt idx="2115">
                  <c:v>0.22479085879001559</c:v>
                </c:pt>
                <c:pt idx="2116">
                  <c:v>0.2783381434326202</c:v>
                </c:pt>
                <c:pt idx="2117">
                  <c:v>0.2783381434326202</c:v>
                </c:pt>
                <c:pt idx="2118">
                  <c:v>0.2783381434326202</c:v>
                </c:pt>
                <c:pt idx="2119">
                  <c:v>0.25158947319607705</c:v>
                </c:pt>
                <c:pt idx="2120">
                  <c:v>0.25158947319607705</c:v>
                </c:pt>
                <c:pt idx="2121">
                  <c:v>0.25158947319607705</c:v>
                </c:pt>
                <c:pt idx="2122">
                  <c:v>0.22479085879001559</c:v>
                </c:pt>
                <c:pt idx="2123">
                  <c:v>0.2783381434326202</c:v>
                </c:pt>
                <c:pt idx="2124">
                  <c:v>0.2783381434326202</c:v>
                </c:pt>
                <c:pt idx="2125">
                  <c:v>0.2783381434326202</c:v>
                </c:pt>
                <c:pt idx="2126">
                  <c:v>0.2783381434326202</c:v>
                </c:pt>
                <c:pt idx="2127">
                  <c:v>0.25158947319607705</c:v>
                </c:pt>
                <c:pt idx="2128">
                  <c:v>0.25158947319607705</c:v>
                </c:pt>
                <c:pt idx="2129">
                  <c:v>0.26498878039910778</c:v>
                </c:pt>
                <c:pt idx="2130">
                  <c:v>0.2783381434326202</c:v>
                </c:pt>
                <c:pt idx="2131">
                  <c:v>0.2783381434326202</c:v>
                </c:pt>
                <c:pt idx="2132">
                  <c:v>0.25153952902644505</c:v>
                </c:pt>
                <c:pt idx="2133">
                  <c:v>0.25153952902644505</c:v>
                </c:pt>
                <c:pt idx="2134">
                  <c:v>0.26493883622947578</c:v>
                </c:pt>
                <c:pt idx="2135">
                  <c:v>0.25153952902644505</c:v>
                </c:pt>
                <c:pt idx="2136">
                  <c:v>0.25153952902644505</c:v>
                </c:pt>
                <c:pt idx="2137">
                  <c:v>0.31858600921111702</c:v>
                </c:pt>
                <c:pt idx="2138">
                  <c:v>0.31858600921111702</c:v>
                </c:pt>
                <c:pt idx="2139">
                  <c:v>0.26493883622947578</c:v>
                </c:pt>
                <c:pt idx="2140">
                  <c:v>0.25153952902644505</c:v>
                </c:pt>
                <c:pt idx="2141">
                  <c:v>0.25153952902644505</c:v>
                </c:pt>
                <c:pt idx="2142">
                  <c:v>0.15779432277497563</c:v>
                </c:pt>
                <c:pt idx="2143">
                  <c:v>0.23814022182352801</c:v>
                </c:pt>
                <c:pt idx="2144">
                  <c:v>0.23814022182352801</c:v>
                </c:pt>
                <c:pt idx="2145">
                  <c:v>0.23814022182352801</c:v>
                </c:pt>
                <c:pt idx="2146">
                  <c:v>0.18459293718103709</c:v>
                </c:pt>
                <c:pt idx="2147">
                  <c:v>0.17119362997800636</c:v>
                </c:pt>
                <c:pt idx="2148">
                  <c:v>0.17119362997800636</c:v>
                </c:pt>
                <c:pt idx="2149">
                  <c:v>0.18459293718103709</c:v>
                </c:pt>
                <c:pt idx="2150">
                  <c:v>0.22474091462049728</c:v>
                </c:pt>
                <c:pt idx="2151">
                  <c:v>0.22474091462049728</c:v>
                </c:pt>
                <c:pt idx="2152">
                  <c:v>0.22474091462049728</c:v>
                </c:pt>
                <c:pt idx="2153">
                  <c:v>0.22474091462049728</c:v>
                </c:pt>
                <c:pt idx="2154">
                  <c:v>0.17119362997800636</c:v>
                </c:pt>
                <c:pt idx="2155">
                  <c:v>0.15779432277486194</c:v>
                </c:pt>
                <c:pt idx="2156">
                  <c:v>0.19794230021443582</c:v>
                </c:pt>
                <c:pt idx="2157">
                  <c:v>0.17119362997800636</c:v>
                </c:pt>
                <c:pt idx="2158">
                  <c:v>0.18459293718103709</c:v>
                </c:pt>
                <c:pt idx="2159">
                  <c:v>0.26493883622947578</c:v>
                </c:pt>
                <c:pt idx="2160">
                  <c:v>0.22474091462049728</c:v>
                </c:pt>
                <c:pt idx="2161">
                  <c:v>0.22474091462049728</c:v>
                </c:pt>
                <c:pt idx="2162">
                  <c:v>0.22474091462049728</c:v>
                </c:pt>
                <c:pt idx="2163">
                  <c:v>0.22474091462049728</c:v>
                </c:pt>
                <c:pt idx="2164">
                  <c:v>0.17119362997800636</c:v>
                </c:pt>
                <c:pt idx="2165">
                  <c:v>0.21139155158709855</c:v>
                </c:pt>
                <c:pt idx="2166">
                  <c:v>0.21139155158709855</c:v>
                </c:pt>
                <c:pt idx="2167">
                  <c:v>0.19794230021443582</c:v>
                </c:pt>
                <c:pt idx="2168">
                  <c:v>0.27838808760213851</c:v>
                </c:pt>
                <c:pt idx="2169">
                  <c:v>0.27838808760213851</c:v>
                </c:pt>
                <c:pt idx="2170">
                  <c:v>0.23819016599304632</c:v>
                </c:pt>
                <c:pt idx="2171">
                  <c:v>0.23819016599304632</c:v>
                </c:pt>
                <c:pt idx="2172">
                  <c:v>0.23819016599304632</c:v>
                </c:pt>
                <c:pt idx="2173">
                  <c:v>0.23819016599304632</c:v>
                </c:pt>
                <c:pt idx="2174">
                  <c:v>0.19794230021443582</c:v>
                </c:pt>
                <c:pt idx="2175">
                  <c:v>0.18459293718103709</c:v>
                </c:pt>
                <c:pt idx="2176">
                  <c:v>0.19799224438406782</c:v>
                </c:pt>
                <c:pt idx="2177">
                  <c:v>0.25158947319607705</c:v>
                </c:pt>
                <c:pt idx="2178">
                  <c:v>0.25158947319607705</c:v>
                </c:pt>
                <c:pt idx="2179">
                  <c:v>0.25158947319607705</c:v>
                </c:pt>
                <c:pt idx="2180">
                  <c:v>0.21139155158709855</c:v>
                </c:pt>
                <c:pt idx="2181">
                  <c:v>0.21139155158709855</c:v>
                </c:pt>
                <c:pt idx="2182">
                  <c:v>0.21139155158709855</c:v>
                </c:pt>
                <c:pt idx="2183">
                  <c:v>0.22479085879001559</c:v>
                </c:pt>
                <c:pt idx="2184">
                  <c:v>0.21134160741746655</c:v>
                </c:pt>
                <c:pt idx="2185">
                  <c:v>0.29178739480516924</c:v>
                </c:pt>
                <c:pt idx="2186">
                  <c:v>0.26493883622947578</c:v>
                </c:pt>
                <c:pt idx="2187">
                  <c:v>0.26493883622947578</c:v>
                </c:pt>
                <c:pt idx="2188">
                  <c:v>0.26493883622947578</c:v>
                </c:pt>
                <c:pt idx="2189">
                  <c:v>0.22474091462049728</c:v>
                </c:pt>
                <c:pt idx="2190">
                  <c:v>0.22474091462049728</c:v>
                </c:pt>
                <c:pt idx="2191">
                  <c:v>0.23814022182352801</c:v>
                </c:pt>
                <c:pt idx="2192">
                  <c:v>0.29178739480516924</c:v>
                </c:pt>
                <c:pt idx="2193">
                  <c:v>0.29178739480516924</c:v>
                </c:pt>
                <c:pt idx="2194">
                  <c:v>0.29178739480516924</c:v>
                </c:pt>
                <c:pt idx="2195">
                  <c:v>0.26493883622947578</c:v>
                </c:pt>
                <c:pt idx="2196">
                  <c:v>0.26493883622947578</c:v>
                </c:pt>
                <c:pt idx="2197">
                  <c:v>0.26493883622947578</c:v>
                </c:pt>
                <c:pt idx="2198">
                  <c:v>0.22474091462049728</c:v>
                </c:pt>
                <c:pt idx="2199">
                  <c:v>0.23814022182352801</c:v>
                </c:pt>
                <c:pt idx="2200">
                  <c:v>0.29178739480516924</c:v>
                </c:pt>
                <c:pt idx="2201">
                  <c:v>0.29178739480516924</c:v>
                </c:pt>
                <c:pt idx="2202">
                  <c:v>0.29178739480516924</c:v>
                </c:pt>
                <c:pt idx="2203">
                  <c:v>0.26493883622947578</c:v>
                </c:pt>
                <c:pt idx="2204">
                  <c:v>0.26493883622947578</c:v>
                </c:pt>
                <c:pt idx="2205">
                  <c:v>0.26493883622947578</c:v>
                </c:pt>
                <c:pt idx="2206">
                  <c:v>0.23814022182352801</c:v>
                </c:pt>
                <c:pt idx="2207">
                  <c:v>0.29178739480516924</c:v>
                </c:pt>
                <c:pt idx="2208">
                  <c:v>0.29178739480516924</c:v>
                </c:pt>
                <c:pt idx="2209">
                  <c:v>0.26498878039910778</c:v>
                </c:pt>
                <c:pt idx="2210">
                  <c:v>0.26498878039910778</c:v>
                </c:pt>
                <c:pt idx="2211">
                  <c:v>0.26498878039910778</c:v>
                </c:pt>
                <c:pt idx="2212">
                  <c:v>0.26498878039910778</c:v>
                </c:pt>
                <c:pt idx="2213">
                  <c:v>0.33193537224462943</c:v>
                </c:pt>
                <c:pt idx="2214">
                  <c:v>0.27838808760213851</c:v>
                </c:pt>
                <c:pt idx="2215">
                  <c:v>0.26498878039910778</c:v>
                </c:pt>
                <c:pt idx="2216">
                  <c:v>0.26498878039910778</c:v>
                </c:pt>
                <c:pt idx="2217">
                  <c:v>0.17114368580837436</c:v>
                </c:pt>
                <c:pt idx="2218">
                  <c:v>0.25158947319607705</c:v>
                </c:pt>
                <c:pt idx="2219">
                  <c:v>0.25158947319607705</c:v>
                </c:pt>
                <c:pt idx="2220">
                  <c:v>0.19794230021443582</c:v>
                </c:pt>
                <c:pt idx="2221">
                  <c:v>0.18454299301140509</c:v>
                </c:pt>
                <c:pt idx="2222">
                  <c:v>0.18454299301140509</c:v>
                </c:pt>
                <c:pt idx="2223">
                  <c:v>0.18454299301140509</c:v>
                </c:pt>
                <c:pt idx="2224">
                  <c:v>0.15774437860545731</c:v>
                </c:pt>
                <c:pt idx="2225">
                  <c:v>0.23819016599304632</c:v>
                </c:pt>
                <c:pt idx="2226">
                  <c:v>0.23819016599304632</c:v>
                </c:pt>
                <c:pt idx="2227">
                  <c:v>0.23819016599304632</c:v>
                </c:pt>
                <c:pt idx="2228">
                  <c:v>0.18454299301140509</c:v>
                </c:pt>
                <c:pt idx="2229">
                  <c:v>0.17114368580848804</c:v>
                </c:pt>
                <c:pt idx="2230">
                  <c:v>0.18454299301140509</c:v>
                </c:pt>
                <c:pt idx="2231">
                  <c:v>0.18454299301140509</c:v>
                </c:pt>
                <c:pt idx="2232">
                  <c:v>0.19794230021443582</c:v>
                </c:pt>
                <c:pt idx="2233">
                  <c:v>0.23819016599304632</c:v>
                </c:pt>
                <c:pt idx="2234">
                  <c:v>0.23819016599304632</c:v>
                </c:pt>
                <c:pt idx="2235">
                  <c:v>0.23819016599304632</c:v>
                </c:pt>
                <c:pt idx="2236">
                  <c:v>0.23819016599304632</c:v>
                </c:pt>
                <c:pt idx="2237">
                  <c:v>0.18454299301140509</c:v>
                </c:pt>
                <c:pt idx="2238">
                  <c:v>0.17114368580848804</c:v>
                </c:pt>
                <c:pt idx="2239">
                  <c:v>0.23819016599304632</c:v>
                </c:pt>
                <c:pt idx="2240">
                  <c:v>0.22474091462049728</c:v>
                </c:pt>
                <c:pt idx="2241">
                  <c:v>0.19799224438406782</c:v>
                </c:pt>
                <c:pt idx="2242">
                  <c:v>0.21139155158709855</c:v>
                </c:pt>
                <c:pt idx="2243">
                  <c:v>0.29173745063565093</c:v>
                </c:pt>
                <c:pt idx="2244">
                  <c:v>0.25153952902644505</c:v>
                </c:pt>
                <c:pt idx="2245">
                  <c:v>0.25153952902644505</c:v>
                </c:pt>
                <c:pt idx="2246">
                  <c:v>0.25153952902644505</c:v>
                </c:pt>
                <c:pt idx="2247">
                  <c:v>0.25153952902644505</c:v>
                </c:pt>
                <c:pt idx="2248">
                  <c:v>0.19799224438406782</c:v>
                </c:pt>
                <c:pt idx="2249">
                  <c:v>0.19794230021443582</c:v>
                </c:pt>
                <c:pt idx="2250">
                  <c:v>0.19794230021443582</c:v>
                </c:pt>
                <c:pt idx="2251">
                  <c:v>0.18459293718103709</c:v>
                </c:pt>
                <c:pt idx="2252">
                  <c:v>0.26493883622947578</c:v>
                </c:pt>
                <c:pt idx="2253">
                  <c:v>0.26493883622947578</c:v>
                </c:pt>
                <c:pt idx="2254">
                  <c:v>0.22474091462049728</c:v>
                </c:pt>
                <c:pt idx="2255">
                  <c:v>0.22474091462049728</c:v>
                </c:pt>
                <c:pt idx="2256">
                  <c:v>0.22474091462049728</c:v>
                </c:pt>
                <c:pt idx="2257">
                  <c:v>0.22474091462049728</c:v>
                </c:pt>
                <c:pt idx="2258">
                  <c:v>0.18459293718103709</c:v>
                </c:pt>
                <c:pt idx="2259">
                  <c:v>0.21139155158709855</c:v>
                </c:pt>
                <c:pt idx="2260">
                  <c:v>0.22479085879001559</c:v>
                </c:pt>
                <c:pt idx="2261">
                  <c:v>0.27838808760213851</c:v>
                </c:pt>
                <c:pt idx="2262">
                  <c:v>0.27838808760213851</c:v>
                </c:pt>
                <c:pt idx="2263">
                  <c:v>0.27838808760213851</c:v>
                </c:pt>
                <c:pt idx="2264">
                  <c:v>0.23819016599304632</c:v>
                </c:pt>
                <c:pt idx="2265">
                  <c:v>0.23819016599304632</c:v>
                </c:pt>
                <c:pt idx="2266">
                  <c:v>0.23819016599304632</c:v>
                </c:pt>
                <c:pt idx="2267">
                  <c:v>0.25158947319607705</c:v>
                </c:pt>
                <c:pt idx="2268">
                  <c:v>0.22479085879001559</c:v>
                </c:pt>
                <c:pt idx="2269">
                  <c:v>0.30513675783868166</c:v>
                </c:pt>
                <c:pt idx="2270">
                  <c:v>0.27838808760213851</c:v>
                </c:pt>
                <c:pt idx="2271">
                  <c:v>0.27838808760213851</c:v>
                </c:pt>
                <c:pt idx="2272">
                  <c:v>0.27838808760213851</c:v>
                </c:pt>
                <c:pt idx="2273">
                  <c:v>0.23819016599304632</c:v>
                </c:pt>
                <c:pt idx="2274">
                  <c:v>0.23819016599304632</c:v>
                </c:pt>
                <c:pt idx="2275">
                  <c:v>0.25158947319607705</c:v>
                </c:pt>
                <c:pt idx="2276">
                  <c:v>0.30513675783868166</c:v>
                </c:pt>
                <c:pt idx="2277">
                  <c:v>0.30513675783868166</c:v>
                </c:pt>
                <c:pt idx="2278">
                  <c:v>0.30513675783868166</c:v>
                </c:pt>
                <c:pt idx="2279">
                  <c:v>0.27838808760213851</c:v>
                </c:pt>
                <c:pt idx="2280">
                  <c:v>0.27838808760213851</c:v>
                </c:pt>
                <c:pt idx="2281">
                  <c:v>0.27838808760213851</c:v>
                </c:pt>
                <c:pt idx="2282">
                  <c:v>0.23819016599304632</c:v>
                </c:pt>
                <c:pt idx="2283">
                  <c:v>0.25158947319607705</c:v>
                </c:pt>
                <c:pt idx="2284">
                  <c:v>0.30513675783868166</c:v>
                </c:pt>
                <c:pt idx="2285">
                  <c:v>0.27833814343250651</c:v>
                </c:pt>
                <c:pt idx="2286">
                  <c:v>0.27833814343250651</c:v>
                </c:pt>
                <c:pt idx="2287">
                  <c:v>0.27833814343250651</c:v>
                </c:pt>
                <c:pt idx="2288">
                  <c:v>0.29173745063565093</c:v>
                </c:pt>
                <c:pt idx="2289">
                  <c:v>0.27833814343250651</c:v>
                </c:pt>
                <c:pt idx="2290">
                  <c:v>0.27833814343250651</c:v>
                </c:pt>
                <c:pt idx="2291">
                  <c:v>0.27833814343250651</c:v>
                </c:pt>
                <c:pt idx="2292">
                  <c:v>0.18459293718103709</c:v>
                </c:pt>
                <c:pt idx="2293">
                  <c:v>0.26493883622947578</c:v>
                </c:pt>
                <c:pt idx="2294">
                  <c:v>0.21139155158709855</c:v>
                </c:pt>
                <c:pt idx="2295">
                  <c:v>0.19799224438406782</c:v>
                </c:pt>
                <c:pt idx="2296">
                  <c:v>0.19799224438406782</c:v>
                </c:pt>
                <c:pt idx="2297">
                  <c:v>0.15779432277486194</c:v>
                </c:pt>
                <c:pt idx="2298">
                  <c:v>0.17119362997800636</c:v>
                </c:pt>
                <c:pt idx="2299">
                  <c:v>0.25153952902644505</c:v>
                </c:pt>
                <c:pt idx="2300">
                  <c:v>0.25153952902644505</c:v>
                </c:pt>
                <c:pt idx="2301">
                  <c:v>0.19799224438406782</c:v>
                </c:pt>
                <c:pt idx="2302">
                  <c:v>0.18459293718103709</c:v>
                </c:pt>
                <c:pt idx="2303">
                  <c:v>0.18459293718103709</c:v>
                </c:pt>
                <c:pt idx="2304">
                  <c:v>0.19799224438406782</c:v>
                </c:pt>
                <c:pt idx="2305">
                  <c:v>0.19799224438406782</c:v>
                </c:pt>
                <c:pt idx="2306">
                  <c:v>0.17119362997800636</c:v>
                </c:pt>
                <c:pt idx="2307">
                  <c:v>0.25153952902644505</c:v>
                </c:pt>
                <c:pt idx="2308">
                  <c:v>0.25153952902644505</c:v>
                </c:pt>
                <c:pt idx="2309">
                  <c:v>0.25153952902644505</c:v>
                </c:pt>
                <c:pt idx="2310">
                  <c:v>0.19799224438406782</c:v>
                </c:pt>
                <c:pt idx="2311">
                  <c:v>0.18459293718103709</c:v>
                </c:pt>
                <c:pt idx="2312">
                  <c:v>0.25153952902644505</c:v>
                </c:pt>
                <c:pt idx="2313">
                  <c:v>0.21134160741746655</c:v>
                </c:pt>
                <c:pt idx="2314">
                  <c:v>0.21134160741746655</c:v>
                </c:pt>
                <c:pt idx="2315">
                  <c:v>0.22474091462049728</c:v>
                </c:pt>
                <c:pt idx="2316">
                  <c:v>0.26498878039910778</c:v>
                </c:pt>
                <c:pt idx="2317">
                  <c:v>0.26498878039910778</c:v>
                </c:pt>
                <c:pt idx="2318">
                  <c:v>0.26498878039910778</c:v>
                </c:pt>
                <c:pt idx="2319">
                  <c:v>0.26498878039910778</c:v>
                </c:pt>
                <c:pt idx="2320">
                  <c:v>0.21134160741746655</c:v>
                </c:pt>
                <c:pt idx="2321">
                  <c:v>0.19794230021443582</c:v>
                </c:pt>
                <c:pt idx="2322">
                  <c:v>0.22474091462049728</c:v>
                </c:pt>
                <c:pt idx="2323">
                  <c:v>0.21139155158709855</c:v>
                </c:pt>
                <c:pt idx="2324">
                  <c:v>0.18454299301140509</c:v>
                </c:pt>
                <c:pt idx="2325">
                  <c:v>0.19794230021443582</c:v>
                </c:pt>
                <c:pt idx="2326">
                  <c:v>0.27838808760213851</c:v>
                </c:pt>
                <c:pt idx="2327">
                  <c:v>0.23819016599304632</c:v>
                </c:pt>
                <c:pt idx="2328">
                  <c:v>0.23819016599304632</c:v>
                </c:pt>
                <c:pt idx="2329">
                  <c:v>0.23819016599304632</c:v>
                </c:pt>
                <c:pt idx="2330">
                  <c:v>0.23819016599304632</c:v>
                </c:pt>
                <c:pt idx="2331">
                  <c:v>0.18454299301140509</c:v>
                </c:pt>
                <c:pt idx="2332">
                  <c:v>0.22474091462049728</c:v>
                </c:pt>
                <c:pt idx="2333">
                  <c:v>0.22474091462049728</c:v>
                </c:pt>
                <c:pt idx="2334">
                  <c:v>0.21139155158709855</c:v>
                </c:pt>
                <c:pt idx="2335">
                  <c:v>0.29173745063565093</c:v>
                </c:pt>
                <c:pt idx="2336">
                  <c:v>0.29173745063565093</c:v>
                </c:pt>
                <c:pt idx="2337">
                  <c:v>0.25153952902644505</c:v>
                </c:pt>
                <c:pt idx="2338">
                  <c:v>0.25153952902644505</c:v>
                </c:pt>
                <c:pt idx="2339">
                  <c:v>0.25153952902644505</c:v>
                </c:pt>
                <c:pt idx="2340">
                  <c:v>0.25153952902644505</c:v>
                </c:pt>
                <c:pt idx="2341">
                  <c:v>0.21139155158709855</c:v>
                </c:pt>
                <c:pt idx="2342">
                  <c:v>0.22474091462049728</c:v>
                </c:pt>
                <c:pt idx="2343">
                  <c:v>0.23814022182352801</c:v>
                </c:pt>
                <c:pt idx="2344">
                  <c:v>0.29173745063565093</c:v>
                </c:pt>
                <c:pt idx="2345">
                  <c:v>0.29173745063565093</c:v>
                </c:pt>
                <c:pt idx="2346">
                  <c:v>0.29173745063565093</c:v>
                </c:pt>
                <c:pt idx="2347">
                  <c:v>0.25153952902644505</c:v>
                </c:pt>
                <c:pt idx="2348">
                  <c:v>0.25153952902644505</c:v>
                </c:pt>
                <c:pt idx="2349">
                  <c:v>0.25153952902644505</c:v>
                </c:pt>
                <c:pt idx="2350">
                  <c:v>0.26493883622947578</c:v>
                </c:pt>
                <c:pt idx="2351">
                  <c:v>0.23814022182352801</c:v>
                </c:pt>
                <c:pt idx="2352">
                  <c:v>0.31858600921111702</c:v>
                </c:pt>
                <c:pt idx="2353">
                  <c:v>0.29173745063565093</c:v>
                </c:pt>
                <c:pt idx="2354">
                  <c:v>0.29173745063565093</c:v>
                </c:pt>
                <c:pt idx="2355">
                  <c:v>0.29173745063565093</c:v>
                </c:pt>
                <c:pt idx="2356">
                  <c:v>0.25153952902644505</c:v>
                </c:pt>
                <c:pt idx="2357">
                  <c:v>0.25153952902644505</c:v>
                </c:pt>
                <c:pt idx="2358">
                  <c:v>0.26493883622947578</c:v>
                </c:pt>
                <c:pt idx="2359">
                  <c:v>0.31858600921111702</c:v>
                </c:pt>
                <c:pt idx="2360">
                  <c:v>0.29178739480516924</c:v>
                </c:pt>
                <c:pt idx="2361">
                  <c:v>0.29178739480516924</c:v>
                </c:pt>
                <c:pt idx="2362">
                  <c:v>0.29178739480516924</c:v>
                </c:pt>
                <c:pt idx="2363">
                  <c:v>0.29178739480516924</c:v>
                </c:pt>
                <c:pt idx="2364">
                  <c:v>0.29178739480516924</c:v>
                </c:pt>
                <c:pt idx="2365">
                  <c:v>0.19794230021443582</c:v>
                </c:pt>
                <c:pt idx="2366">
                  <c:v>0.22474091462049728</c:v>
                </c:pt>
                <c:pt idx="2367">
                  <c:v>0.21134160741746655</c:v>
                </c:pt>
                <c:pt idx="2368">
                  <c:v>0.21134160741746655</c:v>
                </c:pt>
                <c:pt idx="2369">
                  <c:v>0.21134160741746655</c:v>
                </c:pt>
                <c:pt idx="2370">
                  <c:v>0.17114368580848804</c:v>
                </c:pt>
                <c:pt idx="2371">
                  <c:v>0.18454299301140509</c:v>
                </c:pt>
                <c:pt idx="2372">
                  <c:v>0.26498878039910778</c:v>
                </c:pt>
                <c:pt idx="2373">
                  <c:v>0.21134160741746655</c:v>
                </c:pt>
                <c:pt idx="2374">
                  <c:v>0.19794230021443582</c:v>
                </c:pt>
                <c:pt idx="2375">
                  <c:v>0.19794230021443582</c:v>
                </c:pt>
                <c:pt idx="2376">
                  <c:v>0.21134160741746655</c:v>
                </c:pt>
                <c:pt idx="2377">
                  <c:v>0.17114368580848804</c:v>
                </c:pt>
                <c:pt idx="2378">
                  <c:v>0.18454299301140509</c:v>
                </c:pt>
                <c:pt idx="2379">
                  <c:v>0.26498878039910778</c:v>
                </c:pt>
                <c:pt idx="2380">
                  <c:v>0.26498878039910778</c:v>
                </c:pt>
                <c:pt idx="2381">
                  <c:v>0.21134160741746655</c:v>
                </c:pt>
                <c:pt idx="2382">
                  <c:v>0.19794230021443582</c:v>
                </c:pt>
                <c:pt idx="2383">
                  <c:v>0.19794230021443582</c:v>
                </c:pt>
                <c:pt idx="2384">
                  <c:v>0.23814022182352801</c:v>
                </c:pt>
                <c:pt idx="2385">
                  <c:v>0.22479085879012928</c:v>
                </c:pt>
                <c:pt idx="2386">
                  <c:v>0.22479085879012928</c:v>
                </c:pt>
                <c:pt idx="2387">
                  <c:v>0.19799224438406782</c:v>
                </c:pt>
                <c:pt idx="2388">
                  <c:v>0.27833814343250651</c:v>
                </c:pt>
                <c:pt idx="2389">
                  <c:v>0.27833814343250651</c:v>
                </c:pt>
                <c:pt idx="2390">
                  <c:v>0.27833814343250651</c:v>
                </c:pt>
                <c:pt idx="2391">
                  <c:v>0.22479085879012928</c:v>
                </c:pt>
                <c:pt idx="2392">
                  <c:v>0.21139155158709855</c:v>
                </c:pt>
                <c:pt idx="2393">
                  <c:v>0.21139155158709855</c:v>
                </c:pt>
                <c:pt idx="2394">
                  <c:v>0.23819016599304632</c:v>
                </c:pt>
                <c:pt idx="2395">
                  <c:v>0.19799224438406782</c:v>
                </c:pt>
                <c:pt idx="2396">
                  <c:v>0.19799224438406782</c:v>
                </c:pt>
                <c:pt idx="2397">
                  <c:v>0.21139155158709855</c:v>
                </c:pt>
                <c:pt idx="2398">
                  <c:v>0.25153952902644505</c:v>
                </c:pt>
                <c:pt idx="2399">
                  <c:v>0.25153952902644505</c:v>
                </c:pt>
                <c:pt idx="2400">
                  <c:v>0.25153952902644505</c:v>
                </c:pt>
                <c:pt idx="2401">
                  <c:v>0.25153952902644505</c:v>
                </c:pt>
                <c:pt idx="2402">
                  <c:v>0.19799224438406782</c:v>
                </c:pt>
                <c:pt idx="2403">
                  <c:v>0.18459293718103709</c:v>
                </c:pt>
                <c:pt idx="2404">
                  <c:v>0.25153952902644505</c:v>
                </c:pt>
                <c:pt idx="2405">
                  <c:v>0.23819016599304632</c:v>
                </c:pt>
                <c:pt idx="2406">
                  <c:v>0.21134160741746655</c:v>
                </c:pt>
                <c:pt idx="2407">
                  <c:v>0.22474091462049728</c:v>
                </c:pt>
                <c:pt idx="2408">
                  <c:v>0.30518670200808629</c:v>
                </c:pt>
                <c:pt idx="2409">
                  <c:v>0.26498878039910778</c:v>
                </c:pt>
                <c:pt idx="2410">
                  <c:v>0.26498878039910778</c:v>
                </c:pt>
                <c:pt idx="2411">
                  <c:v>0.26498878039910778</c:v>
                </c:pt>
                <c:pt idx="2412">
                  <c:v>0.26498878039910778</c:v>
                </c:pt>
                <c:pt idx="2413">
                  <c:v>0.21134160741746655</c:v>
                </c:pt>
                <c:pt idx="2414">
                  <c:v>0.23819016599304632</c:v>
                </c:pt>
                <c:pt idx="2415">
                  <c:v>0.23819016599304632</c:v>
                </c:pt>
                <c:pt idx="2416">
                  <c:v>0.22474091462049728</c:v>
                </c:pt>
                <c:pt idx="2417">
                  <c:v>0.30518670200808629</c:v>
                </c:pt>
                <c:pt idx="2418">
                  <c:v>0.30518670200808629</c:v>
                </c:pt>
                <c:pt idx="2419">
                  <c:v>0.26498878039910778</c:v>
                </c:pt>
                <c:pt idx="2420">
                  <c:v>0.26498878039910778</c:v>
                </c:pt>
                <c:pt idx="2421">
                  <c:v>0.26498878039910778</c:v>
                </c:pt>
                <c:pt idx="2422">
                  <c:v>0.26498878039910778</c:v>
                </c:pt>
                <c:pt idx="2423">
                  <c:v>0.22474091462049728</c:v>
                </c:pt>
                <c:pt idx="2424">
                  <c:v>0.23819016599304632</c:v>
                </c:pt>
                <c:pt idx="2425">
                  <c:v>0.25158947319607705</c:v>
                </c:pt>
                <c:pt idx="2426">
                  <c:v>0.30518670200808629</c:v>
                </c:pt>
                <c:pt idx="2427">
                  <c:v>0.30518670200808629</c:v>
                </c:pt>
                <c:pt idx="2428">
                  <c:v>0.30518670200808629</c:v>
                </c:pt>
                <c:pt idx="2429">
                  <c:v>0.26498878039910778</c:v>
                </c:pt>
                <c:pt idx="2430">
                  <c:v>0.26498878039910778</c:v>
                </c:pt>
                <c:pt idx="2431">
                  <c:v>0.26498878039910778</c:v>
                </c:pt>
                <c:pt idx="2432">
                  <c:v>0.27838808760213851</c:v>
                </c:pt>
                <c:pt idx="2433">
                  <c:v>0.30513675783868166</c:v>
                </c:pt>
                <c:pt idx="2434">
                  <c:v>0.30513675783868166</c:v>
                </c:pt>
                <c:pt idx="2435">
                  <c:v>0.30513675783868166</c:v>
                </c:pt>
                <c:pt idx="2436">
                  <c:v>0.30513675783868166</c:v>
                </c:pt>
                <c:pt idx="2437">
                  <c:v>0.15774437860545731</c:v>
                </c:pt>
                <c:pt idx="2438">
                  <c:v>0.22479085879012928</c:v>
                </c:pt>
                <c:pt idx="2439">
                  <c:v>0.22479085879012928</c:v>
                </c:pt>
                <c:pt idx="2440">
                  <c:v>0.22479085879012928</c:v>
                </c:pt>
                <c:pt idx="2441">
                  <c:v>0.18459293718103709</c:v>
                </c:pt>
                <c:pt idx="2442">
                  <c:v>0.19799224438406782</c:v>
                </c:pt>
                <c:pt idx="2443">
                  <c:v>0.22479085879012928</c:v>
                </c:pt>
                <c:pt idx="2444">
                  <c:v>0.21139155158709855</c:v>
                </c:pt>
                <c:pt idx="2445">
                  <c:v>0.21139155158709855</c:v>
                </c:pt>
                <c:pt idx="2446">
                  <c:v>0.21139155158709855</c:v>
                </c:pt>
                <c:pt idx="2447">
                  <c:v>0.18459293718103709</c:v>
                </c:pt>
                <c:pt idx="2448">
                  <c:v>0.18459293718103709</c:v>
                </c:pt>
                <c:pt idx="2449">
                  <c:v>0.19799224438406782</c:v>
                </c:pt>
                <c:pt idx="2450">
                  <c:v>0.27833814343250651</c:v>
                </c:pt>
                <c:pt idx="2451">
                  <c:v>0.22479085879012928</c:v>
                </c:pt>
                <c:pt idx="2452">
                  <c:v>0.21139155158709855</c:v>
                </c:pt>
                <c:pt idx="2453">
                  <c:v>0.21139155158709855</c:v>
                </c:pt>
                <c:pt idx="2454">
                  <c:v>0.25158947319607705</c:v>
                </c:pt>
                <c:pt idx="2455">
                  <c:v>0.23814022182352801</c:v>
                </c:pt>
                <c:pt idx="2456">
                  <c:v>0.19794230021443582</c:v>
                </c:pt>
                <c:pt idx="2457">
                  <c:v>0.21134160741746655</c:v>
                </c:pt>
                <c:pt idx="2458">
                  <c:v>0.29178739480516924</c:v>
                </c:pt>
                <c:pt idx="2459">
                  <c:v>0.29178739480516924</c:v>
                </c:pt>
                <c:pt idx="2460">
                  <c:v>0.23814022182352801</c:v>
                </c:pt>
                <c:pt idx="2461">
                  <c:v>0.22474091462049728</c:v>
                </c:pt>
                <c:pt idx="2462">
                  <c:v>0.22474091462049728</c:v>
                </c:pt>
                <c:pt idx="2463">
                  <c:v>0.22474091462049728</c:v>
                </c:pt>
                <c:pt idx="2464">
                  <c:v>0.22479085879012928</c:v>
                </c:pt>
                <c:pt idx="2465">
                  <c:v>0.21134160741746655</c:v>
                </c:pt>
                <c:pt idx="2466">
                  <c:v>0.21134160741746655</c:v>
                </c:pt>
                <c:pt idx="2467">
                  <c:v>0.18454299301140509</c:v>
                </c:pt>
                <c:pt idx="2468">
                  <c:v>0.26498878039910778</c:v>
                </c:pt>
                <c:pt idx="2469">
                  <c:v>0.26498878039910778</c:v>
                </c:pt>
                <c:pt idx="2470">
                  <c:v>0.26498878039910778</c:v>
                </c:pt>
                <c:pt idx="2471">
                  <c:v>0.21134160741746655</c:v>
                </c:pt>
                <c:pt idx="2472">
                  <c:v>0.19794230021443582</c:v>
                </c:pt>
                <c:pt idx="2473">
                  <c:v>0.23819016599304632</c:v>
                </c:pt>
                <c:pt idx="2474">
                  <c:v>0.26498878039910778</c:v>
                </c:pt>
                <c:pt idx="2475">
                  <c:v>0.22479085879012928</c:v>
                </c:pt>
                <c:pt idx="2476">
                  <c:v>0.22479085879012928</c:v>
                </c:pt>
                <c:pt idx="2477">
                  <c:v>0.23819016599304632</c:v>
                </c:pt>
                <c:pt idx="2478">
                  <c:v>0.27833814343250651</c:v>
                </c:pt>
                <c:pt idx="2479">
                  <c:v>0.27833814343250651</c:v>
                </c:pt>
                <c:pt idx="2480">
                  <c:v>0.27833814343250651</c:v>
                </c:pt>
                <c:pt idx="2481">
                  <c:v>0.27833814343250651</c:v>
                </c:pt>
                <c:pt idx="2482">
                  <c:v>0.22479085879012928</c:v>
                </c:pt>
                <c:pt idx="2483">
                  <c:v>0.21139155158709855</c:v>
                </c:pt>
                <c:pt idx="2484">
                  <c:v>0.26498878039910778</c:v>
                </c:pt>
                <c:pt idx="2485">
                  <c:v>0.25153952902644505</c:v>
                </c:pt>
                <c:pt idx="2486">
                  <c:v>0.22479085879012928</c:v>
                </c:pt>
                <c:pt idx="2487">
                  <c:v>0.23819016599304632</c:v>
                </c:pt>
                <c:pt idx="2488">
                  <c:v>0.31853606504171239</c:v>
                </c:pt>
                <c:pt idx="2489">
                  <c:v>0.27833814343250651</c:v>
                </c:pt>
                <c:pt idx="2490">
                  <c:v>0.27833814343250651</c:v>
                </c:pt>
                <c:pt idx="2491">
                  <c:v>0.27833814343250651</c:v>
                </c:pt>
                <c:pt idx="2492">
                  <c:v>0.27833814343250651</c:v>
                </c:pt>
                <c:pt idx="2493">
                  <c:v>0.22479085879012928</c:v>
                </c:pt>
                <c:pt idx="2494">
                  <c:v>0.25153952902644505</c:v>
                </c:pt>
                <c:pt idx="2495">
                  <c:v>0.25153952902644505</c:v>
                </c:pt>
                <c:pt idx="2496">
                  <c:v>0.23819016599304632</c:v>
                </c:pt>
                <c:pt idx="2497">
                  <c:v>0.31853606504171239</c:v>
                </c:pt>
                <c:pt idx="2498">
                  <c:v>0.31853606504171239</c:v>
                </c:pt>
                <c:pt idx="2499">
                  <c:v>0.27833814343250651</c:v>
                </c:pt>
                <c:pt idx="2500">
                  <c:v>0.27833814343250651</c:v>
                </c:pt>
                <c:pt idx="2501">
                  <c:v>0.27833814343250651</c:v>
                </c:pt>
                <c:pt idx="2502">
                  <c:v>0.27833814343250651</c:v>
                </c:pt>
                <c:pt idx="2503">
                  <c:v>0.23819016599304632</c:v>
                </c:pt>
                <c:pt idx="2504">
                  <c:v>0.31858600921111702</c:v>
                </c:pt>
                <c:pt idx="2505">
                  <c:v>0.31858600921111702</c:v>
                </c:pt>
                <c:pt idx="2506">
                  <c:v>0.31858600921111702</c:v>
                </c:pt>
                <c:pt idx="2507">
                  <c:v>0.15779432277486194</c:v>
                </c:pt>
                <c:pt idx="2508">
                  <c:v>0.23814022182352801</c:v>
                </c:pt>
                <c:pt idx="2509">
                  <c:v>0.23814022182352801</c:v>
                </c:pt>
                <c:pt idx="2510">
                  <c:v>0.23814022182352801</c:v>
                </c:pt>
                <c:pt idx="2511">
                  <c:v>0.19794230021443582</c:v>
                </c:pt>
                <c:pt idx="2512">
                  <c:v>0.15779432277486194</c:v>
                </c:pt>
                <c:pt idx="2513">
                  <c:v>0.22474091462049728</c:v>
                </c:pt>
                <c:pt idx="2514">
                  <c:v>0.22474091462049728</c:v>
                </c:pt>
                <c:pt idx="2515">
                  <c:v>0.22474091462049728</c:v>
                </c:pt>
                <c:pt idx="2516">
                  <c:v>0.19794230021443582</c:v>
                </c:pt>
                <c:pt idx="2517">
                  <c:v>0.19794230021443582</c:v>
                </c:pt>
                <c:pt idx="2518">
                  <c:v>0.21134160741746655</c:v>
                </c:pt>
                <c:pt idx="2519">
                  <c:v>0.23814022182352801</c:v>
                </c:pt>
                <c:pt idx="2520">
                  <c:v>0.22474091462049728</c:v>
                </c:pt>
                <c:pt idx="2521">
                  <c:v>0.22474091462049728</c:v>
                </c:pt>
                <c:pt idx="2522">
                  <c:v>0.22474091462049728</c:v>
                </c:pt>
                <c:pt idx="2523">
                  <c:v>0.26493883622947578</c:v>
                </c:pt>
                <c:pt idx="2524">
                  <c:v>0.21139155158709855</c:v>
                </c:pt>
                <c:pt idx="2525">
                  <c:v>0.21139155158709855</c:v>
                </c:pt>
                <c:pt idx="2526">
                  <c:v>0.22479085879012928</c:v>
                </c:pt>
                <c:pt idx="2527">
                  <c:v>0.30513675783868166</c:v>
                </c:pt>
                <c:pt idx="2528">
                  <c:v>0.25158947319607705</c:v>
                </c:pt>
                <c:pt idx="2529">
                  <c:v>0.23819016599304632</c:v>
                </c:pt>
                <c:pt idx="2530">
                  <c:v>0.23819016599304632</c:v>
                </c:pt>
                <c:pt idx="2531">
                  <c:v>0.21134160741746655</c:v>
                </c:pt>
                <c:pt idx="2532">
                  <c:v>0.23814022182352801</c:v>
                </c:pt>
                <c:pt idx="2533">
                  <c:v>0.22479085879012928</c:v>
                </c:pt>
                <c:pt idx="2534">
                  <c:v>0.18459293718103709</c:v>
                </c:pt>
                <c:pt idx="2535">
                  <c:v>0.19799224438406782</c:v>
                </c:pt>
                <c:pt idx="2536">
                  <c:v>0.27833814343250651</c:v>
                </c:pt>
                <c:pt idx="2537">
                  <c:v>0.27833814343250651</c:v>
                </c:pt>
                <c:pt idx="2538">
                  <c:v>0.22479085879012928</c:v>
                </c:pt>
                <c:pt idx="2539">
                  <c:v>0.21139155158709855</c:v>
                </c:pt>
                <c:pt idx="2540">
                  <c:v>0.21139155158709855</c:v>
                </c:pt>
                <c:pt idx="2541">
                  <c:v>0.26498878039910778</c:v>
                </c:pt>
                <c:pt idx="2542">
                  <c:v>0.25153952902644505</c:v>
                </c:pt>
                <c:pt idx="2543">
                  <c:v>0.25158947319607705</c:v>
                </c:pt>
                <c:pt idx="2544">
                  <c:v>0.23814022182352801</c:v>
                </c:pt>
                <c:pt idx="2545">
                  <c:v>0.23814022182352801</c:v>
                </c:pt>
                <c:pt idx="2546">
                  <c:v>0.21134160741746655</c:v>
                </c:pt>
                <c:pt idx="2547">
                  <c:v>0.29178739480516924</c:v>
                </c:pt>
                <c:pt idx="2548">
                  <c:v>0.29178739480516924</c:v>
                </c:pt>
                <c:pt idx="2549">
                  <c:v>0.29178739480516924</c:v>
                </c:pt>
                <c:pt idx="2550">
                  <c:v>0.23814022182352801</c:v>
                </c:pt>
                <c:pt idx="2551">
                  <c:v>0.22474091462049728</c:v>
                </c:pt>
                <c:pt idx="2552">
                  <c:v>0.25153952902644505</c:v>
                </c:pt>
                <c:pt idx="2553">
                  <c:v>0.27833814343250651</c:v>
                </c:pt>
                <c:pt idx="2554">
                  <c:v>0.23814022182352801</c:v>
                </c:pt>
                <c:pt idx="2555">
                  <c:v>0.23814022182352801</c:v>
                </c:pt>
                <c:pt idx="2556">
                  <c:v>0.25153952902644505</c:v>
                </c:pt>
                <c:pt idx="2557">
                  <c:v>0.29178739480516924</c:v>
                </c:pt>
                <c:pt idx="2558">
                  <c:v>0.29178739480516924</c:v>
                </c:pt>
                <c:pt idx="2559">
                  <c:v>0.29178739480516924</c:v>
                </c:pt>
                <c:pt idx="2560">
                  <c:v>0.29178739480516924</c:v>
                </c:pt>
                <c:pt idx="2561">
                  <c:v>0.23814022182352801</c:v>
                </c:pt>
                <c:pt idx="2562">
                  <c:v>0.22474091462049728</c:v>
                </c:pt>
                <c:pt idx="2563">
                  <c:v>0.27833814343250651</c:v>
                </c:pt>
                <c:pt idx="2564">
                  <c:v>0.26498878039910778</c:v>
                </c:pt>
                <c:pt idx="2565">
                  <c:v>0.23814022182352801</c:v>
                </c:pt>
                <c:pt idx="2566">
                  <c:v>0.25153952902644505</c:v>
                </c:pt>
                <c:pt idx="2567">
                  <c:v>0.33198531641414775</c:v>
                </c:pt>
                <c:pt idx="2568">
                  <c:v>0.29178739480516924</c:v>
                </c:pt>
                <c:pt idx="2569">
                  <c:v>0.29178739480516924</c:v>
                </c:pt>
                <c:pt idx="2570">
                  <c:v>0.29178739480516924</c:v>
                </c:pt>
                <c:pt idx="2571">
                  <c:v>0.29178739480516924</c:v>
                </c:pt>
                <c:pt idx="2572">
                  <c:v>0.23814022182352801</c:v>
                </c:pt>
                <c:pt idx="2573">
                  <c:v>0.33193537224474312</c:v>
                </c:pt>
                <c:pt idx="2574">
                  <c:v>0.33193537224474312</c:v>
                </c:pt>
                <c:pt idx="2575">
                  <c:v>0.17114368580848804</c:v>
                </c:pt>
                <c:pt idx="2576">
                  <c:v>0.25158947319607705</c:v>
                </c:pt>
                <c:pt idx="2577">
                  <c:v>0.25158947319607705</c:v>
                </c:pt>
                <c:pt idx="2578">
                  <c:v>0.15774437860545731</c:v>
                </c:pt>
                <c:pt idx="2579">
                  <c:v>0.15774437860545731</c:v>
                </c:pt>
                <c:pt idx="2580">
                  <c:v>0.23819016599304632</c:v>
                </c:pt>
                <c:pt idx="2581">
                  <c:v>0.23819016599304632</c:v>
                </c:pt>
                <c:pt idx="2582">
                  <c:v>0.23819016599304632</c:v>
                </c:pt>
                <c:pt idx="2583">
                  <c:v>0.21139155158709855</c:v>
                </c:pt>
                <c:pt idx="2584">
                  <c:v>0.21139155158709855</c:v>
                </c:pt>
                <c:pt idx="2585">
                  <c:v>0.17114368580848804</c:v>
                </c:pt>
                <c:pt idx="2586">
                  <c:v>0.23819016599304632</c:v>
                </c:pt>
                <c:pt idx="2587">
                  <c:v>0.23819016599304632</c:v>
                </c:pt>
                <c:pt idx="2588">
                  <c:v>0.23819016599304632</c:v>
                </c:pt>
                <c:pt idx="2589">
                  <c:v>0.23819016599304632</c:v>
                </c:pt>
                <c:pt idx="2590">
                  <c:v>0.22474091462049728</c:v>
                </c:pt>
                <c:pt idx="2591">
                  <c:v>0.22474091462049728</c:v>
                </c:pt>
                <c:pt idx="2592">
                  <c:v>0.23814022182352801</c:v>
                </c:pt>
                <c:pt idx="2593">
                  <c:v>0.26493883622947578</c:v>
                </c:pt>
                <c:pt idx="2594">
                  <c:v>0.25153952902655874</c:v>
                </c:pt>
                <c:pt idx="2595">
                  <c:v>0.25153952902655874</c:v>
                </c:pt>
                <c:pt idx="2596">
                  <c:v>0.25153952902655874</c:v>
                </c:pt>
                <c:pt idx="2597">
                  <c:v>0.22479085879012928</c:v>
                </c:pt>
                <c:pt idx="2598">
                  <c:v>0.25158947319607705</c:v>
                </c:pt>
                <c:pt idx="2599">
                  <c:v>0.19794230021443582</c:v>
                </c:pt>
                <c:pt idx="2600">
                  <c:v>0.19794230021443582</c:v>
                </c:pt>
                <c:pt idx="2601">
                  <c:v>0.21134160741746655</c:v>
                </c:pt>
                <c:pt idx="2602">
                  <c:v>0.29178739480516924</c:v>
                </c:pt>
                <c:pt idx="2603">
                  <c:v>0.23814022182352801</c:v>
                </c:pt>
                <c:pt idx="2604">
                  <c:v>0.22474091462049728</c:v>
                </c:pt>
                <c:pt idx="2605">
                  <c:v>0.22474091462049728</c:v>
                </c:pt>
                <c:pt idx="2606">
                  <c:v>0.27833814343250651</c:v>
                </c:pt>
                <c:pt idx="2607">
                  <c:v>0.23814022182352801</c:v>
                </c:pt>
                <c:pt idx="2608">
                  <c:v>0.26493883622947578</c:v>
                </c:pt>
                <c:pt idx="2609">
                  <c:v>0.25158947319607705</c:v>
                </c:pt>
                <c:pt idx="2610">
                  <c:v>0.21139155158709855</c:v>
                </c:pt>
                <c:pt idx="2611">
                  <c:v>0.22479085879012928</c:v>
                </c:pt>
                <c:pt idx="2612">
                  <c:v>0.30513675783868166</c:v>
                </c:pt>
                <c:pt idx="2613">
                  <c:v>0.30513675783868166</c:v>
                </c:pt>
                <c:pt idx="2614">
                  <c:v>0.25158947319607705</c:v>
                </c:pt>
                <c:pt idx="2615">
                  <c:v>0.23819016599304632</c:v>
                </c:pt>
                <c:pt idx="2616">
                  <c:v>0.23819016599304632</c:v>
                </c:pt>
                <c:pt idx="2617">
                  <c:v>0.27833814343250651</c:v>
                </c:pt>
                <c:pt idx="2618">
                  <c:v>0.26498878039910778</c:v>
                </c:pt>
                <c:pt idx="2619">
                  <c:v>0.26493883622947578</c:v>
                </c:pt>
                <c:pt idx="2620">
                  <c:v>0.25158947319607705</c:v>
                </c:pt>
                <c:pt idx="2621">
                  <c:v>0.25158947319607705</c:v>
                </c:pt>
                <c:pt idx="2622">
                  <c:v>0.22479085879012928</c:v>
                </c:pt>
                <c:pt idx="2623">
                  <c:v>0.30513675783868166</c:v>
                </c:pt>
                <c:pt idx="2624">
                  <c:v>0.30513675783868166</c:v>
                </c:pt>
                <c:pt idx="2625">
                  <c:v>0.30513675783868166</c:v>
                </c:pt>
                <c:pt idx="2626">
                  <c:v>0.25158947319607705</c:v>
                </c:pt>
                <c:pt idx="2627">
                  <c:v>0.23819016599304632</c:v>
                </c:pt>
                <c:pt idx="2628">
                  <c:v>0.26498878039910778</c:v>
                </c:pt>
                <c:pt idx="2629">
                  <c:v>0.29178739480516924</c:v>
                </c:pt>
                <c:pt idx="2630">
                  <c:v>0.25158947319607705</c:v>
                </c:pt>
                <c:pt idx="2631">
                  <c:v>0.25158947319607705</c:v>
                </c:pt>
                <c:pt idx="2632">
                  <c:v>0.26498878039910778</c:v>
                </c:pt>
                <c:pt idx="2633">
                  <c:v>0.30513675783868166</c:v>
                </c:pt>
                <c:pt idx="2634">
                  <c:v>0.30513675783868166</c:v>
                </c:pt>
                <c:pt idx="2635">
                  <c:v>0.30513675783868166</c:v>
                </c:pt>
                <c:pt idx="2636">
                  <c:v>0.30513675783868166</c:v>
                </c:pt>
                <c:pt idx="2637">
                  <c:v>0.25158947319607705</c:v>
                </c:pt>
                <c:pt idx="2638">
                  <c:v>0.23819016599304632</c:v>
                </c:pt>
                <c:pt idx="2639">
                  <c:v>0.34538462361717848</c:v>
                </c:pt>
                <c:pt idx="2640">
                  <c:v>0.18459293718103709</c:v>
                </c:pt>
                <c:pt idx="2641">
                  <c:v>0.26493883622947578</c:v>
                </c:pt>
                <c:pt idx="2642">
                  <c:v>0.26493883622947578</c:v>
                </c:pt>
                <c:pt idx="2643">
                  <c:v>0.15779432277508931</c:v>
                </c:pt>
                <c:pt idx="2644">
                  <c:v>0.17119362997789267</c:v>
                </c:pt>
                <c:pt idx="2645">
                  <c:v>0.25153952902655874</c:v>
                </c:pt>
                <c:pt idx="2646">
                  <c:v>0.25153952902655874</c:v>
                </c:pt>
                <c:pt idx="2647">
                  <c:v>0.22474091462049728</c:v>
                </c:pt>
                <c:pt idx="2648">
                  <c:v>0.17119362997789267</c:v>
                </c:pt>
                <c:pt idx="2649">
                  <c:v>0.17119362997789267</c:v>
                </c:pt>
                <c:pt idx="2650">
                  <c:v>0.25153952902655874</c:v>
                </c:pt>
                <c:pt idx="2651">
                  <c:v>0.25153952902655874</c:v>
                </c:pt>
                <c:pt idx="2652">
                  <c:v>0.25153952902655874</c:v>
                </c:pt>
                <c:pt idx="2653">
                  <c:v>0.25153952902655874</c:v>
                </c:pt>
                <c:pt idx="2654">
                  <c:v>0.23819016599304632</c:v>
                </c:pt>
                <c:pt idx="2655">
                  <c:v>0.23819016599304632</c:v>
                </c:pt>
                <c:pt idx="2656">
                  <c:v>0.19794230021443582</c:v>
                </c:pt>
                <c:pt idx="2657">
                  <c:v>0.26498878039910778</c:v>
                </c:pt>
                <c:pt idx="2658">
                  <c:v>0.26498878039910778</c:v>
                </c:pt>
                <c:pt idx="2659">
                  <c:v>0.26498878039910778</c:v>
                </c:pt>
                <c:pt idx="2660">
                  <c:v>0.23814022182352801</c:v>
                </c:pt>
                <c:pt idx="2661">
                  <c:v>0.22474091462049728</c:v>
                </c:pt>
                <c:pt idx="2662">
                  <c:v>0.21139155158709855</c:v>
                </c:pt>
                <c:pt idx="2663">
                  <c:v>0.21139155158709855</c:v>
                </c:pt>
                <c:pt idx="2664">
                  <c:v>0.22479085879012928</c:v>
                </c:pt>
                <c:pt idx="2665">
                  <c:v>0.25158947319607705</c:v>
                </c:pt>
                <c:pt idx="2666">
                  <c:v>0.23819016599304632</c:v>
                </c:pt>
                <c:pt idx="2667">
                  <c:v>0.23819016599304632</c:v>
                </c:pt>
                <c:pt idx="2668">
                  <c:v>0.23819016599304632</c:v>
                </c:pt>
                <c:pt idx="2669">
                  <c:v>0.26493883622947578</c:v>
                </c:pt>
                <c:pt idx="2670">
                  <c:v>0.25158947319607705</c:v>
                </c:pt>
                <c:pt idx="2671">
                  <c:v>0.27838808760213851</c:v>
                </c:pt>
                <c:pt idx="2672">
                  <c:v>0.22474091462049728</c:v>
                </c:pt>
                <c:pt idx="2673">
                  <c:v>0.22474091462049728</c:v>
                </c:pt>
                <c:pt idx="2674">
                  <c:v>0.23814022182352801</c:v>
                </c:pt>
                <c:pt idx="2675">
                  <c:v>0.31858600921111702</c:v>
                </c:pt>
                <c:pt idx="2676">
                  <c:v>0.26493883622947578</c:v>
                </c:pt>
                <c:pt idx="2677">
                  <c:v>0.25153952902655874</c:v>
                </c:pt>
                <c:pt idx="2678">
                  <c:v>0.25153952902655874</c:v>
                </c:pt>
                <c:pt idx="2679">
                  <c:v>0.29178739480516924</c:v>
                </c:pt>
                <c:pt idx="2680">
                  <c:v>0.29178739480516924</c:v>
                </c:pt>
                <c:pt idx="2681">
                  <c:v>0.25158947319607705</c:v>
                </c:pt>
                <c:pt idx="2682">
                  <c:v>0.27838808760213851</c:v>
                </c:pt>
                <c:pt idx="2683">
                  <c:v>0.26493883622947578</c:v>
                </c:pt>
                <c:pt idx="2684">
                  <c:v>0.22474091462049728</c:v>
                </c:pt>
                <c:pt idx="2685">
                  <c:v>0.23814022182352801</c:v>
                </c:pt>
                <c:pt idx="2686">
                  <c:v>0.31858600921111702</c:v>
                </c:pt>
                <c:pt idx="2687">
                  <c:v>0.31858600921111702</c:v>
                </c:pt>
                <c:pt idx="2688">
                  <c:v>0.26493883622947578</c:v>
                </c:pt>
                <c:pt idx="2689">
                  <c:v>0.25153952902655874</c:v>
                </c:pt>
                <c:pt idx="2690">
                  <c:v>0.25153952902655874</c:v>
                </c:pt>
                <c:pt idx="2691">
                  <c:v>0.29178739480516924</c:v>
                </c:pt>
                <c:pt idx="2692">
                  <c:v>0.27833814343250651</c:v>
                </c:pt>
                <c:pt idx="2693">
                  <c:v>0.27838808760213851</c:v>
                </c:pt>
                <c:pt idx="2694">
                  <c:v>0.26493883622947578</c:v>
                </c:pt>
                <c:pt idx="2695">
                  <c:v>0.26493883622947578</c:v>
                </c:pt>
                <c:pt idx="2696">
                  <c:v>0.23814022182352801</c:v>
                </c:pt>
                <c:pt idx="2697">
                  <c:v>0.31858600921111702</c:v>
                </c:pt>
                <c:pt idx="2698">
                  <c:v>0.31858600921111702</c:v>
                </c:pt>
                <c:pt idx="2699">
                  <c:v>0.31858600921111702</c:v>
                </c:pt>
                <c:pt idx="2700">
                  <c:v>0.26493883622947578</c:v>
                </c:pt>
                <c:pt idx="2701">
                  <c:v>0.25153952902655874</c:v>
                </c:pt>
                <c:pt idx="2702">
                  <c:v>0.35873398665069089</c:v>
                </c:pt>
                <c:pt idx="2703">
                  <c:v>0.19794230021443582</c:v>
                </c:pt>
                <c:pt idx="2704">
                  <c:v>0.27838808760213851</c:v>
                </c:pt>
                <c:pt idx="2705">
                  <c:v>0.17114368580837436</c:v>
                </c:pt>
                <c:pt idx="2706">
                  <c:v>0.18454299301140509</c:v>
                </c:pt>
                <c:pt idx="2707">
                  <c:v>0.26498878039910778</c:v>
                </c:pt>
                <c:pt idx="2708">
                  <c:v>0.26498878039910778</c:v>
                </c:pt>
                <c:pt idx="2709">
                  <c:v>0.18454299301140509</c:v>
                </c:pt>
                <c:pt idx="2710">
                  <c:v>0.17114368580837436</c:v>
                </c:pt>
                <c:pt idx="2711">
                  <c:v>0.18454299301140509</c:v>
                </c:pt>
                <c:pt idx="2712">
                  <c:v>0.26498878039910778</c:v>
                </c:pt>
                <c:pt idx="2713">
                  <c:v>0.26498878039910778</c:v>
                </c:pt>
                <c:pt idx="2714">
                  <c:v>0.26498878039910778</c:v>
                </c:pt>
                <c:pt idx="2715">
                  <c:v>0.25153952902655874</c:v>
                </c:pt>
                <c:pt idx="2716">
                  <c:v>0.19799224438406782</c:v>
                </c:pt>
                <c:pt idx="2717">
                  <c:v>0.19799224438406782</c:v>
                </c:pt>
                <c:pt idx="2718">
                  <c:v>0.27833814343250651</c:v>
                </c:pt>
                <c:pt idx="2719">
                  <c:v>0.27833814343250651</c:v>
                </c:pt>
                <c:pt idx="2720">
                  <c:v>0.27833814343250651</c:v>
                </c:pt>
                <c:pt idx="2721">
                  <c:v>0.21139155158709855</c:v>
                </c:pt>
                <c:pt idx="2722">
                  <c:v>0.23819016599304632</c:v>
                </c:pt>
                <c:pt idx="2723">
                  <c:v>0.22474091462049728</c:v>
                </c:pt>
                <c:pt idx="2724">
                  <c:v>0.22474091462049728</c:v>
                </c:pt>
                <c:pt idx="2725">
                  <c:v>0.18459293718103709</c:v>
                </c:pt>
                <c:pt idx="2726">
                  <c:v>0.25153952902655874</c:v>
                </c:pt>
                <c:pt idx="2727">
                  <c:v>0.25153952902655874</c:v>
                </c:pt>
                <c:pt idx="2728">
                  <c:v>0.25153952902655874</c:v>
                </c:pt>
                <c:pt idx="2729">
                  <c:v>0.27838808760213851</c:v>
                </c:pt>
                <c:pt idx="2730">
                  <c:v>0.26493883622947578</c:v>
                </c:pt>
                <c:pt idx="2731">
                  <c:v>0.25153952902655874</c:v>
                </c:pt>
                <c:pt idx="2732">
                  <c:v>0.23819016599304632</c:v>
                </c:pt>
                <c:pt idx="2733">
                  <c:v>0.23819016599304632</c:v>
                </c:pt>
                <c:pt idx="2734">
                  <c:v>0.25158947319607705</c:v>
                </c:pt>
                <c:pt idx="2735">
                  <c:v>0.27838808760213851</c:v>
                </c:pt>
                <c:pt idx="2736">
                  <c:v>0.26498878039910778</c:v>
                </c:pt>
                <c:pt idx="2737">
                  <c:v>0.26498878039910778</c:v>
                </c:pt>
                <c:pt idx="2738">
                  <c:v>0.26498878039910778</c:v>
                </c:pt>
                <c:pt idx="2739">
                  <c:v>0.30513675783868166</c:v>
                </c:pt>
                <c:pt idx="2740">
                  <c:v>0.27838808760213851</c:v>
                </c:pt>
                <c:pt idx="2741">
                  <c:v>0.26493883622947578</c:v>
                </c:pt>
                <c:pt idx="2742">
                  <c:v>0.29173745063553724</c:v>
                </c:pt>
                <c:pt idx="2743">
                  <c:v>0.23819016599304632</c:v>
                </c:pt>
                <c:pt idx="2744">
                  <c:v>0.23819016599304632</c:v>
                </c:pt>
                <c:pt idx="2745">
                  <c:v>0.25158947319607705</c:v>
                </c:pt>
                <c:pt idx="2746">
                  <c:v>0.33193537224474312</c:v>
                </c:pt>
                <c:pt idx="2747">
                  <c:v>0.27838808760213851</c:v>
                </c:pt>
                <c:pt idx="2748">
                  <c:v>0.26498878039910778</c:v>
                </c:pt>
                <c:pt idx="2749">
                  <c:v>0.26498878039910778</c:v>
                </c:pt>
                <c:pt idx="2750">
                  <c:v>0.30513675783868166</c:v>
                </c:pt>
                <c:pt idx="2751">
                  <c:v>0.30513675783868166</c:v>
                </c:pt>
                <c:pt idx="2752">
                  <c:v>0.26493883622947578</c:v>
                </c:pt>
                <c:pt idx="2753">
                  <c:v>0.29173745063553724</c:v>
                </c:pt>
                <c:pt idx="2754">
                  <c:v>0.27838808760213851</c:v>
                </c:pt>
                <c:pt idx="2755">
                  <c:v>0.23819016599304632</c:v>
                </c:pt>
                <c:pt idx="2756">
                  <c:v>0.25158947319607705</c:v>
                </c:pt>
                <c:pt idx="2757">
                  <c:v>0.33193537224474312</c:v>
                </c:pt>
                <c:pt idx="2758">
                  <c:v>0.33193537224474312</c:v>
                </c:pt>
                <c:pt idx="2759">
                  <c:v>0.27838808760213851</c:v>
                </c:pt>
                <c:pt idx="2760">
                  <c:v>0.26498878039910778</c:v>
                </c:pt>
                <c:pt idx="2761">
                  <c:v>0.26498878039910778</c:v>
                </c:pt>
                <c:pt idx="2762">
                  <c:v>0.21139155158709855</c:v>
                </c:pt>
                <c:pt idx="2763">
                  <c:v>0.29173745063553724</c:v>
                </c:pt>
                <c:pt idx="2764">
                  <c:v>0.1845929371809234</c:v>
                </c:pt>
                <c:pt idx="2765">
                  <c:v>0.19799224438406782</c:v>
                </c:pt>
                <c:pt idx="2766">
                  <c:v>0.27833814343250651</c:v>
                </c:pt>
                <c:pt idx="2767">
                  <c:v>0.1845929371809234</c:v>
                </c:pt>
                <c:pt idx="2768">
                  <c:v>0.1845929371809234</c:v>
                </c:pt>
                <c:pt idx="2769">
                  <c:v>0.19799224438406782</c:v>
                </c:pt>
                <c:pt idx="2770">
                  <c:v>0.27833814343250651</c:v>
                </c:pt>
                <c:pt idx="2771">
                  <c:v>0.27833814343250651</c:v>
                </c:pt>
                <c:pt idx="2772">
                  <c:v>0.27833814343250651</c:v>
                </c:pt>
                <c:pt idx="2773">
                  <c:v>0.21134160741746655</c:v>
                </c:pt>
                <c:pt idx="2774">
                  <c:v>0.19794230021443582</c:v>
                </c:pt>
                <c:pt idx="2775">
                  <c:v>0.21134160741746655</c:v>
                </c:pt>
                <c:pt idx="2776">
                  <c:v>0.29178739480516924</c:v>
                </c:pt>
                <c:pt idx="2777">
                  <c:v>0.29178739480516924</c:v>
                </c:pt>
                <c:pt idx="2778">
                  <c:v>0.22474091462049728</c:v>
                </c:pt>
                <c:pt idx="2779">
                  <c:v>0.25153952902655874</c:v>
                </c:pt>
                <c:pt idx="2780">
                  <c:v>0.23819016599304632</c:v>
                </c:pt>
                <c:pt idx="2781">
                  <c:v>0.18454299301140509</c:v>
                </c:pt>
                <c:pt idx="2782">
                  <c:v>0.18454299301140509</c:v>
                </c:pt>
                <c:pt idx="2783">
                  <c:v>0.26498878039910778</c:v>
                </c:pt>
                <c:pt idx="2784">
                  <c:v>0.26498878039910778</c:v>
                </c:pt>
                <c:pt idx="2785">
                  <c:v>0.26498878039910778</c:v>
                </c:pt>
                <c:pt idx="2786">
                  <c:v>0.29173745063553724</c:v>
                </c:pt>
                <c:pt idx="2787">
                  <c:v>0.23819016599304632</c:v>
                </c:pt>
                <c:pt idx="2788">
                  <c:v>0.26498878039910778</c:v>
                </c:pt>
                <c:pt idx="2789">
                  <c:v>0.25153952902655874</c:v>
                </c:pt>
                <c:pt idx="2790">
                  <c:v>0.25153952902655874</c:v>
                </c:pt>
                <c:pt idx="2791">
                  <c:v>0.21139155158709855</c:v>
                </c:pt>
                <c:pt idx="2792">
                  <c:v>0.27833814343250651</c:v>
                </c:pt>
                <c:pt idx="2793">
                  <c:v>0.27833814343250651</c:v>
                </c:pt>
                <c:pt idx="2794">
                  <c:v>0.27833814343250651</c:v>
                </c:pt>
                <c:pt idx="2795">
                  <c:v>0.29173745063553724</c:v>
                </c:pt>
                <c:pt idx="2796">
                  <c:v>0.29173745063553724</c:v>
                </c:pt>
                <c:pt idx="2797">
                  <c:v>0.27838808760213851</c:v>
                </c:pt>
                <c:pt idx="2798">
                  <c:v>0.26498878039910778</c:v>
                </c:pt>
                <c:pt idx="2799">
                  <c:v>0.25153952902655874</c:v>
                </c:pt>
                <c:pt idx="2800">
                  <c:v>0.25153952902655874</c:v>
                </c:pt>
                <c:pt idx="2801">
                  <c:v>0.26493883622947578</c:v>
                </c:pt>
                <c:pt idx="2802">
                  <c:v>0.29173745063553724</c:v>
                </c:pt>
                <c:pt idx="2803">
                  <c:v>0.27833814343250651</c:v>
                </c:pt>
                <c:pt idx="2804">
                  <c:v>0.27833814343250651</c:v>
                </c:pt>
                <c:pt idx="2805">
                  <c:v>0.27833814343250651</c:v>
                </c:pt>
                <c:pt idx="2806">
                  <c:v>0.31858600921111702</c:v>
                </c:pt>
                <c:pt idx="2807">
                  <c:v>0.31858600921111702</c:v>
                </c:pt>
                <c:pt idx="2808">
                  <c:v>0.29173745063553724</c:v>
                </c:pt>
                <c:pt idx="2809">
                  <c:v>0.27838808760213851</c:v>
                </c:pt>
                <c:pt idx="2810">
                  <c:v>0.30518670200819997</c:v>
                </c:pt>
                <c:pt idx="2811">
                  <c:v>0.25153952902655874</c:v>
                </c:pt>
                <c:pt idx="2812">
                  <c:v>0.25153952902655874</c:v>
                </c:pt>
                <c:pt idx="2813">
                  <c:v>0.26493883622947578</c:v>
                </c:pt>
                <c:pt idx="2814">
                  <c:v>0.34538462361717848</c:v>
                </c:pt>
                <c:pt idx="2815">
                  <c:v>0.29173745063553724</c:v>
                </c:pt>
                <c:pt idx="2816">
                  <c:v>0.27833814343250651</c:v>
                </c:pt>
                <c:pt idx="2817">
                  <c:v>0.27833814343250651</c:v>
                </c:pt>
                <c:pt idx="2818">
                  <c:v>0.22474091462049728</c:v>
                </c:pt>
                <c:pt idx="2819">
                  <c:v>0.19794230021443582</c:v>
                </c:pt>
                <c:pt idx="2820">
                  <c:v>0.21134160741746655</c:v>
                </c:pt>
                <c:pt idx="2821">
                  <c:v>0.29178739480516924</c:v>
                </c:pt>
                <c:pt idx="2822">
                  <c:v>0.19794230021443582</c:v>
                </c:pt>
                <c:pt idx="2823">
                  <c:v>0.19794230021443582</c:v>
                </c:pt>
                <c:pt idx="2824">
                  <c:v>0.21134160741746655</c:v>
                </c:pt>
                <c:pt idx="2825">
                  <c:v>0.29178739480516924</c:v>
                </c:pt>
                <c:pt idx="2826">
                  <c:v>0.23814022182352801</c:v>
                </c:pt>
                <c:pt idx="2827">
                  <c:v>0.21139155158709855</c:v>
                </c:pt>
                <c:pt idx="2828">
                  <c:v>0.21139155158709855</c:v>
                </c:pt>
                <c:pt idx="2829">
                  <c:v>0.22479085879012928</c:v>
                </c:pt>
                <c:pt idx="2830">
                  <c:v>0.30513675783856797</c:v>
                </c:pt>
                <c:pt idx="2831">
                  <c:v>0.30513675783856797</c:v>
                </c:pt>
                <c:pt idx="2832">
                  <c:v>0.23819016599304632</c:v>
                </c:pt>
                <c:pt idx="2833">
                  <c:v>0.26498878039910778</c:v>
                </c:pt>
                <c:pt idx="2834">
                  <c:v>0.19799224438406782</c:v>
                </c:pt>
                <c:pt idx="2835">
                  <c:v>0.1845929371809234</c:v>
                </c:pt>
                <c:pt idx="2836">
                  <c:v>0.19799224438406782</c:v>
                </c:pt>
                <c:pt idx="2837">
                  <c:v>0.27833814343250651</c:v>
                </c:pt>
                <c:pt idx="2838">
                  <c:v>0.27833814343250651</c:v>
                </c:pt>
                <c:pt idx="2839">
                  <c:v>0.26498878039910778</c:v>
                </c:pt>
                <c:pt idx="2840">
                  <c:v>0.25153952902655874</c:v>
                </c:pt>
                <c:pt idx="2841">
                  <c:v>0.27833814343250651</c:v>
                </c:pt>
                <c:pt idx="2842">
                  <c:v>0.26498878039910778</c:v>
                </c:pt>
                <c:pt idx="2843">
                  <c:v>0.21134160741746655</c:v>
                </c:pt>
                <c:pt idx="2844">
                  <c:v>0.21134160741746655</c:v>
                </c:pt>
                <c:pt idx="2845">
                  <c:v>0.29178739480516924</c:v>
                </c:pt>
                <c:pt idx="2846">
                  <c:v>0.29178739480516924</c:v>
                </c:pt>
                <c:pt idx="2847">
                  <c:v>0.29178739480516924</c:v>
                </c:pt>
                <c:pt idx="2848">
                  <c:v>0.30518670200819997</c:v>
                </c:pt>
                <c:pt idx="2849">
                  <c:v>0.30518670200819997</c:v>
                </c:pt>
                <c:pt idx="2850">
                  <c:v>0.25153952902655874</c:v>
                </c:pt>
                <c:pt idx="2851">
                  <c:v>0.27833814343250651</c:v>
                </c:pt>
                <c:pt idx="2852">
                  <c:v>0.26498878039910778</c:v>
                </c:pt>
                <c:pt idx="2853">
                  <c:v>0.26498878039910778</c:v>
                </c:pt>
                <c:pt idx="2854">
                  <c:v>0.22474091462049728</c:v>
                </c:pt>
                <c:pt idx="2855">
                  <c:v>0.29178739480516924</c:v>
                </c:pt>
                <c:pt idx="2856">
                  <c:v>0.29178739480516924</c:v>
                </c:pt>
                <c:pt idx="2857">
                  <c:v>0.29178739480516924</c:v>
                </c:pt>
                <c:pt idx="2858">
                  <c:v>0.33193537224474312</c:v>
                </c:pt>
                <c:pt idx="2859">
                  <c:v>0.30518670200819997</c:v>
                </c:pt>
                <c:pt idx="2860">
                  <c:v>0.30518670200819997</c:v>
                </c:pt>
                <c:pt idx="2861">
                  <c:v>0.29173745063553724</c:v>
                </c:pt>
                <c:pt idx="2862">
                  <c:v>0.27833814343250651</c:v>
                </c:pt>
                <c:pt idx="2863">
                  <c:v>0.26498878039910778</c:v>
                </c:pt>
                <c:pt idx="2864">
                  <c:v>0.26498878039910778</c:v>
                </c:pt>
                <c:pt idx="2865">
                  <c:v>0.27838808760213851</c:v>
                </c:pt>
                <c:pt idx="2866">
                  <c:v>0.30518670200819997</c:v>
                </c:pt>
                <c:pt idx="2867">
                  <c:v>0.29178739480516924</c:v>
                </c:pt>
                <c:pt idx="2868">
                  <c:v>0.29178739480516924</c:v>
                </c:pt>
                <c:pt idx="2869">
                  <c:v>0.29178739480516924</c:v>
                </c:pt>
                <c:pt idx="2870">
                  <c:v>0.15774437860545731</c:v>
                </c:pt>
                <c:pt idx="2871">
                  <c:v>0.21139155158709855</c:v>
                </c:pt>
                <c:pt idx="2872">
                  <c:v>0.22479085879012928</c:v>
                </c:pt>
                <c:pt idx="2873">
                  <c:v>0.21139155158709855</c:v>
                </c:pt>
                <c:pt idx="2874">
                  <c:v>0.21139155158709855</c:v>
                </c:pt>
                <c:pt idx="2875">
                  <c:v>0.22479085879012928</c:v>
                </c:pt>
                <c:pt idx="2876">
                  <c:v>0.30513675783856797</c:v>
                </c:pt>
                <c:pt idx="2877">
                  <c:v>0.23819016599316001</c:v>
                </c:pt>
                <c:pt idx="2878">
                  <c:v>0.22474091462049728</c:v>
                </c:pt>
                <c:pt idx="2879">
                  <c:v>0.22474091462049728</c:v>
                </c:pt>
                <c:pt idx="2880">
                  <c:v>0.23814022182352801</c:v>
                </c:pt>
                <c:pt idx="2881">
                  <c:v>0.3185860092112307</c:v>
                </c:pt>
                <c:pt idx="2882">
                  <c:v>0.25153952902655874</c:v>
                </c:pt>
                <c:pt idx="2883">
                  <c:v>0.22479085879012928</c:v>
                </c:pt>
                <c:pt idx="2884">
                  <c:v>0.19794230021443582</c:v>
                </c:pt>
                <c:pt idx="2885">
                  <c:v>0.19794230021443582</c:v>
                </c:pt>
                <c:pt idx="2886">
                  <c:v>0.21134160741746655</c:v>
                </c:pt>
                <c:pt idx="2887">
                  <c:v>0.29178739480516924</c:v>
                </c:pt>
                <c:pt idx="2888">
                  <c:v>0.29178739480516924</c:v>
                </c:pt>
                <c:pt idx="2889">
                  <c:v>0.27833814343250651</c:v>
                </c:pt>
                <c:pt idx="2890">
                  <c:v>0.26498878039910778</c:v>
                </c:pt>
                <c:pt idx="2891">
                  <c:v>0.29178739480516924</c:v>
                </c:pt>
                <c:pt idx="2892">
                  <c:v>0.22479085879012928</c:v>
                </c:pt>
                <c:pt idx="2893">
                  <c:v>0.21139155158709855</c:v>
                </c:pt>
                <c:pt idx="2894">
                  <c:v>0.22479085879012928</c:v>
                </c:pt>
                <c:pt idx="2895">
                  <c:v>0.30513675783856797</c:v>
                </c:pt>
                <c:pt idx="2896">
                  <c:v>0.30513675783856797</c:v>
                </c:pt>
                <c:pt idx="2897">
                  <c:v>0.31853606504171239</c:v>
                </c:pt>
                <c:pt idx="2898">
                  <c:v>0.27833814343250651</c:v>
                </c:pt>
                <c:pt idx="2899">
                  <c:v>0.26498878039910778</c:v>
                </c:pt>
                <c:pt idx="2900">
                  <c:v>0.29178739480516924</c:v>
                </c:pt>
                <c:pt idx="2901">
                  <c:v>0.27833814343250651</c:v>
                </c:pt>
                <c:pt idx="2902">
                  <c:v>0.22479085879012928</c:v>
                </c:pt>
                <c:pt idx="2903">
                  <c:v>0.22479085879012928</c:v>
                </c:pt>
                <c:pt idx="2904">
                  <c:v>0.30513675783856797</c:v>
                </c:pt>
                <c:pt idx="2905">
                  <c:v>0.30513675783856797</c:v>
                </c:pt>
                <c:pt idx="2906">
                  <c:v>0.30513675783856797</c:v>
                </c:pt>
                <c:pt idx="2907">
                  <c:v>0.31853606504171239</c:v>
                </c:pt>
                <c:pt idx="2908">
                  <c:v>0.31853606504171239</c:v>
                </c:pt>
                <c:pt idx="2909">
                  <c:v>0.31853606504171239</c:v>
                </c:pt>
                <c:pt idx="2910">
                  <c:v>0.26498878039910778</c:v>
                </c:pt>
                <c:pt idx="2911">
                  <c:v>0.29178739480516924</c:v>
                </c:pt>
                <c:pt idx="2912">
                  <c:v>0.27833814343250651</c:v>
                </c:pt>
                <c:pt idx="2913">
                  <c:v>0.27833814343250651</c:v>
                </c:pt>
                <c:pt idx="2914">
                  <c:v>0.23819016599304632</c:v>
                </c:pt>
                <c:pt idx="2915">
                  <c:v>0.30513675783856797</c:v>
                </c:pt>
                <c:pt idx="2916">
                  <c:v>0.30513675783856797</c:v>
                </c:pt>
                <c:pt idx="2917">
                  <c:v>0.30513675783856797</c:v>
                </c:pt>
                <c:pt idx="2918">
                  <c:v>0.22474091462049728</c:v>
                </c:pt>
                <c:pt idx="2919">
                  <c:v>0.15779432277508931</c:v>
                </c:pt>
                <c:pt idx="2920">
                  <c:v>0.22474091462049728</c:v>
                </c:pt>
                <c:pt idx="2921">
                  <c:v>0.22474091462049728</c:v>
                </c:pt>
                <c:pt idx="2922">
                  <c:v>0.23814022182352801</c:v>
                </c:pt>
                <c:pt idx="2923">
                  <c:v>0.25153952902655874</c:v>
                </c:pt>
                <c:pt idx="2924">
                  <c:v>0.23819016599316001</c:v>
                </c:pt>
                <c:pt idx="2925">
                  <c:v>0.23819016599316001</c:v>
                </c:pt>
                <c:pt idx="2926">
                  <c:v>0.25158947319607705</c:v>
                </c:pt>
                <c:pt idx="2927">
                  <c:v>0.33193537224474312</c:v>
                </c:pt>
                <c:pt idx="2928">
                  <c:v>0.21134160741746655</c:v>
                </c:pt>
                <c:pt idx="2929">
                  <c:v>0.22474091462049728</c:v>
                </c:pt>
                <c:pt idx="2930">
                  <c:v>0.21139155158709855</c:v>
                </c:pt>
                <c:pt idx="2931">
                  <c:v>0.21139155158709855</c:v>
                </c:pt>
                <c:pt idx="2932">
                  <c:v>0.22479085879012928</c:v>
                </c:pt>
                <c:pt idx="2933">
                  <c:v>0.30513675783856797</c:v>
                </c:pt>
                <c:pt idx="2934">
                  <c:v>0.29178739480516924</c:v>
                </c:pt>
                <c:pt idx="2935">
                  <c:v>0.27833814343250651</c:v>
                </c:pt>
                <c:pt idx="2936">
                  <c:v>0.25158947319607705</c:v>
                </c:pt>
                <c:pt idx="2937">
                  <c:v>0.22474091462049728</c:v>
                </c:pt>
                <c:pt idx="2938">
                  <c:v>0.22474091462049728</c:v>
                </c:pt>
                <c:pt idx="2939">
                  <c:v>0.23814022182352801</c:v>
                </c:pt>
                <c:pt idx="2940">
                  <c:v>0.3185860092112307</c:v>
                </c:pt>
                <c:pt idx="2941">
                  <c:v>0.3185860092112307</c:v>
                </c:pt>
                <c:pt idx="2942">
                  <c:v>0.29178739480516924</c:v>
                </c:pt>
                <c:pt idx="2943">
                  <c:v>0.29178739480516924</c:v>
                </c:pt>
                <c:pt idx="2944">
                  <c:v>0.27833814343250651</c:v>
                </c:pt>
                <c:pt idx="2945">
                  <c:v>0.30513675783856797</c:v>
                </c:pt>
                <c:pt idx="2946">
                  <c:v>0.23814022182352801</c:v>
                </c:pt>
                <c:pt idx="2947">
                  <c:v>0.22474091462049728</c:v>
                </c:pt>
                <c:pt idx="2948">
                  <c:v>0.23814022182352801</c:v>
                </c:pt>
                <c:pt idx="2949">
                  <c:v>0.3185860092112307</c:v>
                </c:pt>
                <c:pt idx="2950">
                  <c:v>0.3185860092112307</c:v>
                </c:pt>
                <c:pt idx="2951">
                  <c:v>0.33198531641414775</c:v>
                </c:pt>
                <c:pt idx="2952">
                  <c:v>0.33198531641414775</c:v>
                </c:pt>
                <c:pt idx="2953">
                  <c:v>0.29178739480516924</c:v>
                </c:pt>
                <c:pt idx="2954">
                  <c:v>0.27833814343250651</c:v>
                </c:pt>
                <c:pt idx="2955">
                  <c:v>0.30513675783856797</c:v>
                </c:pt>
                <c:pt idx="2956">
                  <c:v>0.29178739480516924</c:v>
                </c:pt>
                <c:pt idx="2957">
                  <c:v>0.23814022182352801</c:v>
                </c:pt>
                <c:pt idx="2958">
                  <c:v>0.23814022182352801</c:v>
                </c:pt>
                <c:pt idx="2959">
                  <c:v>0.3185860092112307</c:v>
                </c:pt>
                <c:pt idx="2960">
                  <c:v>0.3185860092112307</c:v>
                </c:pt>
                <c:pt idx="2961">
                  <c:v>0.3185860092112307</c:v>
                </c:pt>
                <c:pt idx="2962">
                  <c:v>1.1577443786052299</c:v>
                </c:pt>
                <c:pt idx="2963">
                  <c:v>0.23819016599316001</c:v>
                </c:pt>
                <c:pt idx="2964">
                  <c:v>0.23819016599316001</c:v>
                </c:pt>
                <c:pt idx="2965">
                  <c:v>0.17114368580837436</c:v>
                </c:pt>
                <c:pt idx="2966">
                  <c:v>0.26498878039910778</c:v>
                </c:pt>
                <c:pt idx="2967">
                  <c:v>0.25153952902655874</c:v>
                </c:pt>
                <c:pt idx="2968">
                  <c:v>0.25153952902655874</c:v>
                </c:pt>
                <c:pt idx="2969">
                  <c:v>0.26493883622958947</c:v>
                </c:pt>
                <c:pt idx="2970">
                  <c:v>0.21139155158709855</c:v>
                </c:pt>
                <c:pt idx="2971">
                  <c:v>0.23819016599316001</c:v>
                </c:pt>
                <c:pt idx="2972">
                  <c:v>0.22474091462049728</c:v>
                </c:pt>
                <c:pt idx="2973">
                  <c:v>0.22474091462049728</c:v>
                </c:pt>
                <c:pt idx="2974">
                  <c:v>0.23814022182352801</c:v>
                </c:pt>
                <c:pt idx="2975">
                  <c:v>0.3185860092112307</c:v>
                </c:pt>
                <c:pt idx="2976">
                  <c:v>0.30513675783856797</c:v>
                </c:pt>
                <c:pt idx="2977">
                  <c:v>0.23814022182352801</c:v>
                </c:pt>
                <c:pt idx="2978">
                  <c:v>0.25153952902655874</c:v>
                </c:pt>
                <c:pt idx="2979">
                  <c:v>0.23819016599316001</c:v>
                </c:pt>
                <c:pt idx="2980">
                  <c:v>0.23819016599316001</c:v>
                </c:pt>
                <c:pt idx="2981">
                  <c:v>0.25158947319607705</c:v>
                </c:pt>
                <c:pt idx="2982">
                  <c:v>0.33193537224474312</c:v>
                </c:pt>
                <c:pt idx="2983">
                  <c:v>0.30513675783856797</c:v>
                </c:pt>
                <c:pt idx="2984">
                  <c:v>0.30513675783856797</c:v>
                </c:pt>
                <c:pt idx="2985">
                  <c:v>0.29178739480516924</c:v>
                </c:pt>
                <c:pt idx="2986">
                  <c:v>0.26493883622958947</c:v>
                </c:pt>
                <c:pt idx="2987">
                  <c:v>0.23819016599316001</c:v>
                </c:pt>
                <c:pt idx="2988">
                  <c:v>0.23819016599316001</c:v>
                </c:pt>
                <c:pt idx="2989">
                  <c:v>0.25158947319607705</c:v>
                </c:pt>
                <c:pt idx="2990">
                  <c:v>0.33193537224474312</c:v>
                </c:pt>
                <c:pt idx="2991">
                  <c:v>0.33193537224474312</c:v>
                </c:pt>
                <c:pt idx="2992">
                  <c:v>0.34533467944766016</c:v>
                </c:pt>
                <c:pt idx="2993">
                  <c:v>0.30513675783856797</c:v>
                </c:pt>
                <c:pt idx="2994">
                  <c:v>0.30513675783856797</c:v>
                </c:pt>
                <c:pt idx="2995">
                  <c:v>0.29178739480516924</c:v>
                </c:pt>
                <c:pt idx="2996">
                  <c:v>0.3185860092112307</c:v>
                </c:pt>
                <c:pt idx="2997">
                  <c:v>0.25158947319607705</c:v>
                </c:pt>
                <c:pt idx="2998">
                  <c:v>0.23819016599316001</c:v>
                </c:pt>
                <c:pt idx="2999">
                  <c:v>0.25158947319607705</c:v>
                </c:pt>
                <c:pt idx="3000">
                  <c:v>0.33193537224474312</c:v>
                </c:pt>
                <c:pt idx="3001">
                  <c:v>0.33193537224474312</c:v>
                </c:pt>
                <c:pt idx="3002">
                  <c:v>1.1577943227748619</c:v>
                </c:pt>
                <c:pt idx="3003">
                  <c:v>0.25153952902655874</c:v>
                </c:pt>
                <c:pt idx="3004">
                  <c:v>0.17119362997800636</c:v>
                </c:pt>
                <c:pt idx="3005">
                  <c:v>0.27833814343250651</c:v>
                </c:pt>
                <c:pt idx="3006">
                  <c:v>0.26498878039910778</c:v>
                </c:pt>
                <c:pt idx="3007">
                  <c:v>0.26498878039910778</c:v>
                </c:pt>
                <c:pt idx="3008">
                  <c:v>0.19794230021443582</c:v>
                </c:pt>
                <c:pt idx="3009">
                  <c:v>0.22474091462049728</c:v>
                </c:pt>
                <c:pt idx="3010">
                  <c:v>0.25153952902655874</c:v>
                </c:pt>
                <c:pt idx="3011">
                  <c:v>0.23819016599316001</c:v>
                </c:pt>
                <c:pt idx="3012">
                  <c:v>0.23819016599316001</c:v>
                </c:pt>
                <c:pt idx="3013">
                  <c:v>0.25158947319607705</c:v>
                </c:pt>
                <c:pt idx="3014">
                  <c:v>0.26493883622958947</c:v>
                </c:pt>
                <c:pt idx="3015">
                  <c:v>0.23819016599316001</c:v>
                </c:pt>
                <c:pt idx="3016">
                  <c:v>0.26498878039910778</c:v>
                </c:pt>
                <c:pt idx="3017">
                  <c:v>0.25153952902655874</c:v>
                </c:pt>
                <c:pt idx="3018">
                  <c:v>0.25153952902655874</c:v>
                </c:pt>
                <c:pt idx="3019">
                  <c:v>0.26493883622958947</c:v>
                </c:pt>
                <c:pt idx="3020">
                  <c:v>0.34538462361717848</c:v>
                </c:pt>
                <c:pt idx="3021">
                  <c:v>0.3185860092112307</c:v>
                </c:pt>
                <c:pt idx="3022">
                  <c:v>0.3185860092112307</c:v>
                </c:pt>
                <c:pt idx="3023">
                  <c:v>0.25158947319607705</c:v>
                </c:pt>
                <c:pt idx="3024">
                  <c:v>0.26498878039910778</c:v>
                </c:pt>
                <c:pt idx="3025">
                  <c:v>0.25153952902655874</c:v>
                </c:pt>
                <c:pt idx="3026">
                  <c:v>0.25153952902655874</c:v>
                </c:pt>
                <c:pt idx="3027">
                  <c:v>0.26493883622958947</c:v>
                </c:pt>
                <c:pt idx="3028">
                  <c:v>0.34538462361717848</c:v>
                </c:pt>
                <c:pt idx="3029">
                  <c:v>0.3185860092112307</c:v>
                </c:pt>
                <c:pt idx="3030">
                  <c:v>0.3185860092112307</c:v>
                </c:pt>
                <c:pt idx="3031">
                  <c:v>0.3185860092112307</c:v>
                </c:pt>
                <c:pt idx="3032">
                  <c:v>0.30513675783856797</c:v>
                </c:pt>
                <c:pt idx="3033">
                  <c:v>0.27838808760213851</c:v>
                </c:pt>
                <c:pt idx="3034">
                  <c:v>0.25153952902655874</c:v>
                </c:pt>
                <c:pt idx="3035">
                  <c:v>0.25153952902655874</c:v>
                </c:pt>
                <c:pt idx="3036">
                  <c:v>0.26493883622958947</c:v>
                </c:pt>
                <c:pt idx="3037">
                  <c:v>0.34538462361717848</c:v>
                </c:pt>
                <c:pt idx="3038">
                  <c:v>0.34538462361717848</c:v>
                </c:pt>
                <c:pt idx="3039">
                  <c:v>0.18454299301151877</c:v>
                </c:pt>
                <c:pt idx="3040">
                  <c:v>1.1711436858083744</c:v>
                </c:pt>
                <c:pt idx="3041">
                  <c:v>0.29178739480516924</c:v>
                </c:pt>
                <c:pt idx="3042">
                  <c:v>0.27833814343250651</c:v>
                </c:pt>
                <c:pt idx="3043">
                  <c:v>0.19799224438406782</c:v>
                </c:pt>
                <c:pt idx="3044">
                  <c:v>0.23819016599316001</c:v>
                </c:pt>
                <c:pt idx="3045">
                  <c:v>0.26498878039910778</c:v>
                </c:pt>
                <c:pt idx="3046">
                  <c:v>0.25153952902655874</c:v>
                </c:pt>
                <c:pt idx="3047">
                  <c:v>0.25153952902655874</c:v>
                </c:pt>
                <c:pt idx="3048">
                  <c:v>0.1845929371809234</c:v>
                </c:pt>
                <c:pt idx="3049">
                  <c:v>0.26498878039910778</c:v>
                </c:pt>
                <c:pt idx="3050">
                  <c:v>0.25153952902655874</c:v>
                </c:pt>
                <c:pt idx="3051">
                  <c:v>0.27833814343250651</c:v>
                </c:pt>
                <c:pt idx="3052">
                  <c:v>0.26498878039910778</c:v>
                </c:pt>
                <c:pt idx="3053">
                  <c:v>0.26498878039910778</c:v>
                </c:pt>
                <c:pt idx="3054">
                  <c:v>0.27838808760213851</c:v>
                </c:pt>
                <c:pt idx="3055">
                  <c:v>0.33193537224474312</c:v>
                </c:pt>
                <c:pt idx="3056">
                  <c:v>0.27838808760213851</c:v>
                </c:pt>
                <c:pt idx="3057">
                  <c:v>0.25153952902655874</c:v>
                </c:pt>
                <c:pt idx="3058">
                  <c:v>0.27833814343250651</c:v>
                </c:pt>
                <c:pt idx="3059">
                  <c:v>0.26498878039910778</c:v>
                </c:pt>
                <c:pt idx="3060">
                  <c:v>0.26498878039910778</c:v>
                </c:pt>
                <c:pt idx="3061">
                  <c:v>0.27838808760213851</c:v>
                </c:pt>
                <c:pt idx="3062">
                  <c:v>0.35873398665069089</c:v>
                </c:pt>
                <c:pt idx="3063">
                  <c:v>0.33193537224474312</c:v>
                </c:pt>
                <c:pt idx="3064">
                  <c:v>0.33193537224474312</c:v>
                </c:pt>
                <c:pt idx="3065">
                  <c:v>0.33193537224474312</c:v>
                </c:pt>
                <c:pt idx="3066">
                  <c:v>0.26493883622958947</c:v>
                </c:pt>
                <c:pt idx="3067">
                  <c:v>0.27833814343250651</c:v>
                </c:pt>
                <c:pt idx="3068">
                  <c:v>0.26498878039910778</c:v>
                </c:pt>
                <c:pt idx="3069">
                  <c:v>0.26498878039910778</c:v>
                </c:pt>
                <c:pt idx="3070">
                  <c:v>0.27838808760213851</c:v>
                </c:pt>
                <c:pt idx="3071">
                  <c:v>0.35873398665069089</c:v>
                </c:pt>
                <c:pt idx="3072">
                  <c:v>0.18459293718115077</c:v>
                </c:pt>
                <c:pt idx="3073">
                  <c:v>0.30513675783856797</c:v>
                </c:pt>
                <c:pt idx="3074">
                  <c:v>0.21134160741735286</c:v>
                </c:pt>
                <c:pt idx="3075">
                  <c:v>0.19794230021443582</c:v>
                </c:pt>
                <c:pt idx="3076">
                  <c:v>0.25153952902655874</c:v>
                </c:pt>
                <c:pt idx="3077">
                  <c:v>0.27833814343250651</c:v>
                </c:pt>
                <c:pt idx="3078">
                  <c:v>0.26498878039910778</c:v>
                </c:pt>
                <c:pt idx="3079">
                  <c:v>0.18454299301151877</c:v>
                </c:pt>
                <c:pt idx="3080">
                  <c:v>0.27833814343250651</c:v>
                </c:pt>
                <c:pt idx="3081">
                  <c:v>0.26498878039910778</c:v>
                </c:pt>
                <c:pt idx="3082">
                  <c:v>0.29178739480516924</c:v>
                </c:pt>
                <c:pt idx="3083">
                  <c:v>0.27833814343250651</c:v>
                </c:pt>
                <c:pt idx="3084">
                  <c:v>0.27833814343250651</c:v>
                </c:pt>
                <c:pt idx="3085">
                  <c:v>0.21139155158709855</c:v>
                </c:pt>
                <c:pt idx="3086">
                  <c:v>0.29173745063553724</c:v>
                </c:pt>
                <c:pt idx="3087">
                  <c:v>0.27833814343250651</c:v>
                </c:pt>
                <c:pt idx="3088">
                  <c:v>0.26498878039910778</c:v>
                </c:pt>
                <c:pt idx="3089">
                  <c:v>0.29178739480516924</c:v>
                </c:pt>
                <c:pt idx="3090">
                  <c:v>0.27833814343250651</c:v>
                </c:pt>
                <c:pt idx="3091">
                  <c:v>0.27833814343250651</c:v>
                </c:pt>
                <c:pt idx="3092">
                  <c:v>0.29173745063553724</c:v>
                </c:pt>
                <c:pt idx="3093">
                  <c:v>0.34538462361717848</c:v>
                </c:pt>
                <c:pt idx="3094">
                  <c:v>0.34538462361717848</c:v>
                </c:pt>
                <c:pt idx="3095">
                  <c:v>0.29173745063553724</c:v>
                </c:pt>
                <c:pt idx="3096">
                  <c:v>0.26498878039910778</c:v>
                </c:pt>
                <c:pt idx="3097">
                  <c:v>0.29178739480516924</c:v>
                </c:pt>
                <c:pt idx="3098">
                  <c:v>0.27833814343250651</c:v>
                </c:pt>
                <c:pt idx="3099">
                  <c:v>0.27833814343250651</c:v>
                </c:pt>
                <c:pt idx="3100">
                  <c:v>0.29173745063553724</c:v>
                </c:pt>
                <c:pt idx="3101">
                  <c:v>0.37218323802323994</c:v>
                </c:pt>
                <c:pt idx="3102">
                  <c:v>0.19794230021443582</c:v>
                </c:pt>
                <c:pt idx="3103">
                  <c:v>0.23814022182341432</c:v>
                </c:pt>
                <c:pt idx="3104">
                  <c:v>0.21139155158698486</c:v>
                </c:pt>
                <c:pt idx="3105">
                  <c:v>0.26498878039910778</c:v>
                </c:pt>
                <c:pt idx="3106">
                  <c:v>0.29178739480516924</c:v>
                </c:pt>
                <c:pt idx="3107">
                  <c:v>0.19799224438406782</c:v>
                </c:pt>
                <c:pt idx="3108">
                  <c:v>0.18459293718115077</c:v>
                </c:pt>
                <c:pt idx="3109">
                  <c:v>0.29178739480516924</c:v>
                </c:pt>
                <c:pt idx="3110">
                  <c:v>0.27833814343250651</c:v>
                </c:pt>
                <c:pt idx="3111">
                  <c:v>0.30513675783856797</c:v>
                </c:pt>
                <c:pt idx="3112">
                  <c:v>0.29178739480516924</c:v>
                </c:pt>
                <c:pt idx="3113">
                  <c:v>0.21134160741735286</c:v>
                </c:pt>
                <c:pt idx="3114">
                  <c:v>0.29178739480516924</c:v>
                </c:pt>
                <c:pt idx="3115">
                  <c:v>0.29178739480516924</c:v>
                </c:pt>
                <c:pt idx="3116">
                  <c:v>0.27833814343250651</c:v>
                </c:pt>
                <c:pt idx="3117">
                  <c:v>0.30513675783856797</c:v>
                </c:pt>
                <c:pt idx="3118">
                  <c:v>0.29178739480516924</c:v>
                </c:pt>
                <c:pt idx="3119">
                  <c:v>0.29178739480516924</c:v>
                </c:pt>
                <c:pt idx="3120">
                  <c:v>0.22474091462049728</c:v>
                </c:pt>
                <c:pt idx="3121">
                  <c:v>0.35873398665069089</c:v>
                </c:pt>
                <c:pt idx="3122">
                  <c:v>0.30518670200819997</c:v>
                </c:pt>
                <c:pt idx="3123">
                  <c:v>0.29178739480516924</c:v>
                </c:pt>
                <c:pt idx="3124">
                  <c:v>0.27833814343250651</c:v>
                </c:pt>
                <c:pt idx="3125">
                  <c:v>0.30513675783856797</c:v>
                </c:pt>
                <c:pt idx="3126">
                  <c:v>0.29178739480516924</c:v>
                </c:pt>
                <c:pt idx="3127">
                  <c:v>0.29178739480516924</c:v>
                </c:pt>
                <c:pt idx="3128">
                  <c:v>0.30518670200819997</c:v>
                </c:pt>
                <c:pt idx="3129">
                  <c:v>0.23819016599304632</c:v>
                </c:pt>
                <c:pt idx="3130">
                  <c:v>0.22474091462049728</c:v>
                </c:pt>
                <c:pt idx="3131">
                  <c:v>0.27833814343250651</c:v>
                </c:pt>
                <c:pt idx="3132">
                  <c:v>0.22479085879012928</c:v>
                </c:pt>
                <c:pt idx="3133">
                  <c:v>0.19794230021443582</c:v>
                </c:pt>
                <c:pt idx="3134">
                  <c:v>0.30513675783856797</c:v>
                </c:pt>
                <c:pt idx="3135">
                  <c:v>0.29178739480516924</c:v>
                </c:pt>
                <c:pt idx="3136">
                  <c:v>0.3185860092112307</c:v>
                </c:pt>
                <c:pt idx="3137">
                  <c:v>0.22479085879012928</c:v>
                </c:pt>
                <c:pt idx="3138">
                  <c:v>0.21139155158698486</c:v>
                </c:pt>
                <c:pt idx="3139">
                  <c:v>0.30513675783856797</c:v>
                </c:pt>
                <c:pt idx="3140">
                  <c:v>0.30513675783856797</c:v>
                </c:pt>
                <c:pt idx="3141">
                  <c:v>0.29178739480516924</c:v>
                </c:pt>
                <c:pt idx="3142">
                  <c:v>0.3185860092112307</c:v>
                </c:pt>
                <c:pt idx="3143">
                  <c:v>0.30513675783856797</c:v>
                </c:pt>
                <c:pt idx="3144">
                  <c:v>0.22479085879012928</c:v>
                </c:pt>
                <c:pt idx="3145">
                  <c:v>0.3185360650415987</c:v>
                </c:pt>
                <c:pt idx="3146">
                  <c:v>0.30513675783856797</c:v>
                </c:pt>
                <c:pt idx="3147">
                  <c:v>0.30513675783856797</c:v>
                </c:pt>
                <c:pt idx="3148">
                  <c:v>0.29178739480516924</c:v>
                </c:pt>
                <c:pt idx="3149">
                  <c:v>0.3185860092112307</c:v>
                </c:pt>
                <c:pt idx="3150">
                  <c:v>0.30513675783856797</c:v>
                </c:pt>
                <c:pt idx="3151">
                  <c:v>0.30513675783856797</c:v>
                </c:pt>
                <c:pt idx="3152">
                  <c:v>0.23819016599316001</c:v>
                </c:pt>
                <c:pt idx="3153">
                  <c:v>0.25153952902655874</c:v>
                </c:pt>
                <c:pt idx="3154">
                  <c:v>0.21134160741735286</c:v>
                </c:pt>
                <c:pt idx="3155">
                  <c:v>0.22474091462049728</c:v>
                </c:pt>
                <c:pt idx="3156">
                  <c:v>0.21139155158698486</c:v>
                </c:pt>
                <c:pt idx="3157">
                  <c:v>0.3185860092112307</c:v>
                </c:pt>
                <c:pt idx="3158">
                  <c:v>0.30513675783856797</c:v>
                </c:pt>
                <c:pt idx="3159">
                  <c:v>0.25158947319596336</c:v>
                </c:pt>
                <c:pt idx="3160">
                  <c:v>0.22474091462049728</c:v>
                </c:pt>
                <c:pt idx="3161">
                  <c:v>0.3185860092112307</c:v>
                </c:pt>
                <c:pt idx="3162">
                  <c:v>0.3185860092112307</c:v>
                </c:pt>
                <c:pt idx="3163">
                  <c:v>0.30513675783856797</c:v>
                </c:pt>
                <c:pt idx="3164">
                  <c:v>0.33193537224462943</c:v>
                </c:pt>
                <c:pt idx="3165">
                  <c:v>0.23814022182341432</c:v>
                </c:pt>
                <c:pt idx="3166">
                  <c:v>0.22474091462049728</c:v>
                </c:pt>
                <c:pt idx="3167">
                  <c:v>0.3185860092112307</c:v>
                </c:pt>
                <c:pt idx="3168">
                  <c:v>0.3185860092112307</c:v>
                </c:pt>
                <c:pt idx="3169">
                  <c:v>0.3185860092112307</c:v>
                </c:pt>
                <c:pt idx="3170">
                  <c:v>0.30513675783856797</c:v>
                </c:pt>
                <c:pt idx="3171">
                  <c:v>0.33193537224462943</c:v>
                </c:pt>
                <c:pt idx="3172">
                  <c:v>0.3185860092112307</c:v>
                </c:pt>
                <c:pt idx="3173">
                  <c:v>0.23814022182341432</c:v>
                </c:pt>
                <c:pt idx="3174">
                  <c:v>0.2783381434326202</c:v>
                </c:pt>
                <c:pt idx="3175">
                  <c:v>0.21139155158698486</c:v>
                </c:pt>
                <c:pt idx="3176">
                  <c:v>0.23819016599304632</c:v>
                </c:pt>
                <c:pt idx="3177">
                  <c:v>0.33193537224462943</c:v>
                </c:pt>
                <c:pt idx="3178">
                  <c:v>0.23814022182341432</c:v>
                </c:pt>
                <c:pt idx="3179">
                  <c:v>0.25153952902655874</c:v>
                </c:pt>
                <c:pt idx="3180">
                  <c:v>0.23819016599304632</c:v>
                </c:pt>
                <c:pt idx="3181">
                  <c:v>0.33193537224462943</c:v>
                </c:pt>
                <c:pt idx="3182">
                  <c:v>0.33193537224462943</c:v>
                </c:pt>
                <c:pt idx="3183">
                  <c:v>0.3185860092112307</c:v>
                </c:pt>
                <c:pt idx="3184">
                  <c:v>0.26493883622970316</c:v>
                </c:pt>
                <c:pt idx="3185">
                  <c:v>0.23819016599304632</c:v>
                </c:pt>
                <c:pt idx="3186">
                  <c:v>0.33193537224462943</c:v>
                </c:pt>
                <c:pt idx="3187">
                  <c:v>0.33193537224462943</c:v>
                </c:pt>
                <c:pt idx="3188">
                  <c:v>0.33193537224462943</c:v>
                </c:pt>
                <c:pt idx="3189">
                  <c:v>0.3185860092112307</c:v>
                </c:pt>
                <c:pt idx="3190">
                  <c:v>0.34538462361717848</c:v>
                </c:pt>
                <c:pt idx="3191">
                  <c:v>0.25158947319596336</c:v>
                </c:pt>
                <c:pt idx="3192">
                  <c:v>0.23819016599304632</c:v>
                </c:pt>
                <c:pt idx="3193">
                  <c:v>0.22474091462049728</c:v>
                </c:pt>
                <c:pt idx="3194">
                  <c:v>0.26498878039910778</c:v>
                </c:pt>
                <c:pt idx="3195">
                  <c:v>0.26493883622970316</c:v>
                </c:pt>
                <c:pt idx="3196">
                  <c:v>0.23819016599304632</c:v>
                </c:pt>
                <c:pt idx="3197">
                  <c:v>0.26498878039910778</c:v>
                </c:pt>
                <c:pt idx="3198">
                  <c:v>0.34538462361717848</c:v>
                </c:pt>
                <c:pt idx="3199">
                  <c:v>0.34538462361717848</c:v>
                </c:pt>
                <c:pt idx="3200">
                  <c:v>0.25158947319596336</c:v>
                </c:pt>
                <c:pt idx="3201">
                  <c:v>0.26498878039910778</c:v>
                </c:pt>
                <c:pt idx="3202">
                  <c:v>0.25153952902655874</c:v>
                </c:pt>
                <c:pt idx="3203">
                  <c:v>0.34538462361717848</c:v>
                </c:pt>
                <c:pt idx="3204">
                  <c:v>0.34538462361717848</c:v>
                </c:pt>
                <c:pt idx="3205">
                  <c:v>0.34538462361717848</c:v>
                </c:pt>
                <c:pt idx="3206">
                  <c:v>0.33193537224462943</c:v>
                </c:pt>
                <c:pt idx="3207">
                  <c:v>0.2783880876022522</c:v>
                </c:pt>
                <c:pt idx="3208">
                  <c:v>0.25153952902655874</c:v>
                </c:pt>
                <c:pt idx="3209">
                  <c:v>0.25153952902655874</c:v>
                </c:pt>
                <c:pt idx="3210">
                  <c:v>0.26498878039910778</c:v>
                </c:pt>
                <c:pt idx="3211">
                  <c:v>0.25153952902655874</c:v>
                </c:pt>
                <c:pt idx="3212">
                  <c:v>0.29178739480516924</c:v>
                </c:pt>
                <c:pt idx="3213">
                  <c:v>0.35873398665069089</c:v>
                </c:pt>
                <c:pt idx="3214">
                  <c:v>0.2783880876022522</c:v>
                </c:pt>
                <c:pt idx="3215">
                  <c:v>0.25153952902655874</c:v>
                </c:pt>
                <c:pt idx="3216">
                  <c:v>0.2783381434326202</c:v>
                </c:pt>
                <c:pt idx="3217">
                  <c:v>0.35873398665069089</c:v>
                </c:pt>
                <c:pt idx="3218">
                  <c:v>0.35873398665069089</c:v>
                </c:pt>
                <c:pt idx="3219">
                  <c:v>0.35873398665069089</c:v>
                </c:pt>
                <c:pt idx="3220">
                  <c:v>0.26493883622970316</c:v>
                </c:pt>
                <c:pt idx="3221">
                  <c:v>0.2783381434326202</c:v>
                </c:pt>
                <c:pt idx="3222">
                  <c:v>0.26498878039910778</c:v>
                </c:pt>
                <c:pt idx="3223">
                  <c:v>0.23819016599304632</c:v>
                </c:pt>
                <c:pt idx="3224">
                  <c:v>0.2783381434326202</c:v>
                </c:pt>
                <c:pt idx="3225">
                  <c:v>0.2783381434326202</c:v>
                </c:pt>
                <c:pt idx="3226">
                  <c:v>0.29173745063553724</c:v>
                </c:pt>
                <c:pt idx="3227">
                  <c:v>0.2783381434326202</c:v>
                </c:pt>
                <c:pt idx="3228">
                  <c:v>0.26498878039910778</c:v>
                </c:pt>
                <c:pt idx="3229">
                  <c:v>0.30513675783868166</c:v>
                </c:pt>
                <c:pt idx="3230">
                  <c:v>0.37218323802323994</c:v>
                </c:pt>
                <c:pt idx="3231">
                  <c:v>0.37218323802323994</c:v>
                </c:pt>
                <c:pt idx="3232">
                  <c:v>0.29173745063553724</c:v>
                </c:pt>
                <c:pt idx="3233">
                  <c:v>0.26498878039910778</c:v>
                </c:pt>
                <c:pt idx="3234">
                  <c:v>0.29178739480516924</c:v>
                </c:pt>
                <c:pt idx="3235">
                  <c:v>0.30513675783868166</c:v>
                </c:pt>
                <c:pt idx="3236">
                  <c:v>0.26498878039910778</c:v>
                </c:pt>
                <c:pt idx="3237">
                  <c:v>0.29178739480516924</c:v>
                </c:pt>
                <c:pt idx="3238">
                  <c:v>0.29178739480516924</c:v>
                </c:pt>
                <c:pt idx="3239">
                  <c:v>0.29178739480516924</c:v>
                </c:pt>
                <c:pt idx="3240">
                  <c:v>0.38553260105675236</c:v>
                </c:pt>
                <c:pt idx="3241">
                  <c:v>0.30518670200819997</c:v>
                </c:pt>
                <c:pt idx="3242">
                  <c:v>0.29178739480516924</c:v>
                </c:pt>
                <c:pt idx="3243">
                  <c:v>0.2783381434326202</c:v>
                </c:pt>
                <c:pt idx="3244">
                  <c:v>0.31858600921100333</c:v>
                </c:pt>
                <c:pt idx="3245">
                  <c:v>0.29178739480516924</c:v>
                </c:pt>
                <c:pt idx="3246">
                  <c:v>0.30513675783868166</c:v>
                </c:pt>
                <c:pt idx="3247">
                  <c:v>0.31858600921100333</c:v>
                </c:pt>
                <c:pt idx="3248">
                  <c:v>0.2783381434326202</c:v>
                </c:pt>
                <c:pt idx="3249">
                  <c:v>0.3185360650415987</c:v>
                </c:pt>
                <c:pt idx="3250">
                  <c:v>0.30513675783868166</c:v>
                </c:pt>
                <c:pt idx="3251">
                  <c:v>0.30513675783868166</c:v>
                </c:pt>
                <c:pt idx="3252">
                  <c:v>0.30513675783868166</c:v>
                </c:pt>
                <c:pt idx="3253">
                  <c:v>0.31858600921100333</c:v>
                </c:pt>
                <c:pt idx="3254">
                  <c:v>0.33193537224474312</c:v>
                </c:pt>
                <c:pt idx="3255">
                  <c:v>0.30513675783868166</c:v>
                </c:pt>
                <c:pt idx="3256">
                  <c:v>0.31858600921100333</c:v>
                </c:pt>
                <c:pt idx="3257">
                  <c:v>0.31858600921100333</c:v>
                </c:pt>
                <c:pt idx="3258">
                  <c:v>0.33193537224474312</c:v>
                </c:pt>
                <c:pt idx="3259">
                  <c:v>0.29178739480516924</c:v>
                </c:pt>
                <c:pt idx="3260">
                  <c:v>0.31858600921100333</c:v>
                </c:pt>
                <c:pt idx="3261">
                  <c:v>0.33193537224474312</c:v>
                </c:pt>
                <c:pt idx="3262">
                  <c:v>0.33193537224474312</c:v>
                </c:pt>
                <c:pt idx="3263">
                  <c:v>0.34538462361729216</c:v>
                </c:pt>
                <c:pt idx="3264">
                  <c:v>0.31858600921100333</c:v>
                </c:pt>
                <c:pt idx="3265">
                  <c:v>0.34538462361729216</c:v>
                </c:pt>
                <c:pt idx="3266">
                  <c:v>0.35873398665057721</c:v>
                </c:pt>
                <c:pt idx="3267">
                  <c:v>0.33193537224474312</c:v>
                </c:pt>
                <c:pt idx="3268">
                  <c:v>0.34538462361729216</c:v>
                </c:pt>
                <c:pt idx="3269">
                  <c:v>0.35873398665057721</c:v>
                </c:pt>
                <c:pt idx="3270">
                  <c:v>0.34538462361729216</c:v>
                </c:pt>
                <c:pt idx="3271">
                  <c:v>0.35873398665057721</c:v>
                </c:pt>
                <c:pt idx="3272">
                  <c:v>0.37218323802335362</c:v>
                </c:pt>
                <c:pt idx="3273">
                  <c:v>0.37218323802335362</c:v>
                </c:pt>
                <c:pt idx="3274">
                  <c:v>0.38553260105686604</c:v>
                </c:pt>
                <c:pt idx="3275">
                  <c:v>0.3989818524293014</c:v>
                </c:pt>
                <c:pt idx="3276">
                  <c:v>0.19794230021443582</c:v>
                </c:pt>
                <c:pt idx="3277">
                  <c:v>0.19794230021443582</c:v>
                </c:pt>
                <c:pt idx="3278">
                  <c:v>0.14591117786187624</c:v>
                </c:pt>
                <c:pt idx="3279">
                  <c:v>0.15779432277491878</c:v>
                </c:pt>
                <c:pt idx="3280">
                  <c:v>0.15779432277497563</c:v>
                </c:pt>
                <c:pt idx="3281">
                  <c:v>0.15779432277486194</c:v>
                </c:pt>
                <c:pt idx="3282">
                  <c:v>0.15779432277497563</c:v>
                </c:pt>
                <c:pt idx="3283">
                  <c:v>0.15774437860534363</c:v>
                </c:pt>
                <c:pt idx="3284">
                  <c:v>0.19794230021443582</c:v>
                </c:pt>
                <c:pt idx="3285">
                  <c:v>0.15774437860545731</c:v>
                </c:pt>
                <c:pt idx="3286">
                  <c:v>0.19799224438406782</c:v>
                </c:pt>
                <c:pt idx="3287">
                  <c:v>0.2783381434326202</c:v>
                </c:pt>
                <c:pt idx="3288">
                  <c:v>0.3185860092112307</c:v>
                </c:pt>
                <c:pt idx="3289">
                  <c:v>0.19799224438406782</c:v>
                </c:pt>
                <c:pt idx="3290">
                  <c:v>0.19794230021443582</c:v>
                </c:pt>
                <c:pt idx="3291">
                  <c:v>0.15774437860534363</c:v>
                </c:pt>
                <c:pt idx="3292">
                  <c:v>0.15779432277497563</c:v>
                </c:pt>
                <c:pt idx="3293">
                  <c:v>0.17114368580837436</c:v>
                </c:pt>
                <c:pt idx="3294">
                  <c:v>0.15774437860534363</c:v>
                </c:pt>
                <c:pt idx="3295">
                  <c:v>0.17119362997800636</c:v>
                </c:pt>
                <c:pt idx="3296">
                  <c:v>0.15779432277497563</c:v>
                </c:pt>
                <c:pt idx="3297">
                  <c:v>0.17114368580837436</c:v>
                </c:pt>
                <c:pt idx="3298">
                  <c:v>0.15774437860534363</c:v>
                </c:pt>
                <c:pt idx="3299">
                  <c:v>0.17119362997800636</c:v>
                </c:pt>
                <c:pt idx="3300">
                  <c:v>0.18454299301140509</c:v>
                </c:pt>
                <c:pt idx="3301">
                  <c:v>0.15779432277497563</c:v>
                </c:pt>
                <c:pt idx="3302">
                  <c:v>0.17114368580837436</c:v>
                </c:pt>
                <c:pt idx="3303">
                  <c:v>0.18459293718103709</c:v>
                </c:pt>
                <c:pt idx="3304">
                  <c:v>0.19794230021443582</c:v>
                </c:pt>
                <c:pt idx="3305">
                  <c:v>0.19794230021443582</c:v>
                </c:pt>
                <c:pt idx="3306">
                  <c:v>0.21139155158709855</c:v>
                </c:pt>
                <c:pt idx="3307">
                  <c:v>0.15774437860545731</c:v>
                </c:pt>
                <c:pt idx="3308">
                  <c:v>0.17119362997800636</c:v>
                </c:pt>
                <c:pt idx="3309">
                  <c:v>0.15779432277486194</c:v>
                </c:pt>
                <c:pt idx="3310">
                  <c:v>0.17114368580837436</c:v>
                </c:pt>
                <c:pt idx="3311">
                  <c:v>0.18459293718103709</c:v>
                </c:pt>
                <c:pt idx="3312">
                  <c:v>0.19794230021443582</c:v>
                </c:pt>
                <c:pt idx="3313">
                  <c:v>0.21139155158709855</c:v>
                </c:pt>
                <c:pt idx="3314">
                  <c:v>0.22474091462049728</c:v>
                </c:pt>
                <c:pt idx="3315">
                  <c:v>0.15774437860545731</c:v>
                </c:pt>
                <c:pt idx="3316">
                  <c:v>0.15779432277486194</c:v>
                </c:pt>
                <c:pt idx="3317">
                  <c:v>0.17114368580848804</c:v>
                </c:pt>
                <c:pt idx="3318">
                  <c:v>0.1845929371809234</c:v>
                </c:pt>
                <c:pt idx="3319">
                  <c:v>0.19794230021443582</c:v>
                </c:pt>
                <c:pt idx="3320">
                  <c:v>0.21139155158709855</c:v>
                </c:pt>
                <c:pt idx="3321">
                  <c:v>0.22474091462049728</c:v>
                </c:pt>
                <c:pt idx="3322">
                  <c:v>0.23819016599304632</c:v>
                </c:pt>
                <c:pt idx="3323">
                  <c:v>0.15779432277497563</c:v>
                </c:pt>
                <c:pt idx="3324">
                  <c:v>0.15779432277497563</c:v>
                </c:pt>
                <c:pt idx="3325">
                  <c:v>0.18459293718103709</c:v>
                </c:pt>
                <c:pt idx="3326">
                  <c:v>0.15779432277497563</c:v>
                </c:pt>
                <c:pt idx="3327">
                  <c:v>0.18459293718103709</c:v>
                </c:pt>
                <c:pt idx="3328">
                  <c:v>0.15779432277486194</c:v>
                </c:pt>
                <c:pt idx="3329">
                  <c:v>0.18459293718103709</c:v>
                </c:pt>
                <c:pt idx="3330">
                  <c:v>0.15779432277486194</c:v>
                </c:pt>
                <c:pt idx="3331">
                  <c:v>0.1845929371809234</c:v>
                </c:pt>
                <c:pt idx="3332">
                  <c:v>0.21139155158709855</c:v>
                </c:pt>
                <c:pt idx="3333">
                  <c:v>0.15779432277497563</c:v>
                </c:pt>
                <c:pt idx="3334">
                  <c:v>0.1845929371809234</c:v>
                </c:pt>
                <c:pt idx="3335">
                  <c:v>0.21139155158698486</c:v>
                </c:pt>
                <c:pt idx="3336">
                  <c:v>0.23819016599316001</c:v>
                </c:pt>
                <c:pt idx="3337">
                  <c:v>0.23819016599316001</c:v>
                </c:pt>
                <c:pt idx="3338">
                  <c:v>0.26498878039910778</c:v>
                </c:pt>
                <c:pt idx="3339">
                  <c:v>0.15779432277497563</c:v>
                </c:pt>
                <c:pt idx="3340">
                  <c:v>0.1845929371809234</c:v>
                </c:pt>
                <c:pt idx="3341">
                  <c:v>0.15779432277497563</c:v>
                </c:pt>
                <c:pt idx="3342">
                  <c:v>0.1845929371809234</c:v>
                </c:pt>
                <c:pt idx="3343">
                  <c:v>0.21139155158698486</c:v>
                </c:pt>
                <c:pt idx="3344">
                  <c:v>0.23819016599304632</c:v>
                </c:pt>
                <c:pt idx="3345">
                  <c:v>0.26498878039910778</c:v>
                </c:pt>
                <c:pt idx="3346">
                  <c:v>0.29178739480516924</c:v>
                </c:pt>
                <c:pt idx="3347">
                  <c:v>0.15779432277497563</c:v>
                </c:pt>
                <c:pt idx="3348">
                  <c:v>0.15779432277497563</c:v>
                </c:pt>
                <c:pt idx="3349">
                  <c:v>0.18459293718103709</c:v>
                </c:pt>
                <c:pt idx="3350">
                  <c:v>0.21139155158698486</c:v>
                </c:pt>
                <c:pt idx="3351">
                  <c:v>0.23819016599304632</c:v>
                </c:pt>
                <c:pt idx="3352">
                  <c:v>0.26498878039910778</c:v>
                </c:pt>
                <c:pt idx="3353">
                  <c:v>0.29178739480505556</c:v>
                </c:pt>
                <c:pt idx="3354">
                  <c:v>0.31858600921111702</c:v>
                </c:pt>
                <c:pt idx="3355">
                  <c:v>0.15779432277497563</c:v>
                </c:pt>
                <c:pt idx="3356">
                  <c:v>0.17114368580837436</c:v>
                </c:pt>
                <c:pt idx="3357">
                  <c:v>0.15774437860534363</c:v>
                </c:pt>
                <c:pt idx="3358">
                  <c:v>0.17119362997800636</c:v>
                </c:pt>
                <c:pt idx="3359">
                  <c:v>0.15779432277497563</c:v>
                </c:pt>
                <c:pt idx="3360">
                  <c:v>0.17114368580837436</c:v>
                </c:pt>
                <c:pt idx="3361">
                  <c:v>0.15774437860545731</c:v>
                </c:pt>
                <c:pt idx="3362">
                  <c:v>0.17119362997800636</c:v>
                </c:pt>
                <c:pt idx="3363">
                  <c:v>0.18454299301140509</c:v>
                </c:pt>
                <c:pt idx="3364">
                  <c:v>0.15779432277486194</c:v>
                </c:pt>
                <c:pt idx="3365">
                  <c:v>0.17114368580837436</c:v>
                </c:pt>
                <c:pt idx="3366">
                  <c:v>0.18459293718103709</c:v>
                </c:pt>
                <c:pt idx="3367">
                  <c:v>0.19794230021443582</c:v>
                </c:pt>
                <c:pt idx="3368">
                  <c:v>0.19794230021443582</c:v>
                </c:pt>
                <c:pt idx="3369">
                  <c:v>0.21139155158709855</c:v>
                </c:pt>
                <c:pt idx="3370">
                  <c:v>0.15774437860545731</c:v>
                </c:pt>
                <c:pt idx="3371">
                  <c:v>0.17119362997789267</c:v>
                </c:pt>
                <c:pt idx="3372">
                  <c:v>0.15779432277486194</c:v>
                </c:pt>
                <c:pt idx="3373">
                  <c:v>0.17114368580848804</c:v>
                </c:pt>
                <c:pt idx="3374">
                  <c:v>0.1845929371809234</c:v>
                </c:pt>
                <c:pt idx="3375">
                  <c:v>0.19794230021443582</c:v>
                </c:pt>
                <c:pt idx="3376">
                  <c:v>0.21139155158709855</c:v>
                </c:pt>
                <c:pt idx="3377">
                  <c:v>0.22474091462049728</c:v>
                </c:pt>
                <c:pt idx="3378">
                  <c:v>0.15774437860545731</c:v>
                </c:pt>
                <c:pt idx="3379">
                  <c:v>0.15779432277497563</c:v>
                </c:pt>
                <c:pt idx="3380">
                  <c:v>0.17114368580848804</c:v>
                </c:pt>
                <c:pt idx="3381">
                  <c:v>0.1845929371809234</c:v>
                </c:pt>
                <c:pt idx="3382">
                  <c:v>0.19794230021443582</c:v>
                </c:pt>
                <c:pt idx="3383">
                  <c:v>0.21139155158698486</c:v>
                </c:pt>
                <c:pt idx="3384">
                  <c:v>0.22474091462049728</c:v>
                </c:pt>
                <c:pt idx="3385">
                  <c:v>0.23819016599316001</c:v>
                </c:pt>
                <c:pt idx="3386">
                  <c:v>0.15774437860534363</c:v>
                </c:pt>
                <c:pt idx="3387">
                  <c:v>0.18454299301140509</c:v>
                </c:pt>
                <c:pt idx="3388">
                  <c:v>0.15774437860545731</c:v>
                </c:pt>
                <c:pt idx="3389">
                  <c:v>0.18454299301140509</c:v>
                </c:pt>
                <c:pt idx="3390">
                  <c:v>0.15774437860545731</c:v>
                </c:pt>
                <c:pt idx="3391">
                  <c:v>0.18454299301140509</c:v>
                </c:pt>
                <c:pt idx="3392">
                  <c:v>0.15774437860545731</c:v>
                </c:pt>
                <c:pt idx="3393">
                  <c:v>0.18454299301140509</c:v>
                </c:pt>
                <c:pt idx="3394">
                  <c:v>0.21134160741746655</c:v>
                </c:pt>
                <c:pt idx="3395">
                  <c:v>0.15774437860545731</c:v>
                </c:pt>
                <c:pt idx="3396">
                  <c:v>0.18454299301151877</c:v>
                </c:pt>
                <c:pt idx="3397">
                  <c:v>0.21134160741746655</c:v>
                </c:pt>
                <c:pt idx="3398">
                  <c:v>0.23814022182352801</c:v>
                </c:pt>
                <c:pt idx="3399">
                  <c:v>0.23814022182352801</c:v>
                </c:pt>
                <c:pt idx="3400">
                  <c:v>0.26493883622958947</c:v>
                </c:pt>
                <c:pt idx="3401">
                  <c:v>0.15774437860534363</c:v>
                </c:pt>
                <c:pt idx="3402">
                  <c:v>0.18454299301151877</c:v>
                </c:pt>
                <c:pt idx="3403">
                  <c:v>0.15774437860534363</c:v>
                </c:pt>
                <c:pt idx="3404">
                  <c:v>0.18454299301140509</c:v>
                </c:pt>
                <c:pt idx="3405">
                  <c:v>0.21134160741758024</c:v>
                </c:pt>
                <c:pt idx="3406">
                  <c:v>0.23814022182352801</c:v>
                </c:pt>
                <c:pt idx="3407">
                  <c:v>0.26493883622958947</c:v>
                </c:pt>
                <c:pt idx="3408">
                  <c:v>0.29173745063565093</c:v>
                </c:pt>
                <c:pt idx="3409">
                  <c:v>0.15774437860534363</c:v>
                </c:pt>
                <c:pt idx="3410">
                  <c:v>0.15774437860534363</c:v>
                </c:pt>
                <c:pt idx="3411">
                  <c:v>0.18454299301140509</c:v>
                </c:pt>
                <c:pt idx="3412">
                  <c:v>0.21134160741746655</c:v>
                </c:pt>
                <c:pt idx="3413">
                  <c:v>0.23814022182341432</c:v>
                </c:pt>
                <c:pt idx="3414">
                  <c:v>0.26493883622958947</c:v>
                </c:pt>
                <c:pt idx="3415">
                  <c:v>0.29173745063565093</c:v>
                </c:pt>
                <c:pt idx="3416">
                  <c:v>0.31853606504171239</c:v>
                </c:pt>
                <c:pt idx="3417">
                  <c:v>0.17114368580837436</c:v>
                </c:pt>
                <c:pt idx="3418">
                  <c:v>0.15774437860545731</c:v>
                </c:pt>
                <c:pt idx="3419">
                  <c:v>0.17119362997800636</c:v>
                </c:pt>
                <c:pt idx="3420">
                  <c:v>0.15779432277486194</c:v>
                </c:pt>
                <c:pt idx="3421">
                  <c:v>0.17114368580837436</c:v>
                </c:pt>
                <c:pt idx="3422">
                  <c:v>0.15774437860545731</c:v>
                </c:pt>
                <c:pt idx="3423">
                  <c:v>0.17119362997789267</c:v>
                </c:pt>
                <c:pt idx="3424">
                  <c:v>0.18454299301140509</c:v>
                </c:pt>
                <c:pt idx="3425">
                  <c:v>0.15779432277486194</c:v>
                </c:pt>
                <c:pt idx="3426">
                  <c:v>0.17114368580848804</c:v>
                </c:pt>
                <c:pt idx="3427">
                  <c:v>0.1845929371809234</c:v>
                </c:pt>
                <c:pt idx="3428">
                  <c:v>0.19794230021443582</c:v>
                </c:pt>
                <c:pt idx="3429">
                  <c:v>0.19794230021443582</c:v>
                </c:pt>
                <c:pt idx="3430">
                  <c:v>0.21139155158709855</c:v>
                </c:pt>
                <c:pt idx="3431">
                  <c:v>0.15774437860545731</c:v>
                </c:pt>
                <c:pt idx="3432">
                  <c:v>0.17119362997789267</c:v>
                </c:pt>
                <c:pt idx="3433">
                  <c:v>0.15779432277497563</c:v>
                </c:pt>
                <c:pt idx="3434">
                  <c:v>0.17114368580848804</c:v>
                </c:pt>
                <c:pt idx="3435">
                  <c:v>0.1845929371809234</c:v>
                </c:pt>
                <c:pt idx="3436">
                  <c:v>0.19794230021443582</c:v>
                </c:pt>
                <c:pt idx="3437">
                  <c:v>0.21139155158698486</c:v>
                </c:pt>
                <c:pt idx="3438">
                  <c:v>0.22474091462049728</c:v>
                </c:pt>
                <c:pt idx="3439">
                  <c:v>0.15774437860545731</c:v>
                </c:pt>
                <c:pt idx="3440">
                  <c:v>0.15779432277497563</c:v>
                </c:pt>
                <c:pt idx="3441">
                  <c:v>0.17114368580848804</c:v>
                </c:pt>
                <c:pt idx="3442">
                  <c:v>0.1845929371809234</c:v>
                </c:pt>
                <c:pt idx="3443">
                  <c:v>0.19794230021443582</c:v>
                </c:pt>
                <c:pt idx="3444">
                  <c:v>0.21139155158698486</c:v>
                </c:pt>
                <c:pt idx="3445">
                  <c:v>0.22474091462049728</c:v>
                </c:pt>
                <c:pt idx="3446">
                  <c:v>0.23819016599304632</c:v>
                </c:pt>
                <c:pt idx="3447">
                  <c:v>0.18459293718103709</c:v>
                </c:pt>
                <c:pt idx="3448">
                  <c:v>0.15779432277486194</c:v>
                </c:pt>
                <c:pt idx="3449">
                  <c:v>0.18459293718103709</c:v>
                </c:pt>
                <c:pt idx="3450">
                  <c:v>0.15779432277486194</c:v>
                </c:pt>
                <c:pt idx="3451">
                  <c:v>0.1845929371809234</c:v>
                </c:pt>
                <c:pt idx="3452">
                  <c:v>0.15779432277497563</c:v>
                </c:pt>
                <c:pt idx="3453">
                  <c:v>0.1845929371809234</c:v>
                </c:pt>
                <c:pt idx="3454">
                  <c:v>0.21139155158698486</c:v>
                </c:pt>
                <c:pt idx="3455">
                  <c:v>0.15779432277497563</c:v>
                </c:pt>
                <c:pt idx="3456">
                  <c:v>0.1845929371809234</c:v>
                </c:pt>
                <c:pt idx="3457">
                  <c:v>0.21139155158698486</c:v>
                </c:pt>
                <c:pt idx="3458">
                  <c:v>0.23819016599304632</c:v>
                </c:pt>
                <c:pt idx="3459">
                  <c:v>0.23819016599304632</c:v>
                </c:pt>
                <c:pt idx="3460">
                  <c:v>0.26498878039910778</c:v>
                </c:pt>
                <c:pt idx="3461">
                  <c:v>0.15779432277497563</c:v>
                </c:pt>
                <c:pt idx="3462">
                  <c:v>0.1845929371809234</c:v>
                </c:pt>
                <c:pt idx="3463">
                  <c:v>0.15779432277497563</c:v>
                </c:pt>
                <c:pt idx="3464">
                  <c:v>0.18459293718103709</c:v>
                </c:pt>
                <c:pt idx="3465">
                  <c:v>0.21139155158698486</c:v>
                </c:pt>
                <c:pt idx="3466">
                  <c:v>0.23819016599304632</c:v>
                </c:pt>
                <c:pt idx="3467">
                  <c:v>0.26498878039910778</c:v>
                </c:pt>
                <c:pt idx="3468">
                  <c:v>0.29178739480505556</c:v>
                </c:pt>
                <c:pt idx="3469">
                  <c:v>0.15779432277497563</c:v>
                </c:pt>
                <c:pt idx="3470">
                  <c:v>0.15779432277497563</c:v>
                </c:pt>
                <c:pt idx="3471">
                  <c:v>0.18459293718103709</c:v>
                </c:pt>
                <c:pt idx="3472">
                  <c:v>0.21139155158709855</c:v>
                </c:pt>
                <c:pt idx="3473">
                  <c:v>0.23819016599304632</c:v>
                </c:pt>
                <c:pt idx="3474">
                  <c:v>0.26498878039910778</c:v>
                </c:pt>
                <c:pt idx="3475">
                  <c:v>0.29178739480516924</c:v>
                </c:pt>
                <c:pt idx="3476">
                  <c:v>0.31858600921111702</c:v>
                </c:pt>
                <c:pt idx="3477">
                  <c:v>0.18454299301140509</c:v>
                </c:pt>
                <c:pt idx="3478">
                  <c:v>0.19799224438406782</c:v>
                </c:pt>
                <c:pt idx="3479">
                  <c:v>0.18459293718103709</c:v>
                </c:pt>
                <c:pt idx="3480">
                  <c:v>0.19794230021443582</c:v>
                </c:pt>
                <c:pt idx="3481">
                  <c:v>0.18454299301140509</c:v>
                </c:pt>
                <c:pt idx="3482">
                  <c:v>0.19799224438406782</c:v>
                </c:pt>
                <c:pt idx="3483">
                  <c:v>0.21134160741746655</c:v>
                </c:pt>
                <c:pt idx="3484">
                  <c:v>0.1845929371809234</c:v>
                </c:pt>
                <c:pt idx="3485">
                  <c:v>0.19794230021443582</c:v>
                </c:pt>
                <c:pt idx="3486">
                  <c:v>0.21139155158709855</c:v>
                </c:pt>
                <c:pt idx="3487">
                  <c:v>0.22474091462049728</c:v>
                </c:pt>
                <c:pt idx="3488">
                  <c:v>0.22474091462049728</c:v>
                </c:pt>
                <c:pt idx="3489">
                  <c:v>0.23819016599304632</c:v>
                </c:pt>
                <c:pt idx="3490">
                  <c:v>0.18454299301140509</c:v>
                </c:pt>
                <c:pt idx="3491">
                  <c:v>0.19799224438395413</c:v>
                </c:pt>
                <c:pt idx="3492">
                  <c:v>0.1845929371809234</c:v>
                </c:pt>
                <c:pt idx="3493">
                  <c:v>0.19794230021443582</c:v>
                </c:pt>
                <c:pt idx="3494">
                  <c:v>0.21139155158698486</c:v>
                </c:pt>
                <c:pt idx="3495">
                  <c:v>0.22474091462049728</c:v>
                </c:pt>
                <c:pt idx="3496">
                  <c:v>0.23819016599316001</c:v>
                </c:pt>
                <c:pt idx="3497">
                  <c:v>0.25153952902655874</c:v>
                </c:pt>
                <c:pt idx="3498">
                  <c:v>0.18454299301151877</c:v>
                </c:pt>
                <c:pt idx="3499">
                  <c:v>0.1845929371809234</c:v>
                </c:pt>
                <c:pt idx="3500">
                  <c:v>0.19794230021443582</c:v>
                </c:pt>
                <c:pt idx="3501">
                  <c:v>0.21139155158698486</c:v>
                </c:pt>
                <c:pt idx="3502">
                  <c:v>0.22474091462049728</c:v>
                </c:pt>
                <c:pt idx="3503">
                  <c:v>0.23819016599304632</c:v>
                </c:pt>
                <c:pt idx="3504">
                  <c:v>0.25153952902655874</c:v>
                </c:pt>
                <c:pt idx="3505">
                  <c:v>0.26498878039910778</c:v>
                </c:pt>
                <c:pt idx="3506">
                  <c:v>0.17114368580837436</c:v>
                </c:pt>
                <c:pt idx="3507">
                  <c:v>0.19794230021443582</c:v>
                </c:pt>
                <c:pt idx="3508">
                  <c:v>0.17114368580848804</c:v>
                </c:pt>
                <c:pt idx="3509">
                  <c:v>0.19794230021443582</c:v>
                </c:pt>
                <c:pt idx="3510">
                  <c:v>0.17114368580848804</c:v>
                </c:pt>
                <c:pt idx="3511">
                  <c:v>0.19794230021443582</c:v>
                </c:pt>
                <c:pt idx="3512">
                  <c:v>0.22474091462049728</c:v>
                </c:pt>
                <c:pt idx="3513">
                  <c:v>0.17114368580848804</c:v>
                </c:pt>
                <c:pt idx="3514">
                  <c:v>0.19794230021443582</c:v>
                </c:pt>
                <c:pt idx="3515">
                  <c:v>0.22474091462049728</c:v>
                </c:pt>
                <c:pt idx="3516">
                  <c:v>0.25153952902655874</c:v>
                </c:pt>
                <c:pt idx="3517">
                  <c:v>0.25153952902655874</c:v>
                </c:pt>
                <c:pt idx="3518">
                  <c:v>0.2783381434326202</c:v>
                </c:pt>
                <c:pt idx="3519">
                  <c:v>0.17114368580837436</c:v>
                </c:pt>
                <c:pt idx="3520">
                  <c:v>0.1979423002145495</c:v>
                </c:pt>
                <c:pt idx="3521">
                  <c:v>0.17114368580837436</c:v>
                </c:pt>
                <c:pt idx="3522">
                  <c:v>0.19794230021443582</c:v>
                </c:pt>
                <c:pt idx="3523">
                  <c:v>0.22474091462049728</c:v>
                </c:pt>
                <c:pt idx="3524">
                  <c:v>0.25153952902655874</c:v>
                </c:pt>
                <c:pt idx="3525">
                  <c:v>0.2783381434326202</c:v>
                </c:pt>
                <c:pt idx="3526">
                  <c:v>0.30513675783856797</c:v>
                </c:pt>
                <c:pt idx="3527">
                  <c:v>0.17114368580837436</c:v>
                </c:pt>
                <c:pt idx="3528">
                  <c:v>0.17114368580837436</c:v>
                </c:pt>
                <c:pt idx="3529">
                  <c:v>0.19794230021443582</c:v>
                </c:pt>
                <c:pt idx="3530">
                  <c:v>0.22474091462049728</c:v>
                </c:pt>
                <c:pt idx="3531">
                  <c:v>0.25153952902644505</c:v>
                </c:pt>
                <c:pt idx="3532">
                  <c:v>0.2783381434326202</c:v>
                </c:pt>
                <c:pt idx="3533">
                  <c:v>0.30513675783868166</c:v>
                </c:pt>
                <c:pt idx="3534">
                  <c:v>0.33193537224462943</c:v>
                </c:pt>
                <c:pt idx="3535">
                  <c:v>0.17119362997789267</c:v>
                </c:pt>
                <c:pt idx="3536">
                  <c:v>0.15779432277486194</c:v>
                </c:pt>
                <c:pt idx="3537">
                  <c:v>0.17114368580848804</c:v>
                </c:pt>
                <c:pt idx="3538">
                  <c:v>0.15774437860545731</c:v>
                </c:pt>
                <c:pt idx="3539">
                  <c:v>0.17119362997789267</c:v>
                </c:pt>
                <c:pt idx="3540">
                  <c:v>0.18454299301140509</c:v>
                </c:pt>
                <c:pt idx="3541">
                  <c:v>0.15779432277497563</c:v>
                </c:pt>
                <c:pt idx="3542">
                  <c:v>0.17114368580848804</c:v>
                </c:pt>
                <c:pt idx="3543">
                  <c:v>0.1845929371809234</c:v>
                </c:pt>
                <c:pt idx="3544">
                  <c:v>0.19794230021443582</c:v>
                </c:pt>
                <c:pt idx="3545">
                  <c:v>0.19794230021443582</c:v>
                </c:pt>
                <c:pt idx="3546">
                  <c:v>0.21139155158698486</c:v>
                </c:pt>
                <c:pt idx="3547">
                  <c:v>0.15774437860545731</c:v>
                </c:pt>
                <c:pt idx="3548">
                  <c:v>0.17119362997789267</c:v>
                </c:pt>
                <c:pt idx="3549">
                  <c:v>0.15779432277497563</c:v>
                </c:pt>
                <c:pt idx="3550">
                  <c:v>0.17114368580848804</c:v>
                </c:pt>
                <c:pt idx="3551">
                  <c:v>0.1845929371809234</c:v>
                </c:pt>
                <c:pt idx="3552">
                  <c:v>0.19794230021443582</c:v>
                </c:pt>
                <c:pt idx="3553">
                  <c:v>0.21139155158698486</c:v>
                </c:pt>
                <c:pt idx="3554">
                  <c:v>0.22474091462049728</c:v>
                </c:pt>
                <c:pt idx="3555">
                  <c:v>0.15774437860534363</c:v>
                </c:pt>
                <c:pt idx="3556">
                  <c:v>0.15779432277497563</c:v>
                </c:pt>
                <c:pt idx="3557">
                  <c:v>0.17114368580837436</c:v>
                </c:pt>
                <c:pt idx="3558">
                  <c:v>0.1845929371809234</c:v>
                </c:pt>
                <c:pt idx="3559">
                  <c:v>0.1979423002145495</c:v>
                </c:pt>
                <c:pt idx="3560">
                  <c:v>0.21139155158698486</c:v>
                </c:pt>
                <c:pt idx="3561">
                  <c:v>0.22474091462049728</c:v>
                </c:pt>
                <c:pt idx="3562">
                  <c:v>0.23819016599304632</c:v>
                </c:pt>
                <c:pt idx="3563">
                  <c:v>0.18454299301140509</c:v>
                </c:pt>
                <c:pt idx="3564">
                  <c:v>0.15774437860545731</c:v>
                </c:pt>
                <c:pt idx="3565">
                  <c:v>0.18454299301140509</c:v>
                </c:pt>
                <c:pt idx="3566">
                  <c:v>0.15774437860545731</c:v>
                </c:pt>
                <c:pt idx="3567">
                  <c:v>0.18454299301151877</c:v>
                </c:pt>
                <c:pt idx="3568">
                  <c:v>0.21134160741746655</c:v>
                </c:pt>
                <c:pt idx="3569">
                  <c:v>0.15774437860534363</c:v>
                </c:pt>
                <c:pt idx="3570">
                  <c:v>0.18454299301151877</c:v>
                </c:pt>
                <c:pt idx="3571">
                  <c:v>0.21134160741746655</c:v>
                </c:pt>
                <c:pt idx="3572">
                  <c:v>0.23814022182352801</c:v>
                </c:pt>
                <c:pt idx="3573">
                  <c:v>0.23814022182352801</c:v>
                </c:pt>
                <c:pt idx="3574">
                  <c:v>0.26493883622958947</c:v>
                </c:pt>
                <c:pt idx="3575">
                  <c:v>0.15774437860534363</c:v>
                </c:pt>
                <c:pt idx="3576">
                  <c:v>0.18454299301140509</c:v>
                </c:pt>
                <c:pt idx="3577">
                  <c:v>0.15774437860534363</c:v>
                </c:pt>
                <c:pt idx="3578">
                  <c:v>0.18454299301140509</c:v>
                </c:pt>
                <c:pt idx="3579">
                  <c:v>0.21134160741746655</c:v>
                </c:pt>
                <c:pt idx="3580">
                  <c:v>0.23814022182352801</c:v>
                </c:pt>
                <c:pt idx="3581">
                  <c:v>0.26493883622958947</c:v>
                </c:pt>
                <c:pt idx="3582">
                  <c:v>0.29173745063565093</c:v>
                </c:pt>
                <c:pt idx="3583">
                  <c:v>0.15774437860534363</c:v>
                </c:pt>
                <c:pt idx="3584">
                  <c:v>0.15774437860545731</c:v>
                </c:pt>
                <c:pt idx="3585">
                  <c:v>0.18454299301140509</c:v>
                </c:pt>
                <c:pt idx="3586">
                  <c:v>0.21134160741746655</c:v>
                </c:pt>
                <c:pt idx="3587">
                  <c:v>0.23814022182352801</c:v>
                </c:pt>
                <c:pt idx="3588">
                  <c:v>0.26493883622947578</c:v>
                </c:pt>
                <c:pt idx="3589">
                  <c:v>0.29173745063565093</c:v>
                </c:pt>
                <c:pt idx="3590">
                  <c:v>0.31853606504171239</c:v>
                </c:pt>
                <c:pt idx="3591">
                  <c:v>0.1845929371809234</c:v>
                </c:pt>
                <c:pt idx="3592">
                  <c:v>0.19794230021443582</c:v>
                </c:pt>
                <c:pt idx="3593">
                  <c:v>0.18454299301140509</c:v>
                </c:pt>
                <c:pt idx="3594">
                  <c:v>0.19799224438395413</c:v>
                </c:pt>
                <c:pt idx="3595">
                  <c:v>0.21134160741746655</c:v>
                </c:pt>
                <c:pt idx="3596">
                  <c:v>0.1845929371809234</c:v>
                </c:pt>
                <c:pt idx="3597">
                  <c:v>0.19794230021443582</c:v>
                </c:pt>
                <c:pt idx="3598">
                  <c:v>0.21139155158698486</c:v>
                </c:pt>
                <c:pt idx="3599">
                  <c:v>0.22474091462049728</c:v>
                </c:pt>
                <c:pt idx="3600">
                  <c:v>0.22474091462049728</c:v>
                </c:pt>
                <c:pt idx="3601">
                  <c:v>0.23819016599316001</c:v>
                </c:pt>
                <c:pt idx="3602">
                  <c:v>0.18454299301151877</c:v>
                </c:pt>
                <c:pt idx="3603">
                  <c:v>0.19799224438395413</c:v>
                </c:pt>
                <c:pt idx="3604">
                  <c:v>0.1845929371809234</c:v>
                </c:pt>
                <c:pt idx="3605">
                  <c:v>0.19794230021443582</c:v>
                </c:pt>
                <c:pt idx="3606">
                  <c:v>0.21139155158698486</c:v>
                </c:pt>
                <c:pt idx="3607">
                  <c:v>0.22474091462049728</c:v>
                </c:pt>
                <c:pt idx="3608">
                  <c:v>0.23819016599304632</c:v>
                </c:pt>
                <c:pt idx="3609">
                  <c:v>0.25153952902655874</c:v>
                </c:pt>
                <c:pt idx="3610">
                  <c:v>0.18454299301151877</c:v>
                </c:pt>
                <c:pt idx="3611">
                  <c:v>0.1845929371809234</c:v>
                </c:pt>
                <c:pt idx="3612">
                  <c:v>0.1979423002145495</c:v>
                </c:pt>
                <c:pt idx="3613">
                  <c:v>0.21139155158698486</c:v>
                </c:pt>
                <c:pt idx="3614">
                  <c:v>0.22474091462049728</c:v>
                </c:pt>
                <c:pt idx="3615">
                  <c:v>0.23819016599304632</c:v>
                </c:pt>
                <c:pt idx="3616">
                  <c:v>0.25153952902655874</c:v>
                </c:pt>
                <c:pt idx="3617">
                  <c:v>0.26498878039910778</c:v>
                </c:pt>
                <c:pt idx="3618">
                  <c:v>0.17119362997789267</c:v>
                </c:pt>
                <c:pt idx="3619">
                  <c:v>0.19799224438395413</c:v>
                </c:pt>
                <c:pt idx="3620">
                  <c:v>0.17119362997789267</c:v>
                </c:pt>
                <c:pt idx="3621">
                  <c:v>0.19799224438395413</c:v>
                </c:pt>
                <c:pt idx="3622">
                  <c:v>0.22479085879001559</c:v>
                </c:pt>
                <c:pt idx="3623">
                  <c:v>0.17119362997800636</c:v>
                </c:pt>
                <c:pt idx="3624">
                  <c:v>0.19799224438395413</c:v>
                </c:pt>
                <c:pt idx="3625">
                  <c:v>0.22479085879001559</c:v>
                </c:pt>
                <c:pt idx="3626">
                  <c:v>0.25158947319607705</c:v>
                </c:pt>
                <c:pt idx="3627">
                  <c:v>0.25158947319607705</c:v>
                </c:pt>
                <c:pt idx="3628">
                  <c:v>0.27838808760213851</c:v>
                </c:pt>
                <c:pt idx="3629">
                  <c:v>0.17119362997800636</c:v>
                </c:pt>
                <c:pt idx="3630">
                  <c:v>0.19799224438395413</c:v>
                </c:pt>
                <c:pt idx="3631">
                  <c:v>0.17119362997800636</c:v>
                </c:pt>
                <c:pt idx="3632">
                  <c:v>0.19799224438395413</c:v>
                </c:pt>
                <c:pt idx="3633">
                  <c:v>0.22479085879001559</c:v>
                </c:pt>
                <c:pt idx="3634">
                  <c:v>0.25158947319607705</c:v>
                </c:pt>
                <c:pt idx="3635">
                  <c:v>0.27838808760213851</c:v>
                </c:pt>
                <c:pt idx="3636">
                  <c:v>0.30518670200808629</c:v>
                </c:pt>
                <c:pt idx="3637">
                  <c:v>0.17119362997800636</c:v>
                </c:pt>
                <c:pt idx="3638">
                  <c:v>0.17119362997800636</c:v>
                </c:pt>
                <c:pt idx="3639">
                  <c:v>0.19799224438406782</c:v>
                </c:pt>
                <c:pt idx="3640">
                  <c:v>0.22479085879001559</c:v>
                </c:pt>
                <c:pt idx="3641">
                  <c:v>0.25158947319607705</c:v>
                </c:pt>
                <c:pt idx="3642">
                  <c:v>0.27838808760213851</c:v>
                </c:pt>
                <c:pt idx="3643">
                  <c:v>0.30518670200808629</c:v>
                </c:pt>
                <c:pt idx="3644">
                  <c:v>0.33198531641414775</c:v>
                </c:pt>
                <c:pt idx="3645">
                  <c:v>0.19794230021443582</c:v>
                </c:pt>
                <c:pt idx="3646">
                  <c:v>0.21139155158698486</c:v>
                </c:pt>
                <c:pt idx="3647">
                  <c:v>0.17119362997800636</c:v>
                </c:pt>
                <c:pt idx="3648">
                  <c:v>0.17114368580837436</c:v>
                </c:pt>
                <c:pt idx="3649">
                  <c:v>0.23819016599304632</c:v>
                </c:pt>
                <c:pt idx="3650">
                  <c:v>0.26498878039910778</c:v>
                </c:pt>
                <c:pt idx="3651">
                  <c:v>0.18459293718103709</c:v>
                </c:pt>
                <c:pt idx="3652">
                  <c:v>0.18459293718103709</c:v>
                </c:pt>
                <c:pt idx="3653">
                  <c:v>0.22474091462049728</c:v>
                </c:pt>
                <c:pt idx="3654">
                  <c:v>0.23819016599304632</c:v>
                </c:pt>
                <c:pt idx="3655">
                  <c:v>0.19799224438395413</c:v>
                </c:pt>
                <c:pt idx="3656">
                  <c:v>0.19794230021443582</c:v>
                </c:pt>
                <c:pt idx="3657">
                  <c:v>0.25153952902655874</c:v>
                </c:pt>
                <c:pt idx="3658">
                  <c:v>0.2783381434326202</c:v>
                </c:pt>
                <c:pt idx="3659">
                  <c:v>0.19794230021443582</c:v>
                </c:pt>
                <c:pt idx="3660">
                  <c:v>0.19794230021443582</c:v>
                </c:pt>
                <c:pt idx="3661">
                  <c:v>0.1979423002145495</c:v>
                </c:pt>
                <c:pt idx="3662">
                  <c:v>0.21139155158698486</c:v>
                </c:pt>
                <c:pt idx="3663">
                  <c:v>0.17119362997800636</c:v>
                </c:pt>
                <c:pt idx="3664">
                  <c:v>0.17114368580837436</c:v>
                </c:pt>
                <c:pt idx="3665">
                  <c:v>0.23814022182352801</c:v>
                </c:pt>
                <c:pt idx="3666">
                  <c:v>0.26493883622958947</c:v>
                </c:pt>
                <c:pt idx="3667">
                  <c:v>0.18454299301140509</c:v>
                </c:pt>
                <c:pt idx="3668">
                  <c:v>0.18454299301140509</c:v>
                </c:pt>
                <c:pt idx="3669">
                  <c:v>0.22474091462049728</c:v>
                </c:pt>
                <c:pt idx="3670">
                  <c:v>0.23819016599304632</c:v>
                </c:pt>
                <c:pt idx="3671">
                  <c:v>0.19799224438395413</c:v>
                </c:pt>
                <c:pt idx="3672">
                  <c:v>0.19794230021443582</c:v>
                </c:pt>
                <c:pt idx="3673">
                  <c:v>0.25158947319607705</c:v>
                </c:pt>
                <c:pt idx="3674">
                  <c:v>0.27838808760202483</c:v>
                </c:pt>
                <c:pt idx="3675">
                  <c:v>0.19799224438395413</c:v>
                </c:pt>
                <c:pt idx="3676">
                  <c:v>0.19799224438406782</c:v>
                </c:pt>
                <c:pt idx="3677">
                  <c:v>0.25153952902655874</c:v>
                </c:pt>
                <c:pt idx="3678">
                  <c:v>0.26498878039910778</c:v>
                </c:pt>
                <c:pt idx="3679">
                  <c:v>0.22479085879001559</c:v>
                </c:pt>
                <c:pt idx="3680">
                  <c:v>0.22474091462049728</c:v>
                </c:pt>
                <c:pt idx="3681">
                  <c:v>0.26493883622958947</c:v>
                </c:pt>
                <c:pt idx="3682">
                  <c:v>0.29173745063565093</c:v>
                </c:pt>
                <c:pt idx="3683">
                  <c:v>0.21134160741746655</c:v>
                </c:pt>
                <c:pt idx="3684">
                  <c:v>0.21134160741746655</c:v>
                </c:pt>
                <c:pt idx="3685">
                  <c:v>0.19794230021443582</c:v>
                </c:pt>
                <c:pt idx="3686">
                  <c:v>0.21139155158698486</c:v>
                </c:pt>
                <c:pt idx="3687">
                  <c:v>0.17119362997800636</c:v>
                </c:pt>
                <c:pt idx="3688">
                  <c:v>0.17114368580837436</c:v>
                </c:pt>
                <c:pt idx="3689">
                  <c:v>0.23819016599304632</c:v>
                </c:pt>
                <c:pt idx="3690">
                  <c:v>0.26498878039910778</c:v>
                </c:pt>
                <c:pt idx="3691">
                  <c:v>0.18459293718103709</c:v>
                </c:pt>
                <c:pt idx="3692">
                  <c:v>0.18459293718103709</c:v>
                </c:pt>
                <c:pt idx="3693">
                  <c:v>0.22474091462049728</c:v>
                </c:pt>
                <c:pt idx="3694">
                  <c:v>0.23819016599304632</c:v>
                </c:pt>
                <c:pt idx="3695">
                  <c:v>0.19799224438395413</c:v>
                </c:pt>
                <c:pt idx="3696">
                  <c:v>0.19794230021443582</c:v>
                </c:pt>
                <c:pt idx="3697">
                  <c:v>0.25153952902655874</c:v>
                </c:pt>
                <c:pt idx="3698">
                  <c:v>0.2783381434326202</c:v>
                </c:pt>
                <c:pt idx="3699">
                  <c:v>0.19794230021443582</c:v>
                </c:pt>
                <c:pt idx="3700">
                  <c:v>0.19794230021443582</c:v>
                </c:pt>
                <c:pt idx="3701">
                  <c:v>0.25153952902655874</c:v>
                </c:pt>
                <c:pt idx="3702">
                  <c:v>0.26498878039910778</c:v>
                </c:pt>
                <c:pt idx="3703">
                  <c:v>0.22479085879001559</c:v>
                </c:pt>
                <c:pt idx="3704">
                  <c:v>0.22474091462049728</c:v>
                </c:pt>
                <c:pt idx="3705">
                  <c:v>0.26498878039910778</c:v>
                </c:pt>
                <c:pt idx="3706">
                  <c:v>0.29178739480505556</c:v>
                </c:pt>
                <c:pt idx="3707">
                  <c:v>0.21139155158698486</c:v>
                </c:pt>
                <c:pt idx="3708">
                  <c:v>0.21139155158709855</c:v>
                </c:pt>
                <c:pt idx="3709">
                  <c:v>0.2783381434326202</c:v>
                </c:pt>
                <c:pt idx="3710">
                  <c:v>0.29178739480505556</c:v>
                </c:pt>
                <c:pt idx="3711">
                  <c:v>0.23814022182352801</c:v>
                </c:pt>
                <c:pt idx="3712">
                  <c:v>0.25158947319607705</c:v>
                </c:pt>
                <c:pt idx="3713">
                  <c:v>0.23819016599304632</c:v>
                </c:pt>
                <c:pt idx="3714">
                  <c:v>0.25153952902655874</c:v>
                </c:pt>
                <c:pt idx="3715">
                  <c:v>0.26498878039910778</c:v>
                </c:pt>
                <c:pt idx="3716">
                  <c:v>0.2783381434326202</c:v>
                </c:pt>
                <c:pt idx="3717">
                  <c:v>0.29178739480505556</c:v>
                </c:pt>
                <c:pt idx="3718">
                  <c:v>0.30513675783868166</c:v>
                </c:pt>
                <c:pt idx="3719">
                  <c:v>0.23814022182341432</c:v>
                </c:pt>
                <c:pt idx="3720">
                  <c:v>0.23819016599304632</c:v>
                </c:pt>
                <c:pt idx="3721">
                  <c:v>0.25153952902644505</c:v>
                </c:pt>
                <c:pt idx="3722">
                  <c:v>0.26498878039910778</c:v>
                </c:pt>
                <c:pt idx="3723">
                  <c:v>0.2783381434326202</c:v>
                </c:pt>
                <c:pt idx="3724">
                  <c:v>0.29178739480516924</c:v>
                </c:pt>
                <c:pt idx="3725">
                  <c:v>0.30513675783868166</c:v>
                </c:pt>
                <c:pt idx="3726">
                  <c:v>0.31858600921111702</c:v>
                </c:pt>
                <c:pt idx="3727">
                  <c:v>0.2783381434326202</c:v>
                </c:pt>
                <c:pt idx="3728">
                  <c:v>0.30513675783856797</c:v>
                </c:pt>
                <c:pt idx="3729">
                  <c:v>0.19794230021443582</c:v>
                </c:pt>
                <c:pt idx="3730">
                  <c:v>0.22474091462049728</c:v>
                </c:pt>
                <c:pt idx="3731">
                  <c:v>0.19794230021443582</c:v>
                </c:pt>
                <c:pt idx="3732">
                  <c:v>0.22474091462049728</c:v>
                </c:pt>
                <c:pt idx="3733">
                  <c:v>0.25153952902644505</c:v>
                </c:pt>
                <c:pt idx="3734">
                  <c:v>0.2783381434326202</c:v>
                </c:pt>
                <c:pt idx="3735">
                  <c:v>0.30513675783868166</c:v>
                </c:pt>
                <c:pt idx="3736">
                  <c:v>0.33193537224462943</c:v>
                </c:pt>
                <c:pt idx="3737">
                  <c:v>0.19794230021443582</c:v>
                </c:pt>
                <c:pt idx="3738">
                  <c:v>0.19794230021443582</c:v>
                </c:pt>
                <c:pt idx="3739">
                  <c:v>0.22474091462049728</c:v>
                </c:pt>
                <c:pt idx="3740">
                  <c:v>0.25153952902655874</c:v>
                </c:pt>
                <c:pt idx="3741">
                  <c:v>0.27833814343250651</c:v>
                </c:pt>
                <c:pt idx="3742">
                  <c:v>0.30513675783856797</c:v>
                </c:pt>
                <c:pt idx="3743">
                  <c:v>0.33193537224474312</c:v>
                </c:pt>
                <c:pt idx="3744">
                  <c:v>0.35873398665069089</c:v>
                </c:pt>
                <c:pt idx="3745">
                  <c:v>0.29178739480505556</c:v>
                </c:pt>
                <c:pt idx="3746">
                  <c:v>0.25158947319607705</c:v>
                </c:pt>
                <c:pt idx="3747">
                  <c:v>0.25153952902644505</c:v>
                </c:pt>
                <c:pt idx="3748">
                  <c:v>0.30513675783856797</c:v>
                </c:pt>
                <c:pt idx="3749">
                  <c:v>0.22474091462049728</c:v>
                </c:pt>
                <c:pt idx="3750">
                  <c:v>0.22474091462049728</c:v>
                </c:pt>
                <c:pt idx="3751">
                  <c:v>0.26493883622958947</c:v>
                </c:pt>
                <c:pt idx="3752">
                  <c:v>0.27838808760213851</c:v>
                </c:pt>
                <c:pt idx="3753">
                  <c:v>0.26498878039910778</c:v>
                </c:pt>
                <c:pt idx="3754">
                  <c:v>0.2783381434326202</c:v>
                </c:pt>
                <c:pt idx="3755">
                  <c:v>0.29178739480505556</c:v>
                </c:pt>
                <c:pt idx="3756">
                  <c:v>0.30513675783868166</c:v>
                </c:pt>
                <c:pt idx="3757">
                  <c:v>0.31858600921111702</c:v>
                </c:pt>
                <c:pt idx="3758">
                  <c:v>0.33193537224462943</c:v>
                </c:pt>
                <c:pt idx="3759">
                  <c:v>0.26493883622958947</c:v>
                </c:pt>
                <c:pt idx="3760">
                  <c:v>0.26498878039910778</c:v>
                </c:pt>
                <c:pt idx="3761">
                  <c:v>0.2783381434326202</c:v>
                </c:pt>
                <c:pt idx="3762">
                  <c:v>0.29178739480516924</c:v>
                </c:pt>
                <c:pt idx="3763">
                  <c:v>0.30513675783868166</c:v>
                </c:pt>
                <c:pt idx="3764">
                  <c:v>0.31858600921111702</c:v>
                </c:pt>
                <c:pt idx="3765">
                  <c:v>0.33193537224462943</c:v>
                </c:pt>
                <c:pt idx="3766">
                  <c:v>0.34538462361717848</c:v>
                </c:pt>
                <c:pt idx="3767">
                  <c:v>0.21139155158698486</c:v>
                </c:pt>
                <c:pt idx="3768">
                  <c:v>0.23819016599304632</c:v>
                </c:pt>
                <c:pt idx="3769">
                  <c:v>0.21139155158709855</c:v>
                </c:pt>
                <c:pt idx="3770">
                  <c:v>0.23819016599304632</c:v>
                </c:pt>
                <c:pt idx="3771">
                  <c:v>0.26498878039910778</c:v>
                </c:pt>
                <c:pt idx="3772">
                  <c:v>0.29178739480516924</c:v>
                </c:pt>
                <c:pt idx="3773">
                  <c:v>0.31858600921111702</c:v>
                </c:pt>
                <c:pt idx="3774">
                  <c:v>0.34538462361717848</c:v>
                </c:pt>
                <c:pt idx="3775">
                  <c:v>0.21139155158709855</c:v>
                </c:pt>
                <c:pt idx="3776">
                  <c:v>0.21139155158709855</c:v>
                </c:pt>
                <c:pt idx="3777">
                  <c:v>0.23819016599304632</c:v>
                </c:pt>
                <c:pt idx="3778">
                  <c:v>0.26498878039910778</c:v>
                </c:pt>
                <c:pt idx="3779">
                  <c:v>0.29178739480516924</c:v>
                </c:pt>
                <c:pt idx="3780">
                  <c:v>0.3185860092112307</c:v>
                </c:pt>
                <c:pt idx="3781">
                  <c:v>0.34538462361717848</c:v>
                </c:pt>
                <c:pt idx="3782">
                  <c:v>0.37218323802323994</c:v>
                </c:pt>
                <c:pt idx="3783">
                  <c:v>0.17119362997800636</c:v>
                </c:pt>
                <c:pt idx="3784">
                  <c:v>0.17114368580837436</c:v>
                </c:pt>
                <c:pt idx="3785">
                  <c:v>0.18454299301140509</c:v>
                </c:pt>
                <c:pt idx="3786">
                  <c:v>0.18454299301140509</c:v>
                </c:pt>
                <c:pt idx="3787">
                  <c:v>0.18459293718103709</c:v>
                </c:pt>
                <c:pt idx="3788">
                  <c:v>0.19794230021443582</c:v>
                </c:pt>
                <c:pt idx="3789">
                  <c:v>0.21139155158709855</c:v>
                </c:pt>
                <c:pt idx="3790">
                  <c:v>0.22474091462049728</c:v>
                </c:pt>
                <c:pt idx="3791">
                  <c:v>0.23819016599304632</c:v>
                </c:pt>
                <c:pt idx="3792">
                  <c:v>0.25153952902644505</c:v>
                </c:pt>
                <c:pt idx="3793">
                  <c:v>0.18454299301140509</c:v>
                </c:pt>
                <c:pt idx="3794">
                  <c:v>0.18459293718103709</c:v>
                </c:pt>
                <c:pt idx="3795">
                  <c:v>0.19794230021443582</c:v>
                </c:pt>
                <c:pt idx="3796">
                  <c:v>0.21139155158709855</c:v>
                </c:pt>
                <c:pt idx="3797">
                  <c:v>0.22474091462049728</c:v>
                </c:pt>
                <c:pt idx="3798">
                  <c:v>0.23819016599304632</c:v>
                </c:pt>
                <c:pt idx="3799">
                  <c:v>0.25153952902644505</c:v>
                </c:pt>
                <c:pt idx="3800">
                  <c:v>0.26498878039910778</c:v>
                </c:pt>
                <c:pt idx="3801">
                  <c:v>0.17119362997800636</c:v>
                </c:pt>
                <c:pt idx="3802">
                  <c:v>0.19799224438406782</c:v>
                </c:pt>
                <c:pt idx="3803">
                  <c:v>0.22479085879001559</c:v>
                </c:pt>
                <c:pt idx="3804">
                  <c:v>0.25158947319607705</c:v>
                </c:pt>
                <c:pt idx="3805">
                  <c:v>0.27838808760213851</c:v>
                </c:pt>
                <c:pt idx="3806">
                  <c:v>0.30518670200808629</c:v>
                </c:pt>
                <c:pt idx="3807">
                  <c:v>0.17119362997800636</c:v>
                </c:pt>
                <c:pt idx="3808">
                  <c:v>0.17119362997789267</c:v>
                </c:pt>
                <c:pt idx="3809">
                  <c:v>0.19799224438406782</c:v>
                </c:pt>
                <c:pt idx="3810">
                  <c:v>0.22479085879012928</c:v>
                </c:pt>
                <c:pt idx="3811">
                  <c:v>0.25158947319607705</c:v>
                </c:pt>
                <c:pt idx="3812">
                  <c:v>0.27838808760213851</c:v>
                </c:pt>
                <c:pt idx="3813">
                  <c:v>0.30518670200819997</c:v>
                </c:pt>
                <c:pt idx="3814">
                  <c:v>0.33198531641414775</c:v>
                </c:pt>
                <c:pt idx="3815">
                  <c:v>0.17114368580848804</c:v>
                </c:pt>
                <c:pt idx="3816">
                  <c:v>0.1845929371809234</c:v>
                </c:pt>
                <c:pt idx="3817">
                  <c:v>0.19794230021443582</c:v>
                </c:pt>
                <c:pt idx="3818">
                  <c:v>0.19794230021443582</c:v>
                </c:pt>
                <c:pt idx="3819">
                  <c:v>0.22474091462049728</c:v>
                </c:pt>
                <c:pt idx="3820">
                  <c:v>0.21139155158709855</c:v>
                </c:pt>
                <c:pt idx="3821">
                  <c:v>0.25153952902655874</c:v>
                </c:pt>
                <c:pt idx="3822">
                  <c:v>0.22474091462049728</c:v>
                </c:pt>
                <c:pt idx="3823">
                  <c:v>0.27833814343250651</c:v>
                </c:pt>
                <c:pt idx="3824">
                  <c:v>0.23819016599316001</c:v>
                </c:pt>
                <c:pt idx="3825">
                  <c:v>0.30513675783856797</c:v>
                </c:pt>
                <c:pt idx="3826">
                  <c:v>0.25153952902655874</c:v>
                </c:pt>
                <c:pt idx="3827">
                  <c:v>0.17114368580837436</c:v>
                </c:pt>
                <c:pt idx="3828">
                  <c:v>0.18454299301151877</c:v>
                </c:pt>
                <c:pt idx="3829">
                  <c:v>1.1711436858083744</c:v>
                </c:pt>
                <c:pt idx="3830">
                  <c:v>0.18459293718115077</c:v>
                </c:pt>
                <c:pt idx="3831">
                  <c:v>0.21139155158698486</c:v>
                </c:pt>
                <c:pt idx="3832">
                  <c:v>0.22474091462049728</c:v>
                </c:pt>
                <c:pt idx="3833">
                  <c:v>0.23819016599304632</c:v>
                </c:pt>
                <c:pt idx="3834">
                  <c:v>0.25153952902655874</c:v>
                </c:pt>
                <c:pt idx="3835">
                  <c:v>0.26498878039910778</c:v>
                </c:pt>
                <c:pt idx="3836">
                  <c:v>0.22474091462049728</c:v>
                </c:pt>
                <c:pt idx="3837">
                  <c:v>0.25153952902655874</c:v>
                </c:pt>
                <c:pt idx="3838">
                  <c:v>0.2783381434326202</c:v>
                </c:pt>
                <c:pt idx="3839">
                  <c:v>0.30513675783868166</c:v>
                </c:pt>
                <c:pt idx="3840">
                  <c:v>0.33193537224474312</c:v>
                </c:pt>
                <c:pt idx="3841">
                  <c:v>0.15774437860534363</c:v>
                </c:pt>
                <c:pt idx="3842">
                  <c:v>0.17119362997800636</c:v>
                </c:pt>
                <c:pt idx="3843">
                  <c:v>0.15779432277497563</c:v>
                </c:pt>
                <c:pt idx="3844">
                  <c:v>0.17114368580837436</c:v>
                </c:pt>
                <c:pt idx="3845">
                  <c:v>0.15774437860534363</c:v>
                </c:pt>
                <c:pt idx="3846">
                  <c:v>0.17119362997800636</c:v>
                </c:pt>
                <c:pt idx="3847">
                  <c:v>0.15779432277497563</c:v>
                </c:pt>
                <c:pt idx="3848">
                  <c:v>0.17114368580837436</c:v>
                </c:pt>
                <c:pt idx="3849">
                  <c:v>0.18459293718103709</c:v>
                </c:pt>
                <c:pt idx="3850">
                  <c:v>0.15774437860545731</c:v>
                </c:pt>
                <c:pt idx="3851">
                  <c:v>0.17119362997800636</c:v>
                </c:pt>
                <c:pt idx="3852">
                  <c:v>0.18454299301140509</c:v>
                </c:pt>
                <c:pt idx="3853">
                  <c:v>0.19799224438406782</c:v>
                </c:pt>
                <c:pt idx="3854">
                  <c:v>0.19799224438406782</c:v>
                </c:pt>
                <c:pt idx="3855">
                  <c:v>0.21134160741746655</c:v>
                </c:pt>
                <c:pt idx="3856">
                  <c:v>0.15779432277486194</c:v>
                </c:pt>
                <c:pt idx="3857">
                  <c:v>0.17114368580837436</c:v>
                </c:pt>
                <c:pt idx="3858">
                  <c:v>0.15774437860545731</c:v>
                </c:pt>
                <c:pt idx="3859">
                  <c:v>0.17119362997789267</c:v>
                </c:pt>
                <c:pt idx="3860">
                  <c:v>0.18454299301140509</c:v>
                </c:pt>
                <c:pt idx="3861">
                  <c:v>0.19799224438406782</c:v>
                </c:pt>
                <c:pt idx="3862">
                  <c:v>0.21134160741746655</c:v>
                </c:pt>
                <c:pt idx="3863">
                  <c:v>0.22479085879012928</c:v>
                </c:pt>
                <c:pt idx="3864">
                  <c:v>0.15779432277486194</c:v>
                </c:pt>
                <c:pt idx="3865">
                  <c:v>0.15774437860545731</c:v>
                </c:pt>
                <c:pt idx="3866">
                  <c:v>0.17119362997789267</c:v>
                </c:pt>
                <c:pt idx="3867">
                  <c:v>0.18454299301140509</c:v>
                </c:pt>
                <c:pt idx="3868">
                  <c:v>0.19799224438395413</c:v>
                </c:pt>
                <c:pt idx="3869">
                  <c:v>0.21134160741746655</c:v>
                </c:pt>
                <c:pt idx="3870">
                  <c:v>0.22479085879012928</c:v>
                </c:pt>
                <c:pt idx="3871">
                  <c:v>0.23814022182352801</c:v>
                </c:pt>
                <c:pt idx="3872">
                  <c:v>0.17114368580837436</c:v>
                </c:pt>
                <c:pt idx="3873">
                  <c:v>0.15774437860534363</c:v>
                </c:pt>
                <c:pt idx="3874">
                  <c:v>0.17119362997800636</c:v>
                </c:pt>
                <c:pt idx="3875">
                  <c:v>0.15779432277497563</c:v>
                </c:pt>
                <c:pt idx="3876">
                  <c:v>0.17114368580837436</c:v>
                </c:pt>
                <c:pt idx="3877">
                  <c:v>0.15774437860545731</c:v>
                </c:pt>
                <c:pt idx="3878">
                  <c:v>0.17119362997800636</c:v>
                </c:pt>
                <c:pt idx="3879">
                  <c:v>0.18454299301140509</c:v>
                </c:pt>
                <c:pt idx="3880">
                  <c:v>0.15779432277486194</c:v>
                </c:pt>
                <c:pt idx="3881">
                  <c:v>0.17114368580837436</c:v>
                </c:pt>
                <c:pt idx="3882">
                  <c:v>0.18459293718103709</c:v>
                </c:pt>
                <c:pt idx="3883">
                  <c:v>0.19794230021443582</c:v>
                </c:pt>
                <c:pt idx="3884">
                  <c:v>0.19794230021443582</c:v>
                </c:pt>
                <c:pt idx="3885">
                  <c:v>0.21139155158709855</c:v>
                </c:pt>
                <c:pt idx="3886">
                  <c:v>0.15774437860545731</c:v>
                </c:pt>
                <c:pt idx="3887">
                  <c:v>0.17119362997789267</c:v>
                </c:pt>
                <c:pt idx="3888">
                  <c:v>0.15779432277486194</c:v>
                </c:pt>
                <c:pt idx="3889">
                  <c:v>0.17114368580848804</c:v>
                </c:pt>
                <c:pt idx="3890">
                  <c:v>0.1845929371809234</c:v>
                </c:pt>
                <c:pt idx="3891">
                  <c:v>0.19794230021443582</c:v>
                </c:pt>
                <c:pt idx="3892">
                  <c:v>0.21139155158709855</c:v>
                </c:pt>
                <c:pt idx="3893">
                  <c:v>0.22474091462049728</c:v>
                </c:pt>
                <c:pt idx="3894">
                  <c:v>0.15774437860545731</c:v>
                </c:pt>
                <c:pt idx="3895">
                  <c:v>0.15779432277497563</c:v>
                </c:pt>
                <c:pt idx="3896">
                  <c:v>0.17114368580848804</c:v>
                </c:pt>
                <c:pt idx="3897">
                  <c:v>0.1845929371809234</c:v>
                </c:pt>
                <c:pt idx="3898">
                  <c:v>0.19794230021443582</c:v>
                </c:pt>
                <c:pt idx="3899">
                  <c:v>0.21139155158698486</c:v>
                </c:pt>
                <c:pt idx="3900">
                  <c:v>0.22474091462049728</c:v>
                </c:pt>
                <c:pt idx="3901">
                  <c:v>0.23819016599316001</c:v>
                </c:pt>
                <c:pt idx="3902">
                  <c:v>0.17119362997800636</c:v>
                </c:pt>
                <c:pt idx="3903">
                  <c:v>0.18454299301140509</c:v>
                </c:pt>
                <c:pt idx="3904">
                  <c:v>0.17114368580837436</c:v>
                </c:pt>
                <c:pt idx="3905">
                  <c:v>0.18459293718103709</c:v>
                </c:pt>
                <c:pt idx="3906">
                  <c:v>0.17119362997800636</c:v>
                </c:pt>
                <c:pt idx="3907">
                  <c:v>0.18454299301140509</c:v>
                </c:pt>
                <c:pt idx="3908">
                  <c:v>0.19799224438406782</c:v>
                </c:pt>
                <c:pt idx="3909">
                  <c:v>0.17114368580837436</c:v>
                </c:pt>
                <c:pt idx="3910">
                  <c:v>0.18459293718103709</c:v>
                </c:pt>
                <c:pt idx="3911">
                  <c:v>0.19794230021443582</c:v>
                </c:pt>
                <c:pt idx="3912">
                  <c:v>0.21139155158709855</c:v>
                </c:pt>
                <c:pt idx="3913">
                  <c:v>0.21139155158709855</c:v>
                </c:pt>
                <c:pt idx="3914">
                  <c:v>0.22474091462049728</c:v>
                </c:pt>
                <c:pt idx="3915">
                  <c:v>0.17119362997789267</c:v>
                </c:pt>
                <c:pt idx="3916">
                  <c:v>0.18454299301140509</c:v>
                </c:pt>
                <c:pt idx="3917">
                  <c:v>0.17114368580848804</c:v>
                </c:pt>
                <c:pt idx="3918">
                  <c:v>0.1845929371809234</c:v>
                </c:pt>
                <c:pt idx="3919">
                  <c:v>0.19794230021443582</c:v>
                </c:pt>
                <c:pt idx="3920">
                  <c:v>0.21139155158709855</c:v>
                </c:pt>
                <c:pt idx="3921">
                  <c:v>0.22474091462049728</c:v>
                </c:pt>
                <c:pt idx="3922">
                  <c:v>0.23819016599304632</c:v>
                </c:pt>
                <c:pt idx="3923">
                  <c:v>0.17119362997789267</c:v>
                </c:pt>
                <c:pt idx="3924">
                  <c:v>0.17114368580848804</c:v>
                </c:pt>
                <c:pt idx="3925">
                  <c:v>0.1845929371809234</c:v>
                </c:pt>
                <c:pt idx="3926">
                  <c:v>0.19794230021443582</c:v>
                </c:pt>
                <c:pt idx="3927">
                  <c:v>0.21139155158698486</c:v>
                </c:pt>
                <c:pt idx="3928">
                  <c:v>0.22474091462049728</c:v>
                </c:pt>
                <c:pt idx="3929">
                  <c:v>0.23819016599316001</c:v>
                </c:pt>
                <c:pt idx="3930">
                  <c:v>0.25153952902655874</c:v>
                </c:pt>
                <c:pt idx="3931">
                  <c:v>0.17114368580837436</c:v>
                </c:pt>
                <c:pt idx="3932">
                  <c:v>0.15774437860545731</c:v>
                </c:pt>
                <c:pt idx="3933">
                  <c:v>0.17119362997800636</c:v>
                </c:pt>
                <c:pt idx="3934">
                  <c:v>0.15779432277486194</c:v>
                </c:pt>
                <c:pt idx="3935">
                  <c:v>0.17114368580837436</c:v>
                </c:pt>
                <c:pt idx="3936">
                  <c:v>0.18459293718103709</c:v>
                </c:pt>
                <c:pt idx="3937">
                  <c:v>0.15774437860545731</c:v>
                </c:pt>
                <c:pt idx="3938">
                  <c:v>0.17119362997789267</c:v>
                </c:pt>
                <c:pt idx="3939">
                  <c:v>0.18454299301140509</c:v>
                </c:pt>
                <c:pt idx="3940">
                  <c:v>0.19799224438406782</c:v>
                </c:pt>
                <c:pt idx="3941">
                  <c:v>0.19799224438406782</c:v>
                </c:pt>
                <c:pt idx="3942">
                  <c:v>0.21134160741746655</c:v>
                </c:pt>
                <c:pt idx="3943">
                  <c:v>0.15779432277486194</c:v>
                </c:pt>
                <c:pt idx="3944">
                  <c:v>0.17114368580848804</c:v>
                </c:pt>
                <c:pt idx="3945">
                  <c:v>0.15774437860545731</c:v>
                </c:pt>
                <c:pt idx="3946">
                  <c:v>0.17119362997789267</c:v>
                </c:pt>
                <c:pt idx="3947">
                  <c:v>0.18454299301140509</c:v>
                </c:pt>
                <c:pt idx="3948">
                  <c:v>0.19799224438395413</c:v>
                </c:pt>
                <c:pt idx="3949">
                  <c:v>0.21134160741746655</c:v>
                </c:pt>
                <c:pt idx="3950">
                  <c:v>0.22479085879012928</c:v>
                </c:pt>
                <c:pt idx="3951">
                  <c:v>0.15779432277497563</c:v>
                </c:pt>
                <c:pt idx="3952">
                  <c:v>0.15774437860545731</c:v>
                </c:pt>
                <c:pt idx="3953">
                  <c:v>0.17119362997789267</c:v>
                </c:pt>
                <c:pt idx="3954">
                  <c:v>0.18454299301151877</c:v>
                </c:pt>
                <c:pt idx="3955">
                  <c:v>0.19799224438395413</c:v>
                </c:pt>
                <c:pt idx="3956">
                  <c:v>0.21134160741746655</c:v>
                </c:pt>
                <c:pt idx="3957">
                  <c:v>0.22479085879001559</c:v>
                </c:pt>
                <c:pt idx="3958">
                  <c:v>0.23814022182352801</c:v>
                </c:pt>
                <c:pt idx="3959">
                  <c:v>0.17119362997800636</c:v>
                </c:pt>
                <c:pt idx="3960">
                  <c:v>0.18454299301140509</c:v>
                </c:pt>
                <c:pt idx="3961">
                  <c:v>0.17114368580837436</c:v>
                </c:pt>
                <c:pt idx="3962">
                  <c:v>0.18459293718103709</c:v>
                </c:pt>
                <c:pt idx="3963">
                  <c:v>0.19794230021443582</c:v>
                </c:pt>
                <c:pt idx="3964">
                  <c:v>0.17119362997789267</c:v>
                </c:pt>
                <c:pt idx="3965">
                  <c:v>0.18454299301140509</c:v>
                </c:pt>
                <c:pt idx="3966">
                  <c:v>0.19799224438406782</c:v>
                </c:pt>
                <c:pt idx="3967">
                  <c:v>0.21134160741746655</c:v>
                </c:pt>
                <c:pt idx="3968">
                  <c:v>0.21134160741746655</c:v>
                </c:pt>
                <c:pt idx="3969">
                  <c:v>0.22479085879012928</c:v>
                </c:pt>
                <c:pt idx="3970">
                  <c:v>0.17114368580848804</c:v>
                </c:pt>
                <c:pt idx="3971">
                  <c:v>0.1845929371809234</c:v>
                </c:pt>
                <c:pt idx="3972">
                  <c:v>0.17119362997789267</c:v>
                </c:pt>
                <c:pt idx="3973">
                  <c:v>0.18454299301140509</c:v>
                </c:pt>
                <c:pt idx="3974">
                  <c:v>0.19799224438395413</c:v>
                </c:pt>
                <c:pt idx="3975">
                  <c:v>0.21134160741746655</c:v>
                </c:pt>
                <c:pt idx="3976">
                  <c:v>0.22479085879012928</c:v>
                </c:pt>
                <c:pt idx="3977">
                  <c:v>0.23814022182352801</c:v>
                </c:pt>
                <c:pt idx="3978">
                  <c:v>0.17114368580848804</c:v>
                </c:pt>
                <c:pt idx="3979">
                  <c:v>0.17119362997789267</c:v>
                </c:pt>
                <c:pt idx="3980">
                  <c:v>0.18454299301151877</c:v>
                </c:pt>
                <c:pt idx="3981">
                  <c:v>0.19799224438395413</c:v>
                </c:pt>
                <c:pt idx="3982">
                  <c:v>0.21134160741746655</c:v>
                </c:pt>
                <c:pt idx="3983">
                  <c:v>0.22479085879001559</c:v>
                </c:pt>
                <c:pt idx="3984">
                  <c:v>0.23814022182352801</c:v>
                </c:pt>
                <c:pt idx="3985">
                  <c:v>0.25158947319619074</c:v>
                </c:pt>
                <c:pt idx="3986">
                  <c:v>0.17114368580837436</c:v>
                </c:pt>
                <c:pt idx="3987">
                  <c:v>0.15774437860545731</c:v>
                </c:pt>
                <c:pt idx="3988">
                  <c:v>0.17119362997789267</c:v>
                </c:pt>
                <c:pt idx="3989">
                  <c:v>0.18454299301140509</c:v>
                </c:pt>
                <c:pt idx="3990">
                  <c:v>0.17114368580848804</c:v>
                </c:pt>
                <c:pt idx="3991">
                  <c:v>0.1845929371809234</c:v>
                </c:pt>
                <c:pt idx="3992">
                  <c:v>0.19794230021443582</c:v>
                </c:pt>
                <c:pt idx="3993">
                  <c:v>0.19794230021443582</c:v>
                </c:pt>
                <c:pt idx="3994">
                  <c:v>0.21139155158709855</c:v>
                </c:pt>
                <c:pt idx="3995">
                  <c:v>0.15774437860545731</c:v>
                </c:pt>
                <c:pt idx="3996">
                  <c:v>0.17119362997789267</c:v>
                </c:pt>
                <c:pt idx="3997">
                  <c:v>0.15779432277497563</c:v>
                </c:pt>
                <c:pt idx="3998">
                  <c:v>0.17114368580848804</c:v>
                </c:pt>
                <c:pt idx="3999">
                  <c:v>0.1845929371809234</c:v>
                </c:pt>
                <c:pt idx="4000">
                  <c:v>0.19794230021443582</c:v>
                </c:pt>
                <c:pt idx="4001">
                  <c:v>0.21139155158698486</c:v>
                </c:pt>
                <c:pt idx="4002">
                  <c:v>0.22474091462049728</c:v>
                </c:pt>
                <c:pt idx="4003">
                  <c:v>0.15774437860545731</c:v>
                </c:pt>
                <c:pt idx="4004">
                  <c:v>0.15779432277497563</c:v>
                </c:pt>
                <c:pt idx="4005">
                  <c:v>0.17114368580848804</c:v>
                </c:pt>
                <c:pt idx="4006">
                  <c:v>0.1845929371809234</c:v>
                </c:pt>
                <c:pt idx="4007">
                  <c:v>0.19794230021443582</c:v>
                </c:pt>
                <c:pt idx="4008">
                  <c:v>0.21139155158698486</c:v>
                </c:pt>
                <c:pt idx="4009">
                  <c:v>0.22474091462049728</c:v>
                </c:pt>
                <c:pt idx="4010">
                  <c:v>0.23819016599304632</c:v>
                </c:pt>
                <c:pt idx="4011">
                  <c:v>0.17119362997789267</c:v>
                </c:pt>
                <c:pt idx="4012">
                  <c:v>0.18454299301140509</c:v>
                </c:pt>
                <c:pt idx="4013">
                  <c:v>0.19799224438406782</c:v>
                </c:pt>
                <c:pt idx="4014">
                  <c:v>0.17114368580848804</c:v>
                </c:pt>
                <c:pt idx="4015">
                  <c:v>0.1845929371809234</c:v>
                </c:pt>
                <c:pt idx="4016">
                  <c:v>0.19794230021443582</c:v>
                </c:pt>
                <c:pt idx="4017">
                  <c:v>0.21139155158709855</c:v>
                </c:pt>
                <c:pt idx="4018">
                  <c:v>0.21139155158709855</c:v>
                </c:pt>
                <c:pt idx="4019">
                  <c:v>0.22474091462049728</c:v>
                </c:pt>
                <c:pt idx="4020">
                  <c:v>0.17119362997789267</c:v>
                </c:pt>
                <c:pt idx="4021">
                  <c:v>0.18454299301140509</c:v>
                </c:pt>
                <c:pt idx="4022">
                  <c:v>0.17114368580848804</c:v>
                </c:pt>
                <c:pt idx="4023">
                  <c:v>0.1845929371809234</c:v>
                </c:pt>
                <c:pt idx="4024">
                  <c:v>0.19794230021443582</c:v>
                </c:pt>
                <c:pt idx="4025">
                  <c:v>0.21139155158698486</c:v>
                </c:pt>
                <c:pt idx="4026">
                  <c:v>0.22474091462049728</c:v>
                </c:pt>
                <c:pt idx="4027">
                  <c:v>0.23819016599316001</c:v>
                </c:pt>
                <c:pt idx="4028">
                  <c:v>0.17119362997789267</c:v>
                </c:pt>
                <c:pt idx="4029">
                  <c:v>0.17114368580848804</c:v>
                </c:pt>
                <c:pt idx="4030">
                  <c:v>0.1845929371809234</c:v>
                </c:pt>
                <c:pt idx="4031">
                  <c:v>0.19794230021443582</c:v>
                </c:pt>
                <c:pt idx="4032">
                  <c:v>0.21139155158698486</c:v>
                </c:pt>
                <c:pt idx="4033">
                  <c:v>0.22474091462049728</c:v>
                </c:pt>
                <c:pt idx="4034">
                  <c:v>0.23819016599304632</c:v>
                </c:pt>
                <c:pt idx="4035">
                  <c:v>0.25153952902655874</c:v>
                </c:pt>
                <c:pt idx="4036">
                  <c:v>0.17114368580848804</c:v>
                </c:pt>
                <c:pt idx="4037">
                  <c:v>0.1845929371809234</c:v>
                </c:pt>
                <c:pt idx="4038">
                  <c:v>0.15774437860545731</c:v>
                </c:pt>
                <c:pt idx="4039">
                  <c:v>0.17119362997789267</c:v>
                </c:pt>
                <c:pt idx="4040">
                  <c:v>0.18454299301140509</c:v>
                </c:pt>
                <c:pt idx="4041">
                  <c:v>0.19799224438395413</c:v>
                </c:pt>
                <c:pt idx="4042">
                  <c:v>0.19799224438395413</c:v>
                </c:pt>
                <c:pt idx="4043">
                  <c:v>0.21134160741746655</c:v>
                </c:pt>
                <c:pt idx="4044">
                  <c:v>0.15779432277497563</c:v>
                </c:pt>
                <c:pt idx="4045">
                  <c:v>0.17114368580848804</c:v>
                </c:pt>
                <c:pt idx="4046">
                  <c:v>0.15774437860545731</c:v>
                </c:pt>
                <c:pt idx="4047">
                  <c:v>0.17119362997789267</c:v>
                </c:pt>
                <c:pt idx="4048">
                  <c:v>0.18454299301151877</c:v>
                </c:pt>
                <c:pt idx="4049">
                  <c:v>0.19799224438395413</c:v>
                </c:pt>
                <c:pt idx="4050">
                  <c:v>0.21134160741746655</c:v>
                </c:pt>
                <c:pt idx="4051">
                  <c:v>0.22479085879001559</c:v>
                </c:pt>
                <c:pt idx="4052">
                  <c:v>0.15779432277497563</c:v>
                </c:pt>
                <c:pt idx="4053">
                  <c:v>0.15774437860534363</c:v>
                </c:pt>
                <c:pt idx="4054">
                  <c:v>0.17119362997800636</c:v>
                </c:pt>
                <c:pt idx="4055">
                  <c:v>0.18454299301151877</c:v>
                </c:pt>
                <c:pt idx="4056">
                  <c:v>0.19799224438395413</c:v>
                </c:pt>
                <c:pt idx="4057">
                  <c:v>0.21134160741746655</c:v>
                </c:pt>
                <c:pt idx="4058">
                  <c:v>0.22479085879001559</c:v>
                </c:pt>
                <c:pt idx="4059">
                  <c:v>0.23814022182352801</c:v>
                </c:pt>
                <c:pt idx="4060">
                  <c:v>0.19794230021443582</c:v>
                </c:pt>
                <c:pt idx="4061">
                  <c:v>0.17119362997789267</c:v>
                </c:pt>
                <c:pt idx="4062">
                  <c:v>0.18454299301140509</c:v>
                </c:pt>
                <c:pt idx="4063">
                  <c:v>0.19799224438395413</c:v>
                </c:pt>
                <c:pt idx="4064">
                  <c:v>0.21134160741746655</c:v>
                </c:pt>
                <c:pt idx="4065">
                  <c:v>0.21134160741746655</c:v>
                </c:pt>
                <c:pt idx="4066">
                  <c:v>0.22479085879012928</c:v>
                </c:pt>
                <c:pt idx="4067">
                  <c:v>0.17114368580848804</c:v>
                </c:pt>
                <c:pt idx="4068">
                  <c:v>0.1845929371809234</c:v>
                </c:pt>
                <c:pt idx="4069">
                  <c:v>0.17119362997789267</c:v>
                </c:pt>
                <c:pt idx="4070">
                  <c:v>0.18454299301151877</c:v>
                </c:pt>
                <c:pt idx="4071">
                  <c:v>0.19799224438395413</c:v>
                </c:pt>
                <c:pt idx="4072">
                  <c:v>0.21134160741746655</c:v>
                </c:pt>
                <c:pt idx="4073">
                  <c:v>0.22479085879001559</c:v>
                </c:pt>
                <c:pt idx="4074">
                  <c:v>0.23814022182352801</c:v>
                </c:pt>
                <c:pt idx="4075">
                  <c:v>0.17114368580848804</c:v>
                </c:pt>
                <c:pt idx="4076">
                  <c:v>0.17119362997800636</c:v>
                </c:pt>
                <c:pt idx="4077">
                  <c:v>0.18454299301151877</c:v>
                </c:pt>
                <c:pt idx="4078">
                  <c:v>0.19799224438395413</c:v>
                </c:pt>
                <c:pt idx="4079">
                  <c:v>0.21134160741746655</c:v>
                </c:pt>
                <c:pt idx="4080">
                  <c:v>0.22479085879001559</c:v>
                </c:pt>
                <c:pt idx="4081">
                  <c:v>0.23814022182352801</c:v>
                </c:pt>
                <c:pt idx="4082">
                  <c:v>0.25158947319607705</c:v>
                </c:pt>
                <c:pt idx="4083">
                  <c:v>0.18454299301140509</c:v>
                </c:pt>
                <c:pt idx="4084">
                  <c:v>0.19799224438395413</c:v>
                </c:pt>
                <c:pt idx="4085">
                  <c:v>0.21134160741746655</c:v>
                </c:pt>
                <c:pt idx="4086">
                  <c:v>0.22479085879012928</c:v>
                </c:pt>
                <c:pt idx="4087">
                  <c:v>0.22479085879012928</c:v>
                </c:pt>
                <c:pt idx="4088">
                  <c:v>0.23814022182352801</c:v>
                </c:pt>
                <c:pt idx="4089">
                  <c:v>0.1845929371809234</c:v>
                </c:pt>
                <c:pt idx="4090">
                  <c:v>0.19794230021443582</c:v>
                </c:pt>
                <c:pt idx="4091">
                  <c:v>0.18454299301151877</c:v>
                </c:pt>
                <c:pt idx="4092">
                  <c:v>0.19799224438395413</c:v>
                </c:pt>
                <c:pt idx="4093">
                  <c:v>0.21134160741746655</c:v>
                </c:pt>
                <c:pt idx="4094">
                  <c:v>0.22479085879001559</c:v>
                </c:pt>
                <c:pt idx="4095">
                  <c:v>0.23814022182352801</c:v>
                </c:pt>
                <c:pt idx="4096">
                  <c:v>0.25158947319619074</c:v>
                </c:pt>
                <c:pt idx="4097">
                  <c:v>0.1845929371809234</c:v>
                </c:pt>
                <c:pt idx="4098">
                  <c:v>0.18454299301151877</c:v>
                </c:pt>
                <c:pt idx="4099">
                  <c:v>0.19799224438395413</c:v>
                </c:pt>
                <c:pt idx="4100">
                  <c:v>0.21134160741746655</c:v>
                </c:pt>
                <c:pt idx="4101">
                  <c:v>0.22479085879001559</c:v>
                </c:pt>
                <c:pt idx="4102">
                  <c:v>0.23814022182352801</c:v>
                </c:pt>
                <c:pt idx="4103">
                  <c:v>0.25158947319607705</c:v>
                </c:pt>
                <c:pt idx="4104">
                  <c:v>0.26493883622958947</c:v>
                </c:pt>
                <c:pt idx="4105">
                  <c:v>0.17114368580848804</c:v>
                </c:pt>
                <c:pt idx="4106">
                  <c:v>0.1845929371809234</c:v>
                </c:pt>
                <c:pt idx="4107">
                  <c:v>0.19794230021443582</c:v>
                </c:pt>
                <c:pt idx="4108">
                  <c:v>0.19794230021443582</c:v>
                </c:pt>
                <c:pt idx="4109">
                  <c:v>0.21139155158698486</c:v>
                </c:pt>
                <c:pt idx="4110">
                  <c:v>0.15774437860545731</c:v>
                </c:pt>
                <c:pt idx="4111">
                  <c:v>0.17119362997789267</c:v>
                </c:pt>
                <c:pt idx="4112">
                  <c:v>0.15779432277497563</c:v>
                </c:pt>
                <c:pt idx="4113">
                  <c:v>0.17114368580848804</c:v>
                </c:pt>
                <c:pt idx="4114">
                  <c:v>0.1845929371809234</c:v>
                </c:pt>
                <c:pt idx="4115">
                  <c:v>0.19794230021443582</c:v>
                </c:pt>
                <c:pt idx="4116">
                  <c:v>0.21139155158698486</c:v>
                </c:pt>
                <c:pt idx="4117">
                  <c:v>0.22474091462049728</c:v>
                </c:pt>
                <c:pt idx="4118">
                  <c:v>0.15774437860534363</c:v>
                </c:pt>
                <c:pt idx="4119">
                  <c:v>0.15779432277497563</c:v>
                </c:pt>
                <c:pt idx="4120">
                  <c:v>0.17114368580837436</c:v>
                </c:pt>
                <c:pt idx="4121">
                  <c:v>0.1845929371809234</c:v>
                </c:pt>
                <c:pt idx="4122">
                  <c:v>0.1979423002145495</c:v>
                </c:pt>
                <c:pt idx="4123">
                  <c:v>0.21139155158698486</c:v>
                </c:pt>
                <c:pt idx="4124">
                  <c:v>0.22474091462049728</c:v>
                </c:pt>
                <c:pt idx="4125">
                  <c:v>0.23819016599304632</c:v>
                </c:pt>
                <c:pt idx="4126">
                  <c:v>0.19794230021443582</c:v>
                </c:pt>
                <c:pt idx="4127">
                  <c:v>0.21139155158698486</c:v>
                </c:pt>
                <c:pt idx="4128">
                  <c:v>0.21139155158698486</c:v>
                </c:pt>
                <c:pt idx="4129">
                  <c:v>0.22474091462049728</c:v>
                </c:pt>
                <c:pt idx="4130">
                  <c:v>0.17119362997789267</c:v>
                </c:pt>
                <c:pt idx="4131">
                  <c:v>0.18454299301151877</c:v>
                </c:pt>
                <c:pt idx="4132">
                  <c:v>0.17114368580848804</c:v>
                </c:pt>
                <c:pt idx="4133">
                  <c:v>0.1845929371809234</c:v>
                </c:pt>
                <c:pt idx="4134">
                  <c:v>0.19794230021443582</c:v>
                </c:pt>
                <c:pt idx="4135">
                  <c:v>0.21139155158698486</c:v>
                </c:pt>
                <c:pt idx="4136">
                  <c:v>0.22474091462049728</c:v>
                </c:pt>
                <c:pt idx="4137">
                  <c:v>0.23819016599304632</c:v>
                </c:pt>
                <c:pt idx="4138">
                  <c:v>0.17119362997800636</c:v>
                </c:pt>
                <c:pt idx="4139">
                  <c:v>0.17114368580837436</c:v>
                </c:pt>
                <c:pt idx="4140">
                  <c:v>0.1845929371809234</c:v>
                </c:pt>
                <c:pt idx="4141">
                  <c:v>0.1979423002145495</c:v>
                </c:pt>
                <c:pt idx="4142">
                  <c:v>0.21139155158698486</c:v>
                </c:pt>
                <c:pt idx="4143">
                  <c:v>0.22474091462049728</c:v>
                </c:pt>
                <c:pt idx="4144">
                  <c:v>0.23819016599304632</c:v>
                </c:pt>
                <c:pt idx="4145">
                  <c:v>0.25153952902655874</c:v>
                </c:pt>
                <c:pt idx="4146">
                  <c:v>0.22474091462049728</c:v>
                </c:pt>
                <c:pt idx="4147">
                  <c:v>0.22474091462049728</c:v>
                </c:pt>
                <c:pt idx="4148">
                  <c:v>0.23819016599316001</c:v>
                </c:pt>
                <c:pt idx="4149">
                  <c:v>0.18454299301151877</c:v>
                </c:pt>
                <c:pt idx="4150">
                  <c:v>0.19799224438395413</c:v>
                </c:pt>
                <c:pt idx="4151">
                  <c:v>0.1845929371809234</c:v>
                </c:pt>
                <c:pt idx="4152">
                  <c:v>0.19794230021443582</c:v>
                </c:pt>
                <c:pt idx="4153">
                  <c:v>0.21139155158698486</c:v>
                </c:pt>
                <c:pt idx="4154">
                  <c:v>0.22474091462049728</c:v>
                </c:pt>
                <c:pt idx="4155">
                  <c:v>0.23819016599304632</c:v>
                </c:pt>
                <c:pt idx="4156">
                  <c:v>0.25153952902655874</c:v>
                </c:pt>
                <c:pt idx="4157">
                  <c:v>0.18454299301151877</c:v>
                </c:pt>
                <c:pt idx="4158">
                  <c:v>0.1845929371809234</c:v>
                </c:pt>
                <c:pt idx="4159">
                  <c:v>0.1979423002145495</c:v>
                </c:pt>
                <c:pt idx="4160">
                  <c:v>0.21139155158698486</c:v>
                </c:pt>
                <c:pt idx="4161">
                  <c:v>0.22474091462049728</c:v>
                </c:pt>
                <c:pt idx="4162">
                  <c:v>0.23819016599304632</c:v>
                </c:pt>
                <c:pt idx="4163">
                  <c:v>0.25153952902655874</c:v>
                </c:pt>
                <c:pt idx="4164">
                  <c:v>0.26498878039910778</c:v>
                </c:pt>
                <c:pt idx="4165">
                  <c:v>0.23819016599316001</c:v>
                </c:pt>
                <c:pt idx="4166">
                  <c:v>0.25153952902655874</c:v>
                </c:pt>
                <c:pt idx="4167">
                  <c:v>0.19799224438395413</c:v>
                </c:pt>
                <c:pt idx="4168">
                  <c:v>0.21134160741746655</c:v>
                </c:pt>
                <c:pt idx="4169">
                  <c:v>0.19794230021443582</c:v>
                </c:pt>
                <c:pt idx="4170">
                  <c:v>0.21139155158698486</c:v>
                </c:pt>
                <c:pt idx="4171">
                  <c:v>0.22474091462049728</c:v>
                </c:pt>
                <c:pt idx="4172">
                  <c:v>0.23819016599304632</c:v>
                </c:pt>
                <c:pt idx="4173">
                  <c:v>0.25153952902655874</c:v>
                </c:pt>
                <c:pt idx="4174">
                  <c:v>0.26498878039910778</c:v>
                </c:pt>
                <c:pt idx="4175">
                  <c:v>0.19799224438395413</c:v>
                </c:pt>
                <c:pt idx="4176">
                  <c:v>0.1979423002145495</c:v>
                </c:pt>
                <c:pt idx="4177">
                  <c:v>0.21139155158698486</c:v>
                </c:pt>
                <c:pt idx="4178">
                  <c:v>0.22474091462049728</c:v>
                </c:pt>
                <c:pt idx="4179">
                  <c:v>0.23819016599304632</c:v>
                </c:pt>
                <c:pt idx="4180">
                  <c:v>0.25153952902655874</c:v>
                </c:pt>
                <c:pt idx="4181">
                  <c:v>0.26498878039910778</c:v>
                </c:pt>
                <c:pt idx="4182">
                  <c:v>0.2783381434326202</c:v>
                </c:pt>
                <c:pt idx="4183">
                  <c:v>0.25153952902655874</c:v>
                </c:pt>
                <c:pt idx="4184">
                  <c:v>0.19799224438395413</c:v>
                </c:pt>
                <c:pt idx="4185">
                  <c:v>0.21134160741746655</c:v>
                </c:pt>
                <c:pt idx="4186">
                  <c:v>0.19794230021443582</c:v>
                </c:pt>
                <c:pt idx="4187">
                  <c:v>0.21139155158698486</c:v>
                </c:pt>
                <c:pt idx="4188">
                  <c:v>0.22474091462049728</c:v>
                </c:pt>
                <c:pt idx="4189">
                  <c:v>0.23819016599304632</c:v>
                </c:pt>
                <c:pt idx="4190">
                  <c:v>0.25153952902655874</c:v>
                </c:pt>
                <c:pt idx="4191">
                  <c:v>0.26498878039910778</c:v>
                </c:pt>
                <c:pt idx="4192">
                  <c:v>0.19799224438395413</c:v>
                </c:pt>
                <c:pt idx="4193">
                  <c:v>0.1979423002145495</c:v>
                </c:pt>
                <c:pt idx="4194">
                  <c:v>0.21139155158698486</c:v>
                </c:pt>
                <c:pt idx="4195">
                  <c:v>0.22474091462049728</c:v>
                </c:pt>
                <c:pt idx="4196">
                  <c:v>0.23819016599304632</c:v>
                </c:pt>
                <c:pt idx="4197">
                  <c:v>0.25153952902655874</c:v>
                </c:pt>
                <c:pt idx="4198">
                  <c:v>0.26498878039910778</c:v>
                </c:pt>
                <c:pt idx="4199">
                  <c:v>0.2783381434326202</c:v>
                </c:pt>
                <c:pt idx="4200">
                  <c:v>0.21134160741746655</c:v>
                </c:pt>
                <c:pt idx="4201">
                  <c:v>0.22479085879001559</c:v>
                </c:pt>
                <c:pt idx="4202">
                  <c:v>0.21139155158698486</c:v>
                </c:pt>
                <c:pt idx="4203">
                  <c:v>0.22474091462049728</c:v>
                </c:pt>
                <c:pt idx="4204">
                  <c:v>0.23819016599304632</c:v>
                </c:pt>
                <c:pt idx="4205">
                  <c:v>0.25153952902655874</c:v>
                </c:pt>
                <c:pt idx="4206">
                  <c:v>0.26498878039910778</c:v>
                </c:pt>
                <c:pt idx="4207">
                  <c:v>0.2783381434326202</c:v>
                </c:pt>
                <c:pt idx="4208">
                  <c:v>0.21134160741746655</c:v>
                </c:pt>
                <c:pt idx="4209">
                  <c:v>0.21139155158698486</c:v>
                </c:pt>
                <c:pt idx="4210">
                  <c:v>0.22474091462049728</c:v>
                </c:pt>
                <c:pt idx="4211">
                  <c:v>0.23819016599304632</c:v>
                </c:pt>
                <c:pt idx="4212">
                  <c:v>0.25153952902655874</c:v>
                </c:pt>
                <c:pt idx="4213">
                  <c:v>0.26498878039910778</c:v>
                </c:pt>
                <c:pt idx="4214">
                  <c:v>0.2783381434326202</c:v>
                </c:pt>
                <c:pt idx="4215">
                  <c:v>0.29178739480516924</c:v>
                </c:pt>
                <c:pt idx="4216">
                  <c:v>0.17114368580848804</c:v>
                </c:pt>
                <c:pt idx="4217">
                  <c:v>0.15774437860534363</c:v>
                </c:pt>
                <c:pt idx="4218">
                  <c:v>0.17119362997800636</c:v>
                </c:pt>
                <c:pt idx="4219">
                  <c:v>0.18454299301151877</c:v>
                </c:pt>
                <c:pt idx="4220">
                  <c:v>0.19799224438395413</c:v>
                </c:pt>
                <c:pt idx="4221">
                  <c:v>0.21134160741746655</c:v>
                </c:pt>
                <c:pt idx="4222">
                  <c:v>0.22479085879001559</c:v>
                </c:pt>
                <c:pt idx="4223">
                  <c:v>0.15779432277497563</c:v>
                </c:pt>
                <c:pt idx="4224">
                  <c:v>0.15774437860534363</c:v>
                </c:pt>
                <c:pt idx="4225">
                  <c:v>0.17119362997800636</c:v>
                </c:pt>
                <c:pt idx="4226">
                  <c:v>0.18454299301140509</c:v>
                </c:pt>
                <c:pt idx="4227">
                  <c:v>0.19799224438395413</c:v>
                </c:pt>
                <c:pt idx="4228">
                  <c:v>0.21134160741758024</c:v>
                </c:pt>
                <c:pt idx="4229">
                  <c:v>0.22479085879001559</c:v>
                </c:pt>
                <c:pt idx="4230">
                  <c:v>0.23814022182352801</c:v>
                </c:pt>
                <c:pt idx="4231">
                  <c:v>0.17119362997800636</c:v>
                </c:pt>
                <c:pt idx="4232">
                  <c:v>0.18454299301151877</c:v>
                </c:pt>
                <c:pt idx="4233">
                  <c:v>0.19799224438395413</c:v>
                </c:pt>
                <c:pt idx="4234">
                  <c:v>0.21134160741746655</c:v>
                </c:pt>
                <c:pt idx="4235">
                  <c:v>0.22479085879001559</c:v>
                </c:pt>
                <c:pt idx="4236">
                  <c:v>0.23814022182352801</c:v>
                </c:pt>
                <c:pt idx="4237">
                  <c:v>0.17114368580837436</c:v>
                </c:pt>
                <c:pt idx="4238">
                  <c:v>0.17119362997800636</c:v>
                </c:pt>
                <c:pt idx="4239">
                  <c:v>0.18454299301140509</c:v>
                </c:pt>
                <c:pt idx="4240">
                  <c:v>0.19799224438395413</c:v>
                </c:pt>
                <c:pt idx="4241">
                  <c:v>0.21134160741758024</c:v>
                </c:pt>
                <c:pt idx="4242">
                  <c:v>0.22479085879001559</c:v>
                </c:pt>
                <c:pt idx="4243">
                  <c:v>0.23814022182352801</c:v>
                </c:pt>
                <c:pt idx="4244">
                  <c:v>0.25158947319607705</c:v>
                </c:pt>
                <c:pt idx="4245">
                  <c:v>0.17114368580837436</c:v>
                </c:pt>
                <c:pt idx="4246">
                  <c:v>0.1845929371809234</c:v>
                </c:pt>
                <c:pt idx="4247">
                  <c:v>0.1979423002145495</c:v>
                </c:pt>
                <c:pt idx="4248">
                  <c:v>0.21139155158698486</c:v>
                </c:pt>
                <c:pt idx="4249">
                  <c:v>0.22474091462049728</c:v>
                </c:pt>
                <c:pt idx="4250">
                  <c:v>0.15774437860534363</c:v>
                </c:pt>
                <c:pt idx="4251">
                  <c:v>0.15779432277497563</c:v>
                </c:pt>
                <c:pt idx="4252">
                  <c:v>0.17114368580837436</c:v>
                </c:pt>
                <c:pt idx="4253">
                  <c:v>0.18459293718103709</c:v>
                </c:pt>
                <c:pt idx="4254">
                  <c:v>0.19794230021443582</c:v>
                </c:pt>
                <c:pt idx="4255">
                  <c:v>0.21139155158698486</c:v>
                </c:pt>
                <c:pt idx="4256">
                  <c:v>0.22474091462049728</c:v>
                </c:pt>
                <c:pt idx="4257">
                  <c:v>0.23819016599304632</c:v>
                </c:pt>
                <c:pt idx="4258">
                  <c:v>0.1979423002145495</c:v>
                </c:pt>
                <c:pt idx="4259">
                  <c:v>0.21139155158698486</c:v>
                </c:pt>
                <c:pt idx="4260">
                  <c:v>0.22474091462049728</c:v>
                </c:pt>
                <c:pt idx="4261">
                  <c:v>0.23819016599304632</c:v>
                </c:pt>
                <c:pt idx="4262">
                  <c:v>0.17119362997800636</c:v>
                </c:pt>
                <c:pt idx="4263">
                  <c:v>0.17114368580837436</c:v>
                </c:pt>
                <c:pt idx="4264">
                  <c:v>0.18459293718103709</c:v>
                </c:pt>
                <c:pt idx="4265">
                  <c:v>0.19794230021443582</c:v>
                </c:pt>
                <c:pt idx="4266">
                  <c:v>0.21139155158698486</c:v>
                </c:pt>
                <c:pt idx="4267">
                  <c:v>0.22474091462049728</c:v>
                </c:pt>
                <c:pt idx="4268">
                  <c:v>0.23819016599304632</c:v>
                </c:pt>
                <c:pt idx="4269">
                  <c:v>0.25153952902655874</c:v>
                </c:pt>
                <c:pt idx="4270">
                  <c:v>0.22474091462049728</c:v>
                </c:pt>
                <c:pt idx="4271">
                  <c:v>0.23819016599304632</c:v>
                </c:pt>
                <c:pt idx="4272">
                  <c:v>0.25153952902655874</c:v>
                </c:pt>
                <c:pt idx="4273">
                  <c:v>0.18454299301140509</c:v>
                </c:pt>
                <c:pt idx="4274">
                  <c:v>0.18459293718103709</c:v>
                </c:pt>
                <c:pt idx="4275">
                  <c:v>0.19794230021443582</c:v>
                </c:pt>
                <c:pt idx="4276">
                  <c:v>0.21139155158698486</c:v>
                </c:pt>
                <c:pt idx="4277">
                  <c:v>0.22474091462049728</c:v>
                </c:pt>
                <c:pt idx="4278">
                  <c:v>0.23819016599304632</c:v>
                </c:pt>
                <c:pt idx="4279">
                  <c:v>0.25153952902655874</c:v>
                </c:pt>
                <c:pt idx="4280">
                  <c:v>0.26498878039910778</c:v>
                </c:pt>
                <c:pt idx="4281">
                  <c:v>0.25153952902655874</c:v>
                </c:pt>
                <c:pt idx="4282">
                  <c:v>0.26498878039910778</c:v>
                </c:pt>
                <c:pt idx="4283">
                  <c:v>0.19799224438395413</c:v>
                </c:pt>
                <c:pt idx="4284">
                  <c:v>0.19794230021443582</c:v>
                </c:pt>
                <c:pt idx="4285">
                  <c:v>0.21139155158698486</c:v>
                </c:pt>
                <c:pt idx="4286">
                  <c:v>0.22474091462049728</c:v>
                </c:pt>
                <c:pt idx="4287">
                  <c:v>0.23819016599304632</c:v>
                </c:pt>
                <c:pt idx="4288">
                  <c:v>0.25153952902655874</c:v>
                </c:pt>
                <c:pt idx="4289">
                  <c:v>0.26498878039910778</c:v>
                </c:pt>
                <c:pt idx="4290">
                  <c:v>0.2783381434326202</c:v>
                </c:pt>
                <c:pt idx="4291">
                  <c:v>0.2783381434326202</c:v>
                </c:pt>
                <c:pt idx="4292">
                  <c:v>0.21134160741758024</c:v>
                </c:pt>
                <c:pt idx="4293">
                  <c:v>0.21139155158698486</c:v>
                </c:pt>
                <c:pt idx="4294">
                  <c:v>0.22474091462049728</c:v>
                </c:pt>
                <c:pt idx="4295">
                  <c:v>0.23819016599304632</c:v>
                </c:pt>
                <c:pt idx="4296">
                  <c:v>0.25153952902655874</c:v>
                </c:pt>
                <c:pt idx="4297">
                  <c:v>0.26498878039910778</c:v>
                </c:pt>
                <c:pt idx="4298">
                  <c:v>0.2783381434326202</c:v>
                </c:pt>
                <c:pt idx="4299">
                  <c:v>0.29178739480505556</c:v>
                </c:pt>
                <c:pt idx="4300">
                  <c:v>0.22479085879001559</c:v>
                </c:pt>
                <c:pt idx="4301">
                  <c:v>0.22474091462049728</c:v>
                </c:pt>
                <c:pt idx="4302">
                  <c:v>0.23819016599304632</c:v>
                </c:pt>
                <c:pt idx="4303">
                  <c:v>0.25153952902655874</c:v>
                </c:pt>
                <c:pt idx="4304">
                  <c:v>0.26498878039910778</c:v>
                </c:pt>
                <c:pt idx="4305">
                  <c:v>0.2783381434326202</c:v>
                </c:pt>
                <c:pt idx="4306">
                  <c:v>0.29178739480505556</c:v>
                </c:pt>
                <c:pt idx="4307">
                  <c:v>0.30513675783856797</c:v>
                </c:pt>
                <c:pt idx="4308">
                  <c:v>0.15774437860534363</c:v>
                </c:pt>
                <c:pt idx="4309">
                  <c:v>0.17119362997800636</c:v>
                </c:pt>
                <c:pt idx="4310">
                  <c:v>0.18454299301140509</c:v>
                </c:pt>
                <c:pt idx="4311">
                  <c:v>0.19799224438395413</c:v>
                </c:pt>
                <c:pt idx="4312">
                  <c:v>0.21134160741746655</c:v>
                </c:pt>
                <c:pt idx="4313">
                  <c:v>0.22479085879001559</c:v>
                </c:pt>
                <c:pt idx="4314">
                  <c:v>0.23814022182352801</c:v>
                </c:pt>
                <c:pt idx="4315">
                  <c:v>0.17114368580837436</c:v>
                </c:pt>
                <c:pt idx="4316">
                  <c:v>0.18459293718103709</c:v>
                </c:pt>
                <c:pt idx="4317">
                  <c:v>0.19794230021443582</c:v>
                </c:pt>
                <c:pt idx="4318">
                  <c:v>0.21139155158698486</c:v>
                </c:pt>
                <c:pt idx="4319">
                  <c:v>0.22474091462049728</c:v>
                </c:pt>
                <c:pt idx="4320">
                  <c:v>0.23819016599304632</c:v>
                </c:pt>
                <c:pt idx="4321">
                  <c:v>0.19794230021443582</c:v>
                </c:pt>
                <c:pt idx="4322">
                  <c:v>0.21139155158698486</c:v>
                </c:pt>
                <c:pt idx="4323">
                  <c:v>0.22474091462049728</c:v>
                </c:pt>
                <c:pt idx="4324">
                  <c:v>0.23819016599304632</c:v>
                </c:pt>
                <c:pt idx="4325">
                  <c:v>0.25153952902655874</c:v>
                </c:pt>
                <c:pt idx="4326">
                  <c:v>0.22474091462049728</c:v>
                </c:pt>
                <c:pt idx="4327">
                  <c:v>0.23819016599304632</c:v>
                </c:pt>
                <c:pt idx="4328">
                  <c:v>0.25153952902655874</c:v>
                </c:pt>
                <c:pt idx="4329">
                  <c:v>0.26498878039910778</c:v>
                </c:pt>
                <c:pt idx="4330">
                  <c:v>0.25153952902655874</c:v>
                </c:pt>
                <c:pt idx="4331">
                  <c:v>0.26498878039910778</c:v>
                </c:pt>
                <c:pt idx="4332">
                  <c:v>0.2783381434326202</c:v>
                </c:pt>
                <c:pt idx="4333">
                  <c:v>0.2783381434326202</c:v>
                </c:pt>
                <c:pt idx="4334">
                  <c:v>0.29178739480505556</c:v>
                </c:pt>
                <c:pt idx="4335">
                  <c:v>0.30513675783868166</c:v>
                </c:pt>
                <c:pt idx="4336">
                  <c:v>0.17119362997800636</c:v>
                </c:pt>
                <c:pt idx="4337">
                  <c:v>0.15779432277497563</c:v>
                </c:pt>
                <c:pt idx="4338">
                  <c:v>0.17114368580837436</c:v>
                </c:pt>
                <c:pt idx="4339">
                  <c:v>0.15774437860545731</c:v>
                </c:pt>
                <c:pt idx="4340">
                  <c:v>0.17119362997800636</c:v>
                </c:pt>
                <c:pt idx="4341">
                  <c:v>0.15779432277486194</c:v>
                </c:pt>
                <c:pt idx="4342">
                  <c:v>0.17114368580837436</c:v>
                </c:pt>
                <c:pt idx="4343">
                  <c:v>0.18459293718103709</c:v>
                </c:pt>
                <c:pt idx="4344">
                  <c:v>0.15774437860545731</c:v>
                </c:pt>
                <c:pt idx="4345">
                  <c:v>0.17119362997789267</c:v>
                </c:pt>
                <c:pt idx="4346">
                  <c:v>0.18454299301140509</c:v>
                </c:pt>
                <c:pt idx="4347">
                  <c:v>0.19799224438406782</c:v>
                </c:pt>
                <c:pt idx="4348">
                  <c:v>0.19799224438406782</c:v>
                </c:pt>
                <c:pt idx="4349">
                  <c:v>0.21134160741746655</c:v>
                </c:pt>
                <c:pt idx="4350">
                  <c:v>0.15779432277486194</c:v>
                </c:pt>
                <c:pt idx="4351">
                  <c:v>0.17114368580848804</c:v>
                </c:pt>
                <c:pt idx="4352">
                  <c:v>0.15774437860545731</c:v>
                </c:pt>
                <c:pt idx="4353">
                  <c:v>0.17119362997789267</c:v>
                </c:pt>
                <c:pt idx="4354">
                  <c:v>0.18454299301140509</c:v>
                </c:pt>
                <c:pt idx="4355">
                  <c:v>0.19799224438395413</c:v>
                </c:pt>
                <c:pt idx="4356">
                  <c:v>0.21134160741746655</c:v>
                </c:pt>
                <c:pt idx="4357">
                  <c:v>0.22479085879012928</c:v>
                </c:pt>
                <c:pt idx="4358">
                  <c:v>0.15779432277497563</c:v>
                </c:pt>
                <c:pt idx="4359">
                  <c:v>0.15774437860545731</c:v>
                </c:pt>
                <c:pt idx="4360">
                  <c:v>0.17119362997789267</c:v>
                </c:pt>
                <c:pt idx="4361">
                  <c:v>0.18454299301151877</c:v>
                </c:pt>
                <c:pt idx="4362">
                  <c:v>0.19799224438395413</c:v>
                </c:pt>
                <c:pt idx="4363">
                  <c:v>0.21134160741746655</c:v>
                </c:pt>
                <c:pt idx="4364">
                  <c:v>0.22479085879001559</c:v>
                </c:pt>
                <c:pt idx="4365">
                  <c:v>0.23814022182352801</c:v>
                </c:pt>
                <c:pt idx="4366">
                  <c:v>0.17114368580837436</c:v>
                </c:pt>
                <c:pt idx="4367">
                  <c:v>0.18459293718103709</c:v>
                </c:pt>
                <c:pt idx="4368">
                  <c:v>0.17119362997800636</c:v>
                </c:pt>
                <c:pt idx="4369">
                  <c:v>0.18454299301140509</c:v>
                </c:pt>
                <c:pt idx="4370">
                  <c:v>0.17114368580837436</c:v>
                </c:pt>
                <c:pt idx="4371">
                  <c:v>0.18459293718103709</c:v>
                </c:pt>
                <c:pt idx="4372">
                  <c:v>0.19794230021443582</c:v>
                </c:pt>
                <c:pt idx="4373">
                  <c:v>0.17119362997789267</c:v>
                </c:pt>
                <c:pt idx="4374">
                  <c:v>0.18454299301140509</c:v>
                </c:pt>
                <c:pt idx="4375">
                  <c:v>0.19799224438406782</c:v>
                </c:pt>
                <c:pt idx="4376">
                  <c:v>0.21134160741746655</c:v>
                </c:pt>
                <c:pt idx="4377">
                  <c:v>0.21134160741746655</c:v>
                </c:pt>
                <c:pt idx="4378">
                  <c:v>0.22479085879012928</c:v>
                </c:pt>
                <c:pt idx="4379">
                  <c:v>0.17114368580848804</c:v>
                </c:pt>
                <c:pt idx="4380">
                  <c:v>0.1845929371809234</c:v>
                </c:pt>
                <c:pt idx="4381">
                  <c:v>0.17119362997789267</c:v>
                </c:pt>
                <c:pt idx="4382">
                  <c:v>0.18454299301140509</c:v>
                </c:pt>
                <c:pt idx="4383">
                  <c:v>0.19799224438395413</c:v>
                </c:pt>
                <c:pt idx="4384">
                  <c:v>0.21134160741746655</c:v>
                </c:pt>
                <c:pt idx="4385">
                  <c:v>0.22479085879012928</c:v>
                </c:pt>
                <c:pt idx="4386">
                  <c:v>0.23814022182352801</c:v>
                </c:pt>
                <c:pt idx="4387">
                  <c:v>0.17114368580848804</c:v>
                </c:pt>
                <c:pt idx="4388">
                  <c:v>0.17119362997789267</c:v>
                </c:pt>
                <c:pt idx="4389">
                  <c:v>0.18454299301151877</c:v>
                </c:pt>
                <c:pt idx="4390">
                  <c:v>0.19799224438395413</c:v>
                </c:pt>
                <c:pt idx="4391">
                  <c:v>0.21134160741746655</c:v>
                </c:pt>
                <c:pt idx="4392">
                  <c:v>0.22479085879001559</c:v>
                </c:pt>
                <c:pt idx="4393">
                  <c:v>0.23814022182352801</c:v>
                </c:pt>
                <c:pt idx="4394">
                  <c:v>0.25158947319619074</c:v>
                </c:pt>
                <c:pt idx="4395">
                  <c:v>0.17119362997800636</c:v>
                </c:pt>
                <c:pt idx="4396">
                  <c:v>0.15779432277486194</c:v>
                </c:pt>
                <c:pt idx="4397">
                  <c:v>0.17114368580837436</c:v>
                </c:pt>
                <c:pt idx="4398">
                  <c:v>0.15774437860545731</c:v>
                </c:pt>
                <c:pt idx="4399">
                  <c:v>0.17119362997789267</c:v>
                </c:pt>
                <c:pt idx="4400">
                  <c:v>0.18454299301140509</c:v>
                </c:pt>
                <c:pt idx="4401">
                  <c:v>0.15779432277486194</c:v>
                </c:pt>
                <c:pt idx="4402">
                  <c:v>0.17114368580848804</c:v>
                </c:pt>
                <c:pt idx="4403">
                  <c:v>0.1845929371809234</c:v>
                </c:pt>
                <c:pt idx="4404">
                  <c:v>0.19794230021443582</c:v>
                </c:pt>
                <c:pt idx="4405">
                  <c:v>0.19794230021443582</c:v>
                </c:pt>
                <c:pt idx="4406">
                  <c:v>0.21139155158709855</c:v>
                </c:pt>
                <c:pt idx="4407">
                  <c:v>0.15774437860545731</c:v>
                </c:pt>
                <c:pt idx="4408">
                  <c:v>0.17119362997789267</c:v>
                </c:pt>
                <c:pt idx="4409">
                  <c:v>0.15779432277497563</c:v>
                </c:pt>
                <c:pt idx="4410">
                  <c:v>0.17114368580848804</c:v>
                </c:pt>
                <c:pt idx="4411">
                  <c:v>0.1845929371809234</c:v>
                </c:pt>
                <c:pt idx="4412">
                  <c:v>0.19794230021443582</c:v>
                </c:pt>
                <c:pt idx="4413">
                  <c:v>0.21139155158698486</c:v>
                </c:pt>
                <c:pt idx="4414">
                  <c:v>0.22474091462049728</c:v>
                </c:pt>
                <c:pt idx="4415">
                  <c:v>0.15774437860545731</c:v>
                </c:pt>
                <c:pt idx="4416">
                  <c:v>0.15779432277497563</c:v>
                </c:pt>
                <c:pt idx="4417">
                  <c:v>0.17114368580848804</c:v>
                </c:pt>
                <c:pt idx="4418">
                  <c:v>0.1845929371809234</c:v>
                </c:pt>
                <c:pt idx="4419">
                  <c:v>0.19794230021443582</c:v>
                </c:pt>
                <c:pt idx="4420">
                  <c:v>0.21139155158698486</c:v>
                </c:pt>
                <c:pt idx="4421">
                  <c:v>0.22474091462049728</c:v>
                </c:pt>
                <c:pt idx="4422">
                  <c:v>0.23819016599304632</c:v>
                </c:pt>
                <c:pt idx="4423">
                  <c:v>0.17114368580837436</c:v>
                </c:pt>
                <c:pt idx="4424">
                  <c:v>0.18459293718103709</c:v>
                </c:pt>
                <c:pt idx="4425">
                  <c:v>0.17119362997789267</c:v>
                </c:pt>
                <c:pt idx="4426">
                  <c:v>0.18454299301140509</c:v>
                </c:pt>
                <c:pt idx="4427">
                  <c:v>0.19799224438406782</c:v>
                </c:pt>
                <c:pt idx="4428">
                  <c:v>0.17114368580848804</c:v>
                </c:pt>
                <c:pt idx="4429">
                  <c:v>0.1845929371809234</c:v>
                </c:pt>
                <c:pt idx="4430">
                  <c:v>0.19794230021443582</c:v>
                </c:pt>
                <c:pt idx="4431">
                  <c:v>0.21139155158709855</c:v>
                </c:pt>
                <c:pt idx="4432">
                  <c:v>0.21139155158709855</c:v>
                </c:pt>
                <c:pt idx="4433">
                  <c:v>0.22474091462049728</c:v>
                </c:pt>
                <c:pt idx="4434">
                  <c:v>0.17119362997789267</c:v>
                </c:pt>
                <c:pt idx="4435">
                  <c:v>0.18454299301140509</c:v>
                </c:pt>
                <c:pt idx="4436">
                  <c:v>0.17114368580848804</c:v>
                </c:pt>
                <c:pt idx="4437">
                  <c:v>0.1845929371809234</c:v>
                </c:pt>
                <c:pt idx="4438">
                  <c:v>0.19794230021443582</c:v>
                </c:pt>
                <c:pt idx="4439">
                  <c:v>0.21139155158698486</c:v>
                </c:pt>
                <c:pt idx="4440">
                  <c:v>0.22474091462049728</c:v>
                </c:pt>
                <c:pt idx="4441">
                  <c:v>0.23819016599316001</c:v>
                </c:pt>
                <c:pt idx="4442">
                  <c:v>0.17119362997789267</c:v>
                </c:pt>
                <c:pt idx="4443">
                  <c:v>0.17114368580848804</c:v>
                </c:pt>
                <c:pt idx="4444">
                  <c:v>0.1845929371809234</c:v>
                </c:pt>
                <c:pt idx="4445">
                  <c:v>0.19794230021443582</c:v>
                </c:pt>
                <c:pt idx="4446">
                  <c:v>0.21139155158698486</c:v>
                </c:pt>
                <c:pt idx="4447">
                  <c:v>0.22474091462049728</c:v>
                </c:pt>
                <c:pt idx="4448">
                  <c:v>0.23819016599304632</c:v>
                </c:pt>
                <c:pt idx="4449">
                  <c:v>0.25153952902655874</c:v>
                </c:pt>
                <c:pt idx="4450">
                  <c:v>0.17119362997789267</c:v>
                </c:pt>
                <c:pt idx="4451">
                  <c:v>0.15779432277486194</c:v>
                </c:pt>
                <c:pt idx="4452">
                  <c:v>0.17114368580848804</c:v>
                </c:pt>
                <c:pt idx="4453">
                  <c:v>0.1845929371809234</c:v>
                </c:pt>
                <c:pt idx="4454">
                  <c:v>0.15774437860545731</c:v>
                </c:pt>
                <c:pt idx="4455">
                  <c:v>0.17119362997789267</c:v>
                </c:pt>
                <c:pt idx="4456">
                  <c:v>0.18454299301140509</c:v>
                </c:pt>
                <c:pt idx="4457">
                  <c:v>0.19799224438395413</c:v>
                </c:pt>
                <c:pt idx="4458">
                  <c:v>0.19799224438395413</c:v>
                </c:pt>
                <c:pt idx="4459">
                  <c:v>0.21134160741746655</c:v>
                </c:pt>
                <c:pt idx="4460">
                  <c:v>0.15779432277497563</c:v>
                </c:pt>
                <c:pt idx="4461">
                  <c:v>0.17114368580848804</c:v>
                </c:pt>
                <c:pt idx="4462">
                  <c:v>0.15774437860545731</c:v>
                </c:pt>
                <c:pt idx="4463">
                  <c:v>0.17119362997789267</c:v>
                </c:pt>
                <c:pt idx="4464">
                  <c:v>0.18454299301151877</c:v>
                </c:pt>
                <c:pt idx="4465">
                  <c:v>0.19799224438395413</c:v>
                </c:pt>
                <c:pt idx="4466">
                  <c:v>0.21134160741746655</c:v>
                </c:pt>
                <c:pt idx="4467">
                  <c:v>0.22479085879001559</c:v>
                </c:pt>
                <c:pt idx="4468">
                  <c:v>0.15779432277497563</c:v>
                </c:pt>
                <c:pt idx="4469">
                  <c:v>0.15774437860534363</c:v>
                </c:pt>
                <c:pt idx="4470">
                  <c:v>0.17119362997800636</c:v>
                </c:pt>
                <c:pt idx="4471">
                  <c:v>0.18454299301151877</c:v>
                </c:pt>
                <c:pt idx="4472">
                  <c:v>0.19799224438395413</c:v>
                </c:pt>
                <c:pt idx="4473">
                  <c:v>0.21134160741746655</c:v>
                </c:pt>
                <c:pt idx="4474">
                  <c:v>0.22479085879001559</c:v>
                </c:pt>
                <c:pt idx="4475">
                  <c:v>0.23814022182352801</c:v>
                </c:pt>
                <c:pt idx="4476">
                  <c:v>0.17114368580848804</c:v>
                </c:pt>
                <c:pt idx="4477">
                  <c:v>0.1845929371809234</c:v>
                </c:pt>
                <c:pt idx="4478">
                  <c:v>0.19794230021443582</c:v>
                </c:pt>
                <c:pt idx="4479">
                  <c:v>0.17119362997789267</c:v>
                </c:pt>
                <c:pt idx="4480">
                  <c:v>0.18454299301140509</c:v>
                </c:pt>
                <c:pt idx="4481">
                  <c:v>0.19799224438395413</c:v>
                </c:pt>
                <c:pt idx="4482">
                  <c:v>0.21134160741746655</c:v>
                </c:pt>
                <c:pt idx="4483">
                  <c:v>0.21134160741746655</c:v>
                </c:pt>
                <c:pt idx="4484">
                  <c:v>0.22479085879012928</c:v>
                </c:pt>
                <c:pt idx="4485">
                  <c:v>0.17114368580848804</c:v>
                </c:pt>
                <c:pt idx="4486">
                  <c:v>0.1845929371809234</c:v>
                </c:pt>
                <c:pt idx="4487">
                  <c:v>0.17119362997789267</c:v>
                </c:pt>
                <c:pt idx="4488">
                  <c:v>0.18454299301151877</c:v>
                </c:pt>
                <c:pt idx="4489">
                  <c:v>0.19799224438395413</c:v>
                </c:pt>
                <c:pt idx="4490">
                  <c:v>0.21134160741746655</c:v>
                </c:pt>
                <c:pt idx="4491">
                  <c:v>0.22479085879001559</c:v>
                </c:pt>
                <c:pt idx="4492">
                  <c:v>0.23814022182352801</c:v>
                </c:pt>
                <c:pt idx="4493">
                  <c:v>0.17114368580848804</c:v>
                </c:pt>
                <c:pt idx="4494">
                  <c:v>0.17119362997800636</c:v>
                </c:pt>
                <c:pt idx="4495">
                  <c:v>0.18454299301151877</c:v>
                </c:pt>
                <c:pt idx="4496">
                  <c:v>0.19799224438395413</c:v>
                </c:pt>
                <c:pt idx="4497">
                  <c:v>0.21134160741746655</c:v>
                </c:pt>
                <c:pt idx="4498">
                  <c:v>0.22479085879001559</c:v>
                </c:pt>
                <c:pt idx="4499">
                  <c:v>0.23814022182352801</c:v>
                </c:pt>
                <c:pt idx="4500">
                  <c:v>0.25158947319607705</c:v>
                </c:pt>
                <c:pt idx="4501">
                  <c:v>0.17119362997789267</c:v>
                </c:pt>
                <c:pt idx="4502">
                  <c:v>0.18454299301140509</c:v>
                </c:pt>
                <c:pt idx="4503">
                  <c:v>0.15779432277497563</c:v>
                </c:pt>
                <c:pt idx="4504">
                  <c:v>0.17114368580848804</c:v>
                </c:pt>
                <c:pt idx="4505">
                  <c:v>0.1845929371809234</c:v>
                </c:pt>
                <c:pt idx="4506">
                  <c:v>0.19794230021443582</c:v>
                </c:pt>
                <c:pt idx="4507">
                  <c:v>0.19794230021443582</c:v>
                </c:pt>
                <c:pt idx="4508">
                  <c:v>0.21139155158698486</c:v>
                </c:pt>
                <c:pt idx="4509">
                  <c:v>0.15774437860545731</c:v>
                </c:pt>
                <c:pt idx="4510">
                  <c:v>0.17119362997789267</c:v>
                </c:pt>
                <c:pt idx="4511">
                  <c:v>0.15779432277497563</c:v>
                </c:pt>
                <c:pt idx="4512">
                  <c:v>0.17114368580848804</c:v>
                </c:pt>
                <c:pt idx="4513">
                  <c:v>0.1845929371809234</c:v>
                </c:pt>
                <c:pt idx="4514">
                  <c:v>0.19794230021443582</c:v>
                </c:pt>
                <c:pt idx="4515">
                  <c:v>0.21139155158698486</c:v>
                </c:pt>
                <c:pt idx="4516">
                  <c:v>0.22474091462049728</c:v>
                </c:pt>
                <c:pt idx="4517">
                  <c:v>0.15774437860534363</c:v>
                </c:pt>
                <c:pt idx="4518">
                  <c:v>0.15779432277497563</c:v>
                </c:pt>
                <c:pt idx="4519">
                  <c:v>0.17114368580837436</c:v>
                </c:pt>
                <c:pt idx="4520">
                  <c:v>0.1845929371809234</c:v>
                </c:pt>
                <c:pt idx="4521">
                  <c:v>0.1979423002145495</c:v>
                </c:pt>
                <c:pt idx="4522">
                  <c:v>0.21139155158698486</c:v>
                </c:pt>
                <c:pt idx="4523">
                  <c:v>0.22474091462049728</c:v>
                </c:pt>
                <c:pt idx="4524">
                  <c:v>0.23819016599304632</c:v>
                </c:pt>
                <c:pt idx="4525">
                  <c:v>0.19799224438395413</c:v>
                </c:pt>
                <c:pt idx="4526">
                  <c:v>0.17114368580848804</c:v>
                </c:pt>
                <c:pt idx="4527">
                  <c:v>0.1845929371809234</c:v>
                </c:pt>
                <c:pt idx="4528">
                  <c:v>0.19794230021443582</c:v>
                </c:pt>
                <c:pt idx="4529">
                  <c:v>0.21139155158698486</c:v>
                </c:pt>
                <c:pt idx="4530">
                  <c:v>0.21139155158698486</c:v>
                </c:pt>
                <c:pt idx="4531">
                  <c:v>0.22474091462049728</c:v>
                </c:pt>
                <c:pt idx="4532">
                  <c:v>0.17119362997789267</c:v>
                </c:pt>
                <c:pt idx="4533">
                  <c:v>0.18454299301151877</c:v>
                </c:pt>
                <c:pt idx="4534">
                  <c:v>0.17114368580848804</c:v>
                </c:pt>
                <c:pt idx="4535">
                  <c:v>0.1845929371809234</c:v>
                </c:pt>
                <c:pt idx="4536">
                  <c:v>0.19794230021443582</c:v>
                </c:pt>
                <c:pt idx="4537">
                  <c:v>0.21139155158698486</c:v>
                </c:pt>
                <c:pt idx="4538">
                  <c:v>0.22474091462049728</c:v>
                </c:pt>
                <c:pt idx="4539">
                  <c:v>0.23819016599304632</c:v>
                </c:pt>
                <c:pt idx="4540">
                  <c:v>0.17119362997800636</c:v>
                </c:pt>
                <c:pt idx="4541">
                  <c:v>0.17114368580837436</c:v>
                </c:pt>
                <c:pt idx="4542">
                  <c:v>0.1845929371809234</c:v>
                </c:pt>
                <c:pt idx="4543">
                  <c:v>0.1979423002145495</c:v>
                </c:pt>
                <c:pt idx="4544">
                  <c:v>0.21139155158698486</c:v>
                </c:pt>
                <c:pt idx="4545">
                  <c:v>0.22474091462049728</c:v>
                </c:pt>
                <c:pt idx="4546">
                  <c:v>0.23819016599304632</c:v>
                </c:pt>
                <c:pt idx="4547">
                  <c:v>0.25153952902655874</c:v>
                </c:pt>
                <c:pt idx="4548">
                  <c:v>0.1845929371809234</c:v>
                </c:pt>
                <c:pt idx="4549">
                  <c:v>0.19794230021443582</c:v>
                </c:pt>
                <c:pt idx="4550">
                  <c:v>0.21139155158698486</c:v>
                </c:pt>
                <c:pt idx="4551">
                  <c:v>0.22474091462049728</c:v>
                </c:pt>
                <c:pt idx="4552">
                  <c:v>0.22474091462049728</c:v>
                </c:pt>
                <c:pt idx="4553">
                  <c:v>0.23819016599316001</c:v>
                </c:pt>
                <c:pt idx="4554">
                  <c:v>0.18454299301151877</c:v>
                </c:pt>
                <c:pt idx="4555">
                  <c:v>0.19799224438395413</c:v>
                </c:pt>
                <c:pt idx="4556">
                  <c:v>0.1845929371809234</c:v>
                </c:pt>
                <c:pt idx="4557">
                  <c:v>0.19794230021443582</c:v>
                </c:pt>
                <c:pt idx="4558">
                  <c:v>0.21139155158698486</c:v>
                </c:pt>
                <c:pt idx="4559">
                  <c:v>0.22474091462049728</c:v>
                </c:pt>
                <c:pt idx="4560">
                  <c:v>0.23819016599304632</c:v>
                </c:pt>
                <c:pt idx="4561">
                  <c:v>0.25153952902655874</c:v>
                </c:pt>
                <c:pt idx="4562">
                  <c:v>0.18454299301151877</c:v>
                </c:pt>
                <c:pt idx="4563">
                  <c:v>0.1845929371809234</c:v>
                </c:pt>
                <c:pt idx="4564">
                  <c:v>0.1979423002145495</c:v>
                </c:pt>
                <c:pt idx="4565">
                  <c:v>0.21139155158698486</c:v>
                </c:pt>
                <c:pt idx="4566">
                  <c:v>0.22474091462049728</c:v>
                </c:pt>
                <c:pt idx="4567">
                  <c:v>0.23819016599304632</c:v>
                </c:pt>
                <c:pt idx="4568">
                  <c:v>0.25153952902655874</c:v>
                </c:pt>
                <c:pt idx="4569">
                  <c:v>0.26498878039910778</c:v>
                </c:pt>
                <c:pt idx="4570">
                  <c:v>0.17119362997789267</c:v>
                </c:pt>
                <c:pt idx="4571">
                  <c:v>0.18454299301151877</c:v>
                </c:pt>
                <c:pt idx="4572">
                  <c:v>0.19799224438395413</c:v>
                </c:pt>
                <c:pt idx="4573">
                  <c:v>0.19799224438395413</c:v>
                </c:pt>
                <c:pt idx="4574">
                  <c:v>0.21134160741746655</c:v>
                </c:pt>
                <c:pt idx="4575">
                  <c:v>0.15779432277497563</c:v>
                </c:pt>
                <c:pt idx="4576">
                  <c:v>0.17114368580848804</c:v>
                </c:pt>
                <c:pt idx="4577">
                  <c:v>0.15774437860534363</c:v>
                </c:pt>
                <c:pt idx="4578">
                  <c:v>0.17119362997800636</c:v>
                </c:pt>
                <c:pt idx="4579">
                  <c:v>0.18454299301151877</c:v>
                </c:pt>
                <c:pt idx="4580">
                  <c:v>0.19799224438395413</c:v>
                </c:pt>
                <c:pt idx="4581">
                  <c:v>0.21134160741746655</c:v>
                </c:pt>
                <c:pt idx="4582">
                  <c:v>0.22479085879001559</c:v>
                </c:pt>
                <c:pt idx="4583">
                  <c:v>0.15779432277497563</c:v>
                </c:pt>
                <c:pt idx="4584">
                  <c:v>0.15774437860534363</c:v>
                </c:pt>
                <c:pt idx="4585">
                  <c:v>0.17119362997800636</c:v>
                </c:pt>
                <c:pt idx="4586">
                  <c:v>0.18454299301140509</c:v>
                </c:pt>
                <c:pt idx="4587">
                  <c:v>0.19799224438395413</c:v>
                </c:pt>
                <c:pt idx="4588">
                  <c:v>0.21134160741758024</c:v>
                </c:pt>
                <c:pt idx="4589">
                  <c:v>0.22479085879001559</c:v>
                </c:pt>
                <c:pt idx="4590">
                  <c:v>0.23814022182352801</c:v>
                </c:pt>
                <c:pt idx="4591">
                  <c:v>0.19799224438395413</c:v>
                </c:pt>
                <c:pt idx="4592">
                  <c:v>0.21134160741746655</c:v>
                </c:pt>
                <c:pt idx="4593">
                  <c:v>0.21134160741746655</c:v>
                </c:pt>
                <c:pt idx="4594">
                  <c:v>0.22479085879001559</c:v>
                </c:pt>
                <c:pt idx="4595">
                  <c:v>0.17114368580848804</c:v>
                </c:pt>
                <c:pt idx="4596">
                  <c:v>0.1845929371809234</c:v>
                </c:pt>
                <c:pt idx="4597">
                  <c:v>0.17119362997800636</c:v>
                </c:pt>
                <c:pt idx="4598">
                  <c:v>0.18454299301151877</c:v>
                </c:pt>
                <c:pt idx="4599">
                  <c:v>0.19799224438395413</c:v>
                </c:pt>
                <c:pt idx="4600">
                  <c:v>0.21134160741746655</c:v>
                </c:pt>
                <c:pt idx="4601">
                  <c:v>0.22479085879001559</c:v>
                </c:pt>
                <c:pt idx="4602">
                  <c:v>0.23814022182352801</c:v>
                </c:pt>
                <c:pt idx="4603">
                  <c:v>0.17114368580837436</c:v>
                </c:pt>
                <c:pt idx="4604">
                  <c:v>0.17119362997800636</c:v>
                </c:pt>
                <c:pt idx="4605">
                  <c:v>0.18454299301140509</c:v>
                </c:pt>
                <c:pt idx="4606">
                  <c:v>0.19799224438395413</c:v>
                </c:pt>
                <c:pt idx="4607">
                  <c:v>0.21134160741758024</c:v>
                </c:pt>
                <c:pt idx="4608">
                  <c:v>0.22479085879001559</c:v>
                </c:pt>
                <c:pt idx="4609">
                  <c:v>0.23814022182352801</c:v>
                </c:pt>
                <c:pt idx="4610">
                  <c:v>0.25158947319607705</c:v>
                </c:pt>
                <c:pt idx="4611">
                  <c:v>0.22479085879001559</c:v>
                </c:pt>
                <c:pt idx="4612">
                  <c:v>0.22479085879001559</c:v>
                </c:pt>
                <c:pt idx="4613">
                  <c:v>0.23814022182352801</c:v>
                </c:pt>
                <c:pt idx="4614">
                  <c:v>0.1845929371809234</c:v>
                </c:pt>
                <c:pt idx="4615">
                  <c:v>0.19794230021443582</c:v>
                </c:pt>
                <c:pt idx="4616">
                  <c:v>0.18454299301151877</c:v>
                </c:pt>
                <c:pt idx="4617">
                  <c:v>0.19799224438395413</c:v>
                </c:pt>
                <c:pt idx="4618">
                  <c:v>0.21134160741746655</c:v>
                </c:pt>
                <c:pt idx="4619">
                  <c:v>0.22479085879001559</c:v>
                </c:pt>
                <c:pt idx="4620">
                  <c:v>0.23814022182352801</c:v>
                </c:pt>
                <c:pt idx="4621">
                  <c:v>0.25158947319607705</c:v>
                </c:pt>
                <c:pt idx="4622">
                  <c:v>0.1845929371809234</c:v>
                </c:pt>
                <c:pt idx="4623">
                  <c:v>0.18454299301140509</c:v>
                </c:pt>
                <c:pt idx="4624">
                  <c:v>0.19799224438395413</c:v>
                </c:pt>
                <c:pt idx="4625">
                  <c:v>0.21134160741758024</c:v>
                </c:pt>
                <c:pt idx="4626">
                  <c:v>0.22479085879001559</c:v>
                </c:pt>
                <c:pt idx="4627">
                  <c:v>0.23814022182352801</c:v>
                </c:pt>
                <c:pt idx="4628">
                  <c:v>0.25158947319607705</c:v>
                </c:pt>
                <c:pt idx="4629">
                  <c:v>0.26493883622958947</c:v>
                </c:pt>
                <c:pt idx="4630">
                  <c:v>0.23814022182352801</c:v>
                </c:pt>
                <c:pt idx="4631">
                  <c:v>0.25158947319619074</c:v>
                </c:pt>
                <c:pt idx="4632">
                  <c:v>0.19794230021443582</c:v>
                </c:pt>
                <c:pt idx="4633">
                  <c:v>0.21139155158698486</c:v>
                </c:pt>
                <c:pt idx="4634">
                  <c:v>0.19799224438395413</c:v>
                </c:pt>
                <c:pt idx="4635">
                  <c:v>0.21134160741746655</c:v>
                </c:pt>
                <c:pt idx="4636">
                  <c:v>0.22479085879001559</c:v>
                </c:pt>
                <c:pt idx="4637">
                  <c:v>0.23814022182352801</c:v>
                </c:pt>
                <c:pt idx="4638">
                  <c:v>0.25158947319607705</c:v>
                </c:pt>
                <c:pt idx="4639">
                  <c:v>0.26493883622958947</c:v>
                </c:pt>
                <c:pt idx="4640">
                  <c:v>0.1979423002145495</c:v>
                </c:pt>
                <c:pt idx="4641">
                  <c:v>0.19799224438395413</c:v>
                </c:pt>
                <c:pt idx="4642">
                  <c:v>0.21134160741758024</c:v>
                </c:pt>
                <c:pt idx="4643">
                  <c:v>0.22479085879001559</c:v>
                </c:pt>
                <c:pt idx="4644">
                  <c:v>0.23814022182352801</c:v>
                </c:pt>
                <c:pt idx="4645">
                  <c:v>0.25158947319607705</c:v>
                </c:pt>
                <c:pt idx="4646">
                  <c:v>0.26493883622958947</c:v>
                </c:pt>
                <c:pt idx="4647">
                  <c:v>0.27838808760202483</c:v>
                </c:pt>
                <c:pt idx="4648">
                  <c:v>0.25158947319619074</c:v>
                </c:pt>
                <c:pt idx="4649">
                  <c:v>0.19794230021443582</c:v>
                </c:pt>
                <c:pt idx="4650">
                  <c:v>0.21139155158698486</c:v>
                </c:pt>
                <c:pt idx="4651">
                  <c:v>0.19799224438395413</c:v>
                </c:pt>
                <c:pt idx="4652">
                  <c:v>0.21134160741746655</c:v>
                </c:pt>
                <c:pt idx="4653">
                  <c:v>0.22479085879001559</c:v>
                </c:pt>
                <c:pt idx="4654">
                  <c:v>0.23814022182352801</c:v>
                </c:pt>
                <c:pt idx="4655">
                  <c:v>0.25158947319607705</c:v>
                </c:pt>
                <c:pt idx="4656">
                  <c:v>0.26493883622958947</c:v>
                </c:pt>
                <c:pt idx="4657">
                  <c:v>0.1979423002145495</c:v>
                </c:pt>
                <c:pt idx="4658">
                  <c:v>0.19799224438395413</c:v>
                </c:pt>
                <c:pt idx="4659">
                  <c:v>0.21134160741758024</c:v>
                </c:pt>
                <c:pt idx="4660">
                  <c:v>0.22479085879001559</c:v>
                </c:pt>
                <c:pt idx="4661">
                  <c:v>0.23814022182352801</c:v>
                </c:pt>
                <c:pt idx="4662">
                  <c:v>0.25158947319607705</c:v>
                </c:pt>
                <c:pt idx="4663">
                  <c:v>0.26493883622958947</c:v>
                </c:pt>
                <c:pt idx="4664">
                  <c:v>0.27838808760202483</c:v>
                </c:pt>
                <c:pt idx="4665">
                  <c:v>0.21139155158698486</c:v>
                </c:pt>
                <c:pt idx="4666">
                  <c:v>0.22474091462049728</c:v>
                </c:pt>
                <c:pt idx="4667">
                  <c:v>0.21134160741746655</c:v>
                </c:pt>
                <c:pt idx="4668">
                  <c:v>0.22479085879001559</c:v>
                </c:pt>
                <c:pt idx="4669">
                  <c:v>0.23814022182352801</c:v>
                </c:pt>
                <c:pt idx="4670">
                  <c:v>0.25158947319607705</c:v>
                </c:pt>
                <c:pt idx="4671">
                  <c:v>0.26493883622958947</c:v>
                </c:pt>
                <c:pt idx="4672">
                  <c:v>0.27838808760213851</c:v>
                </c:pt>
                <c:pt idx="4673">
                  <c:v>0.21139155158698486</c:v>
                </c:pt>
                <c:pt idx="4674">
                  <c:v>0.21134160741758024</c:v>
                </c:pt>
                <c:pt idx="4675">
                  <c:v>0.22479085879001559</c:v>
                </c:pt>
                <c:pt idx="4676">
                  <c:v>0.23814022182352801</c:v>
                </c:pt>
                <c:pt idx="4677">
                  <c:v>0.25158947319607705</c:v>
                </c:pt>
                <c:pt idx="4678">
                  <c:v>0.26493883622958947</c:v>
                </c:pt>
                <c:pt idx="4679">
                  <c:v>0.27838808760202483</c:v>
                </c:pt>
                <c:pt idx="4680">
                  <c:v>0.29173745063565093</c:v>
                </c:pt>
                <c:pt idx="4681">
                  <c:v>0.17119362997800636</c:v>
                </c:pt>
                <c:pt idx="4682">
                  <c:v>0.15779432277497563</c:v>
                </c:pt>
                <c:pt idx="4683">
                  <c:v>0.17114368580837436</c:v>
                </c:pt>
                <c:pt idx="4684">
                  <c:v>0.1845929371809234</c:v>
                </c:pt>
                <c:pt idx="4685">
                  <c:v>0.1979423002145495</c:v>
                </c:pt>
                <c:pt idx="4686">
                  <c:v>0.21139155158698486</c:v>
                </c:pt>
                <c:pt idx="4687">
                  <c:v>0.22474091462049728</c:v>
                </c:pt>
                <c:pt idx="4688">
                  <c:v>0.15774437860534363</c:v>
                </c:pt>
                <c:pt idx="4689">
                  <c:v>0.15779432277497563</c:v>
                </c:pt>
                <c:pt idx="4690">
                  <c:v>0.17114368580837436</c:v>
                </c:pt>
                <c:pt idx="4691">
                  <c:v>0.18459293718103709</c:v>
                </c:pt>
                <c:pt idx="4692">
                  <c:v>0.19794230021443582</c:v>
                </c:pt>
                <c:pt idx="4693">
                  <c:v>0.21139155158698486</c:v>
                </c:pt>
                <c:pt idx="4694">
                  <c:v>0.22474091462049728</c:v>
                </c:pt>
                <c:pt idx="4695">
                  <c:v>0.23819016599304632</c:v>
                </c:pt>
                <c:pt idx="4696">
                  <c:v>0.17114368580837436</c:v>
                </c:pt>
                <c:pt idx="4697">
                  <c:v>0.1845929371809234</c:v>
                </c:pt>
                <c:pt idx="4698">
                  <c:v>0.1979423002145495</c:v>
                </c:pt>
                <c:pt idx="4699">
                  <c:v>0.21139155158698486</c:v>
                </c:pt>
                <c:pt idx="4700">
                  <c:v>0.22474091462049728</c:v>
                </c:pt>
                <c:pt idx="4701">
                  <c:v>0.23819016599304632</c:v>
                </c:pt>
                <c:pt idx="4702">
                  <c:v>0.17119362997800636</c:v>
                </c:pt>
                <c:pt idx="4703">
                  <c:v>0.17114368580837436</c:v>
                </c:pt>
                <c:pt idx="4704">
                  <c:v>0.18459293718103709</c:v>
                </c:pt>
                <c:pt idx="4705">
                  <c:v>0.19794230021443582</c:v>
                </c:pt>
                <c:pt idx="4706">
                  <c:v>0.21139155158698486</c:v>
                </c:pt>
                <c:pt idx="4707">
                  <c:v>0.22474091462049728</c:v>
                </c:pt>
                <c:pt idx="4708">
                  <c:v>0.23819016599304632</c:v>
                </c:pt>
                <c:pt idx="4709">
                  <c:v>0.25153952902655874</c:v>
                </c:pt>
                <c:pt idx="4710">
                  <c:v>0.17119362997800636</c:v>
                </c:pt>
                <c:pt idx="4711">
                  <c:v>0.18454299301140509</c:v>
                </c:pt>
                <c:pt idx="4712">
                  <c:v>0.19799224438395413</c:v>
                </c:pt>
                <c:pt idx="4713">
                  <c:v>0.21134160741758024</c:v>
                </c:pt>
                <c:pt idx="4714">
                  <c:v>0.22479085879001559</c:v>
                </c:pt>
                <c:pt idx="4715">
                  <c:v>0.15779432277497563</c:v>
                </c:pt>
                <c:pt idx="4716">
                  <c:v>0.15774437860534363</c:v>
                </c:pt>
                <c:pt idx="4717">
                  <c:v>0.17119362997800636</c:v>
                </c:pt>
                <c:pt idx="4718">
                  <c:v>0.18454299301140509</c:v>
                </c:pt>
                <c:pt idx="4719">
                  <c:v>0.19799224438395413</c:v>
                </c:pt>
                <c:pt idx="4720">
                  <c:v>0.21134160741746655</c:v>
                </c:pt>
                <c:pt idx="4721">
                  <c:v>0.22479085879001559</c:v>
                </c:pt>
                <c:pt idx="4722">
                  <c:v>0.23814022182352801</c:v>
                </c:pt>
                <c:pt idx="4723">
                  <c:v>0.19799224438395413</c:v>
                </c:pt>
                <c:pt idx="4724">
                  <c:v>0.21134160741758024</c:v>
                </c:pt>
                <c:pt idx="4725">
                  <c:v>0.22479085879001559</c:v>
                </c:pt>
                <c:pt idx="4726">
                  <c:v>0.23814022182352801</c:v>
                </c:pt>
                <c:pt idx="4727">
                  <c:v>0.17114368580837436</c:v>
                </c:pt>
                <c:pt idx="4728">
                  <c:v>0.17119362997800636</c:v>
                </c:pt>
                <c:pt idx="4729">
                  <c:v>0.18454299301140509</c:v>
                </c:pt>
                <c:pt idx="4730">
                  <c:v>0.19799224438395413</c:v>
                </c:pt>
                <c:pt idx="4731">
                  <c:v>0.21134160741746655</c:v>
                </c:pt>
                <c:pt idx="4732">
                  <c:v>0.22479085879001559</c:v>
                </c:pt>
                <c:pt idx="4733">
                  <c:v>0.23814022182352801</c:v>
                </c:pt>
                <c:pt idx="4734">
                  <c:v>0.25158947319607705</c:v>
                </c:pt>
                <c:pt idx="4735">
                  <c:v>0.22479085879001559</c:v>
                </c:pt>
                <c:pt idx="4736">
                  <c:v>0.23814022182352801</c:v>
                </c:pt>
                <c:pt idx="4737">
                  <c:v>0.25158947319607705</c:v>
                </c:pt>
                <c:pt idx="4738">
                  <c:v>0.18459293718103709</c:v>
                </c:pt>
                <c:pt idx="4739">
                  <c:v>0.18454299301140509</c:v>
                </c:pt>
                <c:pt idx="4740">
                  <c:v>0.19799224438395413</c:v>
                </c:pt>
                <c:pt idx="4741">
                  <c:v>0.21134160741746655</c:v>
                </c:pt>
                <c:pt idx="4742">
                  <c:v>0.22479085879001559</c:v>
                </c:pt>
                <c:pt idx="4743">
                  <c:v>0.23814022182352801</c:v>
                </c:pt>
                <c:pt idx="4744">
                  <c:v>0.25158947319607705</c:v>
                </c:pt>
                <c:pt idx="4745">
                  <c:v>0.26493883622958947</c:v>
                </c:pt>
                <c:pt idx="4746">
                  <c:v>0.25158947319607705</c:v>
                </c:pt>
                <c:pt idx="4747">
                  <c:v>0.26493883622958947</c:v>
                </c:pt>
                <c:pt idx="4748">
                  <c:v>0.19794230021443582</c:v>
                </c:pt>
                <c:pt idx="4749">
                  <c:v>0.19799224438395413</c:v>
                </c:pt>
                <c:pt idx="4750">
                  <c:v>0.21134160741746655</c:v>
                </c:pt>
                <c:pt idx="4751">
                  <c:v>0.22479085879001559</c:v>
                </c:pt>
                <c:pt idx="4752">
                  <c:v>0.23814022182352801</c:v>
                </c:pt>
                <c:pt idx="4753">
                  <c:v>0.25158947319607705</c:v>
                </c:pt>
                <c:pt idx="4754">
                  <c:v>0.26493883622958947</c:v>
                </c:pt>
                <c:pt idx="4755">
                  <c:v>0.27838808760213851</c:v>
                </c:pt>
                <c:pt idx="4756">
                  <c:v>0.27838808760202483</c:v>
                </c:pt>
                <c:pt idx="4757">
                  <c:v>0.21139155158698486</c:v>
                </c:pt>
                <c:pt idx="4758">
                  <c:v>0.21134160741746655</c:v>
                </c:pt>
                <c:pt idx="4759">
                  <c:v>0.22479085879001559</c:v>
                </c:pt>
                <c:pt idx="4760">
                  <c:v>0.23814022182352801</c:v>
                </c:pt>
                <c:pt idx="4761">
                  <c:v>0.25158947319607705</c:v>
                </c:pt>
                <c:pt idx="4762">
                  <c:v>0.26493883622958947</c:v>
                </c:pt>
                <c:pt idx="4763">
                  <c:v>0.27838808760213851</c:v>
                </c:pt>
                <c:pt idx="4764">
                  <c:v>0.29173745063565093</c:v>
                </c:pt>
                <c:pt idx="4765">
                  <c:v>0.22474091462049728</c:v>
                </c:pt>
                <c:pt idx="4766">
                  <c:v>0.22479085879001559</c:v>
                </c:pt>
                <c:pt idx="4767">
                  <c:v>0.23814022182352801</c:v>
                </c:pt>
                <c:pt idx="4768">
                  <c:v>0.25158947319607705</c:v>
                </c:pt>
                <c:pt idx="4769">
                  <c:v>0.26493883622958947</c:v>
                </c:pt>
                <c:pt idx="4770">
                  <c:v>0.27838808760213851</c:v>
                </c:pt>
                <c:pt idx="4771">
                  <c:v>0.29173745063565093</c:v>
                </c:pt>
                <c:pt idx="4772">
                  <c:v>0.30518670200808629</c:v>
                </c:pt>
                <c:pt idx="4773">
                  <c:v>0.15779432277497563</c:v>
                </c:pt>
                <c:pt idx="4774">
                  <c:v>0.17114368580837436</c:v>
                </c:pt>
                <c:pt idx="4775">
                  <c:v>0.18459293718103709</c:v>
                </c:pt>
                <c:pt idx="4776">
                  <c:v>0.19794230021443582</c:v>
                </c:pt>
                <c:pt idx="4777">
                  <c:v>0.21139155158698486</c:v>
                </c:pt>
                <c:pt idx="4778">
                  <c:v>0.22474091462049728</c:v>
                </c:pt>
                <c:pt idx="4779">
                  <c:v>0.23819016599304632</c:v>
                </c:pt>
                <c:pt idx="4780">
                  <c:v>0.17119362997800636</c:v>
                </c:pt>
                <c:pt idx="4781">
                  <c:v>0.18454299301140509</c:v>
                </c:pt>
                <c:pt idx="4782">
                  <c:v>0.19799224438406782</c:v>
                </c:pt>
                <c:pt idx="4783">
                  <c:v>0.21134160741746655</c:v>
                </c:pt>
                <c:pt idx="4784">
                  <c:v>0.22479085879001559</c:v>
                </c:pt>
                <c:pt idx="4785">
                  <c:v>0.23814022182341432</c:v>
                </c:pt>
                <c:pt idx="4786">
                  <c:v>0.19799224438406782</c:v>
                </c:pt>
                <c:pt idx="4787">
                  <c:v>0.21134160741746655</c:v>
                </c:pt>
                <c:pt idx="4788">
                  <c:v>0.22479085879001559</c:v>
                </c:pt>
                <c:pt idx="4789">
                  <c:v>0.23814022182341432</c:v>
                </c:pt>
                <c:pt idx="4790">
                  <c:v>0.25158947319607705</c:v>
                </c:pt>
                <c:pt idx="4791">
                  <c:v>0.22479085879001559</c:v>
                </c:pt>
                <c:pt idx="4792">
                  <c:v>0.23814022182341432</c:v>
                </c:pt>
                <c:pt idx="4793">
                  <c:v>0.25158947319607705</c:v>
                </c:pt>
                <c:pt idx="4794">
                  <c:v>0.26493883622958947</c:v>
                </c:pt>
                <c:pt idx="4795">
                  <c:v>0.25158947319607705</c:v>
                </c:pt>
                <c:pt idx="4796">
                  <c:v>0.26493883622958947</c:v>
                </c:pt>
                <c:pt idx="4797">
                  <c:v>0.27838808760213851</c:v>
                </c:pt>
                <c:pt idx="4798">
                  <c:v>0.27838808760213851</c:v>
                </c:pt>
                <c:pt idx="4799">
                  <c:v>0.29173745063565093</c:v>
                </c:pt>
                <c:pt idx="4800">
                  <c:v>0.30518670200808629</c:v>
                </c:pt>
                <c:pt idx="4801">
                  <c:v>0.17119362997800636</c:v>
                </c:pt>
                <c:pt idx="4802">
                  <c:v>0.18454299301140509</c:v>
                </c:pt>
                <c:pt idx="4803">
                  <c:v>0.17114368580837436</c:v>
                </c:pt>
                <c:pt idx="4804">
                  <c:v>0.18459293718103709</c:v>
                </c:pt>
                <c:pt idx="4805">
                  <c:v>0.17119362997789267</c:v>
                </c:pt>
                <c:pt idx="4806">
                  <c:v>0.18454299301140509</c:v>
                </c:pt>
                <c:pt idx="4807">
                  <c:v>0.19799224438406782</c:v>
                </c:pt>
                <c:pt idx="4808">
                  <c:v>0.17114368580848804</c:v>
                </c:pt>
                <c:pt idx="4809">
                  <c:v>0.1845929371809234</c:v>
                </c:pt>
                <c:pt idx="4810">
                  <c:v>0.19794230021443582</c:v>
                </c:pt>
                <c:pt idx="4811">
                  <c:v>0.21139155158709855</c:v>
                </c:pt>
                <c:pt idx="4812">
                  <c:v>0.21139155158709855</c:v>
                </c:pt>
                <c:pt idx="4813">
                  <c:v>0.22474091462049728</c:v>
                </c:pt>
                <c:pt idx="4814">
                  <c:v>0.17119362997789267</c:v>
                </c:pt>
                <c:pt idx="4815">
                  <c:v>0.18454299301140509</c:v>
                </c:pt>
                <c:pt idx="4816">
                  <c:v>0.17114368580848804</c:v>
                </c:pt>
                <c:pt idx="4817">
                  <c:v>0.1845929371809234</c:v>
                </c:pt>
                <c:pt idx="4818">
                  <c:v>0.19794230021443582</c:v>
                </c:pt>
                <c:pt idx="4819">
                  <c:v>0.21139155158698486</c:v>
                </c:pt>
                <c:pt idx="4820">
                  <c:v>0.22474091462049728</c:v>
                </c:pt>
                <c:pt idx="4821">
                  <c:v>0.23819016599316001</c:v>
                </c:pt>
                <c:pt idx="4822">
                  <c:v>0.17119362997789267</c:v>
                </c:pt>
                <c:pt idx="4823">
                  <c:v>0.17114368580848804</c:v>
                </c:pt>
                <c:pt idx="4824">
                  <c:v>0.1845929371809234</c:v>
                </c:pt>
                <c:pt idx="4825">
                  <c:v>0.19794230021443582</c:v>
                </c:pt>
                <c:pt idx="4826">
                  <c:v>0.21139155158698486</c:v>
                </c:pt>
                <c:pt idx="4827">
                  <c:v>0.22474091462049728</c:v>
                </c:pt>
                <c:pt idx="4828">
                  <c:v>0.23819016599304632</c:v>
                </c:pt>
                <c:pt idx="4829">
                  <c:v>0.25153952902655874</c:v>
                </c:pt>
                <c:pt idx="4830">
                  <c:v>0.17114368580837436</c:v>
                </c:pt>
                <c:pt idx="4831">
                  <c:v>0.15774437860545731</c:v>
                </c:pt>
                <c:pt idx="4832">
                  <c:v>0.17119362997789267</c:v>
                </c:pt>
                <c:pt idx="4833">
                  <c:v>0.15779432277486194</c:v>
                </c:pt>
                <c:pt idx="4834">
                  <c:v>0.17114368580848804</c:v>
                </c:pt>
                <c:pt idx="4835">
                  <c:v>0.1845929371809234</c:v>
                </c:pt>
                <c:pt idx="4836">
                  <c:v>0.15774437860545731</c:v>
                </c:pt>
                <c:pt idx="4837">
                  <c:v>0.17119362997789267</c:v>
                </c:pt>
                <c:pt idx="4838">
                  <c:v>0.18454299301140509</c:v>
                </c:pt>
                <c:pt idx="4839">
                  <c:v>0.19799224438395413</c:v>
                </c:pt>
                <c:pt idx="4840">
                  <c:v>0.19799224438395413</c:v>
                </c:pt>
                <c:pt idx="4841">
                  <c:v>0.21134160741746655</c:v>
                </c:pt>
                <c:pt idx="4842">
                  <c:v>0.15779432277497563</c:v>
                </c:pt>
                <c:pt idx="4843">
                  <c:v>0.17114368580848804</c:v>
                </c:pt>
                <c:pt idx="4844">
                  <c:v>0.15774437860545731</c:v>
                </c:pt>
                <c:pt idx="4845">
                  <c:v>0.17119362997789267</c:v>
                </c:pt>
                <c:pt idx="4846">
                  <c:v>0.18454299301151877</c:v>
                </c:pt>
                <c:pt idx="4847">
                  <c:v>0.19799224438395413</c:v>
                </c:pt>
                <c:pt idx="4848">
                  <c:v>0.21134160741746655</c:v>
                </c:pt>
                <c:pt idx="4849">
                  <c:v>0.22479085879001559</c:v>
                </c:pt>
                <c:pt idx="4850">
                  <c:v>0.15779432277497563</c:v>
                </c:pt>
                <c:pt idx="4851">
                  <c:v>0.15774437860534363</c:v>
                </c:pt>
                <c:pt idx="4852">
                  <c:v>0.17119362997800636</c:v>
                </c:pt>
                <c:pt idx="4853">
                  <c:v>0.18454299301151877</c:v>
                </c:pt>
                <c:pt idx="4854">
                  <c:v>0.19799224438395413</c:v>
                </c:pt>
                <c:pt idx="4855">
                  <c:v>0.21134160741746655</c:v>
                </c:pt>
                <c:pt idx="4856">
                  <c:v>0.22479085879001559</c:v>
                </c:pt>
                <c:pt idx="4857">
                  <c:v>0.23814022182352801</c:v>
                </c:pt>
                <c:pt idx="4858">
                  <c:v>0.17119362997789267</c:v>
                </c:pt>
                <c:pt idx="4859">
                  <c:v>0.18454299301140509</c:v>
                </c:pt>
                <c:pt idx="4860">
                  <c:v>0.17114368580848804</c:v>
                </c:pt>
                <c:pt idx="4861">
                  <c:v>0.1845929371809234</c:v>
                </c:pt>
                <c:pt idx="4862">
                  <c:v>0.19794230021443582</c:v>
                </c:pt>
                <c:pt idx="4863">
                  <c:v>0.17119362997789267</c:v>
                </c:pt>
                <c:pt idx="4864">
                  <c:v>0.18454299301140509</c:v>
                </c:pt>
                <c:pt idx="4865">
                  <c:v>0.19799224438395413</c:v>
                </c:pt>
                <c:pt idx="4866">
                  <c:v>0.21134160741746655</c:v>
                </c:pt>
                <c:pt idx="4867">
                  <c:v>0.21134160741746655</c:v>
                </c:pt>
                <c:pt idx="4868">
                  <c:v>0.22479085879012928</c:v>
                </c:pt>
                <c:pt idx="4869">
                  <c:v>0.17114368580848804</c:v>
                </c:pt>
                <c:pt idx="4870">
                  <c:v>0.1845929371809234</c:v>
                </c:pt>
                <c:pt idx="4871">
                  <c:v>0.17119362997789267</c:v>
                </c:pt>
                <c:pt idx="4872">
                  <c:v>0.18454299301151877</c:v>
                </c:pt>
                <c:pt idx="4873">
                  <c:v>0.19799224438395413</c:v>
                </c:pt>
                <c:pt idx="4874">
                  <c:v>0.21134160741746655</c:v>
                </c:pt>
                <c:pt idx="4875">
                  <c:v>0.22479085879001559</c:v>
                </c:pt>
                <c:pt idx="4876">
                  <c:v>0.23814022182352801</c:v>
                </c:pt>
                <c:pt idx="4877">
                  <c:v>0.17114368580848804</c:v>
                </c:pt>
                <c:pt idx="4878">
                  <c:v>0.17119362997800636</c:v>
                </c:pt>
                <c:pt idx="4879">
                  <c:v>0.18454299301151877</c:v>
                </c:pt>
                <c:pt idx="4880">
                  <c:v>0.19799224438395413</c:v>
                </c:pt>
                <c:pt idx="4881">
                  <c:v>0.21134160741746655</c:v>
                </c:pt>
                <c:pt idx="4882">
                  <c:v>0.22479085879001559</c:v>
                </c:pt>
                <c:pt idx="4883">
                  <c:v>0.23814022182352801</c:v>
                </c:pt>
                <c:pt idx="4884">
                  <c:v>0.25158947319607705</c:v>
                </c:pt>
                <c:pt idx="4885">
                  <c:v>0.17114368580848804</c:v>
                </c:pt>
                <c:pt idx="4886">
                  <c:v>0.15774437860545731</c:v>
                </c:pt>
                <c:pt idx="4887">
                  <c:v>0.17119362997789267</c:v>
                </c:pt>
                <c:pt idx="4888">
                  <c:v>0.18454299301140509</c:v>
                </c:pt>
                <c:pt idx="4889">
                  <c:v>0.15779432277497563</c:v>
                </c:pt>
                <c:pt idx="4890">
                  <c:v>0.17114368580848804</c:v>
                </c:pt>
                <c:pt idx="4891">
                  <c:v>0.1845929371809234</c:v>
                </c:pt>
                <c:pt idx="4892">
                  <c:v>0.19794230021443582</c:v>
                </c:pt>
                <c:pt idx="4893">
                  <c:v>0.19794230021443582</c:v>
                </c:pt>
                <c:pt idx="4894">
                  <c:v>0.21139155158698486</c:v>
                </c:pt>
                <c:pt idx="4895">
                  <c:v>0.15774437860545731</c:v>
                </c:pt>
                <c:pt idx="4896">
                  <c:v>0.17119362997789267</c:v>
                </c:pt>
                <c:pt idx="4897">
                  <c:v>0.15779432277497563</c:v>
                </c:pt>
                <c:pt idx="4898">
                  <c:v>0.17114368580848804</c:v>
                </c:pt>
                <c:pt idx="4899">
                  <c:v>0.1845929371809234</c:v>
                </c:pt>
                <c:pt idx="4900">
                  <c:v>0.19794230021443582</c:v>
                </c:pt>
                <c:pt idx="4901">
                  <c:v>0.21139155158698486</c:v>
                </c:pt>
                <c:pt idx="4902">
                  <c:v>0.22474091462049728</c:v>
                </c:pt>
                <c:pt idx="4903">
                  <c:v>0.15774437860534363</c:v>
                </c:pt>
                <c:pt idx="4904">
                  <c:v>0.15779432277497563</c:v>
                </c:pt>
                <c:pt idx="4905">
                  <c:v>0.17114368580837436</c:v>
                </c:pt>
                <c:pt idx="4906">
                  <c:v>0.1845929371809234</c:v>
                </c:pt>
                <c:pt idx="4907">
                  <c:v>0.1979423002145495</c:v>
                </c:pt>
                <c:pt idx="4908">
                  <c:v>0.21139155158698486</c:v>
                </c:pt>
                <c:pt idx="4909">
                  <c:v>0.22474091462049728</c:v>
                </c:pt>
                <c:pt idx="4910">
                  <c:v>0.23819016599304632</c:v>
                </c:pt>
                <c:pt idx="4911">
                  <c:v>0.17119362997789267</c:v>
                </c:pt>
                <c:pt idx="4912">
                  <c:v>0.18454299301140509</c:v>
                </c:pt>
                <c:pt idx="4913">
                  <c:v>0.19799224438395413</c:v>
                </c:pt>
                <c:pt idx="4914">
                  <c:v>0.17114368580848804</c:v>
                </c:pt>
                <c:pt idx="4915">
                  <c:v>0.1845929371809234</c:v>
                </c:pt>
                <c:pt idx="4916">
                  <c:v>0.19794230021443582</c:v>
                </c:pt>
                <c:pt idx="4917">
                  <c:v>0.21139155158698486</c:v>
                </c:pt>
                <c:pt idx="4918">
                  <c:v>0.21139155158698486</c:v>
                </c:pt>
                <c:pt idx="4919">
                  <c:v>0.22474091462049728</c:v>
                </c:pt>
                <c:pt idx="4920">
                  <c:v>0.17119362997789267</c:v>
                </c:pt>
                <c:pt idx="4921">
                  <c:v>0.18454299301151877</c:v>
                </c:pt>
                <c:pt idx="4922">
                  <c:v>0.17114368580848804</c:v>
                </c:pt>
                <c:pt idx="4923">
                  <c:v>0.1845929371809234</c:v>
                </c:pt>
                <c:pt idx="4924">
                  <c:v>0.19794230021443582</c:v>
                </c:pt>
                <c:pt idx="4925">
                  <c:v>0.21139155158698486</c:v>
                </c:pt>
                <c:pt idx="4926">
                  <c:v>0.22474091462049728</c:v>
                </c:pt>
                <c:pt idx="4927">
                  <c:v>0.23819016599304632</c:v>
                </c:pt>
                <c:pt idx="4928">
                  <c:v>0.17119362997800636</c:v>
                </c:pt>
                <c:pt idx="4929">
                  <c:v>0.17114368580837436</c:v>
                </c:pt>
                <c:pt idx="4930">
                  <c:v>0.1845929371809234</c:v>
                </c:pt>
                <c:pt idx="4931">
                  <c:v>0.1979423002145495</c:v>
                </c:pt>
                <c:pt idx="4932">
                  <c:v>0.21139155158698486</c:v>
                </c:pt>
                <c:pt idx="4933">
                  <c:v>0.22474091462049728</c:v>
                </c:pt>
                <c:pt idx="4934">
                  <c:v>0.23819016599304632</c:v>
                </c:pt>
                <c:pt idx="4935">
                  <c:v>0.25153952902655874</c:v>
                </c:pt>
                <c:pt idx="4936">
                  <c:v>0.17114368580848804</c:v>
                </c:pt>
                <c:pt idx="4937">
                  <c:v>0.1845929371809234</c:v>
                </c:pt>
                <c:pt idx="4938">
                  <c:v>0.15774437860545731</c:v>
                </c:pt>
                <c:pt idx="4939">
                  <c:v>0.17119362997789267</c:v>
                </c:pt>
                <c:pt idx="4940">
                  <c:v>0.18454299301151877</c:v>
                </c:pt>
                <c:pt idx="4941">
                  <c:v>0.19799224438395413</c:v>
                </c:pt>
                <c:pt idx="4942">
                  <c:v>0.19799224438395413</c:v>
                </c:pt>
                <c:pt idx="4943">
                  <c:v>0.21134160741746655</c:v>
                </c:pt>
                <c:pt idx="4944">
                  <c:v>0.15779432277497563</c:v>
                </c:pt>
                <c:pt idx="4945">
                  <c:v>0.17114368580848804</c:v>
                </c:pt>
                <c:pt idx="4946">
                  <c:v>0.15774437860534363</c:v>
                </c:pt>
                <c:pt idx="4947">
                  <c:v>0.17119362997800636</c:v>
                </c:pt>
                <c:pt idx="4948">
                  <c:v>0.18454299301151877</c:v>
                </c:pt>
                <c:pt idx="4949">
                  <c:v>0.19799224438395413</c:v>
                </c:pt>
                <c:pt idx="4950">
                  <c:v>0.21134160741746655</c:v>
                </c:pt>
                <c:pt idx="4951">
                  <c:v>0.22479085879001559</c:v>
                </c:pt>
                <c:pt idx="4952">
                  <c:v>0.15779432277497563</c:v>
                </c:pt>
                <c:pt idx="4953">
                  <c:v>0.15774437860534363</c:v>
                </c:pt>
                <c:pt idx="4954">
                  <c:v>0.17119362997800636</c:v>
                </c:pt>
                <c:pt idx="4955">
                  <c:v>0.18454299301140509</c:v>
                </c:pt>
                <c:pt idx="4956">
                  <c:v>0.19799224438395413</c:v>
                </c:pt>
                <c:pt idx="4957">
                  <c:v>0.21134160741758024</c:v>
                </c:pt>
                <c:pt idx="4958">
                  <c:v>0.22479085879001559</c:v>
                </c:pt>
                <c:pt idx="4959">
                  <c:v>0.23814022182352801</c:v>
                </c:pt>
                <c:pt idx="4960">
                  <c:v>0.19794230021443582</c:v>
                </c:pt>
                <c:pt idx="4961">
                  <c:v>0.17119362997789267</c:v>
                </c:pt>
                <c:pt idx="4962">
                  <c:v>0.18454299301151877</c:v>
                </c:pt>
                <c:pt idx="4963">
                  <c:v>0.19799224438395413</c:v>
                </c:pt>
                <c:pt idx="4964">
                  <c:v>0.21134160741746655</c:v>
                </c:pt>
                <c:pt idx="4965">
                  <c:v>0.21134160741746655</c:v>
                </c:pt>
                <c:pt idx="4966">
                  <c:v>0.22479085879001559</c:v>
                </c:pt>
                <c:pt idx="4967">
                  <c:v>0.17114368580848804</c:v>
                </c:pt>
                <c:pt idx="4968">
                  <c:v>0.1845929371809234</c:v>
                </c:pt>
                <c:pt idx="4969">
                  <c:v>0.17119362997800636</c:v>
                </c:pt>
                <c:pt idx="4970">
                  <c:v>0.18454299301151877</c:v>
                </c:pt>
                <c:pt idx="4971">
                  <c:v>0.19799224438395413</c:v>
                </c:pt>
                <c:pt idx="4972">
                  <c:v>0.21134160741746655</c:v>
                </c:pt>
                <c:pt idx="4973">
                  <c:v>0.22479085879001559</c:v>
                </c:pt>
                <c:pt idx="4974">
                  <c:v>0.23814022182352801</c:v>
                </c:pt>
                <c:pt idx="4975">
                  <c:v>0.17114368580837436</c:v>
                </c:pt>
                <c:pt idx="4976">
                  <c:v>0.17119362997800636</c:v>
                </c:pt>
                <c:pt idx="4977">
                  <c:v>0.18454299301140509</c:v>
                </c:pt>
                <c:pt idx="4978">
                  <c:v>0.19799224438395413</c:v>
                </c:pt>
                <c:pt idx="4979">
                  <c:v>0.21134160741758024</c:v>
                </c:pt>
                <c:pt idx="4980">
                  <c:v>0.22479085879001559</c:v>
                </c:pt>
                <c:pt idx="4981">
                  <c:v>0.23814022182352801</c:v>
                </c:pt>
                <c:pt idx="4982">
                  <c:v>0.25158947319607705</c:v>
                </c:pt>
                <c:pt idx="4983">
                  <c:v>0.18454299301151877</c:v>
                </c:pt>
                <c:pt idx="4984">
                  <c:v>0.19799224438395413</c:v>
                </c:pt>
                <c:pt idx="4985">
                  <c:v>0.21134160741746655</c:v>
                </c:pt>
                <c:pt idx="4986">
                  <c:v>0.22479085879001559</c:v>
                </c:pt>
                <c:pt idx="4987">
                  <c:v>0.22479085879001559</c:v>
                </c:pt>
                <c:pt idx="4988">
                  <c:v>0.23814022182352801</c:v>
                </c:pt>
                <c:pt idx="4989">
                  <c:v>0.1845929371809234</c:v>
                </c:pt>
                <c:pt idx="4990">
                  <c:v>0.19794230021443582</c:v>
                </c:pt>
                <c:pt idx="4991">
                  <c:v>0.18454299301151877</c:v>
                </c:pt>
                <c:pt idx="4992">
                  <c:v>0.19799224438395413</c:v>
                </c:pt>
                <c:pt idx="4993">
                  <c:v>0.21134160741746655</c:v>
                </c:pt>
                <c:pt idx="4994">
                  <c:v>0.22479085879001559</c:v>
                </c:pt>
                <c:pt idx="4995">
                  <c:v>0.23814022182352801</c:v>
                </c:pt>
                <c:pt idx="4996">
                  <c:v>0.25158947319607705</c:v>
                </c:pt>
                <c:pt idx="4997">
                  <c:v>0.1845929371809234</c:v>
                </c:pt>
                <c:pt idx="4998">
                  <c:v>0.18454299301140509</c:v>
                </c:pt>
                <c:pt idx="4999">
                  <c:v>0.19799224438395413</c:v>
                </c:pt>
                <c:pt idx="5000">
                  <c:v>0.21134160741758024</c:v>
                </c:pt>
                <c:pt idx="5001">
                  <c:v>0.22479085879001559</c:v>
                </c:pt>
                <c:pt idx="5002">
                  <c:v>0.23814022182352801</c:v>
                </c:pt>
                <c:pt idx="5003">
                  <c:v>0.25158947319607705</c:v>
                </c:pt>
                <c:pt idx="5004">
                  <c:v>0.26493883622958947</c:v>
                </c:pt>
                <c:pt idx="5005">
                  <c:v>0.17114368580848804</c:v>
                </c:pt>
                <c:pt idx="5006">
                  <c:v>0.1845929371809234</c:v>
                </c:pt>
                <c:pt idx="5007">
                  <c:v>0.19794230021443582</c:v>
                </c:pt>
                <c:pt idx="5008">
                  <c:v>0.19794230021443582</c:v>
                </c:pt>
                <c:pt idx="5009">
                  <c:v>0.21139155158698486</c:v>
                </c:pt>
                <c:pt idx="5010">
                  <c:v>0.15774437860534363</c:v>
                </c:pt>
                <c:pt idx="5011">
                  <c:v>0.17119362997800636</c:v>
                </c:pt>
                <c:pt idx="5012">
                  <c:v>0.15779432277497563</c:v>
                </c:pt>
                <c:pt idx="5013">
                  <c:v>0.17114368580837436</c:v>
                </c:pt>
                <c:pt idx="5014">
                  <c:v>0.1845929371809234</c:v>
                </c:pt>
                <c:pt idx="5015">
                  <c:v>0.1979423002145495</c:v>
                </c:pt>
                <c:pt idx="5016">
                  <c:v>0.21139155158698486</c:v>
                </c:pt>
                <c:pt idx="5017">
                  <c:v>0.22474091462049728</c:v>
                </c:pt>
                <c:pt idx="5018">
                  <c:v>0.15774437860534363</c:v>
                </c:pt>
                <c:pt idx="5019">
                  <c:v>0.15779432277497563</c:v>
                </c:pt>
                <c:pt idx="5020">
                  <c:v>0.17114368580837436</c:v>
                </c:pt>
                <c:pt idx="5021">
                  <c:v>0.18459293718103709</c:v>
                </c:pt>
                <c:pt idx="5022">
                  <c:v>0.19794230021443582</c:v>
                </c:pt>
                <c:pt idx="5023">
                  <c:v>0.21139155158698486</c:v>
                </c:pt>
                <c:pt idx="5024">
                  <c:v>0.22474091462049728</c:v>
                </c:pt>
                <c:pt idx="5025">
                  <c:v>0.23819016599304632</c:v>
                </c:pt>
                <c:pt idx="5026">
                  <c:v>0.19794230021443582</c:v>
                </c:pt>
                <c:pt idx="5027">
                  <c:v>0.21139155158698486</c:v>
                </c:pt>
                <c:pt idx="5028">
                  <c:v>0.21139155158698486</c:v>
                </c:pt>
                <c:pt idx="5029">
                  <c:v>0.22474091462049728</c:v>
                </c:pt>
                <c:pt idx="5030">
                  <c:v>0.17119362997800636</c:v>
                </c:pt>
                <c:pt idx="5031">
                  <c:v>0.18454299301151877</c:v>
                </c:pt>
                <c:pt idx="5032">
                  <c:v>0.17114368580837436</c:v>
                </c:pt>
                <c:pt idx="5033">
                  <c:v>0.1845929371809234</c:v>
                </c:pt>
                <c:pt idx="5034">
                  <c:v>0.1979423002145495</c:v>
                </c:pt>
                <c:pt idx="5035">
                  <c:v>0.21139155158698486</c:v>
                </c:pt>
                <c:pt idx="5036">
                  <c:v>0.22474091462049728</c:v>
                </c:pt>
                <c:pt idx="5037">
                  <c:v>0.23819016599304632</c:v>
                </c:pt>
                <c:pt idx="5038">
                  <c:v>0.17119362997800636</c:v>
                </c:pt>
                <c:pt idx="5039">
                  <c:v>0.17114368580837436</c:v>
                </c:pt>
                <c:pt idx="5040">
                  <c:v>0.18459293718103709</c:v>
                </c:pt>
                <c:pt idx="5041">
                  <c:v>0.19794230021443582</c:v>
                </c:pt>
                <c:pt idx="5042">
                  <c:v>0.21139155158698486</c:v>
                </c:pt>
                <c:pt idx="5043">
                  <c:v>0.22474091462049728</c:v>
                </c:pt>
                <c:pt idx="5044">
                  <c:v>0.23819016599304632</c:v>
                </c:pt>
                <c:pt idx="5045">
                  <c:v>0.25153952902655874</c:v>
                </c:pt>
                <c:pt idx="5046">
                  <c:v>0.22474091462049728</c:v>
                </c:pt>
                <c:pt idx="5047">
                  <c:v>0.22474091462049728</c:v>
                </c:pt>
                <c:pt idx="5048">
                  <c:v>0.23819016599304632</c:v>
                </c:pt>
                <c:pt idx="5049">
                  <c:v>0.18454299301151877</c:v>
                </c:pt>
                <c:pt idx="5050">
                  <c:v>0.19799224438395413</c:v>
                </c:pt>
                <c:pt idx="5051">
                  <c:v>0.1845929371809234</c:v>
                </c:pt>
                <c:pt idx="5052">
                  <c:v>0.1979423002145495</c:v>
                </c:pt>
                <c:pt idx="5053">
                  <c:v>0.21139155158698486</c:v>
                </c:pt>
                <c:pt idx="5054">
                  <c:v>0.22474091462049728</c:v>
                </c:pt>
                <c:pt idx="5055">
                  <c:v>0.23819016599304632</c:v>
                </c:pt>
                <c:pt idx="5056">
                  <c:v>0.25153952902655874</c:v>
                </c:pt>
                <c:pt idx="5057">
                  <c:v>0.18454299301140509</c:v>
                </c:pt>
                <c:pt idx="5058">
                  <c:v>0.18459293718103709</c:v>
                </c:pt>
                <c:pt idx="5059">
                  <c:v>0.19794230021443582</c:v>
                </c:pt>
                <c:pt idx="5060">
                  <c:v>0.21139155158698486</c:v>
                </c:pt>
                <c:pt idx="5061">
                  <c:v>0.22474091462049728</c:v>
                </c:pt>
                <c:pt idx="5062">
                  <c:v>0.23819016599304632</c:v>
                </c:pt>
                <c:pt idx="5063">
                  <c:v>0.25153952902655874</c:v>
                </c:pt>
                <c:pt idx="5064">
                  <c:v>0.26498878039910778</c:v>
                </c:pt>
                <c:pt idx="5065">
                  <c:v>0.23819016599304632</c:v>
                </c:pt>
                <c:pt idx="5066">
                  <c:v>0.25153952902655874</c:v>
                </c:pt>
                <c:pt idx="5067">
                  <c:v>0.19799224438395413</c:v>
                </c:pt>
                <c:pt idx="5068">
                  <c:v>0.21134160741746655</c:v>
                </c:pt>
                <c:pt idx="5069">
                  <c:v>0.1979423002145495</c:v>
                </c:pt>
                <c:pt idx="5070">
                  <c:v>0.21139155158698486</c:v>
                </c:pt>
                <c:pt idx="5071">
                  <c:v>0.22474091462049728</c:v>
                </c:pt>
                <c:pt idx="5072">
                  <c:v>0.23819016599304632</c:v>
                </c:pt>
                <c:pt idx="5073">
                  <c:v>0.25153952902655874</c:v>
                </c:pt>
                <c:pt idx="5074">
                  <c:v>0.26498878039910778</c:v>
                </c:pt>
                <c:pt idx="5075">
                  <c:v>0.19799224438395413</c:v>
                </c:pt>
                <c:pt idx="5076">
                  <c:v>0.19794230021443582</c:v>
                </c:pt>
                <c:pt idx="5077">
                  <c:v>0.21139155158698486</c:v>
                </c:pt>
                <c:pt idx="5078">
                  <c:v>0.22474091462049728</c:v>
                </c:pt>
                <c:pt idx="5079">
                  <c:v>0.23819016599304632</c:v>
                </c:pt>
                <c:pt idx="5080">
                  <c:v>0.25153952902655874</c:v>
                </c:pt>
                <c:pt idx="5081">
                  <c:v>0.26498878039910778</c:v>
                </c:pt>
                <c:pt idx="5082">
                  <c:v>0.2783381434326202</c:v>
                </c:pt>
                <c:pt idx="5083">
                  <c:v>0.25153952902655874</c:v>
                </c:pt>
                <c:pt idx="5084">
                  <c:v>0.19799224438395413</c:v>
                </c:pt>
                <c:pt idx="5085">
                  <c:v>0.21134160741746655</c:v>
                </c:pt>
                <c:pt idx="5086">
                  <c:v>0.1979423002145495</c:v>
                </c:pt>
                <c:pt idx="5087">
                  <c:v>0.21139155158698486</c:v>
                </c:pt>
                <c:pt idx="5088">
                  <c:v>0.22474091462049728</c:v>
                </c:pt>
                <c:pt idx="5089">
                  <c:v>0.23819016599304632</c:v>
                </c:pt>
                <c:pt idx="5090">
                  <c:v>0.25153952902655874</c:v>
                </c:pt>
                <c:pt idx="5091">
                  <c:v>0.26498878039910778</c:v>
                </c:pt>
                <c:pt idx="5092">
                  <c:v>0.19799224438395413</c:v>
                </c:pt>
                <c:pt idx="5093">
                  <c:v>0.19794230021443582</c:v>
                </c:pt>
                <c:pt idx="5094">
                  <c:v>0.21139155158698486</c:v>
                </c:pt>
                <c:pt idx="5095">
                  <c:v>0.22474091462049728</c:v>
                </c:pt>
                <c:pt idx="5096">
                  <c:v>0.23819016599304632</c:v>
                </c:pt>
                <c:pt idx="5097">
                  <c:v>0.25153952902655874</c:v>
                </c:pt>
                <c:pt idx="5098">
                  <c:v>0.26498878039910778</c:v>
                </c:pt>
                <c:pt idx="5099">
                  <c:v>0.2783381434326202</c:v>
                </c:pt>
                <c:pt idx="5100">
                  <c:v>0.21134160741746655</c:v>
                </c:pt>
                <c:pt idx="5101">
                  <c:v>0.22479085879001559</c:v>
                </c:pt>
                <c:pt idx="5102">
                  <c:v>0.21139155158698486</c:v>
                </c:pt>
                <c:pt idx="5103">
                  <c:v>0.22474091462049728</c:v>
                </c:pt>
                <c:pt idx="5104">
                  <c:v>0.23819016599304632</c:v>
                </c:pt>
                <c:pt idx="5105">
                  <c:v>0.25153952902655874</c:v>
                </c:pt>
                <c:pt idx="5106">
                  <c:v>0.26498878039910778</c:v>
                </c:pt>
                <c:pt idx="5107">
                  <c:v>0.2783381434326202</c:v>
                </c:pt>
                <c:pt idx="5108">
                  <c:v>0.21134160741758024</c:v>
                </c:pt>
                <c:pt idx="5109">
                  <c:v>0.21139155158698486</c:v>
                </c:pt>
                <c:pt idx="5110">
                  <c:v>0.22474091462049728</c:v>
                </c:pt>
                <c:pt idx="5111">
                  <c:v>0.23819016599304632</c:v>
                </c:pt>
                <c:pt idx="5112">
                  <c:v>0.25153952902655874</c:v>
                </c:pt>
                <c:pt idx="5113">
                  <c:v>0.26498878039910778</c:v>
                </c:pt>
                <c:pt idx="5114">
                  <c:v>0.2783381434326202</c:v>
                </c:pt>
                <c:pt idx="5115">
                  <c:v>0.29178739480505556</c:v>
                </c:pt>
                <c:pt idx="5116">
                  <c:v>0.17114368580837436</c:v>
                </c:pt>
                <c:pt idx="5117">
                  <c:v>0.15774437860534363</c:v>
                </c:pt>
                <c:pt idx="5118">
                  <c:v>0.17119362997800636</c:v>
                </c:pt>
                <c:pt idx="5119">
                  <c:v>0.18454299301140509</c:v>
                </c:pt>
                <c:pt idx="5120">
                  <c:v>0.19799224438395413</c:v>
                </c:pt>
                <c:pt idx="5121">
                  <c:v>0.21134160741758024</c:v>
                </c:pt>
                <c:pt idx="5122">
                  <c:v>0.22479085879001559</c:v>
                </c:pt>
                <c:pt idx="5123">
                  <c:v>0.15779432277497563</c:v>
                </c:pt>
                <c:pt idx="5124">
                  <c:v>0.15774437860534363</c:v>
                </c:pt>
                <c:pt idx="5125">
                  <c:v>0.17119362997800636</c:v>
                </c:pt>
                <c:pt idx="5126">
                  <c:v>0.18454299301140509</c:v>
                </c:pt>
                <c:pt idx="5127">
                  <c:v>0.19799224438395413</c:v>
                </c:pt>
                <c:pt idx="5128">
                  <c:v>0.21134160741746655</c:v>
                </c:pt>
                <c:pt idx="5129">
                  <c:v>0.22479085879001559</c:v>
                </c:pt>
                <c:pt idx="5130">
                  <c:v>0.23814022182352801</c:v>
                </c:pt>
                <c:pt idx="5131">
                  <c:v>0.17119362997800636</c:v>
                </c:pt>
                <c:pt idx="5132">
                  <c:v>0.18454299301140509</c:v>
                </c:pt>
                <c:pt idx="5133">
                  <c:v>0.19799224438395413</c:v>
                </c:pt>
                <c:pt idx="5134">
                  <c:v>0.21134160741758024</c:v>
                </c:pt>
                <c:pt idx="5135">
                  <c:v>0.22479085879001559</c:v>
                </c:pt>
                <c:pt idx="5136">
                  <c:v>0.23814022182352801</c:v>
                </c:pt>
                <c:pt idx="5137">
                  <c:v>0.17114368580837436</c:v>
                </c:pt>
                <c:pt idx="5138">
                  <c:v>0.17119362997800636</c:v>
                </c:pt>
                <c:pt idx="5139">
                  <c:v>0.18454299301140509</c:v>
                </c:pt>
                <c:pt idx="5140">
                  <c:v>0.19799224438395413</c:v>
                </c:pt>
                <c:pt idx="5141">
                  <c:v>0.21134160741746655</c:v>
                </c:pt>
                <c:pt idx="5142">
                  <c:v>0.22479085879001559</c:v>
                </c:pt>
                <c:pt idx="5143">
                  <c:v>0.23814022182352801</c:v>
                </c:pt>
                <c:pt idx="5144">
                  <c:v>0.25158947319607705</c:v>
                </c:pt>
                <c:pt idx="5145">
                  <c:v>0.17114368580837436</c:v>
                </c:pt>
                <c:pt idx="5146">
                  <c:v>0.18459293718103709</c:v>
                </c:pt>
                <c:pt idx="5147">
                  <c:v>0.19794230021443582</c:v>
                </c:pt>
                <c:pt idx="5148">
                  <c:v>0.21139155158698486</c:v>
                </c:pt>
                <c:pt idx="5149">
                  <c:v>0.22474091462049728</c:v>
                </c:pt>
                <c:pt idx="5150">
                  <c:v>0.15774437860534363</c:v>
                </c:pt>
                <c:pt idx="5151">
                  <c:v>0.15779432277497563</c:v>
                </c:pt>
                <c:pt idx="5152">
                  <c:v>0.17114368580837436</c:v>
                </c:pt>
                <c:pt idx="5153">
                  <c:v>0.18459293718103709</c:v>
                </c:pt>
                <c:pt idx="5154">
                  <c:v>0.19794230021443582</c:v>
                </c:pt>
                <c:pt idx="5155">
                  <c:v>0.21139155158698486</c:v>
                </c:pt>
                <c:pt idx="5156">
                  <c:v>0.22474091462049728</c:v>
                </c:pt>
                <c:pt idx="5157">
                  <c:v>0.23819016599304632</c:v>
                </c:pt>
                <c:pt idx="5158">
                  <c:v>0.19794230021443582</c:v>
                </c:pt>
                <c:pt idx="5159">
                  <c:v>0.21139155158698486</c:v>
                </c:pt>
                <c:pt idx="5160">
                  <c:v>0.22474091462049728</c:v>
                </c:pt>
                <c:pt idx="5161">
                  <c:v>0.23819016599304632</c:v>
                </c:pt>
                <c:pt idx="5162">
                  <c:v>0.17119362997800636</c:v>
                </c:pt>
                <c:pt idx="5163">
                  <c:v>0.17114368580837436</c:v>
                </c:pt>
                <c:pt idx="5164">
                  <c:v>0.18459293718103709</c:v>
                </c:pt>
                <c:pt idx="5165">
                  <c:v>0.19794230021443582</c:v>
                </c:pt>
                <c:pt idx="5166">
                  <c:v>0.21139155158698486</c:v>
                </c:pt>
                <c:pt idx="5167">
                  <c:v>0.22474091462049728</c:v>
                </c:pt>
                <c:pt idx="5168">
                  <c:v>0.23819016599304632</c:v>
                </c:pt>
                <c:pt idx="5169">
                  <c:v>0.25153952902655874</c:v>
                </c:pt>
                <c:pt idx="5170">
                  <c:v>0.22474091462049728</c:v>
                </c:pt>
                <c:pt idx="5171">
                  <c:v>0.23819016599304632</c:v>
                </c:pt>
                <c:pt idx="5172">
                  <c:v>0.25153952902655874</c:v>
                </c:pt>
                <c:pt idx="5173">
                  <c:v>0.18454299301140509</c:v>
                </c:pt>
                <c:pt idx="5174">
                  <c:v>0.18459293718103709</c:v>
                </c:pt>
                <c:pt idx="5175">
                  <c:v>0.19794230021443582</c:v>
                </c:pt>
                <c:pt idx="5176">
                  <c:v>0.21139155158698486</c:v>
                </c:pt>
                <c:pt idx="5177">
                  <c:v>0.22474091462049728</c:v>
                </c:pt>
                <c:pt idx="5178">
                  <c:v>0.23819016599304632</c:v>
                </c:pt>
                <c:pt idx="5179">
                  <c:v>0.25153952902655874</c:v>
                </c:pt>
                <c:pt idx="5180">
                  <c:v>0.26498878039910778</c:v>
                </c:pt>
                <c:pt idx="5181">
                  <c:v>0.25153952902655874</c:v>
                </c:pt>
                <c:pt idx="5182">
                  <c:v>0.26498878039910778</c:v>
                </c:pt>
                <c:pt idx="5183">
                  <c:v>0.19799224438395413</c:v>
                </c:pt>
                <c:pt idx="5184">
                  <c:v>0.19794230021443582</c:v>
                </c:pt>
                <c:pt idx="5185">
                  <c:v>0.21139155158698486</c:v>
                </c:pt>
                <c:pt idx="5186">
                  <c:v>0.22474091462049728</c:v>
                </c:pt>
                <c:pt idx="5187">
                  <c:v>0.23819016599304632</c:v>
                </c:pt>
                <c:pt idx="5188">
                  <c:v>0.25153952902655874</c:v>
                </c:pt>
                <c:pt idx="5189">
                  <c:v>0.26498878039910778</c:v>
                </c:pt>
                <c:pt idx="5190">
                  <c:v>0.2783381434326202</c:v>
                </c:pt>
                <c:pt idx="5191">
                  <c:v>0.2783381434326202</c:v>
                </c:pt>
                <c:pt idx="5192">
                  <c:v>0.21134160741746655</c:v>
                </c:pt>
                <c:pt idx="5193">
                  <c:v>0.21139155158698486</c:v>
                </c:pt>
                <c:pt idx="5194">
                  <c:v>0.22474091462049728</c:v>
                </c:pt>
                <c:pt idx="5195">
                  <c:v>0.23819016599304632</c:v>
                </c:pt>
                <c:pt idx="5196">
                  <c:v>0.25153952902655874</c:v>
                </c:pt>
                <c:pt idx="5197">
                  <c:v>0.26498878039910778</c:v>
                </c:pt>
                <c:pt idx="5198">
                  <c:v>0.2783381434326202</c:v>
                </c:pt>
                <c:pt idx="5199">
                  <c:v>0.29178739480505556</c:v>
                </c:pt>
                <c:pt idx="5200">
                  <c:v>0.22479085879001559</c:v>
                </c:pt>
                <c:pt idx="5201">
                  <c:v>0.22474091462049728</c:v>
                </c:pt>
                <c:pt idx="5202">
                  <c:v>0.23819016599304632</c:v>
                </c:pt>
                <c:pt idx="5203">
                  <c:v>0.25153952902655874</c:v>
                </c:pt>
                <c:pt idx="5204">
                  <c:v>0.26498878039910778</c:v>
                </c:pt>
                <c:pt idx="5205">
                  <c:v>0.2783381434326202</c:v>
                </c:pt>
                <c:pt idx="5206">
                  <c:v>0.29178739480505556</c:v>
                </c:pt>
                <c:pt idx="5207">
                  <c:v>0.30513675783868166</c:v>
                </c:pt>
                <c:pt idx="5208">
                  <c:v>0.15774437860534363</c:v>
                </c:pt>
                <c:pt idx="5209">
                  <c:v>0.17119362997800636</c:v>
                </c:pt>
                <c:pt idx="5210">
                  <c:v>0.18454299301140509</c:v>
                </c:pt>
                <c:pt idx="5211">
                  <c:v>0.19799224438406782</c:v>
                </c:pt>
                <c:pt idx="5212">
                  <c:v>0.21134160741746655</c:v>
                </c:pt>
                <c:pt idx="5213">
                  <c:v>0.22479085879001559</c:v>
                </c:pt>
                <c:pt idx="5214">
                  <c:v>0.23814022182341432</c:v>
                </c:pt>
                <c:pt idx="5215">
                  <c:v>0.17114368580837436</c:v>
                </c:pt>
                <c:pt idx="5216">
                  <c:v>0.18459293718103709</c:v>
                </c:pt>
                <c:pt idx="5217">
                  <c:v>0.19794230021443582</c:v>
                </c:pt>
                <c:pt idx="5218">
                  <c:v>0.21139155158709855</c:v>
                </c:pt>
                <c:pt idx="5219">
                  <c:v>0.22474091462049728</c:v>
                </c:pt>
                <c:pt idx="5220">
                  <c:v>0.23819016599304632</c:v>
                </c:pt>
                <c:pt idx="5221">
                  <c:v>0.19794230021443582</c:v>
                </c:pt>
                <c:pt idx="5222">
                  <c:v>0.21139155158709855</c:v>
                </c:pt>
                <c:pt idx="5223">
                  <c:v>0.22474091462049728</c:v>
                </c:pt>
                <c:pt idx="5224">
                  <c:v>0.23819016599304632</c:v>
                </c:pt>
                <c:pt idx="5225">
                  <c:v>0.25153952902644505</c:v>
                </c:pt>
                <c:pt idx="5226">
                  <c:v>0.22474091462049728</c:v>
                </c:pt>
                <c:pt idx="5227">
                  <c:v>0.23819016599304632</c:v>
                </c:pt>
                <c:pt idx="5228">
                  <c:v>0.25153952902644505</c:v>
                </c:pt>
                <c:pt idx="5229">
                  <c:v>0.26498878039910778</c:v>
                </c:pt>
                <c:pt idx="5230">
                  <c:v>0.25153952902644505</c:v>
                </c:pt>
                <c:pt idx="5231">
                  <c:v>0.26498878039910778</c:v>
                </c:pt>
                <c:pt idx="5232">
                  <c:v>0.2783381434326202</c:v>
                </c:pt>
                <c:pt idx="5233">
                  <c:v>0.2783381434326202</c:v>
                </c:pt>
                <c:pt idx="5234">
                  <c:v>0.29178739480516924</c:v>
                </c:pt>
                <c:pt idx="5235">
                  <c:v>0.30513675783868166</c:v>
                </c:pt>
                <c:pt idx="5236">
                  <c:v>0.18459293718103709</c:v>
                </c:pt>
                <c:pt idx="5237">
                  <c:v>0.17119362997789267</c:v>
                </c:pt>
                <c:pt idx="5238">
                  <c:v>0.18454299301140509</c:v>
                </c:pt>
                <c:pt idx="5239">
                  <c:v>0.17114368580848804</c:v>
                </c:pt>
                <c:pt idx="5240">
                  <c:v>0.1845929371809234</c:v>
                </c:pt>
                <c:pt idx="5241">
                  <c:v>0.19794230021443582</c:v>
                </c:pt>
                <c:pt idx="5242">
                  <c:v>0.17119362997789267</c:v>
                </c:pt>
                <c:pt idx="5243">
                  <c:v>0.18454299301140509</c:v>
                </c:pt>
                <c:pt idx="5244">
                  <c:v>0.19799224438395413</c:v>
                </c:pt>
                <c:pt idx="5245">
                  <c:v>0.21134160741746655</c:v>
                </c:pt>
                <c:pt idx="5246">
                  <c:v>0.21134160741746655</c:v>
                </c:pt>
                <c:pt idx="5247">
                  <c:v>0.22479085879012928</c:v>
                </c:pt>
                <c:pt idx="5248">
                  <c:v>0.17114368580848804</c:v>
                </c:pt>
                <c:pt idx="5249">
                  <c:v>0.1845929371809234</c:v>
                </c:pt>
                <c:pt idx="5250">
                  <c:v>0.17119362997789267</c:v>
                </c:pt>
                <c:pt idx="5251">
                  <c:v>0.18454299301151877</c:v>
                </c:pt>
                <c:pt idx="5252">
                  <c:v>0.19799224438395413</c:v>
                </c:pt>
                <c:pt idx="5253">
                  <c:v>0.21134160741746655</c:v>
                </c:pt>
                <c:pt idx="5254">
                  <c:v>0.22479085879001559</c:v>
                </c:pt>
                <c:pt idx="5255">
                  <c:v>0.23814022182352801</c:v>
                </c:pt>
                <c:pt idx="5256">
                  <c:v>0.17114368580848804</c:v>
                </c:pt>
                <c:pt idx="5257">
                  <c:v>0.17119362997800636</c:v>
                </c:pt>
                <c:pt idx="5258">
                  <c:v>0.18454299301151877</c:v>
                </c:pt>
                <c:pt idx="5259">
                  <c:v>0.19799224438395413</c:v>
                </c:pt>
                <c:pt idx="5260">
                  <c:v>0.21134160741746655</c:v>
                </c:pt>
                <c:pt idx="5261">
                  <c:v>0.22479085879001559</c:v>
                </c:pt>
                <c:pt idx="5262">
                  <c:v>0.23814022182352801</c:v>
                </c:pt>
                <c:pt idx="5263">
                  <c:v>0.25158947319607705</c:v>
                </c:pt>
                <c:pt idx="5264">
                  <c:v>0.18454299301140509</c:v>
                </c:pt>
                <c:pt idx="5265">
                  <c:v>0.19799224438406782</c:v>
                </c:pt>
                <c:pt idx="5266">
                  <c:v>0.1845929371809234</c:v>
                </c:pt>
                <c:pt idx="5267">
                  <c:v>0.19794230021443582</c:v>
                </c:pt>
                <c:pt idx="5268">
                  <c:v>0.21139155158709855</c:v>
                </c:pt>
                <c:pt idx="5269">
                  <c:v>0.18454299301140509</c:v>
                </c:pt>
                <c:pt idx="5270">
                  <c:v>0.19799224438395413</c:v>
                </c:pt>
                <c:pt idx="5271">
                  <c:v>0.21134160741746655</c:v>
                </c:pt>
                <c:pt idx="5272">
                  <c:v>0.22479085879012928</c:v>
                </c:pt>
                <c:pt idx="5273">
                  <c:v>0.22479085879012928</c:v>
                </c:pt>
                <c:pt idx="5274">
                  <c:v>0.23814022182352801</c:v>
                </c:pt>
                <c:pt idx="5275">
                  <c:v>0.1845929371809234</c:v>
                </c:pt>
                <c:pt idx="5276">
                  <c:v>0.19794230021443582</c:v>
                </c:pt>
                <c:pt idx="5277">
                  <c:v>0.18454299301151877</c:v>
                </c:pt>
                <c:pt idx="5278">
                  <c:v>0.19799224438395413</c:v>
                </c:pt>
                <c:pt idx="5279">
                  <c:v>0.21134160741746655</c:v>
                </c:pt>
                <c:pt idx="5280">
                  <c:v>0.22479085879001559</c:v>
                </c:pt>
                <c:pt idx="5281">
                  <c:v>0.23814022182352801</c:v>
                </c:pt>
                <c:pt idx="5282">
                  <c:v>0.25158947319619074</c:v>
                </c:pt>
                <c:pt idx="5283">
                  <c:v>0.1845929371809234</c:v>
                </c:pt>
                <c:pt idx="5284">
                  <c:v>0.18454299301151877</c:v>
                </c:pt>
                <c:pt idx="5285">
                  <c:v>0.19799224438395413</c:v>
                </c:pt>
                <c:pt idx="5286">
                  <c:v>0.21134160741746655</c:v>
                </c:pt>
                <c:pt idx="5287">
                  <c:v>0.22479085879001559</c:v>
                </c:pt>
                <c:pt idx="5288">
                  <c:v>0.23814022182352801</c:v>
                </c:pt>
                <c:pt idx="5289">
                  <c:v>0.25158947319607705</c:v>
                </c:pt>
                <c:pt idx="5290">
                  <c:v>0.26493883622958947</c:v>
                </c:pt>
                <c:pt idx="5291">
                  <c:v>0.1845929371809234</c:v>
                </c:pt>
                <c:pt idx="5292">
                  <c:v>0.17119362997789267</c:v>
                </c:pt>
                <c:pt idx="5293">
                  <c:v>0.18454299301140509</c:v>
                </c:pt>
                <c:pt idx="5294">
                  <c:v>0.19799224438395413</c:v>
                </c:pt>
                <c:pt idx="5295">
                  <c:v>0.17114368580848804</c:v>
                </c:pt>
                <c:pt idx="5296">
                  <c:v>0.1845929371809234</c:v>
                </c:pt>
                <c:pt idx="5297">
                  <c:v>0.19794230021443582</c:v>
                </c:pt>
                <c:pt idx="5298">
                  <c:v>0.21139155158698486</c:v>
                </c:pt>
                <c:pt idx="5299">
                  <c:v>0.21139155158698486</c:v>
                </c:pt>
                <c:pt idx="5300">
                  <c:v>0.22474091462049728</c:v>
                </c:pt>
                <c:pt idx="5301">
                  <c:v>0.17119362997789267</c:v>
                </c:pt>
                <c:pt idx="5302">
                  <c:v>0.18454299301151877</c:v>
                </c:pt>
                <c:pt idx="5303">
                  <c:v>0.17114368580848804</c:v>
                </c:pt>
                <c:pt idx="5304">
                  <c:v>0.1845929371809234</c:v>
                </c:pt>
                <c:pt idx="5305">
                  <c:v>0.19794230021443582</c:v>
                </c:pt>
                <c:pt idx="5306">
                  <c:v>0.21139155158698486</c:v>
                </c:pt>
                <c:pt idx="5307">
                  <c:v>0.22474091462049728</c:v>
                </c:pt>
                <c:pt idx="5308">
                  <c:v>0.23819016599304632</c:v>
                </c:pt>
                <c:pt idx="5309">
                  <c:v>0.17119362997800636</c:v>
                </c:pt>
                <c:pt idx="5310">
                  <c:v>0.17114368580837436</c:v>
                </c:pt>
                <c:pt idx="5311">
                  <c:v>0.1845929371809234</c:v>
                </c:pt>
                <c:pt idx="5312">
                  <c:v>0.1979423002145495</c:v>
                </c:pt>
                <c:pt idx="5313">
                  <c:v>0.21139155158698486</c:v>
                </c:pt>
                <c:pt idx="5314">
                  <c:v>0.22474091462049728</c:v>
                </c:pt>
                <c:pt idx="5315">
                  <c:v>0.23819016599304632</c:v>
                </c:pt>
                <c:pt idx="5316">
                  <c:v>0.25153952902655874</c:v>
                </c:pt>
                <c:pt idx="5317">
                  <c:v>0.18454299301140509</c:v>
                </c:pt>
                <c:pt idx="5318">
                  <c:v>0.19799224438395413</c:v>
                </c:pt>
                <c:pt idx="5319">
                  <c:v>0.21134160741746655</c:v>
                </c:pt>
                <c:pt idx="5320">
                  <c:v>0.1845929371809234</c:v>
                </c:pt>
                <c:pt idx="5321">
                  <c:v>0.19794230021443582</c:v>
                </c:pt>
                <c:pt idx="5322">
                  <c:v>0.21139155158698486</c:v>
                </c:pt>
                <c:pt idx="5323">
                  <c:v>0.22474091462049728</c:v>
                </c:pt>
                <c:pt idx="5324">
                  <c:v>0.22474091462049728</c:v>
                </c:pt>
                <c:pt idx="5325">
                  <c:v>0.23819016599316001</c:v>
                </c:pt>
                <c:pt idx="5326">
                  <c:v>0.18454299301151877</c:v>
                </c:pt>
                <c:pt idx="5327">
                  <c:v>0.19799224438395413</c:v>
                </c:pt>
                <c:pt idx="5328">
                  <c:v>0.1845929371809234</c:v>
                </c:pt>
                <c:pt idx="5329">
                  <c:v>0.19794230021443582</c:v>
                </c:pt>
                <c:pt idx="5330">
                  <c:v>0.21139155158698486</c:v>
                </c:pt>
                <c:pt idx="5331">
                  <c:v>0.22474091462049728</c:v>
                </c:pt>
                <c:pt idx="5332">
                  <c:v>0.23819016599304632</c:v>
                </c:pt>
                <c:pt idx="5333">
                  <c:v>0.25153952902655874</c:v>
                </c:pt>
                <c:pt idx="5334">
                  <c:v>0.18454299301151877</c:v>
                </c:pt>
                <c:pt idx="5335">
                  <c:v>0.1845929371809234</c:v>
                </c:pt>
                <c:pt idx="5336">
                  <c:v>0.1979423002145495</c:v>
                </c:pt>
                <c:pt idx="5337">
                  <c:v>0.21139155158698486</c:v>
                </c:pt>
                <c:pt idx="5338">
                  <c:v>0.22474091462049728</c:v>
                </c:pt>
                <c:pt idx="5339">
                  <c:v>0.23819016599304632</c:v>
                </c:pt>
                <c:pt idx="5340">
                  <c:v>0.25153952902655874</c:v>
                </c:pt>
                <c:pt idx="5341">
                  <c:v>0.26498878039910778</c:v>
                </c:pt>
                <c:pt idx="5342">
                  <c:v>0.1845929371809234</c:v>
                </c:pt>
                <c:pt idx="5343">
                  <c:v>0.19794230021443582</c:v>
                </c:pt>
                <c:pt idx="5344">
                  <c:v>0.17119362997789267</c:v>
                </c:pt>
                <c:pt idx="5345">
                  <c:v>0.18454299301151877</c:v>
                </c:pt>
                <c:pt idx="5346">
                  <c:v>0.19799224438395413</c:v>
                </c:pt>
                <c:pt idx="5347">
                  <c:v>0.21134160741746655</c:v>
                </c:pt>
                <c:pt idx="5348">
                  <c:v>0.21134160741746655</c:v>
                </c:pt>
                <c:pt idx="5349">
                  <c:v>0.22479085879001559</c:v>
                </c:pt>
                <c:pt idx="5350">
                  <c:v>0.17114368580848804</c:v>
                </c:pt>
                <c:pt idx="5351">
                  <c:v>0.1845929371809234</c:v>
                </c:pt>
                <c:pt idx="5352">
                  <c:v>0.17119362997800636</c:v>
                </c:pt>
                <c:pt idx="5353">
                  <c:v>0.18454299301151877</c:v>
                </c:pt>
                <c:pt idx="5354">
                  <c:v>0.19799224438395413</c:v>
                </c:pt>
                <c:pt idx="5355">
                  <c:v>0.21134160741746655</c:v>
                </c:pt>
                <c:pt idx="5356">
                  <c:v>0.22479085879001559</c:v>
                </c:pt>
                <c:pt idx="5357">
                  <c:v>0.23814022182352801</c:v>
                </c:pt>
                <c:pt idx="5358">
                  <c:v>0.17114368580837436</c:v>
                </c:pt>
                <c:pt idx="5359">
                  <c:v>0.17119362997800636</c:v>
                </c:pt>
                <c:pt idx="5360">
                  <c:v>0.18454299301140509</c:v>
                </c:pt>
                <c:pt idx="5361">
                  <c:v>0.19799224438395413</c:v>
                </c:pt>
                <c:pt idx="5362">
                  <c:v>0.21134160741758024</c:v>
                </c:pt>
                <c:pt idx="5363">
                  <c:v>0.22479085879001559</c:v>
                </c:pt>
                <c:pt idx="5364">
                  <c:v>0.23814022182352801</c:v>
                </c:pt>
                <c:pt idx="5365">
                  <c:v>0.25158947319607705</c:v>
                </c:pt>
                <c:pt idx="5366">
                  <c:v>0.21139155158698486</c:v>
                </c:pt>
                <c:pt idx="5367">
                  <c:v>0.18454299301151877</c:v>
                </c:pt>
                <c:pt idx="5368">
                  <c:v>0.19799224438395413</c:v>
                </c:pt>
                <c:pt idx="5369">
                  <c:v>0.21134160741746655</c:v>
                </c:pt>
                <c:pt idx="5370">
                  <c:v>0.22479085879001559</c:v>
                </c:pt>
                <c:pt idx="5371">
                  <c:v>0.22479085879001559</c:v>
                </c:pt>
                <c:pt idx="5372">
                  <c:v>0.23814022182352801</c:v>
                </c:pt>
                <c:pt idx="5373">
                  <c:v>0.1845929371809234</c:v>
                </c:pt>
                <c:pt idx="5374">
                  <c:v>0.19794230021443582</c:v>
                </c:pt>
                <c:pt idx="5375">
                  <c:v>0.18454299301151877</c:v>
                </c:pt>
                <c:pt idx="5376">
                  <c:v>0.19799224438395413</c:v>
                </c:pt>
                <c:pt idx="5377">
                  <c:v>0.21134160741746655</c:v>
                </c:pt>
                <c:pt idx="5378">
                  <c:v>0.22479085879001559</c:v>
                </c:pt>
                <c:pt idx="5379">
                  <c:v>0.23814022182352801</c:v>
                </c:pt>
                <c:pt idx="5380">
                  <c:v>0.25158947319607705</c:v>
                </c:pt>
                <c:pt idx="5381">
                  <c:v>0.1845929371809234</c:v>
                </c:pt>
                <c:pt idx="5382">
                  <c:v>0.18454299301140509</c:v>
                </c:pt>
                <c:pt idx="5383">
                  <c:v>0.19799224438395413</c:v>
                </c:pt>
                <c:pt idx="5384">
                  <c:v>0.21134160741758024</c:v>
                </c:pt>
                <c:pt idx="5385">
                  <c:v>0.22479085879001559</c:v>
                </c:pt>
                <c:pt idx="5386">
                  <c:v>0.23814022182352801</c:v>
                </c:pt>
                <c:pt idx="5387">
                  <c:v>0.25158947319607705</c:v>
                </c:pt>
                <c:pt idx="5388">
                  <c:v>0.26493883622958947</c:v>
                </c:pt>
                <c:pt idx="5389">
                  <c:v>0.19799224438395413</c:v>
                </c:pt>
                <c:pt idx="5390">
                  <c:v>0.21134160741746655</c:v>
                </c:pt>
                <c:pt idx="5391">
                  <c:v>0.22479085879001559</c:v>
                </c:pt>
                <c:pt idx="5392">
                  <c:v>0.23814022182352801</c:v>
                </c:pt>
                <c:pt idx="5393">
                  <c:v>0.23814022182352801</c:v>
                </c:pt>
                <c:pt idx="5394">
                  <c:v>0.25158947319619074</c:v>
                </c:pt>
                <c:pt idx="5395">
                  <c:v>0.19794230021443582</c:v>
                </c:pt>
                <c:pt idx="5396">
                  <c:v>0.21139155158698486</c:v>
                </c:pt>
                <c:pt idx="5397">
                  <c:v>0.19799224438395413</c:v>
                </c:pt>
                <c:pt idx="5398">
                  <c:v>0.21134160741746655</c:v>
                </c:pt>
                <c:pt idx="5399">
                  <c:v>0.22479085879001559</c:v>
                </c:pt>
                <c:pt idx="5400">
                  <c:v>0.23814022182352801</c:v>
                </c:pt>
                <c:pt idx="5401">
                  <c:v>0.25158947319607705</c:v>
                </c:pt>
                <c:pt idx="5402">
                  <c:v>0.26493883622958947</c:v>
                </c:pt>
                <c:pt idx="5403">
                  <c:v>0.1979423002145495</c:v>
                </c:pt>
                <c:pt idx="5404">
                  <c:v>0.19799224438395413</c:v>
                </c:pt>
                <c:pt idx="5405">
                  <c:v>0.21134160741758024</c:v>
                </c:pt>
                <c:pt idx="5406">
                  <c:v>0.22479085879001559</c:v>
                </c:pt>
                <c:pt idx="5407">
                  <c:v>0.23814022182352801</c:v>
                </c:pt>
                <c:pt idx="5408">
                  <c:v>0.25158947319607705</c:v>
                </c:pt>
                <c:pt idx="5409">
                  <c:v>0.26493883622958947</c:v>
                </c:pt>
                <c:pt idx="5410">
                  <c:v>0.27838808760202483</c:v>
                </c:pt>
                <c:pt idx="5411">
                  <c:v>0.1845929371809234</c:v>
                </c:pt>
                <c:pt idx="5412">
                  <c:v>0.19794230021443582</c:v>
                </c:pt>
                <c:pt idx="5413">
                  <c:v>0.21139155158698486</c:v>
                </c:pt>
                <c:pt idx="5414">
                  <c:v>0.21139155158698486</c:v>
                </c:pt>
                <c:pt idx="5415">
                  <c:v>0.22474091462049728</c:v>
                </c:pt>
                <c:pt idx="5416">
                  <c:v>0.17119362997800636</c:v>
                </c:pt>
                <c:pt idx="5417">
                  <c:v>0.18454299301151877</c:v>
                </c:pt>
                <c:pt idx="5418">
                  <c:v>0.17114368580837436</c:v>
                </c:pt>
                <c:pt idx="5419">
                  <c:v>0.1845929371809234</c:v>
                </c:pt>
                <c:pt idx="5420">
                  <c:v>0.1979423002145495</c:v>
                </c:pt>
                <c:pt idx="5421">
                  <c:v>0.21139155158698486</c:v>
                </c:pt>
                <c:pt idx="5422">
                  <c:v>0.22474091462049728</c:v>
                </c:pt>
                <c:pt idx="5423">
                  <c:v>0.23819016599304632</c:v>
                </c:pt>
                <c:pt idx="5424">
                  <c:v>0.17119362997800636</c:v>
                </c:pt>
                <c:pt idx="5425">
                  <c:v>0.17114368580837436</c:v>
                </c:pt>
                <c:pt idx="5426">
                  <c:v>0.18459293718103709</c:v>
                </c:pt>
                <c:pt idx="5427">
                  <c:v>0.19794230021443582</c:v>
                </c:pt>
                <c:pt idx="5428">
                  <c:v>0.21139155158698486</c:v>
                </c:pt>
                <c:pt idx="5429">
                  <c:v>0.22474091462049728</c:v>
                </c:pt>
                <c:pt idx="5430">
                  <c:v>0.23819016599304632</c:v>
                </c:pt>
                <c:pt idx="5431">
                  <c:v>0.25153952902655874</c:v>
                </c:pt>
                <c:pt idx="5432">
                  <c:v>0.21139155158698486</c:v>
                </c:pt>
                <c:pt idx="5433">
                  <c:v>0.22474091462049728</c:v>
                </c:pt>
                <c:pt idx="5434">
                  <c:v>0.22474091462049728</c:v>
                </c:pt>
                <c:pt idx="5435">
                  <c:v>0.23819016599304632</c:v>
                </c:pt>
                <c:pt idx="5436">
                  <c:v>0.18454299301151877</c:v>
                </c:pt>
                <c:pt idx="5437">
                  <c:v>0.19799224438395413</c:v>
                </c:pt>
                <c:pt idx="5438">
                  <c:v>0.1845929371809234</c:v>
                </c:pt>
                <c:pt idx="5439">
                  <c:v>0.1979423002145495</c:v>
                </c:pt>
                <c:pt idx="5440">
                  <c:v>0.21139155158698486</c:v>
                </c:pt>
                <c:pt idx="5441">
                  <c:v>0.22474091462049728</c:v>
                </c:pt>
                <c:pt idx="5442">
                  <c:v>0.23819016599304632</c:v>
                </c:pt>
                <c:pt idx="5443">
                  <c:v>0.25153952902655874</c:v>
                </c:pt>
                <c:pt idx="5444">
                  <c:v>0.18454299301140509</c:v>
                </c:pt>
                <c:pt idx="5445">
                  <c:v>0.18459293718103709</c:v>
                </c:pt>
                <c:pt idx="5446">
                  <c:v>0.19794230021443582</c:v>
                </c:pt>
                <c:pt idx="5447">
                  <c:v>0.21139155158698486</c:v>
                </c:pt>
                <c:pt idx="5448">
                  <c:v>0.22474091462049728</c:v>
                </c:pt>
                <c:pt idx="5449">
                  <c:v>0.23819016599304632</c:v>
                </c:pt>
                <c:pt idx="5450">
                  <c:v>0.25153952902655874</c:v>
                </c:pt>
                <c:pt idx="5451">
                  <c:v>0.26498878039910778</c:v>
                </c:pt>
                <c:pt idx="5452">
                  <c:v>0.23819016599304632</c:v>
                </c:pt>
                <c:pt idx="5453">
                  <c:v>0.23819016599304632</c:v>
                </c:pt>
                <c:pt idx="5454">
                  <c:v>0.25153952902655874</c:v>
                </c:pt>
                <c:pt idx="5455">
                  <c:v>0.19799224438395413</c:v>
                </c:pt>
                <c:pt idx="5456">
                  <c:v>0.21134160741746655</c:v>
                </c:pt>
                <c:pt idx="5457">
                  <c:v>0.1979423002145495</c:v>
                </c:pt>
                <c:pt idx="5458">
                  <c:v>0.21139155158698486</c:v>
                </c:pt>
                <c:pt idx="5459">
                  <c:v>0.22474091462049728</c:v>
                </c:pt>
                <c:pt idx="5460">
                  <c:v>0.23819016599304632</c:v>
                </c:pt>
                <c:pt idx="5461">
                  <c:v>0.25153952902655874</c:v>
                </c:pt>
                <c:pt idx="5462">
                  <c:v>0.26498878039910778</c:v>
                </c:pt>
                <c:pt idx="5463">
                  <c:v>0.19799224438395413</c:v>
                </c:pt>
                <c:pt idx="5464">
                  <c:v>0.19794230021443582</c:v>
                </c:pt>
                <c:pt idx="5465">
                  <c:v>0.21139155158698486</c:v>
                </c:pt>
                <c:pt idx="5466">
                  <c:v>0.22474091462049728</c:v>
                </c:pt>
                <c:pt idx="5467">
                  <c:v>0.23819016599304632</c:v>
                </c:pt>
                <c:pt idx="5468">
                  <c:v>0.25153952902655874</c:v>
                </c:pt>
                <c:pt idx="5469">
                  <c:v>0.26498878039910778</c:v>
                </c:pt>
                <c:pt idx="5470">
                  <c:v>0.2783381434326202</c:v>
                </c:pt>
                <c:pt idx="5471">
                  <c:v>0.25153952902655874</c:v>
                </c:pt>
                <c:pt idx="5472">
                  <c:v>0.26498878039910778</c:v>
                </c:pt>
                <c:pt idx="5473">
                  <c:v>0.21134160741746655</c:v>
                </c:pt>
                <c:pt idx="5474">
                  <c:v>0.22479085879001559</c:v>
                </c:pt>
                <c:pt idx="5475">
                  <c:v>0.21139155158698486</c:v>
                </c:pt>
                <c:pt idx="5476">
                  <c:v>0.22474091462049728</c:v>
                </c:pt>
                <c:pt idx="5477">
                  <c:v>0.23819016599304632</c:v>
                </c:pt>
                <c:pt idx="5478">
                  <c:v>0.25153952902655874</c:v>
                </c:pt>
                <c:pt idx="5479">
                  <c:v>0.26498878039910778</c:v>
                </c:pt>
                <c:pt idx="5480">
                  <c:v>0.2783381434326202</c:v>
                </c:pt>
                <c:pt idx="5481">
                  <c:v>0.21134160741758024</c:v>
                </c:pt>
                <c:pt idx="5482">
                  <c:v>0.21139155158698486</c:v>
                </c:pt>
                <c:pt idx="5483">
                  <c:v>0.22474091462049728</c:v>
                </c:pt>
                <c:pt idx="5484">
                  <c:v>0.23819016599304632</c:v>
                </c:pt>
                <c:pt idx="5485">
                  <c:v>0.25153952902655874</c:v>
                </c:pt>
                <c:pt idx="5486">
                  <c:v>0.26498878039910778</c:v>
                </c:pt>
                <c:pt idx="5487">
                  <c:v>0.2783381434326202</c:v>
                </c:pt>
                <c:pt idx="5488">
                  <c:v>0.29178739480505556</c:v>
                </c:pt>
                <c:pt idx="5489">
                  <c:v>0.26498878039910778</c:v>
                </c:pt>
                <c:pt idx="5490">
                  <c:v>0.21134160741746655</c:v>
                </c:pt>
                <c:pt idx="5491">
                  <c:v>0.22479085879001559</c:v>
                </c:pt>
                <c:pt idx="5492">
                  <c:v>0.21139155158698486</c:v>
                </c:pt>
                <c:pt idx="5493">
                  <c:v>0.22474091462049728</c:v>
                </c:pt>
                <c:pt idx="5494">
                  <c:v>0.23819016599304632</c:v>
                </c:pt>
                <c:pt idx="5495">
                  <c:v>0.25153952902655874</c:v>
                </c:pt>
                <c:pt idx="5496">
                  <c:v>0.26498878039910778</c:v>
                </c:pt>
                <c:pt idx="5497">
                  <c:v>0.2783381434326202</c:v>
                </c:pt>
                <c:pt idx="5498">
                  <c:v>0.21134160741758024</c:v>
                </c:pt>
                <c:pt idx="5499">
                  <c:v>0.21139155158698486</c:v>
                </c:pt>
                <c:pt idx="5500">
                  <c:v>0.22474091462049728</c:v>
                </c:pt>
                <c:pt idx="5501">
                  <c:v>0.23819016599304632</c:v>
                </c:pt>
                <c:pt idx="5502">
                  <c:v>0.25153952902655874</c:v>
                </c:pt>
                <c:pt idx="5503">
                  <c:v>0.26498878039910778</c:v>
                </c:pt>
                <c:pt idx="5504">
                  <c:v>0.2783381434326202</c:v>
                </c:pt>
                <c:pt idx="5505">
                  <c:v>0.29178739480505556</c:v>
                </c:pt>
                <c:pt idx="5506">
                  <c:v>0.22479085879001559</c:v>
                </c:pt>
                <c:pt idx="5507">
                  <c:v>0.23814022182352801</c:v>
                </c:pt>
                <c:pt idx="5508">
                  <c:v>0.22474091462049728</c:v>
                </c:pt>
                <c:pt idx="5509">
                  <c:v>0.23819016599304632</c:v>
                </c:pt>
                <c:pt idx="5510">
                  <c:v>0.25153952902655874</c:v>
                </c:pt>
                <c:pt idx="5511">
                  <c:v>0.26498878039910778</c:v>
                </c:pt>
                <c:pt idx="5512">
                  <c:v>0.2783381434326202</c:v>
                </c:pt>
                <c:pt idx="5513">
                  <c:v>0.29178739480516924</c:v>
                </c:pt>
                <c:pt idx="5514">
                  <c:v>0.22479085879001559</c:v>
                </c:pt>
                <c:pt idx="5515">
                  <c:v>0.22474091462049728</c:v>
                </c:pt>
                <c:pt idx="5516">
                  <c:v>0.23819016599304632</c:v>
                </c:pt>
                <c:pt idx="5517">
                  <c:v>0.25153952902655874</c:v>
                </c:pt>
                <c:pt idx="5518">
                  <c:v>0.26498878039910778</c:v>
                </c:pt>
                <c:pt idx="5519">
                  <c:v>0.2783381434326202</c:v>
                </c:pt>
                <c:pt idx="5520">
                  <c:v>0.29178739480505556</c:v>
                </c:pt>
                <c:pt idx="5521">
                  <c:v>0.30513675783856797</c:v>
                </c:pt>
                <c:pt idx="5522">
                  <c:v>0.1845929371809234</c:v>
                </c:pt>
                <c:pt idx="5523">
                  <c:v>0.17119362997800636</c:v>
                </c:pt>
                <c:pt idx="5524">
                  <c:v>0.18454299301140509</c:v>
                </c:pt>
                <c:pt idx="5525">
                  <c:v>0.19799224438395413</c:v>
                </c:pt>
                <c:pt idx="5526">
                  <c:v>0.21134160741758024</c:v>
                </c:pt>
                <c:pt idx="5527">
                  <c:v>0.22479085879001559</c:v>
                </c:pt>
                <c:pt idx="5528">
                  <c:v>0.23814022182352801</c:v>
                </c:pt>
                <c:pt idx="5529">
                  <c:v>0.17114368580837436</c:v>
                </c:pt>
                <c:pt idx="5530">
                  <c:v>0.17119362997800636</c:v>
                </c:pt>
                <c:pt idx="5531">
                  <c:v>0.18454299301140509</c:v>
                </c:pt>
                <c:pt idx="5532">
                  <c:v>0.19799224438395413</c:v>
                </c:pt>
                <c:pt idx="5533">
                  <c:v>0.21134160741746655</c:v>
                </c:pt>
                <c:pt idx="5534">
                  <c:v>0.22479085879001559</c:v>
                </c:pt>
                <c:pt idx="5535">
                  <c:v>0.23814022182352801</c:v>
                </c:pt>
                <c:pt idx="5536">
                  <c:v>0.25158947319607705</c:v>
                </c:pt>
                <c:pt idx="5537">
                  <c:v>0.18454299301140509</c:v>
                </c:pt>
                <c:pt idx="5538">
                  <c:v>0.19799224438395413</c:v>
                </c:pt>
                <c:pt idx="5539">
                  <c:v>0.21134160741758024</c:v>
                </c:pt>
                <c:pt idx="5540">
                  <c:v>0.22479085879001559</c:v>
                </c:pt>
                <c:pt idx="5541">
                  <c:v>0.23814022182352801</c:v>
                </c:pt>
                <c:pt idx="5542">
                  <c:v>0.25158947319607705</c:v>
                </c:pt>
                <c:pt idx="5543">
                  <c:v>0.18459293718103709</c:v>
                </c:pt>
                <c:pt idx="5544">
                  <c:v>0.18454299301140509</c:v>
                </c:pt>
                <c:pt idx="5545">
                  <c:v>0.19799224438395413</c:v>
                </c:pt>
                <c:pt idx="5546">
                  <c:v>0.21134160741746655</c:v>
                </c:pt>
                <c:pt idx="5547">
                  <c:v>0.22479085879001559</c:v>
                </c:pt>
                <c:pt idx="5548">
                  <c:v>0.23814022182352801</c:v>
                </c:pt>
                <c:pt idx="5549">
                  <c:v>0.25158947319607705</c:v>
                </c:pt>
                <c:pt idx="5550">
                  <c:v>0.26493883622958947</c:v>
                </c:pt>
                <c:pt idx="5551">
                  <c:v>0.18459293718103709</c:v>
                </c:pt>
                <c:pt idx="5552">
                  <c:v>0.19794230021443582</c:v>
                </c:pt>
                <c:pt idx="5553">
                  <c:v>0.21139155158698486</c:v>
                </c:pt>
                <c:pt idx="5554">
                  <c:v>0.22474091462049728</c:v>
                </c:pt>
                <c:pt idx="5555">
                  <c:v>0.23819016599304632</c:v>
                </c:pt>
                <c:pt idx="5556">
                  <c:v>0.17119362997800636</c:v>
                </c:pt>
                <c:pt idx="5557">
                  <c:v>0.17114368580837436</c:v>
                </c:pt>
                <c:pt idx="5558">
                  <c:v>0.18459293718103709</c:v>
                </c:pt>
                <c:pt idx="5559">
                  <c:v>0.19794230021443582</c:v>
                </c:pt>
                <c:pt idx="5560">
                  <c:v>0.21139155158698486</c:v>
                </c:pt>
                <c:pt idx="5561">
                  <c:v>0.22474091462049728</c:v>
                </c:pt>
                <c:pt idx="5562">
                  <c:v>0.23819016599304632</c:v>
                </c:pt>
                <c:pt idx="5563">
                  <c:v>0.25153952902655874</c:v>
                </c:pt>
                <c:pt idx="5564">
                  <c:v>0.21139155158698486</c:v>
                </c:pt>
                <c:pt idx="5565">
                  <c:v>0.22474091462049728</c:v>
                </c:pt>
                <c:pt idx="5566">
                  <c:v>0.23819016599304632</c:v>
                </c:pt>
                <c:pt idx="5567">
                  <c:v>0.25153952902655874</c:v>
                </c:pt>
                <c:pt idx="5568">
                  <c:v>0.18454299301140509</c:v>
                </c:pt>
                <c:pt idx="5569">
                  <c:v>0.18459293718103709</c:v>
                </c:pt>
                <c:pt idx="5570">
                  <c:v>0.19794230021443582</c:v>
                </c:pt>
                <c:pt idx="5571">
                  <c:v>0.21139155158698486</c:v>
                </c:pt>
                <c:pt idx="5572">
                  <c:v>0.22474091462049728</c:v>
                </c:pt>
                <c:pt idx="5573">
                  <c:v>0.23819016599304632</c:v>
                </c:pt>
                <c:pt idx="5574">
                  <c:v>0.25153952902655874</c:v>
                </c:pt>
                <c:pt idx="5575">
                  <c:v>0.26498878039910778</c:v>
                </c:pt>
                <c:pt idx="5576">
                  <c:v>0.23819016599304632</c:v>
                </c:pt>
                <c:pt idx="5577">
                  <c:v>0.25153952902655874</c:v>
                </c:pt>
                <c:pt idx="5578">
                  <c:v>0.26498878039910778</c:v>
                </c:pt>
                <c:pt idx="5579">
                  <c:v>0.19799224438395413</c:v>
                </c:pt>
                <c:pt idx="5580">
                  <c:v>0.19794230021443582</c:v>
                </c:pt>
                <c:pt idx="5581">
                  <c:v>0.21139155158698486</c:v>
                </c:pt>
                <c:pt idx="5582">
                  <c:v>0.22474091462049728</c:v>
                </c:pt>
                <c:pt idx="5583">
                  <c:v>0.23819016599304632</c:v>
                </c:pt>
                <c:pt idx="5584">
                  <c:v>0.25153952902655874</c:v>
                </c:pt>
                <c:pt idx="5585">
                  <c:v>0.26498878039910778</c:v>
                </c:pt>
                <c:pt idx="5586">
                  <c:v>0.2783381434326202</c:v>
                </c:pt>
                <c:pt idx="5587">
                  <c:v>0.26498878039910778</c:v>
                </c:pt>
                <c:pt idx="5588">
                  <c:v>0.2783381434326202</c:v>
                </c:pt>
                <c:pt idx="5589">
                  <c:v>0.21134160741746655</c:v>
                </c:pt>
                <c:pt idx="5590">
                  <c:v>0.21139155158698486</c:v>
                </c:pt>
                <c:pt idx="5591">
                  <c:v>0.22474091462049728</c:v>
                </c:pt>
                <c:pt idx="5592">
                  <c:v>0.23819016599304632</c:v>
                </c:pt>
                <c:pt idx="5593">
                  <c:v>0.25153952902655874</c:v>
                </c:pt>
                <c:pt idx="5594">
                  <c:v>0.26498878039910778</c:v>
                </c:pt>
                <c:pt idx="5595">
                  <c:v>0.2783381434326202</c:v>
                </c:pt>
                <c:pt idx="5596">
                  <c:v>0.29178739480505556</c:v>
                </c:pt>
                <c:pt idx="5597">
                  <c:v>0.29178739480505556</c:v>
                </c:pt>
                <c:pt idx="5598">
                  <c:v>0.22479085879001559</c:v>
                </c:pt>
                <c:pt idx="5599">
                  <c:v>0.22474091462049728</c:v>
                </c:pt>
                <c:pt idx="5600">
                  <c:v>0.23819016599304632</c:v>
                </c:pt>
                <c:pt idx="5601">
                  <c:v>0.25153952902655874</c:v>
                </c:pt>
                <c:pt idx="5602">
                  <c:v>0.26498878039910778</c:v>
                </c:pt>
                <c:pt idx="5603">
                  <c:v>0.2783381434326202</c:v>
                </c:pt>
                <c:pt idx="5604">
                  <c:v>0.29178739480505556</c:v>
                </c:pt>
                <c:pt idx="5605">
                  <c:v>0.30513675783868166</c:v>
                </c:pt>
                <c:pt idx="5606">
                  <c:v>0.23814022182352801</c:v>
                </c:pt>
                <c:pt idx="5607">
                  <c:v>0.23819016599304632</c:v>
                </c:pt>
                <c:pt idx="5608">
                  <c:v>0.25153952902655874</c:v>
                </c:pt>
                <c:pt idx="5609">
                  <c:v>0.26498878039910778</c:v>
                </c:pt>
                <c:pt idx="5610">
                  <c:v>0.2783381434326202</c:v>
                </c:pt>
                <c:pt idx="5611">
                  <c:v>0.29178739480505556</c:v>
                </c:pt>
                <c:pt idx="5612">
                  <c:v>0.30513675783868166</c:v>
                </c:pt>
                <c:pt idx="5613">
                  <c:v>0.31858600921111702</c:v>
                </c:pt>
                <c:pt idx="5614">
                  <c:v>0.17119362997800636</c:v>
                </c:pt>
                <c:pt idx="5615">
                  <c:v>0.18454299301140509</c:v>
                </c:pt>
                <c:pt idx="5616">
                  <c:v>0.19799224438406782</c:v>
                </c:pt>
                <c:pt idx="5617">
                  <c:v>0.21134160741746655</c:v>
                </c:pt>
                <c:pt idx="5618">
                  <c:v>0.22479085879001559</c:v>
                </c:pt>
                <c:pt idx="5619">
                  <c:v>0.23814022182341432</c:v>
                </c:pt>
                <c:pt idx="5620">
                  <c:v>0.25158947319607705</c:v>
                </c:pt>
                <c:pt idx="5621">
                  <c:v>0.18459293718103709</c:v>
                </c:pt>
                <c:pt idx="5622">
                  <c:v>0.19794230021443582</c:v>
                </c:pt>
                <c:pt idx="5623">
                  <c:v>0.21139155158709855</c:v>
                </c:pt>
                <c:pt idx="5624">
                  <c:v>0.22474091462049728</c:v>
                </c:pt>
                <c:pt idx="5625">
                  <c:v>0.23819016599304632</c:v>
                </c:pt>
                <c:pt idx="5626">
                  <c:v>0.25153952902644505</c:v>
                </c:pt>
                <c:pt idx="5627">
                  <c:v>0.21139155158709855</c:v>
                </c:pt>
                <c:pt idx="5628">
                  <c:v>0.22474091462049728</c:v>
                </c:pt>
                <c:pt idx="5629">
                  <c:v>0.23819016599304632</c:v>
                </c:pt>
                <c:pt idx="5630">
                  <c:v>0.25153952902644505</c:v>
                </c:pt>
                <c:pt idx="5631">
                  <c:v>0.26498878039910778</c:v>
                </c:pt>
                <c:pt idx="5632">
                  <c:v>0.23819016599304632</c:v>
                </c:pt>
                <c:pt idx="5633">
                  <c:v>0.25153952902644505</c:v>
                </c:pt>
                <c:pt idx="5634">
                  <c:v>0.26498878039910778</c:v>
                </c:pt>
                <c:pt idx="5635">
                  <c:v>0.2783381434326202</c:v>
                </c:pt>
                <c:pt idx="5636">
                  <c:v>0.26498878039910778</c:v>
                </c:pt>
                <c:pt idx="5637">
                  <c:v>0.2783381434326202</c:v>
                </c:pt>
                <c:pt idx="5638">
                  <c:v>0.29178739480516924</c:v>
                </c:pt>
                <c:pt idx="5639">
                  <c:v>0.29178739480516924</c:v>
                </c:pt>
                <c:pt idx="5640">
                  <c:v>0.30513675783868166</c:v>
                </c:pt>
                <c:pt idx="5641">
                  <c:v>0.31858600921111702</c:v>
                </c:pt>
                <c:pt idx="5642">
                  <c:v>0.17114368580848804</c:v>
                </c:pt>
                <c:pt idx="5643">
                  <c:v>0.1845929371809234</c:v>
                </c:pt>
                <c:pt idx="5644">
                  <c:v>0.17119362997789267</c:v>
                </c:pt>
                <c:pt idx="5645">
                  <c:v>0.18454299301140509</c:v>
                </c:pt>
                <c:pt idx="5646">
                  <c:v>0.19799224438395413</c:v>
                </c:pt>
                <c:pt idx="5647">
                  <c:v>0.17114368580848804</c:v>
                </c:pt>
                <c:pt idx="5648">
                  <c:v>0.1845929371809234</c:v>
                </c:pt>
                <c:pt idx="5649">
                  <c:v>0.19794230021443582</c:v>
                </c:pt>
                <c:pt idx="5650">
                  <c:v>0.21139155158698486</c:v>
                </c:pt>
                <c:pt idx="5651">
                  <c:v>0.21139155158698486</c:v>
                </c:pt>
                <c:pt idx="5652">
                  <c:v>0.22474091462049728</c:v>
                </c:pt>
                <c:pt idx="5653">
                  <c:v>0.17119362997789267</c:v>
                </c:pt>
                <c:pt idx="5654">
                  <c:v>0.18454299301151877</c:v>
                </c:pt>
                <c:pt idx="5655">
                  <c:v>0.17114368580848804</c:v>
                </c:pt>
                <c:pt idx="5656">
                  <c:v>0.1845929371809234</c:v>
                </c:pt>
                <c:pt idx="5657">
                  <c:v>0.19794230021443582</c:v>
                </c:pt>
                <c:pt idx="5658">
                  <c:v>0.21139155158698486</c:v>
                </c:pt>
                <c:pt idx="5659">
                  <c:v>0.22474091462049728</c:v>
                </c:pt>
                <c:pt idx="5660">
                  <c:v>0.23819016599304632</c:v>
                </c:pt>
                <c:pt idx="5661">
                  <c:v>0.17119362997800636</c:v>
                </c:pt>
                <c:pt idx="5662">
                  <c:v>0.17114368580837436</c:v>
                </c:pt>
                <c:pt idx="5663">
                  <c:v>0.1845929371809234</c:v>
                </c:pt>
                <c:pt idx="5664">
                  <c:v>0.1979423002145495</c:v>
                </c:pt>
                <c:pt idx="5665">
                  <c:v>0.21139155158698486</c:v>
                </c:pt>
                <c:pt idx="5666">
                  <c:v>0.22474091462049728</c:v>
                </c:pt>
                <c:pt idx="5667">
                  <c:v>0.23819016599304632</c:v>
                </c:pt>
                <c:pt idx="5668">
                  <c:v>0.25153952902655874</c:v>
                </c:pt>
                <c:pt idx="5669">
                  <c:v>0.17119362997789267</c:v>
                </c:pt>
                <c:pt idx="5670">
                  <c:v>0.15779432277497563</c:v>
                </c:pt>
                <c:pt idx="5671">
                  <c:v>0.17114368580848804</c:v>
                </c:pt>
                <c:pt idx="5672">
                  <c:v>0.1845929371809234</c:v>
                </c:pt>
                <c:pt idx="5673">
                  <c:v>0.15774437860545731</c:v>
                </c:pt>
                <c:pt idx="5674">
                  <c:v>0.17119362997789267</c:v>
                </c:pt>
                <c:pt idx="5675">
                  <c:v>0.18454299301151877</c:v>
                </c:pt>
                <c:pt idx="5676">
                  <c:v>0.19799224438395413</c:v>
                </c:pt>
                <c:pt idx="5677">
                  <c:v>0.19799224438395413</c:v>
                </c:pt>
                <c:pt idx="5678">
                  <c:v>0.21134160741746655</c:v>
                </c:pt>
                <c:pt idx="5679">
                  <c:v>0.15779432277497563</c:v>
                </c:pt>
                <c:pt idx="5680">
                  <c:v>0.17114368580848804</c:v>
                </c:pt>
                <c:pt idx="5681">
                  <c:v>0.15774437860534363</c:v>
                </c:pt>
                <c:pt idx="5682">
                  <c:v>0.17119362997800636</c:v>
                </c:pt>
                <c:pt idx="5683">
                  <c:v>0.18454299301151877</c:v>
                </c:pt>
                <c:pt idx="5684">
                  <c:v>0.19799224438395413</c:v>
                </c:pt>
                <c:pt idx="5685">
                  <c:v>0.21134160741746655</c:v>
                </c:pt>
                <c:pt idx="5686">
                  <c:v>0.22479085879001559</c:v>
                </c:pt>
                <c:pt idx="5687">
                  <c:v>0.15779432277497563</c:v>
                </c:pt>
                <c:pt idx="5688">
                  <c:v>0.15774437860534363</c:v>
                </c:pt>
                <c:pt idx="5689">
                  <c:v>0.17119362997800636</c:v>
                </c:pt>
                <c:pt idx="5690">
                  <c:v>0.18454299301140509</c:v>
                </c:pt>
                <c:pt idx="5691">
                  <c:v>0.19799224438395413</c:v>
                </c:pt>
                <c:pt idx="5692">
                  <c:v>0.21134160741758024</c:v>
                </c:pt>
                <c:pt idx="5693">
                  <c:v>0.22479085879001559</c:v>
                </c:pt>
                <c:pt idx="5694">
                  <c:v>0.23814022182352801</c:v>
                </c:pt>
                <c:pt idx="5695">
                  <c:v>0.17114368580848804</c:v>
                </c:pt>
                <c:pt idx="5696">
                  <c:v>0.1845929371809234</c:v>
                </c:pt>
                <c:pt idx="5697">
                  <c:v>0.19794230021443582</c:v>
                </c:pt>
                <c:pt idx="5698">
                  <c:v>0.17119362997789267</c:v>
                </c:pt>
                <c:pt idx="5699">
                  <c:v>0.18454299301151877</c:v>
                </c:pt>
                <c:pt idx="5700">
                  <c:v>0.19799224438395413</c:v>
                </c:pt>
                <c:pt idx="5701">
                  <c:v>0.21134160741746655</c:v>
                </c:pt>
                <c:pt idx="5702">
                  <c:v>0.21134160741746655</c:v>
                </c:pt>
                <c:pt idx="5703">
                  <c:v>0.22479085879001559</c:v>
                </c:pt>
                <c:pt idx="5704">
                  <c:v>0.17114368580848804</c:v>
                </c:pt>
                <c:pt idx="5705">
                  <c:v>0.1845929371809234</c:v>
                </c:pt>
                <c:pt idx="5706">
                  <c:v>0.17119362997800636</c:v>
                </c:pt>
                <c:pt idx="5707">
                  <c:v>0.18454299301151877</c:v>
                </c:pt>
                <c:pt idx="5708">
                  <c:v>0.19799224438395413</c:v>
                </c:pt>
                <c:pt idx="5709">
                  <c:v>0.21134160741746655</c:v>
                </c:pt>
                <c:pt idx="5710">
                  <c:v>0.22479085879001559</c:v>
                </c:pt>
                <c:pt idx="5711">
                  <c:v>0.23814022182352801</c:v>
                </c:pt>
                <c:pt idx="5712">
                  <c:v>0.17114368580837436</c:v>
                </c:pt>
                <c:pt idx="5713">
                  <c:v>0.17119362997800636</c:v>
                </c:pt>
                <c:pt idx="5714">
                  <c:v>0.18454299301140509</c:v>
                </c:pt>
                <c:pt idx="5715">
                  <c:v>0.19799224438395413</c:v>
                </c:pt>
                <c:pt idx="5716">
                  <c:v>0.21134160741758024</c:v>
                </c:pt>
                <c:pt idx="5717">
                  <c:v>0.22479085879001559</c:v>
                </c:pt>
                <c:pt idx="5718">
                  <c:v>0.23814022182352801</c:v>
                </c:pt>
                <c:pt idx="5719">
                  <c:v>0.25158947319607705</c:v>
                </c:pt>
                <c:pt idx="5720">
                  <c:v>0.17119362997789267</c:v>
                </c:pt>
                <c:pt idx="5721">
                  <c:v>0.18454299301151877</c:v>
                </c:pt>
                <c:pt idx="5722">
                  <c:v>0.15779432277497563</c:v>
                </c:pt>
                <c:pt idx="5723">
                  <c:v>0.17114368580848804</c:v>
                </c:pt>
                <c:pt idx="5724">
                  <c:v>0.1845929371809234</c:v>
                </c:pt>
                <c:pt idx="5725">
                  <c:v>0.19794230021443582</c:v>
                </c:pt>
                <c:pt idx="5726">
                  <c:v>0.19794230021443582</c:v>
                </c:pt>
                <c:pt idx="5727">
                  <c:v>0.21139155158698486</c:v>
                </c:pt>
                <c:pt idx="5728">
                  <c:v>0.15774437860534363</c:v>
                </c:pt>
                <c:pt idx="5729">
                  <c:v>0.17119362997800636</c:v>
                </c:pt>
                <c:pt idx="5730">
                  <c:v>0.15779432277497563</c:v>
                </c:pt>
                <c:pt idx="5731">
                  <c:v>0.17114368580837436</c:v>
                </c:pt>
                <c:pt idx="5732">
                  <c:v>0.1845929371809234</c:v>
                </c:pt>
                <c:pt idx="5733">
                  <c:v>0.1979423002145495</c:v>
                </c:pt>
                <c:pt idx="5734">
                  <c:v>0.21139155158698486</c:v>
                </c:pt>
                <c:pt idx="5735">
                  <c:v>0.22474091462049728</c:v>
                </c:pt>
                <c:pt idx="5736">
                  <c:v>0.15774437860534363</c:v>
                </c:pt>
                <c:pt idx="5737">
                  <c:v>0.15779432277497563</c:v>
                </c:pt>
                <c:pt idx="5738">
                  <c:v>0.17114368580837436</c:v>
                </c:pt>
                <c:pt idx="5739">
                  <c:v>0.18459293718103709</c:v>
                </c:pt>
                <c:pt idx="5740">
                  <c:v>0.19794230021443582</c:v>
                </c:pt>
                <c:pt idx="5741">
                  <c:v>0.21139155158698486</c:v>
                </c:pt>
                <c:pt idx="5742">
                  <c:v>0.22474091462049728</c:v>
                </c:pt>
                <c:pt idx="5743">
                  <c:v>0.23819016599304632</c:v>
                </c:pt>
                <c:pt idx="5744">
                  <c:v>0.19799224438395413</c:v>
                </c:pt>
                <c:pt idx="5745">
                  <c:v>0.17114368580848804</c:v>
                </c:pt>
                <c:pt idx="5746">
                  <c:v>0.1845929371809234</c:v>
                </c:pt>
                <c:pt idx="5747">
                  <c:v>0.19794230021443582</c:v>
                </c:pt>
                <c:pt idx="5748">
                  <c:v>0.21139155158698486</c:v>
                </c:pt>
                <c:pt idx="5749">
                  <c:v>0.21139155158698486</c:v>
                </c:pt>
                <c:pt idx="5750">
                  <c:v>0.22474091462049728</c:v>
                </c:pt>
                <c:pt idx="5751">
                  <c:v>0.17119362997800636</c:v>
                </c:pt>
                <c:pt idx="5752">
                  <c:v>0.18454299301151877</c:v>
                </c:pt>
                <c:pt idx="5753">
                  <c:v>0.17114368580837436</c:v>
                </c:pt>
                <c:pt idx="5754">
                  <c:v>0.1845929371809234</c:v>
                </c:pt>
                <c:pt idx="5755">
                  <c:v>0.1979423002145495</c:v>
                </c:pt>
                <c:pt idx="5756">
                  <c:v>0.21139155158698486</c:v>
                </c:pt>
                <c:pt idx="5757">
                  <c:v>0.22474091462049728</c:v>
                </c:pt>
                <c:pt idx="5758">
                  <c:v>0.23819016599304632</c:v>
                </c:pt>
                <c:pt idx="5759">
                  <c:v>0.17119362997800636</c:v>
                </c:pt>
                <c:pt idx="5760">
                  <c:v>0.17114368580837436</c:v>
                </c:pt>
                <c:pt idx="5761">
                  <c:v>0.18459293718103709</c:v>
                </c:pt>
                <c:pt idx="5762">
                  <c:v>0.19794230021443582</c:v>
                </c:pt>
                <c:pt idx="5763">
                  <c:v>0.21139155158698486</c:v>
                </c:pt>
                <c:pt idx="5764">
                  <c:v>0.22474091462049728</c:v>
                </c:pt>
                <c:pt idx="5765">
                  <c:v>0.23819016599304632</c:v>
                </c:pt>
                <c:pt idx="5766">
                  <c:v>0.25153952902655874</c:v>
                </c:pt>
                <c:pt idx="5767">
                  <c:v>0.1845929371809234</c:v>
                </c:pt>
                <c:pt idx="5768">
                  <c:v>0.19794230021443582</c:v>
                </c:pt>
                <c:pt idx="5769">
                  <c:v>0.21139155158698486</c:v>
                </c:pt>
                <c:pt idx="5770">
                  <c:v>0.22474091462049728</c:v>
                </c:pt>
                <c:pt idx="5771">
                  <c:v>0.22474091462049728</c:v>
                </c:pt>
                <c:pt idx="5772">
                  <c:v>0.23819016599304632</c:v>
                </c:pt>
                <c:pt idx="5773">
                  <c:v>0.18454299301151877</c:v>
                </c:pt>
                <c:pt idx="5774">
                  <c:v>0.19799224438395413</c:v>
                </c:pt>
                <c:pt idx="5775">
                  <c:v>0.1845929371809234</c:v>
                </c:pt>
                <c:pt idx="5776">
                  <c:v>0.1979423002145495</c:v>
                </c:pt>
                <c:pt idx="5777">
                  <c:v>0.21139155158698486</c:v>
                </c:pt>
                <c:pt idx="5778">
                  <c:v>0.22474091462049728</c:v>
                </c:pt>
                <c:pt idx="5779">
                  <c:v>0.23819016599304632</c:v>
                </c:pt>
                <c:pt idx="5780">
                  <c:v>0.25153952902655874</c:v>
                </c:pt>
                <c:pt idx="5781">
                  <c:v>0.18454299301140509</c:v>
                </c:pt>
                <c:pt idx="5782">
                  <c:v>0.18459293718103709</c:v>
                </c:pt>
                <c:pt idx="5783">
                  <c:v>0.19794230021443582</c:v>
                </c:pt>
                <c:pt idx="5784">
                  <c:v>0.21139155158698486</c:v>
                </c:pt>
                <c:pt idx="5785">
                  <c:v>0.22474091462049728</c:v>
                </c:pt>
                <c:pt idx="5786">
                  <c:v>0.23819016599304632</c:v>
                </c:pt>
                <c:pt idx="5787">
                  <c:v>0.25153952902655874</c:v>
                </c:pt>
                <c:pt idx="5788">
                  <c:v>0.26498878039910778</c:v>
                </c:pt>
                <c:pt idx="5789">
                  <c:v>0.17119362997800636</c:v>
                </c:pt>
                <c:pt idx="5790">
                  <c:v>0.18454299301151877</c:v>
                </c:pt>
                <c:pt idx="5791">
                  <c:v>0.19799224438395413</c:v>
                </c:pt>
                <c:pt idx="5792">
                  <c:v>0.19799224438395413</c:v>
                </c:pt>
                <c:pt idx="5793">
                  <c:v>0.21134160741746655</c:v>
                </c:pt>
                <c:pt idx="5794">
                  <c:v>0.15779432277497563</c:v>
                </c:pt>
                <c:pt idx="5795">
                  <c:v>0.17114368580837436</c:v>
                </c:pt>
                <c:pt idx="5796">
                  <c:v>0.15774437860534363</c:v>
                </c:pt>
                <c:pt idx="5797">
                  <c:v>0.17119362997800636</c:v>
                </c:pt>
                <c:pt idx="5798">
                  <c:v>0.18454299301140509</c:v>
                </c:pt>
                <c:pt idx="5799">
                  <c:v>0.19799224438395413</c:v>
                </c:pt>
                <c:pt idx="5800">
                  <c:v>0.21134160741758024</c:v>
                </c:pt>
                <c:pt idx="5801">
                  <c:v>0.22479085879001559</c:v>
                </c:pt>
                <c:pt idx="5802">
                  <c:v>0.15779432277497563</c:v>
                </c:pt>
                <c:pt idx="5803">
                  <c:v>0.15774437860534363</c:v>
                </c:pt>
                <c:pt idx="5804">
                  <c:v>0.17119362997800636</c:v>
                </c:pt>
                <c:pt idx="5805">
                  <c:v>0.18454299301140509</c:v>
                </c:pt>
                <c:pt idx="5806">
                  <c:v>0.19799224438395413</c:v>
                </c:pt>
                <c:pt idx="5807">
                  <c:v>0.21134160741746655</c:v>
                </c:pt>
                <c:pt idx="5808">
                  <c:v>0.22479085879001559</c:v>
                </c:pt>
                <c:pt idx="5809">
                  <c:v>0.23814022182352801</c:v>
                </c:pt>
                <c:pt idx="5810">
                  <c:v>0.19799224438395413</c:v>
                </c:pt>
                <c:pt idx="5811">
                  <c:v>0.21134160741746655</c:v>
                </c:pt>
                <c:pt idx="5812">
                  <c:v>0.21134160741746655</c:v>
                </c:pt>
                <c:pt idx="5813">
                  <c:v>0.22479085879001559</c:v>
                </c:pt>
                <c:pt idx="5814">
                  <c:v>0.17114368580837436</c:v>
                </c:pt>
                <c:pt idx="5815">
                  <c:v>0.1845929371809234</c:v>
                </c:pt>
                <c:pt idx="5816">
                  <c:v>0.17119362997800636</c:v>
                </c:pt>
                <c:pt idx="5817">
                  <c:v>0.18454299301140509</c:v>
                </c:pt>
                <c:pt idx="5818">
                  <c:v>0.19799224438395413</c:v>
                </c:pt>
                <c:pt idx="5819">
                  <c:v>0.21134160741758024</c:v>
                </c:pt>
                <c:pt idx="5820">
                  <c:v>0.22479085879001559</c:v>
                </c:pt>
                <c:pt idx="5821">
                  <c:v>0.23814022182352801</c:v>
                </c:pt>
                <c:pt idx="5822">
                  <c:v>0.17114368580837436</c:v>
                </c:pt>
                <c:pt idx="5823">
                  <c:v>0.17119362997800636</c:v>
                </c:pt>
                <c:pt idx="5824">
                  <c:v>0.18454299301140509</c:v>
                </c:pt>
                <c:pt idx="5825">
                  <c:v>0.19799224438395413</c:v>
                </c:pt>
                <c:pt idx="5826">
                  <c:v>0.21134160741746655</c:v>
                </c:pt>
                <c:pt idx="5827">
                  <c:v>0.22479085879001559</c:v>
                </c:pt>
                <c:pt idx="5828">
                  <c:v>0.23814022182352801</c:v>
                </c:pt>
                <c:pt idx="5829">
                  <c:v>0.25158947319607705</c:v>
                </c:pt>
                <c:pt idx="5830">
                  <c:v>0.22479085879001559</c:v>
                </c:pt>
                <c:pt idx="5831">
                  <c:v>0.22479085879001559</c:v>
                </c:pt>
                <c:pt idx="5832">
                  <c:v>0.23814022182352801</c:v>
                </c:pt>
                <c:pt idx="5833">
                  <c:v>0.1845929371809234</c:v>
                </c:pt>
                <c:pt idx="5834">
                  <c:v>0.1979423002145495</c:v>
                </c:pt>
                <c:pt idx="5835">
                  <c:v>0.18454299301140509</c:v>
                </c:pt>
                <c:pt idx="5836">
                  <c:v>0.19799224438395413</c:v>
                </c:pt>
                <c:pt idx="5837">
                  <c:v>0.21134160741758024</c:v>
                </c:pt>
                <c:pt idx="5838">
                  <c:v>0.22479085879001559</c:v>
                </c:pt>
                <c:pt idx="5839">
                  <c:v>0.23814022182352801</c:v>
                </c:pt>
                <c:pt idx="5840">
                  <c:v>0.25158947319607705</c:v>
                </c:pt>
                <c:pt idx="5841">
                  <c:v>0.18459293718103709</c:v>
                </c:pt>
                <c:pt idx="5842">
                  <c:v>0.18454299301140509</c:v>
                </c:pt>
                <c:pt idx="5843">
                  <c:v>0.19799224438395413</c:v>
                </c:pt>
                <c:pt idx="5844">
                  <c:v>0.21134160741746655</c:v>
                </c:pt>
                <c:pt idx="5845">
                  <c:v>0.22479085879001559</c:v>
                </c:pt>
                <c:pt idx="5846">
                  <c:v>0.23814022182352801</c:v>
                </c:pt>
                <c:pt idx="5847">
                  <c:v>0.25158947319607705</c:v>
                </c:pt>
                <c:pt idx="5848">
                  <c:v>0.26493883622958947</c:v>
                </c:pt>
                <c:pt idx="5849">
                  <c:v>0.23814022182352801</c:v>
                </c:pt>
                <c:pt idx="5850">
                  <c:v>0.25158947319607705</c:v>
                </c:pt>
                <c:pt idx="5851">
                  <c:v>0.1979423002145495</c:v>
                </c:pt>
                <c:pt idx="5852">
                  <c:v>0.21139155158698486</c:v>
                </c:pt>
                <c:pt idx="5853">
                  <c:v>0.19799224438395413</c:v>
                </c:pt>
                <c:pt idx="5854">
                  <c:v>0.21134160741758024</c:v>
                </c:pt>
                <c:pt idx="5855">
                  <c:v>0.22479085879001559</c:v>
                </c:pt>
                <c:pt idx="5856">
                  <c:v>0.23814022182352801</c:v>
                </c:pt>
                <c:pt idx="5857">
                  <c:v>0.25158947319607705</c:v>
                </c:pt>
                <c:pt idx="5858">
                  <c:v>0.26493883622958947</c:v>
                </c:pt>
                <c:pt idx="5859">
                  <c:v>0.19794230021443582</c:v>
                </c:pt>
                <c:pt idx="5860">
                  <c:v>0.19799224438395413</c:v>
                </c:pt>
                <c:pt idx="5861">
                  <c:v>0.21134160741746655</c:v>
                </c:pt>
                <c:pt idx="5862">
                  <c:v>0.22479085879001559</c:v>
                </c:pt>
                <c:pt idx="5863">
                  <c:v>0.23814022182352801</c:v>
                </c:pt>
                <c:pt idx="5864">
                  <c:v>0.25158947319607705</c:v>
                </c:pt>
                <c:pt idx="5865">
                  <c:v>0.26493883622958947</c:v>
                </c:pt>
                <c:pt idx="5866">
                  <c:v>0.27838808760213851</c:v>
                </c:pt>
                <c:pt idx="5867">
                  <c:v>0.25158947319607705</c:v>
                </c:pt>
                <c:pt idx="5868">
                  <c:v>0.1979423002145495</c:v>
                </c:pt>
                <c:pt idx="5869">
                  <c:v>0.21139155158698486</c:v>
                </c:pt>
                <c:pt idx="5870">
                  <c:v>0.19799224438395413</c:v>
                </c:pt>
                <c:pt idx="5871">
                  <c:v>0.21134160741758024</c:v>
                </c:pt>
                <c:pt idx="5872">
                  <c:v>0.22479085879001559</c:v>
                </c:pt>
                <c:pt idx="5873">
                  <c:v>0.23814022182352801</c:v>
                </c:pt>
                <c:pt idx="5874">
                  <c:v>0.25158947319607705</c:v>
                </c:pt>
                <c:pt idx="5875">
                  <c:v>0.26493883622958947</c:v>
                </c:pt>
                <c:pt idx="5876">
                  <c:v>0.19794230021443582</c:v>
                </c:pt>
                <c:pt idx="5877">
                  <c:v>0.19799224438395413</c:v>
                </c:pt>
                <c:pt idx="5878">
                  <c:v>0.21134160741746655</c:v>
                </c:pt>
                <c:pt idx="5879">
                  <c:v>0.22479085879001559</c:v>
                </c:pt>
                <c:pt idx="5880">
                  <c:v>0.23814022182352801</c:v>
                </c:pt>
                <c:pt idx="5881">
                  <c:v>0.25158947319607705</c:v>
                </c:pt>
                <c:pt idx="5882">
                  <c:v>0.26493883622958947</c:v>
                </c:pt>
                <c:pt idx="5883">
                  <c:v>0.27838808760213851</c:v>
                </c:pt>
                <c:pt idx="5884">
                  <c:v>0.21139155158698486</c:v>
                </c:pt>
                <c:pt idx="5885">
                  <c:v>0.22474091462049728</c:v>
                </c:pt>
                <c:pt idx="5886">
                  <c:v>0.21134160741758024</c:v>
                </c:pt>
                <c:pt idx="5887">
                  <c:v>0.22479085879001559</c:v>
                </c:pt>
                <c:pt idx="5888">
                  <c:v>0.23814022182352801</c:v>
                </c:pt>
                <c:pt idx="5889">
                  <c:v>0.25158947319607705</c:v>
                </c:pt>
                <c:pt idx="5890">
                  <c:v>0.26493883622958947</c:v>
                </c:pt>
                <c:pt idx="5891">
                  <c:v>0.27838808760202483</c:v>
                </c:pt>
                <c:pt idx="5892">
                  <c:v>0.21139155158698486</c:v>
                </c:pt>
                <c:pt idx="5893">
                  <c:v>0.21134160741746655</c:v>
                </c:pt>
                <c:pt idx="5894">
                  <c:v>0.22479085879001559</c:v>
                </c:pt>
                <c:pt idx="5895">
                  <c:v>0.23814022182352801</c:v>
                </c:pt>
                <c:pt idx="5896">
                  <c:v>0.25158947319607705</c:v>
                </c:pt>
                <c:pt idx="5897">
                  <c:v>0.26493883622958947</c:v>
                </c:pt>
                <c:pt idx="5898">
                  <c:v>0.27838808760213851</c:v>
                </c:pt>
                <c:pt idx="5899">
                  <c:v>0.29173745063565093</c:v>
                </c:pt>
                <c:pt idx="5900">
                  <c:v>0.17119362997800636</c:v>
                </c:pt>
                <c:pt idx="5901">
                  <c:v>0.15779432277497563</c:v>
                </c:pt>
                <c:pt idx="5902">
                  <c:v>0.17114368580837436</c:v>
                </c:pt>
                <c:pt idx="5903">
                  <c:v>0.18459293718103709</c:v>
                </c:pt>
                <c:pt idx="5904">
                  <c:v>0.19794230021443582</c:v>
                </c:pt>
                <c:pt idx="5905">
                  <c:v>0.21139155158698486</c:v>
                </c:pt>
                <c:pt idx="5906">
                  <c:v>0.22474091462049728</c:v>
                </c:pt>
                <c:pt idx="5907">
                  <c:v>0.15774437860534363</c:v>
                </c:pt>
                <c:pt idx="5908">
                  <c:v>0.15779432277497563</c:v>
                </c:pt>
                <c:pt idx="5909">
                  <c:v>0.17114368580837436</c:v>
                </c:pt>
                <c:pt idx="5910">
                  <c:v>0.18459293718103709</c:v>
                </c:pt>
                <c:pt idx="5911">
                  <c:v>0.19794230021443582</c:v>
                </c:pt>
                <c:pt idx="5912">
                  <c:v>0.21139155158698486</c:v>
                </c:pt>
                <c:pt idx="5913">
                  <c:v>0.22474091462049728</c:v>
                </c:pt>
                <c:pt idx="5914">
                  <c:v>0.23819016599304632</c:v>
                </c:pt>
                <c:pt idx="5915">
                  <c:v>0.17114368580837436</c:v>
                </c:pt>
                <c:pt idx="5916">
                  <c:v>0.18459293718103709</c:v>
                </c:pt>
                <c:pt idx="5917">
                  <c:v>0.19794230021443582</c:v>
                </c:pt>
                <c:pt idx="5918">
                  <c:v>0.21139155158698486</c:v>
                </c:pt>
                <c:pt idx="5919">
                  <c:v>0.22474091462049728</c:v>
                </c:pt>
                <c:pt idx="5920">
                  <c:v>0.23819016599304632</c:v>
                </c:pt>
                <c:pt idx="5921">
                  <c:v>0.17119362997800636</c:v>
                </c:pt>
                <c:pt idx="5922">
                  <c:v>0.17114368580837436</c:v>
                </c:pt>
                <c:pt idx="5923">
                  <c:v>0.18459293718103709</c:v>
                </c:pt>
                <c:pt idx="5924">
                  <c:v>0.19794230021443582</c:v>
                </c:pt>
                <c:pt idx="5925">
                  <c:v>0.21139155158698486</c:v>
                </c:pt>
                <c:pt idx="5926">
                  <c:v>0.22474091462049728</c:v>
                </c:pt>
                <c:pt idx="5927">
                  <c:v>0.23819016599304632</c:v>
                </c:pt>
                <c:pt idx="5928">
                  <c:v>0.25153952902655874</c:v>
                </c:pt>
                <c:pt idx="5929">
                  <c:v>0.17119362997800636</c:v>
                </c:pt>
                <c:pt idx="5930">
                  <c:v>0.18454299301140509</c:v>
                </c:pt>
                <c:pt idx="5931">
                  <c:v>0.19799224438395413</c:v>
                </c:pt>
                <c:pt idx="5932">
                  <c:v>0.21134160741746655</c:v>
                </c:pt>
                <c:pt idx="5933">
                  <c:v>0.22479085879001559</c:v>
                </c:pt>
                <c:pt idx="5934">
                  <c:v>0.15779432277497563</c:v>
                </c:pt>
                <c:pt idx="5935">
                  <c:v>0.15774437860534363</c:v>
                </c:pt>
                <c:pt idx="5936">
                  <c:v>0.17119362997800636</c:v>
                </c:pt>
                <c:pt idx="5937">
                  <c:v>0.18454299301140509</c:v>
                </c:pt>
                <c:pt idx="5938">
                  <c:v>0.19799224438406782</c:v>
                </c:pt>
                <c:pt idx="5939">
                  <c:v>0.21134160741746655</c:v>
                </c:pt>
                <c:pt idx="5940">
                  <c:v>0.22479085879001559</c:v>
                </c:pt>
                <c:pt idx="5941">
                  <c:v>0.23814022182341432</c:v>
                </c:pt>
                <c:pt idx="5942">
                  <c:v>0.19799224438395413</c:v>
                </c:pt>
                <c:pt idx="5943">
                  <c:v>0.21134160741746655</c:v>
                </c:pt>
                <c:pt idx="5944">
                  <c:v>0.22479085879001559</c:v>
                </c:pt>
                <c:pt idx="5945">
                  <c:v>0.23814022182352801</c:v>
                </c:pt>
                <c:pt idx="5946">
                  <c:v>0.17114368580837436</c:v>
                </c:pt>
                <c:pt idx="5947">
                  <c:v>0.17119362997800636</c:v>
                </c:pt>
                <c:pt idx="5948">
                  <c:v>0.18454299301140509</c:v>
                </c:pt>
                <c:pt idx="5949">
                  <c:v>0.19799224438406782</c:v>
                </c:pt>
                <c:pt idx="5950">
                  <c:v>0.21134160741746655</c:v>
                </c:pt>
                <c:pt idx="5951">
                  <c:v>0.22479085879001559</c:v>
                </c:pt>
                <c:pt idx="5952">
                  <c:v>0.23814022182341432</c:v>
                </c:pt>
                <c:pt idx="5953">
                  <c:v>0.25158947319607705</c:v>
                </c:pt>
                <c:pt idx="5954">
                  <c:v>0.22479085879001559</c:v>
                </c:pt>
                <c:pt idx="5955">
                  <c:v>0.23814022182352801</c:v>
                </c:pt>
                <c:pt idx="5956">
                  <c:v>0.25158947319607705</c:v>
                </c:pt>
                <c:pt idx="5957">
                  <c:v>0.18459293718103709</c:v>
                </c:pt>
                <c:pt idx="5958">
                  <c:v>0.18454299301140509</c:v>
                </c:pt>
                <c:pt idx="5959">
                  <c:v>0.19799224438406782</c:v>
                </c:pt>
                <c:pt idx="5960">
                  <c:v>0.21134160741746655</c:v>
                </c:pt>
                <c:pt idx="5961">
                  <c:v>0.22479085879001559</c:v>
                </c:pt>
                <c:pt idx="5962">
                  <c:v>0.23814022182341432</c:v>
                </c:pt>
                <c:pt idx="5963">
                  <c:v>0.25158947319607705</c:v>
                </c:pt>
                <c:pt idx="5964">
                  <c:v>0.26493883622958947</c:v>
                </c:pt>
                <c:pt idx="5965">
                  <c:v>0.25158947319607705</c:v>
                </c:pt>
                <c:pt idx="5966">
                  <c:v>0.26493883622958947</c:v>
                </c:pt>
                <c:pt idx="5967">
                  <c:v>0.19794230021443582</c:v>
                </c:pt>
                <c:pt idx="5968">
                  <c:v>0.19799224438406782</c:v>
                </c:pt>
                <c:pt idx="5969">
                  <c:v>0.21134160741746655</c:v>
                </c:pt>
                <c:pt idx="5970">
                  <c:v>0.22479085879001559</c:v>
                </c:pt>
                <c:pt idx="5971">
                  <c:v>0.23814022182341432</c:v>
                </c:pt>
                <c:pt idx="5972">
                  <c:v>0.25158947319607705</c:v>
                </c:pt>
                <c:pt idx="5973">
                  <c:v>0.26493883622958947</c:v>
                </c:pt>
                <c:pt idx="5974">
                  <c:v>0.27838808760213851</c:v>
                </c:pt>
                <c:pt idx="5975">
                  <c:v>0.27838808760213851</c:v>
                </c:pt>
                <c:pt idx="5976">
                  <c:v>0.21139155158698486</c:v>
                </c:pt>
                <c:pt idx="5977">
                  <c:v>0.21134160741746655</c:v>
                </c:pt>
                <c:pt idx="5978">
                  <c:v>0.22479085879001559</c:v>
                </c:pt>
                <c:pt idx="5979">
                  <c:v>0.23814022182341432</c:v>
                </c:pt>
                <c:pt idx="5980">
                  <c:v>0.25158947319607705</c:v>
                </c:pt>
                <c:pt idx="5981">
                  <c:v>0.26493883622958947</c:v>
                </c:pt>
                <c:pt idx="5982">
                  <c:v>0.27838808760213851</c:v>
                </c:pt>
                <c:pt idx="5983">
                  <c:v>0.29173745063565093</c:v>
                </c:pt>
                <c:pt idx="5984">
                  <c:v>0.22474091462049728</c:v>
                </c:pt>
                <c:pt idx="5985">
                  <c:v>0.22479085879001559</c:v>
                </c:pt>
                <c:pt idx="5986">
                  <c:v>0.23814022182341432</c:v>
                </c:pt>
                <c:pt idx="5987">
                  <c:v>0.25158947319607705</c:v>
                </c:pt>
                <c:pt idx="5988">
                  <c:v>0.26493883622958947</c:v>
                </c:pt>
                <c:pt idx="5989">
                  <c:v>0.27838808760213851</c:v>
                </c:pt>
                <c:pt idx="5990">
                  <c:v>0.29173745063565093</c:v>
                </c:pt>
                <c:pt idx="5991">
                  <c:v>0.30518670200808629</c:v>
                </c:pt>
                <c:pt idx="5992">
                  <c:v>0.15779432277497563</c:v>
                </c:pt>
                <c:pt idx="5993">
                  <c:v>0.17114368580837436</c:v>
                </c:pt>
                <c:pt idx="5994">
                  <c:v>0.18459293718103709</c:v>
                </c:pt>
                <c:pt idx="5995">
                  <c:v>0.19794230021443582</c:v>
                </c:pt>
                <c:pt idx="5996">
                  <c:v>0.21139155158709855</c:v>
                </c:pt>
                <c:pt idx="5997">
                  <c:v>0.22474091462049728</c:v>
                </c:pt>
                <c:pt idx="5998">
                  <c:v>0.23819016599304632</c:v>
                </c:pt>
                <c:pt idx="5999">
                  <c:v>0.17119362997800636</c:v>
                </c:pt>
                <c:pt idx="6000">
                  <c:v>0.18454299301140509</c:v>
                </c:pt>
                <c:pt idx="6001">
                  <c:v>0.19799224438406782</c:v>
                </c:pt>
                <c:pt idx="6002">
                  <c:v>0.21134160741746655</c:v>
                </c:pt>
                <c:pt idx="6003">
                  <c:v>0.22479085879001559</c:v>
                </c:pt>
                <c:pt idx="6004">
                  <c:v>0.23814022182352801</c:v>
                </c:pt>
                <c:pt idx="6005">
                  <c:v>0.19799224438406782</c:v>
                </c:pt>
                <c:pt idx="6006">
                  <c:v>0.21134160741746655</c:v>
                </c:pt>
                <c:pt idx="6007">
                  <c:v>0.22479085879001559</c:v>
                </c:pt>
                <c:pt idx="6008">
                  <c:v>0.23814022182352801</c:v>
                </c:pt>
                <c:pt idx="6009">
                  <c:v>0.25158947319607705</c:v>
                </c:pt>
                <c:pt idx="6010">
                  <c:v>0.22479085879001559</c:v>
                </c:pt>
                <c:pt idx="6011">
                  <c:v>0.23814022182352801</c:v>
                </c:pt>
                <c:pt idx="6012">
                  <c:v>0.25158947319607705</c:v>
                </c:pt>
                <c:pt idx="6013">
                  <c:v>0.26493883622947578</c:v>
                </c:pt>
                <c:pt idx="6014">
                  <c:v>0.25158947319607705</c:v>
                </c:pt>
                <c:pt idx="6015">
                  <c:v>0.26493883622947578</c:v>
                </c:pt>
                <c:pt idx="6016">
                  <c:v>0.27838808760213851</c:v>
                </c:pt>
                <c:pt idx="6017">
                  <c:v>0.27838808760213851</c:v>
                </c:pt>
                <c:pt idx="6018">
                  <c:v>0.29173745063565093</c:v>
                </c:pt>
                <c:pt idx="6019">
                  <c:v>0.30518670200808629</c:v>
                </c:pt>
                <c:pt idx="6020">
                  <c:v>0.18454299301140509</c:v>
                </c:pt>
                <c:pt idx="6021">
                  <c:v>0.17114368580848804</c:v>
                </c:pt>
                <c:pt idx="6022">
                  <c:v>0.1845929371809234</c:v>
                </c:pt>
                <c:pt idx="6023">
                  <c:v>0.19794230021443582</c:v>
                </c:pt>
                <c:pt idx="6024">
                  <c:v>0.17119362997789267</c:v>
                </c:pt>
                <c:pt idx="6025">
                  <c:v>0.18454299301151877</c:v>
                </c:pt>
                <c:pt idx="6026">
                  <c:v>0.19799224438395413</c:v>
                </c:pt>
                <c:pt idx="6027">
                  <c:v>0.21134160741746655</c:v>
                </c:pt>
                <c:pt idx="6028">
                  <c:v>0.21134160741746655</c:v>
                </c:pt>
                <c:pt idx="6029">
                  <c:v>0.22479085879001559</c:v>
                </c:pt>
                <c:pt idx="6030">
                  <c:v>0.17114368580848804</c:v>
                </c:pt>
                <c:pt idx="6031">
                  <c:v>0.1845929371809234</c:v>
                </c:pt>
                <c:pt idx="6032">
                  <c:v>0.17119362997800636</c:v>
                </c:pt>
                <c:pt idx="6033">
                  <c:v>0.18454299301151877</c:v>
                </c:pt>
                <c:pt idx="6034">
                  <c:v>0.19799224438395413</c:v>
                </c:pt>
                <c:pt idx="6035">
                  <c:v>0.21134160741746655</c:v>
                </c:pt>
                <c:pt idx="6036">
                  <c:v>0.22479085879001559</c:v>
                </c:pt>
                <c:pt idx="6037">
                  <c:v>0.23814022182352801</c:v>
                </c:pt>
                <c:pt idx="6038">
                  <c:v>0.17114368580837436</c:v>
                </c:pt>
                <c:pt idx="6039">
                  <c:v>0.17119362997800636</c:v>
                </c:pt>
                <c:pt idx="6040">
                  <c:v>0.18454299301140509</c:v>
                </c:pt>
                <c:pt idx="6041">
                  <c:v>0.19799224438395413</c:v>
                </c:pt>
                <c:pt idx="6042">
                  <c:v>0.21134160741758024</c:v>
                </c:pt>
                <c:pt idx="6043">
                  <c:v>0.22479085879001559</c:v>
                </c:pt>
                <c:pt idx="6044">
                  <c:v>0.23814022182352801</c:v>
                </c:pt>
                <c:pt idx="6045">
                  <c:v>0.25158947319607705</c:v>
                </c:pt>
                <c:pt idx="6046">
                  <c:v>0.1845929371809234</c:v>
                </c:pt>
                <c:pt idx="6047">
                  <c:v>0.19794230021443582</c:v>
                </c:pt>
                <c:pt idx="6048">
                  <c:v>0.21139155158698486</c:v>
                </c:pt>
                <c:pt idx="6049">
                  <c:v>0.18454299301151877</c:v>
                </c:pt>
                <c:pt idx="6050">
                  <c:v>0.19799224438395413</c:v>
                </c:pt>
                <c:pt idx="6051">
                  <c:v>0.21134160741746655</c:v>
                </c:pt>
                <c:pt idx="6052">
                  <c:v>0.22479085879001559</c:v>
                </c:pt>
                <c:pt idx="6053">
                  <c:v>0.22479085879001559</c:v>
                </c:pt>
                <c:pt idx="6054">
                  <c:v>0.23814022182352801</c:v>
                </c:pt>
                <c:pt idx="6055">
                  <c:v>0.1845929371809234</c:v>
                </c:pt>
                <c:pt idx="6056">
                  <c:v>0.19794230021443582</c:v>
                </c:pt>
                <c:pt idx="6057">
                  <c:v>0.18454299301151877</c:v>
                </c:pt>
                <c:pt idx="6058">
                  <c:v>0.19799224438395413</c:v>
                </c:pt>
                <c:pt idx="6059">
                  <c:v>0.21134160741746655</c:v>
                </c:pt>
                <c:pt idx="6060">
                  <c:v>0.22479085879001559</c:v>
                </c:pt>
                <c:pt idx="6061">
                  <c:v>0.23814022182352801</c:v>
                </c:pt>
                <c:pt idx="6062">
                  <c:v>0.25158947319607705</c:v>
                </c:pt>
                <c:pt idx="6063">
                  <c:v>0.1845929371809234</c:v>
                </c:pt>
                <c:pt idx="6064">
                  <c:v>0.18454299301140509</c:v>
                </c:pt>
                <c:pt idx="6065">
                  <c:v>0.19799224438395413</c:v>
                </c:pt>
                <c:pt idx="6066">
                  <c:v>0.21134160741758024</c:v>
                </c:pt>
                <c:pt idx="6067">
                  <c:v>0.22479085879001559</c:v>
                </c:pt>
                <c:pt idx="6068">
                  <c:v>0.23814022182352801</c:v>
                </c:pt>
                <c:pt idx="6069">
                  <c:v>0.25158947319607705</c:v>
                </c:pt>
                <c:pt idx="6070">
                  <c:v>0.26493883622958947</c:v>
                </c:pt>
                <c:pt idx="6071">
                  <c:v>0.18454299301151877</c:v>
                </c:pt>
                <c:pt idx="6072">
                  <c:v>0.19799224438395413</c:v>
                </c:pt>
                <c:pt idx="6073">
                  <c:v>0.17114368580848804</c:v>
                </c:pt>
                <c:pt idx="6074">
                  <c:v>0.1845929371809234</c:v>
                </c:pt>
                <c:pt idx="6075">
                  <c:v>0.19794230021443582</c:v>
                </c:pt>
                <c:pt idx="6076">
                  <c:v>0.21139155158698486</c:v>
                </c:pt>
                <c:pt idx="6077">
                  <c:v>0.21139155158698486</c:v>
                </c:pt>
                <c:pt idx="6078">
                  <c:v>0.22474091462049728</c:v>
                </c:pt>
                <c:pt idx="6079">
                  <c:v>0.17119362997800636</c:v>
                </c:pt>
                <c:pt idx="6080">
                  <c:v>0.18454299301151877</c:v>
                </c:pt>
                <c:pt idx="6081">
                  <c:v>0.17114368580837436</c:v>
                </c:pt>
                <c:pt idx="6082">
                  <c:v>0.1845929371809234</c:v>
                </c:pt>
                <c:pt idx="6083">
                  <c:v>0.1979423002145495</c:v>
                </c:pt>
                <c:pt idx="6084">
                  <c:v>0.21139155158698486</c:v>
                </c:pt>
                <c:pt idx="6085">
                  <c:v>0.22474091462049728</c:v>
                </c:pt>
                <c:pt idx="6086">
                  <c:v>0.23819016599304632</c:v>
                </c:pt>
                <c:pt idx="6087">
                  <c:v>0.17119362997800636</c:v>
                </c:pt>
                <c:pt idx="6088">
                  <c:v>0.17114368580837436</c:v>
                </c:pt>
                <c:pt idx="6089">
                  <c:v>0.18459293718103709</c:v>
                </c:pt>
                <c:pt idx="6090">
                  <c:v>0.19794230021443582</c:v>
                </c:pt>
                <c:pt idx="6091">
                  <c:v>0.21139155158698486</c:v>
                </c:pt>
                <c:pt idx="6092">
                  <c:v>0.22474091462049728</c:v>
                </c:pt>
                <c:pt idx="6093">
                  <c:v>0.23819016599304632</c:v>
                </c:pt>
                <c:pt idx="6094">
                  <c:v>0.25153952902655874</c:v>
                </c:pt>
                <c:pt idx="6095">
                  <c:v>0.21134160741746655</c:v>
                </c:pt>
                <c:pt idx="6096">
                  <c:v>0.1845929371809234</c:v>
                </c:pt>
                <c:pt idx="6097">
                  <c:v>0.19794230021443582</c:v>
                </c:pt>
                <c:pt idx="6098">
                  <c:v>0.21139155158698486</c:v>
                </c:pt>
                <c:pt idx="6099">
                  <c:v>0.22474091462049728</c:v>
                </c:pt>
                <c:pt idx="6100">
                  <c:v>0.22474091462049728</c:v>
                </c:pt>
                <c:pt idx="6101">
                  <c:v>0.23819016599304632</c:v>
                </c:pt>
                <c:pt idx="6102">
                  <c:v>0.18454299301151877</c:v>
                </c:pt>
                <c:pt idx="6103">
                  <c:v>0.19799224438395413</c:v>
                </c:pt>
                <c:pt idx="6104">
                  <c:v>0.1845929371809234</c:v>
                </c:pt>
                <c:pt idx="6105">
                  <c:v>0.1979423002145495</c:v>
                </c:pt>
                <c:pt idx="6106">
                  <c:v>0.21139155158698486</c:v>
                </c:pt>
                <c:pt idx="6107">
                  <c:v>0.22474091462049728</c:v>
                </c:pt>
                <c:pt idx="6108">
                  <c:v>0.23819016599304632</c:v>
                </c:pt>
                <c:pt idx="6109">
                  <c:v>0.25153952902655874</c:v>
                </c:pt>
                <c:pt idx="6110">
                  <c:v>0.18454299301140509</c:v>
                </c:pt>
                <c:pt idx="6111">
                  <c:v>0.18459293718103709</c:v>
                </c:pt>
                <c:pt idx="6112">
                  <c:v>0.19794230021443582</c:v>
                </c:pt>
                <c:pt idx="6113">
                  <c:v>0.21139155158698486</c:v>
                </c:pt>
                <c:pt idx="6114">
                  <c:v>0.22474091462049728</c:v>
                </c:pt>
                <c:pt idx="6115">
                  <c:v>0.23819016599304632</c:v>
                </c:pt>
                <c:pt idx="6116">
                  <c:v>0.25153952902655874</c:v>
                </c:pt>
                <c:pt idx="6117">
                  <c:v>0.26498878039910778</c:v>
                </c:pt>
                <c:pt idx="6118">
                  <c:v>0.19794230021443582</c:v>
                </c:pt>
                <c:pt idx="6119">
                  <c:v>0.21139155158698486</c:v>
                </c:pt>
                <c:pt idx="6120">
                  <c:v>0.22474091462049728</c:v>
                </c:pt>
                <c:pt idx="6121">
                  <c:v>0.23819016599304632</c:v>
                </c:pt>
                <c:pt idx="6122">
                  <c:v>0.23819016599304632</c:v>
                </c:pt>
                <c:pt idx="6123">
                  <c:v>0.25153952902655874</c:v>
                </c:pt>
                <c:pt idx="6124">
                  <c:v>0.19799224438395413</c:v>
                </c:pt>
                <c:pt idx="6125">
                  <c:v>0.21134160741746655</c:v>
                </c:pt>
                <c:pt idx="6126">
                  <c:v>0.1979423002145495</c:v>
                </c:pt>
                <c:pt idx="6127">
                  <c:v>0.21139155158698486</c:v>
                </c:pt>
                <c:pt idx="6128">
                  <c:v>0.22474091462049728</c:v>
                </c:pt>
                <c:pt idx="6129">
                  <c:v>0.23819016599304632</c:v>
                </c:pt>
                <c:pt idx="6130">
                  <c:v>0.25153952902655874</c:v>
                </c:pt>
                <c:pt idx="6131">
                  <c:v>0.26498878039910778</c:v>
                </c:pt>
                <c:pt idx="6132">
                  <c:v>0.19799224438395413</c:v>
                </c:pt>
                <c:pt idx="6133">
                  <c:v>0.19794230021443582</c:v>
                </c:pt>
                <c:pt idx="6134">
                  <c:v>0.21139155158698486</c:v>
                </c:pt>
                <c:pt idx="6135">
                  <c:v>0.22474091462049728</c:v>
                </c:pt>
                <c:pt idx="6136">
                  <c:v>0.23819016599304632</c:v>
                </c:pt>
                <c:pt idx="6137">
                  <c:v>0.25153952902655874</c:v>
                </c:pt>
                <c:pt idx="6138">
                  <c:v>0.26498878039910778</c:v>
                </c:pt>
                <c:pt idx="6139">
                  <c:v>0.2783381434326202</c:v>
                </c:pt>
                <c:pt idx="6140">
                  <c:v>0.18454299301151877</c:v>
                </c:pt>
                <c:pt idx="6141">
                  <c:v>0.19799224438395413</c:v>
                </c:pt>
                <c:pt idx="6142">
                  <c:v>0.21134160741746655</c:v>
                </c:pt>
                <c:pt idx="6143">
                  <c:v>0.21134160741746655</c:v>
                </c:pt>
                <c:pt idx="6144">
                  <c:v>0.22479085879001559</c:v>
                </c:pt>
                <c:pt idx="6145">
                  <c:v>0.17114368580837436</c:v>
                </c:pt>
                <c:pt idx="6146">
                  <c:v>0.1845929371809234</c:v>
                </c:pt>
                <c:pt idx="6147">
                  <c:v>0.17119362997800636</c:v>
                </c:pt>
                <c:pt idx="6148">
                  <c:v>0.18454299301140509</c:v>
                </c:pt>
                <c:pt idx="6149">
                  <c:v>0.19799224438395413</c:v>
                </c:pt>
                <c:pt idx="6150">
                  <c:v>0.21134160741758024</c:v>
                </c:pt>
                <c:pt idx="6151">
                  <c:v>0.22479085879001559</c:v>
                </c:pt>
                <c:pt idx="6152">
                  <c:v>0.23814022182352801</c:v>
                </c:pt>
                <c:pt idx="6153">
                  <c:v>0.17114368580837436</c:v>
                </c:pt>
                <c:pt idx="6154">
                  <c:v>0.17119362997800636</c:v>
                </c:pt>
                <c:pt idx="6155">
                  <c:v>0.18454299301140509</c:v>
                </c:pt>
                <c:pt idx="6156">
                  <c:v>0.19799224438395413</c:v>
                </c:pt>
                <c:pt idx="6157">
                  <c:v>0.21134160741746655</c:v>
                </c:pt>
                <c:pt idx="6158">
                  <c:v>0.22479085879001559</c:v>
                </c:pt>
                <c:pt idx="6159">
                  <c:v>0.23814022182352801</c:v>
                </c:pt>
                <c:pt idx="6160">
                  <c:v>0.25158947319607705</c:v>
                </c:pt>
                <c:pt idx="6161">
                  <c:v>0.21134160741746655</c:v>
                </c:pt>
                <c:pt idx="6162">
                  <c:v>0.22479085879001559</c:v>
                </c:pt>
                <c:pt idx="6163">
                  <c:v>0.22479085879001559</c:v>
                </c:pt>
                <c:pt idx="6164">
                  <c:v>0.23814022182352801</c:v>
                </c:pt>
                <c:pt idx="6165">
                  <c:v>0.1845929371809234</c:v>
                </c:pt>
                <c:pt idx="6166">
                  <c:v>0.1979423002145495</c:v>
                </c:pt>
                <c:pt idx="6167">
                  <c:v>0.18454299301140509</c:v>
                </c:pt>
                <c:pt idx="6168">
                  <c:v>0.19799224438395413</c:v>
                </c:pt>
                <c:pt idx="6169">
                  <c:v>0.21134160741758024</c:v>
                </c:pt>
                <c:pt idx="6170">
                  <c:v>0.22479085879001559</c:v>
                </c:pt>
                <c:pt idx="6171">
                  <c:v>0.23814022182352801</c:v>
                </c:pt>
                <c:pt idx="6172">
                  <c:v>0.25158947319607705</c:v>
                </c:pt>
                <c:pt idx="6173">
                  <c:v>0.18459293718103709</c:v>
                </c:pt>
                <c:pt idx="6174">
                  <c:v>0.18454299301140509</c:v>
                </c:pt>
                <c:pt idx="6175">
                  <c:v>0.19799224438395413</c:v>
                </c:pt>
                <c:pt idx="6176">
                  <c:v>0.21134160741746655</c:v>
                </c:pt>
                <c:pt idx="6177">
                  <c:v>0.22479085879001559</c:v>
                </c:pt>
                <c:pt idx="6178">
                  <c:v>0.23814022182352801</c:v>
                </c:pt>
                <c:pt idx="6179">
                  <c:v>0.25158947319607705</c:v>
                </c:pt>
                <c:pt idx="6180">
                  <c:v>0.26493883622958947</c:v>
                </c:pt>
                <c:pt idx="6181">
                  <c:v>0.23814022182352801</c:v>
                </c:pt>
                <c:pt idx="6182">
                  <c:v>0.23814022182352801</c:v>
                </c:pt>
                <c:pt idx="6183">
                  <c:v>0.25158947319607705</c:v>
                </c:pt>
                <c:pt idx="6184">
                  <c:v>0.1979423002145495</c:v>
                </c:pt>
                <c:pt idx="6185">
                  <c:v>0.21139155158698486</c:v>
                </c:pt>
                <c:pt idx="6186">
                  <c:v>0.19799224438395413</c:v>
                </c:pt>
                <c:pt idx="6187">
                  <c:v>0.21134160741758024</c:v>
                </c:pt>
                <c:pt idx="6188">
                  <c:v>0.22479085879001559</c:v>
                </c:pt>
                <c:pt idx="6189">
                  <c:v>0.23814022182352801</c:v>
                </c:pt>
                <c:pt idx="6190">
                  <c:v>0.25158947319607705</c:v>
                </c:pt>
                <c:pt idx="6191">
                  <c:v>0.26493883622958947</c:v>
                </c:pt>
                <c:pt idx="6192">
                  <c:v>0.19794230021443582</c:v>
                </c:pt>
                <c:pt idx="6193">
                  <c:v>0.19799224438395413</c:v>
                </c:pt>
                <c:pt idx="6194">
                  <c:v>0.21134160741746655</c:v>
                </c:pt>
                <c:pt idx="6195">
                  <c:v>0.22479085879001559</c:v>
                </c:pt>
                <c:pt idx="6196">
                  <c:v>0.23814022182352801</c:v>
                </c:pt>
                <c:pt idx="6197">
                  <c:v>0.25158947319607705</c:v>
                </c:pt>
                <c:pt idx="6198">
                  <c:v>0.26493883622958947</c:v>
                </c:pt>
                <c:pt idx="6199">
                  <c:v>0.27838808760213851</c:v>
                </c:pt>
                <c:pt idx="6200">
                  <c:v>0.25158947319607705</c:v>
                </c:pt>
                <c:pt idx="6201">
                  <c:v>0.26493883622958947</c:v>
                </c:pt>
                <c:pt idx="6202">
                  <c:v>0.21139155158698486</c:v>
                </c:pt>
                <c:pt idx="6203">
                  <c:v>0.22474091462049728</c:v>
                </c:pt>
                <c:pt idx="6204">
                  <c:v>0.21134160741758024</c:v>
                </c:pt>
                <c:pt idx="6205">
                  <c:v>0.22479085879001559</c:v>
                </c:pt>
                <c:pt idx="6206">
                  <c:v>0.23814022182352801</c:v>
                </c:pt>
                <c:pt idx="6207">
                  <c:v>0.25158947319607705</c:v>
                </c:pt>
                <c:pt idx="6208">
                  <c:v>0.26493883622958947</c:v>
                </c:pt>
                <c:pt idx="6209">
                  <c:v>0.27838808760202483</c:v>
                </c:pt>
                <c:pt idx="6210">
                  <c:v>0.21139155158698486</c:v>
                </c:pt>
                <c:pt idx="6211">
                  <c:v>0.21134160741746655</c:v>
                </c:pt>
                <c:pt idx="6212">
                  <c:v>0.22479085879001559</c:v>
                </c:pt>
                <c:pt idx="6213">
                  <c:v>0.23814022182352801</c:v>
                </c:pt>
                <c:pt idx="6214">
                  <c:v>0.25158947319607705</c:v>
                </c:pt>
                <c:pt idx="6215">
                  <c:v>0.26493883622958947</c:v>
                </c:pt>
                <c:pt idx="6216">
                  <c:v>0.27838808760213851</c:v>
                </c:pt>
                <c:pt idx="6217">
                  <c:v>0.29173745063565093</c:v>
                </c:pt>
                <c:pt idx="6218">
                  <c:v>0.26493883622958947</c:v>
                </c:pt>
                <c:pt idx="6219">
                  <c:v>0.21139155158698486</c:v>
                </c:pt>
                <c:pt idx="6220">
                  <c:v>0.22474091462049728</c:v>
                </c:pt>
                <c:pt idx="6221">
                  <c:v>0.21134160741758024</c:v>
                </c:pt>
                <c:pt idx="6222">
                  <c:v>0.22479085879001559</c:v>
                </c:pt>
                <c:pt idx="6223">
                  <c:v>0.23814022182352801</c:v>
                </c:pt>
                <c:pt idx="6224">
                  <c:v>0.25158947319607705</c:v>
                </c:pt>
                <c:pt idx="6225">
                  <c:v>0.26493883622958947</c:v>
                </c:pt>
                <c:pt idx="6226">
                  <c:v>0.27838808760202483</c:v>
                </c:pt>
                <c:pt idx="6227">
                  <c:v>0.21139155158698486</c:v>
                </c:pt>
                <c:pt idx="6228">
                  <c:v>0.21134160741746655</c:v>
                </c:pt>
                <c:pt idx="6229">
                  <c:v>0.22479085879001559</c:v>
                </c:pt>
                <c:pt idx="6230">
                  <c:v>0.23814022182352801</c:v>
                </c:pt>
                <c:pt idx="6231">
                  <c:v>0.25158947319607705</c:v>
                </c:pt>
                <c:pt idx="6232">
                  <c:v>0.26493883622958947</c:v>
                </c:pt>
                <c:pt idx="6233">
                  <c:v>0.27838808760213851</c:v>
                </c:pt>
                <c:pt idx="6234">
                  <c:v>0.29173745063565093</c:v>
                </c:pt>
                <c:pt idx="6235">
                  <c:v>0.22474091462049728</c:v>
                </c:pt>
                <c:pt idx="6236">
                  <c:v>0.23819016599304632</c:v>
                </c:pt>
                <c:pt idx="6237">
                  <c:v>0.22479085879001559</c:v>
                </c:pt>
                <c:pt idx="6238">
                  <c:v>0.23814022182352801</c:v>
                </c:pt>
                <c:pt idx="6239">
                  <c:v>0.25158947319607705</c:v>
                </c:pt>
                <c:pt idx="6240">
                  <c:v>0.26493883622958947</c:v>
                </c:pt>
                <c:pt idx="6241">
                  <c:v>0.27838808760202483</c:v>
                </c:pt>
                <c:pt idx="6242">
                  <c:v>0.29173745063565093</c:v>
                </c:pt>
                <c:pt idx="6243">
                  <c:v>0.22474091462049728</c:v>
                </c:pt>
                <c:pt idx="6244">
                  <c:v>0.22479085879001559</c:v>
                </c:pt>
                <c:pt idx="6245">
                  <c:v>0.23814022182352801</c:v>
                </c:pt>
                <c:pt idx="6246">
                  <c:v>0.25158947319607705</c:v>
                </c:pt>
                <c:pt idx="6247">
                  <c:v>0.26493883622958947</c:v>
                </c:pt>
                <c:pt idx="6248">
                  <c:v>0.27838808760213851</c:v>
                </c:pt>
                <c:pt idx="6249">
                  <c:v>0.29173745063565093</c:v>
                </c:pt>
                <c:pt idx="6250">
                  <c:v>0.30518670200808629</c:v>
                </c:pt>
                <c:pt idx="6251">
                  <c:v>0.18454299301140509</c:v>
                </c:pt>
                <c:pt idx="6252">
                  <c:v>0.17114368580837436</c:v>
                </c:pt>
                <c:pt idx="6253">
                  <c:v>0.18459293718103709</c:v>
                </c:pt>
                <c:pt idx="6254">
                  <c:v>0.19794230021443582</c:v>
                </c:pt>
                <c:pt idx="6255">
                  <c:v>0.21139155158698486</c:v>
                </c:pt>
                <c:pt idx="6256">
                  <c:v>0.22474091462049728</c:v>
                </c:pt>
                <c:pt idx="6257">
                  <c:v>0.23819016599304632</c:v>
                </c:pt>
                <c:pt idx="6258">
                  <c:v>0.17119362997800636</c:v>
                </c:pt>
                <c:pt idx="6259">
                  <c:v>0.17114368580837436</c:v>
                </c:pt>
                <c:pt idx="6260">
                  <c:v>0.18459293718103709</c:v>
                </c:pt>
                <c:pt idx="6261">
                  <c:v>0.19794230021443582</c:v>
                </c:pt>
                <c:pt idx="6262">
                  <c:v>0.21139155158698486</c:v>
                </c:pt>
                <c:pt idx="6263">
                  <c:v>0.22474091462049728</c:v>
                </c:pt>
                <c:pt idx="6264">
                  <c:v>0.23819016599304632</c:v>
                </c:pt>
                <c:pt idx="6265">
                  <c:v>0.25153952902655874</c:v>
                </c:pt>
                <c:pt idx="6266">
                  <c:v>0.18459293718103709</c:v>
                </c:pt>
                <c:pt idx="6267">
                  <c:v>0.19794230021443582</c:v>
                </c:pt>
                <c:pt idx="6268">
                  <c:v>0.21139155158698486</c:v>
                </c:pt>
                <c:pt idx="6269">
                  <c:v>0.22474091462049728</c:v>
                </c:pt>
                <c:pt idx="6270">
                  <c:v>0.23819016599304632</c:v>
                </c:pt>
                <c:pt idx="6271">
                  <c:v>0.25153952902655874</c:v>
                </c:pt>
                <c:pt idx="6272">
                  <c:v>0.18454299301140509</c:v>
                </c:pt>
                <c:pt idx="6273">
                  <c:v>0.18459293718103709</c:v>
                </c:pt>
                <c:pt idx="6274">
                  <c:v>0.19794230021443582</c:v>
                </c:pt>
                <c:pt idx="6275">
                  <c:v>0.21139155158698486</c:v>
                </c:pt>
                <c:pt idx="6276">
                  <c:v>0.22474091462049728</c:v>
                </c:pt>
                <c:pt idx="6277">
                  <c:v>0.23819016599304632</c:v>
                </c:pt>
                <c:pt idx="6278">
                  <c:v>0.25153952902655874</c:v>
                </c:pt>
                <c:pt idx="6279">
                  <c:v>0.26498878039910778</c:v>
                </c:pt>
                <c:pt idx="6280">
                  <c:v>0.18454299301140509</c:v>
                </c:pt>
                <c:pt idx="6281">
                  <c:v>0.19799224438395413</c:v>
                </c:pt>
                <c:pt idx="6282">
                  <c:v>0.21134160741746655</c:v>
                </c:pt>
                <c:pt idx="6283">
                  <c:v>0.22479085879001559</c:v>
                </c:pt>
                <c:pt idx="6284">
                  <c:v>0.23814022182352801</c:v>
                </c:pt>
                <c:pt idx="6285">
                  <c:v>0.17114368580837436</c:v>
                </c:pt>
                <c:pt idx="6286">
                  <c:v>0.17119362997800636</c:v>
                </c:pt>
                <c:pt idx="6287">
                  <c:v>0.18454299301140509</c:v>
                </c:pt>
                <c:pt idx="6288">
                  <c:v>0.19799224438406782</c:v>
                </c:pt>
                <c:pt idx="6289">
                  <c:v>0.21134160741746655</c:v>
                </c:pt>
                <c:pt idx="6290">
                  <c:v>0.22479085879001559</c:v>
                </c:pt>
                <c:pt idx="6291">
                  <c:v>0.23814022182341432</c:v>
                </c:pt>
                <c:pt idx="6292">
                  <c:v>0.25158947319607705</c:v>
                </c:pt>
                <c:pt idx="6293">
                  <c:v>0.21134160741746655</c:v>
                </c:pt>
                <c:pt idx="6294">
                  <c:v>0.22479085879001559</c:v>
                </c:pt>
                <c:pt idx="6295">
                  <c:v>0.23814022182352801</c:v>
                </c:pt>
                <c:pt idx="6296">
                  <c:v>0.25158947319607705</c:v>
                </c:pt>
                <c:pt idx="6297">
                  <c:v>0.18459293718103709</c:v>
                </c:pt>
                <c:pt idx="6298">
                  <c:v>0.18454299301140509</c:v>
                </c:pt>
                <c:pt idx="6299">
                  <c:v>0.19799224438406782</c:v>
                </c:pt>
                <c:pt idx="6300">
                  <c:v>0.21134160741746655</c:v>
                </c:pt>
                <c:pt idx="6301">
                  <c:v>0.22479085879001559</c:v>
                </c:pt>
                <c:pt idx="6302">
                  <c:v>0.23814022182341432</c:v>
                </c:pt>
                <c:pt idx="6303">
                  <c:v>0.25158947319607705</c:v>
                </c:pt>
                <c:pt idx="6304">
                  <c:v>0.26493883622958947</c:v>
                </c:pt>
                <c:pt idx="6305">
                  <c:v>0.23814022182352801</c:v>
                </c:pt>
                <c:pt idx="6306">
                  <c:v>0.25158947319607705</c:v>
                </c:pt>
                <c:pt idx="6307">
                  <c:v>0.26493883622958947</c:v>
                </c:pt>
                <c:pt idx="6308">
                  <c:v>0.19794230021443582</c:v>
                </c:pt>
                <c:pt idx="6309">
                  <c:v>0.19799224438406782</c:v>
                </c:pt>
                <c:pt idx="6310">
                  <c:v>0.21134160741746655</c:v>
                </c:pt>
                <c:pt idx="6311">
                  <c:v>0.22479085879001559</c:v>
                </c:pt>
                <c:pt idx="6312">
                  <c:v>0.23814022182341432</c:v>
                </c:pt>
                <c:pt idx="6313">
                  <c:v>0.25158947319607705</c:v>
                </c:pt>
                <c:pt idx="6314">
                  <c:v>0.26493883622958947</c:v>
                </c:pt>
                <c:pt idx="6315">
                  <c:v>0.27838808760213851</c:v>
                </c:pt>
                <c:pt idx="6316">
                  <c:v>0.26493883622958947</c:v>
                </c:pt>
                <c:pt idx="6317">
                  <c:v>0.27838808760213851</c:v>
                </c:pt>
                <c:pt idx="6318">
                  <c:v>0.21139155158698486</c:v>
                </c:pt>
                <c:pt idx="6319">
                  <c:v>0.21134160741746655</c:v>
                </c:pt>
                <c:pt idx="6320">
                  <c:v>0.22479085879001559</c:v>
                </c:pt>
                <c:pt idx="6321">
                  <c:v>0.23814022182341432</c:v>
                </c:pt>
                <c:pt idx="6322">
                  <c:v>0.25158947319607705</c:v>
                </c:pt>
                <c:pt idx="6323">
                  <c:v>0.26493883622958947</c:v>
                </c:pt>
                <c:pt idx="6324">
                  <c:v>0.27838808760213851</c:v>
                </c:pt>
                <c:pt idx="6325">
                  <c:v>0.29173745063565093</c:v>
                </c:pt>
                <c:pt idx="6326">
                  <c:v>0.29173745063565093</c:v>
                </c:pt>
                <c:pt idx="6327">
                  <c:v>0.22474091462049728</c:v>
                </c:pt>
                <c:pt idx="6328">
                  <c:v>0.22479085879001559</c:v>
                </c:pt>
                <c:pt idx="6329">
                  <c:v>0.23814022182341432</c:v>
                </c:pt>
                <c:pt idx="6330">
                  <c:v>0.25158947319607705</c:v>
                </c:pt>
                <c:pt idx="6331">
                  <c:v>0.26493883622958947</c:v>
                </c:pt>
                <c:pt idx="6332">
                  <c:v>0.27838808760213851</c:v>
                </c:pt>
                <c:pt idx="6333">
                  <c:v>0.29173745063565093</c:v>
                </c:pt>
                <c:pt idx="6334">
                  <c:v>0.30518670200808629</c:v>
                </c:pt>
                <c:pt idx="6335">
                  <c:v>0.23819016599304632</c:v>
                </c:pt>
                <c:pt idx="6336">
                  <c:v>0.23814022182341432</c:v>
                </c:pt>
                <c:pt idx="6337">
                  <c:v>0.25158947319607705</c:v>
                </c:pt>
                <c:pt idx="6338">
                  <c:v>0.26493883622958947</c:v>
                </c:pt>
                <c:pt idx="6339">
                  <c:v>0.27838808760213851</c:v>
                </c:pt>
                <c:pt idx="6340">
                  <c:v>0.29173745063565093</c:v>
                </c:pt>
                <c:pt idx="6341">
                  <c:v>0.30518670200808629</c:v>
                </c:pt>
                <c:pt idx="6342">
                  <c:v>0.31853606504171239</c:v>
                </c:pt>
                <c:pt idx="6343">
                  <c:v>0.17114368580837436</c:v>
                </c:pt>
                <c:pt idx="6344">
                  <c:v>0.18459293718103709</c:v>
                </c:pt>
                <c:pt idx="6345">
                  <c:v>0.19794230021443582</c:v>
                </c:pt>
                <c:pt idx="6346">
                  <c:v>0.21139155158709855</c:v>
                </c:pt>
                <c:pt idx="6347">
                  <c:v>0.22474091462049728</c:v>
                </c:pt>
                <c:pt idx="6348">
                  <c:v>0.23819016599304632</c:v>
                </c:pt>
                <c:pt idx="6349">
                  <c:v>0.25153952902644505</c:v>
                </c:pt>
                <c:pt idx="6350">
                  <c:v>0.18454299301140509</c:v>
                </c:pt>
                <c:pt idx="6351">
                  <c:v>0.19799224438406782</c:v>
                </c:pt>
                <c:pt idx="6352">
                  <c:v>0.21134160741746655</c:v>
                </c:pt>
                <c:pt idx="6353">
                  <c:v>0.22479085879001559</c:v>
                </c:pt>
                <c:pt idx="6354">
                  <c:v>0.23814022182352801</c:v>
                </c:pt>
                <c:pt idx="6355">
                  <c:v>0.25158947319607705</c:v>
                </c:pt>
                <c:pt idx="6356">
                  <c:v>0.21134160741746655</c:v>
                </c:pt>
                <c:pt idx="6357">
                  <c:v>0.22479085879001559</c:v>
                </c:pt>
                <c:pt idx="6358">
                  <c:v>0.23814022182352801</c:v>
                </c:pt>
                <c:pt idx="6359">
                  <c:v>0.25158947319607705</c:v>
                </c:pt>
                <c:pt idx="6360">
                  <c:v>0.26493883622947578</c:v>
                </c:pt>
                <c:pt idx="6361">
                  <c:v>0.23814022182352801</c:v>
                </c:pt>
                <c:pt idx="6362">
                  <c:v>0.25158947319607705</c:v>
                </c:pt>
                <c:pt idx="6363">
                  <c:v>0.26493883622947578</c:v>
                </c:pt>
                <c:pt idx="6364">
                  <c:v>0.27838808760213851</c:v>
                </c:pt>
                <c:pt idx="6365">
                  <c:v>0.26493883622947578</c:v>
                </c:pt>
                <c:pt idx="6366">
                  <c:v>0.27838808760213851</c:v>
                </c:pt>
                <c:pt idx="6367">
                  <c:v>0.29173745063565093</c:v>
                </c:pt>
                <c:pt idx="6368">
                  <c:v>0.29173745063565093</c:v>
                </c:pt>
                <c:pt idx="6369">
                  <c:v>0.30518670200808629</c:v>
                </c:pt>
                <c:pt idx="6370">
                  <c:v>0.31853606504171239</c:v>
                </c:pt>
                <c:pt idx="6371">
                  <c:v>0.21139155158698486</c:v>
                </c:pt>
                <c:pt idx="6372">
                  <c:v>0.22474091462049728</c:v>
                </c:pt>
                <c:pt idx="6373">
                  <c:v>0.18454299301151877</c:v>
                </c:pt>
                <c:pt idx="6374">
                  <c:v>0.18459293718103709</c:v>
                </c:pt>
                <c:pt idx="6375">
                  <c:v>0.19799224438395413</c:v>
                </c:pt>
                <c:pt idx="6376">
                  <c:v>0.21134160741746655</c:v>
                </c:pt>
                <c:pt idx="6377">
                  <c:v>0.17114368580837436</c:v>
                </c:pt>
                <c:pt idx="6378">
                  <c:v>0.17119362997800636</c:v>
                </c:pt>
                <c:pt idx="6379">
                  <c:v>0.21134160741746655</c:v>
                </c:pt>
                <c:pt idx="6380">
                  <c:v>0.22479085879001559</c:v>
                </c:pt>
                <c:pt idx="6381">
                  <c:v>0.1845929371809234</c:v>
                </c:pt>
                <c:pt idx="6382">
                  <c:v>0.18454299301140509</c:v>
                </c:pt>
                <c:pt idx="6383">
                  <c:v>0.22479085879001559</c:v>
                </c:pt>
                <c:pt idx="6384">
                  <c:v>0.23814022182352801</c:v>
                </c:pt>
                <c:pt idx="6385">
                  <c:v>0.1979423002145495</c:v>
                </c:pt>
                <c:pt idx="6386">
                  <c:v>0.19799224438395413</c:v>
                </c:pt>
                <c:pt idx="6387">
                  <c:v>0.1979423002145495</c:v>
                </c:pt>
                <c:pt idx="6388">
                  <c:v>0.21139155158698486</c:v>
                </c:pt>
                <c:pt idx="6389">
                  <c:v>0.17119362997800636</c:v>
                </c:pt>
                <c:pt idx="6390">
                  <c:v>0.17114368580837436</c:v>
                </c:pt>
                <c:pt idx="6391">
                  <c:v>0.21139155158698486</c:v>
                </c:pt>
                <c:pt idx="6392">
                  <c:v>0.22474091462049728</c:v>
                </c:pt>
                <c:pt idx="6393">
                  <c:v>0.18454299301140509</c:v>
                </c:pt>
                <c:pt idx="6394">
                  <c:v>0.18459293718103709</c:v>
                </c:pt>
                <c:pt idx="6395">
                  <c:v>0.22474091462049728</c:v>
                </c:pt>
                <c:pt idx="6396">
                  <c:v>0.23819016599304632</c:v>
                </c:pt>
                <c:pt idx="6397">
                  <c:v>0.19799224438395413</c:v>
                </c:pt>
                <c:pt idx="6398">
                  <c:v>0.19794230021443582</c:v>
                </c:pt>
                <c:pt idx="6399">
                  <c:v>0.23819016599304632</c:v>
                </c:pt>
                <c:pt idx="6400">
                  <c:v>0.25153952902655874</c:v>
                </c:pt>
                <c:pt idx="6401">
                  <c:v>0.19799224438395413</c:v>
                </c:pt>
                <c:pt idx="6402">
                  <c:v>0.21134160741758024</c:v>
                </c:pt>
                <c:pt idx="6403">
                  <c:v>0.19794230021443582</c:v>
                </c:pt>
                <c:pt idx="6404">
                  <c:v>0.21139155158698486</c:v>
                </c:pt>
                <c:pt idx="6405">
                  <c:v>0.22474091462049728</c:v>
                </c:pt>
                <c:pt idx="6406">
                  <c:v>0.23819016599304632</c:v>
                </c:pt>
                <c:pt idx="6407">
                  <c:v>0.25153952902655874</c:v>
                </c:pt>
                <c:pt idx="6408">
                  <c:v>0.26498878039910778</c:v>
                </c:pt>
                <c:pt idx="6409">
                  <c:v>0.19799224438395413</c:v>
                </c:pt>
                <c:pt idx="6410">
                  <c:v>0.19794230021443582</c:v>
                </c:pt>
                <c:pt idx="6411">
                  <c:v>0.21139155158698486</c:v>
                </c:pt>
                <c:pt idx="6412">
                  <c:v>0.22474091462049728</c:v>
                </c:pt>
                <c:pt idx="6413">
                  <c:v>0.23819016599304632</c:v>
                </c:pt>
                <c:pt idx="6414">
                  <c:v>0.25153952902655874</c:v>
                </c:pt>
                <c:pt idx="6415">
                  <c:v>0.26498878039910778</c:v>
                </c:pt>
                <c:pt idx="6416">
                  <c:v>0.2783381434326202</c:v>
                </c:pt>
                <c:pt idx="6417">
                  <c:v>0.25153952902655874</c:v>
                </c:pt>
                <c:pt idx="6418">
                  <c:v>0.21134160741758024</c:v>
                </c:pt>
                <c:pt idx="6419">
                  <c:v>0.21139155158698486</c:v>
                </c:pt>
                <c:pt idx="6420">
                  <c:v>0.21134160741758024</c:v>
                </c:pt>
                <c:pt idx="6421">
                  <c:v>0.22479085879001559</c:v>
                </c:pt>
                <c:pt idx="6422">
                  <c:v>0.21139155158698486</c:v>
                </c:pt>
                <c:pt idx="6423">
                  <c:v>0.22474091462049728</c:v>
                </c:pt>
                <c:pt idx="6424">
                  <c:v>0.23819016599304632</c:v>
                </c:pt>
                <c:pt idx="6425">
                  <c:v>0.25153952902655874</c:v>
                </c:pt>
                <c:pt idx="6426">
                  <c:v>0.26498878039910778</c:v>
                </c:pt>
                <c:pt idx="6427">
                  <c:v>0.2783381434326202</c:v>
                </c:pt>
                <c:pt idx="6428">
                  <c:v>0.21134160741746655</c:v>
                </c:pt>
                <c:pt idx="6429">
                  <c:v>0.21139155158698486</c:v>
                </c:pt>
                <c:pt idx="6430">
                  <c:v>0.22474091462049728</c:v>
                </c:pt>
                <c:pt idx="6431">
                  <c:v>0.23819016599304632</c:v>
                </c:pt>
                <c:pt idx="6432">
                  <c:v>0.25153952902655874</c:v>
                </c:pt>
                <c:pt idx="6433">
                  <c:v>0.26498878039910778</c:v>
                </c:pt>
                <c:pt idx="6434">
                  <c:v>0.2783381434326202</c:v>
                </c:pt>
                <c:pt idx="6435">
                  <c:v>0.29178739480505556</c:v>
                </c:pt>
                <c:pt idx="6436">
                  <c:v>0.17114368580837436</c:v>
                </c:pt>
                <c:pt idx="6437">
                  <c:v>0.17119362997800636</c:v>
                </c:pt>
                <c:pt idx="6438">
                  <c:v>0.17119362997800636</c:v>
                </c:pt>
                <c:pt idx="6439">
                  <c:v>0.18454299301140509</c:v>
                </c:pt>
                <c:pt idx="6440">
                  <c:v>0.19799224438395413</c:v>
                </c:pt>
                <c:pt idx="6441">
                  <c:v>0.21134160741746655</c:v>
                </c:pt>
                <c:pt idx="6442">
                  <c:v>0.22479085879001559</c:v>
                </c:pt>
                <c:pt idx="6443">
                  <c:v>0.23814022182352801</c:v>
                </c:pt>
                <c:pt idx="6444">
                  <c:v>0.17114368580837436</c:v>
                </c:pt>
                <c:pt idx="6445">
                  <c:v>0.17119362997800636</c:v>
                </c:pt>
                <c:pt idx="6446">
                  <c:v>0.18454299301140509</c:v>
                </c:pt>
                <c:pt idx="6447">
                  <c:v>0.19799224438406782</c:v>
                </c:pt>
                <c:pt idx="6448">
                  <c:v>0.21134160741746655</c:v>
                </c:pt>
                <c:pt idx="6449">
                  <c:v>0.22479085879001559</c:v>
                </c:pt>
                <c:pt idx="6450">
                  <c:v>0.23814022182341432</c:v>
                </c:pt>
                <c:pt idx="6451">
                  <c:v>0.25158947319607705</c:v>
                </c:pt>
                <c:pt idx="6452">
                  <c:v>0.17114368580837436</c:v>
                </c:pt>
                <c:pt idx="6453">
                  <c:v>0.18459293718103709</c:v>
                </c:pt>
                <c:pt idx="6454">
                  <c:v>0.19794230021443582</c:v>
                </c:pt>
                <c:pt idx="6455">
                  <c:v>0.21139155158709855</c:v>
                </c:pt>
                <c:pt idx="6456">
                  <c:v>0.22474091462049728</c:v>
                </c:pt>
                <c:pt idx="6457">
                  <c:v>0.23819016599304632</c:v>
                </c:pt>
                <c:pt idx="6458">
                  <c:v>0.17119362997800636</c:v>
                </c:pt>
                <c:pt idx="6459">
                  <c:v>0.17114368580837436</c:v>
                </c:pt>
                <c:pt idx="6460">
                  <c:v>0.19794230021443582</c:v>
                </c:pt>
                <c:pt idx="6461">
                  <c:v>0.21139155158709855</c:v>
                </c:pt>
                <c:pt idx="6462">
                  <c:v>0.22474091462049728</c:v>
                </c:pt>
                <c:pt idx="6463">
                  <c:v>0.23819016599304632</c:v>
                </c:pt>
                <c:pt idx="6464">
                  <c:v>0.25153952902644505</c:v>
                </c:pt>
                <c:pt idx="6465">
                  <c:v>0.22474091462049728</c:v>
                </c:pt>
                <c:pt idx="6466">
                  <c:v>0.21134160741746655</c:v>
                </c:pt>
                <c:pt idx="6467">
                  <c:v>0.22479085879001559</c:v>
                </c:pt>
                <c:pt idx="6468">
                  <c:v>0.1845929371809234</c:v>
                </c:pt>
                <c:pt idx="6469">
                  <c:v>0.18454299301140509</c:v>
                </c:pt>
                <c:pt idx="6470">
                  <c:v>0.22479085879001559</c:v>
                </c:pt>
                <c:pt idx="6471">
                  <c:v>0.23814022182352801</c:v>
                </c:pt>
                <c:pt idx="6472">
                  <c:v>0.1979423002145495</c:v>
                </c:pt>
                <c:pt idx="6473">
                  <c:v>0.19799224438395413</c:v>
                </c:pt>
                <c:pt idx="6474">
                  <c:v>0.23814022182352801</c:v>
                </c:pt>
                <c:pt idx="6475">
                  <c:v>0.25158947319607705</c:v>
                </c:pt>
                <c:pt idx="6476">
                  <c:v>0.21139155158698486</c:v>
                </c:pt>
                <c:pt idx="6477">
                  <c:v>0.21134160741746655</c:v>
                </c:pt>
                <c:pt idx="6478">
                  <c:v>0.21139155158698486</c:v>
                </c:pt>
                <c:pt idx="6479">
                  <c:v>0.22474091462049728</c:v>
                </c:pt>
                <c:pt idx="6480">
                  <c:v>0.18454299301140509</c:v>
                </c:pt>
                <c:pt idx="6481">
                  <c:v>0.18459293718103709</c:v>
                </c:pt>
                <c:pt idx="6482">
                  <c:v>0.22474091462049728</c:v>
                </c:pt>
                <c:pt idx="6483">
                  <c:v>0.23819016599304632</c:v>
                </c:pt>
                <c:pt idx="6484">
                  <c:v>0.19799224438395413</c:v>
                </c:pt>
                <c:pt idx="6485">
                  <c:v>0.19794230021443582</c:v>
                </c:pt>
                <c:pt idx="6486">
                  <c:v>0.23819016599304632</c:v>
                </c:pt>
                <c:pt idx="6487">
                  <c:v>0.25153952902655874</c:v>
                </c:pt>
                <c:pt idx="6488">
                  <c:v>0.21134160741758024</c:v>
                </c:pt>
                <c:pt idx="6489">
                  <c:v>0.21139155158698486</c:v>
                </c:pt>
                <c:pt idx="6490">
                  <c:v>0.25153952902655874</c:v>
                </c:pt>
                <c:pt idx="6491">
                  <c:v>0.26498878039910778</c:v>
                </c:pt>
                <c:pt idx="6492">
                  <c:v>0.21134160741758024</c:v>
                </c:pt>
                <c:pt idx="6493">
                  <c:v>0.22479085879001559</c:v>
                </c:pt>
                <c:pt idx="6494">
                  <c:v>0.21139155158698486</c:v>
                </c:pt>
                <c:pt idx="6495">
                  <c:v>0.22474091462049728</c:v>
                </c:pt>
                <c:pt idx="6496">
                  <c:v>0.23819016599304632</c:v>
                </c:pt>
                <c:pt idx="6497">
                  <c:v>0.25153952902655874</c:v>
                </c:pt>
                <c:pt idx="6498">
                  <c:v>0.26498878039910778</c:v>
                </c:pt>
                <c:pt idx="6499">
                  <c:v>0.2783381434326202</c:v>
                </c:pt>
                <c:pt idx="6500">
                  <c:v>0.21134160741746655</c:v>
                </c:pt>
                <c:pt idx="6501">
                  <c:v>0.21139155158698486</c:v>
                </c:pt>
                <c:pt idx="6502">
                  <c:v>0.22474091462049728</c:v>
                </c:pt>
                <c:pt idx="6503">
                  <c:v>0.23819016599304632</c:v>
                </c:pt>
                <c:pt idx="6504">
                  <c:v>0.25153952902655874</c:v>
                </c:pt>
                <c:pt idx="6505">
                  <c:v>0.26498878039910778</c:v>
                </c:pt>
                <c:pt idx="6506">
                  <c:v>0.2783381434326202</c:v>
                </c:pt>
                <c:pt idx="6507">
                  <c:v>0.29178739480505556</c:v>
                </c:pt>
                <c:pt idx="6508">
                  <c:v>0.26498878039910778</c:v>
                </c:pt>
                <c:pt idx="6509">
                  <c:v>0.22479085879001559</c:v>
                </c:pt>
                <c:pt idx="6510">
                  <c:v>0.22474091462049728</c:v>
                </c:pt>
                <c:pt idx="6511">
                  <c:v>0.22479085879001559</c:v>
                </c:pt>
                <c:pt idx="6512">
                  <c:v>0.23814022182352801</c:v>
                </c:pt>
                <c:pt idx="6513">
                  <c:v>0.22474091462049728</c:v>
                </c:pt>
                <c:pt idx="6514">
                  <c:v>0.23819016599304632</c:v>
                </c:pt>
                <c:pt idx="6515">
                  <c:v>0.25153952902655874</c:v>
                </c:pt>
                <c:pt idx="6516">
                  <c:v>0.26498878039910778</c:v>
                </c:pt>
                <c:pt idx="6517">
                  <c:v>0.2783381434326202</c:v>
                </c:pt>
                <c:pt idx="6518">
                  <c:v>0.29178739480505556</c:v>
                </c:pt>
                <c:pt idx="6519">
                  <c:v>0.22479085879001559</c:v>
                </c:pt>
                <c:pt idx="6520">
                  <c:v>0.22474091462049728</c:v>
                </c:pt>
                <c:pt idx="6521">
                  <c:v>0.23819016599304632</c:v>
                </c:pt>
                <c:pt idx="6522">
                  <c:v>0.25153952902655874</c:v>
                </c:pt>
                <c:pt idx="6523">
                  <c:v>0.26498878039910778</c:v>
                </c:pt>
                <c:pt idx="6524">
                  <c:v>0.2783381434326202</c:v>
                </c:pt>
                <c:pt idx="6525">
                  <c:v>0.29178739480505556</c:v>
                </c:pt>
                <c:pt idx="6526">
                  <c:v>0.30513675783868166</c:v>
                </c:pt>
                <c:pt idx="6527">
                  <c:v>0.18459293718103709</c:v>
                </c:pt>
                <c:pt idx="6528">
                  <c:v>0.18454299301140509</c:v>
                </c:pt>
                <c:pt idx="6529">
                  <c:v>0.18454299301140509</c:v>
                </c:pt>
                <c:pt idx="6530">
                  <c:v>0.19799224438395413</c:v>
                </c:pt>
                <c:pt idx="6531">
                  <c:v>0.21134160741746655</c:v>
                </c:pt>
                <c:pt idx="6532">
                  <c:v>0.22479085879001559</c:v>
                </c:pt>
                <c:pt idx="6533">
                  <c:v>0.23814022182352801</c:v>
                </c:pt>
                <c:pt idx="6534">
                  <c:v>0.25158947319607705</c:v>
                </c:pt>
                <c:pt idx="6535">
                  <c:v>0.18459293718103709</c:v>
                </c:pt>
                <c:pt idx="6536">
                  <c:v>0.18454299301140509</c:v>
                </c:pt>
                <c:pt idx="6537">
                  <c:v>0.19799224438406782</c:v>
                </c:pt>
                <c:pt idx="6538">
                  <c:v>0.21134160741746655</c:v>
                </c:pt>
                <c:pt idx="6539">
                  <c:v>0.22479085879001559</c:v>
                </c:pt>
                <c:pt idx="6540">
                  <c:v>0.23814022182341432</c:v>
                </c:pt>
                <c:pt idx="6541">
                  <c:v>0.25158947319607705</c:v>
                </c:pt>
                <c:pt idx="6542">
                  <c:v>0.26493883622958947</c:v>
                </c:pt>
                <c:pt idx="6543">
                  <c:v>0.18459293718103709</c:v>
                </c:pt>
                <c:pt idx="6544">
                  <c:v>0.19794230021443582</c:v>
                </c:pt>
                <c:pt idx="6545">
                  <c:v>0.21139155158709855</c:v>
                </c:pt>
                <c:pt idx="6546">
                  <c:v>0.22474091462049728</c:v>
                </c:pt>
                <c:pt idx="6547">
                  <c:v>0.23819016599304632</c:v>
                </c:pt>
                <c:pt idx="6548">
                  <c:v>0.25153952902644505</c:v>
                </c:pt>
                <c:pt idx="6549">
                  <c:v>0.18454299301140509</c:v>
                </c:pt>
                <c:pt idx="6550">
                  <c:v>0.18459293718103709</c:v>
                </c:pt>
                <c:pt idx="6551">
                  <c:v>0.21139155158709855</c:v>
                </c:pt>
                <c:pt idx="6552">
                  <c:v>0.22474091462049728</c:v>
                </c:pt>
                <c:pt idx="6553">
                  <c:v>0.23819016599304632</c:v>
                </c:pt>
                <c:pt idx="6554">
                  <c:v>0.25153952902644505</c:v>
                </c:pt>
                <c:pt idx="6555">
                  <c:v>0.26498878039910778</c:v>
                </c:pt>
                <c:pt idx="6556">
                  <c:v>0.23819016599304632</c:v>
                </c:pt>
                <c:pt idx="6557">
                  <c:v>0.21139155158698486</c:v>
                </c:pt>
                <c:pt idx="6558">
                  <c:v>0.22474091462049728</c:v>
                </c:pt>
                <c:pt idx="6559">
                  <c:v>0.18454299301140509</c:v>
                </c:pt>
                <c:pt idx="6560">
                  <c:v>0.18459293718103709</c:v>
                </c:pt>
                <c:pt idx="6561">
                  <c:v>0.22474091462049728</c:v>
                </c:pt>
                <c:pt idx="6562">
                  <c:v>0.23819016599304632</c:v>
                </c:pt>
                <c:pt idx="6563">
                  <c:v>0.19799224438395413</c:v>
                </c:pt>
                <c:pt idx="6564">
                  <c:v>0.19794230021443582</c:v>
                </c:pt>
                <c:pt idx="6565">
                  <c:v>0.19799224438395413</c:v>
                </c:pt>
                <c:pt idx="6566">
                  <c:v>0.21134160741758024</c:v>
                </c:pt>
                <c:pt idx="6567">
                  <c:v>0.17114368580837436</c:v>
                </c:pt>
                <c:pt idx="6568">
                  <c:v>0.17119362997800636</c:v>
                </c:pt>
                <c:pt idx="6569">
                  <c:v>0.21134160741758024</c:v>
                </c:pt>
                <c:pt idx="6570">
                  <c:v>0.22479085879001559</c:v>
                </c:pt>
                <c:pt idx="6571">
                  <c:v>0.18459293718103709</c:v>
                </c:pt>
                <c:pt idx="6572">
                  <c:v>0.18454299301140509</c:v>
                </c:pt>
                <c:pt idx="6573">
                  <c:v>0.22479085879001559</c:v>
                </c:pt>
                <c:pt idx="6574">
                  <c:v>0.23814022182352801</c:v>
                </c:pt>
                <c:pt idx="6575">
                  <c:v>0.19794230021443582</c:v>
                </c:pt>
                <c:pt idx="6576">
                  <c:v>0.19799224438406782</c:v>
                </c:pt>
                <c:pt idx="6577">
                  <c:v>0.23814022182352801</c:v>
                </c:pt>
                <c:pt idx="6578">
                  <c:v>0.25158947319607705</c:v>
                </c:pt>
                <c:pt idx="6579">
                  <c:v>0.19794230021443582</c:v>
                </c:pt>
                <c:pt idx="6580">
                  <c:v>0.21139155158698486</c:v>
                </c:pt>
                <c:pt idx="6581">
                  <c:v>0.19799224438395413</c:v>
                </c:pt>
                <c:pt idx="6582">
                  <c:v>0.21134160741746655</c:v>
                </c:pt>
                <c:pt idx="6583">
                  <c:v>0.22479085879001559</c:v>
                </c:pt>
                <c:pt idx="6584">
                  <c:v>0.23814022182352801</c:v>
                </c:pt>
                <c:pt idx="6585">
                  <c:v>0.25158947319607705</c:v>
                </c:pt>
                <c:pt idx="6586">
                  <c:v>0.26493883622958947</c:v>
                </c:pt>
                <c:pt idx="6587">
                  <c:v>0.19794230021443582</c:v>
                </c:pt>
                <c:pt idx="6588">
                  <c:v>0.19799224438406782</c:v>
                </c:pt>
                <c:pt idx="6589">
                  <c:v>0.21134160741746655</c:v>
                </c:pt>
                <c:pt idx="6590">
                  <c:v>0.22479085879001559</c:v>
                </c:pt>
                <c:pt idx="6591">
                  <c:v>0.23814022182341432</c:v>
                </c:pt>
                <c:pt idx="6592">
                  <c:v>0.25158947319607705</c:v>
                </c:pt>
                <c:pt idx="6593">
                  <c:v>0.26493883622958947</c:v>
                </c:pt>
                <c:pt idx="6594">
                  <c:v>0.27838808760213851</c:v>
                </c:pt>
                <c:pt idx="6595">
                  <c:v>0.25158947319607705</c:v>
                </c:pt>
                <c:pt idx="6596">
                  <c:v>0.21139155158698486</c:v>
                </c:pt>
                <c:pt idx="6597">
                  <c:v>0.21134160741746655</c:v>
                </c:pt>
                <c:pt idx="6598">
                  <c:v>0.21139155158698486</c:v>
                </c:pt>
                <c:pt idx="6599">
                  <c:v>0.22474091462049728</c:v>
                </c:pt>
                <c:pt idx="6600">
                  <c:v>0.21134160741746655</c:v>
                </c:pt>
                <c:pt idx="6601">
                  <c:v>0.22479085879001559</c:v>
                </c:pt>
                <c:pt idx="6602">
                  <c:v>0.23814022182352801</c:v>
                </c:pt>
                <c:pt idx="6603">
                  <c:v>0.25158947319607705</c:v>
                </c:pt>
                <c:pt idx="6604">
                  <c:v>0.26493883622958947</c:v>
                </c:pt>
                <c:pt idx="6605">
                  <c:v>0.27838808760213851</c:v>
                </c:pt>
                <c:pt idx="6606">
                  <c:v>0.21139155158698486</c:v>
                </c:pt>
                <c:pt idx="6607">
                  <c:v>0.21134160741746655</c:v>
                </c:pt>
                <c:pt idx="6608">
                  <c:v>0.22479085879001559</c:v>
                </c:pt>
                <c:pt idx="6609">
                  <c:v>0.23814022182341432</c:v>
                </c:pt>
                <c:pt idx="6610">
                  <c:v>0.25158947319607705</c:v>
                </c:pt>
                <c:pt idx="6611">
                  <c:v>0.26493883622958947</c:v>
                </c:pt>
                <c:pt idx="6612">
                  <c:v>0.27838808760213851</c:v>
                </c:pt>
                <c:pt idx="6613">
                  <c:v>0.29173745063565093</c:v>
                </c:pt>
                <c:pt idx="6614">
                  <c:v>0.17119362997800636</c:v>
                </c:pt>
                <c:pt idx="6615">
                  <c:v>0.17114368580837436</c:v>
                </c:pt>
                <c:pt idx="6616">
                  <c:v>0.17114368580837436</c:v>
                </c:pt>
                <c:pt idx="6617">
                  <c:v>0.18459293718103709</c:v>
                </c:pt>
                <c:pt idx="6618">
                  <c:v>0.19794230021443582</c:v>
                </c:pt>
                <c:pt idx="6619">
                  <c:v>0.21139155158698486</c:v>
                </c:pt>
                <c:pt idx="6620">
                  <c:v>0.22474091462049728</c:v>
                </c:pt>
                <c:pt idx="6621">
                  <c:v>0.23819016599304632</c:v>
                </c:pt>
                <c:pt idx="6622">
                  <c:v>0.17119362997800636</c:v>
                </c:pt>
                <c:pt idx="6623">
                  <c:v>0.17114368580837436</c:v>
                </c:pt>
                <c:pt idx="6624">
                  <c:v>0.18459293718103709</c:v>
                </c:pt>
                <c:pt idx="6625">
                  <c:v>0.19794230021443582</c:v>
                </c:pt>
                <c:pt idx="6626">
                  <c:v>0.21139155158709855</c:v>
                </c:pt>
                <c:pt idx="6627">
                  <c:v>0.22474091462049728</c:v>
                </c:pt>
                <c:pt idx="6628">
                  <c:v>0.23819016599304632</c:v>
                </c:pt>
                <c:pt idx="6629">
                  <c:v>0.25153952902644505</c:v>
                </c:pt>
                <c:pt idx="6630">
                  <c:v>0.17119362997800636</c:v>
                </c:pt>
                <c:pt idx="6631">
                  <c:v>0.18454299301140509</c:v>
                </c:pt>
                <c:pt idx="6632">
                  <c:v>0.19799224438406782</c:v>
                </c:pt>
                <c:pt idx="6633">
                  <c:v>0.21134160741746655</c:v>
                </c:pt>
                <c:pt idx="6634">
                  <c:v>0.22479085879001559</c:v>
                </c:pt>
                <c:pt idx="6635">
                  <c:v>0.23814022182352801</c:v>
                </c:pt>
                <c:pt idx="6636">
                  <c:v>0.17114368580837436</c:v>
                </c:pt>
                <c:pt idx="6637">
                  <c:v>0.17119362997800636</c:v>
                </c:pt>
                <c:pt idx="6638">
                  <c:v>0.19799224438406782</c:v>
                </c:pt>
                <c:pt idx="6639">
                  <c:v>0.21134160741746655</c:v>
                </c:pt>
                <c:pt idx="6640">
                  <c:v>0.22479085879012928</c:v>
                </c:pt>
                <c:pt idx="6641">
                  <c:v>0.23814022182352801</c:v>
                </c:pt>
                <c:pt idx="6642">
                  <c:v>0.25158947319607705</c:v>
                </c:pt>
                <c:pt idx="6643">
                  <c:v>0.22479085879012928</c:v>
                </c:pt>
                <c:pt idx="6644">
                  <c:v>0.23819016599304632</c:v>
                </c:pt>
                <c:pt idx="6645">
                  <c:v>0.25153952902655874</c:v>
                </c:pt>
                <c:pt idx="6646">
                  <c:v>0.21134160741758024</c:v>
                </c:pt>
                <c:pt idx="6647">
                  <c:v>0.21139155158698486</c:v>
                </c:pt>
                <c:pt idx="6648">
                  <c:v>0.21134160741758024</c:v>
                </c:pt>
                <c:pt idx="6649">
                  <c:v>0.22479085879001559</c:v>
                </c:pt>
                <c:pt idx="6650">
                  <c:v>0.18459293718103709</c:v>
                </c:pt>
                <c:pt idx="6651">
                  <c:v>0.18454299301140509</c:v>
                </c:pt>
                <c:pt idx="6652">
                  <c:v>0.22479085879001559</c:v>
                </c:pt>
                <c:pt idx="6653">
                  <c:v>0.23814022182352801</c:v>
                </c:pt>
                <c:pt idx="6654">
                  <c:v>0.19794230021443582</c:v>
                </c:pt>
                <c:pt idx="6655">
                  <c:v>0.19799224438406782</c:v>
                </c:pt>
                <c:pt idx="6656">
                  <c:v>0.23814022182352801</c:v>
                </c:pt>
                <c:pt idx="6657">
                  <c:v>0.25158947319607705</c:v>
                </c:pt>
                <c:pt idx="6658">
                  <c:v>0.21139155158698486</c:v>
                </c:pt>
                <c:pt idx="6659">
                  <c:v>0.21134160741746655</c:v>
                </c:pt>
                <c:pt idx="6660">
                  <c:v>0.25158947319607705</c:v>
                </c:pt>
                <c:pt idx="6661">
                  <c:v>0.26493883622958947</c:v>
                </c:pt>
                <c:pt idx="6662">
                  <c:v>0.21139155158698486</c:v>
                </c:pt>
                <c:pt idx="6663">
                  <c:v>0.22474091462049728</c:v>
                </c:pt>
                <c:pt idx="6664">
                  <c:v>0.21134160741746655</c:v>
                </c:pt>
                <c:pt idx="6665">
                  <c:v>0.22479085879001559</c:v>
                </c:pt>
                <c:pt idx="6666">
                  <c:v>0.23814022182352801</c:v>
                </c:pt>
                <c:pt idx="6667">
                  <c:v>0.25158947319607705</c:v>
                </c:pt>
                <c:pt idx="6668">
                  <c:v>0.26493883622958947</c:v>
                </c:pt>
                <c:pt idx="6669">
                  <c:v>0.27838808760213851</c:v>
                </c:pt>
                <c:pt idx="6670">
                  <c:v>0.21139155158698486</c:v>
                </c:pt>
                <c:pt idx="6671">
                  <c:v>0.21134160741746655</c:v>
                </c:pt>
                <c:pt idx="6672">
                  <c:v>0.22479085879001559</c:v>
                </c:pt>
                <c:pt idx="6673">
                  <c:v>0.23814022182341432</c:v>
                </c:pt>
                <c:pt idx="6674">
                  <c:v>0.25158947319607705</c:v>
                </c:pt>
                <c:pt idx="6675">
                  <c:v>0.26493883622958947</c:v>
                </c:pt>
                <c:pt idx="6676">
                  <c:v>0.27838808760213851</c:v>
                </c:pt>
                <c:pt idx="6677">
                  <c:v>0.29173745063565093</c:v>
                </c:pt>
                <c:pt idx="6678">
                  <c:v>0.26493883622958947</c:v>
                </c:pt>
                <c:pt idx="6679">
                  <c:v>0.22474091462049728</c:v>
                </c:pt>
                <c:pt idx="6680">
                  <c:v>0.22479085879001559</c:v>
                </c:pt>
                <c:pt idx="6681">
                  <c:v>0.22474091462049728</c:v>
                </c:pt>
                <c:pt idx="6682">
                  <c:v>0.23819016599304632</c:v>
                </c:pt>
                <c:pt idx="6683">
                  <c:v>0.22479085879001559</c:v>
                </c:pt>
                <c:pt idx="6684">
                  <c:v>0.23814022182352801</c:v>
                </c:pt>
                <c:pt idx="6685">
                  <c:v>0.25158947319607705</c:v>
                </c:pt>
                <c:pt idx="6686">
                  <c:v>0.26493883622958947</c:v>
                </c:pt>
                <c:pt idx="6687">
                  <c:v>0.27838808760213851</c:v>
                </c:pt>
                <c:pt idx="6688">
                  <c:v>0.29173745063565093</c:v>
                </c:pt>
                <c:pt idx="6689">
                  <c:v>0.22474091462049728</c:v>
                </c:pt>
                <c:pt idx="6690">
                  <c:v>0.22479085879001559</c:v>
                </c:pt>
                <c:pt idx="6691">
                  <c:v>0.23814022182341432</c:v>
                </c:pt>
                <c:pt idx="6692">
                  <c:v>0.25158947319607705</c:v>
                </c:pt>
                <c:pt idx="6693">
                  <c:v>0.26493883622958947</c:v>
                </c:pt>
                <c:pt idx="6694">
                  <c:v>0.27838808760213851</c:v>
                </c:pt>
                <c:pt idx="6695">
                  <c:v>0.29173745063565093</c:v>
                </c:pt>
                <c:pt idx="6696">
                  <c:v>0.30518670200808629</c:v>
                </c:pt>
                <c:pt idx="6697">
                  <c:v>0.18454299301140509</c:v>
                </c:pt>
                <c:pt idx="6698">
                  <c:v>0.18459293718103709</c:v>
                </c:pt>
                <c:pt idx="6699">
                  <c:v>0.18459293718103709</c:v>
                </c:pt>
                <c:pt idx="6700">
                  <c:v>0.19794230021443582</c:v>
                </c:pt>
                <c:pt idx="6701">
                  <c:v>0.21139155158698486</c:v>
                </c:pt>
                <c:pt idx="6702">
                  <c:v>0.22474091462049728</c:v>
                </c:pt>
                <c:pt idx="6703">
                  <c:v>0.23819016599304632</c:v>
                </c:pt>
                <c:pt idx="6704">
                  <c:v>0.25153952902655874</c:v>
                </c:pt>
                <c:pt idx="6705">
                  <c:v>0.18454299301140509</c:v>
                </c:pt>
                <c:pt idx="6706">
                  <c:v>0.18459293718103709</c:v>
                </c:pt>
                <c:pt idx="6707">
                  <c:v>0.19794230021443582</c:v>
                </c:pt>
                <c:pt idx="6708">
                  <c:v>0.21139155158709855</c:v>
                </c:pt>
                <c:pt idx="6709">
                  <c:v>0.22474091462049728</c:v>
                </c:pt>
                <c:pt idx="6710">
                  <c:v>0.23819016599304632</c:v>
                </c:pt>
                <c:pt idx="6711">
                  <c:v>0.25153952902644505</c:v>
                </c:pt>
                <c:pt idx="6712">
                  <c:v>0.26498878039910778</c:v>
                </c:pt>
                <c:pt idx="6713">
                  <c:v>0.18454299301140509</c:v>
                </c:pt>
                <c:pt idx="6714">
                  <c:v>0.19799224438406782</c:v>
                </c:pt>
                <c:pt idx="6715">
                  <c:v>0.21134160741746655</c:v>
                </c:pt>
                <c:pt idx="6716">
                  <c:v>0.22479085879001559</c:v>
                </c:pt>
                <c:pt idx="6717">
                  <c:v>0.23814022182352801</c:v>
                </c:pt>
                <c:pt idx="6718">
                  <c:v>0.25158947319607705</c:v>
                </c:pt>
                <c:pt idx="6719">
                  <c:v>0.18459293718103709</c:v>
                </c:pt>
                <c:pt idx="6720">
                  <c:v>0.18454299301140509</c:v>
                </c:pt>
                <c:pt idx="6721">
                  <c:v>0.21134160741746655</c:v>
                </c:pt>
                <c:pt idx="6722">
                  <c:v>0.22479085879012928</c:v>
                </c:pt>
                <c:pt idx="6723">
                  <c:v>0.23814022182352801</c:v>
                </c:pt>
                <c:pt idx="6724">
                  <c:v>0.25158947319607705</c:v>
                </c:pt>
                <c:pt idx="6725">
                  <c:v>0.26493883622947578</c:v>
                </c:pt>
                <c:pt idx="6726">
                  <c:v>0.23814022182352801</c:v>
                </c:pt>
                <c:pt idx="6727">
                  <c:v>0.22479085879001559</c:v>
                </c:pt>
                <c:pt idx="6728">
                  <c:v>0.23814022182352801</c:v>
                </c:pt>
                <c:pt idx="6729">
                  <c:v>0.19794230021443582</c:v>
                </c:pt>
                <c:pt idx="6730">
                  <c:v>0.19799224438406782</c:v>
                </c:pt>
                <c:pt idx="6731">
                  <c:v>0.23814022182352801</c:v>
                </c:pt>
                <c:pt idx="6732">
                  <c:v>0.25158947319607705</c:v>
                </c:pt>
                <c:pt idx="6733">
                  <c:v>0.21139155158698486</c:v>
                </c:pt>
                <c:pt idx="6734">
                  <c:v>0.21134160741746655</c:v>
                </c:pt>
                <c:pt idx="6735">
                  <c:v>0.25158947319607705</c:v>
                </c:pt>
                <c:pt idx="6736">
                  <c:v>0.26493883622958947</c:v>
                </c:pt>
                <c:pt idx="6737">
                  <c:v>0.22474091462049728</c:v>
                </c:pt>
                <c:pt idx="6738">
                  <c:v>0.22479085879001559</c:v>
                </c:pt>
                <c:pt idx="6739">
                  <c:v>0.26493883622958947</c:v>
                </c:pt>
                <c:pt idx="6740">
                  <c:v>0.27838808760202483</c:v>
                </c:pt>
                <c:pt idx="6741">
                  <c:v>0.22474091462049728</c:v>
                </c:pt>
                <c:pt idx="6742">
                  <c:v>0.23819016599304632</c:v>
                </c:pt>
                <c:pt idx="6743">
                  <c:v>0.22479085879001559</c:v>
                </c:pt>
                <c:pt idx="6744">
                  <c:v>0.23814022182352801</c:v>
                </c:pt>
                <c:pt idx="6745">
                  <c:v>0.25158947319607705</c:v>
                </c:pt>
                <c:pt idx="6746">
                  <c:v>0.26493883622958947</c:v>
                </c:pt>
                <c:pt idx="6747">
                  <c:v>0.27838808760213851</c:v>
                </c:pt>
                <c:pt idx="6748">
                  <c:v>0.29173745063565093</c:v>
                </c:pt>
                <c:pt idx="6749">
                  <c:v>0.22474091462049728</c:v>
                </c:pt>
                <c:pt idx="6750">
                  <c:v>0.22479085879001559</c:v>
                </c:pt>
                <c:pt idx="6751">
                  <c:v>0.23814022182341432</c:v>
                </c:pt>
                <c:pt idx="6752">
                  <c:v>0.25158947319607705</c:v>
                </c:pt>
                <c:pt idx="6753">
                  <c:v>0.26493883622958947</c:v>
                </c:pt>
                <c:pt idx="6754">
                  <c:v>0.27838808760213851</c:v>
                </c:pt>
                <c:pt idx="6755">
                  <c:v>0.29173745063565093</c:v>
                </c:pt>
                <c:pt idx="6756">
                  <c:v>0.30518670200808629</c:v>
                </c:pt>
                <c:pt idx="6757">
                  <c:v>0.27838808760202483</c:v>
                </c:pt>
                <c:pt idx="6758">
                  <c:v>0.23819016599304632</c:v>
                </c:pt>
                <c:pt idx="6759">
                  <c:v>0.23814022182341432</c:v>
                </c:pt>
                <c:pt idx="6760">
                  <c:v>0.23819016599304632</c:v>
                </c:pt>
                <c:pt idx="6761">
                  <c:v>0.25153952902655874</c:v>
                </c:pt>
                <c:pt idx="6762">
                  <c:v>0.23814022182352801</c:v>
                </c:pt>
                <c:pt idx="6763">
                  <c:v>0.25158947319607705</c:v>
                </c:pt>
                <c:pt idx="6764">
                  <c:v>0.26493883622958947</c:v>
                </c:pt>
                <c:pt idx="6765">
                  <c:v>0.27838808760213851</c:v>
                </c:pt>
                <c:pt idx="6766">
                  <c:v>0.29173745063565093</c:v>
                </c:pt>
                <c:pt idx="6767">
                  <c:v>0.30518670200808629</c:v>
                </c:pt>
                <c:pt idx="6768">
                  <c:v>0.23819016599304632</c:v>
                </c:pt>
                <c:pt idx="6769">
                  <c:v>0.23814022182341432</c:v>
                </c:pt>
                <c:pt idx="6770">
                  <c:v>0.25158947319607705</c:v>
                </c:pt>
                <c:pt idx="6771">
                  <c:v>0.26493883622958947</c:v>
                </c:pt>
                <c:pt idx="6772">
                  <c:v>0.27838808760213851</c:v>
                </c:pt>
                <c:pt idx="6773">
                  <c:v>0.29173745063565093</c:v>
                </c:pt>
                <c:pt idx="6774">
                  <c:v>0.30518670200808629</c:v>
                </c:pt>
                <c:pt idx="6775">
                  <c:v>0.31853606504171239</c:v>
                </c:pt>
                <c:pt idx="6776">
                  <c:v>0.19799224438395413</c:v>
                </c:pt>
                <c:pt idx="6777">
                  <c:v>0.19794230021443582</c:v>
                </c:pt>
                <c:pt idx="6778">
                  <c:v>0.19794230021443582</c:v>
                </c:pt>
                <c:pt idx="6779">
                  <c:v>0.21139155158698486</c:v>
                </c:pt>
                <c:pt idx="6780">
                  <c:v>0.22474091462049728</c:v>
                </c:pt>
                <c:pt idx="6781">
                  <c:v>0.23819016599304632</c:v>
                </c:pt>
                <c:pt idx="6782">
                  <c:v>0.25153952902655874</c:v>
                </c:pt>
                <c:pt idx="6783">
                  <c:v>0.26498878039910778</c:v>
                </c:pt>
                <c:pt idx="6784">
                  <c:v>0.19799224438406782</c:v>
                </c:pt>
                <c:pt idx="6785">
                  <c:v>0.19794230021443582</c:v>
                </c:pt>
                <c:pt idx="6786">
                  <c:v>0.21139155158709855</c:v>
                </c:pt>
                <c:pt idx="6787">
                  <c:v>0.22474091462049728</c:v>
                </c:pt>
                <c:pt idx="6788">
                  <c:v>0.23819016599304632</c:v>
                </c:pt>
                <c:pt idx="6789">
                  <c:v>0.25153952902644505</c:v>
                </c:pt>
                <c:pt idx="6790">
                  <c:v>0.26498878039910778</c:v>
                </c:pt>
                <c:pt idx="6791">
                  <c:v>0.2783381434326202</c:v>
                </c:pt>
                <c:pt idx="6792">
                  <c:v>0.19799224438406782</c:v>
                </c:pt>
                <c:pt idx="6793">
                  <c:v>0.21134160741746655</c:v>
                </c:pt>
                <c:pt idx="6794">
                  <c:v>0.22479085879001559</c:v>
                </c:pt>
                <c:pt idx="6795">
                  <c:v>0.23814022182352801</c:v>
                </c:pt>
                <c:pt idx="6796">
                  <c:v>0.25158947319607705</c:v>
                </c:pt>
                <c:pt idx="6797">
                  <c:v>0.26493883622947578</c:v>
                </c:pt>
                <c:pt idx="6798">
                  <c:v>0.19794230021443582</c:v>
                </c:pt>
                <c:pt idx="6799">
                  <c:v>0.19799224438406782</c:v>
                </c:pt>
                <c:pt idx="6800">
                  <c:v>0.22479085879012928</c:v>
                </c:pt>
                <c:pt idx="6801">
                  <c:v>0.23814022182352801</c:v>
                </c:pt>
                <c:pt idx="6802">
                  <c:v>0.25158947319607705</c:v>
                </c:pt>
                <c:pt idx="6803">
                  <c:v>0.26493883622947578</c:v>
                </c:pt>
                <c:pt idx="6804">
                  <c:v>0.27838808760213851</c:v>
                </c:pt>
                <c:pt idx="6805">
                  <c:v>0.25158947319607705</c:v>
                </c:pt>
                <c:pt idx="6806">
                  <c:v>0.21139155158698486</c:v>
                </c:pt>
                <c:pt idx="6807">
                  <c:v>0.22474091462049728</c:v>
                </c:pt>
                <c:pt idx="6808">
                  <c:v>0.18454299301140509</c:v>
                </c:pt>
                <c:pt idx="6809">
                  <c:v>0.18459293718103709</c:v>
                </c:pt>
                <c:pt idx="6810">
                  <c:v>0.22474091462049728</c:v>
                </c:pt>
                <c:pt idx="6811">
                  <c:v>0.23819016599304632</c:v>
                </c:pt>
                <c:pt idx="6812">
                  <c:v>0.19799224438395413</c:v>
                </c:pt>
                <c:pt idx="6813">
                  <c:v>0.19794230021443582</c:v>
                </c:pt>
                <c:pt idx="6814">
                  <c:v>0.23819016599304632</c:v>
                </c:pt>
                <c:pt idx="6815">
                  <c:v>0.25153952902655874</c:v>
                </c:pt>
                <c:pt idx="6816">
                  <c:v>0.19799224438395413</c:v>
                </c:pt>
                <c:pt idx="6817">
                  <c:v>0.21134160741746655</c:v>
                </c:pt>
                <c:pt idx="6818">
                  <c:v>0.19794230021443582</c:v>
                </c:pt>
                <c:pt idx="6819">
                  <c:v>0.21139155158698486</c:v>
                </c:pt>
                <c:pt idx="6820">
                  <c:v>0.22474091462049728</c:v>
                </c:pt>
                <c:pt idx="6821">
                  <c:v>0.23819016599304632</c:v>
                </c:pt>
                <c:pt idx="6822">
                  <c:v>0.25153952902655874</c:v>
                </c:pt>
                <c:pt idx="6823">
                  <c:v>0.26498878039910778</c:v>
                </c:pt>
                <c:pt idx="6824">
                  <c:v>0.19799224438406782</c:v>
                </c:pt>
                <c:pt idx="6825">
                  <c:v>0.19794230021443582</c:v>
                </c:pt>
                <c:pt idx="6826">
                  <c:v>0.21139155158709855</c:v>
                </c:pt>
                <c:pt idx="6827">
                  <c:v>0.22474091462049728</c:v>
                </c:pt>
                <c:pt idx="6828">
                  <c:v>0.23819016599304632</c:v>
                </c:pt>
                <c:pt idx="6829">
                  <c:v>0.25153952902644505</c:v>
                </c:pt>
                <c:pt idx="6830">
                  <c:v>0.26498878039910778</c:v>
                </c:pt>
                <c:pt idx="6831">
                  <c:v>0.2783381434326202</c:v>
                </c:pt>
                <c:pt idx="6832">
                  <c:v>0.25153952902655874</c:v>
                </c:pt>
                <c:pt idx="6833">
                  <c:v>0.21134160741746655</c:v>
                </c:pt>
                <c:pt idx="6834">
                  <c:v>0.21139155158709855</c:v>
                </c:pt>
                <c:pt idx="6835">
                  <c:v>0.21134160741746655</c:v>
                </c:pt>
                <c:pt idx="6836">
                  <c:v>0.22479085879001559</c:v>
                </c:pt>
                <c:pt idx="6837">
                  <c:v>0.21139155158698486</c:v>
                </c:pt>
                <c:pt idx="6838">
                  <c:v>0.22474091462049728</c:v>
                </c:pt>
                <c:pt idx="6839">
                  <c:v>0.23819016599304632</c:v>
                </c:pt>
                <c:pt idx="6840">
                  <c:v>0.25153952902655874</c:v>
                </c:pt>
                <c:pt idx="6841">
                  <c:v>0.26498878039910778</c:v>
                </c:pt>
                <c:pt idx="6842">
                  <c:v>0.2783381434326202</c:v>
                </c:pt>
                <c:pt idx="6843">
                  <c:v>0.21134160741746655</c:v>
                </c:pt>
                <c:pt idx="6844">
                  <c:v>0.21139155158709855</c:v>
                </c:pt>
                <c:pt idx="6845">
                  <c:v>0.22474091462049728</c:v>
                </c:pt>
                <c:pt idx="6846">
                  <c:v>0.23819016599304632</c:v>
                </c:pt>
                <c:pt idx="6847">
                  <c:v>0.25153952902644505</c:v>
                </c:pt>
                <c:pt idx="6848">
                  <c:v>0.26498878039910778</c:v>
                </c:pt>
                <c:pt idx="6849">
                  <c:v>0.2783381434326202</c:v>
                </c:pt>
                <c:pt idx="6850">
                  <c:v>0.29178739480516924</c:v>
                </c:pt>
                <c:pt idx="6851">
                  <c:v>0.17114368580837436</c:v>
                </c:pt>
                <c:pt idx="6852">
                  <c:v>0.17119362997800636</c:v>
                </c:pt>
                <c:pt idx="6853">
                  <c:v>0.17119362997800636</c:v>
                </c:pt>
                <c:pt idx="6854">
                  <c:v>0.18454299301140509</c:v>
                </c:pt>
                <c:pt idx="6855">
                  <c:v>0.19799224438406782</c:v>
                </c:pt>
                <c:pt idx="6856">
                  <c:v>0.21134160741746655</c:v>
                </c:pt>
                <c:pt idx="6857">
                  <c:v>0.22479085879001559</c:v>
                </c:pt>
                <c:pt idx="6858">
                  <c:v>0.23814022182341432</c:v>
                </c:pt>
                <c:pt idx="6859">
                  <c:v>0.17114368580837436</c:v>
                </c:pt>
                <c:pt idx="6860">
                  <c:v>0.17119362997800636</c:v>
                </c:pt>
                <c:pt idx="6861">
                  <c:v>0.18454299301140509</c:v>
                </c:pt>
                <c:pt idx="6862">
                  <c:v>0.19799224438406782</c:v>
                </c:pt>
                <c:pt idx="6863">
                  <c:v>0.21134160741746655</c:v>
                </c:pt>
                <c:pt idx="6864">
                  <c:v>0.22479085879001559</c:v>
                </c:pt>
                <c:pt idx="6865">
                  <c:v>0.23814022182352801</c:v>
                </c:pt>
                <c:pt idx="6866">
                  <c:v>0.25158947319607705</c:v>
                </c:pt>
                <c:pt idx="6867">
                  <c:v>0.17114368580837436</c:v>
                </c:pt>
                <c:pt idx="6868">
                  <c:v>0.18459293718103709</c:v>
                </c:pt>
                <c:pt idx="6869">
                  <c:v>0.19794230021443582</c:v>
                </c:pt>
                <c:pt idx="6870">
                  <c:v>0.21139155158709855</c:v>
                </c:pt>
                <c:pt idx="6871">
                  <c:v>0.22474091462049728</c:v>
                </c:pt>
                <c:pt idx="6872">
                  <c:v>0.23819016599304632</c:v>
                </c:pt>
                <c:pt idx="6873">
                  <c:v>0.17119362997800636</c:v>
                </c:pt>
                <c:pt idx="6874">
                  <c:v>0.17114368580848804</c:v>
                </c:pt>
                <c:pt idx="6875">
                  <c:v>0.19794230021443582</c:v>
                </c:pt>
                <c:pt idx="6876">
                  <c:v>0.21139155158709855</c:v>
                </c:pt>
                <c:pt idx="6877">
                  <c:v>0.22474091462049728</c:v>
                </c:pt>
                <c:pt idx="6878">
                  <c:v>0.23819016599304632</c:v>
                </c:pt>
                <c:pt idx="6879">
                  <c:v>0.25153952902655874</c:v>
                </c:pt>
                <c:pt idx="6880">
                  <c:v>0.22474091462049728</c:v>
                </c:pt>
                <c:pt idx="6881">
                  <c:v>0.23819016599304632</c:v>
                </c:pt>
                <c:pt idx="6882">
                  <c:v>0.25153952902655874</c:v>
                </c:pt>
                <c:pt idx="6883">
                  <c:v>0.21134160741746655</c:v>
                </c:pt>
                <c:pt idx="6884">
                  <c:v>0.21139155158709855</c:v>
                </c:pt>
                <c:pt idx="6885">
                  <c:v>0.25153952902655874</c:v>
                </c:pt>
                <c:pt idx="6886">
                  <c:v>0.26498878039910778</c:v>
                </c:pt>
                <c:pt idx="6887">
                  <c:v>0.21134160741746655</c:v>
                </c:pt>
                <c:pt idx="6888">
                  <c:v>0.22479085879001559</c:v>
                </c:pt>
                <c:pt idx="6889">
                  <c:v>0.21139155158698486</c:v>
                </c:pt>
                <c:pt idx="6890">
                  <c:v>0.22474091462049728</c:v>
                </c:pt>
                <c:pt idx="6891">
                  <c:v>0.23819016599304632</c:v>
                </c:pt>
                <c:pt idx="6892">
                  <c:v>0.25153952902655874</c:v>
                </c:pt>
                <c:pt idx="6893">
                  <c:v>0.26498878039910778</c:v>
                </c:pt>
                <c:pt idx="6894">
                  <c:v>0.2783381434326202</c:v>
                </c:pt>
                <c:pt idx="6895">
                  <c:v>0.21134160741746655</c:v>
                </c:pt>
                <c:pt idx="6896">
                  <c:v>0.21139155158709855</c:v>
                </c:pt>
                <c:pt idx="6897">
                  <c:v>0.22474091462049728</c:v>
                </c:pt>
                <c:pt idx="6898">
                  <c:v>0.23819016599304632</c:v>
                </c:pt>
                <c:pt idx="6899">
                  <c:v>0.25153952902644505</c:v>
                </c:pt>
                <c:pt idx="6900">
                  <c:v>0.26498878039910778</c:v>
                </c:pt>
                <c:pt idx="6901">
                  <c:v>0.2783381434326202</c:v>
                </c:pt>
                <c:pt idx="6902">
                  <c:v>0.29178739480516924</c:v>
                </c:pt>
                <c:pt idx="6903">
                  <c:v>0.26498878039910778</c:v>
                </c:pt>
                <c:pt idx="6904">
                  <c:v>0.22479085879001559</c:v>
                </c:pt>
                <c:pt idx="6905">
                  <c:v>0.22474091462049728</c:v>
                </c:pt>
                <c:pt idx="6906">
                  <c:v>0.22479085879001559</c:v>
                </c:pt>
                <c:pt idx="6907">
                  <c:v>0.23814022182352801</c:v>
                </c:pt>
                <c:pt idx="6908">
                  <c:v>0.22474091462049728</c:v>
                </c:pt>
                <c:pt idx="6909">
                  <c:v>0.23819016599304632</c:v>
                </c:pt>
                <c:pt idx="6910">
                  <c:v>0.25153952902655874</c:v>
                </c:pt>
                <c:pt idx="6911">
                  <c:v>0.26498878039910778</c:v>
                </c:pt>
                <c:pt idx="6912">
                  <c:v>0.2783381434326202</c:v>
                </c:pt>
                <c:pt idx="6913">
                  <c:v>0.29178739480505556</c:v>
                </c:pt>
                <c:pt idx="6914">
                  <c:v>0.22479085879001559</c:v>
                </c:pt>
                <c:pt idx="6915">
                  <c:v>0.22474091462049728</c:v>
                </c:pt>
                <c:pt idx="6916">
                  <c:v>0.23819016599304632</c:v>
                </c:pt>
                <c:pt idx="6917">
                  <c:v>0.25153952902644505</c:v>
                </c:pt>
                <c:pt idx="6918">
                  <c:v>0.26498878039910778</c:v>
                </c:pt>
                <c:pt idx="6919">
                  <c:v>0.2783381434326202</c:v>
                </c:pt>
                <c:pt idx="6920">
                  <c:v>0.29178739480516924</c:v>
                </c:pt>
                <c:pt idx="6921">
                  <c:v>0.30513675783868166</c:v>
                </c:pt>
                <c:pt idx="6922">
                  <c:v>0.18459293718103709</c:v>
                </c:pt>
                <c:pt idx="6923">
                  <c:v>0.18454299301140509</c:v>
                </c:pt>
                <c:pt idx="6924">
                  <c:v>0.18454299301140509</c:v>
                </c:pt>
                <c:pt idx="6925">
                  <c:v>0.19799224438406782</c:v>
                </c:pt>
                <c:pt idx="6926">
                  <c:v>0.21134160741746655</c:v>
                </c:pt>
                <c:pt idx="6927">
                  <c:v>0.22479085879001559</c:v>
                </c:pt>
                <c:pt idx="6928">
                  <c:v>0.23814022182341432</c:v>
                </c:pt>
                <c:pt idx="6929">
                  <c:v>0.25158947319607705</c:v>
                </c:pt>
                <c:pt idx="6930">
                  <c:v>0.18459293718103709</c:v>
                </c:pt>
                <c:pt idx="6931">
                  <c:v>0.18454299301140509</c:v>
                </c:pt>
                <c:pt idx="6932">
                  <c:v>0.19799224438406782</c:v>
                </c:pt>
                <c:pt idx="6933">
                  <c:v>0.21134160741746655</c:v>
                </c:pt>
                <c:pt idx="6934">
                  <c:v>0.22479085879001559</c:v>
                </c:pt>
                <c:pt idx="6935">
                  <c:v>0.23814022182352801</c:v>
                </c:pt>
                <c:pt idx="6936">
                  <c:v>0.25158947319607705</c:v>
                </c:pt>
                <c:pt idx="6937">
                  <c:v>0.26493883622947578</c:v>
                </c:pt>
                <c:pt idx="6938">
                  <c:v>0.18459293718103709</c:v>
                </c:pt>
                <c:pt idx="6939">
                  <c:v>0.19794230021443582</c:v>
                </c:pt>
                <c:pt idx="6940">
                  <c:v>0.21139155158709855</c:v>
                </c:pt>
                <c:pt idx="6941">
                  <c:v>0.22474091462049728</c:v>
                </c:pt>
                <c:pt idx="6942">
                  <c:v>0.23819016599304632</c:v>
                </c:pt>
                <c:pt idx="6943">
                  <c:v>0.25153952902644505</c:v>
                </c:pt>
                <c:pt idx="6944">
                  <c:v>0.18454299301140509</c:v>
                </c:pt>
                <c:pt idx="6945">
                  <c:v>0.18459293718103709</c:v>
                </c:pt>
                <c:pt idx="6946">
                  <c:v>0.21139155158709855</c:v>
                </c:pt>
                <c:pt idx="6947">
                  <c:v>0.22474091462049728</c:v>
                </c:pt>
                <c:pt idx="6948">
                  <c:v>0.23819016599304632</c:v>
                </c:pt>
                <c:pt idx="6949">
                  <c:v>0.25153952902655874</c:v>
                </c:pt>
                <c:pt idx="6950">
                  <c:v>0.26498878039910778</c:v>
                </c:pt>
                <c:pt idx="6951">
                  <c:v>0.23819016599304632</c:v>
                </c:pt>
                <c:pt idx="6952">
                  <c:v>0.26498878039910778</c:v>
                </c:pt>
                <c:pt idx="6953">
                  <c:v>0.2783381434326202</c:v>
                </c:pt>
                <c:pt idx="6954">
                  <c:v>0.22479085879001559</c:v>
                </c:pt>
                <c:pt idx="6955">
                  <c:v>0.23814022182352801</c:v>
                </c:pt>
                <c:pt idx="6956">
                  <c:v>0.22474091462049728</c:v>
                </c:pt>
                <c:pt idx="6957">
                  <c:v>0.23819016599304632</c:v>
                </c:pt>
                <c:pt idx="6958">
                  <c:v>0.25153952902655874</c:v>
                </c:pt>
                <c:pt idx="6959">
                  <c:v>0.26498878039910778</c:v>
                </c:pt>
                <c:pt idx="6960">
                  <c:v>0.2783381434326202</c:v>
                </c:pt>
                <c:pt idx="6961">
                  <c:v>0.29178739480505556</c:v>
                </c:pt>
                <c:pt idx="6962">
                  <c:v>0.22479085879001559</c:v>
                </c:pt>
                <c:pt idx="6963">
                  <c:v>0.22474091462049728</c:v>
                </c:pt>
                <c:pt idx="6964">
                  <c:v>0.23819016599304632</c:v>
                </c:pt>
                <c:pt idx="6965">
                  <c:v>0.25153952902644505</c:v>
                </c:pt>
                <c:pt idx="6966">
                  <c:v>0.26498878039910778</c:v>
                </c:pt>
                <c:pt idx="6967">
                  <c:v>0.2783381434326202</c:v>
                </c:pt>
                <c:pt idx="6968">
                  <c:v>0.29178739480516924</c:v>
                </c:pt>
                <c:pt idx="6969">
                  <c:v>0.30513675783868166</c:v>
                </c:pt>
                <c:pt idx="6970">
                  <c:v>0.2783381434326202</c:v>
                </c:pt>
                <c:pt idx="6971">
                  <c:v>0.23814022182352801</c:v>
                </c:pt>
                <c:pt idx="6972">
                  <c:v>0.23819016599304632</c:v>
                </c:pt>
                <c:pt idx="6973">
                  <c:v>0.23814022182352801</c:v>
                </c:pt>
                <c:pt idx="6974">
                  <c:v>0.25158947319607705</c:v>
                </c:pt>
                <c:pt idx="6975">
                  <c:v>0.23819016599304632</c:v>
                </c:pt>
                <c:pt idx="6976">
                  <c:v>0.25153952902655874</c:v>
                </c:pt>
                <c:pt idx="6977">
                  <c:v>0.26498878039910778</c:v>
                </c:pt>
                <c:pt idx="6978">
                  <c:v>0.2783381434326202</c:v>
                </c:pt>
                <c:pt idx="6979">
                  <c:v>0.29178739480505556</c:v>
                </c:pt>
                <c:pt idx="6980">
                  <c:v>0.30513675783868166</c:v>
                </c:pt>
                <c:pt idx="6981">
                  <c:v>0.23814022182341432</c:v>
                </c:pt>
                <c:pt idx="6982">
                  <c:v>0.23819016599304632</c:v>
                </c:pt>
                <c:pt idx="6983">
                  <c:v>0.25153952902644505</c:v>
                </c:pt>
                <c:pt idx="6984">
                  <c:v>0.26498878039910778</c:v>
                </c:pt>
                <c:pt idx="6985">
                  <c:v>0.2783381434326202</c:v>
                </c:pt>
                <c:pt idx="6986">
                  <c:v>0.29178739480516924</c:v>
                </c:pt>
                <c:pt idx="6987">
                  <c:v>0.30513675783868166</c:v>
                </c:pt>
                <c:pt idx="6988">
                  <c:v>0.31858600921111702</c:v>
                </c:pt>
                <c:pt idx="6989">
                  <c:v>0.19794230021443582</c:v>
                </c:pt>
                <c:pt idx="6990">
                  <c:v>0.19799224438406782</c:v>
                </c:pt>
                <c:pt idx="6991">
                  <c:v>0.19799224438406782</c:v>
                </c:pt>
                <c:pt idx="6992">
                  <c:v>0.21134160741746655</c:v>
                </c:pt>
                <c:pt idx="6993">
                  <c:v>0.22479085879001559</c:v>
                </c:pt>
                <c:pt idx="6994">
                  <c:v>0.23814022182341432</c:v>
                </c:pt>
                <c:pt idx="6995">
                  <c:v>0.25158947319607705</c:v>
                </c:pt>
                <c:pt idx="6996">
                  <c:v>0.26493883622958947</c:v>
                </c:pt>
                <c:pt idx="6997">
                  <c:v>0.19794230021443582</c:v>
                </c:pt>
                <c:pt idx="6998">
                  <c:v>0.19799224438406782</c:v>
                </c:pt>
                <c:pt idx="6999">
                  <c:v>0.21134160741746655</c:v>
                </c:pt>
                <c:pt idx="7000">
                  <c:v>0.22479085879001559</c:v>
                </c:pt>
                <c:pt idx="7001">
                  <c:v>0.23814022182352801</c:v>
                </c:pt>
                <c:pt idx="7002">
                  <c:v>0.25158947319607705</c:v>
                </c:pt>
                <c:pt idx="7003">
                  <c:v>0.26493883622947578</c:v>
                </c:pt>
                <c:pt idx="7004">
                  <c:v>0.27838808760213851</c:v>
                </c:pt>
                <c:pt idx="7005">
                  <c:v>0.19794230021443582</c:v>
                </c:pt>
                <c:pt idx="7006">
                  <c:v>0.21139155158709855</c:v>
                </c:pt>
                <c:pt idx="7007">
                  <c:v>0.22474091462049728</c:v>
                </c:pt>
                <c:pt idx="7008">
                  <c:v>0.23819016599304632</c:v>
                </c:pt>
                <c:pt idx="7009">
                  <c:v>0.25153952902644505</c:v>
                </c:pt>
                <c:pt idx="7010">
                  <c:v>0.26498878039910778</c:v>
                </c:pt>
                <c:pt idx="7011">
                  <c:v>0.19799224438406782</c:v>
                </c:pt>
                <c:pt idx="7012">
                  <c:v>0.19794230021443582</c:v>
                </c:pt>
                <c:pt idx="7013">
                  <c:v>0.22474091462049728</c:v>
                </c:pt>
                <c:pt idx="7014">
                  <c:v>0.23819016599304632</c:v>
                </c:pt>
                <c:pt idx="7015">
                  <c:v>0.25153952902655874</c:v>
                </c:pt>
                <c:pt idx="7016">
                  <c:v>0.26498878039910778</c:v>
                </c:pt>
                <c:pt idx="7017">
                  <c:v>0.27833814343250651</c:v>
                </c:pt>
                <c:pt idx="7018">
                  <c:v>0.25153952902655874</c:v>
                </c:pt>
                <c:pt idx="7019">
                  <c:v>0.29178739480505556</c:v>
                </c:pt>
                <c:pt idx="7020">
                  <c:v>0.23814022182352801</c:v>
                </c:pt>
                <c:pt idx="7021">
                  <c:v>0.25158947319607705</c:v>
                </c:pt>
                <c:pt idx="7022">
                  <c:v>0.23819016599304632</c:v>
                </c:pt>
                <c:pt idx="7023">
                  <c:v>0.25153952902655874</c:v>
                </c:pt>
                <c:pt idx="7024">
                  <c:v>0.26498878039910778</c:v>
                </c:pt>
                <c:pt idx="7025">
                  <c:v>0.2783381434326202</c:v>
                </c:pt>
                <c:pt idx="7026">
                  <c:v>0.29178739480505556</c:v>
                </c:pt>
                <c:pt idx="7027">
                  <c:v>0.30513675783868166</c:v>
                </c:pt>
                <c:pt idx="7028">
                  <c:v>0.23814022182341432</c:v>
                </c:pt>
                <c:pt idx="7029">
                  <c:v>0.23819016599304632</c:v>
                </c:pt>
                <c:pt idx="7030">
                  <c:v>0.25153952902644505</c:v>
                </c:pt>
                <c:pt idx="7031">
                  <c:v>0.26498878039910778</c:v>
                </c:pt>
                <c:pt idx="7032">
                  <c:v>0.2783381434326202</c:v>
                </c:pt>
                <c:pt idx="7033">
                  <c:v>0.29178739480516924</c:v>
                </c:pt>
                <c:pt idx="7034">
                  <c:v>0.30513675783868166</c:v>
                </c:pt>
                <c:pt idx="7035">
                  <c:v>0.31858600921111702</c:v>
                </c:pt>
                <c:pt idx="7036">
                  <c:v>0.25158947319607705</c:v>
                </c:pt>
                <c:pt idx="7037">
                  <c:v>0.26493883622958947</c:v>
                </c:pt>
                <c:pt idx="7038">
                  <c:v>0.25153952902655874</c:v>
                </c:pt>
                <c:pt idx="7039">
                  <c:v>0.26498878039910778</c:v>
                </c:pt>
                <c:pt idx="7040">
                  <c:v>0.2783381434326202</c:v>
                </c:pt>
                <c:pt idx="7041">
                  <c:v>0.29178739480505556</c:v>
                </c:pt>
                <c:pt idx="7042">
                  <c:v>0.30513675783868166</c:v>
                </c:pt>
                <c:pt idx="7043">
                  <c:v>0.31858600921111702</c:v>
                </c:pt>
                <c:pt idx="7044">
                  <c:v>0.25158947319607705</c:v>
                </c:pt>
                <c:pt idx="7045">
                  <c:v>0.25153952902644505</c:v>
                </c:pt>
                <c:pt idx="7046">
                  <c:v>0.26498878039910778</c:v>
                </c:pt>
                <c:pt idx="7047">
                  <c:v>0.2783381434326202</c:v>
                </c:pt>
                <c:pt idx="7048">
                  <c:v>0.29178739480516924</c:v>
                </c:pt>
                <c:pt idx="7049">
                  <c:v>0.30513675783868166</c:v>
                </c:pt>
                <c:pt idx="7050">
                  <c:v>0.31858600921111702</c:v>
                </c:pt>
                <c:pt idx="7051">
                  <c:v>0.33193537224462943</c:v>
                </c:pt>
                <c:pt idx="7052">
                  <c:v>0.21139155158698486</c:v>
                </c:pt>
                <c:pt idx="7053">
                  <c:v>0.19799224438406782</c:v>
                </c:pt>
                <c:pt idx="7054">
                  <c:v>0.21134160741746655</c:v>
                </c:pt>
                <c:pt idx="7055">
                  <c:v>0.22479085879001559</c:v>
                </c:pt>
                <c:pt idx="7056">
                  <c:v>0.23814022182341432</c:v>
                </c:pt>
                <c:pt idx="7057">
                  <c:v>0.25158947319607705</c:v>
                </c:pt>
                <c:pt idx="7058">
                  <c:v>0.26493883622958947</c:v>
                </c:pt>
                <c:pt idx="7059">
                  <c:v>0.19794230021443582</c:v>
                </c:pt>
                <c:pt idx="7060">
                  <c:v>0.19799224438406782</c:v>
                </c:pt>
                <c:pt idx="7061">
                  <c:v>0.21134160741746655</c:v>
                </c:pt>
                <c:pt idx="7062">
                  <c:v>0.22479085879001559</c:v>
                </c:pt>
                <c:pt idx="7063">
                  <c:v>0.23814022182352801</c:v>
                </c:pt>
                <c:pt idx="7064">
                  <c:v>0.25158947319607705</c:v>
                </c:pt>
                <c:pt idx="7065">
                  <c:v>0.26493883622947578</c:v>
                </c:pt>
                <c:pt idx="7066">
                  <c:v>0.27838808760213851</c:v>
                </c:pt>
                <c:pt idx="7067">
                  <c:v>0.21134160741746655</c:v>
                </c:pt>
                <c:pt idx="7068">
                  <c:v>0.22479085879001559</c:v>
                </c:pt>
                <c:pt idx="7069">
                  <c:v>0.23814022182341432</c:v>
                </c:pt>
                <c:pt idx="7070">
                  <c:v>0.25158947319607705</c:v>
                </c:pt>
                <c:pt idx="7071">
                  <c:v>0.26493883622958947</c:v>
                </c:pt>
                <c:pt idx="7072">
                  <c:v>0.27838808760213851</c:v>
                </c:pt>
                <c:pt idx="7073">
                  <c:v>0.21139155158709855</c:v>
                </c:pt>
                <c:pt idx="7074">
                  <c:v>0.21134160741746655</c:v>
                </c:pt>
                <c:pt idx="7075">
                  <c:v>0.22479085879001559</c:v>
                </c:pt>
                <c:pt idx="7076">
                  <c:v>0.23814022182352801</c:v>
                </c:pt>
                <c:pt idx="7077">
                  <c:v>0.25158947319607705</c:v>
                </c:pt>
                <c:pt idx="7078">
                  <c:v>0.26493883622947578</c:v>
                </c:pt>
                <c:pt idx="7079">
                  <c:v>0.27838808760213851</c:v>
                </c:pt>
                <c:pt idx="7080">
                  <c:v>0.29173745063565093</c:v>
                </c:pt>
                <c:pt idx="7081">
                  <c:v>0.21139155158709855</c:v>
                </c:pt>
                <c:pt idx="7082">
                  <c:v>0.22474091462049728</c:v>
                </c:pt>
                <c:pt idx="7083">
                  <c:v>0.23819016599304632</c:v>
                </c:pt>
                <c:pt idx="7084">
                  <c:v>0.25153952902644505</c:v>
                </c:pt>
                <c:pt idx="7085">
                  <c:v>0.26498878039910778</c:v>
                </c:pt>
                <c:pt idx="7086">
                  <c:v>0.19799224438406782</c:v>
                </c:pt>
                <c:pt idx="7087">
                  <c:v>0.19794230021443582</c:v>
                </c:pt>
                <c:pt idx="7088">
                  <c:v>0.21139155158709855</c:v>
                </c:pt>
                <c:pt idx="7089">
                  <c:v>0.22474091462049728</c:v>
                </c:pt>
                <c:pt idx="7090">
                  <c:v>0.23819016599304632</c:v>
                </c:pt>
                <c:pt idx="7091">
                  <c:v>0.25153952902644505</c:v>
                </c:pt>
                <c:pt idx="7092">
                  <c:v>0.26498878039910778</c:v>
                </c:pt>
                <c:pt idx="7093">
                  <c:v>0.27833814343250651</c:v>
                </c:pt>
                <c:pt idx="7094">
                  <c:v>0.23819016599304632</c:v>
                </c:pt>
                <c:pt idx="7095">
                  <c:v>0.25153952902644505</c:v>
                </c:pt>
                <c:pt idx="7096">
                  <c:v>0.26498878039910778</c:v>
                </c:pt>
                <c:pt idx="7097">
                  <c:v>0.2783381434326202</c:v>
                </c:pt>
                <c:pt idx="7098">
                  <c:v>0.21134160741746655</c:v>
                </c:pt>
                <c:pt idx="7099">
                  <c:v>0.21139155158709855</c:v>
                </c:pt>
                <c:pt idx="7100">
                  <c:v>0.22474091462049728</c:v>
                </c:pt>
                <c:pt idx="7101">
                  <c:v>0.23819016599304632</c:v>
                </c:pt>
                <c:pt idx="7102">
                  <c:v>0.25153952902644505</c:v>
                </c:pt>
                <c:pt idx="7103">
                  <c:v>0.26498878039910778</c:v>
                </c:pt>
                <c:pt idx="7104">
                  <c:v>0.27833814343250651</c:v>
                </c:pt>
                <c:pt idx="7105">
                  <c:v>0.29178739480516924</c:v>
                </c:pt>
                <c:pt idx="7106">
                  <c:v>0.26498878039910778</c:v>
                </c:pt>
                <c:pt idx="7107">
                  <c:v>0.2783381434326202</c:v>
                </c:pt>
                <c:pt idx="7108">
                  <c:v>0.29178739480516924</c:v>
                </c:pt>
                <c:pt idx="7109">
                  <c:v>0.22479085879001559</c:v>
                </c:pt>
                <c:pt idx="7110">
                  <c:v>0.22474091462049728</c:v>
                </c:pt>
                <c:pt idx="7111">
                  <c:v>0.23819016599304632</c:v>
                </c:pt>
                <c:pt idx="7112">
                  <c:v>0.25153952902644505</c:v>
                </c:pt>
                <c:pt idx="7113">
                  <c:v>0.26498878039910778</c:v>
                </c:pt>
                <c:pt idx="7114">
                  <c:v>0.27833814343250651</c:v>
                </c:pt>
                <c:pt idx="7115">
                  <c:v>0.29178739480516924</c:v>
                </c:pt>
                <c:pt idx="7116">
                  <c:v>0.30513675783868166</c:v>
                </c:pt>
                <c:pt idx="7117">
                  <c:v>0.29178739480516924</c:v>
                </c:pt>
                <c:pt idx="7118">
                  <c:v>0.30513675783868166</c:v>
                </c:pt>
                <c:pt idx="7119">
                  <c:v>0.23814022182352801</c:v>
                </c:pt>
                <c:pt idx="7120">
                  <c:v>0.23819016599304632</c:v>
                </c:pt>
                <c:pt idx="7121">
                  <c:v>0.25153952902644505</c:v>
                </c:pt>
                <c:pt idx="7122">
                  <c:v>0.26498878039910778</c:v>
                </c:pt>
                <c:pt idx="7123">
                  <c:v>0.27833814343250651</c:v>
                </c:pt>
                <c:pt idx="7124">
                  <c:v>0.29178739480516924</c:v>
                </c:pt>
                <c:pt idx="7125">
                  <c:v>0.30513675783868166</c:v>
                </c:pt>
                <c:pt idx="7126">
                  <c:v>0.31858600921111702</c:v>
                </c:pt>
                <c:pt idx="7127">
                  <c:v>0.31858600921111702</c:v>
                </c:pt>
                <c:pt idx="7128">
                  <c:v>0.25158947319607705</c:v>
                </c:pt>
                <c:pt idx="7129">
                  <c:v>0.25153952902644505</c:v>
                </c:pt>
                <c:pt idx="7130">
                  <c:v>0.26498878039910778</c:v>
                </c:pt>
                <c:pt idx="7131">
                  <c:v>0.27833814343250651</c:v>
                </c:pt>
                <c:pt idx="7132">
                  <c:v>0.29178739480516924</c:v>
                </c:pt>
                <c:pt idx="7133">
                  <c:v>0.30513675783868166</c:v>
                </c:pt>
                <c:pt idx="7134">
                  <c:v>0.31858600921111702</c:v>
                </c:pt>
                <c:pt idx="7135">
                  <c:v>0.33193537224474312</c:v>
                </c:pt>
                <c:pt idx="7136">
                  <c:v>0.26493883622947578</c:v>
                </c:pt>
                <c:pt idx="7137">
                  <c:v>0.26498878039910778</c:v>
                </c:pt>
                <c:pt idx="7138">
                  <c:v>0.27833814343250651</c:v>
                </c:pt>
                <c:pt idx="7139">
                  <c:v>0.29178739480516924</c:v>
                </c:pt>
                <c:pt idx="7140">
                  <c:v>0.30513675783868166</c:v>
                </c:pt>
                <c:pt idx="7141">
                  <c:v>0.31858600921111702</c:v>
                </c:pt>
                <c:pt idx="7142">
                  <c:v>0.33193537224474312</c:v>
                </c:pt>
                <c:pt idx="7143">
                  <c:v>0.34538462361717848</c:v>
                </c:pt>
                <c:pt idx="7144">
                  <c:v>0.19799224438406782</c:v>
                </c:pt>
                <c:pt idx="7145">
                  <c:v>0.21134160741746655</c:v>
                </c:pt>
                <c:pt idx="7146">
                  <c:v>0.22479085879012928</c:v>
                </c:pt>
                <c:pt idx="7147">
                  <c:v>0.23814022182352801</c:v>
                </c:pt>
                <c:pt idx="7148">
                  <c:v>0.25158947319607705</c:v>
                </c:pt>
                <c:pt idx="7149">
                  <c:v>0.26493883622947578</c:v>
                </c:pt>
                <c:pt idx="7150">
                  <c:v>0.27838808760213851</c:v>
                </c:pt>
                <c:pt idx="7151">
                  <c:v>0.21139155158709855</c:v>
                </c:pt>
                <c:pt idx="7152">
                  <c:v>0.22474091462049728</c:v>
                </c:pt>
                <c:pt idx="7153">
                  <c:v>0.23819016599304632</c:v>
                </c:pt>
                <c:pt idx="7154">
                  <c:v>0.25153952902655874</c:v>
                </c:pt>
                <c:pt idx="7155">
                  <c:v>0.26498878039910778</c:v>
                </c:pt>
                <c:pt idx="7156">
                  <c:v>0.27833814343250651</c:v>
                </c:pt>
                <c:pt idx="7157">
                  <c:v>0.23819016599304632</c:v>
                </c:pt>
                <c:pt idx="7158">
                  <c:v>0.25153952902655874</c:v>
                </c:pt>
                <c:pt idx="7159">
                  <c:v>0.26498878039910778</c:v>
                </c:pt>
                <c:pt idx="7160">
                  <c:v>0.27833814343250651</c:v>
                </c:pt>
                <c:pt idx="7161">
                  <c:v>0.29178739480516924</c:v>
                </c:pt>
                <c:pt idx="7162">
                  <c:v>0.26498878039910778</c:v>
                </c:pt>
                <c:pt idx="7163">
                  <c:v>0.27833814343250651</c:v>
                </c:pt>
                <c:pt idx="7164">
                  <c:v>0.29178739480516924</c:v>
                </c:pt>
                <c:pt idx="7165">
                  <c:v>0.30513675783856797</c:v>
                </c:pt>
                <c:pt idx="7166">
                  <c:v>0.29178739480516924</c:v>
                </c:pt>
                <c:pt idx="7167">
                  <c:v>0.30513675783856797</c:v>
                </c:pt>
                <c:pt idx="7168">
                  <c:v>0.3185860092112307</c:v>
                </c:pt>
                <c:pt idx="7169">
                  <c:v>0.3185860092112307</c:v>
                </c:pt>
                <c:pt idx="7170">
                  <c:v>0.33193537224474312</c:v>
                </c:pt>
                <c:pt idx="7171">
                  <c:v>0.34538462361717848</c:v>
                </c:pt>
                <c:pt idx="7172">
                  <c:v>0.25158947319607705</c:v>
                </c:pt>
                <c:pt idx="7173">
                  <c:v>0.26493883622958947</c:v>
                </c:pt>
                <c:pt idx="7174">
                  <c:v>0.25153952902655874</c:v>
                </c:pt>
                <c:pt idx="7175">
                  <c:v>0.26498878039910778</c:v>
                </c:pt>
                <c:pt idx="7176">
                  <c:v>0.2783381434326202</c:v>
                </c:pt>
                <c:pt idx="7177">
                  <c:v>0.29178739480505556</c:v>
                </c:pt>
                <c:pt idx="7178">
                  <c:v>0.30513675783868166</c:v>
                </c:pt>
                <c:pt idx="7179">
                  <c:v>0.31858600921111702</c:v>
                </c:pt>
                <c:pt idx="7180">
                  <c:v>0.25158947319607705</c:v>
                </c:pt>
                <c:pt idx="7181">
                  <c:v>0.25153952902644505</c:v>
                </c:pt>
                <c:pt idx="7182">
                  <c:v>0.26498878039910778</c:v>
                </c:pt>
                <c:pt idx="7183">
                  <c:v>0.2783381434326202</c:v>
                </c:pt>
                <c:pt idx="7184">
                  <c:v>0.29178739480516924</c:v>
                </c:pt>
                <c:pt idx="7185">
                  <c:v>0.30513675783868166</c:v>
                </c:pt>
                <c:pt idx="7186">
                  <c:v>0.31858600921111702</c:v>
                </c:pt>
                <c:pt idx="7187">
                  <c:v>0.33193537224462943</c:v>
                </c:pt>
                <c:pt idx="7188">
                  <c:v>0.21139155158698486</c:v>
                </c:pt>
                <c:pt idx="7189">
                  <c:v>0.21134160741746655</c:v>
                </c:pt>
                <c:pt idx="7190">
                  <c:v>0.21134160741746655</c:v>
                </c:pt>
                <c:pt idx="7191">
                  <c:v>0.22479085879001559</c:v>
                </c:pt>
                <c:pt idx="7192">
                  <c:v>0.23814022182341432</c:v>
                </c:pt>
                <c:pt idx="7193">
                  <c:v>0.25158947319607705</c:v>
                </c:pt>
                <c:pt idx="7194">
                  <c:v>0.26493883622958947</c:v>
                </c:pt>
                <c:pt idx="7195">
                  <c:v>0.27838808760213851</c:v>
                </c:pt>
                <c:pt idx="7196">
                  <c:v>0.21139155158709855</c:v>
                </c:pt>
                <c:pt idx="7197">
                  <c:v>0.21134160741746655</c:v>
                </c:pt>
                <c:pt idx="7198">
                  <c:v>0.22479085879001559</c:v>
                </c:pt>
                <c:pt idx="7199">
                  <c:v>0.23814022182352801</c:v>
                </c:pt>
                <c:pt idx="7200">
                  <c:v>0.25158947319607705</c:v>
                </c:pt>
                <c:pt idx="7201">
                  <c:v>0.26493883622947578</c:v>
                </c:pt>
                <c:pt idx="7202">
                  <c:v>0.27838808760213851</c:v>
                </c:pt>
                <c:pt idx="7203">
                  <c:v>0.29173745063565093</c:v>
                </c:pt>
                <c:pt idx="7204">
                  <c:v>0.21139155158709855</c:v>
                </c:pt>
                <c:pt idx="7205">
                  <c:v>0.22474091462049728</c:v>
                </c:pt>
                <c:pt idx="7206">
                  <c:v>0.23819016599304632</c:v>
                </c:pt>
                <c:pt idx="7207">
                  <c:v>0.25153952902644505</c:v>
                </c:pt>
                <c:pt idx="7208">
                  <c:v>0.26498878039910778</c:v>
                </c:pt>
                <c:pt idx="7209">
                  <c:v>0.27833814343250651</c:v>
                </c:pt>
                <c:pt idx="7210">
                  <c:v>0.21134160741746655</c:v>
                </c:pt>
                <c:pt idx="7211">
                  <c:v>0.21139155158709855</c:v>
                </c:pt>
                <c:pt idx="7212">
                  <c:v>0.23819016599304632</c:v>
                </c:pt>
                <c:pt idx="7213">
                  <c:v>0.25153952902655874</c:v>
                </c:pt>
                <c:pt idx="7214">
                  <c:v>0.26498878039910778</c:v>
                </c:pt>
                <c:pt idx="7215">
                  <c:v>0.27833814343250651</c:v>
                </c:pt>
                <c:pt idx="7216">
                  <c:v>0.29178739480516924</c:v>
                </c:pt>
                <c:pt idx="7217">
                  <c:v>0.26498878039910778</c:v>
                </c:pt>
                <c:pt idx="7218">
                  <c:v>0.22474091462049728</c:v>
                </c:pt>
                <c:pt idx="7219">
                  <c:v>0.21134160741746655</c:v>
                </c:pt>
                <c:pt idx="7220">
                  <c:v>0.22479085879001559</c:v>
                </c:pt>
                <c:pt idx="7221">
                  <c:v>0.23814022182341432</c:v>
                </c:pt>
                <c:pt idx="7222">
                  <c:v>0.25158947319607705</c:v>
                </c:pt>
                <c:pt idx="7223">
                  <c:v>0.26493883622958947</c:v>
                </c:pt>
                <c:pt idx="7224">
                  <c:v>0.27838808760213851</c:v>
                </c:pt>
                <c:pt idx="7225">
                  <c:v>0.21139155158709855</c:v>
                </c:pt>
                <c:pt idx="7226">
                  <c:v>0.21134160741746655</c:v>
                </c:pt>
                <c:pt idx="7227">
                  <c:v>0.22479085879001559</c:v>
                </c:pt>
                <c:pt idx="7228">
                  <c:v>0.23814022182352801</c:v>
                </c:pt>
                <c:pt idx="7229">
                  <c:v>0.25158947319607705</c:v>
                </c:pt>
                <c:pt idx="7230">
                  <c:v>0.26493883622947578</c:v>
                </c:pt>
                <c:pt idx="7231">
                  <c:v>0.27838808760213851</c:v>
                </c:pt>
                <c:pt idx="7232">
                  <c:v>0.29173745063565093</c:v>
                </c:pt>
                <c:pt idx="7233">
                  <c:v>0.22479085879001559</c:v>
                </c:pt>
                <c:pt idx="7234">
                  <c:v>0.23814022182341432</c:v>
                </c:pt>
                <c:pt idx="7235">
                  <c:v>0.25158947319607705</c:v>
                </c:pt>
                <c:pt idx="7236">
                  <c:v>0.26493883622958947</c:v>
                </c:pt>
                <c:pt idx="7237">
                  <c:v>0.27838808760213851</c:v>
                </c:pt>
                <c:pt idx="7238">
                  <c:v>0.29173745063565093</c:v>
                </c:pt>
                <c:pt idx="7239">
                  <c:v>0.22474091462049728</c:v>
                </c:pt>
                <c:pt idx="7240">
                  <c:v>0.22479085879001559</c:v>
                </c:pt>
                <c:pt idx="7241">
                  <c:v>0.23814022182352801</c:v>
                </c:pt>
                <c:pt idx="7242">
                  <c:v>0.25158947319607705</c:v>
                </c:pt>
                <c:pt idx="7243">
                  <c:v>0.26493883622947578</c:v>
                </c:pt>
                <c:pt idx="7244">
                  <c:v>0.27838808760213851</c:v>
                </c:pt>
                <c:pt idx="7245">
                  <c:v>0.29173745063565093</c:v>
                </c:pt>
                <c:pt idx="7246">
                  <c:v>0.30518670200808629</c:v>
                </c:pt>
                <c:pt idx="7247">
                  <c:v>0.22474091462049728</c:v>
                </c:pt>
                <c:pt idx="7248">
                  <c:v>0.23819016599304632</c:v>
                </c:pt>
                <c:pt idx="7249">
                  <c:v>0.25153952902644505</c:v>
                </c:pt>
                <c:pt idx="7250">
                  <c:v>0.26498878039910778</c:v>
                </c:pt>
                <c:pt idx="7251">
                  <c:v>0.2783381434326202</c:v>
                </c:pt>
                <c:pt idx="7252">
                  <c:v>0.21134160741746655</c:v>
                </c:pt>
                <c:pt idx="7253">
                  <c:v>0.21139155158709855</c:v>
                </c:pt>
                <c:pt idx="7254">
                  <c:v>0.22474091462049728</c:v>
                </c:pt>
                <c:pt idx="7255">
                  <c:v>0.23819016599304632</c:v>
                </c:pt>
                <c:pt idx="7256">
                  <c:v>0.25153952902644505</c:v>
                </c:pt>
                <c:pt idx="7257">
                  <c:v>0.26498878039910778</c:v>
                </c:pt>
                <c:pt idx="7258">
                  <c:v>0.27833814343250651</c:v>
                </c:pt>
                <c:pt idx="7259">
                  <c:v>0.29178739480516924</c:v>
                </c:pt>
                <c:pt idx="7260">
                  <c:v>0.25153952902644505</c:v>
                </c:pt>
                <c:pt idx="7261">
                  <c:v>0.26498878039910778</c:v>
                </c:pt>
                <c:pt idx="7262">
                  <c:v>0.2783381434326202</c:v>
                </c:pt>
                <c:pt idx="7263">
                  <c:v>0.29178739480516924</c:v>
                </c:pt>
                <c:pt idx="7264">
                  <c:v>0.22479085879001559</c:v>
                </c:pt>
                <c:pt idx="7265">
                  <c:v>0.22474091462049728</c:v>
                </c:pt>
                <c:pt idx="7266">
                  <c:v>0.23819016599304632</c:v>
                </c:pt>
                <c:pt idx="7267">
                  <c:v>0.25153952902644505</c:v>
                </c:pt>
                <c:pt idx="7268">
                  <c:v>0.26498878039910778</c:v>
                </c:pt>
                <c:pt idx="7269">
                  <c:v>0.27833814343250651</c:v>
                </c:pt>
                <c:pt idx="7270">
                  <c:v>0.29178739480516924</c:v>
                </c:pt>
                <c:pt idx="7271">
                  <c:v>0.30513675783868166</c:v>
                </c:pt>
                <c:pt idx="7272">
                  <c:v>0.2783381434326202</c:v>
                </c:pt>
                <c:pt idx="7273">
                  <c:v>0.29178739480516924</c:v>
                </c:pt>
                <c:pt idx="7274">
                  <c:v>0.30513675783868166</c:v>
                </c:pt>
                <c:pt idx="7275">
                  <c:v>0.23814022182352801</c:v>
                </c:pt>
                <c:pt idx="7276">
                  <c:v>0.23819016599304632</c:v>
                </c:pt>
                <c:pt idx="7277">
                  <c:v>0.25153952902644505</c:v>
                </c:pt>
                <c:pt idx="7278">
                  <c:v>0.26498878039910778</c:v>
                </c:pt>
                <c:pt idx="7279">
                  <c:v>0.27833814343250651</c:v>
                </c:pt>
                <c:pt idx="7280">
                  <c:v>0.29178739480516924</c:v>
                </c:pt>
                <c:pt idx="7281">
                  <c:v>0.30513675783868166</c:v>
                </c:pt>
                <c:pt idx="7282">
                  <c:v>0.31858600921111702</c:v>
                </c:pt>
                <c:pt idx="7283">
                  <c:v>0.30513675783868166</c:v>
                </c:pt>
                <c:pt idx="7284">
                  <c:v>0.31858600921111702</c:v>
                </c:pt>
                <c:pt idx="7285">
                  <c:v>0.25158947319607705</c:v>
                </c:pt>
                <c:pt idx="7286">
                  <c:v>0.25153952902644505</c:v>
                </c:pt>
                <c:pt idx="7287">
                  <c:v>0.26498878039910778</c:v>
                </c:pt>
                <c:pt idx="7288">
                  <c:v>0.27833814343250651</c:v>
                </c:pt>
                <c:pt idx="7289">
                  <c:v>0.29178739480516924</c:v>
                </c:pt>
                <c:pt idx="7290">
                  <c:v>0.30513675783868166</c:v>
                </c:pt>
                <c:pt idx="7291">
                  <c:v>0.31858600921111702</c:v>
                </c:pt>
                <c:pt idx="7292">
                  <c:v>0.33193537224474312</c:v>
                </c:pt>
                <c:pt idx="7293">
                  <c:v>0.33193537224462943</c:v>
                </c:pt>
                <c:pt idx="7294">
                  <c:v>0.26493883622947578</c:v>
                </c:pt>
                <c:pt idx="7295">
                  <c:v>0.26498878039910778</c:v>
                </c:pt>
                <c:pt idx="7296">
                  <c:v>0.27833814343250651</c:v>
                </c:pt>
                <c:pt idx="7297">
                  <c:v>0.29178739480516924</c:v>
                </c:pt>
                <c:pt idx="7298">
                  <c:v>0.30513675783868166</c:v>
                </c:pt>
                <c:pt idx="7299">
                  <c:v>0.31858600921111702</c:v>
                </c:pt>
                <c:pt idx="7300">
                  <c:v>0.33193537224474312</c:v>
                </c:pt>
                <c:pt idx="7301">
                  <c:v>0.34538462361717848</c:v>
                </c:pt>
                <c:pt idx="7302">
                  <c:v>0.27838808760213851</c:v>
                </c:pt>
                <c:pt idx="7303">
                  <c:v>0.27833814343250651</c:v>
                </c:pt>
                <c:pt idx="7304">
                  <c:v>0.29178739480516924</c:v>
                </c:pt>
                <c:pt idx="7305">
                  <c:v>0.30513675783868166</c:v>
                </c:pt>
                <c:pt idx="7306">
                  <c:v>0.31858600921111702</c:v>
                </c:pt>
                <c:pt idx="7307">
                  <c:v>0.33193537224474312</c:v>
                </c:pt>
                <c:pt idx="7308">
                  <c:v>0.34538462361717848</c:v>
                </c:pt>
                <c:pt idx="7309">
                  <c:v>0.35873398665069089</c:v>
                </c:pt>
                <c:pt idx="7310">
                  <c:v>0.21134160741746655</c:v>
                </c:pt>
                <c:pt idx="7311">
                  <c:v>0.22479085879012928</c:v>
                </c:pt>
                <c:pt idx="7312">
                  <c:v>0.23814022182352801</c:v>
                </c:pt>
                <c:pt idx="7313">
                  <c:v>0.25158947319607705</c:v>
                </c:pt>
                <c:pt idx="7314">
                  <c:v>0.26493883622947578</c:v>
                </c:pt>
                <c:pt idx="7315">
                  <c:v>0.27838808760213851</c:v>
                </c:pt>
                <c:pt idx="7316">
                  <c:v>0.29173745063553724</c:v>
                </c:pt>
                <c:pt idx="7317">
                  <c:v>0.22474091462049728</c:v>
                </c:pt>
                <c:pt idx="7318">
                  <c:v>0.23819016599304632</c:v>
                </c:pt>
                <c:pt idx="7319">
                  <c:v>0.25153952902655874</c:v>
                </c:pt>
                <c:pt idx="7320">
                  <c:v>0.26498878039910778</c:v>
                </c:pt>
                <c:pt idx="7321">
                  <c:v>0.27833814343250651</c:v>
                </c:pt>
                <c:pt idx="7322">
                  <c:v>0.29178739480516924</c:v>
                </c:pt>
                <c:pt idx="7323">
                  <c:v>0.25153952902655874</c:v>
                </c:pt>
                <c:pt idx="7324">
                  <c:v>0.26498878039910778</c:v>
                </c:pt>
                <c:pt idx="7325">
                  <c:v>0.27833814343250651</c:v>
                </c:pt>
                <c:pt idx="7326">
                  <c:v>0.29178739480516924</c:v>
                </c:pt>
                <c:pt idx="7327">
                  <c:v>0.30513675783856797</c:v>
                </c:pt>
                <c:pt idx="7328">
                  <c:v>0.27833814343250651</c:v>
                </c:pt>
                <c:pt idx="7329">
                  <c:v>0.29178739480516924</c:v>
                </c:pt>
                <c:pt idx="7330">
                  <c:v>0.30513675783856797</c:v>
                </c:pt>
                <c:pt idx="7331">
                  <c:v>0.3185860092112307</c:v>
                </c:pt>
                <c:pt idx="7332">
                  <c:v>0.30513675783856797</c:v>
                </c:pt>
                <c:pt idx="7333">
                  <c:v>0.3185860092112307</c:v>
                </c:pt>
                <c:pt idx="7334">
                  <c:v>0.33193537224474312</c:v>
                </c:pt>
                <c:pt idx="7335">
                  <c:v>0.33193537224474312</c:v>
                </c:pt>
                <c:pt idx="7336">
                  <c:v>0.34538462361717848</c:v>
                </c:pt>
                <c:pt idx="7337">
                  <c:v>0.35873398665069089</c:v>
                </c:pt>
                <c:pt idx="7338">
                  <c:v>0.17114368580837436</c:v>
                </c:pt>
                <c:pt idx="7339">
                  <c:v>0.18459293718103709</c:v>
                </c:pt>
                <c:pt idx="7340">
                  <c:v>0.19794230021443582</c:v>
                </c:pt>
                <c:pt idx="7341">
                  <c:v>0.21139155158709855</c:v>
                </c:pt>
                <c:pt idx="7342">
                  <c:v>0.22474091462049728</c:v>
                </c:pt>
                <c:pt idx="7343">
                  <c:v>0.23819016599304632</c:v>
                </c:pt>
                <c:pt idx="7344">
                  <c:v>0.17119362997800636</c:v>
                </c:pt>
                <c:pt idx="7345">
                  <c:v>0.17114368580837436</c:v>
                </c:pt>
                <c:pt idx="7346">
                  <c:v>0.18459293718103709</c:v>
                </c:pt>
                <c:pt idx="7347">
                  <c:v>0.19794230021443582</c:v>
                </c:pt>
                <c:pt idx="7348">
                  <c:v>0.21139155158709855</c:v>
                </c:pt>
                <c:pt idx="7349">
                  <c:v>0.22474091462049728</c:v>
                </c:pt>
                <c:pt idx="7350">
                  <c:v>0.23819016599304632</c:v>
                </c:pt>
                <c:pt idx="7351">
                  <c:v>0.25153952902644505</c:v>
                </c:pt>
                <c:pt idx="7352">
                  <c:v>0.17119362997800636</c:v>
                </c:pt>
                <c:pt idx="7353">
                  <c:v>0.18454299301140509</c:v>
                </c:pt>
                <c:pt idx="7354">
                  <c:v>0.19799224438406782</c:v>
                </c:pt>
                <c:pt idx="7355">
                  <c:v>0.21134160741746655</c:v>
                </c:pt>
                <c:pt idx="7356">
                  <c:v>0.22479085879012928</c:v>
                </c:pt>
                <c:pt idx="7357">
                  <c:v>0.23814022182352801</c:v>
                </c:pt>
                <c:pt idx="7358">
                  <c:v>0.17114368580848804</c:v>
                </c:pt>
                <c:pt idx="7359">
                  <c:v>0.17119362997789267</c:v>
                </c:pt>
                <c:pt idx="7360">
                  <c:v>0.19799224438406782</c:v>
                </c:pt>
                <c:pt idx="7361">
                  <c:v>0.21134160741746655</c:v>
                </c:pt>
                <c:pt idx="7362">
                  <c:v>0.22479085879012928</c:v>
                </c:pt>
                <c:pt idx="7363">
                  <c:v>0.23814022182352801</c:v>
                </c:pt>
                <c:pt idx="7364">
                  <c:v>0.25158947319607705</c:v>
                </c:pt>
                <c:pt idx="7365">
                  <c:v>0.22479085879012928</c:v>
                </c:pt>
                <c:pt idx="7366">
                  <c:v>0.18454299301140509</c:v>
                </c:pt>
                <c:pt idx="7367">
                  <c:v>0.19799224438406782</c:v>
                </c:pt>
                <c:pt idx="7368">
                  <c:v>0.21134160741746655</c:v>
                </c:pt>
                <c:pt idx="7369">
                  <c:v>0.22479085879001559</c:v>
                </c:pt>
                <c:pt idx="7370">
                  <c:v>0.23814022182352801</c:v>
                </c:pt>
                <c:pt idx="7371">
                  <c:v>0.17114368580837436</c:v>
                </c:pt>
                <c:pt idx="7372">
                  <c:v>0.17119362997800636</c:v>
                </c:pt>
                <c:pt idx="7373">
                  <c:v>0.18454299301140509</c:v>
                </c:pt>
                <c:pt idx="7374">
                  <c:v>0.19799224438406782</c:v>
                </c:pt>
                <c:pt idx="7375">
                  <c:v>0.21134160741746655</c:v>
                </c:pt>
                <c:pt idx="7376">
                  <c:v>0.22479085879012928</c:v>
                </c:pt>
                <c:pt idx="7377">
                  <c:v>0.23814022182352801</c:v>
                </c:pt>
                <c:pt idx="7378">
                  <c:v>0.25158947319607705</c:v>
                </c:pt>
                <c:pt idx="7379">
                  <c:v>0.21134160741746655</c:v>
                </c:pt>
                <c:pt idx="7380">
                  <c:v>0.22479085879001559</c:v>
                </c:pt>
                <c:pt idx="7381">
                  <c:v>0.23814022182352801</c:v>
                </c:pt>
                <c:pt idx="7382">
                  <c:v>0.25158947319607705</c:v>
                </c:pt>
                <c:pt idx="7383">
                  <c:v>0.18459293718103709</c:v>
                </c:pt>
                <c:pt idx="7384">
                  <c:v>0.18454299301140509</c:v>
                </c:pt>
                <c:pt idx="7385">
                  <c:v>0.19799224438406782</c:v>
                </c:pt>
                <c:pt idx="7386">
                  <c:v>0.21134160741746655</c:v>
                </c:pt>
                <c:pt idx="7387">
                  <c:v>0.22479085879012928</c:v>
                </c:pt>
                <c:pt idx="7388">
                  <c:v>0.23814022182352801</c:v>
                </c:pt>
                <c:pt idx="7389">
                  <c:v>0.25158947319607705</c:v>
                </c:pt>
                <c:pt idx="7390">
                  <c:v>0.26493883622947578</c:v>
                </c:pt>
                <c:pt idx="7391">
                  <c:v>0.23814022182352801</c:v>
                </c:pt>
                <c:pt idx="7392">
                  <c:v>0.25158947319607705</c:v>
                </c:pt>
                <c:pt idx="7393">
                  <c:v>0.26493883622947578</c:v>
                </c:pt>
                <c:pt idx="7394">
                  <c:v>0.19794230021443582</c:v>
                </c:pt>
                <c:pt idx="7395">
                  <c:v>0.19799224438406782</c:v>
                </c:pt>
                <c:pt idx="7396">
                  <c:v>0.21134160741746655</c:v>
                </c:pt>
                <c:pt idx="7397">
                  <c:v>0.22479085879012928</c:v>
                </c:pt>
                <c:pt idx="7398">
                  <c:v>0.23814022182352801</c:v>
                </c:pt>
                <c:pt idx="7399">
                  <c:v>0.25158947319607705</c:v>
                </c:pt>
                <c:pt idx="7400">
                  <c:v>0.26493883622947578</c:v>
                </c:pt>
                <c:pt idx="7401">
                  <c:v>0.27838808760213851</c:v>
                </c:pt>
                <c:pt idx="7402">
                  <c:v>0.26493883622947578</c:v>
                </c:pt>
                <c:pt idx="7403">
                  <c:v>0.27838808760213851</c:v>
                </c:pt>
                <c:pt idx="7404">
                  <c:v>0.21139155158709855</c:v>
                </c:pt>
                <c:pt idx="7405">
                  <c:v>0.21134160741746655</c:v>
                </c:pt>
                <c:pt idx="7406">
                  <c:v>0.22479085879012928</c:v>
                </c:pt>
                <c:pt idx="7407">
                  <c:v>0.23814022182352801</c:v>
                </c:pt>
                <c:pt idx="7408">
                  <c:v>0.25158947319607705</c:v>
                </c:pt>
                <c:pt idx="7409">
                  <c:v>0.26493883622947578</c:v>
                </c:pt>
                <c:pt idx="7410">
                  <c:v>0.27838808760213851</c:v>
                </c:pt>
                <c:pt idx="7411">
                  <c:v>0.29173745063553724</c:v>
                </c:pt>
                <c:pt idx="7412">
                  <c:v>0.29173745063565093</c:v>
                </c:pt>
                <c:pt idx="7413">
                  <c:v>0.22474091462049728</c:v>
                </c:pt>
                <c:pt idx="7414">
                  <c:v>0.22479085879012928</c:v>
                </c:pt>
                <c:pt idx="7415">
                  <c:v>0.23814022182352801</c:v>
                </c:pt>
                <c:pt idx="7416">
                  <c:v>0.25158947319607705</c:v>
                </c:pt>
                <c:pt idx="7417">
                  <c:v>0.26493883622947578</c:v>
                </c:pt>
                <c:pt idx="7418">
                  <c:v>0.27838808760213851</c:v>
                </c:pt>
                <c:pt idx="7419">
                  <c:v>0.29173745063553724</c:v>
                </c:pt>
                <c:pt idx="7420">
                  <c:v>0.30518670200819997</c:v>
                </c:pt>
                <c:pt idx="7421">
                  <c:v>0.23819016599304632</c:v>
                </c:pt>
                <c:pt idx="7422">
                  <c:v>0.23814022182352801</c:v>
                </c:pt>
                <c:pt idx="7423">
                  <c:v>0.25158947319607705</c:v>
                </c:pt>
                <c:pt idx="7424">
                  <c:v>0.26493883622947578</c:v>
                </c:pt>
                <c:pt idx="7425">
                  <c:v>0.27838808760213851</c:v>
                </c:pt>
                <c:pt idx="7426">
                  <c:v>0.29173745063553724</c:v>
                </c:pt>
                <c:pt idx="7427">
                  <c:v>0.30518670200819997</c:v>
                </c:pt>
                <c:pt idx="7428">
                  <c:v>0.31853606504171239</c:v>
                </c:pt>
                <c:pt idx="7429">
                  <c:v>0.17114368580848804</c:v>
                </c:pt>
                <c:pt idx="7430">
                  <c:v>0.18459293718103709</c:v>
                </c:pt>
                <c:pt idx="7431">
                  <c:v>0.19794230021443582</c:v>
                </c:pt>
                <c:pt idx="7432">
                  <c:v>0.21139155158709855</c:v>
                </c:pt>
                <c:pt idx="7433">
                  <c:v>0.22474091462049728</c:v>
                </c:pt>
                <c:pt idx="7434">
                  <c:v>0.23819016599304632</c:v>
                </c:pt>
                <c:pt idx="7435">
                  <c:v>0.25153952902655874</c:v>
                </c:pt>
                <c:pt idx="7436">
                  <c:v>0.18454299301140509</c:v>
                </c:pt>
                <c:pt idx="7437">
                  <c:v>0.19799224438406782</c:v>
                </c:pt>
                <c:pt idx="7438">
                  <c:v>0.21134160741746655</c:v>
                </c:pt>
                <c:pt idx="7439">
                  <c:v>0.22479085879012928</c:v>
                </c:pt>
                <c:pt idx="7440">
                  <c:v>0.23814022182352801</c:v>
                </c:pt>
                <c:pt idx="7441">
                  <c:v>0.25158947319607705</c:v>
                </c:pt>
                <c:pt idx="7442">
                  <c:v>0.21134160741746655</c:v>
                </c:pt>
                <c:pt idx="7443">
                  <c:v>0.22479085879012928</c:v>
                </c:pt>
                <c:pt idx="7444">
                  <c:v>0.23814022182352801</c:v>
                </c:pt>
                <c:pt idx="7445">
                  <c:v>0.25158947319607705</c:v>
                </c:pt>
                <c:pt idx="7446">
                  <c:v>0.26493883622958947</c:v>
                </c:pt>
                <c:pt idx="7447">
                  <c:v>0.23814022182352801</c:v>
                </c:pt>
                <c:pt idx="7448">
                  <c:v>0.25158947319607705</c:v>
                </c:pt>
                <c:pt idx="7449">
                  <c:v>0.26493883622958947</c:v>
                </c:pt>
                <c:pt idx="7450">
                  <c:v>0.27838808760213851</c:v>
                </c:pt>
                <c:pt idx="7451">
                  <c:v>0.26493883622958947</c:v>
                </c:pt>
                <c:pt idx="7452">
                  <c:v>0.27838808760213851</c:v>
                </c:pt>
                <c:pt idx="7453">
                  <c:v>0.29173745063553724</c:v>
                </c:pt>
                <c:pt idx="7454">
                  <c:v>0.29173745063553724</c:v>
                </c:pt>
                <c:pt idx="7455">
                  <c:v>0.30518670200819997</c:v>
                </c:pt>
                <c:pt idx="7456">
                  <c:v>0.3185360650415987</c:v>
                </c:pt>
                <c:pt idx="7457">
                  <c:v>0.18459293718103709</c:v>
                </c:pt>
                <c:pt idx="7458">
                  <c:v>0.19794230021443582</c:v>
                </c:pt>
                <c:pt idx="7459">
                  <c:v>0.21139155158709855</c:v>
                </c:pt>
                <c:pt idx="7460">
                  <c:v>0.22474091462049728</c:v>
                </c:pt>
                <c:pt idx="7461">
                  <c:v>0.23819016599304632</c:v>
                </c:pt>
                <c:pt idx="7462">
                  <c:v>0.17119362997789267</c:v>
                </c:pt>
                <c:pt idx="7463">
                  <c:v>0.17114368580837436</c:v>
                </c:pt>
                <c:pt idx="7464">
                  <c:v>0.19794230021443582</c:v>
                </c:pt>
                <c:pt idx="7465">
                  <c:v>0.21139155158709855</c:v>
                </c:pt>
                <c:pt idx="7466">
                  <c:v>0.22474091462049728</c:v>
                </c:pt>
                <c:pt idx="7467">
                  <c:v>0.23819016599316001</c:v>
                </c:pt>
                <c:pt idx="7468">
                  <c:v>0.25153952902655874</c:v>
                </c:pt>
                <c:pt idx="7469">
                  <c:v>0.22474091462049728</c:v>
                </c:pt>
                <c:pt idx="7470">
                  <c:v>0.21139155158709855</c:v>
                </c:pt>
                <c:pt idx="7471">
                  <c:v>0.22474091462049728</c:v>
                </c:pt>
                <c:pt idx="7472">
                  <c:v>0.23819016599304632</c:v>
                </c:pt>
                <c:pt idx="7473">
                  <c:v>0.25153952902655874</c:v>
                </c:pt>
                <c:pt idx="7474">
                  <c:v>0.18454299301140509</c:v>
                </c:pt>
                <c:pt idx="7475">
                  <c:v>0.1845929371809234</c:v>
                </c:pt>
                <c:pt idx="7476">
                  <c:v>0.21139155158709855</c:v>
                </c:pt>
                <c:pt idx="7477">
                  <c:v>0.22474091462049728</c:v>
                </c:pt>
                <c:pt idx="7478">
                  <c:v>0.23819016599316001</c:v>
                </c:pt>
                <c:pt idx="7479">
                  <c:v>0.25153952902655874</c:v>
                </c:pt>
                <c:pt idx="7480">
                  <c:v>0.26498878039910778</c:v>
                </c:pt>
                <c:pt idx="7481">
                  <c:v>0.23819016599316001</c:v>
                </c:pt>
                <c:pt idx="7482">
                  <c:v>0.23819016599304632</c:v>
                </c:pt>
                <c:pt idx="7483">
                  <c:v>0.25153952902655874</c:v>
                </c:pt>
                <c:pt idx="7484">
                  <c:v>0.26498878039910778</c:v>
                </c:pt>
                <c:pt idx="7485">
                  <c:v>0.19799224438406782</c:v>
                </c:pt>
                <c:pt idx="7486">
                  <c:v>0.19794230021443582</c:v>
                </c:pt>
                <c:pt idx="7487">
                  <c:v>0.22474091462049728</c:v>
                </c:pt>
                <c:pt idx="7488">
                  <c:v>0.23819016599316001</c:v>
                </c:pt>
                <c:pt idx="7489">
                  <c:v>0.25153952902655874</c:v>
                </c:pt>
                <c:pt idx="7490">
                  <c:v>0.26498878039910778</c:v>
                </c:pt>
                <c:pt idx="7491">
                  <c:v>0.27833814343250651</c:v>
                </c:pt>
                <c:pt idx="7492">
                  <c:v>0.25153952902655874</c:v>
                </c:pt>
                <c:pt idx="7493">
                  <c:v>0.26498878039910778</c:v>
                </c:pt>
                <c:pt idx="7494">
                  <c:v>0.27833814343250651</c:v>
                </c:pt>
                <c:pt idx="7495">
                  <c:v>0.21134160741746655</c:v>
                </c:pt>
                <c:pt idx="7496">
                  <c:v>0.21139155158709855</c:v>
                </c:pt>
                <c:pt idx="7497">
                  <c:v>0.23819016599316001</c:v>
                </c:pt>
                <c:pt idx="7498">
                  <c:v>0.25153952902655874</c:v>
                </c:pt>
                <c:pt idx="7499">
                  <c:v>0.26498878039910778</c:v>
                </c:pt>
                <c:pt idx="7500">
                  <c:v>0.27833814343250651</c:v>
                </c:pt>
                <c:pt idx="7501">
                  <c:v>0.29178739480516924</c:v>
                </c:pt>
                <c:pt idx="7502">
                  <c:v>0.26498878039910778</c:v>
                </c:pt>
                <c:pt idx="7503">
                  <c:v>0.29178739480516924</c:v>
                </c:pt>
                <c:pt idx="7504">
                  <c:v>0.22479085879012928</c:v>
                </c:pt>
                <c:pt idx="7505">
                  <c:v>0.22474091462049728</c:v>
                </c:pt>
                <c:pt idx="7506">
                  <c:v>0.25153952902655874</c:v>
                </c:pt>
                <c:pt idx="7507">
                  <c:v>0.26498878039910778</c:v>
                </c:pt>
                <c:pt idx="7508">
                  <c:v>0.27833814343250651</c:v>
                </c:pt>
                <c:pt idx="7509">
                  <c:v>0.29178739480516924</c:v>
                </c:pt>
                <c:pt idx="7510">
                  <c:v>0.30513675783856797</c:v>
                </c:pt>
                <c:pt idx="7511">
                  <c:v>0.27833814343250651</c:v>
                </c:pt>
                <c:pt idx="7512">
                  <c:v>0.23814022182352801</c:v>
                </c:pt>
                <c:pt idx="7513">
                  <c:v>0.23819016599316001</c:v>
                </c:pt>
                <c:pt idx="7514">
                  <c:v>0.26498878039910778</c:v>
                </c:pt>
                <c:pt idx="7515">
                  <c:v>0.27833814343250651</c:v>
                </c:pt>
                <c:pt idx="7516">
                  <c:v>0.29178739480516924</c:v>
                </c:pt>
                <c:pt idx="7517">
                  <c:v>0.30513675783856797</c:v>
                </c:pt>
                <c:pt idx="7518">
                  <c:v>0.3185860092112307</c:v>
                </c:pt>
                <c:pt idx="7519">
                  <c:v>0.29178739480516924</c:v>
                </c:pt>
                <c:pt idx="7520">
                  <c:v>0.17119362997800636</c:v>
                </c:pt>
                <c:pt idx="7521">
                  <c:v>0.19799224438406782</c:v>
                </c:pt>
                <c:pt idx="7522">
                  <c:v>0.21134160741735286</c:v>
                </c:pt>
                <c:pt idx="7523">
                  <c:v>0.22479085879012928</c:v>
                </c:pt>
                <c:pt idx="7524">
                  <c:v>0.23814022182341432</c:v>
                </c:pt>
                <c:pt idx="7525">
                  <c:v>0.25158947319596336</c:v>
                </c:pt>
                <c:pt idx="7526">
                  <c:v>0.22479085879012928</c:v>
                </c:pt>
                <c:pt idx="7527">
                  <c:v>0.19794230021443582</c:v>
                </c:pt>
                <c:pt idx="7528">
                  <c:v>0.21139155158698486</c:v>
                </c:pt>
                <c:pt idx="7529">
                  <c:v>0.22474091462049728</c:v>
                </c:pt>
                <c:pt idx="7530">
                  <c:v>0.23819016599304632</c:v>
                </c:pt>
                <c:pt idx="7531">
                  <c:v>0.25153952902655874</c:v>
                </c:pt>
                <c:pt idx="7532">
                  <c:v>0.22474091462049728</c:v>
                </c:pt>
                <c:pt idx="7533">
                  <c:v>0.23819016599304632</c:v>
                </c:pt>
                <c:pt idx="7534">
                  <c:v>0.25153952902655874</c:v>
                </c:pt>
                <c:pt idx="7535">
                  <c:v>0.26498878039910778</c:v>
                </c:pt>
                <c:pt idx="7536">
                  <c:v>0.2783381434326202</c:v>
                </c:pt>
                <c:pt idx="7537">
                  <c:v>0.26498878039910778</c:v>
                </c:pt>
                <c:pt idx="7538">
                  <c:v>0.2783381434326202</c:v>
                </c:pt>
                <c:pt idx="7539">
                  <c:v>0.29178739480516924</c:v>
                </c:pt>
                <c:pt idx="7540">
                  <c:v>0.29178739480516924</c:v>
                </c:pt>
                <c:pt idx="7541">
                  <c:v>0.30513675783868166</c:v>
                </c:pt>
                <c:pt idx="7542">
                  <c:v>0.31858600921100333</c:v>
                </c:pt>
                <c:pt idx="7543">
                  <c:v>0.2783381434326202</c:v>
                </c:pt>
                <c:pt idx="7544">
                  <c:v>0.29178739480516924</c:v>
                </c:pt>
                <c:pt idx="7545">
                  <c:v>0.30513675783868166</c:v>
                </c:pt>
                <c:pt idx="7546">
                  <c:v>0.46781205295508244</c:v>
                </c:pt>
                <c:pt idx="7547">
                  <c:v>0.36445616150524529</c:v>
                </c:pt>
                <c:pt idx="7548">
                  <c:v>0.48121136015811317</c:v>
                </c:pt>
                <c:pt idx="7549">
                  <c:v>0.50796003039465631</c:v>
                </c:pt>
                <c:pt idx="7550">
                  <c:v>0.35484547630687757</c:v>
                </c:pt>
                <c:pt idx="7551">
                  <c:v>0.39125477591130675</c:v>
                </c:pt>
                <c:pt idx="7552">
                  <c:v>0.39125477591130675</c:v>
                </c:pt>
                <c:pt idx="7553">
                  <c:v>0.39125477591130675</c:v>
                </c:pt>
                <c:pt idx="7554">
                  <c:v>0.40460413894470548</c:v>
                </c:pt>
                <c:pt idx="7555">
                  <c:v>0.4582013677568284</c:v>
                </c:pt>
                <c:pt idx="7556">
                  <c:v>0.4582013677568284</c:v>
                </c:pt>
                <c:pt idx="7557">
                  <c:v>0.43140275335076694</c:v>
                </c:pt>
                <c:pt idx="7558">
                  <c:v>0.44485200472331599</c:v>
                </c:pt>
                <c:pt idx="7559">
                  <c:v>0.47165061912937745</c:v>
                </c:pt>
                <c:pt idx="7560">
                  <c:v>0.48116141598870854</c:v>
                </c:pt>
                <c:pt idx="7561">
                  <c:v>0.4946106673611439</c:v>
                </c:pt>
                <c:pt idx="7562">
                  <c:v>0.48116141598870854</c:v>
                </c:pt>
                <c:pt idx="7563">
                  <c:v>0.21706378227202094</c:v>
                </c:pt>
                <c:pt idx="7564">
                  <c:v>0.26682244490984885</c:v>
                </c:pt>
                <c:pt idx="7565">
                  <c:v>0.12143496734006476</c:v>
                </c:pt>
                <c:pt idx="7566">
                  <c:v>0.35105685430221456</c:v>
                </c:pt>
                <c:pt idx="7567">
                  <c:v>0.4101051324769287</c:v>
                </c:pt>
                <c:pt idx="7568">
                  <c:v>0.33609500808029225</c:v>
                </c:pt>
                <c:pt idx="7569">
                  <c:v>0.33609500808029225</c:v>
                </c:pt>
                <c:pt idx="7570">
                  <c:v>0.33609500808029225</c:v>
                </c:pt>
                <c:pt idx="7571">
                  <c:v>0.33609500808029225</c:v>
                </c:pt>
                <c:pt idx="7572">
                  <c:v>0.33609500808029225</c:v>
                </c:pt>
                <c:pt idx="7573">
                  <c:v>0.33609500808029225</c:v>
                </c:pt>
                <c:pt idx="7574">
                  <c:v>0.24002383050378739</c:v>
                </c:pt>
                <c:pt idx="7575">
                  <c:v>0.25337319353729981</c:v>
                </c:pt>
                <c:pt idx="7576">
                  <c:v>0.24002383050378739</c:v>
                </c:pt>
                <c:pt idx="7577">
                  <c:v>0.28017180794330443</c:v>
                </c:pt>
                <c:pt idx="7578">
                  <c:v>0.26682244490984885</c:v>
                </c:pt>
                <c:pt idx="7579">
                  <c:v>0.3948721607631569</c:v>
                </c:pt>
                <c:pt idx="7580">
                  <c:v>0.40832141213581963</c:v>
                </c:pt>
                <c:pt idx="7581">
                  <c:v>0.32274564504689351</c:v>
                </c:pt>
                <c:pt idx="7582">
                  <c:v>0.34127493195114766</c:v>
                </c:pt>
                <c:pt idx="7583">
                  <c:v>0.35472418332369671</c:v>
                </c:pt>
                <c:pt idx="7584">
                  <c:v>0.38152279772975817</c:v>
                </c:pt>
                <c:pt idx="7585">
                  <c:v>0.32993047058118918</c:v>
                </c:pt>
                <c:pt idx="7586">
                  <c:v>0.36623988184635436</c:v>
                </c:pt>
                <c:pt idx="7587">
                  <c:v>0.23243588417233241</c:v>
                </c:pt>
                <c:pt idx="7588">
                  <c:v>0.35905505631217238</c:v>
                </c:pt>
                <c:pt idx="7589">
                  <c:v>0.35900511214254038</c:v>
                </c:pt>
                <c:pt idx="7590">
                  <c:v>0.37240441934557111</c:v>
                </c:pt>
                <c:pt idx="7591">
                  <c:v>0.37240441934557111</c:v>
                </c:pt>
                <c:pt idx="7592">
                  <c:v>0.37240441934557111</c:v>
                </c:pt>
                <c:pt idx="7593">
                  <c:v>0.42600164815758035</c:v>
                </c:pt>
                <c:pt idx="7594">
                  <c:v>0.49822805221310773</c:v>
                </c:pt>
                <c:pt idx="7595">
                  <c:v>0.37007844802064938</c:v>
                </c:pt>
                <c:pt idx="7596">
                  <c:v>0.38352769939319842</c:v>
                </c:pt>
                <c:pt idx="7597">
                  <c:v>0.35672908498725064</c:v>
                </c:pt>
                <c:pt idx="7598">
                  <c:v>0.34327983361458791</c:v>
                </c:pt>
                <c:pt idx="7599">
                  <c:v>0.51734953427057917</c:v>
                </c:pt>
                <c:pt idx="7600">
                  <c:v>0.37007844802064938</c:v>
                </c:pt>
                <c:pt idx="7601">
                  <c:v>0.35672908498725064</c:v>
                </c:pt>
                <c:pt idx="7602">
                  <c:v>0.35672908498725064</c:v>
                </c:pt>
                <c:pt idx="7603">
                  <c:v>0.32993047058118918</c:v>
                </c:pt>
                <c:pt idx="7604">
                  <c:v>0.48487868917959531</c:v>
                </c:pt>
                <c:pt idx="7605">
                  <c:v>0.27633324176917995</c:v>
                </c:pt>
                <c:pt idx="7606">
                  <c:v>0.27633324176917995</c:v>
                </c:pt>
                <c:pt idx="7607">
                  <c:v>0.30313185617512772</c:v>
                </c:pt>
                <c:pt idx="7608">
                  <c:v>0.31648121920852645</c:v>
                </c:pt>
                <c:pt idx="7609">
                  <c:v>0.26288399039651722</c:v>
                </c:pt>
                <c:pt idx="7610">
                  <c:v>0.27633324176906626</c:v>
                </c:pt>
                <c:pt idx="7611">
                  <c:v>0.36623988184646805</c:v>
                </c:pt>
                <c:pt idx="7612">
                  <c:v>0.53009956726941709</c:v>
                </c:pt>
                <c:pt idx="7613">
                  <c:v>0.32609190440689417</c:v>
                </c:pt>
                <c:pt idx="7614">
                  <c:v>0.39759768544445251</c:v>
                </c:pt>
                <c:pt idx="7615">
                  <c:v>0.28589398279791567</c:v>
                </c:pt>
                <c:pt idx="7616">
                  <c:v>0.29929329000083271</c:v>
                </c:pt>
                <c:pt idx="7617">
                  <c:v>0.3948721607631569</c:v>
                </c:pt>
                <c:pt idx="7618">
                  <c:v>0.40264918145078354</c:v>
                </c:pt>
                <c:pt idx="7619">
                  <c:v>0.40264918145078354</c:v>
                </c:pt>
                <c:pt idx="7620">
                  <c:v>0.53069889730420527</c:v>
                </c:pt>
                <c:pt idx="7621">
                  <c:v>0.53069889730420527</c:v>
                </c:pt>
                <c:pt idx="7622">
                  <c:v>0.51551586976006547</c:v>
                </c:pt>
                <c:pt idx="7623">
                  <c:v>0.36623988184635436</c:v>
                </c:pt>
                <c:pt idx="7624">
                  <c:v>0.40264918145078354</c:v>
                </c:pt>
                <c:pt idx="7625">
                  <c:v>0.53069889730420527</c:v>
                </c:pt>
                <c:pt idx="7626">
                  <c:v>0.49438948603892641</c:v>
                </c:pt>
                <c:pt idx="7627">
                  <c:v>0.40264918145078354</c:v>
                </c:pt>
                <c:pt idx="7628">
                  <c:v>0.36623988184646805</c:v>
                </c:pt>
                <c:pt idx="7629">
                  <c:v>0.35289051881295563</c:v>
                </c:pt>
                <c:pt idx="7630">
                  <c:v>0.36623988184635436</c:v>
                </c:pt>
                <c:pt idx="7631">
                  <c:v>0.32609190440689417</c:v>
                </c:pt>
                <c:pt idx="7632">
                  <c:v>0.5155158697598381</c:v>
                </c:pt>
                <c:pt idx="7633">
                  <c:v>0.2495346273630048</c:v>
                </c:pt>
                <c:pt idx="7634">
                  <c:v>0.26288399039651722</c:v>
                </c:pt>
                <c:pt idx="7635">
                  <c:v>0.27633324176906626</c:v>
                </c:pt>
                <c:pt idx="7636">
                  <c:v>0.33376903675548419</c:v>
                </c:pt>
                <c:pt idx="7637">
                  <c:v>0.26288399039651722</c:v>
                </c:pt>
                <c:pt idx="7638">
                  <c:v>0.32041967372185809</c:v>
                </c:pt>
                <c:pt idx="7639">
                  <c:v>0.26288399039651722</c:v>
                </c:pt>
                <c:pt idx="7640">
                  <c:v>0.28968260480257868</c:v>
                </c:pt>
                <c:pt idx="7641">
                  <c:v>0.35672908498713696</c:v>
                </c:pt>
                <c:pt idx="7642">
                  <c:v>0.34327983361458791</c:v>
                </c:pt>
                <c:pt idx="7643">
                  <c:v>0.36623988184646805</c:v>
                </c:pt>
                <c:pt idx="7644">
                  <c:v>0.36623988184646805</c:v>
                </c:pt>
                <c:pt idx="7645">
                  <c:v>0.35672908498725064</c:v>
                </c:pt>
                <c:pt idx="7646">
                  <c:v>0.35905505631217238</c:v>
                </c:pt>
                <c:pt idx="7647">
                  <c:v>0.45808007477364754</c:v>
                </c:pt>
                <c:pt idx="7648">
                  <c:v>0.41783220899492335</c:v>
                </c:pt>
                <c:pt idx="7649">
                  <c:v>0.32993047058118918</c:v>
                </c:pt>
                <c:pt idx="7650">
                  <c:v>0.3590550563120587</c:v>
                </c:pt>
                <c:pt idx="7651">
                  <c:v>0.368776332171592</c:v>
                </c:pt>
                <c:pt idx="7652">
                  <c:v>0.49692593636405036</c:v>
                </c:pt>
                <c:pt idx="7653">
                  <c:v>1.7343569509798726</c:v>
                </c:pt>
                <c:pt idx="7654">
                  <c:v>0.43744599786691651</c:v>
                </c:pt>
                <c:pt idx="7655">
                  <c:v>0.43744599786691651</c:v>
                </c:pt>
                <c:pt idx="7656">
                  <c:v>0.5655956020591475</c:v>
                </c:pt>
                <c:pt idx="7657">
                  <c:v>1.6063072351264509</c:v>
                </c:pt>
                <c:pt idx="7658">
                  <c:v>1.6063072351264509</c:v>
                </c:pt>
                <c:pt idx="7659">
                  <c:v>0.21336434628437928</c:v>
                </c:pt>
                <c:pt idx="7660">
                  <c:v>0.26696157509638851</c:v>
                </c:pt>
                <c:pt idx="7661">
                  <c:v>0.19026516786595948</c:v>
                </c:pt>
                <c:pt idx="7662">
                  <c:v>8.8914178079562589E-2</c:v>
                </c:pt>
                <c:pt idx="7663">
                  <c:v>0.18656573187831782</c:v>
                </c:pt>
                <c:pt idx="7664">
                  <c:v>0.21336434628437928</c:v>
                </c:pt>
                <c:pt idx="7665">
                  <c:v>0.25351232372395316</c:v>
                </c:pt>
                <c:pt idx="7666">
                  <c:v>0.20952578011019796</c:v>
                </c:pt>
                <c:pt idx="7667">
                  <c:v>0.27647237195571961</c:v>
                </c:pt>
                <c:pt idx="7668">
                  <c:v>0.16946698868775911</c:v>
                </c:pt>
                <c:pt idx="7669">
                  <c:v>0.27647237195571961</c:v>
                </c:pt>
                <c:pt idx="7670">
                  <c:v>0.34351885214039157</c:v>
                </c:pt>
                <c:pt idx="7671">
                  <c:v>0.28992162332826865</c:v>
                </c:pt>
                <c:pt idx="7672">
                  <c:v>0.3568682151737903</c:v>
                </c:pt>
                <c:pt idx="7673">
                  <c:v>0.19026516786595948</c:v>
                </c:pt>
                <c:pt idx="7674">
                  <c:v>0.19021522369644117</c:v>
                </c:pt>
                <c:pt idx="7675">
                  <c:v>0.19021522369644117</c:v>
                </c:pt>
                <c:pt idx="7676">
                  <c:v>0.19021522369644117</c:v>
                </c:pt>
                <c:pt idx="7677">
                  <c:v>0.19026516786595948</c:v>
                </c:pt>
                <c:pt idx="7678">
                  <c:v>0.19021522369644117</c:v>
                </c:pt>
                <c:pt idx="7679">
                  <c:v>0.19996503908134855</c:v>
                </c:pt>
                <c:pt idx="7680">
                  <c:v>0.18656573187843151</c:v>
                </c:pt>
                <c:pt idx="7681">
                  <c:v>0.18656573187843151</c:v>
                </c:pt>
                <c:pt idx="7682">
                  <c:v>0.15025632061303895</c:v>
                </c:pt>
                <c:pt idx="7683">
                  <c:v>0.15025632061303895</c:v>
                </c:pt>
                <c:pt idx="7684">
                  <c:v>0.1502563206130958</c:v>
                </c:pt>
                <c:pt idx="7685">
                  <c:v>0.15025632061303895</c:v>
                </c:pt>
                <c:pt idx="7686">
                  <c:v>0.2267137093178917</c:v>
                </c:pt>
                <c:pt idx="7687">
                  <c:v>0.2267137093178917</c:v>
                </c:pt>
                <c:pt idx="7688">
                  <c:v>0.24016296069032705</c:v>
                </c:pt>
              </c:numCache>
            </c:numRef>
          </c:yVal>
          <c:smooth val="0"/>
          <c:extLst>
            <c:ext xmlns:c16="http://schemas.microsoft.com/office/drawing/2014/chart" uri="{C3380CC4-5D6E-409C-BE32-E72D297353CC}">
              <c16:uniqueId val="{00000001-BCF6-4880-BB8D-87D8C8DDBE6F}"/>
            </c:ext>
          </c:extLst>
        </c:ser>
        <c:ser>
          <c:idx val="2"/>
          <c:order val="2"/>
          <c:tx>
            <c:v>GP</c:v>
          </c:tx>
          <c:spPr>
            <a:ln w="25400" cap="rnd">
              <a:noFill/>
              <a:round/>
            </a:ln>
            <a:effectLst/>
          </c:spPr>
          <c:marker>
            <c:symbol val="circle"/>
            <c:size val="2"/>
            <c:spPr>
              <a:solidFill>
                <a:schemeClr val="accent3"/>
              </a:solidFill>
              <a:ln w="9525">
                <a:solidFill>
                  <a:schemeClr val="accent3"/>
                </a:solidFill>
              </a:ln>
              <a:effectLst/>
            </c:spPr>
          </c:marker>
          <c:xVal>
            <c:numRef>
              <c:f>Feuil1!$G$4:$G$9935</c:f>
              <c:numCache>
                <c:formatCode>General</c:formatCode>
                <c:ptCount val="9932"/>
                <c:pt idx="0">
                  <c:v>636.46043999999995</c:v>
                </c:pt>
                <c:pt idx="1">
                  <c:v>718.53873999999996</c:v>
                </c:pt>
                <c:pt idx="2">
                  <c:v>796.58564000000001</c:v>
                </c:pt>
                <c:pt idx="3">
                  <c:v>876.64823999999999</c:v>
                </c:pt>
                <c:pt idx="4">
                  <c:v>760.58564000000001</c:v>
                </c:pt>
                <c:pt idx="5">
                  <c:v>790.63264000000004</c:v>
                </c:pt>
                <c:pt idx="6">
                  <c:v>718.53873999999996</c:v>
                </c:pt>
                <c:pt idx="7">
                  <c:v>566.38224000000002</c:v>
                </c:pt>
                <c:pt idx="8">
                  <c:v>650.47613999999999</c:v>
                </c:pt>
                <c:pt idx="9">
                  <c:v>678.50743999999997</c:v>
                </c:pt>
                <c:pt idx="10">
                  <c:v>676.49173999999994</c:v>
                </c:pt>
                <c:pt idx="11">
                  <c:v>674.47613999999999</c:v>
                </c:pt>
                <c:pt idx="12">
                  <c:v>692.52304000000004</c:v>
                </c:pt>
                <c:pt idx="13">
                  <c:v>706.53873999999996</c:v>
                </c:pt>
                <c:pt idx="14">
                  <c:v>720.55434000000002</c:v>
                </c:pt>
                <c:pt idx="15">
                  <c:v>734.57003999999995</c:v>
                </c:pt>
                <c:pt idx="16">
                  <c:v>748.58564000000001</c:v>
                </c:pt>
                <c:pt idx="17">
                  <c:v>762.60133999999994</c:v>
                </c:pt>
                <c:pt idx="18">
                  <c:v>776.61694</c:v>
                </c:pt>
                <c:pt idx="19">
                  <c:v>482.28834000000001</c:v>
                </c:pt>
                <c:pt idx="20">
                  <c:v>594.41354000000001</c:v>
                </c:pt>
                <c:pt idx="21">
                  <c:v>678.50743999999997</c:v>
                </c:pt>
                <c:pt idx="22">
                  <c:v>706.53873999999996</c:v>
                </c:pt>
                <c:pt idx="23">
                  <c:v>720.55434000000002</c:v>
                </c:pt>
                <c:pt idx="24">
                  <c:v>734.57003999999995</c:v>
                </c:pt>
                <c:pt idx="25">
                  <c:v>748.58564000000001</c:v>
                </c:pt>
                <c:pt idx="26">
                  <c:v>762.60133999999994</c:v>
                </c:pt>
                <c:pt idx="27">
                  <c:v>776.61694</c:v>
                </c:pt>
                <c:pt idx="28">
                  <c:v>790.63264000000004</c:v>
                </c:pt>
                <c:pt idx="29">
                  <c:v>622.44484</c:v>
                </c:pt>
                <c:pt idx="30">
                  <c:v>650.47613999999999</c:v>
                </c:pt>
                <c:pt idx="31">
                  <c:v>678.50743999999997</c:v>
                </c:pt>
                <c:pt idx="32">
                  <c:v>706.53873999999996</c:v>
                </c:pt>
                <c:pt idx="33">
                  <c:v>704.52304000000004</c:v>
                </c:pt>
                <c:pt idx="34">
                  <c:v>482.28834000000001</c:v>
                </c:pt>
                <c:pt idx="35">
                  <c:v>734.57003999999995</c:v>
                </c:pt>
                <c:pt idx="36">
                  <c:v>762.60133999999994</c:v>
                </c:pt>
                <c:pt idx="37">
                  <c:v>750.50743999999997</c:v>
                </c:pt>
                <c:pt idx="38">
                  <c:v>776.61694</c:v>
                </c:pt>
                <c:pt idx="39">
                  <c:v>790.63264000000004</c:v>
                </c:pt>
                <c:pt idx="40">
                  <c:v>818.66394000000003</c:v>
                </c:pt>
                <c:pt idx="41">
                  <c:v>650.47613999999999</c:v>
                </c:pt>
                <c:pt idx="42">
                  <c:v>678.50743999999997</c:v>
                </c:pt>
                <c:pt idx="43">
                  <c:v>706.53873999999996</c:v>
                </c:pt>
                <c:pt idx="44">
                  <c:v>734.57003999999995</c:v>
                </c:pt>
                <c:pt idx="45">
                  <c:v>748.58564000000001</c:v>
                </c:pt>
                <c:pt idx="46">
                  <c:v>762.60133999999994</c:v>
                </c:pt>
                <c:pt idx="47">
                  <c:v>790.63264000000004</c:v>
                </c:pt>
                <c:pt idx="48">
                  <c:v>818.66394000000003</c:v>
                </c:pt>
                <c:pt idx="49">
                  <c:v>650.47613999999999</c:v>
                </c:pt>
                <c:pt idx="50">
                  <c:v>678.50743999999997</c:v>
                </c:pt>
                <c:pt idx="51">
                  <c:v>692.52304000000004</c:v>
                </c:pt>
                <c:pt idx="52">
                  <c:v>706.53873999999996</c:v>
                </c:pt>
                <c:pt idx="53">
                  <c:v>704.52304000000004</c:v>
                </c:pt>
                <c:pt idx="54">
                  <c:v>734.57003999999995</c:v>
                </c:pt>
                <c:pt idx="55">
                  <c:v>732.55434000000002</c:v>
                </c:pt>
                <c:pt idx="56">
                  <c:v>732.55434000000002</c:v>
                </c:pt>
                <c:pt idx="57">
                  <c:v>730.53873999999996</c:v>
                </c:pt>
                <c:pt idx="58">
                  <c:v>730.53873999999996</c:v>
                </c:pt>
                <c:pt idx="59">
                  <c:v>728.52304000000004</c:v>
                </c:pt>
                <c:pt idx="60">
                  <c:v>726.50743999999997</c:v>
                </c:pt>
                <c:pt idx="61">
                  <c:v>726.50743999999997</c:v>
                </c:pt>
                <c:pt idx="62">
                  <c:v>510.31963999999999</c:v>
                </c:pt>
                <c:pt idx="63">
                  <c:v>762.60133999999994</c:v>
                </c:pt>
                <c:pt idx="64">
                  <c:v>754.53873999999996</c:v>
                </c:pt>
                <c:pt idx="65">
                  <c:v>752.52304000000004</c:v>
                </c:pt>
                <c:pt idx="66">
                  <c:v>790.63264000000004</c:v>
                </c:pt>
                <c:pt idx="67">
                  <c:v>778.53873999999996</c:v>
                </c:pt>
                <c:pt idx="68">
                  <c:v>818.66394000000003</c:v>
                </c:pt>
                <c:pt idx="69">
                  <c:v>816.64823999999999</c:v>
                </c:pt>
                <c:pt idx="70">
                  <c:v>846.69524000000001</c:v>
                </c:pt>
                <c:pt idx="71">
                  <c:v>674.47613999999999</c:v>
                </c:pt>
                <c:pt idx="72">
                  <c:v>674.47613999999999</c:v>
                </c:pt>
                <c:pt idx="73">
                  <c:v>678.50743999999997</c:v>
                </c:pt>
                <c:pt idx="74">
                  <c:v>706.53873999999996</c:v>
                </c:pt>
                <c:pt idx="75">
                  <c:v>720.55434000000002</c:v>
                </c:pt>
                <c:pt idx="76">
                  <c:v>718.53873999999996</c:v>
                </c:pt>
                <c:pt idx="77">
                  <c:v>734.57003999999995</c:v>
                </c:pt>
                <c:pt idx="78">
                  <c:v>748.58564000000001</c:v>
                </c:pt>
                <c:pt idx="79">
                  <c:v>746.57003999999995</c:v>
                </c:pt>
                <c:pt idx="80">
                  <c:v>744.55434000000002</c:v>
                </c:pt>
                <c:pt idx="81">
                  <c:v>762.60133999999994</c:v>
                </c:pt>
                <c:pt idx="82">
                  <c:v>790.63264000000004</c:v>
                </c:pt>
                <c:pt idx="83">
                  <c:v>678.50743999999997</c:v>
                </c:pt>
                <c:pt idx="84">
                  <c:v>706.53873999999996</c:v>
                </c:pt>
                <c:pt idx="85">
                  <c:v>720.55434000000002</c:v>
                </c:pt>
                <c:pt idx="86">
                  <c:v>734.57003999999995</c:v>
                </c:pt>
                <c:pt idx="87">
                  <c:v>732.55434000000002</c:v>
                </c:pt>
                <c:pt idx="88">
                  <c:v>726.50743999999997</c:v>
                </c:pt>
                <c:pt idx="89">
                  <c:v>748.58564000000001</c:v>
                </c:pt>
                <c:pt idx="90">
                  <c:v>746.57003999999995</c:v>
                </c:pt>
                <c:pt idx="91">
                  <c:v>762.60133999999994</c:v>
                </c:pt>
                <c:pt idx="92">
                  <c:v>760.58564000000001</c:v>
                </c:pt>
                <c:pt idx="93">
                  <c:v>760.58564000000001</c:v>
                </c:pt>
                <c:pt idx="94">
                  <c:v>760.58564000000001</c:v>
                </c:pt>
                <c:pt idx="95">
                  <c:v>760.58564000000001</c:v>
                </c:pt>
                <c:pt idx="96">
                  <c:v>760.58564000000001</c:v>
                </c:pt>
                <c:pt idx="97">
                  <c:v>758.57003999999995</c:v>
                </c:pt>
                <c:pt idx="98">
                  <c:v>758.57003999999995</c:v>
                </c:pt>
                <c:pt idx="99">
                  <c:v>758.57003999999995</c:v>
                </c:pt>
                <c:pt idx="100">
                  <c:v>758.57003999999995</c:v>
                </c:pt>
                <c:pt idx="101">
                  <c:v>758.57003999999995</c:v>
                </c:pt>
                <c:pt idx="102">
                  <c:v>758.57003999999995</c:v>
                </c:pt>
                <c:pt idx="103">
                  <c:v>758.57003999999995</c:v>
                </c:pt>
                <c:pt idx="104">
                  <c:v>758.57003999999995</c:v>
                </c:pt>
                <c:pt idx="105">
                  <c:v>758.57003999999995</c:v>
                </c:pt>
                <c:pt idx="106">
                  <c:v>756.55434000000002</c:v>
                </c:pt>
                <c:pt idx="107">
                  <c:v>756.55434000000002</c:v>
                </c:pt>
                <c:pt idx="108">
                  <c:v>754.53873999999996</c:v>
                </c:pt>
                <c:pt idx="109">
                  <c:v>754.53873999999996</c:v>
                </c:pt>
                <c:pt idx="110">
                  <c:v>754.53873999999996</c:v>
                </c:pt>
                <c:pt idx="111">
                  <c:v>754.53873999999996</c:v>
                </c:pt>
                <c:pt idx="112">
                  <c:v>538.35094000000004</c:v>
                </c:pt>
                <c:pt idx="113">
                  <c:v>790.63264000000004</c:v>
                </c:pt>
                <c:pt idx="114">
                  <c:v>784.58564000000001</c:v>
                </c:pt>
                <c:pt idx="115">
                  <c:v>784.58564000000001</c:v>
                </c:pt>
                <c:pt idx="116">
                  <c:v>784.58564000000001</c:v>
                </c:pt>
                <c:pt idx="117">
                  <c:v>782.57003999999995</c:v>
                </c:pt>
                <c:pt idx="118">
                  <c:v>780.55434000000002</c:v>
                </c:pt>
                <c:pt idx="119">
                  <c:v>818.66394000000003</c:v>
                </c:pt>
                <c:pt idx="120">
                  <c:v>816.64823999999999</c:v>
                </c:pt>
                <c:pt idx="121">
                  <c:v>810.60133999999994</c:v>
                </c:pt>
                <c:pt idx="122">
                  <c:v>808.58564000000001</c:v>
                </c:pt>
                <c:pt idx="123">
                  <c:v>808.58564000000001</c:v>
                </c:pt>
                <c:pt idx="124">
                  <c:v>806.57003999999995</c:v>
                </c:pt>
                <c:pt idx="125">
                  <c:v>822.60133999999994</c:v>
                </c:pt>
                <c:pt idx="126">
                  <c:v>846.69524000000001</c:v>
                </c:pt>
                <c:pt idx="127">
                  <c:v>844.67953999999997</c:v>
                </c:pt>
                <c:pt idx="128">
                  <c:v>874.72654</c:v>
                </c:pt>
                <c:pt idx="129">
                  <c:v>870.69524000000001</c:v>
                </c:pt>
                <c:pt idx="130">
                  <c:v>552.36653999999999</c:v>
                </c:pt>
                <c:pt idx="131">
                  <c:v>550.35094000000004</c:v>
                </c:pt>
                <c:pt idx="132">
                  <c:v>566.38224000000002</c:v>
                </c:pt>
                <c:pt idx="133">
                  <c:v>580.39783999999997</c:v>
                </c:pt>
                <c:pt idx="134">
                  <c:v>578.38224000000002</c:v>
                </c:pt>
                <c:pt idx="135">
                  <c:v>594.41354000000001</c:v>
                </c:pt>
                <c:pt idx="136">
                  <c:v>636.46043999999995</c:v>
                </c:pt>
                <c:pt idx="137">
                  <c:v>758.57003999999995</c:v>
                </c:pt>
                <c:pt idx="138">
                  <c:v>730.53873999999996</c:v>
                </c:pt>
                <c:pt idx="139">
                  <c:v>730.53873999999996</c:v>
                </c:pt>
                <c:pt idx="140">
                  <c:v>758.57003999999995</c:v>
                </c:pt>
                <c:pt idx="141">
                  <c:v>758.57003999999995</c:v>
                </c:pt>
                <c:pt idx="142">
                  <c:v>756.55434000000002</c:v>
                </c:pt>
                <c:pt idx="143">
                  <c:v>752.52304000000004</c:v>
                </c:pt>
                <c:pt idx="144">
                  <c:v>536.33524</c:v>
                </c:pt>
                <c:pt idx="145">
                  <c:v>780.55434000000002</c:v>
                </c:pt>
                <c:pt idx="146">
                  <c:v>804.55434000000002</c:v>
                </c:pt>
                <c:pt idx="147">
                  <c:v>726.50743999999997</c:v>
                </c:pt>
                <c:pt idx="148">
                  <c:v>754.53873999999996</c:v>
                </c:pt>
                <c:pt idx="149">
                  <c:v>664.49173999999994</c:v>
                </c:pt>
                <c:pt idx="150">
                  <c:v>678.50743999999997</c:v>
                </c:pt>
                <c:pt idx="151">
                  <c:v>706.53873999999996</c:v>
                </c:pt>
                <c:pt idx="152">
                  <c:v>734.57003999999995</c:v>
                </c:pt>
                <c:pt idx="153">
                  <c:v>762.60133999999994</c:v>
                </c:pt>
                <c:pt idx="154">
                  <c:v>776.61694</c:v>
                </c:pt>
                <c:pt idx="155">
                  <c:v>774.60133999999994</c:v>
                </c:pt>
                <c:pt idx="156">
                  <c:v>552.36653999999999</c:v>
                </c:pt>
                <c:pt idx="157">
                  <c:v>822.60133999999994</c:v>
                </c:pt>
                <c:pt idx="158">
                  <c:v>820.58564000000001</c:v>
                </c:pt>
                <c:pt idx="159">
                  <c:v>846.69524000000001</c:v>
                </c:pt>
                <c:pt idx="160">
                  <c:v>650.47613999999999</c:v>
                </c:pt>
                <c:pt idx="161">
                  <c:v>758.57003999999995</c:v>
                </c:pt>
                <c:pt idx="162">
                  <c:v>758.57003999999995</c:v>
                </c:pt>
                <c:pt idx="163">
                  <c:v>754.53873999999996</c:v>
                </c:pt>
                <c:pt idx="164">
                  <c:v>678.50743999999997</c:v>
                </c:pt>
                <c:pt idx="165">
                  <c:v>690.50743999999997</c:v>
                </c:pt>
                <c:pt idx="166">
                  <c:v>706.53873999999996</c:v>
                </c:pt>
                <c:pt idx="167">
                  <c:v>734.57003999999995</c:v>
                </c:pt>
                <c:pt idx="168">
                  <c:v>762.60133999999994</c:v>
                </c:pt>
                <c:pt idx="169">
                  <c:v>760.58564000000001</c:v>
                </c:pt>
                <c:pt idx="170">
                  <c:v>758.57003999999995</c:v>
                </c:pt>
                <c:pt idx="171">
                  <c:v>788.61694</c:v>
                </c:pt>
                <c:pt idx="172">
                  <c:v>788.61694</c:v>
                </c:pt>
                <c:pt idx="173">
                  <c:v>788.61694</c:v>
                </c:pt>
                <c:pt idx="174">
                  <c:v>788.61694</c:v>
                </c:pt>
                <c:pt idx="175">
                  <c:v>788.61694</c:v>
                </c:pt>
                <c:pt idx="176">
                  <c:v>788.61694</c:v>
                </c:pt>
                <c:pt idx="177">
                  <c:v>788.61694</c:v>
                </c:pt>
                <c:pt idx="178">
                  <c:v>788.61694</c:v>
                </c:pt>
                <c:pt idx="179">
                  <c:v>786.60133999999994</c:v>
                </c:pt>
                <c:pt idx="180">
                  <c:v>786.60133999999994</c:v>
                </c:pt>
                <c:pt idx="181">
                  <c:v>786.60133999999994</c:v>
                </c:pt>
                <c:pt idx="182">
                  <c:v>786.60133999999994</c:v>
                </c:pt>
                <c:pt idx="183">
                  <c:v>782.57003999999995</c:v>
                </c:pt>
                <c:pt idx="184">
                  <c:v>782.57003999999995</c:v>
                </c:pt>
                <c:pt idx="185">
                  <c:v>566.38224000000002</c:v>
                </c:pt>
                <c:pt idx="186">
                  <c:v>818.66394000000003</c:v>
                </c:pt>
                <c:pt idx="187">
                  <c:v>816.64823999999999</c:v>
                </c:pt>
                <c:pt idx="188">
                  <c:v>816.64823999999999</c:v>
                </c:pt>
                <c:pt idx="189">
                  <c:v>816.64823999999999</c:v>
                </c:pt>
                <c:pt idx="190">
                  <c:v>816.64823999999999</c:v>
                </c:pt>
                <c:pt idx="191">
                  <c:v>816.64823999999999</c:v>
                </c:pt>
                <c:pt idx="192">
                  <c:v>814.63264000000004</c:v>
                </c:pt>
                <c:pt idx="193">
                  <c:v>814.63264000000004</c:v>
                </c:pt>
                <c:pt idx="194">
                  <c:v>814.63264000000004</c:v>
                </c:pt>
                <c:pt idx="195">
                  <c:v>814.63264000000004</c:v>
                </c:pt>
                <c:pt idx="196">
                  <c:v>814.63264000000004</c:v>
                </c:pt>
                <c:pt idx="197">
                  <c:v>814.63264000000004</c:v>
                </c:pt>
                <c:pt idx="198">
                  <c:v>812.61694</c:v>
                </c:pt>
                <c:pt idx="199">
                  <c:v>812.61694</c:v>
                </c:pt>
                <c:pt idx="200">
                  <c:v>812.61694</c:v>
                </c:pt>
                <c:pt idx="201">
                  <c:v>812.61694</c:v>
                </c:pt>
                <c:pt idx="202">
                  <c:v>810.60133999999994</c:v>
                </c:pt>
                <c:pt idx="203">
                  <c:v>810.60133999999994</c:v>
                </c:pt>
                <c:pt idx="204">
                  <c:v>808.58564000000001</c:v>
                </c:pt>
                <c:pt idx="205">
                  <c:v>808.58564000000001</c:v>
                </c:pt>
                <c:pt idx="206">
                  <c:v>846.69524000000001</c:v>
                </c:pt>
                <c:pt idx="207">
                  <c:v>844.67953999999997</c:v>
                </c:pt>
                <c:pt idx="208">
                  <c:v>840.64823999999999</c:v>
                </c:pt>
                <c:pt idx="209">
                  <c:v>838.63264000000004</c:v>
                </c:pt>
                <c:pt idx="210">
                  <c:v>836.61694</c:v>
                </c:pt>
                <c:pt idx="211">
                  <c:v>836.61694</c:v>
                </c:pt>
                <c:pt idx="212">
                  <c:v>834.60133999999994</c:v>
                </c:pt>
                <c:pt idx="213">
                  <c:v>834.60133999999994</c:v>
                </c:pt>
                <c:pt idx="214">
                  <c:v>874.72654</c:v>
                </c:pt>
                <c:pt idx="215">
                  <c:v>872.71083999999996</c:v>
                </c:pt>
                <c:pt idx="216">
                  <c:v>902.75783999999999</c:v>
                </c:pt>
                <c:pt idx="217">
                  <c:v>580.39783999999997</c:v>
                </c:pt>
                <c:pt idx="218">
                  <c:v>578.38224000000002</c:v>
                </c:pt>
                <c:pt idx="219">
                  <c:v>786.60133999999994</c:v>
                </c:pt>
                <c:pt idx="220">
                  <c:v>786.60133999999994</c:v>
                </c:pt>
                <c:pt idx="221">
                  <c:v>844.67953999999997</c:v>
                </c:pt>
                <c:pt idx="222">
                  <c:v>788.61694</c:v>
                </c:pt>
                <c:pt idx="223">
                  <c:v>786.60133999999994</c:v>
                </c:pt>
                <c:pt idx="224">
                  <c:v>814.63264000000004</c:v>
                </c:pt>
                <c:pt idx="225">
                  <c:v>806.57003999999995</c:v>
                </c:pt>
                <c:pt idx="226">
                  <c:v>844.67953999999997</c:v>
                </c:pt>
                <c:pt idx="227">
                  <c:v>834.60133999999994</c:v>
                </c:pt>
                <c:pt idx="228">
                  <c:v>832.58564000000001</c:v>
                </c:pt>
                <c:pt idx="229">
                  <c:v>786.60133999999994</c:v>
                </c:pt>
                <c:pt idx="230">
                  <c:v>786.60133999999994</c:v>
                </c:pt>
                <c:pt idx="231">
                  <c:v>786.60133999999994</c:v>
                </c:pt>
                <c:pt idx="232">
                  <c:v>786.60133999999994</c:v>
                </c:pt>
                <c:pt idx="233">
                  <c:v>786.60133999999994</c:v>
                </c:pt>
                <c:pt idx="234">
                  <c:v>786.60133999999994</c:v>
                </c:pt>
                <c:pt idx="235">
                  <c:v>786.60133999999994</c:v>
                </c:pt>
                <c:pt idx="236">
                  <c:v>786.60133999999994</c:v>
                </c:pt>
                <c:pt idx="237">
                  <c:v>786.60133999999994</c:v>
                </c:pt>
                <c:pt idx="238">
                  <c:v>786.60133999999994</c:v>
                </c:pt>
                <c:pt idx="239">
                  <c:v>786.60133999999994</c:v>
                </c:pt>
                <c:pt idx="240">
                  <c:v>786.60133999999994</c:v>
                </c:pt>
                <c:pt idx="241">
                  <c:v>786.60133999999994</c:v>
                </c:pt>
                <c:pt idx="242">
                  <c:v>786.60133999999994</c:v>
                </c:pt>
                <c:pt idx="243">
                  <c:v>564.36653999999999</c:v>
                </c:pt>
                <c:pt idx="244">
                  <c:v>816.64823999999999</c:v>
                </c:pt>
                <c:pt idx="245">
                  <c:v>732.55434000000002</c:v>
                </c:pt>
                <c:pt idx="246">
                  <c:v>760.58564000000001</c:v>
                </c:pt>
                <c:pt idx="247">
                  <c:v>758.57003999999995</c:v>
                </c:pt>
                <c:pt idx="248">
                  <c:v>788.61694</c:v>
                </c:pt>
                <c:pt idx="249">
                  <c:v>786.60133999999994</c:v>
                </c:pt>
                <c:pt idx="250">
                  <c:v>784.58564000000001</c:v>
                </c:pt>
                <c:pt idx="251">
                  <c:v>784.58564000000001</c:v>
                </c:pt>
                <c:pt idx="252">
                  <c:v>782.57003999999995</c:v>
                </c:pt>
                <c:pt idx="253">
                  <c:v>564.36653999999999</c:v>
                </c:pt>
                <c:pt idx="254">
                  <c:v>816.64823999999999</c:v>
                </c:pt>
                <c:pt idx="255">
                  <c:v>810.60133999999994</c:v>
                </c:pt>
                <c:pt idx="256">
                  <c:v>808.58564000000001</c:v>
                </c:pt>
                <c:pt idx="257">
                  <c:v>806.57003999999995</c:v>
                </c:pt>
                <c:pt idx="258">
                  <c:v>844.67953999999997</c:v>
                </c:pt>
                <c:pt idx="259">
                  <c:v>832.58564000000001</c:v>
                </c:pt>
                <c:pt idx="260">
                  <c:v>872.71083999999996</c:v>
                </c:pt>
                <c:pt idx="261">
                  <c:v>592.39783999999997</c:v>
                </c:pt>
                <c:pt idx="262">
                  <c:v>758.57003999999995</c:v>
                </c:pt>
                <c:pt idx="263">
                  <c:v>782.57003999999995</c:v>
                </c:pt>
                <c:pt idx="264">
                  <c:v>782.57003999999995</c:v>
                </c:pt>
                <c:pt idx="265">
                  <c:v>758.57003999999995</c:v>
                </c:pt>
                <c:pt idx="266">
                  <c:v>782.57003999999995</c:v>
                </c:pt>
                <c:pt idx="267">
                  <c:v>782.57003999999995</c:v>
                </c:pt>
                <c:pt idx="268">
                  <c:v>768.55434000000002</c:v>
                </c:pt>
                <c:pt idx="269">
                  <c:v>758.57003999999995</c:v>
                </c:pt>
                <c:pt idx="270">
                  <c:v>786.60133999999994</c:v>
                </c:pt>
                <c:pt idx="271">
                  <c:v>782.57003999999995</c:v>
                </c:pt>
                <c:pt idx="272">
                  <c:v>812.61694</c:v>
                </c:pt>
                <c:pt idx="273">
                  <c:v>806.57003999999995</c:v>
                </c:pt>
                <c:pt idx="274">
                  <c:v>832.58564000000001</c:v>
                </c:pt>
                <c:pt idx="275">
                  <c:v>830.57003999999995</c:v>
                </c:pt>
                <c:pt idx="276">
                  <c:v>778.53873999999996</c:v>
                </c:pt>
                <c:pt idx="277">
                  <c:v>778.53873999999996</c:v>
                </c:pt>
                <c:pt idx="278">
                  <c:v>782.57003999999995</c:v>
                </c:pt>
                <c:pt idx="279">
                  <c:v>778.53873999999996</c:v>
                </c:pt>
                <c:pt idx="280">
                  <c:v>778.53873999999996</c:v>
                </c:pt>
                <c:pt idx="281">
                  <c:v>774.50743999999997</c:v>
                </c:pt>
                <c:pt idx="282">
                  <c:v>754.53873999999996</c:v>
                </c:pt>
                <c:pt idx="283">
                  <c:v>774.50743999999997</c:v>
                </c:pt>
                <c:pt idx="284">
                  <c:v>786.60133999999994</c:v>
                </c:pt>
                <c:pt idx="285">
                  <c:v>720.55434000000002</c:v>
                </c:pt>
                <c:pt idx="286">
                  <c:v>692.52304000000004</c:v>
                </c:pt>
                <c:pt idx="287">
                  <c:v>706.53873999999996</c:v>
                </c:pt>
                <c:pt idx="288">
                  <c:v>734.57003999999995</c:v>
                </c:pt>
                <c:pt idx="289">
                  <c:v>748.58564000000001</c:v>
                </c:pt>
                <c:pt idx="290">
                  <c:v>762.60133999999994</c:v>
                </c:pt>
                <c:pt idx="291">
                  <c:v>804.64823999999999</c:v>
                </c:pt>
                <c:pt idx="292">
                  <c:v>818.66394000000003</c:v>
                </c:pt>
                <c:pt idx="293">
                  <c:v>580.39783999999997</c:v>
                </c:pt>
                <c:pt idx="294">
                  <c:v>902.75783999999999</c:v>
                </c:pt>
                <c:pt idx="295">
                  <c:v>678.50743999999997</c:v>
                </c:pt>
                <c:pt idx="296">
                  <c:v>538.35094000000004</c:v>
                </c:pt>
                <c:pt idx="297">
                  <c:v>566.38224000000002</c:v>
                </c:pt>
                <c:pt idx="298">
                  <c:v>564.36653999999999</c:v>
                </c:pt>
                <c:pt idx="299">
                  <c:v>342.13184000000001</c:v>
                </c:pt>
                <c:pt idx="300">
                  <c:v>706.53873999999996</c:v>
                </c:pt>
                <c:pt idx="301">
                  <c:v>720.55434000000002</c:v>
                </c:pt>
                <c:pt idx="302">
                  <c:v>734.57003999999995</c:v>
                </c:pt>
                <c:pt idx="303">
                  <c:v>748.58564000000001</c:v>
                </c:pt>
                <c:pt idx="304">
                  <c:v>762.60133999999994</c:v>
                </c:pt>
                <c:pt idx="305">
                  <c:v>790.63264000000004</c:v>
                </c:pt>
                <c:pt idx="306">
                  <c:v>818.66394000000003</c:v>
                </c:pt>
                <c:pt idx="307">
                  <c:v>816.64823999999999</c:v>
                </c:pt>
                <c:pt idx="308">
                  <c:v>816.64823999999999</c:v>
                </c:pt>
                <c:pt idx="309">
                  <c:v>816.64823999999999</c:v>
                </c:pt>
                <c:pt idx="310">
                  <c:v>816.64823999999999</c:v>
                </c:pt>
                <c:pt idx="311">
                  <c:v>846.69524000000001</c:v>
                </c:pt>
                <c:pt idx="312">
                  <c:v>844.67953999999997</c:v>
                </c:pt>
                <c:pt idx="313">
                  <c:v>844.67953999999997</c:v>
                </c:pt>
                <c:pt idx="314">
                  <c:v>844.67953999999997</c:v>
                </c:pt>
                <c:pt idx="315">
                  <c:v>844.67953999999997</c:v>
                </c:pt>
                <c:pt idx="316">
                  <c:v>842.66394000000003</c:v>
                </c:pt>
                <c:pt idx="317">
                  <c:v>840.64823999999999</c:v>
                </c:pt>
                <c:pt idx="318">
                  <c:v>838.63264000000004</c:v>
                </c:pt>
                <c:pt idx="319">
                  <c:v>874.72654</c:v>
                </c:pt>
                <c:pt idx="320">
                  <c:v>872.71083999999996</c:v>
                </c:pt>
                <c:pt idx="321">
                  <c:v>864.64823999999999</c:v>
                </c:pt>
                <c:pt idx="322">
                  <c:v>862.63264000000004</c:v>
                </c:pt>
                <c:pt idx="323">
                  <c:v>900.74213999999995</c:v>
                </c:pt>
                <c:pt idx="324">
                  <c:v>930.78913999999997</c:v>
                </c:pt>
                <c:pt idx="325">
                  <c:v>692.52304000000004</c:v>
                </c:pt>
                <c:pt idx="326">
                  <c:v>842.66394000000003</c:v>
                </c:pt>
                <c:pt idx="327">
                  <c:v>842.66394000000003</c:v>
                </c:pt>
                <c:pt idx="328">
                  <c:v>872.71083999999996</c:v>
                </c:pt>
                <c:pt idx="329">
                  <c:v>872.71083999999996</c:v>
                </c:pt>
                <c:pt idx="330">
                  <c:v>842.66394000000003</c:v>
                </c:pt>
                <c:pt idx="331">
                  <c:v>842.66394000000003</c:v>
                </c:pt>
                <c:pt idx="332">
                  <c:v>838.63264000000004</c:v>
                </c:pt>
                <c:pt idx="333">
                  <c:v>830.57003999999995</c:v>
                </c:pt>
                <c:pt idx="334">
                  <c:v>782.57003999999995</c:v>
                </c:pt>
                <c:pt idx="335">
                  <c:v>830.57003999999995</c:v>
                </c:pt>
                <c:pt idx="336">
                  <c:v>1006.82044</c:v>
                </c:pt>
                <c:pt idx="337">
                  <c:v>782.57003999999995</c:v>
                </c:pt>
                <c:pt idx="338">
                  <c:v>806.57003999999995</c:v>
                </c:pt>
                <c:pt idx="339">
                  <c:v>854.57003999999995</c:v>
                </c:pt>
                <c:pt idx="340">
                  <c:v>852.55434000000002</c:v>
                </c:pt>
                <c:pt idx="341">
                  <c:v>720.55434000000002</c:v>
                </c:pt>
                <c:pt idx="342">
                  <c:v>734.57003999999995</c:v>
                </c:pt>
                <c:pt idx="343">
                  <c:v>748.58564000000001</c:v>
                </c:pt>
                <c:pt idx="344">
                  <c:v>762.60133999999994</c:v>
                </c:pt>
                <c:pt idx="345">
                  <c:v>776.61694</c:v>
                </c:pt>
                <c:pt idx="346">
                  <c:v>832.67953999999997</c:v>
                </c:pt>
                <c:pt idx="347">
                  <c:v>874.72654</c:v>
                </c:pt>
                <c:pt idx="348">
                  <c:v>734.57003999999995</c:v>
                </c:pt>
                <c:pt idx="349">
                  <c:v>748.58564000000001</c:v>
                </c:pt>
                <c:pt idx="350">
                  <c:v>762.60133999999994</c:v>
                </c:pt>
                <c:pt idx="351">
                  <c:v>776.61694</c:v>
                </c:pt>
                <c:pt idx="352">
                  <c:v>790.63264000000004</c:v>
                </c:pt>
                <c:pt idx="353">
                  <c:v>846.69524000000001</c:v>
                </c:pt>
                <c:pt idx="354">
                  <c:v>844.67953999999997</c:v>
                </c:pt>
                <c:pt idx="355">
                  <c:v>844.67953999999997</c:v>
                </c:pt>
                <c:pt idx="356">
                  <c:v>844.67953999999997</c:v>
                </c:pt>
                <c:pt idx="357">
                  <c:v>844.67953999999997</c:v>
                </c:pt>
                <c:pt idx="358">
                  <c:v>844.67953999999997</c:v>
                </c:pt>
                <c:pt idx="359">
                  <c:v>844.67953999999997</c:v>
                </c:pt>
                <c:pt idx="360">
                  <c:v>872.71083999999996</c:v>
                </c:pt>
                <c:pt idx="361">
                  <c:v>902.75783999999999</c:v>
                </c:pt>
                <c:pt idx="362">
                  <c:v>900.74213999999995</c:v>
                </c:pt>
                <c:pt idx="363">
                  <c:v>928.77343999999994</c:v>
                </c:pt>
                <c:pt idx="364">
                  <c:v>958.82043999999996</c:v>
                </c:pt>
                <c:pt idx="365">
                  <c:v>898.72654</c:v>
                </c:pt>
                <c:pt idx="366">
                  <c:v>898.72654</c:v>
                </c:pt>
                <c:pt idx="367">
                  <c:v>806.57003999999995</c:v>
                </c:pt>
                <c:pt idx="368">
                  <c:v>806.57003999999995</c:v>
                </c:pt>
                <c:pt idx="369">
                  <c:v>878.57003999999995</c:v>
                </c:pt>
                <c:pt idx="370">
                  <c:v>860.71083999999996</c:v>
                </c:pt>
                <c:pt idx="371">
                  <c:v>930.78913999999997</c:v>
                </c:pt>
                <c:pt idx="372">
                  <c:v>926.75783999999999</c:v>
                </c:pt>
                <c:pt idx="373">
                  <c:v>846.69524000000001</c:v>
                </c:pt>
                <c:pt idx="374">
                  <c:v>874.72654</c:v>
                </c:pt>
                <c:pt idx="375">
                  <c:v>872.71083999999996</c:v>
                </c:pt>
                <c:pt idx="376">
                  <c:v>872.71083999999996</c:v>
                </c:pt>
                <c:pt idx="377">
                  <c:v>900.74213999999995</c:v>
                </c:pt>
                <c:pt idx="378">
                  <c:v>958.82043999999996</c:v>
                </c:pt>
                <c:pt idx="379">
                  <c:v>954.78913999999997</c:v>
                </c:pt>
                <c:pt idx="380">
                  <c:v>888.74213999999995</c:v>
                </c:pt>
                <c:pt idx="381">
                  <c:v>1006.82044</c:v>
                </c:pt>
                <c:pt idx="382">
                  <c:v>1006.82044</c:v>
                </c:pt>
                <c:pt idx="383">
                  <c:v>1006.82044</c:v>
                </c:pt>
                <c:pt idx="384">
                  <c:v>870.69524000000001</c:v>
                </c:pt>
                <c:pt idx="385">
                  <c:v>1006.82044</c:v>
                </c:pt>
                <c:pt idx="386">
                  <c:v>1006.82044</c:v>
                </c:pt>
                <c:pt idx="387">
                  <c:v>370.16314</c:v>
                </c:pt>
                <c:pt idx="388">
                  <c:v>1006.82044</c:v>
                </c:pt>
                <c:pt idx="389">
                  <c:v>986.85173999999995</c:v>
                </c:pt>
                <c:pt idx="390">
                  <c:v>1014.8830399999999</c:v>
                </c:pt>
                <c:pt idx="391">
                  <c:v>594.41354000000001</c:v>
                </c:pt>
                <c:pt idx="392">
                  <c:v>592.39783999999997</c:v>
                </c:pt>
                <c:pt idx="393">
                  <c:v>398.19443999999999</c:v>
                </c:pt>
                <c:pt idx="394">
                  <c:v>580.39783999999997</c:v>
                </c:pt>
                <c:pt idx="395">
                  <c:v>426.22573999999997</c:v>
                </c:pt>
                <c:pt idx="396">
                  <c:v>622.44484</c:v>
                </c:pt>
                <c:pt idx="397">
                  <c:v>454.25703999999996</c:v>
                </c:pt>
                <c:pt idx="398">
                  <c:v>482.28834000000001</c:v>
                </c:pt>
                <c:pt idx="399">
                  <c:v>446.19443999999999</c:v>
                </c:pt>
                <c:pt idx="400">
                  <c:v>558.31963999999994</c:v>
                </c:pt>
                <c:pt idx="401">
                  <c:v>678.50743999999997</c:v>
                </c:pt>
                <c:pt idx="402">
                  <c:v>482.28834000000001</c:v>
                </c:pt>
                <c:pt idx="403">
                  <c:v>650.47613999999999</c:v>
                </c:pt>
                <c:pt idx="404">
                  <c:v>664.49173999999994</c:v>
                </c:pt>
                <c:pt idx="405">
                  <c:v>678.50743999999997</c:v>
                </c:pt>
                <c:pt idx="406">
                  <c:v>692.52304000000004</c:v>
                </c:pt>
                <c:pt idx="407">
                  <c:v>482.28834000000001</c:v>
                </c:pt>
                <c:pt idx="408">
                  <c:v>510.31963999999999</c:v>
                </c:pt>
                <c:pt idx="409">
                  <c:v>502.25703999999996</c:v>
                </c:pt>
                <c:pt idx="410">
                  <c:v>664.49173999999994</c:v>
                </c:pt>
                <c:pt idx="411">
                  <c:v>678.50743999999997</c:v>
                </c:pt>
                <c:pt idx="412">
                  <c:v>692.52304000000004</c:v>
                </c:pt>
                <c:pt idx="413">
                  <c:v>706.53873999999996</c:v>
                </c:pt>
                <c:pt idx="414">
                  <c:v>720.55434000000002</c:v>
                </c:pt>
                <c:pt idx="415">
                  <c:v>734.57003999999995</c:v>
                </c:pt>
                <c:pt idx="416">
                  <c:v>482.28834000000001</c:v>
                </c:pt>
                <c:pt idx="417">
                  <c:v>538.35094000000004</c:v>
                </c:pt>
                <c:pt idx="418">
                  <c:v>814.63264000000004</c:v>
                </c:pt>
                <c:pt idx="419">
                  <c:v>780.55434000000002</c:v>
                </c:pt>
                <c:pt idx="420">
                  <c:v>804.55434000000002</c:v>
                </c:pt>
                <c:pt idx="421">
                  <c:v>648.46043999999995</c:v>
                </c:pt>
                <c:pt idx="422">
                  <c:v>664.49173999999994</c:v>
                </c:pt>
                <c:pt idx="423">
                  <c:v>662.47613999999999</c:v>
                </c:pt>
                <c:pt idx="424">
                  <c:v>676.49173999999994</c:v>
                </c:pt>
                <c:pt idx="425">
                  <c:v>692.52304000000004</c:v>
                </c:pt>
                <c:pt idx="426">
                  <c:v>690.50743999999997</c:v>
                </c:pt>
                <c:pt idx="427">
                  <c:v>688.49173999999994</c:v>
                </c:pt>
                <c:pt idx="428">
                  <c:v>702.50743999999997</c:v>
                </c:pt>
                <c:pt idx="429">
                  <c:v>700.49173999999994</c:v>
                </c:pt>
                <c:pt idx="430">
                  <c:v>700.49173999999994</c:v>
                </c:pt>
                <c:pt idx="431">
                  <c:v>698.47613999999999</c:v>
                </c:pt>
                <c:pt idx="432">
                  <c:v>720.55434000000002</c:v>
                </c:pt>
                <c:pt idx="433">
                  <c:v>718.53873999999996</c:v>
                </c:pt>
                <c:pt idx="434">
                  <c:v>732.55434000000002</c:v>
                </c:pt>
                <c:pt idx="435">
                  <c:v>730.53873999999996</c:v>
                </c:pt>
                <c:pt idx="436">
                  <c:v>728.52304000000004</c:v>
                </c:pt>
                <c:pt idx="437">
                  <c:v>726.50743999999997</c:v>
                </c:pt>
                <c:pt idx="438">
                  <c:v>724.49173999999994</c:v>
                </c:pt>
                <c:pt idx="439">
                  <c:v>748.58564000000001</c:v>
                </c:pt>
                <c:pt idx="440">
                  <c:v>760.58564000000001</c:v>
                </c:pt>
                <c:pt idx="441">
                  <c:v>758.57003999999995</c:v>
                </c:pt>
                <c:pt idx="442">
                  <c:v>754.53873999999996</c:v>
                </c:pt>
                <c:pt idx="443">
                  <c:v>636.46043999999995</c:v>
                </c:pt>
                <c:pt idx="444">
                  <c:v>664.49173999999994</c:v>
                </c:pt>
                <c:pt idx="445">
                  <c:v>662.47613999999999</c:v>
                </c:pt>
                <c:pt idx="446">
                  <c:v>676.49173999999994</c:v>
                </c:pt>
                <c:pt idx="447">
                  <c:v>692.52304000000004</c:v>
                </c:pt>
                <c:pt idx="448">
                  <c:v>690.50743999999997</c:v>
                </c:pt>
                <c:pt idx="449">
                  <c:v>704.52304000000004</c:v>
                </c:pt>
                <c:pt idx="450">
                  <c:v>702.50743999999997</c:v>
                </c:pt>
                <c:pt idx="451">
                  <c:v>720.55434000000002</c:v>
                </c:pt>
                <c:pt idx="452">
                  <c:v>718.53873999999996</c:v>
                </c:pt>
                <c:pt idx="453">
                  <c:v>716.52304000000004</c:v>
                </c:pt>
                <c:pt idx="454">
                  <c:v>714.50743999999997</c:v>
                </c:pt>
                <c:pt idx="455">
                  <c:v>714.50743999999997</c:v>
                </c:pt>
                <c:pt idx="456">
                  <c:v>712.49173999999994</c:v>
                </c:pt>
                <c:pt idx="457">
                  <c:v>732.55434000000002</c:v>
                </c:pt>
                <c:pt idx="458">
                  <c:v>746.57003999999995</c:v>
                </c:pt>
                <c:pt idx="459">
                  <c:v>744.55434000000002</c:v>
                </c:pt>
                <c:pt idx="460">
                  <c:v>742.53873999999996</c:v>
                </c:pt>
                <c:pt idx="461">
                  <c:v>740.52304000000004</c:v>
                </c:pt>
                <c:pt idx="462">
                  <c:v>738.50743999999997</c:v>
                </c:pt>
                <c:pt idx="463">
                  <c:v>776.61694</c:v>
                </c:pt>
                <c:pt idx="464">
                  <c:v>774.60133999999994</c:v>
                </c:pt>
                <c:pt idx="465">
                  <c:v>772.58564000000001</c:v>
                </c:pt>
                <c:pt idx="466">
                  <c:v>768.55434000000002</c:v>
                </c:pt>
                <c:pt idx="467">
                  <c:v>764.52304000000004</c:v>
                </c:pt>
                <c:pt idx="468">
                  <c:v>664.49173999999994</c:v>
                </c:pt>
                <c:pt idx="469">
                  <c:v>676.49173999999994</c:v>
                </c:pt>
                <c:pt idx="470">
                  <c:v>690.50743999999997</c:v>
                </c:pt>
                <c:pt idx="471">
                  <c:v>720.55434000000002</c:v>
                </c:pt>
                <c:pt idx="472">
                  <c:v>718.53873999999996</c:v>
                </c:pt>
                <c:pt idx="473">
                  <c:v>716.52304000000004</c:v>
                </c:pt>
                <c:pt idx="474">
                  <c:v>728.52304000000004</c:v>
                </c:pt>
                <c:pt idx="475">
                  <c:v>748.58564000000001</c:v>
                </c:pt>
                <c:pt idx="476">
                  <c:v>746.57003999999995</c:v>
                </c:pt>
                <c:pt idx="477">
                  <c:v>760.58564000000001</c:v>
                </c:pt>
                <c:pt idx="478">
                  <c:v>758.57003999999995</c:v>
                </c:pt>
                <c:pt idx="479">
                  <c:v>756.55434000000002</c:v>
                </c:pt>
                <c:pt idx="480">
                  <c:v>776.61694</c:v>
                </c:pt>
                <c:pt idx="481">
                  <c:v>788.61694</c:v>
                </c:pt>
                <c:pt idx="482">
                  <c:v>786.60133999999994</c:v>
                </c:pt>
                <c:pt idx="483">
                  <c:v>782.57003999999995</c:v>
                </c:pt>
                <c:pt idx="484">
                  <c:v>648.46043999999995</c:v>
                </c:pt>
                <c:pt idx="485">
                  <c:v>662.47613999999999</c:v>
                </c:pt>
                <c:pt idx="486">
                  <c:v>676.49173999999994</c:v>
                </c:pt>
                <c:pt idx="487">
                  <c:v>690.50743999999997</c:v>
                </c:pt>
                <c:pt idx="488">
                  <c:v>688.49173999999994</c:v>
                </c:pt>
                <c:pt idx="489">
                  <c:v>704.52304000000004</c:v>
                </c:pt>
                <c:pt idx="490">
                  <c:v>702.50743999999997</c:v>
                </c:pt>
                <c:pt idx="491">
                  <c:v>718.53873999999996</c:v>
                </c:pt>
                <c:pt idx="492">
                  <c:v>716.52304000000004</c:v>
                </c:pt>
                <c:pt idx="493">
                  <c:v>714.50743999999997</c:v>
                </c:pt>
                <c:pt idx="494">
                  <c:v>732.55434000000002</c:v>
                </c:pt>
                <c:pt idx="495">
                  <c:v>730.53873999999996</c:v>
                </c:pt>
                <c:pt idx="496">
                  <c:v>728.52304000000004</c:v>
                </c:pt>
                <c:pt idx="497">
                  <c:v>726.50743999999997</c:v>
                </c:pt>
                <c:pt idx="498">
                  <c:v>726.50743999999997</c:v>
                </c:pt>
                <c:pt idx="499">
                  <c:v>724.49173999999994</c:v>
                </c:pt>
                <c:pt idx="500">
                  <c:v>746.57003999999995</c:v>
                </c:pt>
                <c:pt idx="501">
                  <c:v>744.55434000000002</c:v>
                </c:pt>
                <c:pt idx="502">
                  <c:v>760.58564000000001</c:v>
                </c:pt>
                <c:pt idx="503">
                  <c:v>758.57003999999995</c:v>
                </c:pt>
                <c:pt idx="504">
                  <c:v>756.55434000000002</c:v>
                </c:pt>
                <c:pt idx="505">
                  <c:v>754.53873999999996</c:v>
                </c:pt>
                <c:pt idx="506">
                  <c:v>752.52304000000004</c:v>
                </c:pt>
                <c:pt idx="507">
                  <c:v>750.50743999999997</c:v>
                </c:pt>
                <c:pt idx="508">
                  <c:v>774.60133999999994</c:v>
                </c:pt>
                <c:pt idx="509">
                  <c:v>788.61694</c:v>
                </c:pt>
                <c:pt idx="510">
                  <c:v>786.60133999999994</c:v>
                </c:pt>
                <c:pt idx="511">
                  <c:v>784.58564000000001</c:v>
                </c:pt>
                <c:pt idx="512">
                  <c:v>780.55434000000002</c:v>
                </c:pt>
                <c:pt idx="513">
                  <c:v>776.52304000000004</c:v>
                </c:pt>
                <c:pt idx="514">
                  <c:v>664.49173999999994</c:v>
                </c:pt>
                <c:pt idx="515">
                  <c:v>692.52304000000004</c:v>
                </c:pt>
                <c:pt idx="516">
                  <c:v>690.50743999999997</c:v>
                </c:pt>
                <c:pt idx="517">
                  <c:v>704.52304000000004</c:v>
                </c:pt>
                <c:pt idx="518">
                  <c:v>732.55434000000002</c:v>
                </c:pt>
                <c:pt idx="519">
                  <c:v>730.53873999999996</c:v>
                </c:pt>
                <c:pt idx="520">
                  <c:v>746.57003999999995</c:v>
                </c:pt>
                <c:pt idx="521">
                  <c:v>742.53873999999996</c:v>
                </c:pt>
                <c:pt idx="522">
                  <c:v>742.53873999999996</c:v>
                </c:pt>
                <c:pt idx="523">
                  <c:v>740.52304000000004</c:v>
                </c:pt>
                <c:pt idx="524">
                  <c:v>760.58564000000001</c:v>
                </c:pt>
                <c:pt idx="525">
                  <c:v>776.61694</c:v>
                </c:pt>
                <c:pt idx="526">
                  <c:v>774.60133999999994</c:v>
                </c:pt>
                <c:pt idx="527">
                  <c:v>772.58564000000001</c:v>
                </c:pt>
                <c:pt idx="528">
                  <c:v>770.57003999999995</c:v>
                </c:pt>
                <c:pt idx="529">
                  <c:v>768.55434000000002</c:v>
                </c:pt>
                <c:pt idx="530">
                  <c:v>766.53873999999996</c:v>
                </c:pt>
                <c:pt idx="531">
                  <c:v>804.64823999999999</c:v>
                </c:pt>
                <c:pt idx="532">
                  <c:v>802.63264000000004</c:v>
                </c:pt>
                <c:pt idx="533">
                  <c:v>800.61694</c:v>
                </c:pt>
                <c:pt idx="534">
                  <c:v>796.58564000000001</c:v>
                </c:pt>
                <c:pt idx="535">
                  <c:v>792.55434000000002</c:v>
                </c:pt>
                <c:pt idx="536">
                  <c:v>662.47613999999999</c:v>
                </c:pt>
                <c:pt idx="537">
                  <c:v>676.49173999999994</c:v>
                </c:pt>
                <c:pt idx="538">
                  <c:v>690.50743999999997</c:v>
                </c:pt>
                <c:pt idx="539">
                  <c:v>688.49173999999994</c:v>
                </c:pt>
                <c:pt idx="540">
                  <c:v>704.52304000000004</c:v>
                </c:pt>
                <c:pt idx="541">
                  <c:v>702.50743999999997</c:v>
                </c:pt>
                <c:pt idx="542">
                  <c:v>718.53873999999996</c:v>
                </c:pt>
                <c:pt idx="543">
                  <c:v>716.52304000000004</c:v>
                </c:pt>
                <c:pt idx="544">
                  <c:v>732.55434000000002</c:v>
                </c:pt>
                <c:pt idx="545">
                  <c:v>730.53873999999996</c:v>
                </c:pt>
                <c:pt idx="546">
                  <c:v>728.52304000000004</c:v>
                </c:pt>
                <c:pt idx="547">
                  <c:v>746.57003999999995</c:v>
                </c:pt>
                <c:pt idx="548">
                  <c:v>744.55434000000002</c:v>
                </c:pt>
                <c:pt idx="549">
                  <c:v>742.53873999999996</c:v>
                </c:pt>
                <c:pt idx="550">
                  <c:v>740.52304000000004</c:v>
                </c:pt>
                <c:pt idx="551">
                  <c:v>740.52304000000004</c:v>
                </c:pt>
                <c:pt idx="552">
                  <c:v>738.50743999999997</c:v>
                </c:pt>
                <c:pt idx="553">
                  <c:v>760.58564000000001</c:v>
                </c:pt>
                <c:pt idx="554">
                  <c:v>758.57003999999995</c:v>
                </c:pt>
                <c:pt idx="555">
                  <c:v>774.60133999999994</c:v>
                </c:pt>
                <c:pt idx="556">
                  <c:v>772.58564000000001</c:v>
                </c:pt>
                <c:pt idx="557">
                  <c:v>770.57003999999995</c:v>
                </c:pt>
                <c:pt idx="558">
                  <c:v>768.55434000000002</c:v>
                </c:pt>
                <c:pt idx="559">
                  <c:v>766.53873999999996</c:v>
                </c:pt>
                <c:pt idx="560">
                  <c:v>764.52304000000004</c:v>
                </c:pt>
                <c:pt idx="561">
                  <c:v>788.61694</c:v>
                </c:pt>
                <c:pt idx="562">
                  <c:v>802.63264000000004</c:v>
                </c:pt>
                <c:pt idx="563">
                  <c:v>800.61694</c:v>
                </c:pt>
                <c:pt idx="564">
                  <c:v>798.60133999999994</c:v>
                </c:pt>
                <c:pt idx="565">
                  <c:v>794.57003999999995</c:v>
                </c:pt>
                <c:pt idx="566">
                  <c:v>790.53873999999996</c:v>
                </c:pt>
                <c:pt idx="567">
                  <c:v>692.52304000000004</c:v>
                </c:pt>
                <c:pt idx="568">
                  <c:v>704.52304000000004</c:v>
                </c:pt>
                <c:pt idx="569">
                  <c:v>718.53873999999996</c:v>
                </c:pt>
                <c:pt idx="570">
                  <c:v>744.55434000000002</c:v>
                </c:pt>
                <c:pt idx="571">
                  <c:v>776.61694</c:v>
                </c:pt>
                <c:pt idx="572">
                  <c:v>774.60133999999994</c:v>
                </c:pt>
                <c:pt idx="573">
                  <c:v>788.61694</c:v>
                </c:pt>
                <c:pt idx="574">
                  <c:v>786.60133999999994</c:v>
                </c:pt>
                <c:pt idx="575">
                  <c:v>804.64823999999999</c:v>
                </c:pt>
                <c:pt idx="576">
                  <c:v>816.64823999999999</c:v>
                </c:pt>
                <c:pt idx="577">
                  <c:v>814.63264000000004</c:v>
                </c:pt>
                <c:pt idx="578">
                  <c:v>676.49173999999994</c:v>
                </c:pt>
                <c:pt idx="579">
                  <c:v>690.50743999999997</c:v>
                </c:pt>
                <c:pt idx="580">
                  <c:v>704.52304000000004</c:v>
                </c:pt>
                <c:pt idx="581">
                  <c:v>702.50743999999997</c:v>
                </c:pt>
                <c:pt idx="582">
                  <c:v>718.53873999999996</c:v>
                </c:pt>
                <c:pt idx="583">
                  <c:v>716.52304000000004</c:v>
                </c:pt>
                <c:pt idx="584">
                  <c:v>732.55434000000002</c:v>
                </c:pt>
                <c:pt idx="585">
                  <c:v>746.57003999999995</c:v>
                </c:pt>
                <c:pt idx="586">
                  <c:v>744.55434000000002</c:v>
                </c:pt>
                <c:pt idx="587">
                  <c:v>742.53873999999996</c:v>
                </c:pt>
                <c:pt idx="588">
                  <c:v>760.58564000000001</c:v>
                </c:pt>
                <c:pt idx="589">
                  <c:v>754.53873999999996</c:v>
                </c:pt>
                <c:pt idx="590">
                  <c:v>754.53873999999996</c:v>
                </c:pt>
                <c:pt idx="591">
                  <c:v>774.60133999999994</c:v>
                </c:pt>
                <c:pt idx="592">
                  <c:v>772.58564000000001</c:v>
                </c:pt>
                <c:pt idx="593">
                  <c:v>788.61694</c:v>
                </c:pt>
                <c:pt idx="594">
                  <c:v>786.60133999999994</c:v>
                </c:pt>
                <c:pt idx="595">
                  <c:v>784.58564000000001</c:v>
                </c:pt>
                <c:pt idx="596">
                  <c:v>782.57003999999995</c:v>
                </c:pt>
                <c:pt idx="597">
                  <c:v>778.53873999999996</c:v>
                </c:pt>
                <c:pt idx="598">
                  <c:v>802.63264000000004</c:v>
                </c:pt>
                <c:pt idx="599">
                  <c:v>816.64823999999999</c:v>
                </c:pt>
                <c:pt idx="600">
                  <c:v>814.63264000000004</c:v>
                </c:pt>
                <c:pt idx="601">
                  <c:v>812.61694</c:v>
                </c:pt>
                <c:pt idx="602">
                  <c:v>808.58564000000001</c:v>
                </c:pt>
                <c:pt idx="603">
                  <c:v>692.52304000000004</c:v>
                </c:pt>
                <c:pt idx="604">
                  <c:v>720.55434000000002</c:v>
                </c:pt>
                <c:pt idx="605">
                  <c:v>732.55434000000002</c:v>
                </c:pt>
                <c:pt idx="606">
                  <c:v>748.58564000000001</c:v>
                </c:pt>
                <c:pt idx="607">
                  <c:v>746.57003999999995</c:v>
                </c:pt>
                <c:pt idx="608">
                  <c:v>760.58564000000001</c:v>
                </c:pt>
                <c:pt idx="609">
                  <c:v>758.57003999999995</c:v>
                </c:pt>
                <c:pt idx="610">
                  <c:v>772.58564000000001</c:v>
                </c:pt>
                <c:pt idx="611">
                  <c:v>770.57003999999995</c:v>
                </c:pt>
                <c:pt idx="612">
                  <c:v>770.57003999999995</c:v>
                </c:pt>
                <c:pt idx="613">
                  <c:v>768.55434000000002</c:v>
                </c:pt>
                <c:pt idx="614">
                  <c:v>790.63264000000004</c:v>
                </c:pt>
                <c:pt idx="615">
                  <c:v>788.61694</c:v>
                </c:pt>
                <c:pt idx="616">
                  <c:v>804.64823999999999</c:v>
                </c:pt>
                <c:pt idx="617">
                  <c:v>802.63264000000004</c:v>
                </c:pt>
                <c:pt idx="618">
                  <c:v>800.61694</c:v>
                </c:pt>
                <c:pt idx="619">
                  <c:v>798.60133999999994</c:v>
                </c:pt>
                <c:pt idx="620">
                  <c:v>794.57003999999995</c:v>
                </c:pt>
                <c:pt idx="621">
                  <c:v>818.66394000000003</c:v>
                </c:pt>
                <c:pt idx="622">
                  <c:v>832.67953999999997</c:v>
                </c:pt>
                <c:pt idx="623">
                  <c:v>830.66394000000003</c:v>
                </c:pt>
                <c:pt idx="624">
                  <c:v>828.64823999999999</c:v>
                </c:pt>
                <c:pt idx="625">
                  <c:v>824.61694</c:v>
                </c:pt>
                <c:pt idx="626">
                  <c:v>690.50743999999997</c:v>
                </c:pt>
                <c:pt idx="627">
                  <c:v>704.52304000000004</c:v>
                </c:pt>
                <c:pt idx="628">
                  <c:v>718.53873999999996</c:v>
                </c:pt>
                <c:pt idx="629">
                  <c:v>716.52304000000004</c:v>
                </c:pt>
                <c:pt idx="630">
                  <c:v>732.55434000000002</c:v>
                </c:pt>
                <c:pt idx="631">
                  <c:v>730.53873999999996</c:v>
                </c:pt>
                <c:pt idx="632">
                  <c:v>746.57003999999995</c:v>
                </c:pt>
                <c:pt idx="633">
                  <c:v>744.55434000000002</c:v>
                </c:pt>
                <c:pt idx="634">
                  <c:v>760.58564000000001</c:v>
                </c:pt>
                <c:pt idx="635">
                  <c:v>756.55434000000002</c:v>
                </c:pt>
                <c:pt idx="636">
                  <c:v>774.60133999999994</c:v>
                </c:pt>
                <c:pt idx="637">
                  <c:v>772.58564000000001</c:v>
                </c:pt>
                <c:pt idx="638">
                  <c:v>770.57003999999995</c:v>
                </c:pt>
                <c:pt idx="639">
                  <c:v>768.55434000000002</c:v>
                </c:pt>
                <c:pt idx="640">
                  <c:v>768.55434000000002</c:v>
                </c:pt>
                <c:pt idx="641">
                  <c:v>766.53873999999996</c:v>
                </c:pt>
                <c:pt idx="642">
                  <c:v>788.61694</c:v>
                </c:pt>
                <c:pt idx="643">
                  <c:v>786.60133999999994</c:v>
                </c:pt>
                <c:pt idx="644">
                  <c:v>802.63264000000004</c:v>
                </c:pt>
                <c:pt idx="645">
                  <c:v>800.61694</c:v>
                </c:pt>
                <c:pt idx="646">
                  <c:v>798.60133999999994</c:v>
                </c:pt>
                <c:pt idx="647">
                  <c:v>796.58564000000001</c:v>
                </c:pt>
                <c:pt idx="648">
                  <c:v>794.57003999999995</c:v>
                </c:pt>
                <c:pt idx="649">
                  <c:v>792.55434000000002</c:v>
                </c:pt>
                <c:pt idx="650">
                  <c:v>816.64823999999999</c:v>
                </c:pt>
                <c:pt idx="651">
                  <c:v>830.66394000000003</c:v>
                </c:pt>
                <c:pt idx="652">
                  <c:v>828.64823999999999</c:v>
                </c:pt>
                <c:pt idx="653">
                  <c:v>826.63264000000004</c:v>
                </c:pt>
                <c:pt idx="654">
                  <c:v>822.60133999999994</c:v>
                </c:pt>
                <c:pt idx="655">
                  <c:v>818.57003999999995</c:v>
                </c:pt>
                <c:pt idx="656">
                  <c:v>688.49173999999994</c:v>
                </c:pt>
                <c:pt idx="657">
                  <c:v>702.50743999999997</c:v>
                </c:pt>
                <c:pt idx="658">
                  <c:v>716.52304000000004</c:v>
                </c:pt>
                <c:pt idx="659">
                  <c:v>714.50743999999997</c:v>
                </c:pt>
                <c:pt idx="660">
                  <c:v>730.53873999999996</c:v>
                </c:pt>
                <c:pt idx="661">
                  <c:v>728.52304000000004</c:v>
                </c:pt>
                <c:pt idx="662">
                  <c:v>744.55434000000002</c:v>
                </c:pt>
                <c:pt idx="663">
                  <c:v>742.53873999999996</c:v>
                </c:pt>
                <c:pt idx="664">
                  <c:v>758.57003999999995</c:v>
                </c:pt>
                <c:pt idx="665">
                  <c:v>756.55434000000002</c:v>
                </c:pt>
                <c:pt idx="666">
                  <c:v>772.58564000000001</c:v>
                </c:pt>
                <c:pt idx="667">
                  <c:v>770.57003999999995</c:v>
                </c:pt>
                <c:pt idx="668">
                  <c:v>768.55434000000002</c:v>
                </c:pt>
                <c:pt idx="669">
                  <c:v>766.53873999999996</c:v>
                </c:pt>
                <c:pt idx="670">
                  <c:v>766.53873999999996</c:v>
                </c:pt>
                <c:pt idx="671">
                  <c:v>764.52304000000004</c:v>
                </c:pt>
                <c:pt idx="672">
                  <c:v>786.60133999999994</c:v>
                </c:pt>
                <c:pt idx="673">
                  <c:v>784.58564000000001</c:v>
                </c:pt>
                <c:pt idx="674">
                  <c:v>800.61694</c:v>
                </c:pt>
                <c:pt idx="675">
                  <c:v>798.60133999999994</c:v>
                </c:pt>
                <c:pt idx="676">
                  <c:v>796.58564000000001</c:v>
                </c:pt>
                <c:pt idx="677">
                  <c:v>794.57003999999995</c:v>
                </c:pt>
                <c:pt idx="678">
                  <c:v>792.55434000000002</c:v>
                </c:pt>
                <c:pt idx="679">
                  <c:v>790.53873999999996</c:v>
                </c:pt>
                <c:pt idx="680">
                  <c:v>814.63264000000004</c:v>
                </c:pt>
                <c:pt idx="681">
                  <c:v>828.64823999999999</c:v>
                </c:pt>
                <c:pt idx="682">
                  <c:v>826.63264000000004</c:v>
                </c:pt>
                <c:pt idx="683">
                  <c:v>824.61694</c:v>
                </c:pt>
                <c:pt idx="684">
                  <c:v>820.58564000000001</c:v>
                </c:pt>
                <c:pt idx="685">
                  <c:v>816.55434000000002</c:v>
                </c:pt>
                <c:pt idx="686">
                  <c:v>720.55434000000002</c:v>
                </c:pt>
                <c:pt idx="687">
                  <c:v>732.55434000000002</c:v>
                </c:pt>
                <c:pt idx="688">
                  <c:v>748.58564000000001</c:v>
                </c:pt>
                <c:pt idx="689">
                  <c:v>746.57003999999995</c:v>
                </c:pt>
                <c:pt idx="690">
                  <c:v>776.61694</c:v>
                </c:pt>
                <c:pt idx="691">
                  <c:v>774.60133999999994</c:v>
                </c:pt>
                <c:pt idx="692">
                  <c:v>772.58564000000001</c:v>
                </c:pt>
                <c:pt idx="693">
                  <c:v>784.58564000000001</c:v>
                </c:pt>
                <c:pt idx="694">
                  <c:v>784.58564000000001</c:v>
                </c:pt>
                <c:pt idx="695">
                  <c:v>804.64823999999999</c:v>
                </c:pt>
                <c:pt idx="696">
                  <c:v>802.63264000000004</c:v>
                </c:pt>
                <c:pt idx="697">
                  <c:v>832.67953999999997</c:v>
                </c:pt>
                <c:pt idx="698">
                  <c:v>844.67953999999997</c:v>
                </c:pt>
                <c:pt idx="699">
                  <c:v>842.66394000000003</c:v>
                </c:pt>
                <c:pt idx="700">
                  <c:v>704.52304000000004</c:v>
                </c:pt>
                <c:pt idx="701">
                  <c:v>718.53873999999996</c:v>
                </c:pt>
                <c:pt idx="702">
                  <c:v>730.53873999999996</c:v>
                </c:pt>
                <c:pt idx="703">
                  <c:v>746.57003999999995</c:v>
                </c:pt>
                <c:pt idx="704">
                  <c:v>744.55434000000002</c:v>
                </c:pt>
                <c:pt idx="705">
                  <c:v>774.60133999999994</c:v>
                </c:pt>
                <c:pt idx="706">
                  <c:v>772.58564000000001</c:v>
                </c:pt>
                <c:pt idx="707">
                  <c:v>770.57003999999995</c:v>
                </c:pt>
                <c:pt idx="708">
                  <c:v>782.57003999999995</c:v>
                </c:pt>
                <c:pt idx="709">
                  <c:v>780.55434000000002</c:v>
                </c:pt>
                <c:pt idx="710">
                  <c:v>802.63264000000004</c:v>
                </c:pt>
                <c:pt idx="711">
                  <c:v>800.61694</c:v>
                </c:pt>
                <c:pt idx="712">
                  <c:v>814.63264000000004</c:v>
                </c:pt>
                <c:pt idx="713">
                  <c:v>812.61694</c:v>
                </c:pt>
                <c:pt idx="714">
                  <c:v>810.60133999999994</c:v>
                </c:pt>
                <c:pt idx="715">
                  <c:v>830.66394000000003</c:v>
                </c:pt>
                <c:pt idx="716">
                  <c:v>842.66394000000003</c:v>
                </c:pt>
                <c:pt idx="717">
                  <c:v>840.64823999999999</c:v>
                </c:pt>
                <c:pt idx="718">
                  <c:v>836.61694</c:v>
                </c:pt>
                <c:pt idx="719">
                  <c:v>702.50743999999997</c:v>
                </c:pt>
                <c:pt idx="720">
                  <c:v>716.52304000000004</c:v>
                </c:pt>
                <c:pt idx="721">
                  <c:v>730.53873999999996</c:v>
                </c:pt>
                <c:pt idx="722">
                  <c:v>728.52304000000004</c:v>
                </c:pt>
                <c:pt idx="723">
                  <c:v>744.55434000000002</c:v>
                </c:pt>
                <c:pt idx="724">
                  <c:v>742.53873999999996</c:v>
                </c:pt>
                <c:pt idx="725">
                  <c:v>756.55434000000002</c:v>
                </c:pt>
                <c:pt idx="726">
                  <c:v>772.58564000000001</c:v>
                </c:pt>
                <c:pt idx="727">
                  <c:v>770.57003999999995</c:v>
                </c:pt>
                <c:pt idx="728">
                  <c:v>768.55434000000002</c:v>
                </c:pt>
                <c:pt idx="729">
                  <c:v>784.58564000000001</c:v>
                </c:pt>
                <c:pt idx="730">
                  <c:v>780.55434000000002</c:v>
                </c:pt>
                <c:pt idx="731">
                  <c:v>780.55434000000002</c:v>
                </c:pt>
                <c:pt idx="732">
                  <c:v>778.53873999999996</c:v>
                </c:pt>
                <c:pt idx="733">
                  <c:v>800.61694</c:v>
                </c:pt>
                <c:pt idx="734">
                  <c:v>798.60133999999994</c:v>
                </c:pt>
                <c:pt idx="735">
                  <c:v>814.63264000000004</c:v>
                </c:pt>
                <c:pt idx="736">
                  <c:v>812.61694</c:v>
                </c:pt>
                <c:pt idx="737">
                  <c:v>810.60133999999994</c:v>
                </c:pt>
                <c:pt idx="738">
                  <c:v>808.58564000000001</c:v>
                </c:pt>
                <c:pt idx="739">
                  <c:v>804.55434000000002</c:v>
                </c:pt>
                <c:pt idx="740">
                  <c:v>828.64823999999999</c:v>
                </c:pt>
                <c:pt idx="741">
                  <c:v>842.66394000000003</c:v>
                </c:pt>
                <c:pt idx="742">
                  <c:v>840.64823999999999</c:v>
                </c:pt>
                <c:pt idx="743">
                  <c:v>838.63264000000004</c:v>
                </c:pt>
                <c:pt idx="744">
                  <c:v>834.60133999999994</c:v>
                </c:pt>
                <c:pt idx="745">
                  <c:v>700.49173999999994</c:v>
                </c:pt>
                <c:pt idx="746">
                  <c:v>714.50743999999997</c:v>
                </c:pt>
                <c:pt idx="747">
                  <c:v>728.52304000000004</c:v>
                </c:pt>
                <c:pt idx="748">
                  <c:v>726.50743999999997</c:v>
                </c:pt>
                <c:pt idx="749">
                  <c:v>742.53873999999996</c:v>
                </c:pt>
                <c:pt idx="750">
                  <c:v>740.52304000000004</c:v>
                </c:pt>
                <c:pt idx="751">
                  <c:v>756.55434000000002</c:v>
                </c:pt>
                <c:pt idx="752">
                  <c:v>754.53873999999996</c:v>
                </c:pt>
                <c:pt idx="753">
                  <c:v>770.57003999999995</c:v>
                </c:pt>
                <c:pt idx="754">
                  <c:v>768.55434000000002</c:v>
                </c:pt>
                <c:pt idx="755">
                  <c:v>766.53873999999996</c:v>
                </c:pt>
                <c:pt idx="756">
                  <c:v>784.58564000000001</c:v>
                </c:pt>
                <c:pt idx="757">
                  <c:v>782.57003999999995</c:v>
                </c:pt>
                <c:pt idx="758">
                  <c:v>780.55434000000002</c:v>
                </c:pt>
                <c:pt idx="759">
                  <c:v>778.53873999999996</c:v>
                </c:pt>
                <c:pt idx="760">
                  <c:v>778.53873999999996</c:v>
                </c:pt>
                <c:pt idx="761">
                  <c:v>776.52304000000004</c:v>
                </c:pt>
                <c:pt idx="762">
                  <c:v>798.60133999999994</c:v>
                </c:pt>
                <c:pt idx="763">
                  <c:v>796.58564000000001</c:v>
                </c:pt>
                <c:pt idx="764">
                  <c:v>812.61694</c:v>
                </c:pt>
                <c:pt idx="765">
                  <c:v>810.60133999999994</c:v>
                </c:pt>
                <c:pt idx="766">
                  <c:v>808.58564000000001</c:v>
                </c:pt>
                <c:pt idx="767">
                  <c:v>806.57003999999995</c:v>
                </c:pt>
                <c:pt idx="768">
                  <c:v>804.55434000000002</c:v>
                </c:pt>
                <c:pt idx="769">
                  <c:v>802.53873999999996</c:v>
                </c:pt>
                <c:pt idx="770">
                  <c:v>826.63264000000004</c:v>
                </c:pt>
                <c:pt idx="771">
                  <c:v>840.64823999999999</c:v>
                </c:pt>
                <c:pt idx="772">
                  <c:v>838.63264000000004</c:v>
                </c:pt>
                <c:pt idx="773">
                  <c:v>836.61694</c:v>
                </c:pt>
                <c:pt idx="774">
                  <c:v>832.58564000000001</c:v>
                </c:pt>
                <c:pt idx="775">
                  <c:v>828.55434000000002</c:v>
                </c:pt>
                <c:pt idx="776">
                  <c:v>700.49173999999994</c:v>
                </c:pt>
                <c:pt idx="777">
                  <c:v>714.50743999999997</c:v>
                </c:pt>
                <c:pt idx="778">
                  <c:v>728.52304000000004</c:v>
                </c:pt>
                <c:pt idx="779">
                  <c:v>726.50743999999997</c:v>
                </c:pt>
                <c:pt idx="780">
                  <c:v>742.53873999999996</c:v>
                </c:pt>
                <c:pt idx="781">
                  <c:v>740.52304000000004</c:v>
                </c:pt>
                <c:pt idx="782">
                  <c:v>756.55434000000002</c:v>
                </c:pt>
                <c:pt idx="783">
                  <c:v>754.53873999999996</c:v>
                </c:pt>
                <c:pt idx="784">
                  <c:v>770.57003999999995</c:v>
                </c:pt>
                <c:pt idx="785">
                  <c:v>768.55434000000002</c:v>
                </c:pt>
                <c:pt idx="786">
                  <c:v>766.53873999999996</c:v>
                </c:pt>
                <c:pt idx="787">
                  <c:v>784.58564000000001</c:v>
                </c:pt>
                <c:pt idx="788">
                  <c:v>780.55434000000002</c:v>
                </c:pt>
                <c:pt idx="789">
                  <c:v>778.53873999999996</c:v>
                </c:pt>
                <c:pt idx="790">
                  <c:v>776.52304000000004</c:v>
                </c:pt>
                <c:pt idx="791">
                  <c:v>798.60133999999994</c:v>
                </c:pt>
                <c:pt idx="792">
                  <c:v>796.58564000000001</c:v>
                </c:pt>
                <c:pt idx="793">
                  <c:v>812.61694</c:v>
                </c:pt>
                <c:pt idx="794">
                  <c:v>810.60133999999994</c:v>
                </c:pt>
                <c:pt idx="795">
                  <c:v>808.58564000000001</c:v>
                </c:pt>
                <c:pt idx="796">
                  <c:v>806.57003999999995</c:v>
                </c:pt>
                <c:pt idx="797">
                  <c:v>804.55434000000002</c:v>
                </c:pt>
                <c:pt idx="798">
                  <c:v>802.53873999999996</c:v>
                </c:pt>
                <c:pt idx="799">
                  <c:v>826.63264000000004</c:v>
                </c:pt>
                <c:pt idx="800">
                  <c:v>840.64823999999999</c:v>
                </c:pt>
                <c:pt idx="801">
                  <c:v>838.63264000000004</c:v>
                </c:pt>
                <c:pt idx="802">
                  <c:v>836.61694</c:v>
                </c:pt>
                <c:pt idx="803">
                  <c:v>832.58564000000001</c:v>
                </c:pt>
                <c:pt idx="804">
                  <c:v>828.55434000000002</c:v>
                </c:pt>
                <c:pt idx="805">
                  <c:v>698.47613999999999</c:v>
                </c:pt>
                <c:pt idx="806">
                  <c:v>712.49173999999994</c:v>
                </c:pt>
                <c:pt idx="807">
                  <c:v>726.50743999999997</c:v>
                </c:pt>
                <c:pt idx="808">
                  <c:v>724.49173999999994</c:v>
                </c:pt>
                <c:pt idx="809">
                  <c:v>740.52304000000004</c:v>
                </c:pt>
                <c:pt idx="810">
                  <c:v>738.50743999999997</c:v>
                </c:pt>
                <c:pt idx="811">
                  <c:v>754.53873999999996</c:v>
                </c:pt>
                <c:pt idx="812">
                  <c:v>752.52304000000004</c:v>
                </c:pt>
                <c:pt idx="813">
                  <c:v>768.55434000000002</c:v>
                </c:pt>
                <c:pt idx="814">
                  <c:v>766.53873999999996</c:v>
                </c:pt>
                <c:pt idx="815">
                  <c:v>764.52304000000004</c:v>
                </c:pt>
                <c:pt idx="816">
                  <c:v>782.57003999999995</c:v>
                </c:pt>
                <c:pt idx="817">
                  <c:v>780.55434000000002</c:v>
                </c:pt>
                <c:pt idx="818">
                  <c:v>778.53873999999996</c:v>
                </c:pt>
                <c:pt idx="819">
                  <c:v>776.52304000000004</c:v>
                </c:pt>
                <c:pt idx="820">
                  <c:v>776.52304000000004</c:v>
                </c:pt>
                <c:pt idx="821">
                  <c:v>774.50743999999997</c:v>
                </c:pt>
                <c:pt idx="822">
                  <c:v>796.58564000000001</c:v>
                </c:pt>
                <c:pt idx="823">
                  <c:v>794.57003999999995</c:v>
                </c:pt>
                <c:pt idx="824">
                  <c:v>810.60133999999994</c:v>
                </c:pt>
                <c:pt idx="825">
                  <c:v>808.58564000000001</c:v>
                </c:pt>
                <c:pt idx="826">
                  <c:v>806.57003999999995</c:v>
                </c:pt>
                <c:pt idx="827">
                  <c:v>804.55434000000002</c:v>
                </c:pt>
                <c:pt idx="828">
                  <c:v>802.53873999999996</c:v>
                </c:pt>
                <c:pt idx="829">
                  <c:v>800.52304000000004</c:v>
                </c:pt>
                <c:pt idx="830">
                  <c:v>824.61694</c:v>
                </c:pt>
                <c:pt idx="831">
                  <c:v>838.63264000000004</c:v>
                </c:pt>
                <c:pt idx="832">
                  <c:v>836.61694</c:v>
                </c:pt>
                <c:pt idx="833">
                  <c:v>834.60133999999994</c:v>
                </c:pt>
                <c:pt idx="834">
                  <c:v>830.57003999999995</c:v>
                </c:pt>
                <c:pt idx="835">
                  <c:v>826.53873999999996</c:v>
                </c:pt>
                <c:pt idx="836">
                  <c:v>746.57003999999995</c:v>
                </c:pt>
                <c:pt idx="837">
                  <c:v>760.58564000000001</c:v>
                </c:pt>
                <c:pt idx="838">
                  <c:v>776.61694</c:v>
                </c:pt>
                <c:pt idx="839">
                  <c:v>774.60133999999994</c:v>
                </c:pt>
                <c:pt idx="840">
                  <c:v>790.63264000000004</c:v>
                </c:pt>
                <c:pt idx="841">
                  <c:v>788.61694</c:v>
                </c:pt>
                <c:pt idx="842">
                  <c:v>786.60133999999994</c:v>
                </c:pt>
                <c:pt idx="843">
                  <c:v>802.63264000000004</c:v>
                </c:pt>
                <c:pt idx="844">
                  <c:v>800.61694</c:v>
                </c:pt>
                <c:pt idx="845">
                  <c:v>798.60133999999994</c:v>
                </c:pt>
                <c:pt idx="846">
                  <c:v>798.60133999999994</c:v>
                </c:pt>
                <c:pt idx="847">
                  <c:v>796.58564000000001</c:v>
                </c:pt>
                <c:pt idx="848">
                  <c:v>816.64823999999999</c:v>
                </c:pt>
                <c:pt idx="849">
                  <c:v>832.67953999999997</c:v>
                </c:pt>
                <c:pt idx="850">
                  <c:v>830.66394000000003</c:v>
                </c:pt>
                <c:pt idx="851">
                  <c:v>828.64823999999999</c:v>
                </c:pt>
                <c:pt idx="852">
                  <c:v>826.63264000000004</c:v>
                </c:pt>
                <c:pt idx="853">
                  <c:v>824.61694</c:v>
                </c:pt>
                <c:pt idx="854">
                  <c:v>822.60133999999994</c:v>
                </c:pt>
                <c:pt idx="855">
                  <c:v>846.69524000000001</c:v>
                </c:pt>
                <c:pt idx="856">
                  <c:v>860.71083999999996</c:v>
                </c:pt>
                <c:pt idx="857">
                  <c:v>858.69524000000001</c:v>
                </c:pt>
                <c:pt idx="858">
                  <c:v>856.67953999999997</c:v>
                </c:pt>
                <c:pt idx="859">
                  <c:v>852.64823999999999</c:v>
                </c:pt>
                <c:pt idx="860">
                  <c:v>848.61694</c:v>
                </c:pt>
                <c:pt idx="861">
                  <c:v>718.53873999999996</c:v>
                </c:pt>
                <c:pt idx="862">
                  <c:v>732.55434000000002</c:v>
                </c:pt>
                <c:pt idx="863">
                  <c:v>746.57003999999995</c:v>
                </c:pt>
                <c:pt idx="864">
                  <c:v>744.55434000000002</c:v>
                </c:pt>
                <c:pt idx="865">
                  <c:v>760.58564000000001</c:v>
                </c:pt>
                <c:pt idx="866">
                  <c:v>758.57003999999995</c:v>
                </c:pt>
                <c:pt idx="867">
                  <c:v>774.60133999999994</c:v>
                </c:pt>
                <c:pt idx="868">
                  <c:v>772.58564000000001</c:v>
                </c:pt>
                <c:pt idx="869">
                  <c:v>788.61694</c:v>
                </c:pt>
                <c:pt idx="870">
                  <c:v>786.60133999999994</c:v>
                </c:pt>
                <c:pt idx="871">
                  <c:v>784.58564000000001</c:v>
                </c:pt>
                <c:pt idx="872">
                  <c:v>802.63264000000004</c:v>
                </c:pt>
                <c:pt idx="873">
                  <c:v>800.61694</c:v>
                </c:pt>
                <c:pt idx="874">
                  <c:v>798.60133999999994</c:v>
                </c:pt>
                <c:pt idx="875">
                  <c:v>796.58564000000001</c:v>
                </c:pt>
                <c:pt idx="876">
                  <c:v>796.58564000000001</c:v>
                </c:pt>
                <c:pt idx="877">
                  <c:v>794.57003999999995</c:v>
                </c:pt>
                <c:pt idx="878">
                  <c:v>816.64823999999999</c:v>
                </c:pt>
                <c:pt idx="879">
                  <c:v>814.63264000000004</c:v>
                </c:pt>
                <c:pt idx="880">
                  <c:v>830.66394000000003</c:v>
                </c:pt>
                <c:pt idx="881">
                  <c:v>828.64823999999999</c:v>
                </c:pt>
                <c:pt idx="882">
                  <c:v>826.63264000000004</c:v>
                </c:pt>
                <c:pt idx="883">
                  <c:v>824.61694</c:v>
                </c:pt>
                <c:pt idx="884">
                  <c:v>822.60133999999994</c:v>
                </c:pt>
                <c:pt idx="885">
                  <c:v>820.58564000000001</c:v>
                </c:pt>
                <c:pt idx="886">
                  <c:v>844.67953999999997</c:v>
                </c:pt>
                <c:pt idx="887">
                  <c:v>858.69524000000001</c:v>
                </c:pt>
                <c:pt idx="888">
                  <c:v>856.67953999999997</c:v>
                </c:pt>
                <c:pt idx="889">
                  <c:v>854.66394000000003</c:v>
                </c:pt>
                <c:pt idx="890">
                  <c:v>850.63264000000004</c:v>
                </c:pt>
                <c:pt idx="891">
                  <c:v>846.60133999999994</c:v>
                </c:pt>
                <c:pt idx="892">
                  <c:v>760.58564000000001</c:v>
                </c:pt>
                <c:pt idx="893">
                  <c:v>776.61694</c:v>
                </c:pt>
                <c:pt idx="894">
                  <c:v>774.60133999999994</c:v>
                </c:pt>
                <c:pt idx="895">
                  <c:v>788.61694</c:v>
                </c:pt>
                <c:pt idx="896">
                  <c:v>804.64823999999999</c:v>
                </c:pt>
                <c:pt idx="897">
                  <c:v>802.63264000000004</c:v>
                </c:pt>
                <c:pt idx="898">
                  <c:v>800.61694</c:v>
                </c:pt>
                <c:pt idx="899">
                  <c:v>812.61694</c:v>
                </c:pt>
                <c:pt idx="900">
                  <c:v>812.61694</c:v>
                </c:pt>
                <c:pt idx="901">
                  <c:v>810.60133999999994</c:v>
                </c:pt>
                <c:pt idx="902">
                  <c:v>832.67953999999997</c:v>
                </c:pt>
                <c:pt idx="903">
                  <c:v>830.66394000000003</c:v>
                </c:pt>
                <c:pt idx="904">
                  <c:v>840.64823999999999</c:v>
                </c:pt>
                <c:pt idx="905">
                  <c:v>836.61694</c:v>
                </c:pt>
                <c:pt idx="906">
                  <c:v>860.71083999999996</c:v>
                </c:pt>
                <c:pt idx="907">
                  <c:v>872.71083999999996</c:v>
                </c:pt>
                <c:pt idx="908">
                  <c:v>870.69524000000001</c:v>
                </c:pt>
                <c:pt idx="909">
                  <c:v>866.66394000000003</c:v>
                </c:pt>
                <c:pt idx="910">
                  <c:v>732.55434000000002</c:v>
                </c:pt>
                <c:pt idx="911">
                  <c:v>746.57003999999995</c:v>
                </c:pt>
                <c:pt idx="912">
                  <c:v>760.58564000000001</c:v>
                </c:pt>
                <c:pt idx="913">
                  <c:v>758.57003999999995</c:v>
                </c:pt>
                <c:pt idx="914">
                  <c:v>774.60133999999994</c:v>
                </c:pt>
                <c:pt idx="915">
                  <c:v>772.58564000000001</c:v>
                </c:pt>
                <c:pt idx="916">
                  <c:v>788.61694</c:v>
                </c:pt>
                <c:pt idx="917">
                  <c:v>786.60133999999994</c:v>
                </c:pt>
                <c:pt idx="918">
                  <c:v>802.63264000000004</c:v>
                </c:pt>
                <c:pt idx="919">
                  <c:v>800.61694</c:v>
                </c:pt>
                <c:pt idx="920">
                  <c:v>798.60133999999994</c:v>
                </c:pt>
                <c:pt idx="921">
                  <c:v>816.64823999999999</c:v>
                </c:pt>
                <c:pt idx="922">
                  <c:v>814.63264000000004</c:v>
                </c:pt>
                <c:pt idx="923">
                  <c:v>812.61694</c:v>
                </c:pt>
                <c:pt idx="924">
                  <c:v>810.60133999999994</c:v>
                </c:pt>
                <c:pt idx="925">
                  <c:v>810.60133999999994</c:v>
                </c:pt>
                <c:pt idx="926">
                  <c:v>808.58564000000001</c:v>
                </c:pt>
                <c:pt idx="927">
                  <c:v>830.66394000000003</c:v>
                </c:pt>
                <c:pt idx="928">
                  <c:v>828.64823999999999</c:v>
                </c:pt>
                <c:pt idx="929">
                  <c:v>844.67953999999997</c:v>
                </c:pt>
                <c:pt idx="930">
                  <c:v>840.64823999999999</c:v>
                </c:pt>
                <c:pt idx="931">
                  <c:v>838.63264000000004</c:v>
                </c:pt>
                <c:pt idx="932">
                  <c:v>836.61694</c:v>
                </c:pt>
                <c:pt idx="933">
                  <c:v>834.60133999999994</c:v>
                </c:pt>
                <c:pt idx="934">
                  <c:v>858.69524000000001</c:v>
                </c:pt>
                <c:pt idx="935">
                  <c:v>872.71083999999996</c:v>
                </c:pt>
                <c:pt idx="936">
                  <c:v>870.69524000000001</c:v>
                </c:pt>
                <c:pt idx="937">
                  <c:v>868.67953999999997</c:v>
                </c:pt>
                <c:pt idx="938">
                  <c:v>864.64823999999999</c:v>
                </c:pt>
                <c:pt idx="939">
                  <c:v>860.61694</c:v>
                </c:pt>
                <c:pt idx="940">
                  <c:v>730.53873999999996</c:v>
                </c:pt>
                <c:pt idx="941">
                  <c:v>744.55434000000002</c:v>
                </c:pt>
                <c:pt idx="942">
                  <c:v>758.57003999999995</c:v>
                </c:pt>
                <c:pt idx="943">
                  <c:v>756.55434000000002</c:v>
                </c:pt>
                <c:pt idx="944">
                  <c:v>772.58564000000001</c:v>
                </c:pt>
                <c:pt idx="945">
                  <c:v>770.57003999999995</c:v>
                </c:pt>
                <c:pt idx="946">
                  <c:v>786.60133999999994</c:v>
                </c:pt>
                <c:pt idx="947">
                  <c:v>784.58564000000001</c:v>
                </c:pt>
                <c:pt idx="948">
                  <c:v>800.61694</c:v>
                </c:pt>
                <c:pt idx="949">
                  <c:v>798.60133999999994</c:v>
                </c:pt>
                <c:pt idx="950">
                  <c:v>796.58564000000001</c:v>
                </c:pt>
                <c:pt idx="951">
                  <c:v>814.63264000000004</c:v>
                </c:pt>
                <c:pt idx="952">
                  <c:v>812.61694</c:v>
                </c:pt>
                <c:pt idx="953">
                  <c:v>810.60133999999994</c:v>
                </c:pt>
                <c:pt idx="954">
                  <c:v>808.58564000000001</c:v>
                </c:pt>
                <c:pt idx="955">
                  <c:v>808.58564000000001</c:v>
                </c:pt>
                <c:pt idx="956">
                  <c:v>806.57003999999995</c:v>
                </c:pt>
                <c:pt idx="957">
                  <c:v>828.64823999999999</c:v>
                </c:pt>
                <c:pt idx="958">
                  <c:v>826.63264000000004</c:v>
                </c:pt>
                <c:pt idx="959">
                  <c:v>842.66394000000003</c:v>
                </c:pt>
                <c:pt idx="960">
                  <c:v>840.64823999999999</c:v>
                </c:pt>
                <c:pt idx="961">
                  <c:v>838.63264000000004</c:v>
                </c:pt>
                <c:pt idx="962">
                  <c:v>836.61694</c:v>
                </c:pt>
                <c:pt idx="963">
                  <c:v>834.60133999999994</c:v>
                </c:pt>
                <c:pt idx="964">
                  <c:v>832.58564000000001</c:v>
                </c:pt>
                <c:pt idx="965">
                  <c:v>856.67953999999997</c:v>
                </c:pt>
                <c:pt idx="966">
                  <c:v>870.69524000000001</c:v>
                </c:pt>
                <c:pt idx="967">
                  <c:v>868.67953999999997</c:v>
                </c:pt>
                <c:pt idx="968">
                  <c:v>866.66394000000003</c:v>
                </c:pt>
                <c:pt idx="969">
                  <c:v>862.63264000000004</c:v>
                </c:pt>
                <c:pt idx="970">
                  <c:v>858.60133999999994</c:v>
                </c:pt>
                <c:pt idx="971">
                  <c:v>728.52304000000004</c:v>
                </c:pt>
                <c:pt idx="972">
                  <c:v>742.53873999999996</c:v>
                </c:pt>
                <c:pt idx="973">
                  <c:v>756.55434000000002</c:v>
                </c:pt>
                <c:pt idx="974">
                  <c:v>754.53873999999996</c:v>
                </c:pt>
                <c:pt idx="975">
                  <c:v>770.57003999999995</c:v>
                </c:pt>
                <c:pt idx="976">
                  <c:v>768.55434000000002</c:v>
                </c:pt>
                <c:pt idx="977">
                  <c:v>784.58564000000001</c:v>
                </c:pt>
                <c:pt idx="978">
                  <c:v>782.57003999999995</c:v>
                </c:pt>
                <c:pt idx="979">
                  <c:v>798.60133999999994</c:v>
                </c:pt>
                <c:pt idx="980">
                  <c:v>796.58564000000001</c:v>
                </c:pt>
                <c:pt idx="981">
                  <c:v>794.57003999999995</c:v>
                </c:pt>
                <c:pt idx="982">
                  <c:v>812.61694</c:v>
                </c:pt>
                <c:pt idx="983">
                  <c:v>810.60133999999994</c:v>
                </c:pt>
                <c:pt idx="984">
                  <c:v>808.58564000000001</c:v>
                </c:pt>
                <c:pt idx="985">
                  <c:v>806.57003999999995</c:v>
                </c:pt>
                <c:pt idx="986">
                  <c:v>806.57003999999995</c:v>
                </c:pt>
                <c:pt idx="987">
                  <c:v>804.55434000000002</c:v>
                </c:pt>
                <c:pt idx="988">
                  <c:v>826.63264000000004</c:v>
                </c:pt>
                <c:pt idx="989">
                  <c:v>824.61694</c:v>
                </c:pt>
                <c:pt idx="990">
                  <c:v>840.64823999999999</c:v>
                </c:pt>
                <c:pt idx="991">
                  <c:v>838.63264000000004</c:v>
                </c:pt>
                <c:pt idx="992">
                  <c:v>836.61694</c:v>
                </c:pt>
                <c:pt idx="993">
                  <c:v>834.60133999999994</c:v>
                </c:pt>
                <c:pt idx="994">
                  <c:v>832.58564000000001</c:v>
                </c:pt>
                <c:pt idx="995">
                  <c:v>830.57003999999995</c:v>
                </c:pt>
                <c:pt idx="996">
                  <c:v>854.66394000000003</c:v>
                </c:pt>
                <c:pt idx="997">
                  <c:v>868.67953999999997</c:v>
                </c:pt>
                <c:pt idx="998">
                  <c:v>866.66394000000003</c:v>
                </c:pt>
                <c:pt idx="999">
                  <c:v>864.64823999999999</c:v>
                </c:pt>
                <c:pt idx="1000">
                  <c:v>860.61694</c:v>
                </c:pt>
                <c:pt idx="1001">
                  <c:v>856.58564000000001</c:v>
                </c:pt>
                <c:pt idx="1002">
                  <c:v>726.50743999999997</c:v>
                </c:pt>
                <c:pt idx="1003">
                  <c:v>740.52304000000004</c:v>
                </c:pt>
                <c:pt idx="1004">
                  <c:v>754.53873999999996</c:v>
                </c:pt>
                <c:pt idx="1005">
                  <c:v>752.52304000000004</c:v>
                </c:pt>
                <c:pt idx="1006">
                  <c:v>768.55434000000002</c:v>
                </c:pt>
                <c:pt idx="1007">
                  <c:v>766.53873999999996</c:v>
                </c:pt>
                <c:pt idx="1008">
                  <c:v>780.55434000000002</c:v>
                </c:pt>
                <c:pt idx="1009">
                  <c:v>796.58564000000001</c:v>
                </c:pt>
                <c:pt idx="1010">
                  <c:v>794.57003999999995</c:v>
                </c:pt>
                <c:pt idx="1011">
                  <c:v>792.55434000000002</c:v>
                </c:pt>
                <c:pt idx="1012">
                  <c:v>810.60133999999994</c:v>
                </c:pt>
                <c:pt idx="1013">
                  <c:v>808.58564000000001</c:v>
                </c:pt>
                <c:pt idx="1014">
                  <c:v>806.57003999999995</c:v>
                </c:pt>
                <c:pt idx="1015">
                  <c:v>804.55434000000002</c:v>
                </c:pt>
                <c:pt idx="1016">
                  <c:v>804.55434000000002</c:v>
                </c:pt>
                <c:pt idx="1017">
                  <c:v>802.53873999999996</c:v>
                </c:pt>
                <c:pt idx="1018">
                  <c:v>824.61694</c:v>
                </c:pt>
                <c:pt idx="1019">
                  <c:v>822.60133999999994</c:v>
                </c:pt>
                <c:pt idx="1020">
                  <c:v>838.63264000000004</c:v>
                </c:pt>
                <c:pt idx="1021">
                  <c:v>836.61694</c:v>
                </c:pt>
                <c:pt idx="1022">
                  <c:v>834.60133999999994</c:v>
                </c:pt>
                <c:pt idx="1023">
                  <c:v>832.58564000000001</c:v>
                </c:pt>
                <c:pt idx="1024">
                  <c:v>828.55434000000002</c:v>
                </c:pt>
                <c:pt idx="1025">
                  <c:v>852.64823999999999</c:v>
                </c:pt>
                <c:pt idx="1026">
                  <c:v>866.66394000000003</c:v>
                </c:pt>
                <c:pt idx="1027">
                  <c:v>864.64823999999999</c:v>
                </c:pt>
                <c:pt idx="1028">
                  <c:v>862.63264000000004</c:v>
                </c:pt>
                <c:pt idx="1029">
                  <c:v>858.60133999999994</c:v>
                </c:pt>
                <c:pt idx="1030">
                  <c:v>854.57003999999995</c:v>
                </c:pt>
                <c:pt idx="1031">
                  <c:v>724.49173999999994</c:v>
                </c:pt>
                <c:pt idx="1032">
                  <c:v>738.50743999999997</c:v>
                </c:pt>
                <c:pt idx="1033">
                  <c:v>752.52304000000004</c:v>
                </c:pt>
                <c:pt idx="1034">
                  <c:v>750.50743999999997</c:v>
                </c:pt>
                <c:pt idx="1035">
                  <c:v>766.53873999999996</c:v>
                </c:pt>
                <c:pt idx="1036">
                  <c:v>764.52304000000004</c:v>
                </c:pt>
                <c:pt idx="1037">
                  <c:v>780.55434000000002</c:v>
                </c:pt>
                <c:pt idx="1038">
                  <c:v>778.53873999999996</c:v>
                </c:pt>
                <c:pt idx="1039">
                  <c:v>794.57003999999995</c:v>
                </c:pt>
                <c:pt idx="1040">
                  <c:v>792.55434000000002</c:v>
                </c:pt>
                <c:pt idx="1041">
                  <c:v>790.53873999999996</c:v>
                </c:pt>
                <c:pt idx="1042">
                  <c:v>808.58564000000001</c:v>
                </c:pt>
                <c:pt idx="1043">
                  <c:v>804.55434000000002</c:v>
                </c:pt>
                <c:pt idx="1044">
                  <c:v>802.53873999999996</c:v>
                </c:pt>
                <c:pt idx="1045">
                  <c:v>802.53873999999996</c:v>
                </c:pt>
                <c:pt idx="1046">
                  <c:v>800.52304000000004</c:v>
                </c:pt>
                <c:pt idx="1047">
                  <c:v>822.60133999999994</c:v>
                </c:pt>
                <c:pt idx="1048">
                  <c:v>820.58564000000001</c:v>
                </c:pt>
                <c:pt idx="1049">
                  <c:v>836.61694</c:v>
                </c:pt>
                <c:pt idx="1050">
                  <c:v>834.60133999999994</c:v>
                </c:pt>
                <c:pt idx="1051">
                  <c:v>832.58564000000001</c:v>
                </c:pt>
                <c:pt idx="1052">
                  <c:v>830.57003999999995</c:v>
                </c:pt>
                <c:pt idx="1053">
                  <c:v>828.55434000000002</c:v>
                </c:pt>
                <c:pt idx="1054">
                  <c:v>826.53873999999996</c:v>
                </c:pt>
                <c:pt idx="1055">
                  <c:v>850.63264000000004</c:v>
                </c:pt>
                <c:pt idx="1056">
                  <c:v>864.64823999999999</c:v>
                </c:pt>
                <c:pt idx="1057">
                  <c:v>862.63264000000004</c:v>
                </c:pt>
                <c:pt idx="1058">
                  <c:v>860.61694</c:v>
                </c:pt>
                <c:pt idx="1059">
                  <c:v>856.58564000000001</c:v>
                </c:pt>
                <c:pt idx="1060">
                  <c:v>774.60133999999994</c:v>
                </c:pt>
                <c:pt idx="1061">
                  <c:v>790.63264000000004</c:v>
                </c:pt>
                <c:pt idx="1062">
                  <c:v>788.61694</c:v>
                </c:pt>
                <c:pt idx="1063">
                  <c:v>804.64823999999999</c:v>
                </c:pt>
                <c:pt idx="1064">
                  <c:v>802.63264000000004</c:v>
                </c:pt>
                <c:pt idx="1065">
                  <c:v>818.66394000000003</c:v>
                </c:pt>
                <c:pt idx="1066">
                  <c:v>816.64823999999999</c:v>
                </c:pt>
                <c:pt idx="1067">
                  <c:v>814.63264000000004</c:v>
                </c:pt>
                <c:pt idx="1068">
                  <c:v>830.66394000000003</c:v>
                </c:pt>
                <c:pt idx="1069">
                  <c:v>828.64823999999999</c:v>
                </c:pt>
                <c:pt idx="1070">
                  <c:v>826.63264000000004</c:v>
                </c:pt>
                <c:pt idx="1071">
                  <c:v>826.63264000000004</c:v>
                </c:pt>
                <c:pt idx="1072">
                  <c:v>824.61694</c:v>
                </c:pt>
                <c:pt idx="1073">
                  <c:v>846.69524000000001</c:v>
                </c:pt>
                <c:pt idx="1074">
                  <c:v>844.67953999999997</c:v>
                </c:pt>
                <c:pt idx="1075">
                  <c:v>860.71083999999996</c:v>
                </c:pt>
                <c:pt idx="1076">
                  <c:v>858.69524000000001</c:v>
                </c:pt>
                <c:pt idx="1077">
                  <c:v>856.67953999999997</c:v>
                </c:pt>
                <c:pt idx="1078">
                  <c:v>854.66394000000003</c:v>
                </c:pt>
                <c:pt idx="1079">
                  <c:v>852.64823999999999</c:v>
                </c:pt>
                <c:pt idx="1080">
                  <c:v>850.63264000000004</c:v>
                </c:pt>
                <c:pt idx="1081">
                  <c:v>888.74213999999995</c:v>
                </c:pt>
                <c:pt idx="1082">
                  <c:v>886.72654</c:v>
                </c:pt>
                <c:pt idx="1083">
                  <c:v>884.71083999999996</c:v>
                </c:pt>
                <c:pt idx="1084">
                  <c:v>880.67953999999997</c:v>
                </c:pt>
                <c:pt idx="1085">
                  <c:v>788.61694</c:v>
                </c:pt>
                <c:pt idx="1086">
                  <c:v>804.64823999999999</c:v>
                </c:pt>
                <c:pt idx="1087">
                  <c:v>802.63264000000004</c:v>
                </c:pt>
                <c:pt idx="1088">
                  <c:v>818.66394000000003</c:v>
                </c:pt>
                <c:pt idx="1089">
                  <c:v>816.64823999999999</c:v>
                </c:pt>
                <c:pt idx="1090">
                  <c:v>832.67953999999997</c:v>
                </c:pt>
                <c:pt idx="1091">
                  <c:v>830.66394000000003</c:v>
                </c:pt>
                <c:pt idx="1092">
                  <c:v>828.64823999999999</c:v>
                </c:pt>
                <c:pt idx="1093">
                  <c:v>842.66394000000003</c:v>
                </c:pt>
                <c:pt idx="1094">
                  <c:v>840.64823999999999</c:v>
                </c:pt>
                <c:pt idx="1095">
                  <c:v>840.64823999999999</c:v>
                </c:pt>
                <c:pt idx="1096">
                  <c:v>838.63264000000004</c:v>
                </c:pt>
                <c:pt idx="1097">
                  <c:v>860.71083999999996</c:v>
                </c:pt>
                <c:pt idx="1098">
                  <c:v>858.69524000000001</c:v>
                </c:pt>
                <c:pt idx="1099">
                  <c:v>874.72654</c:v>
                </c:pt>
                <c:pt idx="1100">
                  <c:v>870.69524000000001</c:v>
                </c:pt>
                <c:pt idx="1101">
                  <c:v>868.67953999999997</c:v>
                </c:pt>
                <c:pt idx="1102">
                  <c:v>866.66394000000003</c:v>
                </c:pt>
                <c:pt idx="1103">
                  <c:v>864.64823999999999</c:v>
                </c:pt>
                <c:pt idx="1104">
                  <c:v>888.74213999999995</c:v>
                </c:pt>
                <c:pt idx="1105">
                  <c:v>900.74213999999995</c:v>
                </c:pt>
                <c:pt idx="1106">
                  <c:v>898.72654</c:v>
                </c:pt>
                <c:pt idx="1107">
                  <c:v>894.69524000000001</c:v>
                </c:pt>
                <c:pt idx="1108">
                  <c:v>890.66394000000003</c:v>
                </c:pt>
                <c:pt idx="1109">
                  <c:v>760.58564000000001</c:v>
                </c:pt>
                <c:pt idx="1110">
                  <c:v>774.60133999999994</c:v>
                </c:pt>
                <c:pt idx="1111">
                  <c:v>788.61694</c:v>
                </c:pt>
                <c:pt idx="1112">
                  <c:v>786.60133999999994</c:v>
                </c:pt>
                <c:pt idx="1113">
                  <c:v>802.63264000000004</c:v>
                </c:pt>
                <c:pt idx="1114">
                  <c:v>800.61694</c:v>
                </c:pt>
                <c:pt idx="1115">
                  <c:v>816.64823999999999</c:v>
                </c:pt>
                <c:pt idx="1116">
                  <c:v>814.63264000000004</c:v>
                </c:pt>
                <c:pt idx="1117">
                  <c:v>830.66394000000003</c:v>
                </c:pt>
                <c:pt idx="1118">
                  <c:v>828.64823999999999</c:v>
                </c:pt>
                <c:pt idx="1119">
                  <c:v>826.63264000000004</c:v>
                </c:pt>
                <c:pt idx="1120">
                  <c:v>844.67953999999997</c:v>
                </c:pt>
                <c:pt idx="1121">
                  <c:v>842.66394000000003</c:v>
                </c:pt>
                <c:pt idx="1122">
                  <c:v>840.64823999999999</c:v>
                </c:pt>
                <c:pt idx="1123">
                  <c:v>838.63264000000004</c:v>
                </c:pt>
                <c:pt idx="1124">
                  <c:v>838.63264000000004</c:v>
                </c:pt>
                <c:pt idx="1125">
                  <c:v>836.61694</c:v>
                </c:pt>
                <c:pt idx="1126">
                  <c:v>858.69524000000001</c:v>
                </c:pt>
                <c:pt idx="1127">
                  <c:v>856.67953999999997</c:v>
                </c:pt>
                <c:pt idx="1128">
                  <c:v>872.71083999999996</c:v>
                </c:pt>
                <c:pt idx="1129">
                  <c:v>870.69524000000001</c:v>
                </c:pt>
                <c:pt idx="1130">
                  <c:v>868.67953999999997</c:v>
                </c:pt>
                <c:pt idx="1131">
                  <c:v>866.66394000000003</c:v>
                </c:pt>
                <c:pt idx="1132">
                  <c:v>864.64823999999999</c:v>
                </c:pt>
                <c:pt idx="1133">
                  <c:v>862.63264000000004</c:v>
                </c:pt>
                <c:pt idx="1134">
                  <c:v>886.72654</c:v>
                </c:pt>
                <c:pt idx="1135">
                  <c:v>900.74213999999995</c:v>
                </c:pt>
                <c:pt idx="1136">
                  <c:v>898.72654</c:v>
                </c:pt>
                <c:pt idx="1137">
                  <c:v>896.71083999999996</c:v>
                </c:pt>
                <c:pt idx="1138">
                  <c:v>892.67953999999997</c:v>
                </c:pt>
                <c:pt idx="1139">
                  <c:v>888.64823999999999</c:v>
                </c:pt>
                <c:pt idx="1140">
                  <c:v>758.57003999999995</c:v>
                </c:pt>
                <c:pt idx="1141">
                  <c:v>772.58564000000001</c:v>
                </c:pt>
                <c:pt idx="1142">
                  <c:v>786.60133999999994</c:v>
                </c:pt>
                <c:pt idx="1143">
                  <c:v>784.58564000000001</c:v>
                </c:pt>
                <c:pt idx="1144">
                  <c:v>800.61694</c:v>
                </c:pt>
                <c:pt idx="1145">
                  <c:v>798.60133999999994</c:v>
                </c:pt>
                <c:pt idx="1146">
                  <c:v>814.63264000000004</c:v>
                </c:pt>
                <c:pt idx="1147">
                  <c:v>812.61694</c:v>
                </c:pt>
                <c:pt idx="1148">
                  <c:v>828.64823999999999</c:v>
                </c:pt>
                <c:pt idx="1149">
                  <c:v>826.63264000000004</c:v>
                </c:pt>
                <c:pt idx="1150">
                  <c:v>824.61694</c:v>
                </c:pt>
                <c:pt idx="1151">
                  <c:v>842.66394000000003</c:v>
                </c:pt>
                <c:pt idx="1152">
                  <c:v>840.64823999999999</c:v>
                </c:pt>
                <c:pt idx="1153">
                  <c:v>838.63264000000004</c:v>
                </c:pt>
                <c:pt idx="1154">
                  <c:v>836.61694</c:v>
                </c:pt>
                <c:pt idx="1155">
                  <c:v>836.61694</c:v>
                </c:pt>
                <c:pt idx="1156">
                  <c:v>834.60133999999994</c:v>
                </c:pt>
                <c:pt idx="1157">
                  <c:v>856.67953999999997</c:v>
                </c:pt>
                <c:pt idx="1158">
                  <c:v>854.66394000000003</c:v>
                </c:pt>
                <c:pt idx="1159">
                  <c:v>870.69524000000001</c:v>
                </c:pt>
                <c:pt idx="1160">
                  <c:v>868.67953999999997</c:v>
                </c:pt>
                <c:pt idx="1161">
                  <c:v>866.66394000000003</c:v>
                </c:pt>
                <c:pt idx="1162">
                  <c:v>864.64823999999999</c:v>
                </c:pt>
                <c:pt idx="1163">
                  <c:v>862.63264000000004</c:v>
                </c:pt>
                <c:pt idx="1164">
                  <c:v>860.61694</c:v>
                </c:pt>
                <c:pt idx="1165">
                  <c:v>884.71083999999996</c:v>
                </c:pt>
                <c:pt idx="1166">
                  <c:v>898.72654</c:v>
                </c:pt>
                <c:pt idx="1167">
                  <c:v>896.71083999999996</c:v>
                </c:pt>
                <c:pt idx="1168">
                  <c:v>894.69524000000001</c:v>
                </c:pt>
                <c:pt idx="1169">
                  <c:v>890.66394000000003</c:v>
                </c:pt>
                <c:pt idx="1170">
                  <c:v>886.63264000000004</c:v>
                </c:pt>
                <c:pt idx="1171">
                  <c:v>754.53873999999996</c:v>
                </c:pt>
                <c:pt idx="1172">
                  <c:v>768.55434000000002</c:v>
                </c:pt>
                <c:pt idx="1173">
                  <c:v>782.57003999999995</c:v>
                </c:pt>
                <c:pt idx="1174">
                  <c:v>780.55434000000002</c:v>
                </c:pt>
                <c:pt idx="1175">
                  <c:v>796.58564000000001</c:v>
                </c:pt>
                <c:pt idx="1176">
                  <c:v>794.57003999999995</c:v>
                </c:pt>
                <c:pt idx="1177">
                  <c:v>810.60133999999994</c:v>
                </c:pt>
                <c:pt idx="1178">
                  <c:v>808.58564000000001</c:v>
                </c:pt>
                <c:pt idx="1179">
                  <c:v>824.61694</c:v>
                </c:pt>
                <c:pt idx="1180">
                  <c:v>822.60133999999994</c:v>
                </c:pt>
                <c:pt idx="1181">
                  <c:v>820.58564000000001</c:v>
                </c:pt>
                <c:pt idx="1182">
                  <c:v>838.63264000000004</c:v>
                </c:pt>
                <c:pt idx="1183">
                  <c:v>836.61694</c:v>
                </c:pt>
                <c:pt idx="1184">
                  <c:v>834.60133999999994</c:v>
                </c:pt>
                <c:pt idx="1185">
                  <c:v>832.58564000000001</c:v>
                </c:pt>
                <c:pt idx="1186">
                  <c:v>832.58564000000001</c:v>
                </c:pt>
                <c:pt idx="1187">
                  <c:v>830.57003999999995</c:v>
                </c:pt>
                <c:pt idx="1188">
                  <c:v>852.64823999999999</c:v>
                </c:pt>
                <c:pt idx="1189">
                  <c:v>850.63264000000004</c:v>
                </c:pt>
                <c:pt idx="1190">
                  <c:v>866.66394000000003</c:v>
                </c:pt>
                <c:pt idx="1191">
                  <c:v>864.64823999999999</c:v>
                </c:pt>
                <c:pt idx="1192">
                  <c:v>862.63264000000004</c:v>
                </c:pt>
                <c:pt idx="1193">
                  <c:v>860.61694</c:v>
                </c:pt>
                <c:pt idx="1194">
                  <c:v>858.60133999999994</c:v>
                </c:pt>
                <c:pt idx="1195">
                  <c:v>856.58564000000001</c:v>
                </c:pt>
                <c:pt idx="1196">
                  <c:v>880.67953999999997</c:v>
                </c:pt>
                <c:pt idx="1197">
                  <c:v>894.69524000000001</c:v>
                </c:pt>
                <c:pt idx="1198">
                  <c:v>892.67953999999997</c:v>
                </c:pt>
                <c:pt idx="1199">
                  <c:v>890.66394000000003</c:v>
                </c:pt>
                <c:pt idx="1200">
                  <c:v>886.63264000000004</c:v>
                </c:pt>
                <c:pt idx="1201">
                  <c:v>882.60133999999994</c:v>
                </c:pt>
                <c:pt idx="1202">
                  <c:v>750.50743999999997</c:v>
                </c:pt>
                <c:pt idx="1203">
                  <c:v>764.52304000000004</c:v>
                </c:pt>
                <c:pt idx="1204">
                  <c:v>778.53873999999996</c:v>
                </c:pt>
                <c:pt idx="1205">
                  <c:v>776.52304000000004</c:v>
                </c:pt>
                <c:pt idx="1206">
                  <c:v>792.55434000000002</c:v>
                </c:pt>
                <c:pt idx="1207">
                  <c:v>790.53873999999996</c:v>
                </c:pt>
                <c:pt idx="1208">
                  <c:v>804.55434000000002</c:v>
                </c:pt>
                <c:pt idx="1209">
                  <c:v>820.58564000000001</c:v>
                </c:pt>
                <c:pt idx="1210">
                  <c:v>818.57003999999995</c:v>
                </c:pt>
                <c:pt idx="1211">
                  <c:v>816.55434000000002</c:v>
                </c:pt>
                <c:pt idx="1212">
                  <c:v>834.60133999999994</c:v>
                </c:pt>
                <c:pt idx="1213">
                  <c:v>832.58564000000001</c:v>
                </c:pt>
                <c:pt idx="1214">
                  <c:v>830.57003999999995</c:v>
                </c:pt>
                <c:pt idx="1215">
                  <c:v>828.55434000000002</c:v>
                </c:pt>
                <c:pt idx="1216">
                  <c:v>828.55434000000002</c:v>
                </c:pt>
                <c:pt idx="1217">
                  <c:v>826.53873999999996</c:v>
                </c:pt>
                <c:pt idx="1218">
                  <c:v>848.61694</c:v>
                </c:pt>
                <c:pt idx="1219">
                  <c:v>846.60133999999994</c:v>
                </c:pt>
                <c:pt idx="1220">
                  <c:v>862.63264000000004</c:v>
                </c:pt>
                <c:pt idx="1221">
                  <c:v>860.61694</c:v>
                </c:pt>
                <c:pt idx="1222">
                  <c:v>858.60133999999994</c:v>
                </c:pt>
                <c:pt idx="1223">
                  <c:v>856.58564000000001</c:v>
                </c:pt>
                <c:pt idx="1224">
                  <c:v>854.57003999999995</c:v>
                </c:pt>
                <c:pt idx="1225">
                  <c:v>852.55434000000002</c:v>
                </c:pt>
                <c:pt idx="1226">
                  <c:v>876.64823999999999</c:v>
                </c:pt>
                <c:pt idx="1227">
                  <c:v>890.66394000000003</c:v>
                </c:pt>
                <c:pt idx="1228">
                  <c:v>888.64823999999999</c:v>
                </c:pt>
                <c:pt idx="1229">
                  <c:v>886.63264000000004</c:v>
                </c:pt>
                <c:pt idx="1230">
                  <c:v>882.60133999999994</c:v>
                </c:pt>
                <c:pt idx="1231">
                  <c:v>648.46043999999995</c:v>
                </c:pt>
                <c:pt idx="1232">
                  <c:v>756.55434000000002</c:v>
                </c:pt>
                <c:pt idx="1233">
                  <c:v>754.53873999999996</c:v>
                </c:pt>
                <c:pt idx="1234">
                  <c:v>788.61694</c:v>
                </c:pt>
                <c:pt idx="1235">
                  <c:v>780.55434000000002</c:v>
                </c:pt>
                <c:pt idx="1236">
                  <c:v>780.55434000000002</c:v>
                </c:pt>
                <c:pt idx="1237">
                  <c:v>754.53873999999996</c:v>
                </c:pt>
                <c:pt idx="1238">
                  <c:v>786.60133999999994</c:v>
                </c:pt>
                <c:pt idx="1239">
                  <c:v>778.53873999999996</c:v>
                </c:pt>
                <c:pt idx="1240">
                  <c:v>778.53873999999996</c:v>
                </c:pt>
                <c:pt idx="1241">
                  <c:v>782.57003999999995</c:v>
                </c:pt>
                <c:pt idx="1242">
                  <c:v>806.57003999999995</c:v>
                </c:pt>
                <c:pt idx="1243">
                  <c:v>782.57003999999995</c:v>
                </c:pt>
                <c:pt idx="1244">
                  <c:v>780.55434000000002</c:v>
                </c:pt>
                <c:pt idx="1245">
                  <c:v>806.57003999999995</c:v>
                </c:pt>
                <c:pt idx="1246">
                  <c:v>806.57003999999995</c:v>
                </c:pt>
                <c:pt idx="1247">
                  <c:v>842.66394000000003</c:v>
                </c:pt>
                <c:pt idx="1248">
                  <c:v>810.60133999999994</c:v>
                </c:pt>
                <c:pt idx="1249">
                  <c:v>732.55434000000002</c:v>
                </c:pt>
                <c:pt idx="1250">
                  <c:v>760.58564000000001</c:v>
                </c:pt>
                <c:pt idx="1251">
                  <c:v>758.57003999999995</c:v>
                </c:pt>
                <c:pt idx="1252">
                  <c:v>786.60133999999994</c:v>
                </c:pt>
                <c:pt idx="1253">
                  <c:v>784.58564000000001</c:v>
                </c:pt>
                <c:pt idx="1254">
                  <c:v>782.57003999999995</c:v>
                </c:pt>
                <c:pt idx="1255">
                  <c:v>782.57003999999995</c:v>
                </c:pt>
                <c:pt idx="1256">
                  <c:v>780.55434000000002</c:v>
                </c:pt>
                <c:pt idx="1257">
                  <c:v>812.61694</c:v>
                </c:pt>
                <c:pt idx="1258">
                  <c:v>810.60133999999994</c:v>
                </c:pt>
                <c:pt idx="1259">
                  <c:v>810.60133999999994</c:v>
                </c:pt>
                <c:pt idx="1260">
                  <c:v>808.58564000000001</c:v>
                </c:pt>
                <c:pt idx="1261">
                  <c:v>808.58564000000001</c:v>
                </c:pt>
                <c:pt idx="1262">
                  <c:v>842.66394000000003</c:v>
                </c:pt>
                <c:pt idx="1263">
                  <c:v>840.64823999999999</c:v>
                </c:pt>
                <c:pt idx="1264">
                  <c:v>836.61694</c:v>
                </c:pt>
                <c:pt idx="1265">
                  <c:v>872.71083999999996</c:v>
                </c:pt>
                <c:pt idx="1266">
                  <c:v>870.69524000000001</c:v>
                </c:pt>
                <c:pt idx="1267">
                  <c:v>786.60133999999994</c:v>
                </c:pt>
                <c:pt idx="1268">
                  <c:v>808.58564000000001</c:v>
                </c:pt>
                <c:pt idx="1269">
                  <c:v>842.66394000000003</c:v>
                </c:pt>
                <c:pt idx="1270">
                  <c:v>870.69524000000001</c:v>
                </c:pt>
                <c:pt idx="1271">
                  <c:v>784.58564000000001</c:v>
                </c:pt>
                <c:pt idx="1272">
                  <c:v>808.58564000000001</c:v>
                </c:pt>
                <c:pt idx="1273">
                  <c:v>806.57003999999995</c:v>
                </c:pt>
                <c:pt idx="1274">
                  <c:v>840.64823999999999</c:v>
                </c:pt>
                <c:pt idx="1275">
                  <c:v>870.69524000000001</c:v>
                </c:pt>
                <c:pt idx="1276">
                  <c:v>782.57003999999995</c:v>
                </c:pt>
                <c:pt idx="1277">
                  <c:v>806.57003999999995</c:v>
                </c:pt>
                <c:pt idx="1278">
                  <c:v>838.63264000000004</c:v>
                </c:pt>
                <c:pt idx="1279">
                  <c:v>866.66394000000003</c:v>
                </c:pt>
                <c:pt idx="1280">
                  <c:v>782.57003999999995</c:v>
                </c:pt>
                <c:pt idx="1281">
                  <c:v>806.57003999999995</c:v>
                </c:pt>
                <c:pt idx="1282">
                  <c:v>838.63264000000004</c:v>
                </c:pt>
                <c:pt idx="1283">
                  <c:v>866.66394000000003</c:v>
                </c:pt>
                <c:pt idx="1284">
                  <c:v>780.55434000000002</c:v>
                </c:pt>
                <c:pt idx="1285">
                  <c:v>836.61694</c:v>
                </c:pt>
                <c:pt idx="1286">
                  <c:v>866.66394000000003</c:v>
                </c:pt>
                <c:pt idx="1287">
                  <c:v>840.64823999999999</c:v>
                </c:pt>
                <c:pt idx="1288">
                  <c:v>838.63264000000004</c:v>
                </c:pt>
                <c:pt idx="1289">
                  <c:v>838.63264000000004</c:v>
                </c:pt>
                <c:pt idx="1290">
                  <c:v>836.61694</c:v>
                </c:pt>
                <c:pt idx="1291">
                  <c:v>870.69524000000001</c:v>
                </c:pt>
                <c:pt idx="1292">
                  <c:v>812.61694</c:v>
                </c:pt>
                <c:pt idx="1293">
                  <c:v>836.61694</c:v>
                </c:pt>
                <c:pt idx="1294">
                  <c:v>756.55434000000002</c:v>
                </c:pt>
                <c:pt idx="1295">
                  <c:v>754.53873999999996</c:v>
                </c:pt>
                <c:pt idx="1296">
                  <c:v>784.58564000000001</c:v>
                </c:pt>
                <c:pt idx="1297">
                  <c:v>782.57003999999995</c:v>
                </c:pt>
                <c:pt idx="1298">
                  <c:v>812.61694</c:v>
                </c:pt>
                <c:pt idx="1299">
                  <c:v>810.60133999999994</c:v>
                </c:pt>
                <c:pt idx="1300">
                  <c:v>810.60133999999994</c:v>
                </c:pt>
                <c:pt idx="1301">
                  <c:v>808.58564000000001</c:v>
                </c:pt>
                <c:pt idx="1302">
                  <c:v>806.57003999999995</c:v>
                </c:pt>
                <c:pt idx="1303">
                  <c:v>806.57003999999995</c:v>
                </c:pt>
                <c:pt idx="1304">
                  <c:v>840.64823999999999</c:v>
                </c:pt>
                <c:pt idx="1305">
                  <c:v>838.63264000000004</c:v>
                </c:pt>
                <c:pt idx="1306">
                  <c:v>836.61694</c:v>
                </c:pt>
                <c:pt idx="1307">
                  <c:v>866.66394000000003</c:v>
                </c:pt>
                <c:pt idx="1308">
                  <c:v>810.60133999999994</c:v>
                </c:pt>
                <c:pt idx="1309">
                  <c:v>866.66394000000003</c:v>
                </c:pt>
                <c:pt idx="1310">
                  <c:v>808.58564000000001</c:v>
                </c:pt>
                <c:pt idx="1311">
                  <c:v>754.53873999999996</c:v>
                </c:pt>
                <c:pt idx="1312">
                  <c:v>780.55434000000002</c:v>
                </c:pt>
                <c:pt idx="1313">
                  <c:v>808.58564000000001</c:v>
                </c:pt>
                <c:pt idx="1314">
                  <c:v>806.57003999999995</c:v>
                </c:pt>
                <c:pt idx="1315">
                  <c:v>838.63264000000004</c:v>
                </c:pt>
                <c:pt idx="1316">
                  <c:v>836.61694</c:v>
                </c:pt>
                <c:pt idx="1317">
                  <c:v>866.66394000000003</c:v>
                </c:pt>
                <c:pt idx="1318">
                  <c:v>806.57003999999995</c:v>
                </c:pt>
                <c:pt idx="1319">
                  <c:v>866.66394000000003</c:v>
                </c:pt>
                <c:pt idx="1320">
                  <c:v>788.61694</c:v>
                </c:pt>
                <c:pt idx="1321">
                  <c:v>786.60133999999994</c:v>
                </c:pt>
                <c:pt idx="1322">
                  <c:v>842.66394000000003</c:v>
                </c:pt>
                <c:pt idx="1323">
                  <c:v>842.66394000000003</c:v>
                </c:pt>
                <c:pt idx="1324">
                  <c:v>840.64823999999999</c:v>
                </c:pt>
                <c:pt idx="1325">
                  <c:v>838.63264000000004</c:v>
                </c:pt>
                <c:pt idx="1326">
                  <c:v>838.63264000000004</c:v>
                </c:pt>
                <c:pt idx="1327">
                  <c:v>836.61694</c:v>
                </c:pt>
                <c:pt idx="1328">
                  <c:v>872.71083999999996</c:v>
                </c:pt>
                <c:pt idx="1329">
                  <c:v>870.69524000000001</c:v>
                </c:pt>
                <c:pt idx="1330">
                  <c:v>866.66394000000003</c:v>
                </c:pt>
                <c:pt idx="1331">
                  <c:v>866.66394000000003</c:v>
                </c:pt>
                <c:pt idx="1332">
                  <c:v>840.64823999999999</c:v>
                </c:pt>
                <c:pt idx="1333">
                  <c:v>836.61694</c:v>
                </c:pt>
                <c:pt idx="1334">
                  <c:v>780.55434000000002</c:v>
                </c:pt>
                <c:pt idx="1335">
                  <c:v>778.53873999999996</c:v>
                </c:pt>
                <c:pt idx="1336">
                  <c:v>780.55434000000002</c:v>
                </c:pt>
                <c:pt idx="1337">
                  <c:v>778.53873999999996</c:v>
                </c:pt>
                <c:pt idx="1338">
                  <c:v>872.71083999999996</c:v>
                </c:pt>
                <c:pt idx="1339">
                  <c:v>870.69524000000001</c:v>
                </c:pt>
                <c:pt idx="1340">
                  <c:v>866.66394000000003</c:v>
                </c:pt>
                <c:pt idx="1341">
                  <c:v>842.66394000000003</c:v>
                </c:pt>
                <c:pt idx="1342">
                  <c:v>872.71083999999996</c:v>
                </c:pt>
                <c:pt idx="1343">
                  <c:v>870.69524000000001</c:v>
                </c:pt>
                <c:pt idx="1344">
                  <c:v>870.69524000000001</c:v>
                </c:pt>
                <c:pt idx="1345">
                  <c:v>866.66394000000003</c:v>
                </c:pt>
                <c:pt idx="1346">
                  <c:v>866.66394000000003</c:v>
                </c:pt>
                <c:pt idx="1347">
                  <c:v>1018.72654</c:v>
                </c:pt>
                <c:pt idx="1348">
                  <c:v>1046.75784</c:v>
                </c:pt>
                <c:pt idx="1349">
                  <c:v>1052.80474</c:v>
                </c:pt>
                <c:pt idx="1350">
                  <c:v>1054.82044</c:v>
                </c:pt>
                <c:pt idx="1351">
                  <c:v>594.41354000000001</c:v>
                </c:pt>
                <c:pt idx="1352">
                  <c:v>622.44484</c:v>
                </c:pt>
                <c:pt idx="1353">
                  <c:v>664.49173999999994</c:v>
                </c:pt>
                <c:pt idx="1354">
                  <c:v>636.46043999999995</c:v>
                </c:pt>
                <c:pt idx="1355">
                  <c:v>650.47613999999999</c:v>
                </c:pt>
                <c:pt idx="1356">
                  <c:v>746.60633999999993</c:v>
                </c:pt>
                <c:pt idx="1357">
                  <c:v>510.35593999999998</c:v>
                </c:pt>
                <c:pt idx="1358">
                  <c:v>314.13684000000001</c:v>
                </c:pt>
                <c:pt idx="1359">
                  <c:v>468.30903999999998</c:v>
                </c:pt>
                <c:pt idx="1360">
                  <c:v>678.54373999999996</c:v>
                </c:pt>
                <c:pt idx="1361">
                  <c:v>692.55944</c:v>
                </c:pt>
                <c:pt idx="1362">
                  <c:v>690.54373999999996</c:v>
                </c:pt>
                <c:pt idx="1363">
                  <c:v>720.59073999999998</c:v>
                </c:pt>
                <c:pt idx="1364">
                  <c:v>718.57503999999994</c:v>
                </c:pt>
                <c:pt idx="1365">
                  <c:v>716.55944</c:v>
                </c:pt>
                <c:pt idx="1366">
                  <c:v>714.54373999999996</c:v>
                </c:pt>
                <c:pt idx="1367">
                  <c:v>496.34033999999997</c:v>
                </c:pt>
                <c:pt idx="1368">
                  <c:v>740.55944</c:v>
                </c:pt>
                <c:pt idx="1369">
                  <c:v>776.65333999999996</c:v>
                </c:pt>
                <c:pt idx="1370">
                  <c:v>510.35593999999998</c:v>
                </c:pt>
                <c:pt idx="1371">
                  <c:v>754.57503999999994</c:v>
                </c:pt>
                <c:pt idx="1372">
                  <c:v>510.35593999999998</c:v>
                </c:pt>
                <c:pt idx="1373">
                  <c:v>720.59073999999998</c:v>
                </c:pt>
                <c:pt idx="1374">
                  <c:v>734.60633999999993</c:v>
                </c:pt>
                <c:pt idx="1375">
                  <c:v>748.62203999999997</c:v>
                </c:pt>
                <c:pt idx="1376">
                  <c:v>744.59073999999998</c:v>
                </c:pt>
                <c:pt idx="1377">
                  <c:v>742.57503999999994</c:v>
                </c:pt>
                <c:pt idx="1378">
                  <c:v>742.57503999999994</c:v>
                </c:pt>
                <c:pt idx="1379">
                  <c:v>762.63764000000003</c:v>
                </c:pt>
                <c:pt idx="1380">
                  <c:v>524.37163999999996</c:v>
                </c:pt>
                <c:pt idx="1381">
                  <c:v>776.65333999999996</c:v>
                </c:pt>
                <c:pt idx="1382">
                  <c:v>774.63764000000003</c:v>
                </c:pt>
                <c:pt idx="1383">
                  <c:v>770.60633999999993</c:v>
                </c:pt>
                <c:pt idx="1384">
                  <c:v>768.59073999999998</c:v>
                </c:pt>
                <c:pt idx="1385">
                  <c:v>768.59073999999998</c:v>
                </c:pt>
                <c:pt idx="1386">
                  <c:v>766.57503999999994</c:v>
                </c:pt>
                <c:pt idx="1387">
                  <c:v>804.68463999999994</c:v>
                </c:pt>
                <c:pt idx="1388">
                  <c:v>792.59073999999998</c:v>
                </c:pt>
                <c:pt idx="1389">
                  <c:v>794.60633999999993</c:v>
                </c:pt>
                <c:pt idx="1390">
                  <c:v>538.38724000000002</c:v>
                </c:pt>
                <c:pt idx="1391">
                  <c:v>536.37163999999996</c:v>
                </c:pt>
                <c:pt idx="1392">
                  <c:v>552.40293999999994</c:v>
                </c:pt>
                <c:pt idx="1393">
                  <c:v>566.41854000000001</c:v>
                </c:pt>
                <c:pt idx="1394">
                  <c:v>580.43423999999993</c:v>
                </c:pt>
                <c:pt idx="1395">
                  <c:v>748.62203999999997</c:v>
                </c:pt>
                <c:pt idx="1396">
                  <c:v>760.62203999999997</c:v>
                </c:pt>
                <c:pt idx="1397">
                  <c:v>538.38724000000002</c:v>
                </c:pt>
                <c:pt idx="1398">
                  <c:v>790.66894000000002</c:v>
                </c:pt>
                <c:pt idx="1399">
                  <c:v>782.60633999999993</c:v>
                </c:pt>
                <c:pt idx="1400">
                  <c:v>818.70024000000001</c:v>
                </c:pt>
                <c:pt idx="1401">
                  <c:v>538.38724000000002</c:v>
                </c:pt>
                <c:pt idx="1402">
                  <c:v>748.62203999999997</c:v>
                </c:pt>
                <c:pt idx="1403">
                  <c:v>746.60633999999993</c:v>
                </c:pt>
                <c:pt idx="1404">
                  <c:v>776.65333999999996</c:v>
                </c:pt>
                <c:pt idx="1405">
                  <c:v>552.40293999999994</c:v>
                </c:pt>
                <c:pt idx="1406">
                  <c:v>804.68463999999994</c:v>
                </c:pt>
                <c:pt idx="1407">
                  <c:v>802.66894000000002</c:v>
                </c:pt>
                <c:pt idx="1408">
                  <c:v>796.62203999999997</c:v>
                </c:pt>
                <c:pt idx="1409">
                  <c:v>796.62203999999997</c:v>
                </c:pt>
                <c:pt idx="1410">
                  <c:v>794.60633999999993</c:v>
                </c:pt>
                <c:pt idx="1411">
                  <c:v>832.71593999999993</c:v>
                </c:pt>
                <c:pt idx="1412">
                  <c:v>822.63764000000003</c:v>
                </c:pt>
                <c:pt idx="1413">
                  <c:v>822.63764000000003</c:v>
                </c:pt>
                <c:pt idx="1414">
                  <c:v>820.62203999999997</c:v>
                </c:pt>
                <c:pt idx="1415">
                  <c:v>566.41854000000001</c:v>
                </c:pt>
                <c:pt idx="1416">
                  <c:v>564.40293999999994</c:v>
                </c:pt>
                <c:pt idx="1417">
                  <c:v>580.43423999999993</c:v>
                </c:pt>
                <c:pt idx="1418">
                  <c:v>566.41854000000001</c:v>
                </c:pt>
                <c:pt idx="1419">
                  <c:v>846.73154</c:v>
                </c:pt>
                <c:pt idx="1420">
                  <c:v>328.15253999999999</c:v>
                </c:pt>
                <c:pt idx="1421">
                  <c:v>776.65333999999996</c:v>
                </c:pt>
                <c:pt idx="1422">
                  <c:v>580.43423999999993</c:v>
                </c:pt>
                <c:pt idx="1423">
                  <c:v>860.74724000000003</c:v>
                </c:pt>
                <c:pt idx="1424">
                  <c:v>412.24644000000001</c:v>
                </c:pt>
                <c:pt idx="1425">
                  <c:v>438.26204000000001</c:v>
                </c:pt>
                <c:pt idx="1426">
                  <c:v>452.27773999999999</c:v>
                </c:pt>
                <c:pt idx="1427">
                  <c:v>522.35594000000003</c:v>
                </c:pt>
                <c:pt idx="1428">
                  <c:v>550.38724000000002</c:v>
                </c:pt>
                <c:pt idx="1429">
                  <c:v>746.60633999999993</c:v>
                </c:pt>
                <c:pt idx="1430">
                  <c:v>550.38724000000002</c:v>
                </c:pt>
                <c:pt idx="1431">
                  <c:v>794.60633999999993</c:v>
                </c:pt>
                <c:pt idx="1432">
                  <c:v>548.37163999999996</c:v>
                </c:pt>
                <c:pt idx="1433">
                  <c:v>664.52814000000001</c:v>
                </c:pt>
                <c:pt idx="1434">
                  <c:v>678.54373999999996</c:v>
                </c:pt>
                <c:pt idx="1435">
                  <c:v>692.55944</c:v>
                </c:pt>
                <c:pt idx="1436">
                  <c:v>690.54373999999996</c:v>
                </c:pt>
                <c:pt idx="1437">
                  <c:v>706.57503999999994</c:v>
                </c:pt>
                <c:pt idx="1438">
                  <c:v>704.55944</c:v>
                </c:pt>
                <c:pt idx="1439">
                  <c:v>718.57503999999994</c:v>
                </c:pt>
                <c:pt idx="1440">
                  <c:v>732.59073999999998</c:v>
                </c:pt>
                <c:pt idx="1441">
                  <c:v>730.57503999999994</c:v>
                </c:pt>
                <c:pt idx="1442">
                  <c:v>740.55944</c:v>
                </c:pt>
                <c:pt idx="1443">
                  <c:v>760.62203999999997</c:v>
                </c:pt>
                <c:pt idx="1444">
                  <c:v>774.63764000000003</c:v>
                </c:pt>
                <c:pt idx="1445">
                  <c:v>772.62203999999997</c:v>
                </c:pt>
                <c:pt idx="1446">
                  <c:v>790.66894000000002</c:v>
                </c:pt>
                <c:pt idx="1447">
                  <c:v>802.66894000000002</c:v>
                </c:pt>
                <c:pt idx="1448">
                  <c:v>800.65333999999996</c:v>
                </c:pt>
                <c:pt idx="1449">
                  <c:v>796.62203999999997</c:v>
                </c:pt>
                <c:pt idx="1450">
                  <c:v>692.55944</c:v>
                </c:pt>
                <c:pt idx="1451">
                  <c:v>706.57503999999994</c:v>
                </c:pt>
                <c:pt idx="1452">
                  <c:v>720.59073999999998</c:v>
                </c:pt>
                <c:pt idx="1453">
                  <c:v>718.57503999999994</c:v>
                </c:pt>
                <c:pt idx="1454">
                  <c:v>734.60633999999993</c:v>
                </c:pt>
                <c:pt idx="1455">
                  <c:v>732.59073999999998</c:v>
                </c:pt>
                <c:pt idx="1456">
                  <c:v>762.63764000000003</c:v>
                </c:pt>
                <c:pt idx="1457">
                  <c:v>760.62203999999997</c:v>
                </c:pt>
                <c:pt idx="1458">
                  <c:v>758.60633999999993</c:v>
                </c:pt>
                <c:pt idx="1459">
                  <c:v>774.63764000000003</c:v>
                </c:pt>
                <c:pt idx="1460">
                  <c:v>772.62203999999997</c:v>
                </c:pt>
                <c:pt idx="1461">
                  <c:v>770.60633999999993</c:v>
                </c:pt>
                <c:pt idx="1462">
                  <c:v>770.60633999999993</c:v>
                </c:pt>
                <c:pt idx="1463">
                  <c:v>768.59073999999998</c:v>
                </c:pt>
                <c:pt idx="1464">
                  <c:v>790.66894000000002</c:v>
                </c:pt>
                <c:pt idx="1465">
                  <c:v>788.65333999999996</c:v>
                </c:pt>
                <c:pt idx="1466">
                  <c:v>802.66894000000002</c:v>
                </c:pt>
                <c:pt idx="1467">
                  <c:v>800.65333999999996</c:v>
                </c:pt>
                <c:pt idx="1468">
                  <c:v>798.63764000000003</c:v>
                </c:pt>
                <c:pt idx="1469">
                  <c:v>818.70024000000001</c:v>
                </c:pt>
                <c:pt idx="1470">
                  <c:v>830.70024000000001</c:v>
                </c:pt>
                <c:pt idx="1471">
                  <c:v>828.68463999999994</c:v>
                </c:pt>
                <c:pt idx="1472">
                  <c:v>824.65333999999996</c:v>
                </c:pt>
                <c:pt idx="1473">
                  <c:v>720.59073999999998</c:v>
                </c:pt>
                <c:pt idx="1474">
                  <c:v>734.60633999999993</c:v>
                </c:pt>
                <c:pt idx="1475">
                  <c:v>748.62203999999997</c:v>
                </c:pt>
                <c:pt idx="1476">
                  <c:v>746.60633999999993</c:v>
                </c:pt>
                <c:pt idx="1477">
                  <c:v>762.63764000000003</c:v>
                </c:pt>
                <c:pt idx="1478">
                  <c:v>760.62203999999997</c:v>
                </c:pt>
                <c:pt idx="1479">
                  <c:v>774.63764000000003</c:v>
                </c:pt>
                <c:pt idx="1480">
                  <c:v>790.66894000000002</c:v>
                </c:pt>
                <c:pt idx="1481">
                  <c:v>788.65333999999996</c:v>
                </c:pt>
                <c:pt idx="1482">
                  <c:v>786.63764000000003</c:v>
                </c:pt>
                <c:pt idx="1483">
                  <c:v>804.68463999999994</c:v>
                </c:pt>
                <c:pt idx="1484">
                  <c:v>802.66894000000002</c:v>
                </c:pt>
                <c:pt idx="1485">
                  <c:v>800.65333999999996</c:v>
                </c:pt>
                <c:pt idx="1486">
                  <c:v>798.63764000000003</c:v>
                </c:pt>
                <c:pt idx="1487">
                  <c:v>798.63764000000003</c:v>
                </c:pt>
                <c:pt idx="1488">
                  <c:v>796.62203999999997</c:v>
                </c:pt>
                <c:pt idx="1489">
                  <c:v>818.70024000000001</c:v>
                </c:pt>
                <c:pt idx="1490">
                  <c:v>816.68463999999994</c:v>
                </c:pt>
                <c:pt idx="1491">
                  <c:v>832.71593999999993</c:v>
                </c:pt>
                <c:pt idx="1492">
                  <c:v>830.70024000000001</c:v>
                </c:pt>
                <c:pt idx="1493">
                  <c:v>828.68463999999994</c:v>
                </c:pt>
                <c:pt idx="1494">
                  <c:v>826.66894000000002</c:v>
                </c:pt>
                <c:pt idx="1495">
                  <c:v>824.65333999999996</c:v>
                </c:pt>
                <c:pt idx="1496">
                  <c:v>822.63764000000003</c:v>
                </c:pt>
                <c:pt idx="1497">
                  <c:v>846.73154</c:v>
                </c:pt>
                <c:pt idx="1498">
                  <c:v>858.73154</c:v>
                </c:pt>
                <c:pt idx="1499">
                  <c:v>856.71593999999993</c:v>
                </c:pt>
                <c:pt idx="1500">
                  <c:v>852.68463999999994</c:v>
                </c:pt>
                <c:pt idx="1501">
                  <c:v>848.65333999999996</c:v>
                </c:pt>
                <c:pt idx="1502">
                  <c:v>768.59073999999998</c:v>
                </c:pt>
                <c:pt idx="1503">
                  <c:v>796.62203999999997</c:v>
                </c:pt>
                <c:pt idx="1504">
                  <c:v>824.65333999999996</c:v>
                </c:pt>
                <c:pt idx="1505">
                  <c:v>826.66894000000002</c:v>
                </c:pt>
                <c:pt idx="1506">
                  <c:v>858.73154</c:v>
                </c:pt>
                <c:pt idx="1507">
                  <c:v>882.73154</c:v>
                </c:pt>
                <c:pt idx="1508">
                  <c:v>854.70024000000001</c:v>
                </c:pt>
                <c:pt idx="1509">
                  <c:v>854.70024000000001</c:v>
                </c:pt>
                <c:pt idx="1510">
                  <c:v>880.71593999999993</c:v>
                </c:pt>
                <c:pt idx="1511">
                  <c:v>746.60633999999993</c:v>
                </c:pt>
                <c:pt idx="1512">
                  <c:v>742.57503999999994</c:v>
                </c:pt>
                <c:pt idx="1513">
                  <c:v>774.63764000000003</c:v>
                </c:pt>
                <c:pt idx="1514">
                  <c:v>766.57503999999994</c:v>
                </c:pt>
                <c:pt idx="1515">
                  <c:v>802.66894000000002</c:v>
                </c:pt>
                <c:pt idx="1516">
                  <c:v>746.60633999999993</c:v>
                </c:pt>
                <c:pt idx="1517">
                  <c:v>770.60633999999993</c:v>
                </c:pt>
                <c:pt idx="1518">
                  <c:v>772.62203999999997</c:v>
                </c:pt>
                <c:pt idx="1519">
                  <c:v>770.60633999999993</c:v>
                </c:pt>
                <c:pt idx="1520">
                  <c:v>802.66894000000002</c:v>
                </c:pt>
                <c:pt idx="1521">
                  <c:v>800.65333999999996</c:v>
                </c:pt>
                <c:pt idx="1522">
                  <c:v>794.60633999999993</c:v>
                </c:pt>
                <c:pt idx="1523">
                  <c:v>830.70024000000001</c:v>
                </c:pt>
                <c:pt idx="1524">
                  <c:v>858.73154</c:v>
                </c:pt>
                <c:pt idx="1525">
                  <c:v>768.59073999999998</c:v>
                </c:pt>
                <c:pt idx="1526">
                  <c:v>800.65333999999996</c:v>
                </c:pt>
                <c:pt idx="1527">
                  <c:v>828.68463999999994</c:v>
                </c:pt>
                <c:pt idx="1528">
                  <c:v>856.71593999999993</c:v>
                </c:pt>
                <c:pt idx="1529">
                  <c:v>822.63764000000003</c:v>
                </c:pt>
                <c:pt idx="1530">
                  <c:v>882.73154</c:v>
                </c:pt>
                <c:pt idx="1531">
                  <c:v>880.71593999999993</c:v>
                </c:pt>
                <c:pt idx="1532">
                  <c:v>880.71593999999993</c:v>
                </c:pt>
                <c:pt idx="1533">
                  <c:v>878.70024000000001</c:v>
                </c:pt>
                <c:pt idx="1534">
                  <c:v>652.45533999999998</c:v>
                </c:pt>
                <c:pt idx="1535">
                  <c:v>716.55944</c:v>
                </c:pt>
                <c:pt idx="1536">
                  <c:v>744.59073999999998</c:v>
                </c:pt>
                <c:pt idx="1537">
                  <c:v>742.57503999999994</c:v>
                </c:pt>
                <c:pt idx="1538">
                  <c:v>522.35594000000003</c:v>
                </c:pt>
                <c:pt idx="1539">
                  <c:v>766.57503999999994</c:v>
                </c:pt>
                <c:pt idx="1540">
                  <c:v>550.38724000000002</c:v>
                </c:pt>
                <c:pt idx="1541">
                  <c:v>794.60633999999993</c:v>
                </c:pt>
                <c:pt idx="1542">
                  <c:v>772.62203999999997</c:v>
                </c:pt>
                <c:pt idx="1543">
                  <c:v>818.60633999999993</c:v>
                </c:pt>
                <c:pt idx="1544">
                  <c:v>790.57503999999994</c:v>
                </c:pt>
                <c:pt idx="1545">
                  <c:v>662.51243999999997</c:v>
                </c:pt>
                <c:pt idx="1546">
                  <c:v>676.52814000000001</c:v>
                </c:pt>
                <c:pt idx="1547">
                  <c:v>690.54373999999996</c:v>
                </c:pt>
                <c:pt idx="1548">
                  <c:v>688.52814000000001</c:v>
                </c:pt>
                <c:pt idx="1549">
                  <c:v>704.55944</c:v>
                </c:pt>
                <c:pt idx="1550">
                  <c:v>702.54373999999996</c:v>
                </c:pt>
                <c:pt idx="1551">
                  <c:v>718.57503999999994</c:v>
                </c:pt>
                <c:pt idx="1552">
                  <c:v>716.55944</c:v>
                </c:pt>
                <c:pt idx="1553">
                  <c:v>732.59073999999998</c:v>
                </c:pt>
                <c:pt idx="1554">
                  <c:v>730.57503999999994</c:v>
                </c:pt>
                <c:pt idx="1555">
                  <c:v>728.55944</c:v>
                </c:pt>
                <c:pt idx="1556">
                  <c:v>746.60633999999993</c:v>
                </c:pt>
                <c:pt idx="1557">
                  <c:v>740.55944</c:v>
                </c:pt>
                <c:pt idx="1558">
                  <c:v>740.55944</c:v>
                </c:pt>
                <c:pt idx="1559">
                  <c:v>738.54373999999996</c:v>
                </c:pt>
                <c:pt idx="1560">
                  <c:v>760.62203999999997</c:v>
                </c:pt>
                <c:pt idx="1561">
                  <c:v>758.60633999999993</c:v>
                </c:pt>
                <c:pt idx="1562">
                  <c:v>774.63764000000003</c:v>
                </c:pt>
                <c:pt idx="1563">
                  <c:v>772.62203999999997</c:v>
                </c:pt>
                <c:pt idx="1564">
                  <c:v>770.60633999999993</c:v>
                </c:pt>
                <c:pt idx="1565">
                  <c:v>768.59073999999998</c:v>
                </c:pt>
                <c:pt idx="1566">
                  <c:v>764.55944</c:v>
                </c:pt>
                <c:pt idx="1567">
                  <c:v>788.65333999999996</c:v>
                </c:pt>
                <c:pt idx="1568">
                  <c:v>802.66894000000002</c:v>
                </c:pt>
                <c:pt idx="1569">
                  <c:v>800.65333999999996</c:v>
                </c:pt>
                <c:pt idx="1570">
                  <c:v>798.63764000000003</c:v>
                </c:pt>
                <c:pt idx="1571">
                  <c:v>794.60633999999993</c:v>
                </c:pt>
                <c:pt idx="1572">
                  <c:v>690.54373999999996</c:v>
                </c:pt>
                <c:pt idx="1573">
                  <c:v>704.55944</c:v>
                </c:pt>
                <c:pt idx="1574">
                  <c:v>718.57503999999994</c:v>
                </c:pt>
                <c:pt idx="1575">
                  <c:v>716.55944</c:v>
                </c:pt>
                <c:pt idx="1576">
                  <c:v>732.59073999999998</c:v>
                </c:pt>
                <c:pt idx="1577">
                  <c:v>730.57503999999994</c:v>
                </c:pt>
                <c:pt idx="1578">
                  <c:v>746.60633999999993</c:v>
                </c:pt>
                <c:pt idx="1579">
                  <c:v>744.59073999999998</c:v>
                </c:pt>
                <c:pt idx="1580">
                  <c:v>760.62203999999997</c:v>
                </c:pt>
                <c:pt idx="1581">
                  <c:v>758.60633999999993</c:v>
                </c:pt>
                <c:pt idx="1582">
                  <c:v>756.59073999999998</c:v>
                </c:pt>
                <c:pt idx="1583">
                  <c:v>774.63764000000003</c:v>
                </c:pt>
                <c:pt idx="1584">
                  <c:v>770.60633999999993</c:v>
                </c:pt>
                <c:pt idx="1585">
                  <c:v>768.59073999999998</c:v>
                </c:pt>
                <c:pt idx="1586">
                  <c:v>768.59073999999998</c:v>
                </c:pt>
                <c:pt idx="1587">
                  <c:v>766.57503999999994</c:v>
                </c:pt>
                <c:pt idx="1588">
                  <c:v>788.65333999999996</c:v>
                </c:pt>
                <c:pt idx="1589">
                  <c:v>786.63764000000003</c:v>
                </c:pt>
                <c:pt idx="1590">
                  <c:v>802.66894000000002</c:v>
                </c:pt>
                <c:pt idx="1591">
                  <c:v>800.65333999999996</c:v>
                </c:pt>
                <c:pt idx="1592">
                  <c:v>798.63764000000003</c:v>
                </c:pt>
                <c:pt idx="1593">
                  <c:v>796.62203999999997</c:v>
                </c:pt>
                <c:pt idx="1594">
                  <c:v>792.59073999999998</c:v>
                </c:pt>
                <c:pt idx="1595">
                  <c:v>816.68463999999994</c:v>
                </c:pt>
                <c:pt idx="1596">
                  <c:v>830.70024000000001</c:v>
                </c:pt>
                <c:pt idx="1597">
                  <c:v>828.68463999999994</c:v>
                </c:pt>
                <c:pt idx="1598">
                  <c:v>826.66894000000002</c:v>
                </c:pt>
                <c:pt idx="1599">
                  <c:v>822.63764000000003</c:v>
                </c:pt>
                <c:pt idx="1600">
                  <c:v>718.57503999999994</c:v>
                </c:pt>
                <c:pt idx="1601">
                  <c:v>732.59073999999998</c:v>
                </c:pt>
                <c:pt idx="1602">
                  <c:v>746.60633999999993</c:v>
                </c:pt>
                <c:pt idx="1603">
                  <c:v>744.59073999999998</c:v>
                </c:pt>
                <c:pt idx="1604">
                  <c:v>760.62203999999997</c:v>
                </c:pt>
                <c:pt idx="1605">
                  <c:v>758.60633999999993</c:v>
                </c:pt>
                <c:pt idx="1606">
                  <c:v>774.63764000000003</c:v>
                </c:pt>
                <c:pt idx="1607">
                  <c:v>772.62203999999997</c:v>
                </c:pt>
                <c:pt idx="1608">
                  <c:v>788.65333999999996</c:v>
                </c:pt>
                <c:pt idx="1609">
                  <c:v>786.63764000000003</c:v>
                </c:pt>
                <c:pt idx="1610">
                  <c:v>784.62203999999997</c:v>
                </c:pt>
                <c:pt idx="1611">
                  <c:v>802.66894000000002</c:v>
                </c:pt>
                <c:pt idx="1612">
                  <c:v>800.65333999999996</c:v>
                </c:pt>
                <c:pt idx="1613">
                  <c:v>798.63764000000003</c:v>
                </c:pt>
                <c:pt idx="1614">
                  <c:v>796.62203999999997</c:v>
                </c:pt>
                <c:pt idx="1615">
                  <c:v>796.62203999999997</c:v>
                </c:pt>
                <c:pt idx="1616">
                  <c:v>794.60633999999993</c:v>
                </c:pt>
                <c:pt idx="1617">
                  <c:v>816.68463999999994</c:v>
                </c:pt>
                <c:pt idx="1618">
                  <c:v>814.66894000000002</c:v>
                </c:pt>
                <c:pt idx="1619">
                  <c:v>830.70024000000001</c:v>
                </c:pt>
                <c:pt idx="1620">
                  <c:v>828.68463999999994</c:v>
                </c:pt>
                <c:pt idx="1621">
                  <c:v>826.66894000000002</c:v>
                </c:pt>
                <c:pt idx="1622">
                  <c:v>824.65333999999996</c:v>
                </c:pt>
                <c:pt idx="1623">
                  <c:v>822.63764000000003</c:v>
                </c:pt>
                <c:pt idx="1624">
                  <c:v>820.62203999999997</c:v>
                </c:pt>
                <c:pt idx="1625">
                  <c:v>844.71593999999993</c:v>
                </c:pt>
                <c:pt idx="1626">
                  <c:v>858.73154</c:v>
                </c:pt>
                <c:pt idx="1627">
                  <c:v>856.71593999999993</c:v>
                </c:pt>
                <c:pt idx="1628">
                  <c:v>854.70024000000001</c:v>
                </c:pt>
                <c:pt idx="1629">
                  <c:v>850.66894000000002</c:v>
                </c:pt>
                <c:pt idx="1630">
                  <c:v>846.63764000000003</c:v>
                </c:pt>
                <c:pt idx="1631">
                  <c:v>744.59073999999998</c:v>
                </c:pt>
                <c:pt idx="1632">
                  <c:v>768.59073999999998</c:v>
                </c:pt>
                <c:pt idx="1633">
                  <c:v>772.62203999999997</c:v>
                </c:pt>
                <c:pt idx="1634">
                  <c:v>796.62203999999997</c:v>
                </c:pt>
                <c:pt idx="1635">
                  <c:v>856.71593999999993</c:v>
                </c:pt>
                <c:pt idx="1636">
                  <c:v>716.55944</c:v>
                </c:pt>
                <c:pt idx="1637">
                  <c:v>744.59073999999998</c:v>
                </c:pt>
                <c:pt idx="1638">
                  <c:v>742.57503999999994</c:v>
                </c:pt>
                <c:pt idx="1639">
                  <c:v>772.62203999999997</c:v>
                </c:pt>
                <c:pt idx="1640">
                  <c:v>770.60633999999993</c:v>
                </c:pt>
                <c:pt idx="1641">
                  <c:v>796.62203999999997</c:v>
                </c:pt>
                <c:pt idx="1642">
                  <c:v>826.66894000000002</c:v>
                </c:pt>
                <c:pt idx="1643">
                  <c:v>824.65333999999996</c:v>
                </c:pt>
                <c:pt idx="1644">
                  <c:v>856.71593999999993</c:v>
                </c:pt>
                <c:pt idx="1645">
                  <c:v>854.70024000000001</c:v>
                </c:pt>
                <c:pt idx="1646">
                  <c:v>716.55944</c:v>
                </c:pt>
                <c:pt idx="1647">
                  <c:v>744.59073999999998</c:v>
                </c:pt>
                <c:pt idx="1648">
                  <c:v>742.57503999999994</c:v>
                </c:pt>
                <c:pt idx="1649">
                  <c:v>772.62203999999997</c:v>
                </c:pt>
                <c:pt idx="1650">
                  <c:v>826.66894000000002</c:v>
                </c:pt>
                <c:pt idx="1651">
                  <c:v>824.65333999999996</c:v>
                </c:pt>
                <c:pt idx="1652">
                  <c:v>856.71593999999993</c:v>
                </c:pt>
                <c:pt idx="1653">
                  <c:v>854.70024000000001</c:v>
                </c:pt>
                <c:pt idx="1654">
                  <c:v>772.56453999999997</c:v>
                </c:pt>
                <c:pt idx="1655">
                  <c:v>800.59583999999995</c:v>
                </c:pt>
                <c:pt idx="1656">
                  <c:v>774.58014000000003</c:v>
                </c:pt>
                <c:pt idx="1657">
                  <c:v>802.61144000000002</c:v>
                </c:pt>
                <c:pt idx="1658">
                  <c:v>754.61144000000002</c:v>
                </c:pt>
                <c:pt idx="1659">
                  <c:v>768.62713999999994</c:v>
                </c:pt>
                <c:pt idx="1660">
                  <c:v>726.58014000000003</c:v>
                </c:pt>
                <c:pt idx="1661">
                  <c:v>802.61144000000002</c:v>
                </c:pt>
                <c:pt idx="1662">
                  <c:v>810.67403999999999</c:v>
                </c:pt>
                <c:pt idx="1663">
                  <c:v>806.64274</c:v>
                </c:pt>
                <c:pt idx="1664">
                  <c:v>814.70533999999998</c:v>
                </c:pt>
                <c:pt idx="1665">
                  <c:v>818.73663999999997</c:v>
                </c:pt>
                <c:pt idx="1666">
                  <c:v>454.29334</c:v>
                </c:pt>
                <c:pt idx="1667">
                  <c:v>508.34033999999997</c:v>
                </c:pt>
                <c:pt idx="1668">
                  <c:v>532.34033999999997</c:v>
                </c:pt>
                <c:pt idx="1669">
                  <c:v>558.35594000000003</c:v>
                </c:pt>
                <c:pt idx="1670">
                  <c:v>412.24644000000001</c:v>
                </c:pt>
                <c:pt idx="1671">
                  <c:v>426.26204000000001</c:v>
                </c:pt>
                <c:pt idx="1672">
                  <c:v>440.27773999999999</c:v>
                </c:pt>
                <c:pt idx="1673">
                  <c:v>468.30903999999998</c:v>
                </c:pt>
                <c:pt idx="1674">
                  <c:v>466.29334</c:v>
                </c:pt>
                <c:pt idx="1675">
                  <c:v>482.32463999999999</c:v>
                </c:pt>
                <c:pt idx="1676">
                  <c:v>496.34033999999997</c:v>
                </c:pt>
                <c:pt idx="1677">
                  <c:v>494.32463999999999</c:v>
                </c:pt>
                <c:pt idx="1678">
                  <c:v>494.32463999999999</c:v>
                </c:pt>
                <c:pt idx="1679">
                  <c:v>510.35593999999998</c:v>
                </c:pt>
                <c:pt idx="1680">
                  <c:v>524.37163999999996</c:v>
                </c:pt>
                <c:pt idx="1681">
                  <c:v>522.35594000000003</c:v>
                </c:pt>
                <c:pt idx="1682">
                  <c:v>522.35594000000003</c:v>
                </c:pt>
                <c:pt idx="1683">
                  <c:v>522.35594000000003</c:v>
                </c:pt>
                <c:pt idx="1684">
                  <c:v>520.34033999999997</c:v>
                </c:pt>
                <c:pt idx="1685">
                  <c:v>520.34033999999997</c:v>
                </c:pt>
                <c:pt idx="1686">
                  <c:v>518.32463999999993</c:v>
                </c:pt>
                <c:pt idx="1687">
                  <c:v>516.30903999999998</c:v>
                </c:pt>
                <c:pt idx="1688">
                  <c:v>538.38724000000002</c:v>
                </c:pt>
                <c:pt idx="1689">
                  <c:v>300.12124</c:v>
                </c:pt>
                <c:pt idx="1690">
                  <c:v>552.40293999999994</c:v>
                </c:pt>
                <c:pt idx="1691">
                  <c:v>550.38724000000002</c:v>
                </c:pt>
                <c:pt idx="1692">
                  <c:v>544.34033999999997</c:v>
                </c:pt>
                <c:pt idx="1693">
                  <c:v>542.32463999999993</c:v>
                </c:pt>
                <c:pt idx="1694">
                  <c:v>566.41854000000001</c:v>
                </c:pt>
                <c:pt idx="1695">
                  <c:v>580.43423999999993</c:v>
                </c:pt>
                <c:pt idx="1696">
                  <c:v>568.34033999999997</c:v>
                </c:pt>
                <c:pt idx="1697">
                  <c:v>608.46554000000003</c:v>
                </c:pt>
                <c:pt idx="1698">
                  <c:v>314.13684000000001</c:v>
                </c:pt>
                <c:pt idx="1699">
                  <c:v>328.15253999999999</c:v>
                </c:pt>
                <c:pt idx="1700">
                  <c:v>356.18383999999998</c:v>
                </c:pt>
                <c:pt idx="1701">
                  <c:v>370.19943999999998</c:v>
                </c:pt>
                <c:pt idx="1702">
                  <c:v>384.21513999999996</c:v>
                </c:pt>
                <c:pt idx="1703">
                  <c:v>398.23073999999997</c:v>
                </c:pt>
                <c:pt idx="1704">
                  <c:v>468.30903999999998</c:v>
                </c:pt>
                <c:pt idx="1705">
                  <c:v>496.34033999999997</c:v>
                </c:pt>
                <c:pt idx="1706">
                  <c:v>524.37163999999996</c:v>
                </c:pt>
                <c:pt idx="1707">
                  <c:v>522.35594000000003</c:v>
                </c:pt>
                <c:pt idx="1708">
                  <c:v>522.35594000000003</c:v>
                </c:pt>
                <c:pt idx="1709">
                  <c:v>522.35594000000003</c:v>
                </c:pt>
                <c:pt idx="1710">
                  <c:v>300.12124</c:v>
                </c:pt>
                <c:pt idx="1711">
                  <c:v>314.13684000000001</c:v>
                </c:pt>
                <c:pt idx="1712">
                  <c:v>312.12124</c:v>
                </c:pt>
                <c:pt idx="1713">
                  <c:v>328.15253999999999</c:v>
                </c:pt>
                <c:pt idx="1714">
                  <c:v>342.16813999999999</c:v>
                </c:pt>
                <c:pt idx="1715">
                  <c:v>356.18383999999998</c:v>
                </c:pt>
                <c:pt idx="1716">
                  <c:v>370.19943999999998</c:v>
                </c:pt>
                <c:pt idx="1717">
                  <c:v>496.34033999999997</c:v>
                </c:pt>
                <c:pt idx="1718">
                  <c:v>522.35594000000003</c:v>
                </c:pt>
                <c:pt idx="1719">
                  <c:v>544.34033999999997</c:v>
                </c:pt>
                <c:pt idx="1720">
                  <c:v>572.37163999999996</c:v>
                </c:pt>
                <c:pt idx="1721">
                  <c:v>480.30903999999998</c:v>
                </c:pt>
                <c:pt idx="1722">
                  <c:v>508.34033999999997</c:v>
                </c:pt>
                <c:pt idx="1723">
                  <c:v>506.32463999999999</c:v>
                </c:pt>
                <c:pt idx="1724">
                  <c:v>518.32463999999993</c:v>
                </c:pt>
                <c:pt idx="1725">
                  <c:v>516.30903999999998</c:v>
                </c:pt>
                <c:pt idx="1726">
                  <c:v>536.37163999999996</c:v>
                </c:pt>
                <c:pt idx="1727">
                  <c:v>550.38724000000002</c:v>
                </c:pt>
                <c:pt idx="1728">
                  <c:v>548.37163999999996</c:v>
                </c:pt>
                <c:pt idx="1729">
                  <c:v>546.35594000000003</c:v>
                </c:pt>
                <c:pt idx="1730">
                  <c:v>578.41854000000001</c:v>
                </c:pt>
                <c:pt idx="1731">
                  <c:v>576.40293999999994</c:v>
                </c:pt>
                <c:pt idx="1732">
                  <c:v>534.35594000000003</c:v>
                </c:pt>
                <c:pt idx="1733">
                  <c:v>522.35594000000003</c:v>
                </c:pt>
                <c:pt idx="1734">
                  <c:v>546.35594000000003</c:v>
                </c:pt>
                <c:pt idx="1735">
                  <c:v>544.34033999999997</c:v>
                </c:pt>
                <c:pt idx="1736">
                  <c:v>578.41854000000001</c:v>
                </c:pt>
                <c:pt idx="1737">
                  <c:v>570.35594000000003</c:v>
                </c:pt>
                <c:pt idx="1738">
                  <c:v>570.35594000000003</c:v>
                </c:pt>
                <c:pt idx="1739">
                  <c:v>606.44983999999999</c:v>
                </c:pt>
                <c:pt idx="1740">
                  <c:v>536.37163999999996</c:v>
                </c:pt>
                <c:pt idx="1741">
                  <c:v>550.38724000000002</c:v>
                </c:pt>
                <c:pt idx="1742">
                  <c:v>454.32974000000002</c:v>
                </c:pt>
                <c:pt idx="1743">
                  <c:v>468.34544</c:v>
                </c:pt>
                <c:pt idx="1744">
                  <c:v>482.36104</c:v>
                </c:pt>
                <c:pt idx="1745">
                  <c:v>496.37673999999998</c:v>
                </c:pt>
                <c:pt idx="1746">
                  <c:v>510.39233999999999</c:v>
                </c:pt>
                <c:pt idx="1747">
                  <c:v>524.40804000000003</c:v>
                </c:pt>
                <c:pt idx="1748">
                  <c:v>328.18894</c:v>
                </c:pt>
                <c:pt idx="1749">
                  <c:v>530.36104</c:v>
                </c:pt>
                <c:pt idx="1750">
                  <c:v>396.25153999999998</c:v>
                </c:pt>
                <c:pt idx="1751">
                  <c:v>480.34544</c:v>
                </c:pt>
                <c:pt idx="1752">
                  <c:v>480.34544</c:v>
                </c:pt>
                <c:pt idx="1753">
                  <c:v>480.34544</c:v>
                </c:pt>
                <c:pt idx="1754">
                  <c:v>508.37673999999998</c:v>
                </c:pt>
                <c:pt idx="1755">
                  <c:v>508.37673999999998</c:v>
                </c:pt>
                <c:pt idx="1756">
                  <c:v>538.42363999999998</c:v>
                </c:pt>
                <c:pt idx="1757">
                  <c:v>512.37164000000007</c:v>
                </c:pt>
                <c:pt idx="1758">
                  <c:v>510.35593999999998</c:v>
                </c:pt>
                <c:pt idx="1759">
                  <c:v>496.37673999999998</c:v>
                </c:pt>
                <c:pt idx="1760">
                  <c:v>508.37673999999998</c:v>
                </c:pt>
                <c:pt idx="1761">
                  <c:v>508.37673999999998</c:v>
                </c:pt>
                <c:pt idx="1762">
                  <c:v>480.34544</c:v>
                </c:pt>
                <c:pt idx="1763">
                  <c:v>480.34544</c:v>
                </c:pt>
                <c:pt idx="1764">
                  <c:v>452.31414000000001</c:v>
                </c:pt>
                <c:pt idx="1765">
                  <c:v>466.32974000000002</c:v>
                </c:pt>
                <c:pt idx="1766">
                  <c:v>480.34544</c:v>
                </c:pt>
                <c:pt idx="1767">
                  <c:v>494.36104</c:v>
                </c:pt>
                <c:pt idx="1768">
                  <c:v>508.37673999999998</c:v>
                </c:pt>
                <c:pt idx="1769">
                  <c:v>520.37674000000004</c:v>
                </c:pt>
                <c:pt idx="1770">
                  <c:v>506.36104</c:v>
                </c:pt>
                <c:pt idx="1771">
                  <c:v>536.40804000000003</c:v>
                </c:pt>
                <c:pt idx="1772">
                  <c:v>786.54373999999996</c:v>
                </c:pt>
                <c:pt idx="1773">
                  <c:v>814.57503999999994</c:v>
                </c:pt>
                <c:pt idx="1774">
                  <c:v>788.55944</c:v>
                </c:pt>
                <c:pt idx="1775">
                  <c:v>816.59073999999998</c:v>
                </c:pt>
                <c:pt idx="1776">
                  <c:v>740.55944</c:v>
                </c:pt>
                <c:pt idx="1777">
                  <c:v>754.53873999999996</c:v>
                </c:pt>
                <c:pt idx="1778">
                  <c:v>834.60133999999994</c:v>
                </c:pt>
                <c:pt idx="1779">
                  <c:v>676.49173999999994</c:v>
                </c:pt>
                <c:pt idx="1780">
                  <c:v>594.41354000000001</c:v>
                </c:pt>
                <c:pt idx="1781">
                  <c:v>718.53873999999996</c:v>
                </c:pt>
                <c:pt idx="1782">
                  <c:v>718.53873999999996</c:v>
                </c:pt>
                <c:pt idx="1783">
                  <c:v>636.46043999999995</c:v>
                </c:pt>
                <c:pt idx="1784">
                  <c:v>964.77343999999994</c:v>
                </c:pt>
                <c:pt idx="1785">
                  <c:v>746.57003999999995</c:v>
                </c:pt>
                <c:pt idx="1786">
                  <c:v>692.52304000000004</c:v>
                </c:pt>
                <c:pt idx="1787">
                  <c:v>744.55434000000002</c:v>
                </c:pt>
                <c:pt idx="1788">
                  <c:v>714.50743999999997</c:v>
                </c:pt>
                <c:pt idx="1789">
                  <c:v>716.52304000000004</c:v>
                </c:pt>
                <c:pt idx="1790">
                  <c:v>744.55434000000002</c:v>
                </c:pt>
                <c:pt idx="1791">
                  <c:v>714.50743999999997</c:v>
                </c:pt>
                <c:pt idx="1792">
                  <c:v>742.53873999999996</c:v>
                </c:pt>
                <c:pt idx="1793">
                  <c:v>746.57003999999995</c:v>
                </c:pt>
                <c:pt idx="1794">
                  <c:v>744.55434000000002</c:v>
                </c:pt>
                <c:pt idx="1795">
                  <c:v>608.42913999999996</c:v>
                </c:pt>
                <c:pt idx="1796">
                  <c:v>762.60133999999994</c:v>
                </c:pt>
                <c:pt idx="1797">
                  <c:v>776.61694</c:v>
                </c:pt>
                <c:pt idx="1798">
                  <c:v>832.67953999999997</c:v>
                </c:pt>
                <c:pt idx="1799">
                  <c:v>836.52304000000004</c:v>
                </c:pt>
                <c:pt idx="1800">
                  <c:v>792.55434000000002</c:v>
                </c:pt>
                <c:pt idx="1801">
                  <c:v>764.52304000000004</c:v>
                </c:pt>
                <c:pt idx="1802">
                  <c:v>740.52304000000004</c:v>
                </c:pt>
                <c:pt idx="1803">
                  <c:v>748.58564000000001</c:v>
                </c:pt>
                <c:pt idx="1804">
                  <c:v>580.39783999999997</c:v>
                </c:pt>
                <c:pt idx="1805">
                  <c:v>718.53873999999996</c:v>
                </c:pt>
                <c:pt idx="1806">
                  <c:v>524.33524</c:v>
                </c:pt>
                <c:pt idx="1807">
                  <c:v>468.27263999999997</c:v>
                </c:pt>
                <c:pt idx="1808">
                  <c:v>412.21003999999999</c:v>
                </c:pt>
                <c:pt idx="1809">
                  <c:v>664.49173999999994</c:v>
                </c:pt>
                <c:pt idx="1810">
                  <c:v>688.49173999999994</c:v>
                </c:pt>
                <c:pt idx="1811">
                  <c:v>744.55434000000002</c:v>
                </c:pt>
                <c:pt idx="1812">
                  <c:v>740.52304000000004</c:v>
                </c:pt>
                <c:pt idx="1813">
                  <c:v>740.52304000000004</c:v>
                </c:pt>
                <c:pt idx="1814">
                  <c:v>768.55434000000002</c:v>
                </c:pt>
                <c:pt idx="1815">
                  <c:v>768.55434000000002</c:v>
                </c:pt>
                <c:pt idx="1816">
                  <c:v>768.55434000000002</c:v>
                </c:pt>
                <c:pt idx="1817">
                  <c:v>768.55434000000002</c:v>
                </c:pt>
                <c:pt idx="1818">
                  <c:v>772.58564000000001</c:v>
                </c:pt>
                <c:pt idx="1819">
                  <c:v>772.58564000000001</c:v>
                </c:pt>
                <c:pt idx="1820">
                  <c:v>772.58564000000001</c:v>
                </c:pt>
                <c:pt idx="1821">
                  <c:v>772.58564000000001</c:v>
                </c:pt>
                <c:pt idx="1822">
                  <c:v>768.55434000000002</c:v>
                </c:pt>
                <c:pt idx="1823">
                  <c:v>776.61694</c:v>
                </c:pt>
                <c:pt idx="1824">
                  <c:v>776.61694</c:v>
                </c:pt>
                <c:pt idx="1825">
                  <c:v>774.60133999999994</c:v>
                </c:pt>
                <c:pt idx="1826">
                  <c:v>774.60133999999994</c:v>
                </c:pt>
                <c:pt idx="1827">
                  <c:v>774.60133999999994</c:v>
                </c:pt>
                <c:pt idx="1828">
                  <c:v>774.60133999999994</c:v>
                </c:pt>
                <c:pt idx="1829">
                  <c:v>774.60133999999994</c:v>
                </c:pt>
                <c:pt idx="1830">
                  <c:v>800.61694</c:v>
                </c:pt>
                <c:pt idx="1831">
                  <c:v>774.60133999999994</c:v>
                </c:pt>
                <c:pt idx="1832">
                  <c:v>774.60133999999994</c:v>
                </c:pt>
                <c:pt idx="1833">
                  <c:v>804.64823999999999</c:v>
                </c:pt>
                <c:pt idx="1834">
                  <c:v>802.63264000000004</c:v>
                </c:pt>
                <c:pt idx="1835">
                  <c:v>802.63264000000004</c:v>
                </c:pt>
                <c:pt idx="1836">
                  <c:v>802.63264000000004</c:v>
                </c:pt>
                <c:pt idx="1837">
                  <c:v>802.63264000000004</c:v>
                </c:pt>
                <c:pt idx="1838">
                  <c:v>802.63264000000004</c:v>
                </c:pt>
                <c:pt idx="1839">
                  <c:v>802.63264000000004</c:v>
                </c:pt>
                <c:pt idx="1840">
                  <c:v>802.63264000000004</c:v>
                </c:pt>
                <c:pt idx="1841">
                  <c:v>802.63264000000004</c:v>
                </c:pt>
                <c:pt idx="1842">
                  <c:v>802.63264000000004</c:v>
                </c:pt>
                <c:pt idx="1843">
                  <c:v>802.63264000000004</c:v>
                </c:pt>
                <c:pt idx="1844">
                  <c:v>802.63264000000004</c:v>
                </c:pt>
                <c:pt idx="1845">
                  <c:v>812.52304000000004</c:v>
                </c:pt>
                <c:pt idx="1846">
                  <c:v>860.71083999999996</c:v>
                </c:pt>
                <c:pt idx="1847">
                  <c:v>860.71083999999996</c:v>
                </c:pt>
                <c:pt idx="1848">
                  <c:v>964.77343999999994</c:v>
                </c:pt>
                <c:pt idx="1849">
                  <c:v>964.77343999999994</c:v>
                </c:pt>
                <c:pt idx="1850">
                  <c:v>734.57003999999995</c:v>
                </c:pt>
                <c:pt idx="1851">
                  <c:v>734.57003999999995</c:v>
                </c:pt>
                <c:pt idx="1852">
                  <c:v>608.42913999999996</c:v>
                </c:pt>
                <c:pt idx="1853">
                  <c:v>748.58564000000001</c:v>
                </c:pt>
                <c:pt idx="1854">
                  <c:v>830.66394000000003</c:v>
                </c:pt>
                <c:pt idx="1855">
                  <c:v>858.69524000000001</c:v>
                </c:pt>
                <c:pt idx="1856">
                  <c:v>830.66394000000003</c:v>
                </c:pt>
                <c:pt idx="1857">
                  <c:v>858.69524000000001</c:v>
                </c:pt>
                <c:pt idx="1858">
                  <c:v>886.72654</c:v>
                </c:pt>
                <c:pt idx="1859">
                  <c:v>830.66394000000003</c:v>
                </c:pt>
                <c:pt idx="1860">
                  <c:v>830.66394000000003</c:v>
                </c:pt>
                <c:pt idx="1861">
                  <c:v>858.69524000000001</c:v>
                </c:pt>
                <c:pt idx="1862">
                  <c:v>664.49173999999994</c:v>
                </c:pt>
                <c:pt idx="1863">
                  <c:v>746.57003999999995</c:v>
                </c:pt>
                <c:pt idx="1864">
                  <c:v>664.49173999999994</c:v>
                </c:pt>
                <c:pt idx="1865">
                  <c:v>636.46043999999995</c:v>
                </c:pt>
                <c:pt idx="1866">
                  <c:v>718.53873999999996</c:v>
                </c:pt>
                <c:pt idx="1867">
                  <c:v>746.57003999999995</c:v>
                </c:pt>
                <c:pt idx="1868">
                  <c:v>608.42913999999996</c:v>
                </c:pt>
                <c:pt idx="1869">
                  <c:v>664.49173999999994</c:v>
                </c:pt>
                <c:pt idx="1870">
                  <c:v>776.61694</c:v>
                </c:pt>
                <c:pt idx="1871">
                  <c:v>832.67953999999997</c:v>
                </c:pt>
                <c:pt idx="1872">
                  <c:v>746.57003999999995</c:v>
                </c:pt>
                <c:pt idx="1873">
                  <c:v>720.55434000000002</c:v>
                </c:pt>
                <c:pt idx="1874">
                  <c:v>772.58564000000001</c:v>
                </c:pt>
                <c:pt idx="1875">
                  <c:v>772.58564000000001</c:v>
                </c:pt>
                <c:pt idx="1876">
                  <c:v>746.57003999999995</c:v>
                </c:pt>
                <c:pt idx="1877">
                  <c:v>758.57003999999995</c:v>
                </c:pt>
                <c:pt idx="1878">
                  <c:v>706.53873999999996</c:v>
                </c:pt>
                <c:pt idx="1879">
                  <c:v>758.57003999999995</c:v>
                </c:pt>
                <c:pt idx="1880">
                  <c:v>732.55434000000002</c:v>
                </c:pt>
                <c:pt idx="1881">
                  <c:v>732.55434000000002</c:v>
                </c:pt>
                <c:pt idx="1882">
                  <c:v>594.41354000000001</c:v>
                </c:pt>
                <c:pt idx="1883">
                  <c:v>650.47613999999999</c:v>
                </c:pt>
                <c:pt idx="1884">
                  <c:v>762.60133999999994</c:v>
                </c:pt>
                <c:pt idx="1885">
                  <c:v>818.66394000000003</c:v>
                </c:pt>
                <c:pt idx="1886">
                  <c:v>566.38224000000002</c:v>
                </c:pt>
                <c:pt idx="1887">
                  <c:v>636.46043999999995</c:v>
                </c:pt>
                <c:pt idx="1888">
                  <c:v>676.49173999999994</c:v>
                </c:pt>
                <c:pt idx="1889">
                  <c:v>688.49173999999994</c:v>
                </c:pt>
                <c:pt idx="1890">
                  <c:v>676.49173999999994</c:v>
                </c:pt>
                <c:pt idx="1891">
                  <c:v>688.49173999999994</c:v>
                </c:pt>
                <c:pt idx="1892">
                  <c:v>734.57003999999995</c:v>
                </c:pt>
                <c:pt idx="1893">
                  <c:v>982.78404</c:v>
                </c:pt>
                <c:pt idx="1894">
                  <c:v>606.41354000000001</c:v>
                </c:pt>
                <c:pt idx="1895">
                  <c:v>622.44484</c:v>
                </c:pt>
                <c:pt idx="1896">
                  <c:v>620.42913999999996</c:v>
                </c:pt>
                <c:pt idx="1897">
                  <c:v>634.44484</c:v>
                </c:pt>
                <c:pt idx="1898">
                  <c:v>650.47613999999999</c:v>
                </c:pt>
                <c:pt idx="1899">
                  <c:v>648.46043999999995</c:v>
                </c:pt>
                <c:pt idx="1900">
                  <c:v>646.44484</c:v>
                </c:pt>
                <c:pt idx="1901">
                  <c:v>660.46043999999995</c:v>
                </c:pt>
                <c:pt idx="1902">
                  <c:v>658.44484</c:v>
                </c:pt>
                <c:pt idx="1903">
                  <c:v>658.44484</c:v>
                </c:pt>
                <c:pt idx="1904">
                  <c:v>656.42913999999996</c:v>
                </c:pt>
                <c:pt idx="1905">
                  <c:v>678.50743999999997</c:v>
                </c:pt>
                <c:pt idx="1906">
                  <c:v>676.49173999999994</c:v>
                </c:pt>
                <c:pt idx="1907">
                  <c:v>690.50743999999997</c:v>
                </c:pt>
                <c:pt idx="1908">
                  <c:v>688.49173999999994</c:v>
                </c:pt>
                <c:pt idx="1909">
                  <c:v>686.47613999999999</c:v>
                </c:pt>
                <c:pt idx="1910">
                  <c:v>684.46043999999995</c:v>
                </c:pt>
                <c:pt idx="1911">
                  <c:v>682.44484</c:v>
                </c:pt>
                <c:pt idx="1912">
                  <c:v>706.53873999999996</c:v>
                </c:pt>
                <c:pt idx="1913">
                  <c:v>718.53873999999996</c:v>
                </c:pt>
                <c:pt idx="1914">
                  <c:v>716.52304000000004</c:v>
                </c:pt>
                <c:pt idx="1915">
                  <c:v>712.49173999999994</c:v>
                </c:pt>
                <c:pt idx="1916">
                  <c:v>594.41354000000001</c:v>
                </c:pt>
                <c:pt idx="1917">
                  <c:v>622.44484</c:v>
                </c:pt>
                <c:pt idx="1918">
                  <c:v>620.42913999999996</c:v>
                </c:pt>
                <c:pt idx="1919">
                  <c:v>634.44484</c:v>
                </c:pt>
                <c:pt idx="1920">
                  <c:v>650.47613999999999</c:v>
                </c:pt>
                <c:pt idx="1921">
                  <c:v>648.46043999999995</c:v>
                </c:pt>
                <c:pt idx="1922">
                  <c:v>662.47613999999999</c:v>
                </c:pt>
                <c:pt idx="1923">
                  <c:v>660.46043999999995</c:v>
                </c:pt>
                <c:pt idx="1924">
                  <c:v>678.50743999999997</c:v>
                </c:pt>
                <c:pt idx="1925">
                  <c:v>676.49173999999994</c:v>
                </c:pt>
                <c:pt idx="1926">
                  <c:v>674.47613999999999</c:v>
                </c:pt>
                <c:pt idx="1927">
                  <c:v>672.46043999999995</c:v>
                </c:pt>
                <c:pt idx="1928">
                  <c:v>672.46043999999995</c:v>
                </c:pt>
                <c:pt idx="1929">
                  <c:v>670.44484</c:v>
                </c:pt>
                <c:pt idx="1930">
                  <c:v>690.50743999999997</c:v>
                </c:pt>
                <c:pt idx="1931">
                  <c:v>704.52304000000004</c:v>
                </c:pt>
                <c:pt idx="1932">
                  <c:v>702.50743999999997</c:v>
                </c:pt>
                <c:pt idx="1933">
                  <c:v>700.49173999999994</c:v>
                </c:pt>
                <c:pt idx="1934">
                  <c:v>698.47613999999999</c:v>
                </c:pt>
                <c:pt idx="1935">
                  <c:v>696.46043999999995</c:v>
                </c:pt>
                <c:pt idx="1936">
                  <c:v>734.57003999999995</c:v>
                </c:pt>
                <c:pt idx="1937">
                  <c:v>732.55434000000002</c:v>
                </c:pt>
                <c:pt idx="1938">
                  <c:v>730.53873999999996</c:v>
                </c:pt>
                <c:pt idx="1939">
                  <c:v>726.50743999999997</c:v>
                </c:pt>
                <c:pt idx="1940">
                  <c:v>722.47613999999999</c:v>
                </c:pt>
                <c:pt idx="1941">
                  <c:v>622.44484</c:v>
                </c:pt>
                <c:pt idx="1942">
                  <c:v>634.44484</c:v>
                </c:pt>
                <c:pt idx="1943">
                  <c:v>648.46043999999995</c:v>
                </c:pt>
                <c:pt idx="1944">
                  <c:v>678.50743999999997</c:v>
                </c:pt>
                <c:pt idx="1945">
                  <c:v>676.49173999999994</c:v>
                </c:pt>
                <c:pt idx="1946">
                  <c:v>674.47613999999999</c:v>
                </c:pt>
                <c:pt idx="1947">
                  <c:v>686.47613999999999</c:v>
                </c:pt>
                <c:pt idx="1948">
                  <c:v>706.53873999999996</c:v>
                </c:pt>
                <c:pt idx="1949">
                  <c:v>704.52304000000004</c:v>
                </c:pt>
                <c:pt idx="1950">
                  <c:v>718.53873999999996</c:v>
                </c:pt>
                <c:pt idx="1951">
                  <c:v>716.52304000000004</c:v>
                </c:pt>
                <c:pt idx="1952">
                  <c:v>714.50743999999997</c:v>
                </c:pt>
                <c:pt idx="1953">
                  <c:v>734.57003999999995</c:v>
                </c:pt>
                <c:pt idx="1954">
                  <c:v>746.57003999999995</c:v>
                </c:pt>
                <c:pt idx="1955">
                  <c:v>744.55434000000002</c:v>
                </c:pt>
                <c:pt idx="1956">
                  <c:v>740.52304000000004</c:v>
                </c:pt>
                <c:pt idx="1957">
                  <c:v>606.41354000000001</c:v>
                </c:pt>
                <c:pt idx="1958">
                  <c:v>620.42913999999996</c:v>
                </c:pt>
                <c:pt idx="1959">
                  <c:v>634.44484</c:v>
                </c:pt>
                <c:pt idx="1960">
                  <c:v>648.46043999999995</c:v>
                </c:pt>
                <c:pt idx="1961">
                  <c:v>646.44484</c:v>
                </c:pt>
                <c:pt idx="1962">
                  <c:v>662.47613999999999</c:v>
                </c:pt>
                <c:pt idx="1963">
                  <c:v>660.46043999999995</c:v>
                </c:pt>
                <c:pt idx="1964">
                  <c:v>676.49173999999994</c:v>
                </c:pt>
                <c:pt idx="1965">
                  <c:v>674.47613999999999</c:v>
                </c:pt>
                <c:pt idx="1966">
                  <c:v>672.46043999999995</c:v>
                </c:pt>
                <c:pt idx="1967">
                  <c:v>690.50743999999997</c:v>
                </c:pt>
                <c:pt idx="1968">
                  <c:v>688.49173999999994</c:v>
                </c:pt>
                <c:pt idx="1969">
                  <c:v>686.47613999999999</c:v>
                </c:pt>
                <c:pt idx="1970">
                  <c:v>684.46043999999995</c:v>
                </c:pt>
                <c:pt idx="1971">
                  <c:v>684.46043999999995</c:v>
                </c:pt>
                <c:pt idx="1972">
                  <c:v>682.44484</c:v>
                </c:pt>
                <c:pt idx="1973">
                  <c:v>704.52304000000004</c:v>
                </c:pt>
                <c:pt idx="1974">
                  <c:v>702.50743999999997</c:v>
                </c:pt>
                <c:pt idx="1975">
                  <c:v>718.53873999999996</c:v>
                </c:pt>
                <c:pt idx="1976">
                  <c:v>716.52304000000004</c:v>
                </c:pt>
                <c:pt idx="1977">
                  <c:v>714.50743999999997</c:v>
                </c:pt>
                <c:pt idx="1978">
                  <c:v>712.49173999999994</c:v>
                </c:pt>
                <c:pt idx="1979">
                  <c:v>710.47613999999999</c:v>
                </c:pt>
                <c:pt idx="1980">
                  <c:v>708.46043999999995</c:v>
                </c:pt>
                <c:pt idx="1981">
                  <c:v>732.55434000000002</c:v>
                </c:pt>
                <c:pt idx="1982">
                  <c:v>746.57003999999995</c:v>
                </c:pt>
                <c:pt idx="1983">
                  <c:v>744.55434000000002</c:v>
                </c:pt>
                <c:pt idx="1984">
                  <c:v>742.53873999999996</c:v>
                </c:pt>
                <c:pt idx="1985">
                  <c:v>738.50743999999997</c:v>
                </c:pt>
                <c:pt idx="1986">
                  <c:v>734.47613999999999</c:v>
                </c:pt>
                <c:pt idx="1987">
                  <c:v>622.44484</c:v>
                </c:pt>
                <c:pt idx="1988">
                  <c:v>650.47613999999999</c:v>
                </c:pt>
                <c:pt idx="1989">
                  <c:v>648.46043999999995</c:v>
                </c:pt>
                <c:pt idx="1990">
                  <c:v>662.47613999999999</c:v>
                </c:pt>
                <c:pt idx="1991">
                  <c:v>690.50743999999997</c:v>
                </c:pt>
                <c:pt idx="1992">
                  <c:v>688.49173999999994</c:v>
                </c:pt>
                <c:pt idx="1993">
                  <c:v>704.52304000000004</c:v>
                </c:pt>
                <c:pt idx="1994">
                  <c:v>700.49173999999994</c:v>
                </c:pt>
                <c:pt idx="1995">
                  <c:v>700.49173999999994</c:v>
                </c:pt>
                <c:pt idx="1996">
                  <c:v>698.47613999999999</c:v>
                </c:pt>
                <c:pt idx="1997">
                  <c:v>718.53873999999996</c:v>
                </c:pt>
                <c:pt idx="1998">
                  <c:v>734.57003999999995</c:v>
                </c:pt>
                <c:pt idx="1999">
                  <c:v>732.55434000000002</c:v>
                </c:pt>
                <c:pt idx="2000">
                  <c:v>730.53873999999996</c:v>
                </c:pt>
                <c:pt idx="2001">
                  <c:v>728.52304000000004</c:v>
                </c:pt>
                <c:pt idx="2002">
                  <c:v>726.50743999999997</c:v>
                </c:pt>
                <c:pt idx="2003">
                  <c:v>724.49173999999994</c:v>
                </c:pt>
                <c:pt idx="2004">
                  <c:v>762.60133999999994</c:v>
                </c:pt>
                <c:pt idx="2005">
                  <c:v>760.58564000000001</c:v>
                </c:pt>
                <c:pt idx="2006">
                  <c:v>758.57003999999995</c:v>
                </c:pt>
                <c:pt idx="2007">
                  <c:v>754.53873999999996</c:v>
                </c:pt>
                <c:pt idx="2008">
                  <c:v>750.50743999999997</c:v>
                </c:pt>
                <c:pt idx="2009">
                  <c:v>620.42913999999996</c:v>
                </c:pt>
                <c:pt idx="2010">
                  <c:v>634.44484</c:v>
                </c:pt>
                <c:pt idx="2011">
                  <c:v>648.46043999999995</c:v>
                </c:pt>
                <c:pt idx="2012">
                  <c:v>646.44484</c:v>
                </c:pt>
                <c:pt idx="2013">
                  <c:v>662.47613999999999</c:v>
                </c:pt>
                <c:pt idx="2014">
                  <c:v>660.46043999999995</c:v>
                </c:pt>
                <c:pt idx="2015">
                  <c:v>676.49173999999994</c:v>
                </c:pt>
                <c:pt idx="2016">
                  <c:v>674.47613999999999</c:v>
                </c:pt>
                <c:pt idx="2017">
                  <c:v>690.50743999999997</c:v>
                </c:pt>
                <c:pt idx="2018">
                  <c:v>688.49173999999994</c:v>
                </c:pt>
                <c:pt idx="2019">
                  <c:v>686.47613999999999</c:v>
                </c:pt>
                <c:pt idx="2020">
                  <c:v>704.52304000000004</c:v>
                </c:pt>
                <c:pt idx="2021">
                  <c:v>702.50743999999997</c:v>
                </c:pt>
                <c:pt idx="2022">
                  <c:v>700.49173999999994</c:v>
                </c:pt>
                <c:pt idx="2023">
                  <c:v>698.47613999999999</c:v>
                </c:pt>
                <c:pt idx="2024">
                  <c:v>698.47613999999999</c:v>
                </c:pt>
                <c:pt idx="2025">
                  <c:v>696.46043999999995</c:v>
                </c:pt>
                <c:pt idx="2026">
                  <c:v>718.53873999999996</c:v>
                </c:pt>
                <c:pt idx="2027">
                  <c:v>716.52304000000004</c:v>
                </c:pt>
                <c:pt idx="2028">
                  <c:v>732.55434000000002</c:v>
                </c:pt>
                <c:pt idx="2029">
                  <c:v>730.53873999999996</c:v>
                </c:pt>
                <c:pt idx="2030">
                  <c:v>728.52304000000004</c:v>
                </c:pt>
                <c:pt idx="2031">
                  <c:v>726.50743999999997</c:v>
                </c:pt>
                <c:pt idx="2032">
                  <c:v>724.49173999999994</c:v>
                </c:pt>
                <c:pt idx="2033">
                  <c:v>722.47613999999999</c:v>
                </c:pt>
                <c:pt idx="2034">
                  <c:v>746.57003999999995</c:v>
                </c:pt>
                <c:pt idx="2035">
                  <c:v>760.58564000000001</c:v>
                </c:pt>
                <c:pt idx="2036">
                  <c:v>758.57003999999995</c:v>
                </c:pt>
                <c:pt idx="2037">
                  <c:v>756.55434000000002</c:v>
                </c:pt>
                <c:pt idx="2038">
                  <c:v>752.52304000000004</c:v>
                </c:pt>
                <c:pt idx="2039">
                  <c:v>748.49173999999994</c:v>
                </c:pt>
                <c:pt idx="2040">
                  <c:v>650.47613999999999</c:v>
                </c:pt>
                <c:pt idx="2041">
                  <c:v>662.47613999999999</c:v>
                </c:pt>
                <c:pt idx="2042">
                  <c:v>676.49173999999994</c:v>
                </c:pt>
                <c:pt idx="2043">
                  <c:v>702.50743999999997</c:v>
                </c:pt>
                <c:pt idx="2044">
                  <c:v>732.55434000000002</c:v>
                </c:pt>
                <c:pt idx="2045">
                  <c:v>744.55434000000002</c:v>
                </c:pt>
                <c:pt idx="2046">
                  <c:v>762.60133999999994</c:v>
                </c:pt>
                <c:pt idx="2047">
                  <c:v>774.60133999999994</c:v>
                </c:pt>
                <c:pt idx="2048">
                  <c:v>772.58564000000001</c:v>
                </c:pt>
                <c:pt idx="2049">
                  <c:v>634.44484</c:v>
                </c:pt>
                <c:pt idx="2050">
                  <c:v>648.46043999999995</c:v>
                </c:pt>
                <c:pt idx="2051">
                  <c:v>662.47613999999999</c:v>
                </c:pt>
                <c:pt idx="2052">
                  <c:v>660.46043999999995</c:v>
                </c:pt>
                <c:pt idx="2053">
                  <c:v>676.49173999999994</c:v>
                </c:pt>
                <c:pt idx="2054">
                  <c:v>674.47613999999999</c:v>
                </c:pt>
                <c:pt idx="2055">
                  <c:v>690.50743999999997</c:v>
                </c:pt>
                <c:pt idx="2056">
                  <c:v>704.52304000000004</c:v>
                </c:pt>
                <c:pt idx="2057">
                  <c:v>702.50743999999997</c:v>
                </c:pt>
                <c:pt idx="2058">
                  <c:v>700.49173999999994</c:v>
                </c:pt>
                <c:pt idx="2059">
                  <c:v>718.53873999999996</c:v>
                </c:pt>
                <c:pt idx="2060">
                  <c:v>712.49173999999994</c:v>
                </c:pt>
                <c:pt idx="2061">
                  <c:v>712.49173999999994</c:v>
                </c:pt>
                <c:pt idx="2062">
                  <c:v>732.55434000000002</c:v>
                </c:pt>
                <c:pt idx="2063">
                  <c:v>730.53873999999996</c:v>
                </c:pt>
                <c:pt idx="2064">
                  <c:v>746.57003999999995</c:v>
                </c:pt>
                <c:pt idx="2065">
                  <c:v>744.55434000000002</c:v>
                </c:pt>
                <c:pt idx="2066">
                  <c:v>742.53873999999996</c:v>
                </c:pt>
                <c:pt idx="2067">
                  <c:v>740.52304000000004</c:v>
                </c:pt>
                <c:pt idx="2068">
                  <c:v>736.49173999999994</c:v>
                </c:pt>
                <c:pt idx="2069">
                  <c:v>760.58564000000001</c:v>
                </c:pt>
                <c:pt idx="2070">
                  <c:v>774.60133999999994</c:v>
                </c:pt>
                <c:pt idx="2071">
                  <c:v>772.58564000000001</c:v>
                </c:pt>
                <c:pt idx="2072">
                  <c:v>770.57003999999995</c:v>
                </c:pt>
                <c:pt idx="2073">
                  <c:v>766.53873999999996</c:v>
                </c:pt>
                <c:pt idx="2074">
                  <c:v>650.47613999999999</c:v>
                </c:pt>
                <c:pt idx="2075">
                  <c:v>678.50743999999997</c:v>
                </c:pt>
                <c:pt idx="2076">
                  <c:v>690.50743999999997</c:v>
                </c:pt>
                <c:pt idx="2077">
                  <c:v>706.53873999999996</c:v>
                </c:pt>
                <c:pt idx="2078">
                  <c:v>704.52304000000004</c:v>
                </c:pt>
                <c:pt idx="2079">
                  <c:v>718.53873999999996</c:v>
                </c:pt>
                <c:pt idx="2080">
                  <c:v>716.52304000000004</c:v>
                </c:pt>
                <c:pt idx="2081">
                  <c:v>730.53873999999996</c:v>
                </c:pt>
                <c:pt idx="2082">
                  <c:v>728.52304000000004</c:v>
                </c:pt>
                <c:pt idx="2083">
                  <c:v>728.52304000000004</c:v>
                </c:pt>
                <c:pt idx="2084">
                  <c:v>726.50743999999997</c:v>
                </c:pt>
                <c:pt idx="2085">
                  <c:v>748.58564000000001</c:v>
                </c:pt>
                <c:pt idx="2086">
                  <c:v>746.57003999999995</c:v>
                </c:pt>
                <c:pt idx="2087">
                  <c:v>760.58564000000001</c:v>
                </c:pt>
                <c:pt idx="2088">
                  <c:v>758.57003999999995</c:v>
                </c:pt>
                <c:pt idx="2089">
                  <c:v>756.55434000000002</c:v>
                </c:pt>
                <c:pt idx="2090">
                  <c:v>752.52304000000004</c:v>
                </c:pt>
                <c:pt idx="2091">
                  <c:v>776.61694</c:v>
                </c:pt>
                <c:pt idx="2092">
                  <c:v>790.63264000000004</c:v>
                </c:pt>
                <c:pt idx="2093">
                  <c:v>788.61694</c:v>
                </c:pt>
                <c:pt idx="2094">
                  <c:v>786.60133999999994</c:v>
                </c:pt>
                <c:pt idx="2095">
                  <c:v>782.57003999999995</c:v>
                </c:pt>
                <c:pt idx="2096">
                  <c:v>648.46043999999995</c:v>
                </c:pt>
                <c:pt idx="2097">
                  <c:v>662.47613999999999</c:v>
                </c:pt>
                <c:pt idx="2098">
                  <c:v>676.49173999999994</c:v>
                </c:pt>
                <c:pt idx="2099">
                  <c:v>674.47613999999999</c:v>
                </c:pt>
                <c:pt idx="2100">
                  <c:v>690.50743999999997</c:v>
                </c:pt>
                <c:pt idx="2101">
                  <c:v>688.49173999999994</c:v>
                </c:pt>
                <c:pt idx="2102">
                  <c:v>704.52304000000004</c:v>
                </c:pt>
                <c:pt idx="2103">
                  <c:v>702.50743999999997</c:v>
                </c:pt>
                <c:pt idx="2104">
                  <c:v>718.53873999999996</c:v>
                </c:pt>
                <c:pt idx="2105">
                  <c:v>714.50743999999997</c:v>
                </c:pt>
                <c:pt idx="2106">
                  <c:v>732.55434000000002</c:v>
                </c:pt>
                <c:pt idx="2107">
                  <c:v>730.53873999999996</c:v>
                </c:pt>
                <c:pt idx="2108">
                  <c:v>728.52304000000004</c:v>
                </c:pt>
                <c:pt idx="2109">
                  <c:v>726.50743999999997</c:v>
                </c:pt>
                <c:pt idx="2110">
                  <c:v>726.50743999999997</c:v>
                </c:pt>
                <c:pt idx="2111">
                  <c:v>724.49173999999994</c:v>
                </c:pt>
                <c:pt idx="2112">
                  <c:v>746.57003999999995</c:v>
                </c:pt>
                <c:pt idx="2113">
                  <c:v>744.55434000000002</c:v>
                </c:pt>
                <c:pt idx="2114">
                  <c:v>760.58564000000001</c:v>
                </c:pt>
                <c:pt idx="2115">
                  <c:v>758.57003999999995</c:v>
                </c:pt>
                <c:pt idx="2116">
                  <c:v>756.55434000000002</c:v>
                </c:pt>
                <c:pt idx="2117">
                  <c:v>754.53873999999996</c:v>
                </c:pt>
                <c:pt idx="2118">
                  <c:v>752.52304000000004</c:v>
                </c:pt>
                <c:pt idx="2119">
                  <c:v>750.50743999999997</c:v>
                </c:pt>
                <c:pt idx="2120">
                  <c:v>774.60133999999994</c:v>
                </c:pt>
                <c:pt idx="2121">
                  <c:v>788.61694</c:v>
                </c:pt>
                <c:pt idx="2122">
                  <c:v>786.60133999999994</c:v>
                </c:pt>
                <c:pt idx="2123">
                  <c:v>784.58564000000001</c:v>
                </c:pt>
                <c:pt idx="2124">
                  <c:v>780.55434000000002</c:v>
                </c:pt>
                <c:pt idx="2125">
                  <c:v>776.52304000000004</c:v>
                </c:pt>
                <c:pt idx="2126">
                  <c:v>646.44484</c:v>
                </c:pt>
                <c:pt idx="2127">
                  <c:v>660.46043999999995</c:v>
                </c:pt>
                <c:pt idx="2128">
                  <c:v>674.47613999999999</c:v>
                </c:pt>
                <c:pt idx="2129">
                  <c:v>672.46043999999995</c:v>
                </c:pt>
                <c:pt idx="2130">
                  <c:v>688.49173999999994</c:v>
                </c:pt>
                <c:pt idx="2131">
                  <c:v>686.47613999999999</c:v>
                </c:pt>
                <c:pt idx="2132">
                  <c:v>702.50743999999997</c:v>
                </c:pt>
                <c:pt idx="2133">
                  <c:v>700.49173999999994</c:v>
                </c:pt>
                <c:pt idx="2134">
                  <c:v>716.52304000000004</c:v>
                </c:pt>
                <c:pt idx="2135">
                  <c:v>714.50743999999997</c:v>
                </c:pt>
                <c:pt idx="2136">
                  <c:v>730.53873999999996</c:v>
                </c:pt>
                <c:pt idx="2137">
                  <c:v>728.52304000000004</c:v>
                </c:pt>
                <c:pt idx="2138">
                  <c:v>726.50743999999997</c:v>
                </c:pt>
                <c:pt idx="2139">
                  <c:v>724.49173999999994</c:v>
                </c:pt>
                <c:pt idx="2140">
                  <c:v>724.49173999999994</c:v>
                </c:pt>
                <c:pt idx="2141">
                  <c:v>722.47613999999999</c:v>
                </c:pt>
                <c:pt idx="2142">
                  <c:v>744.55434000000002</c:v>
                </c:pt>
                <c:pt idx="2143">
                  <c:v>742.53873999999996</c:v>
                </c:pt>
                <c:pt idx="2144">
                  <c:v>758.57003999999995</c:v>
                </c:pt>
                <c:pt idx="2145">
                  <c:v>756.55434000000002</c:v>
                </c:pt>
                <c:pt idx="2146">
                  <c:v>754.53873999999996</c:v>
                </c:pt>
                <c:pt idx="2147">
                  <c:v>752.52304000000004</c:v>
                </c:pt>
                <c:pt idx="2148">
                  <c:v>750.50743999999997</c:v>
                </c:pt>
                <c:pt idx="2149">
                  <c:v>748.49173999999994</c:v>
                </c:pt>
                <c:pt idx="2150">
                  <c:v>772.58564000000001</c:v>
                </c:pt>
                <c:pt idx="2151">
                  <c:v>786.60133999999994</c:v>
                </c:pt>
                <c:pt idx="2152">
                  <c:v>784.58564000000001</c:v>
                </c:pt>
                <c:pt idx="2153">
                  <c:v>782.57003999999995</c:v>
                </c:pt>
                <c:pt idx="2154">
                  <c:v>778.53873999999996</c:v>
                </c:pt>
                <c:pt idx="2155">
                  <c:v>774.50743999999997</c:v>
                </c:pt>
                <c:pt idx="2156">
                  <c:v>678.50743999999997</c:v>
                </c:pt>
                <c:pt idx="2157">
                  <c:v>690.50743999999997</c:v>
                </c:pt>
                <c:pt idx="2158">
                  <c:v>706.53873999999996</c:v>
                </c:pt>
                <c:pt idx="2159">
                  <c:v>704.52304000000004</c:v>
                </c:pt>
                <c:pt idx="2160">
                  <c:v>734.57003999999995</c:v>
                </c:pt>
                <c:pt idx="2161">
                  <c:v>732.55434000000002</c:v>
                </c:pt>
                <c:pt idx="2162">
                  <c:v>730.53873999999996</c:v>
                </c:pt>
                <c:pt idx="2163">
                  <c:v>742.53873999999996</c:v>
                </c:pt>
                <c:pt idx="2164">
                  <c:v>742.53873999999996</c:v>
                </c:pt>
                <c:pt idx="2165">
                  <c:v>762.60133999999994</c:v>
                </c:pt>
                <c:pt idx="2166">
                  <c:v>760.58564000000001</c:v>
                </c:pt>
                <c:pt idx="2167">
                  <c:v>790.63264000000004</c:v>
                </c:pt>
                <c:pt idx="2168">
                  <c:v>802.63264000000004</c:v>
                </c:pt>
                <c:pt idx="2169">
                  <c:v>800.61694</c:v>
                </c:pt>
                <c:pt idx="2170">
                  <c:v>662.47613999999999</c:v>
                </c:pt>
                <c:pt idx="2171">
                  <c:v>676.49173999999994</c:v>
                </c:pt>
                <c:pt idx="2172">
                  <c:v>688.49173999999994</c:v>
                </c:pt>
                <c:pt idx="2173">
                  <c:v>704.52304000000004</c:v>
                </c:pt>
                <c:pt idx="2174">
                  <c:v>702.50743999999997</c:v>
                </c:pt>
                <c:pt idx="2175">
                  <c:v>732.55434000000002</c:v>
                </c:pt>
                <c:pt idx="2176">
                  <c:v>730.53873999999996</c:v>
                </c:pt>
                <c:pt idx="2177">
                  <c:v>728.52304000000004</c:v>
                </c:pt>
                <c:pt idx="2178">
                  <c:v>740.52304000000004</c:v>
                </c:pt>
                <c:pt idx="2179">
                  <c:v>738.50743999999997</c:v>
                </c:pt>
                <c:pt idx="2180">
                  <c:v>760.58564000000001</c:v>
                </c:pt>
                <c:pt idx="2181">
                  <c:v>758.57003999999995</c:v>
                </c:pt>
                <c:pt idx="2182">
                  <c:v>770.57003999999995</c:v>
                </c:pt>
                <c:pt idx="2183">
                  <c:v>768.55434000000002</c:v>
                </c:pt>
                <c:pt idx="2184">
                  <c:v>788.61694</c:v>
                </c:pt>
                <c:pt idx="2185">
                  <c:v>800.61694</c:v>
                </c:pt>
                <c:pt idx="2186">
                  <c:v>798.60133999999994</c:v>
                </c:pt>
                <c:pt idx="2187">
                  <c:v>794.57003999999995</c:v>
                </c:pt>
                <c:pt idx="2188">
                  <c:v>660.46043999999995</c:v>
                </c:pt>
                <c:pt idx="2189">
                  <c:v>674.47613999999999</c:v>
                </c:pt>
                <c:pt idx="2190">
                  <c:v>688.49173999999994</c:v>
                </c:pt>
                <c:pt idx="2191">
                  <c:v>686.47613999999999</c:v>
                </c:pt>
                <c:pt idx="2192">
                  <c:v>702.50743999999997</c:v>
                </c:pt>
                <c:pt idx="2193">
                  <c:v>700.49173999999994</c:v>
                </c:pt>
                <c:pt idx="2194">
                  <c:v>714.50743999999997</c:v>
                </c:pt>
                <c:pt idx="2195">
                  <c:v>730.53873999999996</c:v>
                </c:pt>
                <c:pt idx="2196">
                  <c:v>728.52304000000004</c:v>
                </c:pt>
                <c:pt idx="2197">
                  <c:v>726.50743999999997</c:v>
                </c:pt>
                <c:pt idx="2198">
                  <c:v>742.53873999999996</c:v>
                </c:pt>
                <c:pt idx="2199">
                  <c:v>738.50743999999997</c:v>
                </c:pt>
                <c:pt idx="2200">
                  <c:v>738.50743999999997</c:v>
                </c:pt>
                <c:pt idx="2201">
                  <c:v>736.49173999999994</c:v>
                </c:pt>
                <c:pt idx="2202">
                  <c:v>758.57003999999995</c:v>
                </c:pt>
                <c:pt idx="2203">
                  <c:v>756.55434000000002</c:v>
                </c:pt>
                <c:pt idx="2204">
                  <c:v>772.58564000000001</c:v>
                </c:pt>
                <c:pt idx="2205">
                  <c:v>770.57003999999995</c:v>
                </c:pt>
                <c:pt idx="2206">
                  <c:v>768.55434000000002</c:v>
                </c:pt>
                <c:pt idx="2207">
                  <c:v>766.53873999999996</c:v>
                </c:pt>
                <c:pt idx="2208">
                  <c:v>762.50743999999997</c:v>
                </c:pt>
                <c:pt idx="2209">
                  <c:v>786.60133999999994</c:v>
                </c:pt>
                <c:pt idx="2210">
                  <c:v>800.61694</c:v>
                </c:pt>
                <c:pt idx="2211">
                  <c:v>798.60133999999994</c:v>
                </c:pt>
                <c:pt idx="2212">
                  <c:v>796.58564000000001</c:v>
                </c:pt>
                <c:pt idx="2213">
                  <c:v>792.55434000000002</c:v>
                </c:pt>
                <c:pt idx="2214">
                  <c:v>658.44484</c:v>
                </c:pt>
                <c:pt idx="2215">
                  <c:v>672.46043999999995</c:v>
                </c:pt>
                <c:pt idx="2216">
                  <c:v>686.47613999999999</c:v>
                </c:pt>
                <c:pt idx="2217">
                  <c:v>684.46043999999995</c:v>
                </c:pt>
                <c:pt idx="2218">
                  <c:v>700.49173999999994</c:v>
                </c:pt>
                <c:pt idx="2219">
                  <c:v>698.47613999999999</c:v>
                </c:pt>
                <c:pt idx="2220">
                  <c:v>714.50743999999997</c:v>
                </c:pt>
                <c:pt idx="2221">
                  <c:v>712.49173999999994</c:v>
                </c:pt>
                <c:pt idx="2222">
                  <c:v>728.52304000000004</c:v>
                </c:pt>
                <c:pt idx="2223">
                  <c:v>726.50743999999997</c:v>
                </c:pt>
                <c:pt idx="2224">
                  <c:v>724.49173999999994</c:v>
                </c:pt>
                <c:pt idx="2225">
                  <c:v>742.53873999999996</c:v>
                </c:pt>
                <c:pt idx="2226">
                  <c:v>740.52304000000004</c:v>
                </c:pt>
                <c:pt idx="2227">
                  <c:v>738.50743999999997</c:v>
                </c:pt>
                <c:pt idx="2228">
                  <c:v>736.49173999999994</c:v>
                </c:pt>
                <c:pt idx="2229">
                  <c:v>736.49173999999994</c:v>
                </c:pt>
                <c:pt idx="2230">
                  <c:v>734.47613999999999</c:v>
                </c:pt>
                <c:pt idx="2231">
                  <c:v>756.55434000000002</c:v>
                </c:pt>
                <c:pt idx="2232">
                  <c:v>754.53873999999996</c:v>
                </c:pt>
                <c:pt idx="2233">
                  <c:v>770.57003999999995</c:v>
                </c:pt>
                <c:pt idx="2234">
                  <c:v>768.55434000000002</c:v>
                </c:pt>
                <c:pt idx="2235">
                  <c:v>766.53873999999996</c:v>
                </c:pt>
                <c:pt idx="2236">
                  <c:v>764.52304000000004</c:v>
                </c:pt>
                <c:pt idx="2237">
                  <c:v>762.50743999999997</c:v>
                </c:pt>
                <c:pt idx="2238">
                  <c:v>760.49173999999994</c:v>
                </c:pt>
                <c:pt idx="2239">
                  <c:v>784.58564000000001</c:v>
                </c:pt>
                <c:pt idx="2240">
                  <c:v>798.60133999999994</c:v>
                </c:pt>
                <c:pt idx="2241">
                  <c:v>796.58564000000001</c:v>
                </c:pt>
                <c:pt idx="2242">
                  <c:v>794.57003999999995</c:v>
                </c:pt>
                <c:pt idx="2243">
                  <c:v>790.53873999999996</c:v>
                </c:pt>
                <c:pt idx="2244">
                  <c:v>786.50743999999997</c:v>
                </c:pt>
                <c:pt idx="2245">
                  <c:v>658.44484</c:v>
                </c:pt>
                <c:pt idx="2246">
                  <c:v>672.46043999999995</c:v>
                </c:pt>
                <c:pt idx="2247">
                  <c:v>686.47613999999999</c:v>
                </c:pt>
                <c:pt idx="2248">
                  <c:v>684.46043999999995</c:v>
                </c:pt>
                <c:pt idx="2249">
                  <c:v>700.49173999999994</c:v>
                </c:pt>
                <c:pt idx="2250">
                  <c:v>698.47613999999999</c:v>
                </c:pt>
                <c:pt idx="2251">
                  <c:v>712.49173999999994</c:v>
                </c:pt>
                <c:pt idx="2252">
                  <c:v>728.52304000000004</c:v>
                </c:pt>
                <c:pt idx="2253">
                  <c:v>726.50743999999997</c:v>
                </c:pt>
                <c:pt idx="2254">
                  <c:v>724.49173999999994</c:v>
                </c:pt>
                <c:pt idx="2255">
                  <c:v>742.53873999999996</c:v>
                </c:pt>
                <c:pt idx="2256">
                  <c:v>738.50743999999997</c:v>
                </c:pt>
                <c:pt idx="2257">
                  <c:v>736.49173999999994</c:v>
                </c:pt>
                <c:pt idx="2258">
                  <c:v>734.47613999999999</c:v>
                </c:pt>
                <c:pt idx="2259">
                  <c:v>756.55434000000002</c:v>
                </c:pt>
                <c:pt idx="2260">
                  <c:v>754.53873999999996</c:v>
                </c:pt>
                <c:pt idx="2261">
                  <c:v>770.57003999999995</c:v>
                </c:pt>
                <c:pt idx="2262">
                  <c:v>768.55434000000002</c:v>
                </c:pt>
                <c:pt idx="2263">
                  <c:v>766.53873999999996</c:v>
                </c:pt>
                <c:pt idx="2264">
                  <c:v>764.52304000000004</c:v>
                </c:pt>
                <c:pt idx="2265">
                  <c:v>762.50743999999997</c:v>
                </c:pt>
                <c:pt idx="2266">
                  <c:v>760.49173999999994</c:v>
                </c:pt>
                <c:pt idx="2267">
                  <c:v>784.58564000000001</c:v>
                </c:pt>
                <c:pt idx="2268">
                  <c:v>798.60133999999994</c:v>
                </c:pt>
                <c:pt idx="2269">
                  <c:v>796.58564000000001</c:v>
                </c:pt>
                <c:pt idx="2270">
                  <c:v>794.57003999999995</c:v>
                </c:pt>
                <c:pt idx="2271">
                  <c:v>790.53873999999996</c:v>
                </c:pt>
                <c:pt idx="2272">
                  <c:v>786.50743999999997</c:v>
                </c:pt>
                <c:pt idx="2273">
                  <c:v>656.42913999999996</c:v>
                </c:pt>
                <c:pt idx="2274">
                  <c:v>670.44484</c:v>
                </c:pt>
                <c:pt idx="2275">
                  <c:v>684.46043999999995</c:v>
                </c:pt>
                <c:pt idx="2276">
                  <c:v>682.44484</c:v>
                </c:pt>
                <c:pt idx="2277">
                  <c:v>698.47613999999999</c:v>
                </c:pt>
                <c:pt idx="2278">
                  <c:v>696.46043999999995</c:v>
                </c:pt>
                <c:pt idx="2279">
                  <c:v>712.49173999999994</c:v>
                </c:pt>
                <c:pt idx="2280">
                  <c:v>710.47613999999999</c:v>
                </c:pt>
                <c:pt idx="2281">
                  <c:v>726.50743999999997</c:v>
                </c:pt>
                <c:pt idx="2282">
                  <c:v>724.49173999999994</c:v>
                </c:pt>
                <c:pt idx="2283">
                  <c:v>722.47613999999999</c:v>
                </c:pt>
                <c:pt idx="2284">
                  <c:v>740.52304000000004</c:v>
                </c:pt>
                <c:pt idx="2285">
                  <c:v>738.50743999999997</c:v>
                </c:pt>
                <c:pt idx="2286">
                  <c:v>736.49173999999994</c:v>
                </c:pt>
                <c:pt idx="2287">
                  <c:v>734.47613999999999</c:v>
                </c:pt>
                <c:pt idx="2288">
                  <c:v>734.47613999999999</c:v>
                </c:pt>
                <c:pt idx="2289">
                  <c:v>732.46043999999995</c:v>
                </c:pt>
                <c:pt idx="2290">
                  <c:v>754.53873999999996</c:v>
                </c:pt>
                <c:pt idx="2291">
                  <c:v>752.52304000000004</c:v>
                </c:pt>
                <c:pt idx="2292">
                  <c:v>768.55434000000002</c:v>
                </c:pt>
                <c:pt idx="2293">
                  <c:v>766.53873999999996</c:v>
                </c:pt>
                <c:pt idx="2294">
                  <c:v>764.52304000000004</c:v>
                </c:pt>
                <c:pt idx="2295">
                  <c:v>762.50743999999997</c:v>
                </c:pt>
                <c:pt idx="2296">
                  <c:v>760.49173999999994</c:v>
                </c:pt>
                <c:pt idx="2297">
                  <c:v>758.47613999999999</c:v>
                </c:pt>
                <c:pt idx="2298">
                  <c:v>782.57003999999995</c:v>
                </c:pt>
                <c:pt idx="2299">
                  <c:v>796.58564000000001</c:v>
                </c:pt>
                <c:pt idx="2300">
                  <c:v>794.57003999999995</c:v>
                </c:pt>
                <c:pt idx="2301">
                  <c:v>792.55434000000002</c:v>
                </c:pt>
                <c:pt idx="2302">
                  <c:v>788.52304000000004</c:v>
                </c:pt>
                <c:pt idx="2303">
                  <c:v>784.49173999999994</c:v>
                </c:pt>
                <c:pt idx="2304">
                  <c:v>704.52304000000004</c:v>
                </c:pt>
                <c:pt idx="2305">
                  <c:v>718.53873999999996</c:v>
                </c:pt>
                <c:pt idx="2306">
                  <c:v>732.55434000000002</c:v>
                </c:pt>
                <c:pt idx="2307">
                  <c:v>748.58564000000001</c:v>
                </c:pt>
                <c:pt idx="2308">
                  <c:v>746.57003999999995</c:v>
                </c:pt>
                <c:pt idx="2309">
                  <c:v>744.55434000000002</c:v>
                </c:pt>
                <c:pt idx="2310">
                  <c:v>760.58564000000001</c:v>
                </c:pt>
                <c:pt idx="2311">
                  <c:v>758.57003999999995</c:v>
                </c:pt>
                <c:pt idx="2312">
                  <c:v>756.55434000000002</c:v>
                </c:pt>
                <c:pt idx="2313">
                  <c:v>756.55434000000002</c:v>
                </c:pt>
                <c:pt idx="2314">
                  <c:v>754.53873999999996</c:v>
                </c:pt>
                <c:pt idx="2315">
                  <c:v>774.60133999999994</c:v>
                </c:pt>
                <c:pt idx="2316">
                  <c:v>790.63264000000004</c:v>
                </c:pt>
                <c:pt idx="2317">
                  <c:v>788.61694</c:v>
                </c:pt>
                <c:pt idx="2318">
                  <c:v>786.60133999999994</c:v>
                </c:pt>
                <c:pt idx="2319">
                  <c:v>784.58564000000001</c:v>
                </c:pt>
                <c:pt idx="2320">
                  <c:v>782.57003999999995</c:v>
                </c:pt>
                <c:pt idx="2321">
                  <c:v>780.55434000000002</c:v>
                </c:pt>
                <c:pt idx="2322">
                  <c:v>804.64823999999999</c:v>
                </c:pt>
                <c:pt idx="2323">
                  <c:v>818.66394000000003</c:v>
                </c:pt>
                <c:pt idx="2324">
                  <c:v>816.64823999999999</c:v>
                </c:pt>
                <c:pt idx="2325">
                  <c:v>814.63264000000004</c:v>
                </c:pt>
                <c:pt idx="2326">
                  <c:v>810.60133999999994</c:v>
                </c:pt>
                <c:pt idx="2327">
                  <c:v>806.57003999999995</c:v>
                </c:pt>
                <c:pt idx="2328">
                  <c:v>676.49173999999994</c:v>
                </c:pt>
                <c:pt idx="2329">
                  <c:v>690.50743999999997</c:v>
                </c:pt>
                <c:pt idx="2330">
                  <c:v>704.52304000000004</c:v>
                </c:pt>
                <c:pt idx="2331">
                  <c:v>702.50743999999997</c:v>
                </c:pt>
                <c:pt idx="2332">
                  <c:v>718.53873999999996</c:v>
                </c:pt>
                <c:pt idx="2333">
                  <c:v>716.52304000000004</c:v>
                </c:pt>
                <c:pt idx="2334">
                  <c:v>732.55434000000002</c:v>
                </c:pt>
                <c:pt idx="2335">
                  <c:v>730.53873999999996</c:v>
                </c:pt>
                <c:pt idx="2336">
                  <c:v>746.57003999999995</c:v>
                </c:pt>
                <c:pt idx="2337">
                  <c:v>744.55434000000002</c:v>
                </c:pt>
                <c:pt idx="2338">
                  <c:v>742.53873999999996</c:v>
                </c:pt>
                <c:pt idx="2339">
                  <c:v>760.58564000000001</c:v>
                </c:pt>
                <c:pt idx="2340">
                  <c:v>758.57003999999995</c:v>
                </c:pt>
                <c:pt idx="2341">
                  <c:v>756.55434000000002</c:v>
                </c:pt>
                <c:pt idx="2342">
                  <c:v>754.53873999999996</c:v>
                </c:pt>
                <c:pt idx="2343">
                  <c:v>754.53873999999996</c:v>
                </c:pt>
                <c:pt idx="2344">
                  <c:v>752.52304000000004</c:v>
                </c:pt>
                <c:pt idx="2345">
                  <c:v>774.60133999999994</c:v>
                </c:pt>
                <c:pt idx="2346">
                  <c:v>772.58564000000001</c:v>
                </c:pt>
                <c:pt idx="2347">
                  <c:v>788.61694</c:v>
                </c:pt>
                <c:pt idx="2348">
                  <c:v>786.60133999999994</c:v>
                </c:pt>
                <c:pt idx="2349">
                  <c:v>784.58564000000001</c:v>
                </c:pt>
                <c:pt idx="2350">
                  <c:v>782.57003999999995</c:v>
                </c:pt>
                <c:pt idx="2351">
                  <c:v>780.55434000000002</c:v>
                </c:pt>
                <c:pt idx="2352">
                  <c:v>778.53873999999996</c:v>
                </c:pt>
                <c:pt idx="2353">
                  <c:v>802.63264000000004</c:v>
                </c:pt>
                <c:pt idx="2354">
                  <c:v>816.64823999999999</c:v>
                </c:pt>
                <c:pt idx="2355">
                  <c:v>814.63264000000004</c:v>
                </c:pt>
                <c:pt idx="2356">
                  <c:v>812.61694</c:v>
                </c:pt>
                <c:pt idx="2357">
                  <c:v>808.58564000000001</c:v>
                </c:pt>
                <c:pt idx="2358">
                  <c:v>804.55434000000002</c:v>
                </c:pt>
                <c:pt idx="2359">
                  <c:v>718.53873999999996</c:v>
                </c:pt>
                <c:pt idx="2360">
                  <c:v>734.57003999999995</c:v>
                </c:pt>
                <c:pt idx="2361">
                  <c:v>732.55434000000002</c:v>
                </c:pt>
                <c:pt idx="2362">
                  <c:v>746.57003999999995</c:v>
                </c:pt>
                <c:pt idx="2363">
                  <c:v>762.60133999999994</c:v>
                </c:pt>
                <c:pt idx="2364">
                  <c:v>760.58564000000001</c:v>
                </c:pt>
                <c:pt idx="2365">
                  <c:v>758.57003999999995</c:v>
                </c:pt>
                <c:pt idx="2366">
                  <c:v>770.57003999999995</c:v>
                </c:pt>
                <c:pt idx="2367">
                  <c:v>770.57003999999995</c:v>
                </c:pt>
                <c:pt idx="2368">
                  <c:v>790.63264000000004</c:v>
                </c:pt>
                <c:pt idx="2369">
                  <c:v>788.61694</c:v>
                </c:pt>
                <c:pt idx="2370">
                  <c:v>798.60133999999994</c:v>
                </c:pt>
                <c:pt idx="2371">
                  <c:v>794.57003999999995</c:v>
                </c:pt>
                <c:pt idx="2372">
                  <c:v>818.66394000000003</c:v>
                </c:pt>
                <c:pt idx="2373">
                  <c:v>830.66394000000003</c:v>
                </c:pt>
                <c:pt idx="2374">
                  <c:v>828.64823999999999</c:v>
                </c:pt>
                <c:pt idx="2375">
                  <c:v>824.61694</c:v>
                </c:pt>
                <c:pt idx="2376">
                  <c:v>690.50743999999997</c:v>
                </c:pt>
                <c:pt idx="2377">
                  <c:v>704.52304000000004</c:v>
                </c:pt>
                <c:pt idx="2378">
                  <c:v>718.53873999999996</c:v>
                </c:pt>
                <c:pt idx="2379">
                  <c:v>716.52304000000004</c:v>
                </c:pt>
                <c:pt idx="2380">
                  <c:v>732.55434000000002</c:v>
                </c:pt>
                <c:pt idx="2381">
                  <c:v>730.53873999999996</c:v>
                </c:pt>
                <c:pt idx="2382">
                  <c:v>746.57003999999995</c:v>
                </c:pt>
                <c:pt idx="2383">
                  <c:v>744.55434000000002</c:v>
                </c:pt>
                <c:pt idx="2384">
                  <c:v>760.58564000000001</c:v>
                </c:pt>
                <c:pt idx="2385">
                  <c:v>758.57003999999995</c:v>
                </c:pt>
                <c:pt idx="2386">
                  <c:v>756.55434000000002</c:v>
                </c:pt>
                <c:pt idx="2387">
                  <c:v>774.60133999999994</c:v>
                </c:pt>
                <c:pt idx="2388">
                  <c:v>772.58564000000001</c:v>
                </c:pt>
                <c:pt idx="2389">
                  <c:v>770.57003999999995</c:v>
                </c:pt>
                <c:pt idx="2390">
                  <c:v>768.55434000000002</c:v>
                </c:pt>
                <c:pt idx="2391">
                  <c:v>768.55434000000002</c:v>
                </c:pt>
                <c:pt idx="2392">
                  <c:v>766.53873999999996</c:v>
                </c:pt>
                <c:pt idx="2393">
                  <c:v>788.61694</c:v>
                </c:pt>
                <c:pt idx="2394">
                  <c:v>786.60133999999994</c:v>
                </c:pt>
                <c:pt idx="2395">
                  <c:v>802.63264000000004</c:v>
                </c:pt>
                <c:pt idx="2396">
                  <c:v>798.60133999999994</c:v>
                </c:pt>
                <c:pt idx="2397">
                  <c:v>796.58564000000001</c:v>
                </c:pt>
                <c:pt idx="2398">
                  <c:v>794.57003999999995</c:v>
                </c:pt>
                <c:pt idx="2399">
                  <c:v>792.55434000000002</c:v>
                </c:pt>
                <c:pt idx="2400">
                  <c:v>816.64823999999999</c:v>
                </c:pt>
                <c:pt idx="2401">
                  <c:v>830.66394000000003</c:v>
                </c:pt>
                <c:pt idx="2402">
                  <c:v>828.64823999999999</c:v>
                </c:pt>
                <c:pt idx="2403">
                  <c:v>826.63264000000004</c:v>
                </c:pt>
                <c:pt idx="2404">
                  <c:v>822.60133999999994</c:v>
                </c:pt>
                <c:pt idx="2405">
                  <c:v>818.57003999999995</c:v>
                </c:pt>
                <c:pt idx="2406">
                  <c:v>688.49173999999994</c:v>
                </c:pt>
                <c:pt idx="2407">
                  <c:v>702.50743999999997</c:v>
                </c:pt>
                <c:pt idx="2408">
                  <c:v>716.52304000000004</c:v>
                </c:pt>
                <c:pt idx="2409">
                  <c:v>714.50743999999997</c:v>
                </c:pt>
                <c:pt idx="2410">
                  <c:v>730.53873999999996</c:v>
                </c:pt>
                <c:pt idx="2411">
                  <c:v>728.52304000000004</c:v>
                </c:pt>
                <c:pt idx="2412">
                  <c:v>744.55434000000002</c:v>
                </c:pt>
                <c:pt idx="2413">
                  <c:v>742.53873999999996</c:v>
                </c:pt>
                <c:pt idx="2414">
                  <c:v>758.57003999999995</c:v>
                </c:pt>
                <c:pt idx="2415">
                  <c:v>756.55434000000002</c:v>
                </c:pt>
                <c:pt idx="2416">
                  <c:v>754.53873999999996</c:v>
                </c:pt>
                <c:pt idx="2417">
                  <c:v>772.58564000000001</c:v>
                </c:pt>
                <c:pt idx="2418">
                  <c:v>770.57003999999995</c:v>
                </c:pt>
                <c:pt idx="2419">
                  <c:v>768.55434000000002</c:v>
                </c:pt>
                <c:pt idx="2420">
                  <c:v>766.53873999999996</c:v>
                </c:pt>
                <c:pt idx="2421">
                  <c:v>766.53873999999996</c:v>
                </c:pt>
                <c:pt idx="2422">
                  <c:v>764.52304000000004</c:v>
                </c:pt>
                <c:pt idx="2423">
                  <c:v>786.60133999999994</c:v>
                </c:pt>
                <c:pt idx="2424">
                  <c:v>784.58564000000001</c:v>
                </c:pt>
                <c:pt idx="2425">
                  <c:v>800.61694</c:v>
                </c:pt>
                <c:pt idx="2426">
                  <c:v>798.60133999999994</c:v>
                </c:pt>
                <c:pt idx="2427">
                  <c:v>796.58564000000001</c:v>
                </c:pt>
                <c:pt idx="2428">
                  <c:v>794.57003999999995</c:v>
                </c:pt>
                <c:pt idx="2429">
                  <c:v>792.55434000000002</c:v>
                </c:pt>
                <c:pt idx="2430">
                  <c:v>790.53873999999996</c:v>
                </c:pt>
                <c:pt idx="2431">
                  <c:v>814.63264000000004</c:v>
                </c:pt>
                <c:pt idx="2432">
                  <c:v>828.64823999999999</c:v>
                </c:pt>
                <c:pt idx="2433">
                  <c:v>826.63264000000004</c:v>
                </c:pt>
                <c:pt idx="2434">
                  <c:v>824.61694</c:v>
                </c:pt>
                <c:pt idx="2435">
                  <c:v>820.58564000000001</c:v>
                </c:pt>
                <c:pt idx="2436">
                  <c:v>816.55434000000002</c:v>
                </c:pt>
                <c:pt idx="2437">
                  <c:v>686.47613999999999</c:v>
                </c:pt>
                <c:pt idx="2438">
                  <c:v>700.49173999999994</c:v>
                </c:pt>
                <c:pt idx="2439">
                  <c:v>714.50743999999997</c:v>
                </c:pt>
                <c:pt idx="2440">
                  <c:v>712.49173999999994</c:v>
                </c:pt>
                <c:pt idx="2441">
                  <c:v>728.52304000000004</c:v>
                </c:pt>
                <c:pt idx="2442">
                  <c:v>726.50743999999997</c:v>
                </c:pt>
                <c:pt idx="2443">
                  <c:v>742.53873999999996</c:v>
                </c:pt>
                <c:pt idx="2444">
                  <c:v>740.52304000000004</c:v>
                </c:pt>
                <c:pt idx="2445">
                  <c:v>756.55434000000002</c:v>
                </c:pt>
                <c:pt idx="2446">
                  <c:v>754.53873999999996</c:v>
                </c:pt>
                <c:pt idx="2447">
                  <c:v>752.52304000000004</c:v>
                </c:pt>
                <c:pt idx="2448">
                  <c:v>770.57003999999995</c:v>
                </c:pt>
                <c:pt idx="2449">
                  <c:v>768.55434000000002</c:v>
                </c:pt>
                <c:pt idx="2450">
                  <c:v>766.53873999999996</c:v>
                </c:pt>
                <c:pt idx="2451">
                  <c:v>764.52304000000004</c:v>
                </c:pt>
                <c:pt idx="2452">
                  <c:v>764.52304000000004</c:v>
                </c:pt>
                <c:pt idx="2453">
                  <c:v>762.50743999999997</c:v>
                </c:pt>
                <c:pt idx="2454">
                  <c:v>784.58564000000001</c:v>
                </c:pt>
                <c:pt idx="2455">
                  <c:v>782.57003999999995</c:v>
                </c:pt>
                <c:pt idx="2456">
                  <c:v>798.60133999999994</c:v>
                </c:pt>
                <c:pt idx="2457">
                  <c:v>796.58564000000001</c:v>
                </c:pt>
                <c:pt idx="2458">
                  <c:v>794.57003999999995</c:v>
                </c:pt>
                <c:pt idx="2459">
                  <c:v>792.55434000000002</c:v>
                </c:pt>
                <c:pt idx="2460">
                  <c:v>790.53873999999996</c:v>
                </c:pt>
                <c:pt idx="2461">
                  <c:v>788.52304000000004</c:v>
                </c:pt>
                <c:pt idx="2462">
                  <c:v>812.61694</c:v>
                </c:pt>
                <c:pt idx="2463">
                  <c:v>826.63264000000004</c:v>
                </c:pt>
                <c:pt idx="2464">
                  <c:v>824.61694</c:v>
                </c:pt>
                <c:pt idx="2465">
                  <c:v>822.60133999999994</c:v>
                </c:pt>
                <c:pt idx="2466">
                  <c:v>818.57003999999995</c:v>
                </c:pt>
                <c:pt idx="2467">
                  <c:v>814.53873999999996</c:v>
                </c:pt>
                <c:pt idx="2468">
                  <c:v>684.46043999999995</c:v>
                </c:pt>
                <c:pt idx="2469">
                  <c:v>698.47613999999999</c:v>
                </c:pt>
                <c:pt idx="2470">
                  <c:v>712.49173999999994</c:v>
                </c:pt>
                <c:pt idx="2471">
                  <c:v>710.47613999999999</c:v>
                </c:pt>
                <c:pt idx="2472">
                  <c:v>726.50743999999997</c:v>
                </c:pt>
                <c:pt idx="2473">
                  <c:v>724.49173999999994</c:v>
                </c:pt>
                <c:pt idx="2474">
                  <c:v>738.50743999999997</c:v>
                </c:pt>
                <c:pt idx="2475">
                  <c:v>754.53873999999996</c:v>
                </c:pt>
                <c:pt idx="2476">
                  <c:v>752.52304000000004</c:v>
                </c:pt>
                <c:pt idx="2477">
                  <c:v>750.50743999999997</c:v>
                </c:pt>
                <c:pt idx="2478">
                  <c:v>768.55434000000002</c:v>
                </c:pt>
                <c:pt idx="2479">
                  <c:v>766.53873999999996</c:v>
                </c:pt>
                <c:pt idx="2480">
                  <c:v>764.52304000000004</c:v>
                </c:pt>
                <c:pt idx="2481">
                  <c:v>762.50743999999997</c:v>
                </c:pt>
                <c:pt idx="2482">
                  <c:v>762.50743999999997</c:v>
                </c:pt>
                <c:pt idx="2483">
                  <c:v>760.49173999999994</c:v>
                </c:pt>
                <c:pt idx="2484">
                  <c:v>782.57003999999995</c:v>
                </c:pt>
                <c:pt idx="2485">
                  <c:v>780.55434000000002</c:v>
                </c:pt>
                <c:pt idx="2486">
                  <c:v>796.58564000000001</c:v>
                </c:pt>
                <c:pt idx="2487">
                  <c:v>794.57003999999995</c:v>
                </c:pt>
                <c:pt idx="2488">
                  <c:v>792.55434000000002</c:v>
                </c:pt>
                <c:pt idx="2489">
                  <c:v>790.53873999999996</c:v>
                </c:pt>
                <c:pt idx="2490">
                  <c:v>786.50743999999997</c:v>
                </c:pt>
                <c:pt idx="2491">
                  <c:v>810.60133999999994</c:v>
                </c:pt>
                <c:pt idx="2492">
                  <c:v>824.61694</c:v>
                </c:pt>
                <c:pt idx="2493">
                  <c:v>822.60133999999994</c:v>
                </c:pt>
                <c:pt idx="2494">
                  <c:v>820.58564000000001</c:v>
                </c:pt>
                <c:pt idx="2495">
                  <c:v>816.55434000000002</c:v>
                </c:pt>
                <c:pt idx="2496">
                  <c:v>812.52304000000004</c:v>
                </c:pt>
                <c:pt idx="2497">
                  <c:v>682.44484</c:v>
                </c:pt>
                <c:pt idx="2498">
                  <c:v>696.46043999999995</c:v>
                </c:pt>
                <c:pt idx="2499">
                  <c:v>710.47613999999999</c:v>
                </c:pt>
                <c:pt idx="2500">
                  <c:v>708.46043999999995</c:v>
                </c:pt>
                <c:pt idx="2501">
                  <c:v>724.49173999999994</c:v>
                </c:pt>
                <c:pt idx="2502">
                  <c:v>722.47613999999999</c:v>
                </c:pt>
                <c:pt idx="2503">
                  <c:v>738.50743999999997</c:v>
                </c:pt>
                <c:pt idx="2504">
                  <c:v>736.49173999999994</c:v>
                </c:pt>
                <c:pt idx="2505">
                  <c:v>752.52304000000004</c:v>
                </c:pt>
                <c:pt idx="2506">
                  <c:v>750.50743999999997</c:v>
                </c:pt>
                <c:pt idx="2507">
                  <c:v>748.49173999999994</c:v>
                </c:pt>
                <c:pt idx="2508">
                  <c:v>766.53873999999996</c:v>
                </c:pt>
                <c:pt idx="2509">
                  <c:v>762.50743999999997</c:v>
                </c:pt>
                <c:pt idx="2510">
                  <c:v>760.49173999999994</c:v>
                </c:pt>
                <c:pt idx="2511">
                  <c:v>760.49173999999994</c:v>
                </c:pt>
                <c:pt idx="2512">
                  <c:v>758.47613999999999</c:v>
                </c:pt>
                <c:pt idx="2513">
                  <c:v>780.55434000000002</c:v>
                </c:pt>
                <c:pt idx="2514">
                  <c:v>778.53873999999996</c:v>
                </c:pt>
                <c:pt idx="2515">
                  <c:v>794.57003999999995</c:v>
                </c:pt>
                <c:pt idx="2516">
                  <c:v>792.55434000000002</c:v>
                </c:pt>
                <c:pt idx="2517">
                  <c:v>790.53873999999996</c:v>
                </c:pt>
                <c:pt idx="2518">
                  <c:v>788.52304000000004</c:v>
                </c:pt>
                <c:pt idx="2519">
                  <c:v>786.50743999999997</c:v>
                </c:pt>
                <c:pt idx="2520">
                  <c:v>784.49173999999994</c:v>
                </c:pt>
                <c:pt idx="2521">
                  <c:v>808.58564000000001</c:v>
                </c:pt>
                <c:pt idx="2522">
                  <c:v>822.60133999999994</c:v>
                </c:pt>
                <c:pt idx="2523">
                  <c:v>820.58564000000001</c:v>
                </c:pt>
                <c:pt idx="2524">
                  <c:v>818.57003999999995</c:v>
                </c:pt>
                <c:pt idx="2525">
                  <c:v>814.53873999999996</c:v>
                </c:pt>
                <c:pt idx="2526">
                  <c:v>732.55434000000002</c:v>
                </c:pt>
                <c:pt idx="2527">
                  <c:v>748.58564000000001</c:v>
                </c:pt>
                <c:pt idx="2528">
                  <c:v>746.57003999999995</c:v>
                </c:pt>
                <c:pt idx="2529">
                  <c:v>762.60133999999994</c:v>
                </c:pt>
                <c:pt idx="2530">
                  <c:v>760.58564000000001</c:v>
                </c:pt>
                <c:pt idx="2531">
                  <c:v>776.61694</c:v>
                </c:pt>
                <c:pt idx="2532">
                  <c:v>774.60133999999994</c:v>
                </c:pt>
                <c:pt idx="2533">
                  <c:v>772.58564000000001</c:v>
                </c:pt>
                <c:pt idx="2534">
                  <c:v>788.61694</c:v>
                </c:pt>
                <c:pt idx="2535">
                  <c:v>786.60133999999994</c:v>
                </c:pt>
                <c:pt idx="2536">
                  <c:v>784.58564000000001</c:v>
                </c:pt>
                <c:pt idx="2537">
                  <c:v>784.58564000000001</c:v>
                </c:pt>
                <c:pt idx="2538">
                  <c:v>782.57003999999995</c:v>
                </c:pt>
                <c:pt idx="2539">
                  <c:v>804.64823999999999</c:v>
                </c:pt>
                <c:pt idx="2540">
                  <c:v>802.63264000000004</c:v>
                </c:pt>
                <c:pt idx="2541">
                  <c:v>818.66394000000003</c:v>
                </c:pt>
                <c:pt idx="2542">
                  <c:v>816.64823999999999</c:v>
                </c:pt>
                <c:pt idx="2543">
                  <c:v>814.63264000000004</c:v>
                </c:pt>
                <c:pt idx="2544">
                  <c:v>812.61694</c:v>
                </c:pt>
                <c:pt idx="2545">
                  <c:v>810.60133999999994</c:v>
                </c:pt>
                <c:pt idx="2546">
                  <c:v>808.58564000000001</c:v>
                </c:pt>
                <c:pt idx="2547">
                  <c:v>846.69524000000001</c:v>
                </c:pt>
                <c:pt idx="2548">
                  <c:v>844.67953999999997</c:v>
                </c:pt>
                <c:pt idx="2549">
                  <c:v>842.66394000000003</c:v>
                </c:pt>
                <c:pt idx="2550">
                  <c:v>838.63264000000004</c:v>
                </c:pt>
                <c:pt idx="2551">
                  <c:v>746.57003999999995</c:v>
                </c:pt>
                <c:pt idx="2552">
                  <c:v>762.60133999999994</c:v>
                </c:pt>
                <c:pt idx="2553">
                  <c:v>760.58564000000001</c:v>
                </c:pt>
                <c:pt idx="2554">
                  <c:v>776.61694</c:v>
                </c:pt>
                <c:pt idx="2555">
                  <c:v>774.60133999999994</c:v>
                </c:pt>
                <c:pt idx="2556">
                  <c:v>790.63264000000004</c:v>
                </c:pt>
                <c:pt idx="2557">
                  <c:v>788.61694</c:v>
                </c:pt>
                <c:pt idx="2558">
                  <c:v>786.60133999999994</c:v>
                </c:pt>
                <c:pt idx="2559">
                  <c:v>800.61694</c:v>
                </c:pt>
                <c:pt idx="2560">
                  <c:v>798.60133999999994</c:v>
                </c:pt>
                <c:pt idx="2561">
                  <c:v>798.60133999999994</c:v>
                </c:pt>
                <c:pt idx="2562">
                  <c:v>796.58564000000001</c:v>
                </c:pt>
                <c:pt idx="2563">
                  <c:v>818.66394000000003</c:v>
                </c:pt>
                <c:pt idx="2564">
                  <c:v>816.64823999999999</c:v>
                </c:pt>
                <c:pt idx="2565">
                  <c:v>832.67953999999997</c:v>
                </c:pt>
                <c:pt idx="2566">
                  <c:v>828.64823999999999</c:v>
                </c:pt>
                <c:pt idx="2567">
                  <c:v>826.63264000000004</c:v>
                </c:pt>
                <c:pt idx="2568">
                  <c:v>824.61694</c:v>
                </c:pt>
                <c:pt idx="2569">
                  <c:v>822.60133999999994</c:v>
                </c:pt>
                <c:pt idx="2570">
                  <c:v>846.69524000000001</c:v>
                </c:pt>
                <c:pt idx="2571">
                  <c:v>858.69524000000001</c:v>
                </c:pt>
                <c:pt idx="2572">
                  <c:v>856.67953999999997</c:v>
                </c:pt>
                <c:pt idx="2573">
                  <c:v>852.64823999999999</c:v>
                </c:pt>
                <c:pt idx="2574">
                  <c:v>848.61694</c:v>
                </c:pt>
                <c:pt idx="2575">
                  <c:v>718.53873999999996</c:v>
                </c:pt>
                <c:pt idx="2576">
                  <c:v>732.55434000000002</c:v>
                </c:pt>
                <c:pt idx="2577">
                  <c:v>746.57003999999995</c:v>
                </c:pt>
                <c:pt idx="2578">
                  <c:v>744.55434000000002</c:v>
                </c:pt>
                <c:pt idx="2579">
                  <c:v>760.58564000000001</c:v>
                </c:pt>
                <c:pt idx="2580">
                  <c:v>758.57003999999995</c:v>
                </c:pt>
                <c:pt idx="2581">
                  <c:v>774.60133999999994</c:v>
                </c:pt>
                <c:pt idx="2582">
                  <c:v>772.58564000000001</c:v>
                </c:pt>
                <c:pt idx="2583">
                  <c:v>788.61694</c:v>
                </c:pt>
                <c:pt idx="2584">
                  <c:v>786.60133999999994</c:v>
                </c:pt>
                <c:pt idx="2585">
                  <c:v>784.58564000000001</c:v>
                </c:pt>
                <c:pt idx="2586">
                  <c:v>802.63264000000004</c:v>
                </c:pt>
                <c:pt idx="2587">
                  <c:v>800.61694</c:v>
                </c:pt>
                <c:pt idx="2588">
                  <c:v>798.60133999999994</c:v>
                </c:pt>
                <c:pt idx="2589">
                  <c:v>796.58564000000001</c:v>
                </c:pt>
                <c:pt idx="2590">
                  <c:v>796.58564000000001</c:v>
                </c:pt>
                <c:pt idx="2591">
                  <c:v>794.57003999999995</c:v>
                </c:pt>
                <c:pt idx="2592">
                  <c:v>816.64823999999999</c:v>
                </c:pt>
                <c:pt idx="2593">
                  <c:v>814.63264000000004</c:v>
                </c:pt>
                <c:pt idx="2594">
                  <c:v>830.66394000000003</c:v>
                </c:pt>
                <c:pt idx="2595">
                  <c:v>828.64823999999999</c:v>
                </c:pt>
                <c:pt idx="2596">
                  <c:v>826.63264000000004</c:v>
                </c:pt>
                <c:pt idx="2597">
                  <c:v>824.61694</c:v>
                </c:pt>
                <c:pt idx="2598">
                  <c:v>822.60133999999994</c:v>
                </c:pt>
                <c:pt idx="2599">
                  <c:v>820.58564000000001</c:v>
                </c:pt>
                <c:pt idx="2600">
                  <c:v>844.67953999999997</c:v>
                </c:pt>
                <c:pt idx="2601">
                  <c:v>858.69524000000001</c:v>
                </c:pt>
                <c:pt idx="2602">
                  <c:v>856.67953999999997</c:v>
                </c:pt>
                <c:pt idx="2603">
                  <c:v>854.66394000000003</c:v>
                </c:pt>
                <c:pt idx="2604">
                  <c:v>850.63264000000004</c:v>
                </c:pt>
                <c:pt idx="2605">
                  <c:v>846.60133999999994</c:v>
                </c:pt>
                <c:pt idx="2606">
                  <c:v>716.52304000000004</c:v>
                </c:pt>
                <c:pt idx="2607">
                  <c:v>730.53873999999996</c:v>
                </c:pt>
                <c:pt idx="2608">
                  <c:v>744.55434000000002</c:v>
                </c:pt>
                <c:pt idx="2609">
                  <c:v>742.53873999999996</c:v>
                </c:pt>
                <c:pt idx="2610">
                  <c:v>758.57003999999995</c:v>
                </c:pt>
                <c:pt idx="2611">
                  <c:v>756.55434000000002</c:v>
                </c:pt>
                <c:pt idx="2612">
                  <c:v>772.58564000000001</c:v>
                </c:pt>
                <c:pt idx="2613">
                  <c:v>770.57003999999995</c:v>
                </c:pt>
                <c:pt idx="2614">
                  <c:v>786.60133999999994</c:v>
                </c:pt>
                <c:pt idx="2615">
                  <c:v>784.58564000000001</c:v>
                </c:pt>
                <c:pt idx="2616">
                  <c:v>782.57003999999995</c:v>
                </c:pt>
                <c:pt idx="2617">
                  <c:v>800.61694</c:v>
                </c:pt>
                <c:pt idx="2618">
                  <c:v>798.60133999999994</c:v>
                </c:pt>
                <c:pt idx="2619">
                  <c:v>796.58564000000001</c:v>
                </c:pt>
                <c:pt idx="2620">
                  <c:v>794.57003999999995</c:v>
                </c:pt>
                <c:pt idx="2621">
                  <c:v>794.57003999999995</c:v>
                </c:pt>
                <c:pt idx="2622">
                  <c:v>792.55434000000002</c:v>
                </c:pt>
                <c:pt idx="2623">
                  <c:v>814.63264000000004</c:v>
                </c:pt>
                <c:pt idx="2624">
                  <c:v>812.61694</c:v>
                </c:pt>
                <c:pt idx="2625">
                  <c:v>828.64823999999999</c:v>
                </c:pt>
                <c:pt idx="2626">
                  <c:v>826.63264000000004</c:v>
                </c:pt>
                <c:pt idx="2627">
                  <c:v>824.61694</c:v>
                </c:pt>
                <c:pt idx="2628">
                  <c:v>822.60133999999994</c:v>
                </c:pt>
                <c:pt idx="2629">
                  <c:v>820.58564000000001</c:v>
                </c:pt>
                <c:pt idx="2630">
                  <c:v>818.57003999999995</c:v>
                </c:pt>
                <c:pt idx="2631">
                  <c:v>842.66394000000003</c:v>
                </c:pt>
                <c:pt idx="2632">
                  <c:v>856.67953999999997</c:v>
                </c:pt>
                <c:pt idx="2633">
                  <c:v>854.66394000000003</c:v>
                </c:pt>
                <c:pt idx="2634">
                  <c:v>852.64823999999999</c:v>
                </c:pt>
                <c:pt idx="2635">
                  <c:v>848.61694</c:v>
                </c:pt>
                <c:pt idx="2636">
                  <c:v>844.58564000000001</c:v>
                </c:pt>
                <c:pt idx="2637">
                  <c:v>712.49173999999994</c:v>
                </c:pt>
                <c:pt idx="2638">
                  <c:v>726.50743999999997</c:v>
                </c:pt>
                <c:pt idx="2639">
                  <c:v>740.52304000000004</c:v>
                </c:pt>
                <c:pt idx="2640">
                  <c:v>738.50743999999997</c:v>
                </c:pt>
                <c:pt idx="2641">
                  <c:v>754.53873999999996</c:v>
                </c:pt>
                <c:pt idx="2642">
                  <c:v>752.52304000000004</c:v>
                </c:pt>
                <c:pt idx="2643">
                  <c:v>768.55434000000002</c:v>
                </c:pt>
                <c:pt idx="2644">
                  <c:v>766.53873999999996</c:v>
                </c:pt>
                <c:pt idx="2645">
                  <c:v>782.57003999999995</c:v>
                </c:pt>
                <c:pt idx="2646">
                  <c:v>780.55434000000002</c:v>
                </c:pt>
                <c:pt idx="2647">
                  <c:v>778.53873999999996</c:v>
                </c:pt>
                <c:pt idx="2648">
                  <c:v>796.58564000000001</c:v>
                </c:pt>
                <c:pt idx="2649">
                  <c:v>794.57003999999995</c:v>
                </c:pt>
                <c:pt idx="2650">
                  <c:v>792.55434000000002</c:v>
                </c:pt>
                <c:pt idx="2651">
                  <c:v>790.53873999999996</c:v>
                </c:pt>
                <c:pt idx="2652">
                  <c:v>790.53873999999996</c:v>
                </c:pt>
                <c:pt idx="2653">
                  <c:v>788.52304000000004</c:v>
                </c:pt>
                <c:pt idx="2654">
                  <c:v>810.60133999999994</c:v>
                </c:pt>
                <c:pt idx="2655">
                  <c:v>808.58564000000001</c:v>
                </c:pt>
                <c:pt idx="2656">
                  <c:v>824.61694</c:v>
                </c:pt>
                <c:pt idx="2657">
                  <c:v>822.60133999999994</c:v>
                </c:pt>
                <c:pt idx="2658">
                  <c:v>820.58564000000001</c:v>
                </c:pt>
                <c:pt idx="2659">
                  <c:v>818.57003999999995</c:v>
                </c:pt>
                <c:pt idx="2660">
                  <c:v>816.55434000000002</c:v>
                </c:pt>
                <c:pt idx="2661">
                  <c:v>814.53873999999996</c:v>
                </c:pt>
                <c:pt idx="2662">
                  <c:v>838.63264000000004</c:v>
                </c:pt>
                <c:pt idx="2663">
                  <c:v>852.64823999999999</c:v>
                </c:pt>
                <c:pt idx="2664">
                  <c:v>850.63264000000004</c:v>
                </c:pt>
                <c:pt idx="2665">
                  <c:v>848.61694</c:v>
                </c:pt>
                <c:pt idx="2666">
                  <c:v>844.58564000000001</c:v>
                </c:pt>
                <c:pt idx="2667">
                  <c:v>708.46043999999995</c:v>
                </c:pt>
                <c:pt idx="2668">
                  <c:v>722.47613999999999</c:v>
                </c:pt>
                <c:pt idx="2669">
                  <c:v>736.49173999999994</c:v>
                </c:pt>
                <c:pt idx="2670">
                  <c:v>734.47613999999999</c:v>
                </c:pt>
                <c:pt idx="2671">
                  <c:v>750.50743999999997</c:v>
                </c:pt>
                <c:pt idx="2672">
                  <c:v>748.49173999999994</c:v>
                </c:pt>
                <c:pt idx="2673">
                  <c:v>762.50743999999997</c:v>
                </c:pt>
                <c:pt idx="2674">
                  <c:v>778.53873999999996</c:v>
                </c:pt>
                <c:pt idx="2675">
                  <c:v>776.52304000000004</c:v>
                </c:pt>
                <c:pt idx="2676">
                  <c:v>774.50743999999997</c:v>
                </c:pt>
                <c:pt idx="2677">
                  <c:v>792.55434000000002</c:v>
                </c:pt>
                <c:pt idx="2678">
                  <c:v>790.53873999999996</c:v>
                </c:pt>
                <c:pt idx="2679">
                  <c:v>788.52304000000004</c:v>
                </c:pt>
                <c:pt idx="2680">
                  <c:v>786.50743999999997</c:v>
                </c:pt>
                <c:pt idx="2681">
                  <c:v>786.50743999999997</c:v>
                </c:pt>
                <c:pt idx="2682">
                  <c:v>784.49173999999994</c:v>
                </c:pt>
                <c:pt idx="2683">
                  <c:v>806.57003999999995</c:v>
                </c:pt>
                <c:pt idx="2684">
                  <c:v>804.55434000000002</c:v>
                </c:pt>
                <c:pt idx="2685">
                  <c:v>820.58564000000001</c:v>
                </c:pt>
                <c:pt idx="2686">
                  <c:v>818.57003999999995</c:v>
                </c:pt>
                <c:pt idx="2687">
                  <c:v>816.55434000000002</c:v>
                </c:pt>
                <c:pt idx="2688">
                  <c:v>814.53873999999996</c:v>
                </c:pt>
                <c:pt idx="2689">
                  <c:v>812.52304000000004</c:v>
                </c:pt>
                <c:pt idx="2690">
                  <c:v>810.50743999999997</c:v>
                </c:pt>
                <c:pt idx="2691">
                  <c:v>834.60133999999994</c:v>
                </c:pt>
                <c:pt idx="2692">
                  <c:v>848.61694</c:v>
                </c:pt>
                <c:pt idx="2693">
                  <c:v>846.60133999999994</c:v>
                </c:pt>
                <c:pt idx="2694">
                  <c:v>844.58564000000001</c:v>
                </c:pt>
                <c:pt idx="2695">
                  <c:v>840.55434000000002</c:v>
                </c:pt>
                <c:pt idx="2696">
                  <c:v>764.52304000000004</c:v>
                </c:pt>
                <c:pt idx="2697">
                  <c:v>804.64823999999999</c:v>
                </c:pt>
                <c:pt idx="2698">
                  <c:v>748.58564000000001</c:v>
                </c:pt>
                <c:pt idx="2699">
                  <c:v>734.57003999999995</c:v>
                </c:pt>
                <c:pt idx="2700">
                  <c:v>720.55434000000002</c:v>
                </c:pt>
                <c:pt idx="2701">
                  <c:v>832.67953999999997</c:v>
                </c:pt>
                <c:pt idx="2702">
                  <c:v>790.63264000000004</c:v>
                </c:pt>
                <c:pt idx="2703">
                  <c:v>734.57003999999995</c:v>
                </c:pt>
                <c:pt idx="2704">
                  <c:v>720.55434000000002</c:v>
                </c:pt>
                <c:pt idx="2705">
                  <c:v>706.53873999999996</c:v>
                </c:pt>
                <c:pt idx="2706">
                  <c:v>810.50743999999997</c:v>
                </c:pt>
                <c:pt idx="2707">
                  <c:v>764.52304000000004</c:v>
                </c:pt>
                <c:pt idx="2708">
                  <c:v>788.52304000000004</c:v>
                </c:pt>
                <c:pt idx="2709">
                  <c:v>740.52304000000004</c:v>
                </c:pt>
                <c:pt idx="2710">
                  <c:v>800.61694</c:v>
                </c:pt>
                <c:pt idx="2711">
                  <c:v>820.58564000000001</c:v>
                </c:pt>
                <c:pt idx="2712">
                  <c:v>796.58564000000001</c:v>
                </c:pt>
                <c:pt idx="2713">
                  <c:v>804.64823999999999</c:v>
                </c:pt>
                <c:pt idx="2714">
                  <c:v>748.58564000000001</c:v>
                </c:pt>
                <c:pt idx="2715">
                  <c:v>720.55434000000002</c:v>
                </c:pt>
                <c:pt idx="2716">
                  <c:v>706.53873999999996</c:v>
                </c:pt>
                <c:pt idx="2717">
                  <c:v>692.52304000000004</c:v>
                </c:pt>
                <c:pt idx="2718">
                  <c:v>776.61694</c:v>
                </c:pt>
                <c:pt idx="2719">
                  <c:v>762.60133999999994</c:v>
                </c:pt>
                <c:pt idx="2720">
                  <c:v>720.55434000000002</c:v>
                </c:pt>
                <c:pt idx="2721">
                  <c:v>706.53873999999996</c:v>
                </c:pt>
                <c:pt idx="2722">
                  <c:v>692.52304000000004</c:v>
                </c:pt>
                <c:pt idx="2723">
                  <c:v>678.50743999999997</c:v>
                </c:pt>
                <c:pt idx="2724">
                  <c:v>736.49173999999994</c:v>
                </c:pt>
                <c:pt idx="2725">
                  <c:v>740.52304000000004</c:v>
                </c:pt>
                <c:pt idx="2726">
                  <c:v>788.52304000000004</c:v>
                </c:pt>
                <c:pt idx="2727">
                  <c:v>764.52304000000004</c:v>
                </c:pt>
                <c:pt idx="2728">
                  <c:v>744.55434000000002</c:v>
                </c:pt>
                <c:pt idx="2729">
                  <c:v>716.52304000000004</c:v>
                </c:pt>
                <c:pt idx="2730">
                  <c:v>764.52304000000004</c:v>
                </c:pt>
                <c:pt idx="2731">
                  <c:v>766.53873999999996</c:v>
                </c:pt>
                <c:pt idx="2732">
                  <c:v>740.52304000000004</c:v>
                </c:pt>
                <c:pt idx="2733">
                  <c:v>716.52304000000004</c:v>
                </c:pt>
                <c:pt idx="2734">
                  <c:v>690.50743999999997</c:v>
                </c:pt>
                <c:pt idx="2735">
                  <c:v>796.58564000000001</c:v>
                </c:pt>
                <c:pt idx="2736">
                  <c:v>766.53873999999996</c:v>
                </c:pt>
                <c:pt idx="2737">
                  <c:v>770.57003999999995</c:v>
                </c:pt>
                <c:pt idx="2738">
                  <c:v>740.52304000000004</c:v>
                </c:pt>
                <c:pt idx="2739">
                  <c:v>718.53873999999996</c:v>
                </c:pt>
                <c:pt idx="2740">
                  <c:v>720.55434000000002</c:v>
                </c:pt>
                <c:pt idx="2741">
                  <c:v>692.52304000000004</c:v>
                </c:pt>
                <c:pt idx="2742">
                  <c:v>664.49173999999994</c:v>
                </c:pt>
                <c:pt idx="2743">
                  <c:v>712.49173999999994</c:v>
                </c:pt>
                <c:pt idx="2744">
                  <c:v>716.52304000000004</c:v>
                </c:pt>
                <c:pt idx="2745">
                  <c:v>778.53873999999996</c:v>
                </c:pt>
                <c:pt idx="2746">
                  <c:v>732.55434000000002</c:v>
                </c:pt>
                <c:pt idx="2747">
                  <c:v>734.57003999999995</c:v>
                </c:pt>
                <c:pt idx="2748">
                  <c:v>720.55434000000002</c:v>
                </c:pt>
                <c:pt idx="2749">
                  <c:v>692.52304000000004</c:v>
                </c:pt>
                <c:pt idx="2750">
                  <c:v>664.49173999999994</c:v>
                </c:pt>
                <c:pt idx="2751">
                  <c:v>762.50743999999997</c:v>
                </c:pt>
                <c:pt idx="2752">
                  <c:v>738.50743999999997</c:v>
                </c:pt>
                <c:pt idx="2753">
                  <c:v>710.47613999999999</c:v>
                </c:pt>
                <c:pt idx="2754">
                  <c:v>714.50743999999997</c:v>
                </c:pt>
                <c:pt idx="2755">
                  <c:v>716.52304000000004</c:v>
                </c:pt>
                <c:pt idx="2756">
                  <c:v>738.50743999999997</c:v>
                </c:pt>
                <c:pt idx="2757">
                  <c:v>742.53873999999996</c:v>
                </c:pt>
                <c:pt idx="2758">
                  <c:v>712.49173999999994</c:v>
                </c:pt>
                <c:pt idx="2759">
                  <c:v>714.50743999999997</c:v>
                </c:pt>
                <c:pt idx="2760">
                  <c:v>720.55434000000002</c:v>
                </c:pt>
                <c:pt idx="2761">
                  <c:v>704.52304000000004</c:v>
                </c:pt>
                <c:pt idx="2762">
                  <c:v>706.53873999999996</c:v>
                </c:pt>
                <c:pt idx="2763">
                  <c:v>690.50743999999997</c:v>
                </c:pt>
                <c:pt idx="2764">
                  <c:v>678.50743999999997</c:v>
                </c:pt>
                <c:pt idx="2765">
                  <c:v>748.58564000000001</c:v>
                </c:pt>
                <c:pt idx="2766">
                  <c:v>720.55434000000002</c:v>
                </c:pt>
                <c:pt idx="2767">
                  <c:v>702.50743999999997</c:v>
                </c:pt>
                <c:pt idx="2768">
                  <c:v>706.53873999999996</c:v>
                </c:pt>
                <c:pt idx="2769">
                  <c:v>692.52304000000004</c:v>
                </c:pt>
                <c:pt idx="2770">
                  <c:v>676.49173999999994</c:v>
                </c:pt>
                <c:pt idx="2771">
                  <c:v>678.50743999999997</c:v>
                </c:pt>
                <c:pt idx="2772">
                  <c:v>636.46043999999995</c:v>
                </c:pt>
                <c:pt idx="2773">
                  <c:v>632.42913999999996</c:v>
                </c:pt>
                <c:pt idx="2774">
                  <c:v>736.49173999999994</c:v>
                </c:pt>
                <c:pt idx="2775">
                  <c:v>748.58564000000001</c:v>
                </c:pt>
                <c:pt idx="2776">
                  <c:v>710.47613999999999</c:v>
                </c:pt>
                <c:pt idx="2777">
                  <c:v>712.49173999999994</c:v>
                </c:pt>
                <c:pt idx="2778">
                  <c:v>720.55434000000002</c:v>
                </c:pt>
                <c:pt idx="2779">
                  <c:v>684.46043999999995</c:v>
                </c:pt>
                <c:pt idx="2780">
                  <c:v>686.47613999999999</c:v>
                </c:pt>
                <c:pt idx="2781">
                  <c:v>688.49173999999994</c:v>
                </c:pt>
                <c:pt idx="2782">
                  <c:v>690.50743999999997</c:v>
                </c:pt>
                <c:pt idx="2783">
                  <c:v>692.52304000000004</c:v>
                </c:pt>
                <c:pt idx="2784">
                  <c:v>662.47613999999999</c:v>
                </c:pt>
                <c:pt idx="2785">
                  <c:v>650.47613999999999</c:v>
                </c:pt>
                <c:pt idx="2786">
                  <c:v>608.42913999999996</c:v>
                </c:pt>
                <c:pt idx="2787">
                  <c:v>720.55434000000002</c:v>
                </c:pt>
                <c:pt idx="2788">
                  <c:v>706.53873999999996</c:v>
                </c:pt>
                <c:pt idx="2789">
                  <c:v>692.52304000000004</c:v>
                </c:pt>
                <c:pt idx="2790">
                  <c:v>664.49173999999994</c:v>
                </c:pt>
                <c:pt idx="2791">
                  <c:v>636.46043999999995</c:v>
                </c:pt>
                <c:pt idx="2792">
                  <c:v>708.46043999999995</c:v>
                </c:pt>
                <c:pt idx="2793">
                  <c:v>720.55434000000002</c:v>
                </c:pt>
                <c:pt idx="2794">
                  <c:v>692.52304000000004</c:v>
                </c:pt>
                <c:pt idx="2795">
                  <c:v>662.47613999999999</c:v>
                </c:pt>
                <c:pt idx="2796">
                  <c:v>664.49173999999994</c:v>
                </c:pt>
                <c:pt idx="2797">
                  <c:v>636.46043999999995</c:v>
                </c:pt>
                <c:pt idx="2798">
                  <c:v>1004.76834</c:v>
                </c:pt>
                <c:pt idx="2799">
                  <c:v>790.53873999999996</c:v>
                </c:pt>
                <c:pt idx="2800">
                  <c:v>732.55434000000002</c:v>
                </c:pt>
                <c:pt idx="2801">
                  <c:v>704.52304000000004</c:v>
                </c:pt>
                <c:pt idx="2802">
                  <c:v>676.49173999999994</c:v>
                </c:pt>
                <c:pt idx="2803">
                  <c:v>690.50743999999997</c:v>
                </c:pt>
                <c:pt idx="2804">
                  <c:v>716.52304000000004</c:v>
                </c:pt>
                <c:pt idx="2805">
                  <c:v>744.55434000000002</c:v>
                </c:pt>
                <c:pt idx="2806">
                  <c:v>636.46043999999995</c:v>
                </c:pt>
                <c:pt idx="2807">
                  <c:v>840.55434000000002</c:v>
                </c:pt>
                <c:pt idx="2808">
                  <c:v>608.42913999999996</c:v>
                </c:pt>
                <c:pt idx="2809">
                  <c:v>664.49173999999994</c:v>
                </c:pt>
                <c:pt idx="2810">
                  <c:v>650.47613999999999</c:v>
                </c:pt>
                <c:pt idx="2811">
                  <c:v>692.52304000000004</c:v>
                </c:pt>
                <c:pt idx="2812">
                  <c:v>752.55944</c:v>
                </c:pt>
                <c:pt idx="2813">
                  <c:v>752.55944</c:v>
                </c:pt>
                <c:pt idx="2814">
                  <c:v>752.55944</c:v>
                </c:pt>
                <c:pt idx="2815">
                  <c:v>734.60633999999993</c:v>
                </c:pt>
                <c:pt idx="2816">
                  <c:v>734.60633999999993</c:v>
                </c:pt>
                <c:pt idx="2817">
                  <c:v>762.63764000000003</c:v>
                </c:pt>
                <c:pt idx="2818">
                  <c:v>762.63764000000003</c:v>
                </c:pt>
                <c:pt idx="2819">
                  <c:v>790.66894000000002</c:v>
                </c:pt>
                <c:pt idx="2820">
                  <c:v>704.55944</c:v>
                </c:pt>
                <c:pt idx="2821">
                  <c:v>726.54373999999996</c:v>
                </c:pt>
                <c:pt idx="2822">
                  <c:v>750.54373999999996</c:v>
                </c:pt>
                <c:pt idx="2823">
                  <c:v>622.48113999999998</c:v>
                </c:pt>
                <c:pt idx="2824">
                  <c:v>636.49684000000002</c:v>
                </c:pt>
                <c:pt idx="2825">
                  <c:v>650.51243999999997</c:v>
                </c:pt>
                <c:pt idx="2826">
                  <c:v>648.49684000000002</c:v>
                </c:pt>
                <c:pt idx="2827">
                  <c:v>664.52814000000001</c:v>
                </c:pt>
                <c:pt idx="2828">
                  <c:v>662.51243999999997</c:v>
                </c:pt>
                <c:pt idx="2829">
                  <c:v>676.52814000000001</c:v>
                </c:pt>
                <c:pt idx="2830">
                  <c:v>690.54373999999996</c:v>
                </c:pt>
                <c:pt idx="2831">
                  <c:v>688.52814000000001</c:v>
                </c:pt>
                <c:pt idx="2832">
                  <c:v>698.51243999999997</c:v>
                </c:pt>
                <c:pt idx="2833">
                  <c:v>718.57503999999994</c:v>
                </c:pt>
                <c:pt idx="2834">
                  <c:v>732.59073999999998</c:v>
                </c:pt>
                <c:pt idx="2835">
                  <c:v>730.57503999999994</c:v>
                </c:pt>
                <c:pt idx="2836">
                  <c:v>748.62203999999997</c:v>
                </c:pt>
                <c:pt idx="2837">
                  <c:v>760.62203999999997</c:v>
                </c:pt>
                <c:pt idx="2838">
                  <c:v>758.60633999999993</c:v>
                </c:pt>
                <c:pt idx="2839">
                  <c:v>754.57503999999994</c:v>
                </c:pt>
                <c:pt idx="2840">
                  <c:v>650.51243999999997</c:v>
                </c:pt>
                <c:pt idx="2841">
                  <c:v>664.52814000000001</c:v>
                </c:pt>
                <c:pt idx="2842">
                  <c:v>678.54373999999996</c:v>
                </c:pt>
                <c:pt idx="2843">
                  <c:v>676.52814000000001</c:v>
                </c:pt>
                <c:pt idx="2844">
                  <c:v>692.55944</c:v>
                </c:pt>
                <c:pt idx="2845">
                  <c:v>690.54373999999996</c:v>
                </c:pt>
                <c:pt idx="2846">
                  <c:v>720.59073999999998</c:v>
                </c:pt>
                <c:pt idx="2847">
                  <c:v>718.57503999999994</c:v>
                </c:pt>
                <c:pt idx="2848">
                  <c:v>716.55944</c:v>
                </c:pt>
                <c:pt idx="2849">
                  <c:v>732.59073999999998</c:v>
                </c:pt>
                <c:pt idx="2850">
                  <c:v>730.57503999999994</c:v>
                </c:pt>
                <c:pt idx="2851">
                  <c:v>728.55944</c:v>
                </c:pt>
                <c:pt idx="2852">
                  <c:v>728.55944</c:v>
                </c:pt>
                <c:pt idx="2853">
                  <c:v>726.54373999999996</c:v>
                </c:pt>
                <c:pt idx="2854">
                  <c:v>748.62203999999997</c:v>
                </c:pt>
                <c:pt idx="2855">
                  <c:v>746.60633999999993</c:v>
                </c:pt>
                <c:pt idx="2856">
                  <c:v>760.62203999999997</c:v>
                </c:pt>
                <c:pt idx="2857">
                  <c:v>758.60633999999993</c:v>
                </c:pt>
                <c:pt idx="2858">
                  <c:v>756.59073999999998</c:v>
                </c:pt>
                <c:pt idx="2859">
                  <c:v>776.65333999999996</c:v>
                </c:pt>
                <c:pt idx="2860">
                  <c:v>788.65333999999996</c:v>
                </c:pt>
                <c:pt idx="2861">
                  <c:v>786.63764000000003</c:v>
                </c:pt>
                <c:pt idx="2862">
                  <c:v>782.60633999999993</c:v>
                </c:pt>
                <c:pt idx="2863">
                  <c:v>678.54373999999996</c:v>
                </c:pt>
                <c:pt idx="2864">
                  <c:v>692.55944</c:v>
                </c:pt>
                <c:pt idx="2865">
                  <c:v>706.57503999999994</c:v>
                </c:pt>
                <c:pt idx="2866">
                  <c:v>704.55944</c:v>
                </c:pt>
                <c:pt idx="2867">
                  <c:v>720.59073999999998</c:v>
                </c:pt>
                <c:pt idx="2868">
                  <c:v>718.57503999999994</c:v>
                </c:pt>
                <c:pt idx="2869">
                  <c:v>732.59073999999998</c:v>
                </c:pt>
                <c:pt idx="2870">
                  <c:v>748.62203999999997</c:v>
                </c:pt>
                <c:pt idx="2871">
                  <c:v>746.60633999999993</c:v>
                </c:pt>
                <c:pt idx="2872">
                  <c:v>744.59073999999998</c:v>
                </c:pt>
                <c:pt idx="2873">
                  <c:v>762.63764000000003</c:v>
                </c:pt>
                <c:pt idx="2874">
                  <c:v>760.62203999999997</c:v>
                </c:pt>
                <c:pt idx="2875">
                  <c:v>758.60633999999993</c:v>
                </c:pt>
                <c:pt idx="2876">
                  <c:v>756.59073999999998</c:v>
                </c:pt>
                <c:pt idx="2877">
                  <c:v>756.59073999999998</c:v>
                </c:pt>
                <c:pt idx="2878">
                  <c:v>754.57503999999994</c:v>
                </c:pt>
                <c:pt idx="2879">
                  <c:v>776.65333999999996</c:v>
                </c:pt>
                <c:pt idx="2880">
                  <c:v>774.63764000000003</c:v>
                </c:pt>
                <c:pt idx="2881">
                  <c:v>790.66894000000002</c:v>
                </c:pt>
                <c:pt idx="2882">
                  <c:v>788.65333999999996</c:v>
                </c:pt>
                <c:pt idx="2883">
                  <c:v>786.63764000000003</c:v>
                </c:pt>
                <c:pt idx="2884">
                  <c:v>784.62203999999997</c:v>
                </c:pt>
                <c:pt idx="2885">
                  <c:v>782.60633999999993</c:v>
                </c:pt>
                <c:pt idx="2886">
                  <c:v>780.59073999999998</c:v>
                </c:pt>
                <c:pt idx="2887">
                  <c:v>804.68463999999994</c:v>
                </c:pt>
                <c:pt idx="2888">
                  <c:v>816.68463999999994</c:v>
                </c:pt>
                <c:pt idx="2889">
                  <c:v>814.66894000000002</c:v>
                </c:pt>
                <c:pt idx="2890">
                  <c:v>810.63764000000003</c:v>
                </c:pt>
                <c:pt idx="2891">
                  <c:v>806.60633999999993</c:v>
                </c:pt>
                <c:pt idx="2892">
                  <c:v>818.70024000000001</c:v>
                </c:pt>
                <c:pt idx="2893">
                  <c:v>734.60633999999993</c:v>
                </c:pt>
                <c:pt idx="2894">
                  <c:v>754.57503999999994</c:v>
                </c:pt>
                <c:pt idx="2895">
                  <c:v>704.55944</c:v>
                </c:pt>
                <c:pt idx="2896">
                  <c:v>706.57503999999994</c:v>
                </c:pt>
                <c:pt idx="2897">
                  <c:v>724.52814000000001</c:v>
                </c:pt>
                <c:pt idx="2898">
                  <c:v>728.55944</c:v>
                </c:pt>
                <c:pt idx="2899">
                  <c:v>720.59073999999998</c:v>
                </c:pt>
                <c:pt idx="2900">
                  <c:v>700.52814000000001</c:v>
                </c:pt>
                <c:pt idx="2901">
                  <c:v>700.52814000000001</c:v>
                </c:pt>
                <c:pt idx="2902">
                  <c:v>702.54373999999996</c:v>
                </c:pt>
                <c:pt idx="2903">
                  <c:v>706.57503999999994</c:v>
                </c:pt>
                <c:pt idx="2904">
                  <c:v>692.55944</c:v>
                </c:pt>
                <c:pt idx="2905">
                  <c:v>678.54373999999996</c:v>
                </c:pt>
                <c:pt idx="2906">
                  <c:v>778.57503999999994</c:v>
                </c:pt>
                <c:pt idx="2907">
                  <c:v>650.51243999999997</c:v>
                </c:pt>
                <c:pt idx="2908">
                  <c:v>748.52814000000001</c:v>
                </c:pt>
                <c:pt idx="2909">
                  <c:v>752.55944</c:v>
                </c:pt>
                <c:pt idx="2910">
                  <c:v>730.57503999999994</c:v>
                </c:pt>
                <c:pt idx="2911">
                  <c:v>776.55944</c:v>
                </c:pt>
                <c:pt idx="2912">
                  <c:v>774.54373999999996</c:v>
                </c:pt>
                <c:pt idx="2913">
                  <c:v>620.46554000000003</c:v>
                </c:pt>
                <c:pt idx="2914">
                  <c:v>634.48113999999998</c:v>
                </c:pt>
                <c:pt idx="2915">
                  <c:v>648.49684000000002</c:v>
                </c:pt>
                <c:pt idx="2916">
                  <c:v>646.48113999999998</c:v>
                </c:pt>
                <c:pt idx="2917">
                  <c:v>662.51243999999997</c:v>
                </c:pt>
                <c:pt idx="2918">
                  <c:v>660.49684000000002</c:v>
                </c:pt>
                <c:pt idx="2919">
                  <c:v>676.52814000000001</c:v>
                </c:pt>
                <c:pt idx="2920">
                  <c:v>674.51243999999997</c:v>
                </c:pt>
                <c:pt idx="2921">
                  <c:v>690.54373999999996</c:v>
                </c:pt>
                <c:pt idx="2922">
                  <c:v>688.52814000000001</c:v>
                </c:pt>
                <c:pt idx="2923">
                  <c:v>686.51243999999997</c:v>
                </c:pt>
                <c:pt idx="2924">
                  <c:v>704.55944</c:v>
                </c:pt>
                <c:pt idx="2925">
                  <c:v>698.51243999999997</c:v>
                </c:pt>
                <c:pt idx="2926">
                  <c:v>698.51243999999997</c:v>
                </c:pt>
                <c:pt idx="2927">
                  <c:v>696.49684000000002</c:v>
                </c:pt>
                <c:pt idx="2928">
                  <c:v>718.57503999999994</c:v>
                </c:pt>
                <c:pt idx="2929">
                  <c:v>716.55944</c:v>
                </c:pt>
                <c:pt idx="2930">
                  <c:v>732.59073999999998</c:v>
                </c:pt>
                <c:pt idx="2931">
                  <c:v>730.57503999999994</c:v>
                </c:pt>
                <c:pt idx="2932">
                  <c:v>728.55944</c:v>
                </c:pt>
                <c:pt idx="2933">
                  <c:v>726.54373999999996</c:v>
                </c:pt>
                <c:pt idx="2934">
                  <c:v>722.51243999999997</c:v>
                </c:pt>
                <c:pt idx="2935">
                  <c:v>746.60633999999993</c:v>
                </c:pt>
                <c:pt idx="2936">
                  <c:v>760.62203999999997</c:v>
                </c:pt>
                <c:pt idx="2937">
                  <c:v>758.60633999999993</c:v>
                </c:pt>
                <c:pt idx="2938">
                  <c:v>756.59073999999998</c:v>
                </c:pt>
                <c:pt idx="2939">
                  <c:v>752.55944</c:v>
                </c:pt>
                <c:pt idx="2940">
                  <c:v>648.49684000000002</c:v>
                </c:pt>
                <c:pt idx="2941">
                  <c:v>662.51243999999997</c:v>
                </c:pt>
                <c:pt idx="2942">
                  <c:v>676.52814000000001</c:v>
                </c:pt>
                <c:pt idx="2943">
                  <c:v>674.51243999999997</c:v>
                </c:pt>
                <c:pt idx="2944">
                  <c:v>690.54373999999996</c:v>
                </c:pt>
                <c:pt idx="2945">
                  <c:v>688.52814000000001</c:v>
                </c:pt>
                <c:pt idx="2946">
                  <c:v>704.55944</c:v>
                </c:pt>
                <c:pt idx="2947">
                  <c:v>702.54373999999996</c:v>
                </c:pt>
                <c:pt idx="2948">
                  <c:v>718.57503999999994</c:v>
                </c:pt>
                <c:pt idx="2949">
                  <c:v>716.55944</c:v>
                </c:pt>
                <c:pt idx="2950">
                  <c:v>714.54373999999996</c:v>
                </c:pt>
                <c:pt idx="2951">
                  <c:v>732.59073999999998</c:v>
                </c:pt>
                <c:pt idx="2952">
                  <c:v>728.55944</c:v>
                </c:pt>
                <c:pt idx="2953">
                  <c:v>726.54373999999996</c:v>
                </c:pt>
                <c:pt idx="2954">
                  <c:v>726.54373999999996</c:v>
                </c:pt>
                <c:pt idx="2955">
                  <c:v>724.52814000000001</c:v>
                </c:pt>
                <c:pt idx="2956">
                  <c:v>746.60633999999993</c:v>
                </c:pt>
                <c:pt idx="2957">
                  <c:v>744.59073999999998</c:v>
                </c:pt>
                <c:pt idx="2958">
                  <c:v>760.62203999999997</c:v>
                </c:pt>
                <c:pt idx="2959">
                  <c:v>758.60633999999993</c:v>
                </c:pt>
                <c:pt idx="2960">
                  <c:v>756.59073999999998</c:v>
                </c:pt>
                <c:pt idx="2961">
                  <c:v>754.57503999999994</c:v>
                </c:pt>
                <c:pt idx="2962">
                  <c:v>750.54373999999996</c:v>
                </c:pt>
                <c:pt idx="2963">
                  <c:v>774.63764000000003</c:v>
                </c:pt>
                <c:pt idx="2964">
                  <c:v>788.65333999999996</c:v>
                </c:pt>
                <c:pt idx="2965">
                  <c:v>786.63764000000003</c:v>
                </c:pt>
                <c:pt idx="2966">
                  <c:v>784.62203999999997</c:v>
                </c:pt>
                <c:pt idx="2967">
                  <c:v>780.59073999999998</c:v>
                </c:pt>
                <c:pt idx="2968">
                  <c:v>676.52814000000001</c:v>
                </c:pt>
                <c:pt idx="2969">
                  <c:v>690.54373999999996</c:v>
                </c:pt>
                <c:pt idx="2970">
                  <c:v>704.55944</c:v>
                </c:pt>
                <c:pt idx="2971">
                  <c:v>702.54373999999996</c:v>
                </c:pt>
                <c:pt idx="2972">
                  <c:v>718.57503999999994</c:v>
                </c:pt>
                <c:pt idx="2973">
                  <c:v>716.55944</c:v>
                </c:pt>
                <c:pt idx="2974">
                  <c:v>732.59073999999998</c:v>
                </c:pt>
                <c:pt idx="2975">
                  <c:v>730.57503999999994</c:v>
                </c:pt>
                <c:pt idx="2976">
                  <c:v>746.60633999999993</c:v>
                </c:pt>
                <c:pt idx="2977">
                  <c:v>744.59073999999998</c:v>
                </c:pt>
                <c:pt idx="2978">
                  <c:v>742.57503999999994</c:v>
                </c:pt>
                <c:pt idx="2979">
                  <c:v>760.62203999999997</c:v>
                </c:pt>
                <c:pt idx="2980">
                  <c:v>758.60633999999993</c:v>
                </c:pt>
                <c:pt idx="2981">
                  <c:v>756.59073999999998</c:v>
                </c:pt>
                <c:pt idx="2982">
                  <c:v>754.57503999999994</c:v>
                </c:pt>
                <c:pt idx="2983">
                  <c:v>754.57503999999994</c:v>
                </c:pt>
                <c:pt idx="2984">
                  <c:v>752.55944</c:v>
                </c:pt>
                <c:pt idx="2985">
                  <c:v>774.63764000000003</c:v>
                </c:pt>
                <c:pt idx="2986">
                  <c:v>772.62203999999997</c:v>
                </c:pt>
                <c:pt idx="2987">
                  <c:v>788.65333999999996</c:v>
                </c:pt>
                <c:pt idx="2988">
                  <c:v>786.63764000000003</c:v>
                </c:pt>
                <c:pt idx="2989">
                  <c:v>784.62203999999997</c:v>
                </c:pt>
                <c:pt idx="2990">
                  <c:v>782.60633999999993</c:v>
                </c:pt>
                <c:pt idx="2991">
                  <c:v>780.59073999999998</c:v>
                </c:pt>
                <c:pt idx="2992">
                  <c:v>778.57503999999994</c:v>
                </c:pt>
                <c:pt idx="2993">
                  <c:v>802.66894000000002</c:v>
                </c:pt>
                <c:pt idx="2994">
                  <c:v>816.68463999999994</c:v>
                </c:pt>
                <c:pt idx="2995">
                  <c:v>814.66894000000002</c:v>
                </c:pt>
                <c:pt idx="2996">
                  <c:v>812.65333999999996</c:v>
                </c:pt>
                <c:pt idx="2997">
                  <c:v>808.62203999999997</c:v>
                </c:pt>
                <c:pt idx="2998">
                  <c:v>804.59073999999998</c:v>
                </c:pt>
                <c:pt idx="2999">
                  <c:v>724.52814000000001</c:v>
                </c:pt>
                <c:pt idx="3000">
                  <c:v>700.52814000000001</c:v>
                </c:pt>
                <c:pt idx="3001">
                  <c:v>702.54373999999996</c:v>
                </c:pt>
                <c:pt idx="3002">
                  <c:v>648.49684000000002</c:v>
                </c:pt>
                <c:pt idx="3003">
                  <c:v>730.51753999999994</c:v>
                </c:pt>
                <c:pt idx="3004">
                  <c:v>758.54884000000004</c:v>
                </c:pt>
                <c:pt idx="3005">
                  <c:v>684.53323999999998</c:v>
                </c:pt>
                <c:pt idx="3006">
                  <c:v>732.53323999999998</c:v>
                </c:pt>
                <c:pt idx="3007">
                  <c:v>760.56453999999997</c:v>
                </c:pt>
                <c:pt idx="3008">
                  <c:v>792.68463999999994</c:v>
                </c:pt>
                <c:pt idx="3009">
                  <c:v>482.32463999999999</c:v>
                </c:pt>
                <c:pt idx="3010">
                  <c:v>454.29334</c:v>
                </c:pt>
                <c:pt idx="3011">
                  <c:v>426.26204000000001</c:v>
                </c:pt>
                <c:pt idx="3012">
                  <c:v>480.30903999999998</c:v>
                </c:pt>
                <c:pt idx="3013">
                  <c:v>398.23073999999997</c:v>
                </c:pt>
                <c:pt idx="3014">
                  <c:v>412.24644000000001</c:v>
                </c:pt>
                <c:pt idx="3015">
                  <c:v>466.29334</c:v>
                </c:pt>
                <c:pt idx="3016">
                  <c:v>502.29334</c:v>
                </c:pt>
                <c:pt idx="3017">
                  <c:v>452.27773999999999</c:v>
                </c:pt>
                <c:pt idx="3018">
                  <c:v>478.29334</c:v>
                </c:pt>
                <c:pt idx="3019">
                  <c:v>510.35593999999998</c:v>
                </c:pt>
                <c:pt idx="3020">
                  <c:v>526.29333999999994</c:v>
                </c:pt>
                <c:pt idx="3021">
                  <c:v>530.32463999999993</c:v>
                </c:pt>
                <c:pt idx="3022">
                  <c:v>438.26204000000001</c:v>
                </c:pt>
                <c:pt idx="3023">
                  <c:v>464.27773999999999</c:v>
                </c:pt>
                <c:pt idx="3024">
                  <c:v>476.27773999999999</c:v>
                </c:pt>
                <c:pt idx="3025">
                  <c:v>474.26204000000001</c:v>
                </c:pt>
                <c:pt idx="3026">
                  <c:v>494.32463999999999</c:v>
                </c:pt>
                <c:pt idx="3027">
                  <c:v>508.34033999999997</c:v>
                </c:pt>
                <c:pt idx="3028">
                  <c:v>506.32463999999999</c:v>
                </c:pt>
                <c:pt idx="3029">
                  <c:v>504.30903999999998</c:v>
                </c:pt>
                <c:pt idx="3030">
                  <c:v>536.37163999999996</c:v>
                </c:pt>
                <c:pt idx="3031">
                  <c:v>534.35594000000003</c:v>
                </c:pt>
                <c:pt idx="3032">
                  <c:v>538.38724000000002</c:v>
                </c:pt>
                <c:pt idx="3033">
                  <c:v>524.37163999999996</c:v>
                </c:pt>
                <c:pt idx="3034">
                  <c:v>500.27773999999999</c:v>
                </c:pt>
                <c:pt idx="3035">
                  <c:v>496.34033999999997</c:v>
                </c:pt>
                <c:pt idx="3036">
                  <c:v>476.27773999999999</c:v>
                </c:pt>
                <c:pt idx="3037">
                  <c:v>468.30903999999998</c:v>
                </c:pt>
                <c:pt idx="3038">
                  <c:v>440.27773999999999</c:v>
                </c:pt>
                <c:pt idx="3039">
                  <c:v>424.24644000000001</c:v>
                </c:pt>
                <c:pt idx="3040">
                  <c:v>426.26204000000001</c:v>
                </c:pt>
                <c:pt idx="3041">
                  <c:v>424.24644000000001</c:v>
                </c:pt>
                <c:pt idx="3042">
                  <c:v>440.27773999999999</c:v>
                </c:pt>
                <c:pt idx="3043">
                  <c:v>454.29334</c:v>
                </c:pt>
                <c:pt idx="3044">
                  <c:v>452.27773999999999</c:v>
                </c:pt>
                <c:pt idx="3045">
                  <c:v>482.32463999999999</c:v>
                </c:pt>
                <c:pt idx="3046">
                  <c:v>480.30903999999998</c:v>
                </c:pt>
                <c:pt idx="3047">
                  <c:v>480.30903999999998</c:v>
                </c:pt>
                <c:pt idx="3048">
                  <c:v>478.29334</c:v>
                </c:pt>
                <c:pt idx="3049">
                  <c:v>476.27773999999999</c:v>
                </c:pt>
                <c:pt idx="3050">
                  <c:v>476.27773999999999</c:v>
                </c:pt>
                <c:pt idx="3051">
                  <c:v>474.26204000000001</c:v>
                </c:pt>
                <c:pt idx="3052">
                  <c:v>510.35593999999998</c:v>
                </c:pt>
                <c:pt idx="3053">
                  <c:v>508.34033999999997</c:v>
                </c:pt>
                <c:pt idx="3054">
                  <c:v>506.32463999999999</c:v>
                </c:pt>
                <c:pt idx="3055">
                  <c:v>504.30903999999998</c:v>
                </c:pt>
                <c:pt idx="3056">
                  <c:v>504.30903999999998</c:v>
                </c:pt>
                <c:pt idx="3057">
                  <c:v>504.30903999999998</c:v>
                </c:pt>
                <c:pt idx="3058">
                  <c:v>502.29334</c:v>
                </c:pt>
                <c:pt idx="3059">
                  <c:v>502.29334</c:v>
                </c:pt>
                <c:pt idx="3060">
                  <c:v>500.27773999999999</c:v>
                </c:pt>
                <c:pt idx="3061">
                  <c:v>538.38724000000002</c:v>
                </c:pt>
                <c:pt idx="3062">
                  <c:v>536.37163999999996</c:v>
                </c:pt>
                <c:pt idx="3063">
                  <c:v>534.35594000000003</c:v>
                </c:pt>
                <c:pt idx="3064">
                  <c:v>530.32463999999993</c:v>
                </c:pt>
                <c:pt idx="3065">
                  <c:v>528.30903999999998</c:v>
                </c:pt>
                <c:pt idx="3066">
                  <c:v>528.30903999999998</c:v>
                </c:pt>
                <c:pt idx="3067">
                  <c:v>526.29333999999994</c:v>
                </c:pt>
                <c:pt idx="3068">
                  <c:v>566.41854000000001</c:v>
                </c:pt>
                <c:pt idx="3069">
                  <c:v>564.40293999999994</c:v>
                </c:pt>
                <c:pt idx="3070">
                  <c:v>554.32463999999993</c:v>
                </c:pt>
                <c:pt idx="3071">
                  <c:v>480.30903999999998</c:v>
                </c:pt>
                <c:pt idx="3072">
                  <c:v>504.30903999999998</c:v>
                </c:pt>
                <c:pt idx="3073">
                  <c:v>504.30903999999998</c:v>
                </c:pt>
                <c:pt idx="3074">
                  <c:v>502.29334</c:v>
                </c:pt>
                <c:pt idx="3075">
                  <c:v>536.37163999999996</c:v>
                </c:pt>
                <c:pt idx="3076">
                  <c:v>528.30903999999998</c:v>
                </c:pt>
                <c:pt idx="3077">
                  <c:v>528.30903999999998</c:v>
                </c:pt>
                <c:pt idx="3078">
                  <c:v>566.41854000000001</c:v>
                </c:pt>
                <c:pt idx="3079">
                  <c:v>564.40293999999994</c:v>
                </c:pt>
                <c:pt idx="3080">
                  <c:v>554.32463999999993</c:v>
                </c:pt>
                <c:pt idx="3081">
                  <c:v>488.31414000000001</c:v>
                </c:pt>
                <c:pt idx="3082">
                  <c:v>440.31414000000001</c:v>
                </c:pt>
                <c:pt idx="3083">
                  <c:v>468.34544</c:v>
                </c:pt>
                <c:pt idx="3084">
                  <c:v>466.32974000000002</c:v>
                </c:pt>
                <c:pt idx="3085">
                  <c:v>496.37673999999998</c:v>
                </c:pt>
                <c:pt idx="3086">
                  <c:v>573.30403999999999</c:v>
                </c:pt>
                <c:pt idx="3087">
                  <c:v>601.33533999999997</c:v>
                </c:pt>
                <c:pt idx="3088">
                  <c:v>440.27773999999999</c:v>
                </c:pt>
                <c:pt idx="3089">
                  <c:v>442.29334</c:v>
                </c:pt>
                <c:pt idx="3090">
                  <c:v>454.29334</c:v>
                </c:pt>
                <c:pt idx="3091">
                  <c:v>456.30903999999998</c:v>
                </c:pt>
                <c:pt idx="3092">
                  <c:v>454.29334</c:v>
                </c:pt>
                <c:pt idx="3093">
                  <c:v>456.30903999999998</c:v>
                </c:pt>
                <c:pt idx="3094">
                  <c:v>470.32463999999999</c:v>
                </c:pt>
                <c:pt idx="3095">
                  <c:v>470.32463999999999</c:v>
                </c:pt>
                <c:pt idx="3096">
                  <c:v>470.32463999999999</c:v>
                </c:pt>
                <c:pt idx="3097">
                  <c:v>468.30903999999998</c:v>
                </c:pt>
                <c:pt idx="3098">
                  <c:v>468.30903999999998</c:v>
                </c:pt>
                <c:pt idx="3099">
                  <c:v>482.32463999999999</c:v>
                </c:pt>
                <c:pt idx="3100">
                  <c:v>496.34033999999997</c:v>
                </c:pt>
                <c:pt idx="3101">
                  <c:v>498.35593999999998</c:v>
                </c:pt>
                <c:pt idx="3102">
                  <c:v>512.37164000000007</c:v>
                </c:pt>
                <c:pt idx="3103">
                  <c:v>526.38724000000002</c:v>
                </c:pt>
                <c:pt idx="3104">
                  <c:v>540.40293999999994</c:v>
                </c:pt>
                <c:pt idx="3105">
                  <c:v>554.41854000000001</c:v>
                </c:pt>
                <c:pt idx="3106">
                  <c:v>566.41854000000001</c:v>
                </c:pt>
                <c:pt idx="3107">
                  <c:v>568.43423999999993</c:v>
                </c:pt>
                <c:pt idx="3108">
                  <c:v>582.44983999999999</c:v>
                </c:pt>
                <c:pt idx="3109">
                  <c:v>580.43423999999993</c:v>
                </c:pt>
                <c:pt idx="3110">
                  <c:v>594.44983999999999</c:v>
                </c:pt>
                <c:pt idx="3111">
                  <c:v>606.44983999999999</c:v>
                </c:pt>
                <c:pt idx="3112">
                  <c:v>606.44983999999999</c:v>
                </c:pt>
                <c:pt idx="3113">
                  <c:v>608.46554000000003</c:v>
                </c:pt>
                <c:pt idx="3114">
                  <c:v>622.48113999999998</c:v>
                </c:pt>
                <c:pt idx="3115">
                  <c:v>636.49684000000002</c:v>
                </c:pt>
                <c:pt idx="3116">
                  <c:v>634.48113999999998</c:v>
                </c:pt>
                <c:pt idx="3117">
                  <c:v>438.29843999999997</c:v>
                </c:pt>
                <c:pt idx="3118">
                  <c:v>466.32974000000002</c:v>
                </c:pt>
                <c:pt idx="3119">
                  <c:v>478.32974000000002</c:v>
                </c:pt>
                <c:pt idx="3120">
                  <c:v>494.36104</c:v>
                </c:pt>
                <c:pt idx="3121">
                  <c:v>744.49684000000002</c:v>
                </c:pt>
                <c:pt idx="3122">
                  <c:v>772.52814000000001</c:v>
                </c:pt>
                <c:pt idx="3123">
                  <c:v>774.54373999999996</c:v>
                </c:pt>
                <c:pt idx="3124">
                  <c:v>740.55944</c:v>
                </c:pt>
                <c:pt idx="3125">
                  <c:v>698.51243999999997</c:v>
                </c:pt>
                <c:pt idx="3126">
                  <c:v>746.51243999999997</c:v>
                </c:pt>
                <c:pt idx="3127">
                  <c:v>638.40333999999996</c:v>
                </c:pt>
                <c:pt idx="3128">
                  <c:v>798.52854000000002</c:v>
                </c:pt>
                <c:pt idx="3129">
                  <c:v>878.59114</c:v>
                </c:pt>
                <c:pt idx="3130">
                  <c:v>720.48154</c:v>
                </c:pt>
                <c:pt idx="3131">
                  <c:v>762.52854000000002</c:v>
                </c:pt>
                <c:pt idx="3132">
                  <c:v>456.19983999999999</c:v>
                </c:pt>
                <c:pt idx="3133">
                  <c:v>512.26243999999997</c:v>
                </c:pt>
                <c:pt idx="3134">
                  <c:v>568.32503999999994</c:v>
                </c:pt>
                <c:pt idx="3135">
                  <c:v>784.51283999999998</c:v>
                </c:pt>
                <c:pt idx="3136">
                  <c:v>762.52854000000002</c:v>
                </c:pt>
                <c:pt idx="3137">
                  <c:v>790.55984000000001</c:v>
                </c:pt>
                <c:pt idx="3138">
                  <c:v>624.38764000000003</c:v>
                </c:pt>
                <c:pt idx="3139">
                  <c:v>680.45024000000001</c:v>
                </c:pt>
                <c:pt idx="3140">
                  <c:v>736.51283999999998</c:v>
                </c:pt>
                <c:pt idx="3141">
                  <c:v>788.54413999999997</c:v>
                </c:pt>
                <c:pt idx="3142">
                  <c:v>788.54413999999997</c:v>
                </c:pt>
                <c:pt idx="3143">
                  <c:v>790.55984000000001</c:v>
                </c:pt>
                <c:pt idx="3144">
                  <c:v>792.57543999999996</c:v>
                </c:pt>
                <c:pt idx="3145">
                  <c:v>792.57543999999996</c:v>
                </c:pt>
                <c:pt idx="3146">
                  <c:v>784.51283999999998</c:v>
                </c:pt>
                <c:pt idx="3147">
                  <c:v>812.54413999999997</c:v>
                </c:pt>
                <c:pt idx="3148">
                  <c:v>836.54413999999997</c:v>
                </c:pt>
                <c:pt idx="3149">
                  <c:v>1028.78954</c:v>
                </c:pt>
                <c:pt idx="3150">
                  <c:v>1068.8208400000001</c:v>
                </c:pt>
                <c:pt idx="3151">
                  <c:v>808.51283999999998</c:v>
                </c:pt>
                <c:pt idx="3152">
                  <c:v>806.49724000000003</c:v>
                </c:pt>
                <c:pt idx="3153">
                  <c:v>834.52854000000002</c:v>
                </c:pt>
                <c:pt idx="3154">
                  <c:v>650.40333999999996</c:v>
                </c:pt>
                <c:pt idx="3155">
                  <c:v>666.43463999999994</c:v>
                </c:pt>
                <c:pt idx="3156">
                  <c:v>664.41894000000002</c:v>
                </c:pt>
                <c:pt idx="3157">
                  <c:v>678.43463999999994</c:v>
                </c:pt>
                <c:pt idx="3158">
                  <c:v>694.46593999999993</c:v>
                </c:pt>
                <c:pt idx="3159">
                  <c:v>692.45024000000001</c:v>
                </c:pt>
                <c:pt idx="3160">
                  <c:v>690.43463999999994</c:v>
                </c:pt>
                <c:pt idx="3161">
                  <c:v>704.45024000000001</c:v>
                </c:pt>
                <c:pt idx="3162">
                  <c:v>702.43463999999994</c:v>
                </c:pt>
                <c:pt idx="3163">
                  <c:v>702.43463999999994</c:v>
                </c:pt>
                <c:pt idx="3164">
                  <c:v>700.41894000000002</c:v>
                </c:pt>
                <c:pt idx="3165">
                  <c:v>722.49724000000003</c:v>
                </c:pt>
                <c:pt idx="3166">
                  <c:v>720.48154</c:v>
                </c:pt>
                <c:pt idx="3167">
                  <c:v>734.49724000000003</c:v>
                </c:pt>
                <c:pt idx="3168">
                  <c:v>732.48154</c:v>
                </c:pt>
                <c:pt idx="3169">
                  <c:v>730.46593999999993</c:v>
                </c:pt>
                <c:pt idx="3170">
                  <c:v>728.45024000000001</c:v>
                </c:pt>
                <c:pt idx="3171">
                  <c:v>726.43463999999994</c:v>
                </c:pt>
                <c:pt idx="3172">
                  <c:v>750.52854000000002</c:v>
                </c:pt>
                <c:pt idx="3173">
                  <c:v>762.52854000000002</c:v>
                </c:pt>
                <c:pt idx="3174">
                  <c:v>760.51283999999998</c:v>
                </c:pt>
                <c:pt idx="3175">
                  <c:v>756.48154</c:v>
                </c:pt>
                <c:pt idx="3176">
                  <c:v>638.40333999999996</c:v>
                </c:pt>
                <c:pt idx="3177">
                  <c:v>666.43463999999994</c:v>
                </c:pt>
                <c:pt idx="3178">
                  <c:v>664.41894000000002</c:v>
                </c:pt>
                <c:pt idx="3179">
                  <c:v>678.43463999999994</c:v>
                </c:pt>
                <c:pt idx="3180">
                  <c:v>694.46593999999993</c:v>
                </c:pt>
                <c:pt idx="3181">
                  <c:v>692.45024000000001</c:v>
                </c:pt>
                <c:pt idx="3182">
                  <c:v>706.46593999999993</c:v>
                </c:pt>
                <c:pt idx="3183">
                  <c:v>704.45024000000001</c:v>
                </c:pt>
                <c:pt idx="3184">
                  <c:v>722.49724000000003</c:v>
                </c:pt>
                <c:pt idx="3185">
                  <c:v>720.48154</c:v>
                </c:pt>
                <c:pt idx="3186">
                  <c:v>718.46593999999993</c:v>
                </c:pt>
                <c:pt idx="3187">
                  <c:v>716.45024000000001</c:v>
                </c:pt>
                <c:pt idx="3188">
                  <c:v>716.45024000000001</c:v>
                </c:pt>
                <c:pt idx="3189">
                  <c:v>714.43463999999994</c:v>
                </c:pt>
                <c:pt idx="3190">
                  <c:v>734.49724000000003</c:v>
                </c:pt>
                <c:pt idx="3191">
                  <c:v>748.51283999999998</c:v>
                </c:pt>
                <c:pt idx="3192">
                  <c:v>746.49724000000003</c:v>
                </c:pt>
                <c:pt idx="3193">
                  <c:v>744.48154</c:v>
                </c:pt>
                <c:pt idx="3194">
                  <c:v>742.46593999999993</c:v>
                </c:pt>
                <c:pt idx="3195">
                  <c:v>740.45024000000001</c:v>
                </c:pt>
                <c:pt idx="3196">
                  <c:v>778.55984000000001</c:v>
                </c:pt>
                <c:pt idx="3197">
                  <c:v>776.54413999999997</c:v>
                </c:pt>
                <c:pt idx="3198">
                  <c:v>774.52854000000002</c:v>
                </c:pt>
                <c:pt idx="3199">
                  <c:v>770.49724000000003</c:v>
                </c:pt>
                <c:pt idx="3200">
                  <c:v>766.46593999999993</c:v>
                </c:pt>
                <c:pt idx="3201">
                  <c:v>666.43463999999994</c:v>
                </c:pt>
                <c:pt idx="3202">
                  <c:v>678.43463999999994</c:v>
                </c:pt>
                <c:pt idx="3203">
                  <c:v>692.45024000000001</c:v>
                </c:pt>
                <c:pt idx="3204">
                  <c:v>722.49724000000003</c:v>
                </c:pt>
                <c:pt idx="3205">
                  <c:v>720.48154</c:v>
                </c:pt>
                <c:pt idx="3206">
                  <c:v>718.46593999999993</c:v>
                </c:pt>
                <c:pt idx="3207">
                  <c:v>730.46593999999993</c:v>
                </c:pt>
                <c:pt idx="3208">
                  <c:v>750.52854000000002</c:v>
                </c:pt>
                <c:pt idx="3209">
                  <c:v>748.51283999999998</c:v>
                </c:pt>
                <c:pt idx="3210">
                  <c:v>762.52854000000002</c:v>
                </c:pt>
                <c:pt idx="3211">
                  <c:v>760.51283999999998</c:v>
                </c:pt>
                <c:pt idx="3212">
                  <c:v>758.49724000000003</c:v>
                </c:pt>
                <c:pt idx="3213">
                  <c:v>778.55984000000001</c:v>
                </c:pt>
                <c:pt idx="3214">
                  <c:v>790.55984000000001</c:v>
                </c:pt>
                <c:pt idx="3215">
                  <c:v>788.54413999999997</c:v>
                </c:pt>
                <c:pt idx="3216">
                  <c:v>784.51283999999998</c:v>
                </c:pt>
                <c:pt idx="3217">
                  <c:v>650.40333999999996</c:v>
                </c:pt>
                <c:pt idx="3218">
                  <c:v>664.41894000000002</c:v>
                </c:pt>
                <c:pt idx="3219">
                  <c:v>678.43463999999994</c:v>
                </c:pt>
                <c:pt idx="3220">
                  <c:v>692.45024000000001</c:v>
                </c:pt>
                <c:pt idx="3221">
                  <c:v>690.43463999999994</c:v>
                </c:pt>
                <c:pt idx="3222">
                  <c:v>706.46593999999993</c:v>
                </c:pt>
                <c:pt idx="3223">
                  <c:v>704.45024000000001</c:v>
                </c:pt>
                <c:pt idx="3224">
                  <c:v>720.48154</c:v>
                </c:pt>
                <c:pt idx="3225">
                  <c:v>718.46593999999993</c:v>
                </c:pt>
                <c:pt idx="3226">
                  <c:v>716.45024000000001</c:v>
                </c:pt>
                <c:pt idx="3227">
                  <c:v>734.49724000000003</c:v>
                </c:pt>
                <c:pt idx="3228">
                  <c:v>732.48154</c:v>
                </c:pt>
                <c:pt idx="3229">
                  <c:v>730.46593999999993</c:v>
                </c:pt>
                <c:pt idx="3230">
                  <c:v>728.45024000000001</c:v>
                </c:pt>
                <c:pt idx="3231">
                  <c:v>728.45024000000001</c:v>
                </c:pt>
                <c:pt idx="3232">
                  <c:v>726.43463999999994</c:v>
                </c:pt>
                <c:pt idx="3233">
                  <c:v>748.51283999999998</c:v>
                </c:pt>
                <c:pt idx="3234">
                  <c:v>746.49724000000003</c:v>
                </c:pt>
                <c:pt idx="3235">
                  <c:v>762.52854000000002</c:v>
                </c:pt>
                <c:pt idx="3236">
                  <c:v>760.51283999999998</c:v>
                </c:pt>
                <c:pt idx="3237">
                  <c:v>758.49724000000003</c:v>
                </c:pt>
                <c:pt idx="3238">
                  <c:v>756.48154</c:v>
                </c:pt>
                <c:pt idx="3239">
                  <c:v>754.46593999999993</c:v>
                </c:pt>
                <c:pt idx="3240">
                  <c:v>752.45024000000001</c:v>
                </c:pt>
                <c:pt idx="3241">
                  <c:v>776.54413999999997</c:v>
                </c:pt>
                <c:pt idx="3242">
                  <c:v>790.55984000000001</c:v>
                </c:pt>
                <c:pt idx="3243">
                  <c:v>788.54413999999997</c:v>
                </c:pt>
                <c:pt idx="3244">
                  <c:v>786.52854000000002</c:v>
                </c:pt>
                <c:pt idx="3245">
                  <c:v>782.49724000000003</c:v>
                </c:pt>
                <c:pt idx="3246">
                  <c:v>778.46593999999993</c:v>
                </c:pt>
                <c:pt idx="3247">
                  <c:v>666.43463999999994</c:v>
                </c:pt>
                <c:pt idx="3248">
                  <c:v>694.46593999999993</c:v>
                </c:pt>
                <c:pt idx="3249">
                  <c:v>692.45024000000001</c:v>
                </c:pt>
                <c:pt idx="3250">
                  <c:v>706.46593999999993</c:v>
                </c:pt>
                <c:pt idx="3251">
                  <c:v>734.49724000000003</c:v>
                </c:pt>
                <c:pt idx="3252">
                  <c:v>732.48154</c:v>
                </c:pt>
                <c:pt idx="3253">
                  <c:v>748.51283999999998</c:v>
                </c:pt>
                <c:pt idx="3254">
                  <c:v>744.48154</c:v>
                </c:pt>
                <c:pt idx="3255">
                  <c:v>744.48154</c:v>
                </c:pt>
                <c:pt idx="3256">
                  <c:v>742.46593999999993</c:v>
                </c:pt>
                <c:pt idx="3257">
                  <c:v>762.52854000000002</c:v>
                </c:pt>
                <c:pt idx="3258">
                  <c:v>778.55984000000001</c:v>
                </c:pt>
                <c:pt idx="3259">
                  <c:v>776.54413999999997</c:v>
                </c:pt>
                <c:pt idx="3260">
                  <c:v>774.52854000000002</c:v>
                </c:pt>
                <c:pt idx="3261">
                  <c:v>772.51283999999998</c:v>
                </c:pt>
                <c:pt idx="3262">
                  <c:v>770.49724000000003</c:v>
                </c:pt>
                <c:pt idx="3263">
                  <c:v>768.48154</c:v>
                </c:pt>
                <c:pt idx="3264">
                  <c:v>806.59114</c:v>
                </c:pt>
                <c:pt idx="3265">
                  <c:v>804.57543999999996</c:v>
                </c:pt>
                <c:pt idx="3266">
                  <c:v>802.55984000000001</c:v>
                </c:pt>
                <c:pt idx="3267">
                  <c:v>798.52854000000002</c:v>
                </c:pt>
                <c:pt idx="3268">
                  <c:v>794.49724000000003</c:v>
                </c:pt>
                <c:pt idx="3269">
                  <c:v>664.41894000000002</c:v>
                </c:pt>
                <c:pt idx="3270">
                  <c:v>678.43463999999994</c:v>
                </c:pt>
                <c:pt idx="3271">
                  <c:v>692.45024000000001</c:v>
                </c:pt>
                <c:pt idx="3272">
                  <c:v>690.43463999999994</c:v>
                </c:pt>
                <c:pt idx="3273">
                  <c:v>706.46593999999993</c:v>
                </c:pt>
                <c:pt idx="3274">
                  <c:v>704.45024000000001</c:v>
                </c:pt>
                <c:pt idx="3275">
                  <c:v>720.48154</c:v>
                </c:pt>
                <c:pt idx="3276">
                  <c:v>718.46593999999993</c:v>
                </c:pt>
                <c:pt idx="3277">
                  <c:v>734.49724000000003</c:v>
                </c:pt>
                <c:pt idx="3278">
                  <c:v>732.48154</c:v>
                </c:pt>
                <c:pt idx="3279">
                  <c:v>730.46593999999993</c:v>
                </c:pt>
                <c:pt idx="3280">
                  <c:v>748.51283999999998</c:v>
                </c:pt>
                <c:pt idx="3281">
                  <c:v>746.49724000000003</c:v>
                </c:pt>
                <c:pt idx="3282">
                  <c:v>744.48154</c:v>
                </c:pt>
                <c:pt idx="3283">
                  <c:v>742.46593999999993</c:v>
                </c:pt>
                <c:pt idx="3284">
                  <c:v>742.46593999999993</c:v>
                </c:pt>
                <c:pt idx="3285">
                  <c:v>740.45024000000001</c:v>
                </c:pt>
                <c:pt idx="3286">
                  <c:v>762.52854000000002</c:v>
                </c:pt>
                <c:pt idx="3287">
                  <c:v>760.51283999999998</c:v>
                </c:pt>
                <c:pt idx="3288">
                  <c:v>776.54413999999997</c:v>
                </c:pt>
                <c:pt idx="3289">
                  <c:v>774.52854000000002</c:v>
                </c:pt>
                <c:pt idx="3290">
                  <c:v>772.51283999999998</c:v>
                </c:pt>
                <c:pt idx="3291">
                  <c:v>770.49724000000003</c:v>
                </c:pt>
                <c:pt idx="3292">
                  <c:v>768.48154</c:v>
                </c:pt>
                <c:pt idx="3293">
                  <c:v>766.46593999999993</c:v>
                </c:pt>
                <c:pt idx="3294">
                  <c:v>790.55984000000001</c:v>
                </c:pt>
                <c:pt idx="3295">
                  <c:v>804.57543999999996</c:v>
                </c:pt>
                <c:pt idx="3296">
                  <c:v>802.55984000000001</c:v>
                </c:pt>
                <c:pt idx="3297">
                  <c:v>800.54413999999997</c:v>
                </c:pt>
                <c:pt idx="3298">
                  <c:v>796.51283999999998</c:v>
                </c:pt>
                <c:pt idx="3299">
                  <c:v>792.48154</c:v>
                </c:pt>
                <c:pt idx="3300">
                  <c:v>694.46593999999993</c:v>
                </c:pt>
                <c:pt idx="3301">
                  <c:v>706.46593999999993</c:v>
                </c:pt>
                <c:pt idx="3302">
                  <c:v>720.48154</c:v>
                </c:pt>
                <c:pt idx="3303">
                  <c:v>746.49724000000003</c:v>
                </c:pt>
                <c:pt idx="3304">
                  <c:v>776.54413999999997</c:v>
                </c:pt>
                <c:pt idx="3305">
                  <c:v>788.54413999999997</c:v>
                </c:pt>
                <c:pt idx="3306">
                  <c:v>806.59114</c:v>
                </c:pt>
                <c:pt idx="3307">
                  <c:v>818.59114</c:v>
                </c:pt>
                <c:pt idx="3308">
                  <c:v>816.57543999999996</c:v>
                </c:pt>
                <c:pt idx="3309">
                  <c:v>678.43463999999994</c:v>
                </c:pt>
                <c:pt idx="3310">
                  <c:v>692.45024000000001</c:v>
                </c:pt>
                <c:pt idx="3311">
                  <c:v>706.46593999999993</c:v>
                </c:pt>
                <c:pt idx="3312">
                  <c:v>704.45024000000001</c:v>
                </c:pt>
                <c:pt idx="3313">
                  <c:v>720.48154</c:v>
                </c:pt>
                <c:pt idx="3314">
                  <c:v>718.46593999999993</c:v>
                </c:pt>
                <c:pt idx="3315">
                  <c:v>734.49724000000003</c:v>
                </c:pt>
                <c:pt idx="3316">
                  <c:v>748.51283999999998</c:v>
                </c:pt>
                <c:pt idx="3317">
                  <c:v>746.49724000000003</c:v>
                </c:pt>
                <c:pt idx="3318">
                  <c:v>744.48154</c:v>
                </c:pt>
                <c:pt idx="3319">
                  <c:v>762.52854000000002</c:v>
                </c:pt>
                <c:pt idx="3320">
                  <c:v>756.48154</c:v>
                </c:pt>
                <c:pt idx="3321">
                  <c:v>756.48154</c:v>
                </c:pt>
                <c:pt idx="3322">
                  <c:v>776.54413999999997</c:v>
                </c:pt>
                <c:pt idx="3323">
                  <c:v>774.52854000000002</c:v>
                </c:pt>
                <c:pt idx="3324">
                  <c:v>790.55984000000001</c:v>
                </c:pt>
                <c:pt idx="3325">
                  <c:v>788.54413999999997</c:v>
                </c:pt>
                <c:pt idx="3326">
                  <c:v>786.52854000000002</c:v>
                </c:pt>
                <c:pt idx="3327">
                  <c:v>784.51283999999998</c:v>
                </c:pt>
                <c:pt idx="3328">
                  <c:v>780.48154</c:v>
                </c:pt>
                <c:pt idx="3329">
                  <c:v>804.57543999999996</c:v>
                </c:pt>
                <c:pt idx="3330">
                  <c:v>818.59114</c:v>
                </c:pt>
                <c:pt idx="3331">
                  <c:v>816.57543999999996</c:v>
                </c:pt>
                <c:pt idx="3332">
                  <c:v>814.55984000000001</c:v>
                </c:pt>
                <c:pt idx="3333">
                  <c:v>810.52854000000002</c:v>
                </c:pt>
                <c:pt idx="3334">
                  <c:v>694.46593999999993</c:v>
                </c:pt>
                <c:pt idx="3335">
                  <c:v>722.49724000000003</c:v>
                </c:pt>
                <c:pt idx="3336">
                  <c:v>734.49724000000003</c:v>
                </c:pt>
                <c:pt idx="3337">
                  <c:v>750.52854000000002</c:v>
                </c:pt>
                <c:pt idx="3338">
                  <c:v>748.51283999999998</c:v>
                </c:pt>
                <c:pt idx="3339">
                  <c:v>762.52854000000002</c:v>
                </c:pt>
                <c:pt idx="3340">
                  <c:v>760.51283999999998</c:v>
                </c:pt>
                <c:pt idx="3341">
                  <c:v>774.52854000000002</c:v>
                </c:pt>
                <c:pt idx="3342">
                  <c:v>772.51283999999998</c:v>
                </c:pt>
                <c:pt idx="3343">
                  <c:v>772.51283999999998</c:v>
                </c:pt>
                <c:pt idx="3344">
                  <c:v>770.49724000000003</c:v>
                </c:pt>
                <c:pt idx="3345">
                  <c:v>792.57543999999996</c:v>
                </c:pt>
                <c:pt idx="3346">
                  <c:v>790.55984000000001</c:v>
                </c:pt>
                <c:pt idx="3347">
                  <c:v>804.57543999999996</c:v>
                </c:pt>
                <c:pt idx="3348">
                  <c:v>802.55984000000001</c:v>
                </c:pt>
                <c:pt idx="3349">
                  <c:v>800.54413999999997</c:v>
                </c:pt>
                <c:pt idx="3350">
                  <c:v>796.51283999999998</c:v>
                </c:pt>
                <c:pt idx="3351">
                  <c:v>820.60673999999995</c:v>
                </c:pt>
                <c:pt idx="3352">
                  <c:v>834.62243999999998</c:v>
                </c:pt>
                <c:pt idx="3353">
                  <c:v>832.60673999999995</c:v>
                </c:pt>
                <c:pt idx="3354">
                  <c:v>830.59114</c:v>
                </c:pt>
                <c:pt idx="3355">
                  <c:v>826.55984000000001</c:v>
                </c:pt>
                <c:pt idx="3356">
                  <c:v>692.45024000000001</c:v>
                </c:pt>
                <c:pt idx="3357">
                  <c:v>706.46593999999993</c:v>
                </c:pt>
                <c:pt idx="3358">
                  <c:v>720.48154</c:v>
                </c:pt>
                <c:pt idx="3359">
                  <c:v>718.46593999999993</c:v>
                </c:pt>
                <c:pt idx="3360">
                  <c:v>734.49724000000003</c:v>
                </c:pt>
                <c:pt idx="3361">
                  <c:v>732.48154</c:v>
                </c:pt>
                <c:pt idx="3362">
                  <c:v>748.51283999999998</c:v>
                </c:pt>
                <c:pt idx="3363">
                  <c:v>746.49724000000003</c:v>
                </c:pt>
                <c:pt idx="3364">
                  <c:v>762.52854000000002</c:v>
                </c:pt>
                <c:pt idx="3365">
                  <c:v>758.49724000000003</c:v>
                </c:pt>
                <c:pt idx="3366">
                  <c:v>776.54413999999997</c:v>
                </c:pt>
                <c:pt idx="3367">
                  <c:v>774.52854000000002</c:v>
                </c:pt>
                <c:pt idx="3368">
                  <c:v>772.51283999999998</c:v>
                </c:pt>
                <c:pt idx="3369">
                  <c:v>770.49724000000003</c:v>
                </c:pt>
                <c:pt idx="3370">
                  <c:v>770.49724000000003</c:v>
                </c:pt>
                <c:pt idx="3371">
                  <c:v>768.48154</c:v>
                </c:pt>
                <c:pt idx="3372">
                  <c:v>790.55984000000001</c:v>
                </c:pt>
                <c:pt idx="3373">
                  <c:v>788.54413999999997</c:v>
                </c:pt>
                <c:pt idx="3374">
                  <c:v>804.57543999999996</c:v>
                </c:pt>
                <c:pt idx="3375">
                  <c:v>802.55984000000001</c:v>
                </c:pt>
                <c:pt idx="3376">
                  <c:v>800.54413999999997</c:v>
                </c:pt>
                <c:pt idx="3377">
                  <c:v>798.52854000000002</c:v>
                </c:pt>
                <c:pt idx="3378">
                  <c:v>796.51283999999998</c:v>
                </c:pt>
                <c:pt idx="3379">
                  <c:v>794.49724000000003</c:v>
                </c:pt>
                <c:pt idx="3380">
                  <c:v>818.59114</c:v>
                </c:pt>
                <c:pt idx="3381">
                  <c:v>832.60673999999995</c:v>
                </c:pt>
                <c:pt idx="3382">
                  <c:v>830.59114</c:v>
                </c:pt>
                <c:pt idx="3383">
                  <c:v>828.57543999999996</c:v>
                </c:pt>
                <c:pt idx="3384">
                  <c:v>824.54413999999997</c:v>
                </c:pt>
                <c:pt idx="3385">
                  <c:v>820.51283999999998</c:v>
                </c:pt>
                <c:pt idx="3386">
                  <c:v>690.43463999999994</c:v>
                </c:pt>
                <c:pt idx="3387">
                  <c:v>704.45024000000001</c:v>
                </c:pt>
                <c:pt idx="3388">
                  <c:v>718.46593999999993</c:v>
                </c:pt>
                <c:pt idx="3389">
                  <c:v>716.45024000000001</c:v>
                </c:pt>
                <c:pt idx="3390">
                  <c:v>732.48154</c:v>
                </c:pt>
                <c:pt idx="3391">
                  <c:v>730.46593999999993</c:v>
                </c:pt>
                <c:pt idx="3392">
                  <c:v>746.49724000000003</c:v>
                </c:pt>
                <c:pt idx="3393">
                  <c:v>744.48154</c:v>
                </c:pt>
                <c:pt idx="3394">
                  <c:v>760.51283999999998</c:v>
                </c:pt>
                <c:pt idx="3395">
                  <c:v>758.49724000000003</c:v>
                </c:pt>
                <c:pt idx="3396">
                  <c:v>774.52854000000002</c:v>
                </c:pt>
                <c:pt idx="3397">
                  <c:v>772.51283999999998</c:v>
                </c:pt>
                <c:pt idx="3398">
                  <c:v>770.49724000000003</c:v>
                </c:pt>
                <c:pt idx="3399">
                  <c:v>768.48154</c:v>
                </c:pt>
                <c:pt idx="3400">
                  <c:v>768.48154</c:v>
                </c:pt>
                <c:pt idx="3401">
                  <c:v>766.46593999999993</c:v>
                </c:pt>
                <c:pt idx="3402">
                  <c:v>788.54413999999997</c:v>
                </c:pt>
                <c:pt idx="3403">
                  <c:v>786.52854000000002</c:v>
                </c:pt>
                <c:pt idx="3404">
                  <c:v>802.55984000000001</c:v>
                </c:pt>
                <c:pt idx="3405">
                  <c:v>800.54413999999997</c:v>
                </c:pt>
                <c:pt idx="3406">
                  <c:v>798.52854000000002</c:v>
                </c:pt>
                <c:pt idx="3407">
                  <c:v>796.51283999999998</c:v>
                </c:pt>
                <c:pt idx="3408">
                  <c:v>794.49724000000003</c:v>
                </c:pt>
                <c:pt idx="3409">
                  <c:v>792.48154</c:v>
                </c:pt>
                <c:pt idx="3410">
                  <c:v>816.57543999999996</c:v>
                </c:pt>
                <c:pt idx="3411">
                  <c:v>830.59114</c:v>
                </c:pt>
                <c:pt idx="3412">
                  <c:v>828.57543999999996</c:v>
                </c:pt>
                <c:pt idx="3413">
                  <c:v>826.55984000000001</c:v>
                </c:pt>
                <c:pt idx="3414">
                  <c:v>822.52854000000002</c:v>
                </c:pt>
                <c:pt idx="3415">
                  <c:v>818.49724000000003</c:v>
                </c:pt>
                <c:pt idx="3416">
                  <c:v>722.49724000000003</c:v>
                </c:pt>
                <c:pt idx="3417">
                  <c:v>734.49724000000003</c:v>
                </c:pt>
                <c:pt idx="3418">
                  <c:v>750.52854000000002</c:v>
                </c:pt>
                <c:pt idx="3419">
                  <c:v>748.51283999999998</c:v>
                </c:pt>
                <c:pt idx="3420">
                  <c:v>778.55984000000001</c:v>
                </c:pt>
                <c:pt idx="3421">
                  <c:v>776.54413999999997</c:v>
                </c:pt>
                <c:pt idx="3422">
                  <c:v>774.52854000000002</c:v>
                </c:pt>
                <c:pt idx="3423">
                  <c:v>786.52854000000002</c:v>
                </c:pt>
                <c:pt idx="3424">
                  <c:v>786.52854000000002</c:v>
                </c:pt>
                <c:pt idx="3425">
                  <c:v>806.59114</c:v>
                </c:pt>
                <c:pt idx="3426">
                  <c:v>804.57543999999996</c:v>
                </c:pt>
                <c:pt idx="3427">
                  <c:v>834.62243999999998</c:v>
                </c:pt>
                <c:pt idx="3428">
                  <c:v>846.62243999999998</c:v>
                </c:pt>
                <c:pt idx="3429">
                  <c:v>844.60673999999995</c:v>
                </c:pt>
                <c:pt idx="3430">
                  <c:v>706.46593999999993</c:v>
                </c:pt>
                <c:pt idx="3431">
                  <c:v>720.48154</c:v>
                </c:pt>
                <c:pt idx="3432">
                  <c:v>732.48154</c:v>
                </c:pt>
                <c:pt idx="3433">
                  <c:v>748.51283999999998</c:v>
                </c:pt>
                <c:pt idx="3434">
                  <c:v>746.49724000000003</c:v>
                </c:pt>
                <c:pt idx="3435">
                  <c:v>776.54413999999997</c:v>
                </c:pt>
                <c:pt idx="3436">
                  <c:v>774.52854000000002</c:v>
                </c:pt>
                <c:pt idx="3437">
                  <c:v>772.51283999999998</c:v>
                </c:pt>
                <c:pt idx="3438">
                  <c:v>784.51283999999998</c:v>
                </c:pt>
                <c:pt idx="3439">
                  <c:v>782.49724000000003</c:v>
                </c:pt>
                <c:pt idx="3440">
                  <c:v>804.57543999999996</c:v>
                </c:pt>
                <c:pt idx="3441">
                  <c:v>802.55984000000001</c:v>
                </c:pt>
                <c:pt idx="3442">
                  <c:v>814.55984000000001</c:v>
                </c:pt>
                <c:pt idx="3443">
                  <c:v>812.54413999999997</c:v>
                </c:pt>
                <c:pt idx="3444">
                  <c:v>832.60673999999995</c:v>
                </c:pt>
                <c:pt idx="3445">
                  <c:v>844.60673999999995</c:v>
                </c:pt>
                <c:pt idx="3446">
                  <c:v>842.59114</c:v>
                </c:pt>
                <c:pt idx="3447">
                  <c:v>838.55984000000001</c:v>
                </c:pt>
                <c:pt idx="3448">
                  <c:v>704.45024000000001</c:v>
                </c:pt>
                <c:pt idx="3449">
                  <c:v>718.46593999999993</c:v>
                </c:pt>
                <c:pt idx="3450">
                  <c:v>732.48154</c:v>
                </c:pt>
                <c:pt idx="3451">
                  <c:v>730.46593999999993</c:v>
                </c:pt>
                <c:pt idx="3452">
                  <c:v>746.49724000000003</c:v>
                </c:pt>
                <c:pt idx="3453">
                  <c:v>744.48154</c:v>
                </c:pt>
                <c:pt idx="3454">
                  <c:v>758.49724000000003</c:v>
                </c:pt>
                <c:pt idx="3455">
                  <c:v>774.52854000000002</c:v>
                </c:pt>
                <c:pt idx="3456">
                  <c:v>772.51283999999998</c:v>
                </c:pt>
                <c:pt idx="3457">
                  <c:v>770.49724000000003</c:v>
                </c:pt>
                <c:pt idx="3458">
                  <c:v>786.52854000000002</c:v>
                </c:pt>
                <c:pt idx="3459">
                  <c:v>782.49724000000003</c:v>
                </c:pt>
                <c:pt idx="3460">
                  <c:v>782.49724000000003</c:v>
                </c:pt>
                <c:pt idx="3461">
                  <c:v>780.48154</c:v>
                </c:pt>
                <c:pt idx="3462">
                  <c:v>802.55984000000001</c:v>
                </c:pt>
                <c:pt idx="3463">
                  <c:v>800.54413999999997</c:v>
                </c:pt>
                <c:pt idx="3464">
                  <c:v>816.57543999999996</c:v>
                </c:pt>
                <c:pt idx="3465">
                  <c:v>814.55984000000001</c:v>
                </c:pt>
                <c:pt idx="3466">
                  <c:v>812.54413999999997</c:v>
                </c:pt>
                <c:pt idx="3467">
                  <c:v>810.52854000000002</c:v>
                </c:pt>
                <c:pt idx="3468">
                  <c:v>806.49724000000003</c:v>
                </c:pt>
                <c:pt idx="3469">
                  <c:v>830.59114</c:v>
                </c:pt>
                <c:pt idx="3470">
                  <c:v>844.60673999999995</c:v>
                </c:pt>
                <c:pt idx="3471">
                  <c:v>842.59114</c:v>
                </c:pt>
                <c:pt idx="3472">
                  <c:v>840.57543999999996</c:v>
                </c:pt>
                <c:pt idx="3473">
                  <c:v>836.54413999999997</c:v>
                </c:pt>
                <c:pt idx="3474">
                  <c:v>702.43463999999994</c:v>
                </c:pt>
                <c:pt idx="3475">
                  <c:v>716.45024000000001</c:v>
                </c:pt>
                <c:pt idx="3476">
                  <c:v>730.46593999999993</c:v>
                </c:pt>
                <c:pt idx="3477">
                  <c:v>728.45024000000001</c:v>
                </c:pt>
                <c:pt idx="3478">
                  <c:v>744.48154</c:v>
                </c:pt>
                <c:pt idx="3479">
                  <c:v>742.46593999999993</c:v>
                </c:pt>
                <c:pt idx="3480">
                  <c:v>758.49724000000003</c:v>
                </c:pt>
                <c:pt idx="3481">
                  <c:v>756.48154</c:v>
                </c:pt>
                <c:pt idx="3482">
                  <c:v>772.51283999999998</c:v>
                </c:pt>
                <c:pt idx="3483">
                  <c:v>770.49724000000003</c:v>
                </c:pt>
                <c:pt idx="3484">
                  <c:v>768.48154</c:v>
                </c:pt>
                <c:pt idx="3485">
                  <c:v>786.52854000000002</c:v>
                </c:pt>
                <c:pt idx="3486">
                  <c:v>784.51283999999998</c:v>
                </c:pt>
                <c:pt idx="3487">
                  <c:v>782.49724000000003</c:v>
                </c:pt>
                <c:pt idx="3488">
                  <c:v>780.48154</c:v>
                </c:pt>
                <c:pt idx="3489">
                  <c:v>780.48154</c:v>
                </c:pt>
                <c:pt idx="3490">
                  <c:v>778.46593999999993</c:v>
                </c:pt>
                <c:pt idx="3491">
                  <c:v>800.54413999999997</c:v>
                </c:pt>
                <c:pt idx="3492">
                  <c:v>798.52854000000002</c:v>
                </c:pt>
                <c:pt idx="3493">
                  <c:v>814.55984000000001</c:v>
                </c:pt>
                <c:pt idx="3494">
                  <c:v>812.54413999999997</c:v>
                </c:pt>
                <c:pt idx="3495">
                  <c:v>810.52854000000002</c:v>
                </c:pt>
                <c:pt idx="3496">
                  <c:v>808.51283999999998</c:v>
                </c:pt>
                <c:pt idx="3497">
                  <c:v>806.49724000000003</c:v>
                </c:pt>
                <c:pt idx="3498">
                  <c:v>804.48154</c:v>
                </c:pt>
                <c:pt idx="3499">
                  <c:v>828.57543999999996</c:v>
                </c:pt>
                <c:pt idx="3500">
                  <c:v>842.59114</c:v>
                </c:pt>
                <c:pt idx="3501">
                  <c:v>840.57543999999996</c:v>
                </c:pt>
                <c:pt idx="3502">
                  <c:v>838.55984000000001</c:v>
                </c:pt>
                <c:pt idx="3503">
                  <c:v>834.52854000000002</c:v>
                </c:pt>
                <c:pt idx="3504">
                  <c:v>830.49724000000003</c:v>
                </c:pt>
                <c:pt idx="3505">
                  <c:v>702.43463999999994</c:v>
                </c:pt>
                <c:pt idx="3506">
                  <c:v>716.45024000000001</c:v>
                </c:pt>
                <c:pt idx="3507">
                  <c:v>730.46593999999993</c:v>
                </c:pt>
                <c:pt idx="3508">
                  <c:v>728.45024000000001</c:v>
                </c:pt>
                <c:pt idx="3509">
                  <c:v>744.48154</c:v>
                </c:pt>
                <c:pt idx="3510">
                  <c:v>742.46593999999993</c:v>
                </c:pt>
                <c:pt idx="3511">
                  <c:v>756.48154</c:v>
                </c:pt>
                <c:pt idx="3512">
                  <c:v>772.51283999999998</c:v>
                </c:pt>
                <c:pt idx="3513">
                  <c:v>770.49724000000003</c:v>
                </c:pt>
                <c:pt idx="3514">
                  <c:v>768.48154</c:v>
                </c:pt>
                <c:pt idx="3515">
                  <c:v>786.52854000000002</c:v>
                </c:pt>
                <c:pt idx="3516">
                  <c:v>782.49724000000003</c:v>
                </c:pt>
                <c:pt idx="3517">
                  <c:v>780.48154</c:v>
                </c:pt>
                <c:pt idx="3518">
                  <c:v>778.46593999999993</c:v>
                </c:pt>
                <c:pt idx="3519">
                  <c:v>800.54413999999997</c:v>
                </c:pt>
                <c:pt idx="3520">
                  <c:v>798.52854000000002</c:v>
                </c:pt>
                <c:pt idx="3521">
                  <c:v>814.55984000000001</c:v>
                </c:pt>
                <c:pt idx="3522">
                  <c:v>812.54413999999997</c:v>
                </c:pt>
                <c:pt idx="3523">
                  <c:v>810.52854000000002</c:v>
                </c:pt>
                <c:pt idx="3524">
                  <c:v>808.51283999999998</c:v>
                </c:pt>
                <c:pt idx="3525">
                  <c:v>806.49724000000003</c:v>
                </c:pt>
                <c:pt idx="3526">
                  <c:v>804.48154</c:v>
                </c:pt>
                <c:pt idx="3527">
                  <c:v>828.57543999999996</c:v>
                </c:pt>
                <c:pt idx="3528">
                  <c:v>842.59114</c:v>
                </c:pt>
                <c:pt idx="3529">
                  <c:v>840.57543999999996</c:v>
                </c:pt>
                <c:pt idx="3530">
                  <c:v>838.55984000000001</c:v>
                </c:pt>
                <c:pt idx="3531">
                  <c:v>834.52854000000002</c:v>
                </c:pt>
                <c:pt idx="3532">
                  <c:v>830.49724000000003</c:v>
                </c:pt>
                <c:pt idx="3533">
                  <c:v>700.41894000000002</c:v>
                </c:pt>
                <c:pt idx="3534">
                  <c:v>714.43463999999994</c:v>
                </c:pt>
                <c:pt idx="3535">
                  <c:v>728.45024000000001</c:v>
                </c:pt>
                <c:pt idx="3536">
                  <c:v>726.43463999999994</c:v>
                </c:pt>
                <c:pt idx="3537">
                  <c:v>742.46593999999993</c:v>
                </c:pt>
                <c:pt idx="3538">
                  <c:v>740.45024000000001</c:v>
                </c:pt>
                <c:pt idx="3539">
                  <c:v>756.48154</c:v>
                </c:pt>
                <c:pt idx="3540">
                  <c:v>754.46593999999993</c:v>
                </c:pt>
                <c:pt idx="3541">
                  <c:v>770.49724000000003</c:v>
                </c:pt>
                <c:pt idx="3542">
                  <c:v>768.48154</c:v>
                </c:pt>
                <c:pt idx="3543">
                  <c:v>766.46593999999993</c:v>
                </c:pt>
                <c:pt idx="3544">
                  <c:v>784.51283999999998</c:v>
                </c:pt>
                <c:pt idx="3545">
                  <c:v>782.49724000000003</c:v>
                </c:pt>
                <c:pt idx="3546">
                  <c:v>780.48154</c:v>
                </c:pt>
                <c:pt idx="3547">
                  <c:v>778.46593999999993</c:v>
                </c:pt>
                <c:pt idx="3548">
                  <c:v>778.46593999999993</c:v>
                </c:pt>
                <c:pt idx="3549">
                  <c:v>776.45024000000001</c:v>
                </c:pt>
                <c:pt idx="3550">
                  <c:v>798.52854000000002</c:v>
                </c:pt>
                <c:pt idx="3551">
                  <c:v>796.51283999999998</c:v>
                </c:pt>
                <c:pt idx="3552">
                  <c:v>812.54413999999997</c:v>
                </c:pt>
                <c:pt idx="3553">
                  <c:v>810.52854000000002</c:v>
                </c:pt>
                <c:pt idx="3554">
                  <c:v>808.51283999999998</c:v>
                </c:pt>
                <c:pt idx="3555">
                  <c:v>806.49724000000003</c:v>
                </c:pt>
                <c:pt idx="3556">
                  <c:v>804.48154</c:v>
                </c:pt>
                <c:pt idx="3557">
                  <c:v>802.46593999999993</c:v>
                </c:pt>
                <c:pt idx="3558">
                  <c:v>826.55984000000001</c:v>
                </c:pt>
                <c:pt idx="3559">
                  <c:v>840.57543999999996</c:v>
                </c:pt>
                <c:pt idx="3560">
                  <c:v>838.55984000000001</c:v>
                </c:pt>
                <c:pt idx="3561">
                  <c:v>836.54413999999997</c:v>
                </c:pt>
                <c:pt idx="3562">
                  <c:v>832.51283999999998</c:v>
                </c:pt>
                <c:pt idx="3563">
                  <c:v>828.48154</c:v>
                </c:pt>
                <c:pt idx="3564">
                  <c:v>748.51283999999998</c:v>
                </c:pt>
                <c:pt idx="3565">
                  <c:v>762.52854000000002</c:v>
                </c:pt>
                <c:pt idx="3566">
                  <c:v>776.54413999999997</c:v>
                </c:pt>
                <c:pt idx="3567">
                  <c:v>792.57543999999996</c:v>
                </c:pt>
                <c:pt idx="3568">
                  <c:v>790.55984000000001</c:v>
                </c:pt>
                <c:pt idx="3569">
                  <c:v>788.54413999999997</c:v>
                </c:pt>
                <c:pt idx="3570">
                  <c:v>804.57543999999996</c:v>
                </c:pt>
                <c:pt idx="3571">
                  <c:v>802.55984000000001</c:v>
                </c:pt>
                <c:pt idx="3572">
                  <c:v>800.54413999999997</c:v>
                </c:pt>
                <c:pt idx="3573">
                  <c:v>800.54413999999997</c:v>
                </c:pt>
                <c:pt idx="3574">
                  <c:v>798.52854000000002</c:v>
                </c:pt>
                <c:pt idx="3575">
                  <c:v>818.59114</c:v>
                </c:pt>
                <c:pt idx="3576">
                  <c:v>834.62243999999998</c:v>
                </c:pt>
                <c:pt idx="3577">
                  <c:v>832.60673999999995</c:v>
                </c:pt>
                <c:pt idx="3578">
                  <c:v>830.59114</c:v>
                </c:pt>
                <c:pt idx="3579">
                  <c:v>828.57543999999996</c:v>
                </c:pt>
                <c:pt idx="3580">
                  <c:v>826.55984000000001</c:v>
                </c:pt>
                <c:pt idx="3581">
                  <c:v>824.54413999999997</c:v>
                </c:pt>
                <c:pt idx="3582">
                  <c:v>848.63803999999993</c:v>
                </c:pt>
                <c:pt idx="3583">
                  <c:v>862.65373999999997</c:v>
                </c:pt>
                <c:pt idx="3584">
                  <c:v>860.63803999999993</c:v>
                </c:pt>
                <c:pt idx="3585">
                  <c:v>858.62243999999998</c:v>
                </c:pt>
                <c:pt idx="3586">
                  <c:v>854.59114</c:v>
                </c:pt>
                <c:pt idx="3587">
                  <c:v>850.55984000000001</c:v>
                </c:pt>
                <c:pt idx="3588">
                  <c:v>720.48154</c:v>
                </c:pt>
                <c:pt idx="3589">
                  <c:v>734.49724000000003</c:v>
                </c:pt>
                <c:pt idx="3590">
                  <c:v>748.51283999999998</c:v>
                </c:pt>
                <c:pt idx="3591">
                  <c:v>746.49724000000003</c:v>
                </c:pt>
                <c:pt idx="3592">
                  <c:v>762.52854000000002</c:v>
                </c:pt>
                <c:pt idx="3593">
                  <c:v>760.51283999999998</c:v>
                </c:pt>
                <c:pt idx="3594">
                  <c:v>776.54413999999997</c:v>
                </c:pt>
                <c:pt idx="3595">
                  <c:v>774.52854000000002</c:v>
                </c:pt>
                <c:pt idx="3596">
                  <c:v>790.55984000000001</c:v>
                </c:pt>
                <c:pt idx="3597">
                  <c:v>788.54413999999997</c:v>
                </c:pt>
                <c:pt idx="3598">
                  <c:v>786.52854000000002</c:v>
                </c:pt>
                <c:pt idx="3599">
                  <c:v>804.57543999999996</c:v>
                </c:pt>
                <c:pt idx="3600">
                  <c:v>802.55984000000001</c:v>
                </c:pt>
                <c:pt idx="3601">
                  <c:v>800.54413999999997</c:v>
                </c:pt>
                <c:pt idx="3602">
                  <c:v>798.52854000000002</c:v>
                </c:pt>
                <c:pt idx="3603">
                  <c:v>798.52854000000002</c:v>
                </c:pt>
                <c:pt idx="3604">
                  <c:v>796.51283999999998</c:v>
                </c:pt>
                <c:pt idx="3605">
                  <c:v>818.59114</c:v>
                </c:pt>
                <c:pt idx="3606">
                  <c:v>816.57543999999996</c:v>
                </c:pt>
                <c:pt idx="3607">
                  <c:v>832.60673999999995</c:v>
                </c:pt>
                <c:pt idx="3608">
                  <c:v>830.59114</c:v>
                </c:pt>
                <c:pt idx="3609">
                  <c:v>828.57543999999996</c:v>
                </c:pt>
                <c:pt idx="3610">
                  <c:v>826.55984000000001</c:v>
                </c:pt>
                <c:pt idx="3611">
                  <c:v>824.54413999999997</c:v>
                </c:pt>
                <c:pt idx="3612">
                  <c:v>822.52854000000002</c:v>
                </c:pt>
                <c:pt idx="3613">
                  <c:v>846.62243999999998</c:v>
                </c:pt>
                <c:pt idx="3614">
                  <c:v>860.63803999999993</c:v>
                </c:pt>
                <c:pt idx="3615">
                  <c:v>858.62243999999998</c:v>
                </c:pt>
                <c:pt idx="3616">
                  <c:v>856.60673999999995</c:v>
                </c:pt>
                <c:pt idx="3617">
                  <c:v>852.57543999999996</c:v>
                </c:pt>
                <c:pt idx="3618">
                  <c:v>848.54413999999997</c:v>
                </c:pt>
                <c:pt idx="3619">
                  <c:v>762.52854000000002</c:v>
                </c:pt>
                <c:pt idx="3620">
                  <c:v>778.55984000000001</c:v>
                </c:pt>
                <c:pt idx="3621">
                  <c:v>776.54413999999997</c:v>
                </c:pt>
                <c:pt idx="3622">
                  <c:v>790.55984000000001</c:v>
                </c:pt>
                <c:pt idx="3623">
                  <c:v>806.59114</c:v>
                </c:pt>
                <c:pt idx="3624">
                  <c:v>804.57543999999996</c:v>
                </c:pt>
                <c:pt idx="3625">
                  <c:v>802.55984000000001</c:v>
                </c:pt>
                <c:pt idx="3626">
                  <c:v>814.55984000000001</c:v>
                </c:pt>
                <c:pt idx="3627">
                  <c:v>814.55984000000001</c:v>
                </c:pt>
                <c:pt idx="3628">
                  <c:v>834.62243999999998</c:v>
                </c:pt>
                <c:pt idx="3629">
                  <c:v>832.60673999999995</c:v>
                </c:pt>
                <c:pt idx="3630">
                  <c:v>842.59114</c:v>
                </c:pt>
                <c:pt idx="3631">
                  <c:v>838.55984000000001</c:v>
                </c:pt>
                <c:pt idx="3632">
                  <c:v>862.65373999999997</c:v>
                </c:pt>
                <c:pt idx="3633">
                  <c:v>874.65373999999997</c:v>
                </c:pt>
                <c:pt idx="3634">
                  <c:v>872.63803999999993</c:v>
                </c:pt>
                <c:pt idx="3635">
                  <c:v>868.60673999999995</c:v>
                </c:pt>
                <c:pt idx="3636">
                  <c:v>734.49724000000003</c:v>
                </c:pt>
                <c:pt idx="3637">
                  <c:v>748.51283999999998</c:v>
                </c:pt>
                <c:pt idx="3638">
                  <c:v>762.52854000000002</c:v>
                </c:pt>
                <c:pt idx="3639">
                  <c:v>760.51283999999998</c:v>
                </c:pt>
                <c:pt idx="3640">
                  <c:v>776.54413999999997</c:v>
                </c:pt>
                <c:pt idx="3641">
                  <c:v>774.52854000000002</c:v>
                </c:pt>
                <c:pt idx="3642">
                  <c:v>790.55984000000001</c:v>
                </c:pt>
                <c:pt idx="3643">
                  <c:v>788.54413999999997</c:v>
                </c:pt>
                <c:pt idx="3644">
                  <c:v>804.57543999999996</c:v>
                </c:pt>
                <c:pt idx="3645">
                  <c:v>802.55984000000001</c:v>
                </c:pt>
                <c:pt idx="3646">
                  <c:v>800.54413999999997</c:v>
                </c:pt>
                <c:pt idx="3647">
                  <c:v>818.59114</c:v>
                </c:pt>
                <c:pt idx="3648">
                  <c:v>816.57543999999996</c:v>
                </c:pt>
                <c:pt idx="3649">
                  <c:v>814.55984000000001</c:v>
                </c:pt>
                <c:pt idx="3650">
                  <c:v>812.54413999999997</c:v>
                </c:pt>
                <c:pt idx="3651">
                  <c:v>812.54413999999997</c:v>
                </c:pt>
                <c:pt idx="3652">
                  <c:v>810.52854000000002</c:v>
                </c:pt>
                <c:pt idx="3653">
                  <c:v>832.60673999999995</c:v>
                </c:pt>
                <c:pt idx="3654">
                  <c:v>830.59114</c:v>
                </c:pt>
                <c:pt idx="3655">
                  <c:v>846.62243999999998</c:v>
                </c:pt>
                <c:pt idx="3656">
                  <c:v>842.59114</c:v>
                </c:pt>
                <c:pt idx="3657">
                  <c:v>840.57543999999996</c:v>
                </c:pt>
                <c:pt idx="3658">
                  <c:v>838.55984000000001</c:v>
                </c:pt>
                <c:pt idx="3659">
                  <c:v>836.54413999999997</c:v>
                </c:pt>
                <c:pt idx="3660">
                  <c:v>860.63803999999993</c:v>
                </c:pt>
                <c:pt idx="3661">
                  <c:v>874.65373999999997</c:v>
                </c:pt>
                <c:pt idx="3662">
                  <c:v>872.63803999999993</c:v>
                </c:pt>
                <c:pt idx="3663">
                  <c:v>870.62243999999998</c:v>
                </c:pt>
                <c:pt idx="3664">
                  <c:v>866.59114</c:v>
                </c:pt>
                <c:pt idx="3665">
                  <c:v>862.55984000000001</c:v>
                </c:pt>
                <c:pt idx="3666">
                  <c:v>732.48154</c:v>
                </c:pt>
                <c:pt idx="3667">
                  <c:v>746.49724000000003</c:v>
                </c:pt>
                <c:pt idx="3668">
                  <c:v>760.51283999999998</c:v>
                </c:pt>
                <c:pt idx="3669">
                  <c:v>758.49724000000003</c:v>
                </c:pt>
                <c:pt idx="3670">
                  <c:v>774.52854000000002</c:v>
                </c:pt>
                <c:pt idx="3671">
                  <c:v>772.51283999999998</c:v>
                </c:pt>
                <c:pt idx="3672">
                  <c:v>788.54413999999997</c:v>
                </c:pt>
                <c:pt idx="3673">
                  <c:v>786.52854000000002</c:v>
                </c:pt>
                <c:pt idx="3674">
                  <c:v>802.55984000000001</c:v>
                </c:pt>
                <c:pt idx="3675">
                  <c:v>800.54413999999997</c:v>
                </c:pt>
                <c:pt idx="3676">
                  <c:v>798.52854000000002</c:v>
                </c:pt>
                <c:pt idx="3677">
                  <c:v>816.57543999999996</c:v>
                </c:pt>
                <c:pt idx="3678">
                  <c:v>814.55984000000001</c:v>
                </c:pt>
                <c:pt idx="3679">
                  <c:v>812.54413999999997</c:v>
                </c:pt>
                <c:pt idx="3680">
                  <c:v>810.52854000000002</c:v>
                </c:pt>
                <c:pt idx="3681">
                  <c:v>810.52854000000002</c:v>
                </c:pt>
                <c:pt idx="3682">
                  <c:v>808.51283999999998</c:v>
                </c:pt>
                <c:pt idx="3683">
                  <c:v>830.59114</c:v>
                </c:pt>
                <c:pt idx="3684">
                  <c:v>828.57543999999996</c:v>
                </c:pt>
                <c:pt idx="3685">
                  <c:v>844.60673999999995</c:v>
                </c:pt>
                <c:pt idx="3686">
                  <c:v>842.59114</c:v>
                </c:pt>
                <c:pt idx="3687">
                  <c:v>840.57543999999996</c:v>
                </c:pt>
                <c:pt idx="3688">
                  <c:v>838.55984000000001</c:v>
                </c:pt>
                <c:pt idx="3689">
                  <c:v>836.54413999999997</c:v>
                </c:pt>
                <c:pt idx="3690">
                  <c:v>834.52854000000002</c:v>
                </c:pt>
                <c:pt idx="3691">
                  <c:v>858.62243999999998</c:v>
                </c:pt>
                <c:pt idx="3692">
                  <c:v>872.63803999999993</c:v>
                </c:pt>
                <c:pt idx="3693">
                  <c:v>870.62243999999998</c:v>
                </c:pt>
                <c:pt idx="3694">
                  <c:v>868.60673999999995</c:v>
                </c:pt>
                <c:pt idx="3695">
                  <c:v>864.57543999999996</c:v>
                </c:pt>
                <c:pt idx="3696">
                  <c:v>860.54413999999997</c:v>
                </c:pt>
                <c:pt idx="3697">
                  <c:v>730.46593999999993</c:v>
                </c:pt>
                <c:pt idx="3698">
                  <c:v>744.48154</c:v>
                </c:pt>
                <c:pt idx="3699">
                  <c:v>758.49724000000003</c:v>
                </c:pt>
                <c:pt idx="3700">
                  <c:v>756.48154</c:v>
                </c:pt>
                <c:pt idx="3701">
                  <c:v>772.51283999999998</c:v>
                </c:pt>
                <c:pt idx="3702">
                  <c:v>770.49724000000003</c:v>
                </c:pt>
                <c:pt idx="3703">
                  <c:v>786.52854000000002</c:v>
                </c:pt>
                <c:pt idx="3704">
                  <c:v>784.51283999999998</c:v>
                </c:pt>
                <c:pt idx="3705">
                  <c:v>800.54413999999997</c:v>
                </c:pt>
                <c:pt idx="3706">
                  <c:v>798.52854000000002</c:v>
                </c:pt>
                <c:pt idx="3707">
                  <c:v>796.51283999999998</c:v>
                </c:pt>
                <c:pt idx="3708">
                  <c:v>814.55984000000001</c:v>
                </c:pt>
                <c:pt idx="3709">
                  <c:v>812.54413999999997</c:v>
                </c:pt>
                <c:pt idx="3710">
                  <c:v>810.52854000000002</c:v>
                </c:pt>
                <c:pt idx="3711">
                  <c:v>808.51283999999998</c:v>
                </c:pt>
                <c:pt idx="3712">
                  <c:v>808.51283999999998</c:v>
                </c:pt>
                <c:pt idx="3713">
                  <c:v>806.49724000000003</c:v>
                </c:pt>
                <c:pt idx="3714">
                  <c:v>828.57543999999996</c:v>
                </c:pt>
                <c:pt idx="3715">
                  <c:v>826.55984000000001</c:v>
                </c:pt>
                <c:pt idx="3716">
                  <c:v>842.59114</c:v>
                </c:pt>
                <c:pt idx="3717">
                  <c:v>840.57543999999996</c:v>
                </c:pt>
                <c:pt idx="3718">
                  <c:v>838.55984000000001</c:v>
                </c:pt>
                <c:pt idx="3719">
                  <c:v>836.54413999999997</c:v>
                </c:pt>
                <c:pt idx="3720">
                  <c:v>834.52854000000002</c:v>
                </c:pt>
                <c:pt idx="3721">
                  <c:v>832.51283999999998</c:v>
                </c:pt>
                <c:pt idx="3722">
                  <c:v>856.60673999999995</c:v>
                </c:pt>
                <c:pt idx="3723">
                  <c:v>870.62243999999998</c:v>
                </c:pt>
                <c:pt idx="3724">
                  <c:v>868.60673999999995</c:v>
                </c:pt>
                <c:pt idx="3725">
                  <c:v>866.59114</c:v>
                </c:pt>
                <c:pt idx="3726">
                  <c:v>862.55984000000001</c:v>
                </c:pt>
                <c:pt idx="3727">
                  <c:v>858.52854000000002</c:v>
                </c:pt>
                <c:pt idx="3728">
                  <c:v>728.45024000000001</c:v>
                </c:pt>
                <c:pt idx="3729">
                  <c:v>742.46593999999993</c:v>
                </c:pt>
                <c:pt idx="3730">
                  <c:v>756.48154</c:v>
                </c:pt>
                <c:pt idx="3731">
                  <c:v>754.46593999999993</c:v>
                </c:pt>
                <c:pt idx="3732">
                  <c:v>770.49724000000003</c:v>
                </c:pt>
                <c:pt idx="3733">
                  <c:v>768.48154</c:v>
                </c:pt>
                <c:pt idx="3734">
                  <c:v>782.49724000000003</c:v>
                </c:pt>
                <c:pt idx="3735">
                  <c:v>798.52854000000002</c:v>
                </c:pt>
                <c:pt idx="3736">
                  <c:v>796.51283999999998</c:v>
                </c:pt>
                <c:pt idx="3737">
                  <c:v>794.49724000000003</c:v>
                </c:pt>
                <c:pt idx="3738">
                  <c:v>812.54413999999997</c:v>
                </c:pt>
                <c:pt idx="3739">
                  <c:v>810.52854000000002</c:v>
                </c:pt>
                <c:pt idx="3740">
                  <c:v>808.51283999999998</c:v>
                </c:pt>
                <c:pt idx="3741">
                  <c:v>806.49724000000003</c:v>
                </c:pt>
                <c:pt idx="3742">
                  <c:v>806.49724000000003</c:v>
                </c:pt>
                <c:pt idx="3743">
                  <c:v>804.48154</c:v>
                </c:pt>
                <c:pt idx="3744">
                  <c:v>826.55984000000001</c:v>
                </c:pt>
                <c:pt idx="3745">
                  <c:v>824.54413999999997</c:v>
                </c:pt>
                <c:pt idx="3746">
                  <c:v>840.57543999999996</c:v>
                </c:pt>
                <c:pt idx="3747">
                  <c:v>838.55984000000001</c:v>
                </c:pt>
                <c:pt idx="3748">
                  <c:v>836.54413999999997</c:v>
                </c:pt>
                <c:pt idx="3749">
                  <c:v>834.52854000000002</c:v>
                </c:pt>
                <c:pt idx="3750">
                  <c:v>830.49724000000003</c:v>
                </c:pt>
                <c:pt idx="3751">
                  <c:v>854.59114</c:v>
                </c:pt>
                <c:pt idx="3752">
                  <c:v>868.60673999999995</c:v>
                </c:pt>
                <c:pt idx="3753">
                  <c:v>866.59114</c:v>
                </c:pt>
                <c:pt idx="3754">
                  <c:v>864.57543999999996</c:v>
                </c:pt>
                <c:pt idx="3755">
                  <c:v>860.54413999999997</c:v>
                </c:pt>
                <c:pt idx="3756">
                  <c:v>726.43463999999994</c:v>
                </c:pt>
                <c:pt idx="3757">
                  <c:v>740.45024000000001</c:v>
                </c:pt>
                <c:pt idx="3758">
                  <c:v>754.46593999999993</c:v>
                </c:pt>
                <c:pt idx="3759">
                  <c:v>752.45024000000001</c:v>
                </c:pt>
                <c:pt idx="3760">
                  <c:v>768.48154</c:v>
                </c:pt>
                <c:pt idx="3761">
                  <c:v>766.46593999999993</c:v>
                </c:pt>
                <c:pt idx="3762">
                  <c:v>782.49724000000003</c:v>
                </c:pt>
                <c:pt idx="3763">
                  <c:v>780.48154</c:v>
                </c:pt>
                <c:pt idx="3764">
                  <c:v>796.51283999999998</c:v>
                </c:pt>
                <c:pt idx="3765">
                  <c:v>794.49724000000003</c:v>
                </c:pt>
                <c:pt idx="3766">
                  <c:v>792.48154</c:v>
                </c:pt>
                <c:pt idx="3767">
                  <c:v>810.52854000000002</c:v>
                </c:pt>
                <c:pt idx="3768">
                  <c:v>806.49724000000003</c:v>
                </c:pt>
                <c:pt idx="3769">
                  <c:v>804.48154</c:v>
                </c:pt>
                <c:pt idx="3770">
                  <c:v>804.48154</c:v>
                </c:pt>
                <c:pt idx="3771">
                  <c:v>802.46593999999993</c:v>
                </c:pt>
                <c:pt idx="3772">
                  <c:v>824.54413999999997</c:v>
                </c:pt>
                <c:pt idx="3773">
                  <c:v>822.52854000000002</c:v>
                </c:pt>
                <c:pt idx="3774">
                  <c:v>838.55984000000001</c:v>
                </c:pt>
                <c:pt idx="3775">
                  <c:v>836.54413999999997</c:v>
                </c:pt>
                <c:pt idx="3776">
                  <c:v>834.52854000000002</c:v>
                </c:pt>
                <c:pt idx="3777">
                  <c:v>832.51283999999998</c:v>
                </c:pt>
                <c:pt idx="3778">
                  <c:v>830.49724000000003</c:v>
                </c:pt>
                <c:pt idx="3779">
                  <c:v>828.48154</c:v>
                </c:pt>
                <c:pt idx="3780">
                  <c:v>852.57543999999996</c:v>
                </c:pt>
                <c:pt idx="3781">
                  <c:v>866.59114</c:v>
                </c:pt>
                <c:pt idx="3782">
                  <c:v>864.57543999999996</c:v>
                </c:pt>
                <c:pt idx="3783">
                  <c:v>862.55984000000001</c:v>
                </c:pt>
                <c:pt idx="3784">
                  <c:v>858.52854000000002</c:v>
                </c:pt>
                <c:pt idx="3785">
                  <c:v>776.54413999999997</c:v>
                </c:pt>
                <c:pt idx="3786">
                  <c:v>792.57543999999996</c:v>
                </c:pt>
                <c:pt idx="3787">
                  <c:v>790.55984000000001</c:v>
                </c:pt>
                <c:pt idx="3788">
                  <c:v>806.59114</c:v>
                </c:pt>
                <c:pt idx="3789">
                  <c:v>804.57543999999996</c:v>
                </c:pt>
                <c:pt idx="3790">
                  <c:v>820.60673999999995</c:v>
                </c:pt>
                <c:pt idx="3791">
                  <c:v>818.59114</c:v>
                </c:pt>
                <c:pt idx="3792">
                  <c:v>816.57543999999996</c:v>
                </c:pt>
                <c:pt idx="3793">
                  <c:v>832.60673999999995</c:v>
                </c:pt>
                <c:pt idx="3794">
                  <c:v>830.59114</c:v>
                </c:pt>
                <c:pt idx="3795">
                  <c:v>828.57543999999996</c:v>
                </c:pt>
                <c:pt idx="3796">
                  <c:v>828.57543999999996</c:v>
                </c:pt>
                <c:pt idx="3797">
                  <c:v>826.55984000000001</c:v>
                </c:pt>
                <c:pt idx="3798">
                  <c:v>848.63803999999993</c:v>
                </c:pt>
                <c:pt idx="3799">
                  <c:v>846.62243999999998</c:v>
                </c:pt>
                <c:pt idx="3800">
                  <c:v>862.65373999999997</c:v>
                </c:pt>
                <c:pt idx="3801">
                  <c:v>860.63803999999993</c:v>
                </c:pt>
                <c:pt idx="3802">
                  <c:v>858.62243999999998</c:v>
                </c:pt>
                <c:pt idx="3803">
                  <c:v>856.60673999999995</c:v>
                </c:pt>
                <c:pt idx="3804">
                  <c:v>854.59114</c:v>
                </c:pt>
                <c:pt idx="3805">
                  <c:v>852.57543999999996</c:v>
                </c:pt>
                <c:pt idx="3806">
                  <c:v>890.68503999999996</c:v>
                </c:pt>
                <c:pt idx="3807">
                  <c:v>888.66934000000003</c:v>
                </c:pt>
                <c:pt idx="3808">
                  <c:v>886.65373999999997</c:v>
                </c:pt>
                <c:pt idx="3809">
                  <c:v>882.62243999999998</c:v>
                </c:pt>
                <c:pt idx="3810">
                  <c:v>790.55984000000001</c:v>
                </c:pt>
                <c:pt idx="3811">
                  <c:v>806.59114</c:v>
                </c:pt>
                <c:pt idx="3812">
                  <c:v>804.57543999999996</c:v>
                </c:pt>
                <c:pt idx="3813">
                  <c:v>820.60673999999995</c:v>
                </c:pt>
                <c:pt idx="3814">
                  <c:v>818.59114</c:v>
                </c:pt>
                <c:pt idx="3815">
                  <c:v>834.62243999999998</c:v>
                </c:pt>
                <c:pt idx="3816">
                  <c:v>832.60673999999995</c:v>
                </c:pt>
                <c:pt idx="3817">
                  <c:v>830.59114</c:v>
                </c:pt>
                <c:pt idx="3818">
                  <c:v>844.60673999999995</c:v>
                </c:pt>
                <c:pt idx="3819">
                  <c:v>842.59114</c:v>
                </c:pt>
                <c:pt idx="3820">
                  <c:v>842.59114</c:v>
                </c:pt>
                <c:pt idx="3821">
                  <c:v>840.57543999999996</c:v>
                </c:pt>
                <c:pt idx="3822">
                  <c:v>862.65373999999997</c:v>
                </c:pt>
                <c:pt idx="3823">
                  <c:v>860.63803999999993</c:v>
                </c:pt>
                <c:pt idx="3824">
                  <c:v>876.66934000000003</c:v>
                </c:pt>
                <c:pt idx="3825">
                  <c:v>872.63803999999993</c:v>
                </c:pt>
                <c:pt idx="3826">
                  <c:v>870.62243999999998</c:v>
                </c:pt>
                <c:pt idx="3827">
                  <c:v>868.60673999999995</c:v>
                </c:pt>
                <c:pt idx="3828">
                  <c:v>866.59114</c:v>
                </c:pt>
                <c:pt idx="3829">
                  <c:v>890.68503999999996</c:v>
                </c:pt>
                <c:pt idx="3830">
                  <c:v>902.68503999999996</c:v>
                </c:pt>
                <c:pt idx="3831">
                  <c:v>900.66934000000003</c:v>
                </c:pt>
                <c:pt idx="3832">
                  <c:v>896.63803999999993</c:v>
                </c:pt>
                <c:pt idx="3833">
                  <c:v>762.52854000000002</c:v>
                </c:pt>
                <c:pt idx="3834">
                  <c:v>776.54413999999997</c:v>
                </c:pt>
                <c:pt idx="3835">
                  <c:v>790.55984000000001</c:v>
                </c:pt>
                <c:pt idx="3836">
                  <c:v>788.54413999999997</c:v>
                </c:pt>
                <c:pt idx="3837">
                  <c:v>804.57543999999996</c:v>
                </c:pt>
                <c:pt idx="3838">
                  <c:v>802.55984000000001</c:v>
                </c:pt>
                <c:pt idx="3839">
                  <c:v>818.59114</c:v>
                </c:pt>
                <c:pt idx="3840">
                  <c:v>816.57543999999996</c:v>
                </c:pt>
                <c:pt idx="3841">
                  <c:v>832.60673999999995</c:v>
                </c:pt>
                <c:pt idx="3842">
                  <c:v>830.59114</c:v>
                </c:pt>
                <c:pt idx="3843">
                  <c:v>828.57543999999996</c:v>
                </c:pt>
                <c:pt idx="3844">
                  <c:v>846.62243999999998</c:v>
                </c:pt>
                <c:pt idx="3845">
                  <c:v>844.60673999999995</c:v>
                </c:pt>
                <c:pt idx="3846">
                  <c:v>842.59114</c:v>
                </c:pt>
                <c:pt idx="3847">
                  <c:v>840.57543999999996</c:v>
                </c:pt>
                <c:pt idx="3848">
                  <c:v>840.57543999999996</c:v>
                </c:pt>
                <c:pt idx="3849">
                  <c:v>838.55984000000001</c:v>
                </c:pt>
                <c:pt idx="3850">
                  <c:v>860.63803999999993</c:v>
                </c:pt>
                <c:pt idx="3851">
                  <c:v>858.62243999999998</c:v>
                </c:pt>
                <c:pt idx="3852">
                  <c:v>874.65373999999997</c:v>
                </c:pt>
                <c:pt idx="3853">
                  <c:v>872.63803999999993</c:v>
                </c:pt>
                <c:pt idx="3854">
                  <c:v>870.62243999999998</c:v>
                </c:pt>
                <c:pt idx="3855">
                  <c:v>868.60673999999995</c:v>
                </c:pt>
                <c:pt idx="3856">
                  <c:v>866.59114</c:v>
                </c:pt>
                <c:pt idx="3857">
                  <c:v>864.57543999999996</c:v>
                </c:pt>
                <c:pt idx="3858">
                  <c:v>888.66934000000003</c:v>
                </c:pt>
                <c:pt idx="3859">
                  <c:v>902.68503999999996</c:v>
                </c:pt>
                <c:pt idx="3860">
                  <c:v>900.66934000000003</c:v>
                </c:pt>
                <c:pt idx="3861">
                  <c:v>898.65373999999997</c:v>
                </c:pt>
                <c:pt idx="3862">
                  <c:v>894.62243999999998</c:v>
                </c:pt>
                <c:pt idx="3863">
                  <c:v>890.59114</c:v>
                </c:pt>
                <c:pt idx="3864">
                  <c:v>760.51283999999998</c:v>
                </c:pt>
                <c:pt idx="3865">
                  <c:v>774.52854000000002</c:v>
                </c:pt>
                <c:pt idx="3866">
                  <c:v>788.54413999999997</c:v>
                </c:pt>
                <c:pt idx="3867">
                  <c:v>786.52854000000002</c:v>
                </c:pt>
                <c:pt idx="3868">
                  <c:v>802.55984000000001</c:v>
                </c:pt>
                <c:pt idx="3869">
                  <c:v>800.54413999999997</c:v>
                </c:pt>
                <c:pt idx="3870">
                  <c:v>816.57543999999996</c:v>
                </c:pt>
                <c:pt idx="3871">
                  <c:v>814.55984000000001</c:v>
                </c:pt>
                <c:pt idx="3872">
                  <c:v>830.59114</c:v>
                </c:pt>
                <c:pt idx="3873">
                  <c:v>828.57543999999996</c:v>
                </c:pt>
                <c:pt idx="3874">
                  <c:v>826.55984000000001</c:v>
                </c:pt>
                <c:pt idx="3875">
                  <c:v>844.60673999999995</c:v>
                </c:pt>
                <c:pt idx="3876">
                  <c:v>842.59114</c:v>
                </c:pt>
                <c:pt idx="3877">
                  <c:v>840.57543999999996</c:v>
                </c:pt>
                <c:pt idx="3878">
                  <c:v>838.55984000000001</c:v>
                </c:pt>
                <c:pt idx="3879">
                  <c:v>838.55984000000001</c:v>
                </c:pt>
                <c:pt idx="3880">
                  <c:v>836.54413999999997</c:v>
                </c:pt>
                <c:pt idx="3881">
                  <c:v>858.62243999999998</c:v>
                </c:pt>
                <c:pt idx="3882">
                  <c:v>856.60673999999995</c:v>
                </c:pt>
                <c:pt idx="3883">
                  <c:v>872.63803999999993</c:v>
                </c:pt>
                <c:pt idx="3884">
                  <c:v>870.62243999999998</c:v>
                </c:pt>
                <c:pt idx="3885">
                  <c:v>868.60673999999995</c:v>
                </c:pt>
                <c:pt idx="3886">
                  <c:v>866.59114</c:v>
                </c:pt>
                <c:pt idx="3887">
                  <c:v>864.57543999999996</c:v>
                </c:pt>
                <c:pt idx="3888">
                  <c:v>862.55984000000001</c:v>
                </c:pt>
                <c:pt idx="3889">
                  <c:v>886.65373999999997</c:v>
                </c:pt>
                <c:pt idx="3890">
                  <c:v>900.66934000000003</c:v>
                </c:pt>
                <c:pt idx="3891">
                  <c:v>898.65373999999997</c:v>
                </c:pt>
                <c:pt idx="3892">
                  <c:v>896.63803999999993</c:v>
                </c:pt>
                <c:pt idx="3893">
                  <c:v>892.60673999999995</c:v>
                </c:pt>
                <c:pt idx="3894">
                  <c:v>888.57543999999996</c:v>
                </c:pt>
                <c:pt idx="3895">
                  <c:v>756.48154</c:v>
                </c:pt>
                <c:pt idx="3896">
                  <c:v>770.49724000000003</c:v>
                </c:pt>
                <c:pt idx="3897">
                  <c:v>784.51283999999998</c:v>
                </c:pt>
                <c:pt idx="3898">
                  <c:v>782.49724000000003</c:v>
                </c:pt>
                <c:pt idx="3899">
                  <c:v>798.52854000000002</c:v>
                </c:pt>
                <c:pt idx="3900">
                  <c:v>796.51283999999998</c:v>
                </c:pt>
                <c:pt idx="3901">
                  <c:v>812.54413999999997</c:v>
                </c:pt>
                <c:pt idx="3902">
                  <c:v>810.52854000000002</c:v>
                </c:pt>
                <c:pt idx="3903">
                  <c:v>826.55984000000001</c:v>
                </c:pt>
                <c:pt idx="3904">
                  <c:v>824.54413999999997</c:v>
                </c:pt>
                <c:pt idx="3905">
                  <c:v>822.52854000000002</c:v>
                </c:pt>
                <c:pt idx="3906">
                  <c:v>840.57543999999996</c:v>
                </c:pt>
                <c:pt idx="3907">
                  <c:v>838.55984000000001</c:v>
                </c:pt>
                <c:pt idx="3908">
                  <c:v>836.54413999999997</c:v>
                </c:pt>
                <c:pt idx="3909">
                  <c:v>834.52854000000002</c:v>
                </c:pt>
                <c:pt idx="3910">
                  <c:v>834.52854000000002</c:v>
                </c:pt>
                <c:pt idx="3911">
                  <c:v>832.51283999999998</c:v>
                </c:pt>
                <c:pt idx="3912">
                  <c:v>854.59114</c:v>
                </c:pt>
                <c:pt idx="3913">
                  <c:v>852.57543999999996</c:v>
                </c:pt>
                <c:pt idx="3914">
                  <c:v>868.60673999999995</c:v>
                </c:pt>
                <c:pt idx="3915">
                  <c:v>866.59114</c:v>
                </c:pt>
                <c:pt idx="3916">
                  <c:v>864.57543999999996</c:v>
                </c:pt>
                <c:pt idx="3917">
                  <c:v>862.55984000000001</c:v>
                </c:pt>
                <c:pt idx="3918">
                  <c:v>860.54413999999997</c:v>
                </c:pt>
                <c:pt idx="3919">
                  <c:v>858.52854000000002</c:v>
                </c:pt>
                <c:pt idx="3920">
                  <c:v>882.62243999999998</c:v>
                </c:pt>
                <c:pt idx="3921">
                  <c:v>896.63803999999993</c:v>
                </c:pt>
                <c:pt idx="3922">
                  <c:v>894.62243999999998</c:v>
                </c:pt>
                <c:pt idx="3923">
                  <c:v>892.60673999999995</c:v>
                </c:pt>
                <c:pt idx="3924">
                  <c:v>888.57543999999996</c:v>
                </c:pt>
                <c:pt idx="3925">
                  <c:v>752.45024000000001</c:v>
                </c:pt>
                <c:pt idx="3926">
                  <c:v>766.46593999999993</c:v>
                </c:pt>
                <c:pt idx="3927">
                  <c:v>780.48154</c:v>
                </c:pt>
                <c:pt idx="3928">
                  <c:v>778.46593999999993</c:v>
                </c:pt>
                <c:pt idx="3929">
                  <c:v>794.49724000000003</c:v>
                </c:pt>
                <c:pt idx="3930">
                  <c:v>792.48154</c:v>
                </c:pt>
                <c:pt idx="3931">
                  <c:v>806.49724000000003</c:v>
                </c:pt>
                <c:pt idx="3932">
                  <c:v>822.52854000000002</c:v>
                </c:pt>
                <c:pt idx="3933">
                  <c:v>820.51283999999998</c:v>
                </c:pt>
                <c:pt idx="3934">
                  <c:v>818.49724000000003</c:v>
                </c:pt>
                <c:pt idx="3935">
                  <c:v>836.54413999999997</c:v>
                </c:pt>
                <c:pt idx="3936">
                  <c:v>834.52854000000002</c:v>
                </c:pt>
                <c:pt idx="3937">
                  <c:v>832.51283999999998</c:v>
                </c:pt>
                <c:pt idx="3938">
                  <c:v>830.49724000000003</c:v>
                </c:pt>
                <c:pt idx="3939">
                  <c:v>830.49724000000003</c:v>
                </c:pt>
                <c:pt idx="3940">
                  <c:v>828.48154</c:v>
                </c:pt>
                <c:pt idx="3941">
                  <c:v>850.55984000000001</c:v>
                </c:pt>
                <c:pt idx="3942">
                  <c:v>848.54413999999997</c:v>
                </c:pt>
                <c:pt idx="3943">
                  <c:v>864.57543999999996</c:v>
                </c:pt>
                <c:pt idx="3944">
                  <c:v>862.55984000000001</c:v>
                </c:pt>
                <c:pt idx="3945">
                  <c:v>860.54413999999997</c:v>
                </c:pt>
                <c:pt idx="3946">
                  <c:v>858.52854000000002</c:v>
                </c:pt>
                <c:pt idx="3947">
                  <c:v>856.51283999999998</c:v>
                </c:pt>
                <c:pt idx="3948">
                  <c:v>854.49724000000003</c:v>
                </c:pt>
                <c:pt idx="3949">
                  <c:v>878.59114</c:v>
                </c:pt>
                <c:pt idx="3950">
                  <c:v>892.60673999999995</c:v>
                </c:pt>
                <c:pt idx="3951">
                  <c:v>890.59114</c:v>
                </c:pt>
                <c:pt idx="3952">
                  <c:v>888.57543999999996</c:v>
                </c:pt>
                <c:pt idx="3953">
                  <c:v>884.54413999999997</c:v>
                </c:pt>
                <c:pt idx="3954">
                  <c:v>808.51283999999998</c:v>
                </c:pt>
                <c:pt idx="3955">
                  <c:v>848.63803999999993</c:v>
                </c:pt>
                <c:pt idx="3956">
                  <c:v>792.57543999999996</c:v>
                </c:pt>
                <c:pt idx="3957">
                  <c:v>778.55984000000001</c:v>
                </c:pt>
                <c:pt idx="3958">
                  <c:v>764.54413999999997</c:v>
                </c:pt>
                <c:pt idx="3959">
                  <c:v>876.66934000000003</c:v>
                </c:pt>
                <c:pt idx="3960">
                  <c:v>834.62243999999998</c:v>
                </c:pt>
                <c:pt idx="3961">
                  <c:v>778.55984000000001</c:v>
                </c:pt>
                <c:pt idx="3962">
                  <c:v>764.54413999999997</c:v>
                </c:pt>
                <c:pt idx="3963">
                  <c:v>750.52854000000002</c:v>
                </c:pt>
                <c:pt idx="3964">
                  <c:v>854.49724000000003</c:v>
                </c:pt>
                <c:pt idx="3965">
                  <c:v>808.51283999999998</c:v>
                </c:pt>
                <c:pt idx="3966">
                  <c:v>832.51283999999998</c:v>
                </c:pt>
                <c:pt idx="3967">
                  <c:v>784.51283999999998</c:v>
                </c:pt>
                <c:pt idx="3968">
                  <c:v>844.60673999999995</c:v>
                </c:pt>
                <c:pt idx="3969">
                  <c:v>864.57543999999996</c:v>
                </c:pt>
                <c:pt idx="3970">
                  <c:v>840.57543999999996</c:v>
                </c:pt>
                <c:pt idx="3971">
                  <c:v>848.63803999999993</c:v>
                </c:pt>
                <c:pt idx="3972">
                  <c:v>792.57543999999996</c:v>
                </c:pt>
                <c:pt idx="3973">
                  <c:v>764.54413999999997</c:v>
                </c:pt>
                <c:pt idx="3974">
                  <c:v>750.52854000000002</c:v>
                </c:pt>
                <c:pt idx="3975">
                  <c:v>736.51283999999998</c:v>
                </c:pt>
                <c:pt idx="3976">
                  <c:v>820.60673999999995</c:v>
                </c:pt>
                <c:pt idx="3977">
                  <c:v>806.59114</c:v>
                </c:pt>
                <c:pt idx="3978">
                  <c:v>764.54413999999997</c:v>
                </c:pt>
                <c:pt idx="3979">
                  <c:v>750.52854000000002</c:v>
                </c:pt>
                <c:pt idx="3980">
                  <c:v>736.51283999999998</c:v>
                </c:pt>
                <c:pt idx="3981">
                  <c:v>722.49724000000003</c:v>
                </c:pt>
                <c:pt idx="3982">
                  <c:v>784.51283999999998</c:v>
                </c:pt>
                <c:pt idx="3983">
                  <c:v>808.51283999999998</c:v>
                </c:pt>
                <c:pt idx="3984">
                  <c:v>788.54413999999997</c:v>
                </c:pt>
                <c:pt idx="3985">
                  <c:v>760.51283999999998</c:v>
                </c:pt>
                <c:pt idx="3986">
                  <c:v>808.51283999999998</c:v>
                </c:pt>
                <c:pt idx="3987">
                  <c:v>810.52854000000002</c:v>
                </c:pt>
                <c:pt idx="3988">
                  <c:v>784.51283999999998</c:v>
                </c:pt>
                <c:pt idx="3989">
                  <c:v>760.51283999999998</c:v>
                </c:pt>
                <c:pt idx="3990">
                  <c:v>734.49724000000003</c:v>
                </c:pt>
                <c:pt idx="3991">
                  <c:v>840.57543999999996</c:v>
                </c:pt>
                <c:pt idx="3992">
                  <c:v>810.52854000000002</c:v>
                </c:pt>
                <c:pt idx="3993">
                  <c:v>814.55984000000001</c:v>
                </c:pt>
                <c:pt idx="3994">
                  <c:v>784.51283999999998</c:v>
                </c:pt>
                <c:pt idx="3995">
                  <c:v>762.52854000000002</c:v>
                </c:pt>
                <c:pt idx="3996">
                  <c:v>764.54413999999997</c:v>
                </c:pt>
                <c:pt idx="3997">
                  <c:v>708.48154</c:v>
                </c:pt>
                <c:pt idx="3998">
                  <c:v>756.48154</c:v>
                </c:pt>
                <c:pt idx="3999">
                  <c:v>760.51283999999998</c:v>
                </c:pt>
                <c:pt idx="4000">
                  <c:v>822.52854000000002</c:v>
                </c:pt>
                <c:pt idx="4001">
                  <c:v>776.54413999999997</c:v>
                </c:pt>
                <c:pt idx="4002">
                  <c:v>778.55984000000001</c:v>
                </c:pt>
                <c:pt idx="4003">
                  <c:v>764.54413999999997</c:v>
                </c:pt>
                <c:pt idx="4004">
                  <c:v>736.51283999999998</c:v>
                </c:pt>
                <c:pt idx="4005">
                  <c:v>708.48154</c:v>
                </c:pt>
                <c:pt idx="4006">
                  <c:v>782.49724000000003</c:v>
                </c:pt>
                <c:pt idx="4007">
                  <c:v>754.46593999999993</c:v>
                </c:pt>
                <c:pt idx="4008">
                  <c:v>758.49724000000003</c:v>
                </c:pt>
                <c:pt idx="4009">
                  <c:v>760.51283999999998</c:v>
                </c:pt>
                <c:pt idx="4010">
                  <c:v>782.49724000000003</c:v>
                </c:pt>
                <c:pt idx="4011">
                  <c:v>786.52854000000002</c:v>
                </c:pt>
                <c:pt idx="4012">
                  <c:v>756.48154</c:v>
                </c:pt>
                <c:pt idx="4013">
                  <c:v>758.49724000000003</c:v>
                </c:pt>
                <c:pt idx="4014">
                  <c:v>764.54413999999997</c:v>
                </c:pt>
                <c:pt idx="4015">
                  <c:v>748.51283999999998</c:v>
                </c:pt>
                <c:pt idx="4016">
                  <c:v>750.52854000000002</c:v>
                </c:pt>
                <c:pt idx="4017">
                  <c:v>734.49724000000003</c:v>
                </c:pt>
                <c:pt idx="4018">
                  <c:v>722.49724000000003</c:v>
                </c:pt>
                <c:pt idx="4019">
                  <c:v>792.57543999999996</c:v>
                </c:pt>
                <c:pt idx="4020">
                  <c:v>764.54413999999997</c:v>
                </c:pt>
                <c:pt idx="4021">
                  <c:v>746.49724000000003</c:v>
                </c:pt>
                <c:pt idx="4022">
                  <c:v>750.52854000000002</c:v>
                </c:pt>
                <c:pt idx="4023">
                  <c:v>736.51283999999998</c:v>
                </c:pt>
                <c:pt idx="4024">
                  <c:v>720.48154</c:v>
                </c:pt>
                <c:pt idx="4025">
                  <c:v>722.49724000000003</c:v>
                </c:pt>
                <c:pt idx="4026">
                  <c:v>680.45024000000001</c:v>
                </c:pt>
                <c:pt idx="4027">
                  <c:v>676.41894000000002</c:v>
                </c:pt>
                <c:pt idx="4028">
                  <c:v>780.48154</c:v>
                </c:pt>
                <c:pt idx="4029">
                  <c:v>792.57543999999996</c:v>
                </c:pt>
                <c:pt idx="4030">
                  <c:v>754.46593999999993</c:v>
                </c:pt>
                <c:pt idx="4031">
                  <c:v>756.48154</c:v>
                </c:pt>
                <c:pt idx="4032">
                  <c:v>764.54413999999997</c:v>
                </c:pt>
                <c:pt idx="4033">
                  <c:v>728.45024000000001</c:v>
                </c:pt>
                <c:pt idx="4034">
                  <c:v>730.46593999999993</c:v>
                </c:pt>
                <c:pt idx="4035">
                  <c:v>732.48154</c:v>
                </c:pt>
                <c:pt idx="4036">
                  <c:v>736.51283999999998</c:v>
                </c:pt>
                <c:pt idx="4037">
                  <c:v>706.46593999999993</c:v>
                </c:pt>
                <c:pt idx="4038">
                  <c:v>694.46593999999993</c:v>
                </c:pt>
                <c:pt idx="4039">
                  <c:v>652.41894000000002</c:v>
                </c:pt>
                <c:pt idx="4040">
                  <c:v>764.54413999999997</c:v>
                </c:pt>
                <c:pt idx="4041">
                  <c:v>750.52854000000002</c:v>
                </c:pt>
                <c:pt idx="4042">
                  <c:v>736.51283999999998</c:v>
                </c:pt>
                <c:pt idx="4043">
                  <c:v>708.48154</c:v>
                </c:pt>
                <c:pt idx="4044">
                  <c:v>680.45024000000001</c:v>
                </c:pt>
                <c:pt idx="4045">
                  <c:v>752.45024000000001</c:v>
                </c:pt>
                <c:pt idx="4046">
                  <c:v>764.54413999999997</c:v>
                </c:pt>
                <c:pt idx="4047">
                  <c:v>736.51283999999998</c:v>
                </c:pt>
                <c:pt idx="4048">
                  <c:v>706.46593999999993</c:v>
                </c:pt>
                <c:pt idx="4049">
                  <c:v>708.48154</c:v>
                </c:pt>
                <c:pt idx="4050">
                  <c:v>680.45024000000001</c:v>
                </c:pt>
                <c:pt idx="4051">
                  <c:v>904.70064000000002</c:v>
                </c:pt>
                <c:pt idx="4052">
                  <c:v>874.65373999999997</c:v>
                </c:pt>
                <c:pt idx="4053">
                  <c:v>846.62243999999998</c:v>
                </c:pt>
                <c:pt idx="4054">
                  <c:v>876.66934000000003</c:v>
                </c:pt>
                <c:pt idx="4055">
                  <c:v>844.60673999999995</c:v>
                </c:pt>
                <c:pt idx="4056">
                  <c:v>846.62243999999998</c:v>
                </c:pt>
                <c:pt idx="4057">
                  <c:v>812.54413999999997</c:v>
                </c:pt>
                <c:pt idx="4058">
                  <c:v>816.57543999999996</c:v>
                </c:pt>
                <c:pt idx="4059">
                  <c:v>818.59114</c:v>
                </c:pt>
                <c:pt idx="4060">
                  <c:v>820.60673999999995</c:v>
                </c:pt>
                <c:pt idx="4061">
                  <c:v>778.55984000000001</c:v>
                </c:pt>
                <c:pt idx="4062">
                  <c:v>758.49724000000003</c:v>
                </c:pt>
                <c:pt idx="4063">
                  <c:v>846.62243999999998</c:v>
                </c:pt>
                <c:pt idx="4064">
                  <c:v>816.57543999999996</c:v>
                </c:pt>
                <c:pt idx="4065">
                  <c:v>818.59114</c:v>
                </c:pt>
                <c:pt idx="4066">
                  <c:v>786.52854000000002</c:v>
                </c:pt>
                <c:pt idx="4067">
                  <c:v>762.52854000000002</c:v>
                </c:pt>
                <c:pt idx="4068">
                  <c:v>816.57543999999996</c:v>
                </c:pt>
                <c:pt idx="4069">
                  <c:v>818.59114</c:v>
                </c:pt>
                <c:pt idx="4070">
                  <c:v>820.60673999999995</c:v>
                </c:pt>
                <c:pt idx="4071">
                  <c:v>806.59114</c:v>
                </c:pt>
                <c:pt idx="4072">
                  <c:v>732.48154</c:v>
                </c:pt>
                <c:pt idx="4073">
                  <c:v>812.54413999999997</c:v>
                </c:pt>
                <c:pt idx="4074">
                  <c:v>820.60673999999995</c:v>
                </c:pt>
                <c:pt idx="4075">
                  <c:v>790.55984000000001</c:v>
                </c:pt>
                <c:pt idx="4076">
                  <c:v>778.55984000000001</c:v>
                </c:pt>
                <c:pt idx="4077">
                  <c:v>758.49724000000003</c:v>
                </c:pt>
                <c:pt idx="4078">
                  <c:v>708.48154</c:v>
                </c:pt>
                <c:pt idx="4079">
                  <c:v>652.41894000000002</c:v>
                </c:pt>
                <c:pt idx="4080">
                  <c:v>652.41894000000002</c:v>
                </c:pt>
                <c:pt idx="4081">
                  <c:v>892.60673999999995</c:v>
                </c:pt>
                <c:pt idx="4082">
                  <c:v>780.48154</c:v>
                </c:pt>
                <c:pt idx="4083">
                  <c:v>848.63803999999993</c:v>
                </c:pt>
                <c:pt idx="4084">
                  <c:v>760.51283999999998</c:v>
                </c:pt>
                <c:pt idx="4085">
                  <c:v>734.49724000000003</c:v>
                </c:pt>
                <c:pt idx="4086">
                  <c:v>856.51283999999998</c:v>
                </c:pt>
                <c:pt idx="4087">
                  <c:v>832.51283999999998</c:v>
                </c:pt>
                <c:pt idx="4088">
                  <c:v>736.51283999999998</c:v>
                </c:pt>
                <c:pt idx="4089">
                  <c:v>680.45024000000001</c:v>
                </c:pt>
                <c:pt idx="4090">
                  <c:v>708.48154</c:v>
                </c:pt>
                <c:pt idx="4091">
                  <c:v>708.48154</c:v>
                </c:pt>
                <c:pt idx="4092">
                  <c:v>884.54413999999997</c:v>
                </c:pt>
                <c:pt idx="4093">
                  <c:v>880.51283999999998</c:v>
                </c:pt>
                <c:pt idx="4094">
                  <c:v>666.47104000000002</c:v>
                </c:pt>
                <c:pt idx="4095">
                  <c:v>680.48663999999997</c:v>
                </c:pt>
                <c:pt idx="4096">
                  <c:v>694.50234</c:v>
                </c:pt>
                <c:pt idx="4097">
                  <c:v>692.48663999999997</c:v>
                </c:pt>
                <c:pt idx="4098">
                  <c:v>708.51793999999995</c:v>
                </c:pt>
                <c:pt idx="4099">
                  <c:v>706.50234</c:v>
                </c:pt>
                <c:pt idx="4100">
                  <c:v>720.51793999999995</c:v>
                </c:pt>
                <c:pt idx="4101">
                  <c:v>734.53363999999999</c:v>
                </c:pt>
                <c:pt idx="4102">
                  <c:v>732.51793999999995</c:v>
                </c:pt>
                <c:pt idx="4103">
                  <c:v>742.50234</c:v>
                </c:pt>
                <c:pt idx="4104">
                  <c:v>762.56493999999998</c:v>
                </c:pt>
                <c:pt idx="4105">
                  <c:v>776.58054000000004</c:v>
                </c:pt>
                <c:pt idx="4106">
                  <c:v>774.56493999999998</c:v>
                </c:pt>
                <c:pt idx="4107">
                  <c:v>792.61184000000003</c:v>
                </c:pt>
                <c:pt idx="4108">
                  <c:v>804.61184000000003</c:v>
                </c:pt>
                <c:pt idx="4109">
                  <c:v>802.59623999999997</c:v>
                </c:pt>
                <c:pt idx="4110">
                  <c:v>798.56493999999998</c:v>
                </c:pt>
                <c:pt idx="4111">
                  <c:v>694.50234</c:v>
                </c:pt>
                <c:pt idx="4112">
                  <c:v>708.51793999999995</c:v>
                </c:pt>
                <c:pt idx="4113">
                  <c:v>722.53363999999999</c:v>
                </c:pt>
                <c:pt idx="4114">
                  <c:v>720.51793999999995</c:v>
                </c:pt>
                <c:pt idx="4115">
                  <c:v>736.54923999999994</c:v>
                </c:pt>
                <c:pt idx="4116">
                  <c:v>734.53363999999999</c:v>
                </c:pt>
                <c:pt idx="4117">
                  <c:v>764.58054000000004</c:v>
                </c:pt>
                <c:pt idx="4118">
                  <c:v>762.56493999999998</c:v>
                </c:pt>
                <c:pt idx="4119">
                  <c:v>760.54923999999994</c:v>
                </c:pt>
                <c:pt idx="4120">
                  <c:v>776.58054000000004</c:v>
                </c:pt>
                <c:pt idx="4121">
                  <c:v>774.56493999999998</c:v>
                </c:pt>
                <c:pt idx="4122">
                  <c:v>772.54923999999994</c:v>
                </c:pt>
                <c:pt idx="4123">
                  <c:v>772.54923999999994</c:v>
                </c:pt>
                <c:pt idx="4124">
                  <c:v>770.53363999999999</c:v>
                </c:pt>
                <c:pt idx="4125">
                  <c:v>792.61184000000003</c:v>
                </c:pt>
                <c:pt idx="4126">
                  <c:v>790.59623999999997</c:v>
                </c:pt>
                <c:pt idx="4127">
                  <c:v>804.61184000000003</c:v>
                </c:pt>
                <c:pt idx="4128">
                  <c:v>802.59623999999997</c:v>
                </c:pt>
                <c:pt idx="4129">
                  <c:v>800.58054000000004</c:v>
                </c:pt>
                <c:pt idx="4130">
                  <c:v>820.64314000000002</c:v>
                </c:pt>
                <c:pt idx="4131">
                  <c:v>832.64314000000002</c:v>
                </c:pt>
                <c:pt idx="4132">
                  <c:v>830.62753999999995</c:v>
                </c:pt>
                <c:pt idx="4133">
                  <c:v>826.59623999999997</c:v>
                </c:pt>
                <c:pt idx="4134">
                  <c:v>722.53363999999999</c:v>
                </c:pt>
                <c:pt idx="4135">
                  <c:v>736.54923999999994</c:v>
                </c:pt>
                <c:pt idx="4136">
                  <c:v>750.56493999999998</c:v>
                </c:pt>
                <c:pt idx="4137">
                  <c:v>748.54923999999994</c:v>
                </c:pt>
                <c:pt idx="4138">
                  <c:v>764.58054000000004</c:v>
                </c:pt>
                <c:pt idx="4139">
                  <c:v>762.56493999999998</c:v>
                </c:pt>
                <c:pt idx="4140">
                  <c:v>776.58054000000004</c:v>
                </c:pt>
                <c:pt idx="4141">
                  <c:v>792.61184000000003</c:v>
                </c:pt>
                <c:pt idx="4142">
                  <c:v>790.59623999999997</c:v>
                </c:pt>
                <c:pt idx="4143">
                  <c:v>788.58054000000004</c:v>
                </c:pt>
                <c:pt idx="4144">
                  <c:v>806.62753999999995</c:v>
                </c:pt>
                <c:pt idx="4145">
                  <c:v>804.61184000000003</c:v>
                </c:pt>
                <c:pt idx="4146">
                  <c:v>802.59623999999997</c:v>
                </c:pt>
                <c:pt idx="4147">
                  <c:v>800.58054000000004</c:v>
                </c:pt>
                <c:pt idx="4148">
                  <c:v>800.58054000000004</c:v>
                </c:pt>
                <c:pt idx="4149">
                  <c:v>798.56493999999998</c:v>
                </c:pt>
                <c:pt idx="4150">
                  <c:v>820.64314000000002</c:v>
                </c:pt>
                <c:pt idx="4151">
                  <c:v>818.62753999999995</c:v>
                </c:pt>
                <c:pt idx="4152">
                  <c:v>834.65883999999994</c:v>
                </c:pt>
                <c:pt idx="4153">
                  <c:v>832.64314000000002</c:v>
                </c:pt>
                <c:pt idx="4154">
                  <c:v>830.62753999999995</c:v>
                </c:pt>
                <c:pt idx="4155">
                  <c:v>828.61184000000003</c:v>
                </c:pt>
                <c:pt idx="4156">
                  <c:v>826.59623999999997</c:v>
                </c:pt>
                <c:pt idx="4157">
                  <c:v>824.58054000000004</c:v>
                </c:pt>
                <c:pt idx="4158">
                  <c:v>848.67444</c:v>
                </c:pt>
                <c:pt idx="4159">
                  <c:v>860.67444</c:v>
                </c:pt>
                <c:pt idx="4160">
                  <c:v>858.65883999999994</c:v>
                </c:pt>
                <c:pt idx="4161">
                  <c:v>854.62753999999995</c:v>
                </c:pt>
                <c:pt idx="4162">
                  <c:v>862.69014000000004</c:v>
                </c:pt>
                <c:pt idx="4163">
                  <c:v>778.59623999999997</c:v>
                </c:pt>
                <c:pt idx="4164">
                  <c:v>798.56493999999998</c:v>
                </c:pt>
                <c:pt idx="4165">
                  <c:v>748.54923999999994</c:v>
                </c:pt>
                <c:pt idx="4166">
                  <c:v>750.56493999999998</c:v>
                </c:pt>
                <c:pt idx="4167">
                  <c:v>768.51793999999995</c:v>
                </c:pt>
                <c:pt idx="4168">
                  <c:v>772.54923999999994</c:v>
                </c:pt>
                <c:pt idx="4169">
                  <c:v>764.58054000000004</c:v>
                </c:pt>
                <c:pt idx="4170">
                  <c:v>744.51793999999995</c:v>
                </c:pt>
                <c:pt idx="4171">
                  <c:v>744.51793999999995</c:v>
                </c:pt>
                <c:pt idx="4172">
                  <c:v>746.53363999999999</c:v>
                </c:pt>
                <c:pt idx="4173">
                  <c:v>750.56493999999998</c:v>
                </c:pt>
                <c:pt idx="4174">
                  <c:v>736.54923999999994</c:v>
                </c:pt>
                <c:pt idx="4175">
                  <c:v>722.53363999999999</c:v>
                </c:pt>
                <c:pt idx="4176">
                  <c:v>822.56493999999998</c:v>
                </c:pt>
                <c:pt idx="4177">
                  <c:v>834.65883999999994</c:v>
                </c:pt>
                <c:pt idx="4178">
                  <c:v>796.54923999999994</c:v>
                </c:pt>
                <c:pt idx="4179">
                  <c:v>806.62753999999995</c:v>
                </c:pt>
                <c:pt idx="4180">
                  <c:v>778.59623999999997</c:v>
                </c:pt>
                <c:pt idx="4181">
                  <c:v>794.53363999999999</c:v>
                </c:pt>
                <c:pt idx="4182">
                  <c:v>806.62753999999995</c:v>
                </c:pt>
                <c:pt idx="4183">
                  <c:v>770.53363999999999</c:v>
                </c:pt>
                <c:pt idx="4184">
                  <c:v>778.59623999999997</c:v>
                </c:pt>
                <c:pt idx="4185">
                  <c:v>748.54923999999994</c:v>
                </c:pt>
                <c:pt idx="4186">
                  <c:v>850.59623999999997</c:v>
                </c:pt>
                <c:pt idx="4187">
                  <c:v>664.45533999999998</c:v>
                </c:pt>
                <c:pt idx="4188">
                  <c:v>678.47104000000002</c:v>
                </c:pt>
                <c:pt idx="4189">
                  <c:v>692.48663999999997</c:v>
                </c:pt>
                <c:pt idx="4190">
                  <c:v>690.47104000000002</c:v>
                </c:pt>
                <c:pt idx="4191">
                  <c:v>706.50234</c:v>
                </c:pt>
                <c:pt idx="4192">
                  <c:v>704.48663999999997</c:v>
                </c:pt>
                <c:pt idx="4193">
                  <c:v>720.51793999999995</c:v>
                </c:pt>
                <c:pt idx="4194">
                  <c:v>718.50234</c:v>
                </c:pt>
                <c:pt idx="4195">
                  <c:v>734.53363999999999</c:v>
                </c:pt>
                <c:pt idx="4196">
                  <c:v>732.51793999999995</c:v>
                </c:pt>
                <c:pt idx="4197">
                  <c:v>730.50234</c:v>
                </c:pt>
                <c:pt idx="4198">
                  <c:v>748.54923999999994</c:v>
                </c:pt>
                <c:pt idx="4199">
                  <c:v>742.50234</c:v>
                </c:pt>
                <c:pt idx="4200">
                  <c:v>742.50234</c:v>
                </c:pt>
                <c:pt idx="4201">
                  <c:v>740.48663999999997</c:v>
                </c:pt>
                <c:pt idx="4202">
                  <c:v>762.56493999999998</c:v>
                </c:pt>
                <c:pt idx="4203">
                  <c:v>760.54923999999994</c:v>
                </c:pt>
                <c:pt idx="4204">
                  <c:v>776.58054000000004</c:v>
                </c:pt>
                <c:pt idx="4205">
                  <c:v>774.56493999999998</c:v>
                </c:pt>
                <c:pt idx="4206">
                  <c:v>772.54923999999994</c:v>
                </c:pt>
                <c:pt idx="4207">
                  <c:v>770.53363999999999</c:v>
                </c:pt>
                <c:pt idx="4208">
                  <c:v>766.50234</c:v>
                </c:pt>
                <c:pt idx="4209">
                  <c:v>790.59623999999997</c:v>
                </c:pt>
                <c:pt idx="4210">
                  <c:v>804.61184000000003</c:v>
                </c:pt>
                <c:pt idx="4211">
                  <c:v>802.59623999999997</c:v>
                </c:pt>
                <c:pt idx="4212">
                  <c:v>800.58054000000004</c:v>
                </c:pt>
                <c:pt idx="4213">
                  <c:v>796.54923999999994</c:v>
                </c:pt>
                <c:pt idx="4214">
                  <c:v>692.48663999999997</c:v>
                </c:pt>
                <c:pt idx="4215">
                  <c:v>706.50234</c:v>
                </c:pt>
                <c:pt idx="4216">
                  <c:v>720.51793999999995</c:v>
                </c:pt>
                <c:pt idx="4217">
                  <c:v>718.50234</c:v>
                </c:pt>
                <c:pt idx="4218">
                  <c:v>734.53363999999999</c:v>
                </c:pt>
                <c:pt idx="4219">
                  <c:v>732.51793999999995</c:v>
                </c:pt>
                <c:pt idx="4220">
                  <c:v>748.54923999999994</c:v>
                </c:pt>
                <c:pt idx="4221">
                  <c:v>746.53363999999999</c:v>
                </c:pt>
                <c:pt idx="4222">
                  <c:v>762.56493999999998</c:v>
                </c:pt>
                <c:pt idx="4223">
                  <c:v>760.54923999999994</c:v>
                </c:pt>
                <c:pt idx="4224">
                  <c:v>758.53363999999999</c:v>
                </c:pt>
                <c:pt idx="4225">
                  <c:v>776.58054000000004</c:v>
                </c:pt>
                <c:pt idx="4226">
                  <c:v>772.54923999999994</c:v>
                </c:pt>
                <c:pt idx="4227">
                  <c:v>770.53363999999999</c:v>
                </c:pt>
                <c:pt idx="4228">
                  <c:v>770.53363999999999</c:v>
                </c:pt>
                <c:pt idx="4229">
                  <c:v>768.51793999999995</c:v>
                </c:pt>
                <c:pt idx="4230">
                  <c:v>790.59623999999997</c:v>
                </c:pt>
                <c:pt idx="4231">
                  <c:v>788.58054000000004</c:v>
                </c:pt>
                <c:pt idx="4232">
                  <c:v>804.61184000000003</c:v>
                </c:pt>
                <c:pt idx="4233">
                  <c:v>802.59623999999997</c:v>
                </c:pt>
                <c:pt idx="4234">
                  <c:v>800.58054000000004</c:v>
                </c:pt>
                <c:pt idx="4235">
                  <c:v>798.56493999999998</c:v>
                </c:pt>
                <c:pt idx="4236">
                  <c:v>794.53363999999999</c:v>
                </c:pt>
                <c:pt idx="4237">
                  <c:v>818.62753999999995</c:v>
                </c:pt>
                <c:pt idx="4238">
                  <c:v>832.64314000000002</c:v>
                </c:pt>
                <c:pt idx="4239">
                  <c:v>830.62753999999995</c:v>
                </c:pt>
                <c:pt idx="4240">
                  <c:v>828.61184000000003</c:v>
                </c:pt>
                <c:pt idx="4241">
                  <c:v>824.58054000000004</c:v>
                </c:pt>
                <c:pt idx="4242">
                  <c:v>720.51793999999995</c:v>
                </c:pt>
                <c:pt idx="4243">
                  <c:v>734.53363999999999</c:v>
                </c:pt>
                <c:pt idx="4244">
                  <c:v>748.54923999999994</c:v>
                </c:pt>
                <c:pt idx="4245">
                  <c:v>746.53363999999999</c:v>
                </c:pt>
                <c:pt idx="4246">
                  <c:v>762.56493999999998</c:v>
                </c:pt>
                <c:pt idx="4247">
                  <c:v>760.54923999999994</c:v>
                </c:pt>
                <c:pt idx="4248">
                  <c:v>776.58054000000004</c:v>
                </c:pt>
                <c:pt idx="4249">
                  <c:v>774.56493999999998</c:v>
                </c:pt>
                <c:pt idx="4250">
                  <c:v>790.59623999999997</c:v>
                </c:pt>
                <c:pt idx="4251">
                  <c:v>788.58054000000004</c:v>
                </c:pt>
                <c:pt idx="4252">
                  <c:v>786.56493999999998</c:v>
                </c:pt>
                <c:pt idx="4253">
                  <c:v>804.61184000000003</c:v>
                </c:pt>
                <c:pt idx="4254">
                  <c:v>802.59623999999997</c:v>
                </c:pt>
                <c:pt idx="4255">
                  <c:v>800.58054000000004</c:v>
                </c:pt>
                <c:pt idx="4256">
                  <c:v>798.56493999999998</c:v>
                </c:pt>
                <c:pt idx="4257">
                  <c:v>798.56493999999998</c:v>
                </c:pt>
                <c:pt idx="4258">
                  <c:v>796.54923999999994</c:v>
                </c:pt>
                <c:pt idx="4259">
                  <c:v>818.62753999999995</c:v>
                </c:pt>
                <c:pt idx="4260">
                  <c:v>816.61184000000003</c:v>
                </c:pt>
                <c:pt idx="4261">
                  <c:v>832.64314000000002</c:v>
                </c:pt>
                <c:pt idx="4262">
                  <c:v>830.62753999999995</c:v>
                </c:pt>
                <c:pt idx="4263">
                  <c:v>828.61184000000003</c:v>
                </c:pt>
                <c:pt idx="4264">
                  <c:v>826.59623999999997</c:v>
                </c:pt>
                <c:pt idx="4265">
                  <c:v>824.58054000000004</c:v>
                </c:pt>
                <c:pt idx="4266">
                  <c:v>822.56493999999998</c:v>
                </c:pt>
                <c:pt idx="4267">
                  <c:v>846.65883999999994</c:v>
                </c:pt>
                <c:pt idx="4268">
                  <c:v>860.67444</c:v>
                </c:pt>
                <c:pt idx="4269">
                  <c:v>858.65883999999994</c:v>
                </c:pt>
                <c:pt idx="4270">
                  <c:v>856.64314000000002</c:v>
                </c:pt>
                <c:pt idx="4271">
                  <c:v>852.61184000000003</c:v>
                </c:pt>
                <c:pt idx="4272">
                  <c:v>768.51793999999995</c:v>
                </c:pt>
                <c:pt idx="4273">
                  <c:v>744.51793999999995</c:v>
                </c:pt>
                <c:pt idx="4274">
                  <c:v>746.53363999999999</c:v>
                </c:pt>
                <c:pt idx="4275">
                  <c:v>820.54923999999994</c:v>
                </c:pt>
                <c:pt idx="4276">
                  <c:v>796.54923999999994</c:v>
                </c:pt>
                <c:pt idx="4277">
                  <c:v>774.56493999999998</c:v>
                </c:pt>
                <c:pt idx="4278">
                  <c:v>792.51793999999995</c:v>
                </c:pt>
                <c:pt idx="4279">
                  <c:v>848.58054000000004</c:v>
                </c:pt>
                <c:pt idx="4280">
                  <c:v>524.29884000000004</c:v>
                </c:pt>
                <c:pt idx="4281">
                  <c:v>498.28323999999998</c:v>
                </c:pt>
                <c:pt idx="4282">
                  <c:v>456.23624000000001</c:v>
                </c:pt>
                <c:pt idx="4283">
                  <c:v>526.31453999999997</c:v>
                </c:pt>
                <c:pt idx="4284">
                  <c:v>546.28323999999998</c:v>
                </c:pt>
                <c:pt idx="4285">
                  <c:v>442.22064</c:v>
                </c:pt>
                <c:pt idx="4286">
                  <c:v>470.25193999999999</c:v>
                </c:pt>
                <c:pt idx="4287">
                  <c:v>496.26754</c:v>
                </c:pt>
                <c:pt idx="4288">
                  <c:v>522.28323999999998</c:v>
                </c:pt>
                <c:pt idx="4289">
                  <c:v>554.34583999999995</c:v>
                </c:pt>
                <c:pt idx="4290">
                  <c:v>570.28323999999998</c:v>
                </c:pt>
                <c:pt idx="4291">
                  <c:v>574.31453999999997</c:v>
                </c:pt>
                <c:pt idx="4292">
                  <c:v>482.25193999999999</c:v>
                </c:pt>
                <c:pt idx="4293">
                  <c:v>508.26754</c:v>
                </c:pt>
                <c:pt idx="4294">
                  <c:v>520.26753999999994</c:v>
                </c:pt>
                <c:pt idx="4295">
                  <c:v>518.25193999999999</c:v>
                </c:pt>
                <c:pt idx="4296">
                  <c:v>538.31453999999997</c:v>
                </c:pt>
                <c:pt idx="4297">
                  <c:v>552.33014000000003</c:v>
                </c:pt>
                <c:pt idx="4298">
                  <c:v>550.31453999999997</c:v>
                </c:pt>
                <c:pt idx="4299">
                  <c:v>548.29884000000004</c:v>
                </c:pt>
                <c:pt idx="4300">
                  <c:v>580.36144000000002</c:v>
                </c:pt>
                <c:pt idx="4301">
                  <c:v>578.34583999999995</c:v>
                </c:pt>
                <c:pt idx="4302">
                  <c:v>582.37713999999994</c:v>
                </c:pt>
                <c:pt idx="4303">
                  <c:v>568.36144000000002</c:v>
                </c:pt>
                <c:pt idx="4304">
                  <c:v>544.26753999999994</c:v>
                </c:pt>
                <c:pt idx="4305">
                  <c:v>540.33014000000003</c:v>
                </c:pt>
                <c:pt idx="4306">
                  <c:v>520.26753999999994</c:v>
                </c:pt>
                <c:pt idx="4307">
                  <c:v>512.29884000000004</c:v>
                </c:pt>
                <c:pt idx="4308">
                  <c:v>484.26754</c:v>
                </c:pt>
                <c:pt idx="4309">
                  <c:v>468.23624000000001</c:v>
                </c:pt>
                <c:pt idx="4310">
                  <c:v>510.28323999999998</c:v>
                </c:pt>
                <c:pt idx="4311">
                  <c:v>540.36653999999999</c:v>
                </c:pt>
                <c:pt idx="4312">
                  <c:v>512.33524</c:v>
                </c:pt>
                <c:pt idx="4313">
                  <c:v>484.30394000000001</c:v>
                </c:pt>
                <c:pt idx="4314">
                  <c:v>486.28323999999998</c:v>
                </c:pt>
                <c:pt idx="4315">
                  <c:v>484.26754</c:v>
                </c:pt>
                <c:pt idx="4316">
                  <c:v>498.28323999999998</c:v>
                </c:pt>
                <c:pt idx="4317">
                  <c:v>500.29883999999998</c:v>
                </c:pt>
                <c:pt idx="4318">
                  <c:v>500.29883999999998</c:v>
                </c:pt>
                <c:pt idx="4319">
                  <c:v>514.31453999999997</c:v>
                </c:pt>
                <c:pt idx="4320">
                  <c:v>514.31453999999997</c:v>
                </c:pt>
                <c:pt idx="4321">
                  <c:v>498.28323999999998</c:v>
                </c:pt>
                <c:pt idx="4322">
                  <c:v>512.29884000000004</c:v>
                </c:pt>
                <c:pt idx="4323">
                  <c:v>512.29884000000004</c:v>
                </c:pt>
                <c:pt idx="4324">
                  <c:v>514.31453999999997</c:v>
                </c:pt>
                <c:pt idx="4325">
                  <c:v>526.31453999999997</c:v>
                </c:pt>
                <c:pt idx="4326">
                  <c:v>540.33014000000003</c:v>
                </c:pt>
                <c:pt idx="4327">
                  <c:v>542.34583999999995</c:v>
                </c:pt>
                <c:pt idx="4328">
                  <c:v>556.36144000000002</c:v>
                </c:pt>
                <c:pt idx="4329">
                  <c:v>570.37713999999994</c:v>
                </c:pt>
                <c:pt idx="4330">
                  <c:v>584.39274</c:v>
                </c:pt>
                <c:pt idx="4331">
                  <c:v>598.40844000000004</c:v>
                </c:pt>
                <c:pt idx="4332">
                  <c:v>612.42403999999999</c:v>
                </c:pt>
                <c:pt idx="4333">
                  <c:v>626.43974000000003</c:v>
                </c:pt>
                <c:pt idx="4334">
                  <c:v>610.40844000000004</c:v>
                </c:pt>
                <c:pt idx="4335">
                  <c:v>624.42403999999999</c:v>
                </c:pt>
                <c:pt idx="4336">
                  <c:v>638.43974000000003</c:v>
                </c:pt>
                <c:pt idx="4337">
                  <c:v>652.45533999999998</c:v>
                </c:pt>
                <c:pt idx="4338">
                  <c:v>666.47104000000002</c:v>
                </c:pt>
                <c:pt idx="4339">
                  <c:v>680.48663999999997</c:v>
                </c:pt>
                <c:pt idx="4340">
                  <c:v>650.43974000000003</c:v>
                </c:pt>
                <c:pt idx="4341">
                  <c:v>650.43974000000003</c:v>
                </c:pt>
                <c:pt idx="4342">
                  <c:v>678.47104000000002</c:v>
                </c:pt>
                <c:pt idx="4343">
                  <c:v>538.35094000000004</c:v>
                </c:pt>
                <c:pt idx="4344">
                  <c:v>510.31963999999999</c:v>
                </c:pt>
                <c:pt idx="4345">
                  <c:v>482.28834000000001</c:v>
                </c:pt>
                <c:pt idx="4346">
                  <c:v>625.40804000000003</c:v>
                </c:pt>
                <c:pt idx="4347">
                  <c:v>749.53323999999998</c:v>
                </c:pt>
                <c:pt idx="4348">
                  <c:v>865.59583999999995</c:v>
                </c:pt>
                <c:pt idx="4349">
                  <c:v>667.45503999999994</c:v>
                </c:pt>
                <c:pt idx="4350">
                  <c:v>785.53323999999998</c:v>
                </c:pt>
                <c:pt idx="4351">
                  <c:v>707.48634000000004</c:v>
                </c:pt>
                <c:pt idx="4352">
                  <c:v>749.53323999999998</c:v>
                </c:pt>
                <c:pt idx="4353">
                  <c:v>695.48634000000004</c:v>
                </c:pt>
                <c:pt idx="4354">
                  <c:v>695.48634000000004</c:v>
                </c:pt>
                <c:pt idx="4355">
                  <c:v>667.45503999999994</c:v>
                </c:pt>
                <c:pt idx="4356">
                  <c:v>723.51764000000003</c:v>
                </c:pt>
                <c:pt idx="4357">
                  <c:v>443.20463999999998</c:v>
                </c:pt>
                <c:pt idx="4358">
                  <c:v>499.26724000000002</c:v>
                </c:pt>
                <c:pt idx="4359">
                  <c:v>555.32983999999999</c:v>
                </c:pt>
                <c:pt idx="4360">
                  <c:v>775.54894000000002</c:v>
                </c:pt>
                <c:pt idx="4361">
                  <c:v>611.39243999999997</c:v>
                </c:pt>
                <c:pt idx="4362">
                  <c:v>771.51764000000003</c:v>
                </c:pt>
                <c:pt idx="4363">
                  <c:v>777.56453999999997</c:v>
                </c:pt>
                <c:pt idx="4364">
                  <c:v>779.58024</c:v>
                </c:pt>
                <c:pt idx="4365">
                  <c:v>799.54894000000002</c:v>
                </c:pt>
                <c:pt idx="4366">
                  <c:v>823.54894000000002</c:v>
                </c:pt>
                <c:pt idx="4367">
                  <c:v>795.51764000000003</c:v>
                </c:pt>
                <c:pt idx="4368">
                  <c:v>821.53323999999998</c:v>
                </c:pt>
                <c:pt idx="4369">
                  <c:v>843.51764000000003</c:v>
                </c:pt>
                <c:pt idx="4370">
                  <c:v>819.51764000000003</c:v>
                </c:pt>
                <c:pt idx="4371">
                  <c:v>637.40804000000003</c:v>
                </c:pt>
                <c:pt idx="4372">
                  <c:v>653.43934000000002</c:v>
                </c:pt>
                <c:pt idx="4373">
                  <c:v>651.42373999999995</c:v>
                </c:pt>
                <c:pt idx="4374">
                  <c:v>665.43934000000002</c:v>
                </c:pt>
                <c:pt idx="4375">
                  <c:v>681.47064</c:v>
                </c:pt>
                <c:pt idx="4376">
                  <c:v>679.45503999999994</c:v>
                </c:pt>
                <c:pt idx="4377">
                  <c:v>677.43934000000002</c:v>
                </c:pt>
                <c:pt idx="4378">
                  <c:v>691.45503999999994</c:v>
                </c:pt>
                <c:pt idx="4379">
                  <c:v>689.43934000000002</c:v>
                </c:pt>
                <c:pt idx="4380">
                  <c:v>689.43934000000002</c:v>
                </c:pt>
                <c:pt idx="4381">
                  <c:v>687.42373999999995</c:v>
                </c:pt>
                <c:pt idx="4382">
                  <c:v>709.50193999999999</c:v>
                </c:pt>
                <c:pt idx="4383">
                  <c:v>707.48634000000004</c:v>
                </c:pt>
                <c:pt idx="4384">
                  <c:v>721.50193999999999</c:v>
                </c:pt>
                <c:pt idx="4385">
                  <c:v>719.48634000000004</c:v>
                </c:pt>
                <c:pt idx="4386">
                  <c:v>717.47064</c:v>
                </c:pt>
                <c:pt idx="4387">
                  <c:v>715.45503999999994</c:v>
                </c:pt>
                <c:pt idx="4388">
                  <c:v>713.43934000000002</c:v>
                </c:pt>
                <c:pt idx="4389">
                  <c:v>737.53323999999998</c:v>
                </c:pt>
                <c:pt idx="4390">
                  <c:v>749.53323999999998</c:v>
                </c:pt>
                <c:pt idx="4391">
                  <c:v>747.51764000000003</c:v>
                </c:pt>
                <c:pt idx="4392">
                  <c:v>743.48634000000004</c:v>
                </c:pt>
                <c:pt idx="4393">
                  <c:v>625.40804000000003</c:v>
                </c:pt>
                <c:pt idx="4394">
                  <c:v>653.43934000000002</c:v>
                </c:pt>
                <c:pt idx="4395">
                  <c:v>651.42373999999995</c:v>
                </c:pt>
                <c:pt idx="4396">
                  <c:v>665.43934000000002</c:v>
                </c:pt>
                <c:pt idx="4397">
                  <c:v>681.47064</c:v>
                </c:pt>
                <c:pt idx="4398">
                  <c:v>679.45503999999994</c:v>
                </c:pt>
                <c:pt idx="4399">
                  <c:v>693.47064</c:v>
                </c:pt>
                <c:pt idx="4400">
                  <c:v>691.45503999999994</c:v>
                </c:pt>
                <c:pt idx="4401">
                  <c:v>709.50193999999999</c:v>
                </c:pt>
                <c:pt idx="4402">
                  <c:v>707.48634000000004</c:v>
                </c:pt>
                <c:pt idx="4403">
                  <c:v>705.47064</c:v>
                </c:pt>
                <c:pt idx="4404">
                  <c:v>703.45503999999994</c:v>
                </c:pt>
                <c:pt idx="4405">
                  <c:v>703.45503999999994</c:v>
                </c:pt>
                <c:pt idx="4406">
                  <c:v>701.43934000000002</c:v>
                </c:pt>
                <c:pt idx="4407">
                  <c:v>721.50193999999999</c:v>
                </c:pt>
                <c:pt idx="4408">
                  <c:v>735.51764000000003</c:v>
                </c:pt>
                <c:pt idx="4409">
                  <c:v>733.50193999999999</c:v>
                </c:pt>
                <c:pt idx="4410">
                  <c:v>731.48634000000004</c:v>
                </c:pt>
                <c:pt idx="4411">
                  <c:v>729.47064</c:v>
                </c:pt>
                <c:pt idx="4412">
                  <c:v>727.45503999999994</c:v>
                </c:pt>
                <c:pt idx="4413">
                  <c:v>765.56453999999997</c:v>
                </c:pt>
                <c:pt idx="4414">
                  <c:v>763.54894000000002</c:v>
                </c:pt>
                <c:pt idx="4415">
                  <c:v>761.53323999999998</c:v>
                </c:pt>
                <c:pt idx="4416">
                  <c:v>757.50193999999999</c:v>
                </c:pt>
                <c:pt idx="4417">
                  <c:v>753.47064</c:v>
                </c:pt>
                <c:pt idx="4418">
                  <c:v>653.43934000000002</c:v>
                </c:pt>
                <c:pt idx="4419">
                  <c:v>665.43934000000002</c:v>
                </c:pt>
                <c:pt idx="4420">
                  <c:v>679.45503999999994</c:v>
                </c:pt>
                <c:pt idx="4421">
                  <c:v>709.50193999999999</c:v>
                </c:pt>
                <c:pt idx="4422">
                  <c:v>707.48634000000004</c:v>
                </c:pt>
                <c:pt idx="4423">
                  <c:v>705.47064</c:v>
                </c:pt>
                <c:pt idx="4424">
                  <c:v>717.47064</c:v>
                </c:pt>
                <c:pt idx="4425">
                  <c:v>737.53323999999998</c:v>
                </c:pt>
                <c:pt idx="4426">
                  <c:v>735.51764000000003</c:v>
                </c:pt>
                <c:pt idx="4427">
                  <c:v>749.53323999999998</c:v>
                </c:pt>
                <c:pt idx="4428">
                  <c:v>747.51764000000003</c:v>
                </c:pt>
                <c:pt idx="4429">
                  <c:v>745.50193999999999</c:v>
                </c:pt>
                <c:pt idx="4430">
                  <c:v>765.56453999999997</c:v>
                </c:pt>
                <c:pt idx="4431">
                  <c:v>777.56453999999997</c:v>
                </c:pt>
                <c:pt idx="4432">
                  <c:v>775.54894000000002</c:v>
                </c:pt>
                <c:pt idx="4433">
                  <c:v>771.51764000000003</c:v>
                </c:pt>
                <c:pt idx="4434">
                  <c:v>637.40804000000003</c:v>
                </c:pt>
                <c:pt idx="4435">
                  <c:v>651.42373999999995</c:v>
                </c:pt>
                <c:pt idx="4436">
                  <c:v>665.43934000000002</c:v>
                </c:pt>
                <c:pt idx="4437">
                  <c:v>679.45503999999994</c:v>
                </c:pt>
                <c:pt idx="4438">
                  <c:v>677.43934000000002</c:v>
                </c:pt>
                <c:pt idx="4439">
                  <c:v>693.47064</c:v>
                </c:pt>
                <c:pt idx="4440">
                  <c:v>691.45503999999994</c:v>
                </c:pt>
                <c:pt idx="4441">
                  <c:v>707.48634000000004</c:v>
                </c:pt>
                <c:pt idx="4442">
                  <c:v>705.47064</c:v>
                </c:pt>
                <c:pt idx="4443">
                  <c:v>703.45503999999994</c:v>
                </c:pt>
                <c:pt idx="4444">
                  <c:v>721.50193999999999</c:v>
                </c:pt>
                <c:pt idx="4445">
                  <c:v>719.48634000000004</c:v>
                </c:pt>
                <c:pt idx="4446">
                  <c:v>717.47064</c:v>
                </c:pt>
                <c:pt idx="4447">
                  <c:v>715.45503999999994</c:v>
                </c:pt>
                <c:pt idx="4448">
                  <c:v>715.45503999999994</c:v>
                </c:pt>
                <c:pt idx="4449">
                  <c:v>713.43934000000002</c:v>
                </c:pt>
                <c:pt idx="4450">
                  <c:v>735.51764000000003</c:v>
                </c:pt>
                <c:pt idx="4451">
                  <c:v>733.50193999999999</c:v>
                </c:pt>
                <c:pt idx="4452">
                  <c:v>749.53323999999998</c:v>
                </c:pt>
                <c:pt idx="4453">
                  <c:v>747.51764000000003</c:v>
                </c:pt>
                <c:pt idx="4454">
                  <c:v>745.50193999999999</c:v>
                </c:pt>
                <c:pt idx="4455">
                  <c:v>743.48634000000004</c:v>
                </c:pt>
                <c:pt idx="4456">
                  <c:v>741.47064</c:v>
                </c:pt>
                <c:pt idx="4457">
                  <c:v>739.45503999999994</c:v>
                </c:pt>
                <c:pt idx="4458">
                  <c:v>763.54894000000002</c:v>
                </c:pt>
                <c:pt idx="4459">
                  <c:v>777.56453999999997</c:v>
                </c:pt>
                <c:pt idx="4460">
                  <c:v>775.54894000000002</c:v>
                </c:pt>
                <c:pt idx="4461">
                  <c:v>773.53323999999998</c:v>
                </c:pt>
                <c:pt idx="4462">
                  <c:v>769.50193999999999</c:v>
                </c:pt>
                <c:pt idx="4463">
                  <c:v>765.47064</c:v>
                </c:pt>
                <c:pt idx="4464">
                  <c:v>653.43934000000002</c:v>
                </c:pt>
                <c:pt idx="4465">
                  <c:v>681.47064</c:v>
                </c:pt>
                <c:pt idx="4466">
                  <c:v>679.45503999999994</c:v>
                </c:pt>
                <c:pt idx="4467">
                  <c:v>693.47064</c:v>
                </c:pt>
                <c:pt idx="4468">
                  <c:v>721.50193999999999</c:v>
                </c:pt>
                <c:pt idx="4469">
                  <c:v>719.48634000000004</c:v>
                </c:pt>
                <c:pt idx="4470">
                  <c:v>735.51764000000003</c:v>
                </c:pt>
                <c:pt idx="4471">
                  <c:v>731.48634000000004</c:v>
                </c:pt>
                <c:pt idx="4472">
                  <c:v>731.48634000000004</c:v>
                </c:pt>
                <c:pt idx="4473">
                  <c:v>729.47064</c:v>
                </c:pt>
                <c:pt idx="4474">
                  <c:v>749.53323999999998</c:v>
                </c:pt>
                <c:pt idx="4475">
                  <c:v>765.56453999999997</c:v>
                </c:pt>
                <c:pt idx="4476">
                  <c:v>763.54894000000002</c:v>
                </c:pt>
                <c:pt idx="4477">
                  <c:v>761.53323999999998</c:v>
                </c:pt>
                <c:pt idx="4478">
                  <c:v>759.51764000000003</c:v>
                </c:pt>
                <c:pt idx="4479">
                  <c:v>757.50193999999999</c:v>
                </c:pt>
                <c:pt idx="4480">
                  <c:v>755.48634000000004</c:v>
                </c:pt>
                <c:pt idx="4481">
                  <c:v>793.59583999999995</c:v>
                </c:pt>
                <c:pt idx="4482">
                  <c:v>791.58024</c:v>
                </c:pt>
                <c:pt idx="4483">
                  <c:v>789.56453999999997</c:v>
                </c:pt>
                <c:pt idx="4484">
                  <c:v>785.53323999999998</c:v>
                </c:pt>
                <c:pt idx="4485">
                  <c:v>781.50193999999999</c:v>
                </c:pt>
                <c:pt idx="4486">
                  <c:v>651.42373999999995</c:v>
                </c:pt>
                <c:pt idx="4487">
                  <c:v>665.43934000000002</c:v>
                </c:pt>
                <c:pt idx="4488">
                  <c:v>679.45503999999994</c:v>
                </c:pt>
                <c:pt idx="4489">
                  <c:v>677.43934000000002</c:v>
                </c:pt>
                <c:pt idx="4490">
                  <c:v>693.47064</c:v>
                </c:pt>
                <c:pt idx="4491">
                  <c:v>691.45503999999994</c:v>
                </c:pt>
                <c:pt idx="4492">
                  <c:v>707.48634000000004</c:v>
                </c:pt>
                <c:pt idx="4493">
                  <c:v>705.47064</c:v>
                </c:pt>
                <c:pt idx="4494">
                  <c:v>721.50193999999999</c:v>
                </c:pt>
                <c:pt idx="4495">
                  <c:v>719.48634000000004</c:v>
                </c:pt>
                <c:pt idx="4496">
                  <c:v>717.47064</c:v>
                </c:pt>
                <c:pt idx="4497">
                  <c:v>735.51764000000003</c:v>
                </c:pt>
                <c:pt idx="4498">
                  <c:v>733.50193999999999</c:v>
                </c:pt>
                <c:pt idx="4499">
                  <c:v>731.48634000000004</c:v>
                </c:pt>
                <c:pt idx="4500">
                  <c:v>729.47064</c:v>
                </c:pt>
                <c:pt idx="4501">
                  <c:v>729.47064</c:v>
                </c:pt>
                <c:pt idx="4502">
                  <c:v>727.45503999999994</c:v>
                </c:pt>
                <c:pt idx="4503">
                  <c:v>749.53323999999998</c:v>
                </c:pt>
                <c:pt idx="4504">
                  <c:v>747.51764000000003</c:v>
                </c:pt>
                <c:pt idx="4505">
                  <c:v>763.54894000000002</c:v>
                </c:pt>
                <c:pt idx="4506">
                  <c:v>761.53323999999998</c:v>
                </c:pt>
                <c:pt idx="4507">
                  <c:v>759.51764000000003</c:v>
                </c:pt>
                <c:pt idx="4508">
                  <c:v>757.50193999999999</c:v>
                </c:pt>
                <c:pt idx="4509">
                  <c:v>755.48634000000004</c:v>
                </c:pt>
                <c:pt idx="4510">
                  <c:v>753.47064</c:v>
                </c:pt>
                <c:pt idx="4511">
                  <c:v>777.56453999999997</c:v>
                </c:pt>
                <c:pt idx="4512">
                  <c:v>791.58024</c:v>
                </c:pt>
                <c:pt idx="4513">
                  <c:v>789.56453999999997</c:v>
                </c:pt>
                <c:pt idx="4514">
                  <c:v>787.54894000000002</c:v>
                </c:pt>
                <c:pt idx="4515">
                  <c:v>783.51764000000003</c:v>
                </c:pt>
                <c:pt idx="4516">
                  <c:v>779.48634000000004</c:v>
                </c:pt>
                <c:pt idx="4517">
                  <c:v>681.47064</c:v>
                </c:pt>
                <c:pt idx="4518">
                  <c:v>693.47064</c:v>
                </c:pt>
                <c:pt idx="4519">
                  <c:v>707.48634000000004</c:v>
                </c:pt>
                <c:pt idx="4520">
                  <c:v>733.50193999999999</c:v>
                </c:pt>
                <c:pt idx="4521">
                  <c:v>763.54894000000002</c:v>
                </c:pt>
                <c:pt idx="4522">
                  <c:v>775.54894000000002</c:v>
                </c:pt>
                <c:pt idx="4523">
                  <c:v>793.59583999999995</c:v>
                </c:pt>
                <c:pt idx="4524">
                  <c:v>805.59583999999995</c:v>
                </c:pt>
                <c:pt idx="4525">
                  <c:v>803.58024</c:v>
                </c:pt>
                <c:pt idx="4526">
                  <c:v>665.43934000000002</c:v>
                </c:pt>
                <c:pt idx="4527">
                  <c:v>679.45503999999994</c:v>
                </c:pt>
                <c:pt idx="4528">
                  <c:v>693.47064</c:v>
                </c:pt>
                <c:pt idx="4529">
                  <c:v>691.45503999999994</c:v>
                </c:pt>
                <c:pt idx="4530">
                  <c:v>707.48634000000004</c:v>
                </c:pt>
                <c:pt idx="4531">
                  <c:v>705.47064</c:v>
                </c:pt>
                <c:pt idx="4532">
                  <c:v>721.50193999999999</c:v>
                </c:pt>
                <c:pt idx="4533">
                  <c:v>735.51764000000003</c:v>
                </c:pt>
                <c:pt idx="4534">
                  <c:v>733.50193999999999</c:v>
                </c:pt>
                <c:pt idx="4535">
                  <c:v>731.48634000000004</c:v>
                </c:pt>
                <c:pt idx="4536">
                  <c:v>749.53323999999998</c:v>
                </c:pt>
                <c:pt idx="4537">
                  <c:v>743.48634000000004</c:v>
                </c:pt>
                <c:pt idx="4538">
                  <c:v>743.48634000000004</c:v>
                </c:pt>
                <c:pt idx="4539">
                  <c:v>763.54894000000002</c:v>
                </c:pt>
                <c:pt idx="4540">
                  <c:v>761.53323999999998</c:v>
                </c:pt>
                <c:pt idx="4541">
                  <c:v>777.56453999999997</c:v>
                </c:pt>
                <c:pt idx="4542">
                  <c:v>775.54894000000002</c:v>
                </c:pt>
                <c:pt idx="4543">
                  <c:v>773.53323999999998</c:v>
                </c:pt>
                <c:pt idx="4544">
                  <c:v>771.51764000000003</c:v>
                </c:pt>
                <c:pt idx="4545">
                  <c:v>767.48634000000004</c:v>
                </c:pt>
                <c:pt idx="4546">
                  <c:v>791.58024</c:v>
                </c:pt>
                <c:pt idx="4547">
                  <c:v>805.59583999999995</c:v>
                </c:pt>
                <c:pt idx="4548">
                  <c:v>803.58024</c:v>
                </c:pt>
                <c:pt idx="4549">
                  <c:v>801.56453999999997</c:v>
                </c:pt>
                <c:pt idx="4550">
                  <c:v>797.53323999999998</c:v>
                </c:pt>
                <c:pt idx="4551">
                  <c:v>681.47064</c:v>
                </c:pt>
                <c:pt idx="4552">
                  <c:v>709.50193999999999</c:v>
                </c:pt>
                <c:pt idx="4553">
                  <c:v>721.50193999999999</c:v>
                </c:pt>
                <c:pt idx="4554">
                  <c:v>737.53323999999998</c:v>
                </c:pt>
                <c:pt idx="4555">
                  <c:v>735.51764000000003</c:v>
                </c:pt>
                <c:pt idx="4556">
                  <c:v>749.53323999999998</c:v>
                </c:pt>
                <c:pt idx="4557">
                  <c:v>747.51764000000003</c:v>
                </c:pt>
                <c:pt idx="4558">
                  <c:v>761.53323999999998</c:v>
                </c:pt>
                <c:pt idx="4559">
                  <c:v>759.51764000000003</c:v>
                </c:pt>
                <c:pt idx="4560">
                  <c:v>759.51764000000003</c:v>
                </c:pt>
                <c:pt idx="4561">
                  <c:v>757.50193999999999</c:v>
                </c:pt>
                <c:pt idx="4562">
                  <c:v>779.58024</c:v>
                </c:pt>
                <c:pt idx="4563">
                  <c:v>777.56453999999997</c:v>
                </c:pt>
                <c:pt idx="4564">
                  <c:v>791.58024</c:v>
                </c:pt>
                <c:pt idx="4565">
                  <c:v>789.56453999999997</c:v>
                </c:pt>
                <c:pt idx="4566">
                  <c:v>787.54894000000002</c:v>
                </c:pt>
                <c:pt idx="4567">
                  <c:v>783.51764000000003</c:v>
                </c:pt>
                <c:pt idx="4568">
                  <c:v>807.61153999999999</c:v>
                </c:pt>
                <c:pt idx="4569">
                  <c:v>821.62713999999994</c:v>
                </c:pt>
                <c:pt idx="4570">
                  <c:v>819.61153999999999</c:v>
                </c:pt>
                <c:pt idx="4571">
                  <c:v>817.59583999999995</c:v>
                </c:pt>
                <c:pt idx="4572">
                  <c:v>813.56453999999997</c:v>
                </c:pt>
                <c:pt idx="4573">
                  <c:v>679.45503999999994</c:v>
                </c:pt>
                <c:pt idx="4574">
                  <c:v>693.47064</c:v>
                </c:pt>
                <c:pt idx="4575">
                  <c:v>707.48634000000004</c:v>
                </c:pt>
                <c:pt idx="4576">
                  <c:v>705.47064</c:v>
                </c:pt>
                <c:pt idx="4577">
                  <c:v>721.50193999999999</c:v>
                </c:pt>
                <c:pt idx="4578">
                  <c:v>719.48634000000004</c:v>
                </c:pt>
                <c:pt idx="4579">
                  <c:v>735.51764000000003</c:v>
                </c:pt>
                <c:pt idx="4580">
                  <c:v>733.50193999999999</c:v>
                </c:pt>
                <c:pt idx="4581">
                  <c:v>749.53323999999998</c:v>
                </c:pt>
                <c:pt idx="4582">
                  <c:v>745.50193999999999</c:v>
                </c:pt>
                <c:pt idx="4583">
                  <c:v>763.54894000000002</c:v>
                </c:pt>
                <c:pt idx="4584">
                  <c:v>761.53323999999998</c:v>
                </c:pt>
                <c:pt idx="4585">
                  <c:v>759.51764000000003</c:v>
                </c:pt>
                <c:pt idx="4586">
                  <c:v>757.50193999999999</c:v>
                </c:pt>
                <c:pt idx="4587">
                  <c:v>757.50193999999999</c:v>
                </c:pt>
                <c:pt idx="4588">
                  <c:v>755.48634000000004</c:v>
                </c:pt>
                <c:pt idx="4589">
                  <c:v>777.56453999999997</c:v>
                </c:pt>
                <c:pt idx="4590">
                  <c:v>775.54894000000002</c:v>
                </c:pt>
                <c:pt idx="4591">
                  <c:v>791.58024</c:v>
                </c:pt>
                <c:pt idx="4592">
                  <c:v>789.56453999999997</c:v>
                </c:pt>
                <c:pt idx="4593">
                  <c:v>787.54894000000002</c:v>
                </c:pt>
                <c:pt idx="4594">
                  <c:v>785.53323999999998</c:v>
                </c:pt>
                <c:pt idx="4595">
                  <c:v>783.51764000000003</c:v>
                </c:pt>
                <c:pt idx="4596">
                  <c:v>781.50193999999999</c:v>
                </c:pt>
                <c:pt idx="4597">
                  <c:v>805.59583999999995</c:v>
                </c:pt>
                <c:pt idx="4598">
                  <c:v>819.61153999999999</c:v>
                </c:pt>
                <c:pt idx="4599">
                  <c:v>817.59583999999995</c:v>
                </c:pt>
                <c:pt idx="4600">
                  <c:v>815.58024</c:v>
                </c:pt>
                <c:pt idx="4601">
                  <c:v>811.54894000000002</c:v>
                </c:pt>
                <c:pt idx="4602">
                  <c:v>807.51764000000003</c:v>
                </c:pt>
                <c:pt idx="4603">
                  <c:v>677.43934000000002</c:v>
                </c:pt>
                <c:pt idx="4604">
                  <c:v>691.45503999999994</c:v>
                </c:pt>
                <c:pt idx="4605">
                  <c:v>705.47064</c:v>
                </c:pt>
                <c:pt idx="4606">
                  <c:v>703.45503999999994</c:v>
                </c:pt>
                <c:pt idx="4607">
                  <c:v>719.48634000000004</c:v>
                </c:pt>
                <c:pt idx="4608">
                  <c:v>717.47064</c:v>
                </c:pt>
                <c:pt idx="4609">
                  <c:v>733.50193999999999</c:v>
                </c:pt>
                <c:pt idx="4610">
                  <c:v>731.48634000000004</c:v>
                </c:pt>
                <c:pt idx="4611">
                  <c:v>747.51764000000003</c:v>
                </c:pt>
                <c:pt idx="4612">
                  <c:v>745.50193999999999</c:v>
                </c:pt>
                <c:pt idx="4613">
                  <c:v>761.53323999999998</c:v>
                </c:pt>
                <c:pt idx="4614">
                  <c:v>759.51764000000003</c:v>
                </c:pt>
                <c:pt idx="4615">
                  <c:v>757.50193999999999</c:v>
                </c:pt>
                <c:pt idx="4616">
                  <c:v>755.48634000000004</c:v>
                </c:pt>
                <c:pt idx="4617">
                  <c:v>755.48634000000004</c:v>
                </c:pt>
                <c:pt idx="4618">
                  <c:v>753.47064</c:v>
                </c:pt>
                <c:pt idx="4619">
                  <c:v>775.54894000000002</c:v>
                </c:pt>
                <c:pt idx="4620">
                  <c:v>773.53323999999998</c:v>
                </c:pt>
                <c:pt idx="4621">
                  <c:v>789.56453999999997</c:v>
                </c:pt>
                <c:pt idx="4622">
                  <c:v>787.54894000000002</c:v>
                </c:pt>
                <c:pt idx="4623">
                  <c:v>785.53323999999998</c:v>
                </c:pt>
                <c:pt idx="4624">
                  <c:v>783.51764000000003</c:v>
                </c:pt>
                <c:pt idx="4625">
                  <c:v>781.50193999999999</c:v>
                </c:pt>
                <c:pt idx="4626">
                  <c:v>779.48634000000004</c:v>
                </c:pt>
                <c:pt idx="4627">
                  <c:v>803.58024</c:v>
                </c:pt>
                <c:pt idx="4628">
                  <c:v>817.59583999999995</c:v>
                </c:pt>
                <c:pt idx="4629">
                  <c:v>815.58024</c:v>
                </c:pt>
                <c:pt idx="4630">
                  <c:v>813.56453999999997</c:v>
                </c:pt>
                <c:pt idx="4631">
                  <c:v>809.53323999999998</c:v>
                </c:pt>
                <c:pt idx="4632">
                  <c:v>805.50193999999999</c:v>
                </c:pt>
                <c:pt idx="4633">
                  <c:v>709.50193999999999</c:v>
                </c:pt>
                <c:pt idx="4634">
                  <c:v>721.50193999999999</c:v>
                </c:pt>
                <c:pt idx="4635">
                  <c:v>737.53323999999998</c:v>
                </c:pt>
                <c:pt idx="4636">
                  <c:v>735.51764000000003</c:v>
                </c:pt>
                <c:pt idx="4637">
                  <c:v>765.56453999999997</c:v>
                </c:pt>
                <c:pt idx="4638">
                  <c:v>763.54894000000002</c:v>
                </c:pt>
                <c:pt idx="4639">
                  <c:v>761.53323999999998</c:v>
                </c:pt>
                <c:pt idx="4640">
                  <c:v>773.53323999999998</c:v>
                </c:pt>
                <c:pt idx="4641">
                  <c:v>773.53323999999998</c:v>
                </c:pt>
                <c:pt idx="4642">
                  <c:v>793.59583999999995</c:v>
                </c:pt>
                <c:pt idx="4643">
                  <c:v>791.58024</c:v>
                </c:pt>
                <c:pt idx="4644">
                  <c:v>821.62713999999994</c:v>
                </c:pt>
                <c:pt idx="4645">
                  <c:v>833.62713999999994</c:v>
                </c:pt>
                <c:pt idx="4646">
                  <c:v>831.61153999999999</c:v>
                </c:pt>
                <c:pt idx="4647">
                  <c:v>693.47064</c:v>
                </c:pt>
                <c:pt idx="4648">
                  <c:v>707.48634000000004</c:v>
                </c:pt>
                <c:pt idx="4649">
                  <c:v>719.48634000000004</c:v>
                </c:pt>
                <c:pt idx="4650">
                  <c:v>735.51764000000003</c:v>
                </c:pt>
                <c:pt idx="4651">
                  <c:v>733.50193999999999</c:v>
                </c:pt>
                <c:pt idx="4652">
                  <c:v>763.54894000000002</c:v>
                </c:pt>
                <c:pt idx="4653">
                  <c:v>761.53323999999998</c:v>
                </c:pt>
                <c:pt idx="4654">
                  <c:v>759.51764000000003</c:v>
                </c:pt>
                <c:pt idx="4655">
                  <c:v>771.51764000000003</c:v>
                </c:pt>
                <c:pt idx="4656">
                  <c:v>769.50193999999999</c:v>
                </c:pt>
                <c:pt idx="4657">
                  <c:v>791.58024</c:v>
                </c:pt>
                <c:pt idx="4658">
                  <c:v>789.56453999999997</c:v>
                </c:pt>
                <c:pt idx="4659">
                  <c:v>801.56453999999997</c:v>
                </c:pt>
                <c:pt idx="4660">
                  <c:v>799.54894000000002</c:v>
                </c:pt>
                <c:pt idx="4661">
                  <c:v>819.61153999999999</c:v>
                </c:pt>
                <c:pt idx="4662">
                  <c:v>831.61153999999999</c:v>
                </c:pt>
                <c:pt idx="4663">
                  <c:v>829.59583999999995</c:v>
                </c:pt>
                <c:pt idx="4664">
                  <c:v>825.56453999999997</c:v>
                </c:pt>
                <c:pt idx="4665">
                  <c:v>691.45503999999994</c:v>
                </c:pt>
                <c:pt idx="4666">
                  <c:v>705.47064</c:v>
                </c:pt>
                <c:pt idx="4667">
                  <c:v>719.48634000000004</c:v>
                </c:pt>
                <c:pt idx="4668">
                  <c:v>717.47064</c:v>
                </c:pt>
                <c:pt idx="4669">
                  <c:v>733.50193999999999</c:v>
                </c:pt>
                <c:pt idx="4670">
                  <c:v>731.48634000000004</c:v>
                </c:pt>
                <c:pt idx="4671">
                  <c:v>745.50193999999999</c:v>
                </c:pt>
                <c:pt idx="4672">
                  <c:v>761.53323999999998</c:v>
                </c:pt>
                <c:pt idx="4673">
                  <c:v>759.51764000000003</c:v>
                </c:pt>
                <c:pt idx="4674">
                  <c:v>757.50193999999999</c:v>
                </c:pt>
                <c:pt idx="4675">
                  <c:v>773.53323999999998</c:v>
                </c:pt>
                <c:pt idx="4676">
                  <c:v>769.50193999999999</c:v>
                </c:pt>
                <c:pt idx="4677">
                  <c:v>769.50193999999999</c:v>
                </c:pt>
                <c:pt idx="4678">
                  <c:v>767.48634000000004</c:v>
                </c:pt>
                <c:pt idx="4679">
                  <c:v>789.56453999999997</c:v>
                </c:pt>
                <c:pt idx="4680">
                  <c:v>787.54894000000002</c:v>
                </c:pt>
                <c:pt idx="4681">
                  <c:v>803.58024</c:v>
                </c:pt>
                <c:pt idx="4682">
                  <c:v>801.56453999999997</c:v>
                </c:pt>
                <c:pt idx="4683">
                  <c:v>799.54894000000002</c:v>
                </c:pt>
                <c:pt idx="4684">
                  <c:v>797.53323999999998</c:v>
                </c:pt>
                <c:pt idx="4685">
                  <c:v>793.50193999999999</c:v>
                </c:pt>
                <c:pt idx="4686">
                  <c:v>817.59583999999995</c:v>
                </c:pt>
                <c:pt idx="4687">
                  <c:v>831.61153999999999</c:v>
                </c:pt>
                <c:pt idx="4688">
                  <c:v>829.59583999999995</c:v>
                </c:pt>
                <c:pt idx="4689">
                  <c:v>827.58024</c:v>
                </c:pt>
                <c:pt idx="4690">
                  <c:v>823.54894000000002</c:v>
                </c:pt>
                <c:pt idx="4691">
                  <c:v>689.43934000000002</c:v>
                </c:pt>
                <c:pt idx="4692">
                  <c:v>703.45503999999994</c:v>
                </c:pt>
                <c:pt idx="4693">
                  <c:v>717.47064</c:v>
                </c:pt>
                <c:pt idx="4694">
                  <c:v>715.45503999999994</c:v>
                </c:pt>
                <c:pt idx="4695">
                  <c:v>731.48634000000004</c:v>
                </c:pt>
                <c:pt idx="4696">
                  <c:v>729.47064</c:v>
                </c:pt>
                <c:pt idx="4697">
                  <c:v>745.50193999999999</c:v>
                </c:pt>
                <c:pt idx="4698">
                  <c:v>743.48634000000004</c:v>
                </c:pt>
                <c:pt idx="4699">
                  <c:v>759.51764000000003</c:v>
                </c:pt>
                <c:pt idx="4700">
                  <c:v>757.50193999999999</c:v>
                </c:pt>
                <c:pt idx="4701">
                  <c:v>755.48634000000004</c:v>
                </c:pt>
                <c:pt idx="4702">
                  <c:v>773.53323999999998</c:v>
                </c:pt>
                <c:pt idx="4703">
                  <c:v>771.51764000000003</c:v>
                </c:pt>
                <c:pt idx="4704">
                  <c:v>769.50193999999999</c:v>
                </c:pt>
                <c:pt idx="4705">
                  <c:v>767.48634000000004</c:v>
                </c:pt>
                <c:pt idx="4706">
                  <c:v>767.48634000000004</c:v>
                </c:pt>
                <c:pt idx="4707">
                  <c:v>765.47064</c:v>
                </c:pt>
                <c:pt idx="4708">
                  <c:v>787.54894000000002</c:v>
                </c:pt>
                <c:pt idx="4709">
                  <c:v>785.53323999999998</c:v>
                </c:pt>
                <c:pt idx="4710">
                  <c:v>801.56453999999997</c:v>
                </c:pt>
                <c:pt idx="4711">
                  <c:v>799.54894000000002</c:v>
                </c:pt>
                <c:pt idx="4712">
                  <c:v>797.53323999999998</c:v>
                </c:pt>
                <c:pt idx="4713">
                  <c:v>795.51764000000003</c:v>
                </c:pt>
                <c:pt idx="4714">
                  <c:v>793.50193999999999</c:v>
                </c:pt>
                <c:pt idx="4715">
                  <c:v>791.48634000000004</c:v>
                </c:pt>
                <c:pt idx="4716">
                  <c:v>815.58024</c:v>
                </c:pt>
                <c:pt idx="4717">
                  <c:v>829.59583999999995</c:v>
                </c:pt>
                <c:pt idx="4718">
                  <c:v>827.58024</c:v>
                </c:pt>
                <c:pt idx="4719">
                  <c:v>825.56453999999997</c:v>
                </c:pt>
                <c:pt idx="4720">
                  <c:v>821.53323999999998</c:v>
                </c:pt>
                <c:pt idx="4721">
                  <c:v>817.50193999999999</c:v>
                </c:pt>
                <c:pt idx="4722">
                  <c:v>689.43934000000002</c:v>
                </c:pt>
                <c:pt idx="4723">
                  <c:v>703.45503999999994</c:v>
                </c:pt>
                <c:pt idx="4724">
                  <c:v>717.47064</c:v>
                </c:pt>
                <c:pt idx="4725">
                  <c:v>715.45503999999994</c:v>
                </c:pt>
                <c:pt idx="4726">
                  <c:v>731.48634000000004</c:v>
                </c:pt>
                <c:pt idx="4727">
                  <c:v>729.47064</c:v>
                </c:pt>
                <c:pt idx="4728">
                  <c:v>743.48634000000004</c:v>
                </c:pt>
                <c:pt idx="4729">
                  <c:v>759.51764000000003</c:v>
                </c:pt>
                <c:pt idx="4730">
                  <c:v>757.50193999999999</c:v>
                </c:pt>
                <c:pt idx="4731">
                  <c:v>755.48634000000004</c:v>
                </c:pt>
                <c:pt idx="4732">
                  <c:v>773.53323999999998</c:v>
                </c:pt>
                <c:pt idx="4733">
                  <c:v>769.50193999999999</c:v>
                </c:pt>
                <c:pt idx="4734">
                  <c:v>767.48634000000004</c:v>
                </c:pt>
                <c:pt idx="4735">
                  <c:v>765.47064</c:v>
                </c:pt>
                <c:pt idx="4736">
                  <c:v>787.54894000000002</c:v>
                </c:pt>
                <c:pt idx="4737">
                  <c:v>785.53323999999998</c:v>
                </c:pt>
                <c:pt idx="4738">
                  <c:v>801.56453999999997</c:v>
                </c:pt>
                <c:pt idx="4739">
                  <c:v>799.54894000000002</c:v>
                </c:pt>
                <c:pt idx="4740">
                  <c:v>797.53323999999998</c:v>
                </c:pt>
                <c:pt idx="4741">
                  <c:v>795.51764000000003</c:v>
                </c:pt>
                <c:pt idx="4742">
                  <c:v>793.50193999999999</c:v>
                </c:pt>
                <c:pt idx="4743">
                  <c:v>791.48634000000004</c:v>
                </c:pt>
                <c:pt idx="4744">
                  <c:v>815.58024</c:v>
                </c:pt>
                <c:pt idx="4745">
                  <c:v>829.59583999999995</c:v>
                </c:pt>
                <c:pt idx="4746">
                  <c:v>827.58024</c:v>
                </c:pt>
                <c:pt idx="4747">
                  <c:v>825.56453999999997</c:v>
                </c:pt>
                <c:pt idx="4748">
                  <c:v>821.53323999999998</c:v>
                </c:pt>
                <c:pt idx="4749">
                  <c:v>817.50193999999999</c:v>
                </c:pt>
                <c:pt idx="4750">
                  <c:v>687.42373999999995</c:v>
                </c:pt>
                <c:pt idx="4751">
                  <c:v>701.43934000000002</c:v>
                </c:pt>
                <c:pt idx="4752">
                  <c:v>715.45503999999994</c:v>
                </c:pt>
                <c:pt idx="4753">
                  <c:v>713.43934000000002</c:v>
                </c:pt>
                <c:pt idx="4754">
                  <c:v>729.47064</c:v>
                </c:pt>
                <c:pt idx="4755">
                  <c:v>727.45503999999994</c:v>
                </c:pt>
                <c:pt idx="4756">
                  <c:v>743.48634000000004</c:v>
                </c:pt>
                <c:pt idx="4757">
                  <c:v>741.47064</c:v>
                </c:pt>
                <c:pt idx="4758">
                  <c:v>757.50193999999999</c:v>
                </c:pt>
                <c:pt idx="4759">
                  <c:v>755.48634000000004</c:v>
                </c:pt>
                <c:pt idx="4760">
                  <c:v>753.47064</c:v>
                </c:pt>
                <c:pt idx="4761">
                  <c:v>771.51764000000003</c:v>
                </c:pt>
                <c:pt idx="4762">
                  <c:v>769.50193999999999</c:v>
                </c:pt>
                <c:pt idx="4763">
                  <c:v>767.48634000000004</c:v>
                </c:pt>
                <c:pt idx="4764">
                  <c:v>765.47064</c:v>
                </c:pt>
                <c:pt idx="4765">
                  <c:v>765.47064</c:v>
                </c:pt>
                <c:pt idx="4766">
                  <c:v>763.45503999999994</c:v>
                </c:pt>
                <c:pt idx="4767">
                  <c:v>785.53323999999998</c:v>
                </c:pt>
                <c:pt idx="4768">
                  <c:v>783.51764000000003</c:v>
                </c:pt>
                <c:pt idx="4769">
                  <c:v>799.54894000000002</c:v>
                </c:pt>
                <c:pt idx="4770">
                  <c:v>797.53323999999998</c:v>
                </c:pt>
                <c:pt idx="4771">
                  <c:v>795.51764000000003</c:v>
                </c:pt>
                <c:pt idx="4772">
                  <c:v>793.50193999999999</c:v>
                </c:pt>
                <c:pt idx="4773">
                  <c:v>791.48634000000004</c:v>
                </c:pt>
                <c:pt idx="4774">
                  <c:v>789.47064</c:v>
                </c:pt>
                <c:pt idx="4775">
                  <c:v>813.56453999999997</c:v>
                </c:pt>
                <c:pt idx="4776">
                  <c:v>827.58024</c:v>
                </c:pt>
                <c:pt idx="4777">
                  <c:v>825.56453999999997</c:v>
                </c:pt>
                <c:pt idx="4778">
                  <c:v>823.54894000000002</c:v>
                </c:pt>
                <c:pt idx="4779">
                  <c:v>819.51764000000003</c:v>
                </c:pt>
                <c:pt idx="4780">
                  <c:v>815.48634000000004</c:v>
                </c:pt>
                <c:pt idx="4781">
                  <c:v>735.51764000000003</c:v>
                </c:pt>
                <c:pt idx="4782">
                  <c:v>749.53323999999998</c:v>
                </c:pt>
                <c:pt idx="4783">
                  <c:v>763.54894000000002</c:v>
                </c:pt>
                <c:pt idx="4784">
                  <c:v>779.58024</c:v>
                </c:pt>
                <c:pt idx="4785">
                  <c:v>777.56453999999997</c:v>
                </c:pt>
                <c:pt idx="4786">
                  <c:v>775.54894000000002</c:v>
                </c:pt>
                <c:pt idx="4787">
                  <c:v>791.58024</c:v>
                </c:pt>
                <c:pt idx="4788">
                  <c:v>789.56453999999997</c:v>
                </c:pt>
                <c:pt idx="4789">
                  <c:v>787.54894000000002</c:v>
                </c:pt>
                <c:pt idx="4790">
                  <c:v>787.54894000000002</c:v>
                </c:pt>
                <c:pt idx="4791">
                  <c:v>785.53323999999998</c:v>
                </c:pt>
                <c:pt idx="4792">
                  <c:v>805.59583999999995</c:v>
                </c:pt>
                <c:pt idx="4793">
                  <c:v>821.62713999999994</c:v>
                </c:pt>
                <c:pt idx="4794">
                  <c:v>819.61153999999999</c:v>
                </c:pt>
                <c:pt idx="4795">
                  <c:v>817.59583999999995</c:v>
                </c:pt>
                <c:pt idx="4796">
                  <c:v>815.58024</c:v>
                </c:pt>
                <c:pt idx="4797">
                  <c:v>813.56453999999997</c:v>
                </c:pt>
                <c:pt idx="4798">
                  <c:v>811.54894000000002</c:v>
                </c:pt>
                <c:pt idx="4799">
                  <c:v>835.64283999999998</c:v>
                </c:pt>
                <c:pt idx="4800">
                  <c:v>849.65844000000004</c:v>
                </c:pt>
                <c:pt idx="4801">
                  <c:v>847.64283999999998</c:v>
                </c:pt>
                <c:pt idx="4802">
                  <c:v>845.62713999999994</c:v>
                </c:pt>
                <c:pt idx="4803">
                  <c:v>841.59583999999995</c:v>
                </c:pt>
                <c:pt idx="4804">
                  <c:v>837.56453999999997</c:v>
                </c:pt>
                <c:pt idx="4805">
                  <c:v>707.48634000000004</c:v>
                </c:pt>
                <c:pt idx="4806">
                  <c:v>721.50193999999999</c:v>
                </c:pt>
                <c:pt idx="4807">
                  <c:v>735.51764000000003</c:v>
                </c:pt>
                <c:pt idx="4808">
                  <c:v>733.50193999999999</c:v>
                </c:pt>
                <c:pt idx="4809">
                  <c:v>749.53323999999998</c:v>
                </c:pt>
                <c:pt idx="4810">
                  <c:v>747.51764000000003</c:v>
                </c:pt>
                <c:pt idx="4811">
                  <c:v>763.54894000000002</c:v>
                </c:pt>
                <c:pt idx="4812">
                  <c:v>761.53323999999998</c:v>
                </c:pt>
                <c:pt idx="4813">
                  <c:v>777.56453999999997</c:v>
                </c:pt>
                <c:pt idx="4814">
                  <c:v>775.54894000000002</c:v>
                </c:pt>
                <c:pt idx="4815">
                  <c:v>773.53323999999998</c:v>
                </c:pt>
                <c:pt idx="4816">
                  <c:v>791.58024</c:v>
                </c:pt>
                <c:pt idx="4817">
                  <c:v>789.56453999999997</c:v>
                </c:pt>
                <c:pt idx="4818">
                  <c:v>787.54894000000002</c:v>
                </c:pt>
                <c:pt idx="4819">
                  <c:v>785.53323999999998</c:v>
                </c:pt>
                <c:pt idx="4820">
                  <c:v>785.53323999999998</c:v>
                </c:pt>
                <c:pt idx="4821">
                  <c:v>783.51764000000003</c:v>
                </c:pt>
                <c:pt idx="4822">
                  <c:v>805.59583999999995</c:v>
                </c:pt>
                <c:pt idx="4823">
                  <c:v>803.58024</c:v>
                </c:pt>
                <c:pt idx="4824">
                  <c:v>819.61153999999999</c:v>
                </c:pt>
                <c:pt idx="4825">
                  <c:v>817.59583999999995</c:v>
                </c:pt>
                <c:pt idx="4826">
                  <c:v>815.58024</c:v>
                </c:pt>
                <c:pt idx="4827">
                  <c:v>813.56453999999997</c:v>
                </c:pt>
                <c:pt idx="4828">
                  <c:v>811.54894000000002</c:v>
                </c:pt>
                <c:pt idx="4829">
                  <c:v>809.53323999999998</c:v>
                </c:pt>
                <c:pt idx="4830">
                  <c:v>833.62713999999994</c:v>
                </c:pt>
                <c:pt idx="4831">
                  <c:v>847.64283999999998</c:v>
                </c:pt>
                <c:pt idx="4832">
                  <c:v>845.62713999999994</c:v>
                </c:pt>
                <c:pt idx="4833">
                  <c:v>843.61153999999999</c:v>
                </c:pt>
                <c:pt idx="4834">
                  <c:v>839.58024</c:v>
                </c:pt>
                <c:pt idx="4835">
                  <c:v>835.54894000000002</c:v>
                </c:pt>
                <c:pt idx="4836">
                  <c:v>749.53323999999998</c:v>
                </c:pt>
                <c:pt idx="4837">
                  <c:v>765.56453999999997</c:v>
                </c:pt>
                <c:pt idx="4838">
                  <c:v>763.54894000000002</c:v>
                </c:pt>
                <c:pt idx="4839">
                  <c:v>777.56453999999997</c:v>
                </c:pt>
                <c:pt idx="4840">
                  <c:v>793.59583999999995</c:v>
                </c:pt>
                <c:pt idx="4841">
                  <c:v>791.58024</c:v>
                </c:pt>
                <c:pt idx="4842">
                  <c:v>789.56453999999997</c:v>
                </c:pt>
                <c:pt idx="4843">
                  <c:v>801.56453999999997</c:v>
                </c:pt>
                <c:pt idx="4844">
                  <c:v>801.56453999999997</c:v>
                </c:pt>
                <c:pt idx="4845">
                  <c:v>821.62713999999994</c:v>
                </c:pt>
                <c:pt idx="4846">
                  <c:v>819.61153999999999</c:v>
                </c:pt>
                <c:pt idx="4847">
                  <c:v>829.59583999999995</c:v>
                </c:pt>
                <c:pt idx="4848">
                  <c:v>825.56453999999997</c:v>
                </c:pt>
                <c:pt idx="4849">
                  <c:v>849.65844000000004</c:v>
                </c:pt>
                <c:pt idx="4850">
                  <c:v>861.65844000000004</c:v>
                </c:pt>
                <c:pt idx="4851">
                  <c:v>859.64283999999998</c:v>
                </c:pt>
                <c:pt idx="4852">
                  <c:v>855.61153999999999</c:v>
                </c:pt>
                <c:pt idx="4853">
                  <c:v>721.50193999999999</c:v>
                </c:pt>
                <c:pt idx="4854">
                  <c:v>735.51764000000003</c:v>
                </c:pt>
                <c:pt idx="4855">
                  <c:v>749.53323999999998</c:v>
                </c:pt>
                <c:pt idx="4856">
                  <c:v>747.51764000000003</c:v>
                </c:pt>
                <c:pt idx="4857">
                  <c:v>763.54894000000002</c:v>
                </c:pt>
                <c:pt idx="4858">
                  <c:v>761.53323999999998</c:v>
                </c:pt>
                <c:pt idx="4859">
                  <c:v>777.56453999999997</c:v>
                </c:pt>
                <c:pt idx="4860">
                  <c:v>775.54894000000002</c:v>
                </c:pt>
                <c:pt idx="4861">
                  <c:v>791.58024</c:v>
                </c:pt>
                <c:pt idx="4862">
                  <c:v>789.56453999999997</c:v>
                </c:pt>
                <c:pt idx="4863">
                  <c:v>787.54894000000002</c:v>
                </c:pt>
                <c:pt idx="4864">
                  <c:v>805.59583999999995</c:v>
                </c:pt>
                <c:pt idx="4865">
                  <c:v>803.58024</c:v>
                </c:pt>
                <c:pt idx="4866">
                  <c:v>801.56453999999997</c:v>
                </c:pt>
                <c:pt idx="4867">
                  <c:v>799.54894000000002</c:v>
                </c:pt>
                <c:pt idx="4868">
                  <c:v>799.54894000000002</c:v>
                </c:pt>
                <c:pt idx="4869">
                  <c:v>797.53323999999998</c:v>
                </c:pt>
                <c:pt idx="4870">
                  <c:v>819.61153999999999</c:v>
                </c:pt>
                <c:pt idx="4871">
                  <c:v>817.59583999999995</c:v>
                </c:pt>
                <c:pt idx="4872">
                  <c:v>833.62713999999994</c:v>
                </c:pt>
                <c:pt idx="4873">
                  <c:v>829.59583999999995</c:v>
                </c:pt>
                <c:pt idx="4874">
                  <c:v>827.58024</c:v>
                </c:pt>
                <c:pt idx="4875">
                  <c:v>825.56453999999997</c:v>
                </c:pt>
                <c:pt idx="4876">
                  <c:v>823.54894000000002</c:v>
                </c:pt>
                <c:pt idx="4877">
                  <c:v>847.64283999999998</c:v>
                </c:pt>
                <c:pt idx="4878">
                  <c:v>861.65844000000004</c:v>
                </c:pt>
                <c:pt idx="4879">
                  <c:v>859.64283999999998</c:v>
                </c:pt>
                <c:pt idx="4880">
                  <c:v>857.62713999999994</c:v>
                </c:pt>
                <c:pt idx="4881">
                  <c:v>853.59583999999995</c:v>
                </c:pt>
                <c:pt idx="4882">
                  <c:v>849.56453999999997</c:v>
                </c:pt>
                <c:pt idx="4883">
                  <c:v>719.48634000000004</c:v>
                </c:pt>
                <c:pt idx="4884">
                  <c:v>733.50193999999999</c:v>
                </c:pt>
                <c:pt idx="4885">
                  <c:v>747.51764000000003</c:v>
                </c:pt>
                <c:pt idx="4886">
                  <c:v>745.50193999999999</c:v>
                </c:pt>
                <c:pt idx="4887">
                  <c:v>761.53323999999998</c:v>
                </c:pt>
                <c:pt idx="4888">
                  <c:v>759.51764000000003</c:v>
                </c:pt>
                <c:pt idx="4889">
                  <c:v>775.54894000000002</c:v>
                </c:pt>
                <c:pt idx="4890">
                  <c:v>773.53323999999998</c:v>
                </c:pt>
                <c:pt idx="4891">
                  <c:v>789.56453999999997</c:v>
                </c:pt>
                <c:pt idx="4892">
                  <c:v>787.54894000000002</c:v>
                </c:pt>
                <c:pt idx="4893">
                  <c:v>785.53323999999998</c:v>
                </c:pt>
                <c:pt idx="4894">
                  <c:v>803.58024</c:v>
                </c:pt>
                <c:pt idx="4895">
                  <c:v>801.56453999999997</c:v>
                </c:pt>
                <c:pt idx="4896">
                  <c:v>799.54894000000002</c:v>
                </c:pt>
                <c:pt idx="4897">
                  <c:v>797.53323999999998</c:v>
                </c:pt>
                <c:pt idx="4898">
                  <c:v>797.53323999999998</c:v>
                </c:pt>
                <c:pt idx="4899">
                  <c:v>795.51764000000003</c:v>
                </c:pt>
                <c:pt idx="4900">
                  <c:v>817.59583999999995</c:v>
                </c:pt>
                <c:pt idx="4901">
                  <c:v>815.58024</c:v>
                </c:pt>
                <c:pt idx="4902">
                  <c:v>831.61153999999999</c:v>
                </c:pt>
                <c:pt idx="4903">
                  <c:v>829.59583999999995</c:v>
                </c:pt>
                <c:pt idx="4904">
                  <c:v>827.58024</c:v>
                </c:pt>
                <c:pt idx="4905">
                  <c:v>825.56453999999997</c:v>
                </c:pt>
                <c:pt idx="4906">
                  <c:v>823.54894000000002</c:v>
                </c:pt>
                <c:pt idx="4907">
                  <c:v>821.53323999999998</c:v>
                </c:pt>
                <c:pt idx="4908">
                  <c:v>845.62713999999994</c:v>
                </c:pt>
                <c:pt idx="4909">
                  <c:v>859.64283999999998</c:v>
                </c:pt>
                <c:pt idx="4910">
                  <c:v>857.62713999999994</c:v>
                </c:pt>
                <c:pt idx="4911">
                  <c:v>855.61153999999999</c:v>
                </c:pt>
                <c:pt idx="4912">
                  <c:v>851.58024</c:v>
                </c:pt>
                <c:pt idx="4913">
                  <c:v>847.54894000000002</c:v>
                </c:pt>
                <c:pt idx="4914">
                  <c:v>717.47064</c:v>
                </c:pt>
                <c:pt idx="4915">
                  <c:v>731.48634000000004</c:v>
                </c:pt>
                <c:pt idx="4916">
                  <c:v>745.50193999999999</c:v>
                </c:pt>
                <c:pt idx="4917">
                  <c:v>743.48634000000004</c:v>
                </c:pt>
                <c:pt idx="4918">
                  <c:v>759.51764000000003</c:v>
                </c:pt>
                <c:pt idx="4919">
                  <c:v>757.50193999999999</c:v>
                </c:pt>
                <c:pt idx="4920">
                  <c:v>773.53323999999998</c:v>
                </c:pt>
                <c:pt idx="4921">
                  <c:v>771.51764000000003</c:v>
                </c:pt>
                <c:pt idx="4922">
                  <c:v>787.54894000000002</c:v>
                </c:pt>
                <c:pt idx="4923">
                  <c:v>785.53323999999998</c:v>
                </c:pt>
                <c:pt idx="4924">
                  <c:v>783.51764000000003</c:v>
                </c:pt>
                <c:pt idx="4925">
                  <c:v>801.56453999999997</c:v>
                </c:pt>
                <c:pt idx="4926">
                  <c:v>799.54894000000002</c:v>
                </c:pt>
                <c:pt idx="4927">
                  <c:v>797.53323999999998</c:v>
                </c:pt>
                <c:pt idx="4928">
                  <c:v>795.51764000000003</c:v>
                </c:pt>
                <c:pt idx="4929">
                  <c:v>795.51764000000003</c:v>
                </c:pt>
                <c:pt idx="4930">
                  <c:v>793.50193999999999</c:v>
                </c:pt>
                <c:pt idx="4931">
                  <c:v>815.58024</c:v>
                </c:pt>
                <c:pt idx="4932">
                  <c:v>813.56453999999997</c:v>
                </c:pt>
                <c:pt idx="4933">
                  <c:v>829.59583999999995</c:v>
                </c:pt>
                <c:pt idx="4934">
                  <c:v>827.58024</c:v>
                </c:pt>
                <c:pt idx="4935">
                  <c:v>825.56453999999997</c:v>
                </c:pt>
                <c:pt idx="4936">
                  <c:v>823.54894000000002</c:v>
                </c:pt>
                <c:pt idx="4937">
                  <c:v>821.53323999999998</c:v>
                </c:pt>
                <c:pt idx="4938">
                  <c:v>819.51764000000003</c:v>
                </c:pt>
                <c:pt idx="4939">
                  <c:v>843.61153999999999</c:v>
                </c:pt>
                <c:pt idx="4940">
                  <c:v>857.62713999999994</c:v>
                </c:pt>
                <c:pt idx="4941">
                  <c:v>855.61153999999999</c:v>
                </c:pt>
                <c:pt idx="4942">
                  <c:v>853.59583999999995</c:v>
                </c:pt>
                <c:pt idx="4943">
                  <c:v>849.56453999999997</c:v>
                </c:pt>
                <c:pt idx="4944">
                  <c:v>845.53323999999998</c:v>
                </c:pt>
                <c:pt idx="4945">
                  <c:v>715.45503999999994</c:v>
                </c:pt>
                <c:pt idx="4946">
                  <c:v>729.47064</c:v>
                </c:pt>
                <c:pt idx="4947">
                  <c:v>743.48634000000004</c:v>
                </c:pt>
                <c:pt idx="4948">
                  <c:v>741.47064</c:v>
                </c:pt>
                <c:pt idx="4949">
                  <c:v>757.50193999999999</c:v>
                </c:pt>
                <c:pt idx="4950">
                  <c:v>755.48634000000004</c:v>
                </c:pt>
                <c:pt idx="4951">
                  <c:v>769.50193999999999</c:v>
                </c:pt>
                <c:pt idx="4952">
                  <c:v>785.53323999999998</c:v>
                </c:pt>
                <c:pt idx="4953">
                  <c:v>783.51764000000003</c:v>
                </c:pt>
                <c:pt idx="4954">
                  <c:v>781.50193999999999</c:v>
                </c:pt>
                <c:pt idx="4955">
                  <c:v>799.54894000000002</c:v>
                </c:pt>
                <c:pt idx="4956">
                  <c:v>797.53323999999998</c:v>
                </c:pt>
                <c:pt idx="4957">
                  <c:v>795.51764000000003</c:v>
                </c:pt>
                <c:pt idx="4958">
                  <c:v>793.50193999999999</c:v>
                </c:pt>
                <c:pt idx="4959">
                  <c:v>793.50193999999999</c:v>
                </c:pt>
                <c:pt idx="4960">
                  <c:v>791.48634000000004</c:v>
                </c:pt>
                <c:pt idx="4961">
                  <c:v>813.56453999999997</c:v>
                </c:pt>
                <c:pt idx="4962">
                  <c:v>811.54894000000002</c:v>
                </c:pt>
                <c:pt idx="4963">
                  <c:v>827.58024</c:v>
                </c:pt>
                <c:pt idx="4964">
                  <c:v>825.56453999999997</c:v>
                </c:pt>
                <c:pt idx="4965">
                  <c:v>823.54894000000002</c:v>
                </c:pt>
                <c:pt idx="4966">
                  <c:v>821.53323999999998</c:v>
                </c:pt>
                <c:pt idx="4967">
                  <c:v>817.50193999999999</c:v>
                </c:pt>
                <c:pt idx="4968">
                  <c:v>841.59583999999995</c:v>
                </c:pt>
                <c:pt idx="4969">
                  <c:v>855.61153999999999</c:v>
                </c:pt>
                <c:pt idx="4970">
                  <c:v>853.59583999999995</c:v>
                </c:pt>
                <c:pt idx="4971">
                  <c:v>851.58024</c:v>
                </c:pt>
                <c:pt idx="4972">
                  <c:v>847.54894000000002</c:v>
                </c:pt>
                <c:pt idx="4973">
                  <c:v>713.43934000000002</c:v>
                </c:pt>
                <c:pt idx="4974">
                  <c:v>727.45503999999994</c:v>
                </c:pt>
                <c:pt idx="4975">
                  <c:v>741.47064</c:v>
                </c:pt>
                <c:pt idx="4976">
                  <c:v>739.45503999999994</c:v>
                </c:pt>
                <c:pt idx="4977">
                  <c:v>755.48634000000004</c:v>
                </c:pt>
                <c:pt idx="4978">
                  <c:v>753.47064</c:v>
                </c:pt>
                <c:pt idx="4979">
                  <c:v>769.50193999999999</c:v>
                </c:pt>
                <c:pt idx="4980">
                  <c:v>767.48634000000004</c:v>
                </c:pt>
                <c:pt idx="4981">
                  <c:v>783.51764000000003</c:v>
                </c:pt>
                <c:pt idx="4982">
                  <c:v>781.50193999999999</c:v>
                </c:pt>
                <c:pt idx="4983">
                  <c:v>779.48634000000004</c:v>
                </c:pt>
                <c:pt idx="4984">
                  <c:v>797.53323999999998</c:v>
                </c:pt>
                <c:pt idx="4985">
                  <c:v>793.50193999999999</c:v>
                </c:pt>
                <c:pt idx="4986">
                  <c:v>791.48634000000004</c:v>
                </c:pt>
                <c:pt idx="4987">
                  <c:v>791.48634000000004</c:v>
                </c:pt>
                <c:pt idx="4988">
                  <c:v>789.47064</c:v>
                </c:pt>
                <c:pt idx="4989">
                  <c:v>811.54894000000002</c:v>
                </c:pt>
                <c:pt idx="4990">
                  <c:v>809.53323999999998</c:v>
                </c:pt>
                <c:pt idx="4991">
                  <c:v>825.56453999999997</c:v>
                </c:pt>
                <c:pt idx="4992">
                  <c:v>823.54894000000002</c:v>
                </c:pt>
                <c:pt idx="4993">
                  <c:v>821.53323999999998</c:v>
                </c:pt>
                <c:pt idx="4994">
                  <c:v>819.51764000000003</c:v>
                </c:pt>
                <c:pt idx="4995">
                  <c:v>817.50193999999999</c:v>
                </c:pt>
                <c:pt idx="4996">
                  <c:v>815.48634000000004</c:v>
                </c:pt>
                <c:pt idx="4997">
                  <c:v>839.58024</c:v>
                </c:pt>
                <c:pt idx="4998">
                  <c:v>853.59583999999995</c:v>
                </c:pt>
                <c:pt idx="4999">
                  <c:v>851.58024</c:v>
                </c:pt>
                <c:pt idx="5000">
                  <c:v>849.56453999999997</c:v>
                </c:pt>
                <c:pt idx="5001">
                  <c:v>845.53323999999998</c:v>
                </c:pt>
                <c:pt idx="5002">
                  <c:v>763.54894000000002</c:v>
                </c:pt>
                <c:pt idx="5003">
                  <c:v>779.58024</c:v>
                </c:pt>
                <c:pt idx="5004">
                  <c:v>777.56453999999997</c:v>
                </c:pt>
                <c:pt idx="5005">
                  <c:v>793.59583999999995</c:v>
                </c:pt>
                <c:pt idx="5006">
                  <c:v>791.58024</c:v>
                </c:pt>
                <c:pt idx="5007">
                  <c:v>807.61153999999999</c:v>
                </c:pt>
                <c:pt idx="5008">
                  <c:v>805.59583999999995</c:v>
                </c:pt>
                <c:pt idx="5009">
                  <c:v>803.58024</c:v>
                </c:pt>
                <c:pt idx="5010">
                  <c:v>819.61153999999999</c:v>
                </c:pt>
                <c:pt idx="5011">
                  <c:v>817.59583999999995</c:v>
                </c:pt>
                <c:pt idx="5012">
                  <c:v>815.58024</c:v>
                </c:pt>
                <c:pt idx="5013">
                  <c:v>815.58024</c:v>
                </c:pt>
                <c:pt idx="5014">
                  <c:v>813.56453999999997</c:v>
                </c:pt>
                <c:pt idx="5015">
                  <c:v>835.64283999999998</c:v>
                </c:pt>
                <c:pt idx="5016">
                  <c:v>833.62713999999994</c:v>
                </c:pt>
                <c:pt idx="5017">
                  <c:v>849.65844000000004</c:v>
                </c:pt>
                <c:pt idx="5018">
                  <c:v>847.64283999999998</c:v>
                </c:pt>
                <c:pt idx="5019">
                  <c:v>845.62713999999994</c:v>
                </c:pt>
                <c:pt idx="5020">
                  <c:v>843.61153999999999</c:v>
                </c:pt>
                <c:pt idx="5021">
                  <c:v>841.59583999999995</c:v>
                </c:pt>
                <c:pt idx="5022">
                  <c:v>839.58024</c:v>
                </c:pt>
                <c:pt idx="5023">
                  <c:v>877.68974000000003</c:v>
                </c:pt>
                <c:pt idx="5024">
                  <c:v>875.67413999999997</c:v>
                </c:pt>
                <c:pt idx="5025">
                  <c:v>873.65844000000004</c:v>
                </c:pt>
                <c:pt idx="5026">
                  <c:v>869.62713999999994</c:v>
                </c:pt>
                <c:pt idx="5027">
                  <c:v>777.56453999999997</c:v>
                </c:pt>
                <c:pt idx="5028">
                  <c:v>793.59583999999995</c:v>
                </c:pt>
                <c:pt idx="5029">
                  <c:v>791.58024</c:v>
                </c:pt>
                <c:pt idx="5030">
                  <c:v>807.61153999999999</c:v>
                </c:pt>
                <c:pt idx="5031">
                  <c:v>805.59583999999995</c:v>
                </c:pt>
                <c:pt idx="5032">
                  <c:v>821.62713999999994</c:v>
                </c:pt>
                <c:pt idx="5033">
                  <c:v>819.61153999999999</c:v>
                </c:pt>
                <c:pt idx="5034">
                  <c:v>817.59583999999995</c:v>
                </c:pt>
                <c:pt idx="5035">
                  <c:v>831.61153999999999</c:v>
                </c:pt>
                <c:pt idx="5036">
                  <c:v>829.59583999999995</c:v>
                </c:pt>
                <c:pt idx="5037">
                  <c:v>829.59583999999995</c:v>
                </c:pt>
                <c:pt idx="5038">
                  <c:v>827.58024</c:v>
                </c:pt>
                <c:pt idx="5039">
                  <c:v>849.65844000000004</c:v>
                </c:pt>
                <c:pt idx="5040">
                  <c:v>847.64283999999998</c:v>
                </c:pt>
                <c:pt idx="5041">
                  <c:v>863.67413999999997</c:v>
                </c:pt>
                <c:pt idx="5042">
                  <c:v>859.64283999999998</c:v>
                </c:pt>
                <c:pt idx="5043">
                  <c:v>857.62713999999994</c:v>
                </c:pt>
                <c:pt idx="5044">
                  <c:v>855.61153999999999</c:v>
                </c:pt>
                <c:pt idx="5045">
                  <c:v>853.59583999999995</c:v>
                </c:pt>
                <c:pt idx="5046">
                  <c:v>877.68974000000003</c:v>
                </c:pt>
                <c:pt idx="5047">
                  <c:v>889.68974000000003</c:v>
                </c:pt>
                <c:pt idx="5048">
                  <c:v>887.67413999999997</c:v>
                </c:pt>
                <c:pt idx="5049">
                  <c:v>883.64283999999998</c:v>
                </c:pt>
                <c:pt idx="5050">
                  <c:v>749.53323999999998</c:v>
                </c:pt>
                <c:pt idx="5051">
                  <c:v>763.54894000000002</c:v>
                </c:pt>
                <c:pt idx="5052">
                  <c:v>777.56453999999997</c:v>
                </c:pt>
                <c:pt idx="5053">
                  <c:v>775.54894000000002</c:v>
                </c:pt>
                <c:pt idx="5054">
                  <c:v>791.58024</c:v>
                </c:pt>
                <c:pt idx="5055">
                  <c:v>789.56453999999997</c:v>
                </c:pt>
                <c:pt idx="5056">
                  <c:v>805.59583999999995</c:v>
                </c:pt>
                <c:pt idx="5057">
                  <c:v>803.58024</c:v>
                </c:pt>
                <c:pt idx="5058">
                  <c:v>819.61153999999999</c:v>
                </c:pt>
                <c:pt idx="5059">
                  <c:v>817.59583999999995</c:v>
                </c:pt>
                <c:pt idx="5060">
                  <c:v>815.58024</c:v>
                </c:pt>
                <c:pt idx="5061">
                  <c:v>833.62713999999994</c:v>
                </c:pt>
                <c:pt idx="5062">
                  <c:v>831.61153999999999</c:v>
                </c:pt>
                <c:pt idx="5063">
                  <c:v>829.59583999999995</c:v>
                </c:pt>
                <c:pt idx="5064">
                  <c:v>827.58024</c:v>
                </c:pt>
                <c:pt idx="5065">
                  <c:v>827.58024</c:v>
                </c:pt>
                <c:pt idx="5066">
                  <c:v>825.56453999999997</c:v>
                </c:pt>
                <c:pt idx="5067">
                  <c:v>847.64283999999998</c:v>
                </c:pt>
                <c:pt idx="5068">
                  <c:v>845.62713999999994</c:v>
                </c:pt>
                <c:pt idx="5069">
                  <c:v>861.65844000000004</c:v>
                </c:pt>
                <c:pt idx="5070">
                  <c:v>859.64283999999998</c:v>
                </c:pt>
                <c:pt idx="5071">
                  <c:v>857.62713999999994</c:v>
                </c:pt>
                <c:pt idx="5072">
                  <c:v>855.61153999999999</c:v>
                </c:pt>
                <c:pt idx="5073">
                  <c:v>853.59583999999995</c:v>
                </c:pt>
                <c:pt idx="5074">
                  <c:v>851.58024</c:v>
                </c:pt>
                <c:pt idx="5075">
                  <c:v>875.67413999999997</c:v>
                </c:pt>
                <c:pt idx="5076">
                  <c:v>889.68974000000003</c:v>
                </c:pt>
                <c:pt idx="5077">
                  <c:v>887.67413999999997</c:v>
                </c:pt>
                <c:pt idx="5078">
                  <c:v>885.65844000000004</c:v>
                </c:pt>
                <c:pt idx="5079">
                  <c:v>881.62713999999994</c:v>
                </c:pt>
                <c:pt idx="5080">
                  <c:v>877.59583999999995</c:v>
                </c:pt>
                <c:pt idx="5081">
                  <c:v>747.51764000000003</c:v>
                </c:pt>
                <c:pt idx="5082">
                  <c:v>761.53323999999998</c:v>
                </c:pt>
                <c:pt idx="5083">
                  <c:v>775.54894000000002</c:v>
                </c:pt>
                <c:pt idx="5084">
                  <c:v>773.53323999999998</c:v>
                </c:pt>
                <c:pt idx="5085">
                  <c:v>789.56453999999997</c:v>
                </c:pt>
                <c:pt idx="5086">
                  <c:v>787.54894000000002</c:v>
                </c:pt>
                <c:pt idx="5087">
                  <c:v>803.58024</c:v>
                </c:pt>
                <c:pt idx="5088">
                  <c:v>801.56453999999997</c:v>
                </c:pt>
                <c:pt idx="5089">
                  <c:v>817.59583999999995</c:v>
                </c:pt>
                <c:pt idx="5090">
                  <c:v>815.58024</c:v>
                </c:pt>
                <c:pt idx="5091">
                  <c:v>813.56453999999997</c:v>
                </c:pt>
                <c:pt idx="5092">
                  <c:v>831.61153999999999</c:v>
                </c:pt>
                <c:pt idx="5093">
                  <c:v>829.59583999999995</c:v>
                </c:pt>
                <c:pt idx="5094">
                  <c:v>827.58024</c:v>
                </c:pt>
                <c:pt idx="5095">
                  <c:v>825.56453999999997</c:v>
                </c:pt>
                <c:pt idx="5096">
                  <c:v>825.56453999999997</c:v>
                </c:pt>
                <c:pt idx="5097">
                  <c:v>823.54894000000002</c:v>
                </c:pt>
                <c:pt idx="5098">
                  <c:v>845.62713999999994</c:v>
                </c:pt>
                <c:pt idx="5099">
                  <c:v>843.61153999999999</c:v>
                </c:pt>
                <c:pt idx="5100">
                  <c:v>859.64283999999998</c:v>
                </c:pt>
                <c:pt idx="5101">
                  <c:v>857.62713999999994</c:v>
                </c:pt>
                <c:pt idx="5102">
                  <c:v>855.61153999999999</c:v>
                </c:pt>
                <c:pt idx="5103">
                  <c:v>853.59583999999995</c:v>
                </c:pt>
                <c:pt idx="5104">
                  <c:v>851.58024</c:v>
                </c:pt>
                <c:pt idx="5105">
                  <c:v>849.56453999999997</c:v>
                </c:pt>
                <c:pt idx="5106">
                  <c:v>873.65844000000004</c:v>
                </c:pt>
                <c:pt idx="5107">
                  <c:v>887.67413999999997</c:v>
                </c:pt>
                <c:pt idx="5108">
                  <c:v>885.65844000000004</c:v>
                </c:pt>
                <c:pt idx="5109">
                  <c:v>883.64283999999998</c:v>
                </c:pt>
                <c:pt idx="5110">
                  <c:v>879.61153999999999</c:v>
                </c:pt>
                <c:pt idx="5111">
                  <c:v>875.58024</c:v>
                </c:pt>
                <c:pt idx="5112">
                  <c:v>743.48634000000004</c:v>
                </c:pt>
                <c:pt idx="5113">
                  <c:v>757.50193999999999</c:v>
                </c:pt>
                <c:pt idx="5114">
                  <c:v>771.51764000000003</c:v>
                </c:pt>
                <c:pt idx="5115">
                  <c:v>769.50193999999999</c:v>
                </c:pt>
                <c:pt idx="5116">
                  <c:v>785.53323999999998</c:v>
                </c:pt>
                <c:pt idx="5117">
                  <c:v>783.51764000000003</c:v>
                </c:pt>
                <c:pt idx="5118">
                  <c:v>799.54894000000002</c:v>
                </c:pt>
                <c:pt idx="5119">
                  <c:v>797.53323999999998</c:v>
                </c:pt>
                <c:pt idx="5120">
                  <c:v>813.56453999999997</c:v>
                </c:pt>
                <c:pt idx="5121">
                  <c:v>811.54894000000002</c:v>
                </c:pt>
                <c:pt idx="5122">
                  <c:v>809.53323999999998</c:v>
                </c:pt>
                <c:pt idx="5123">
                  <c:v>827.58024</c:v>
                </c:pt>
                <c:pt idx="5124">
                  <c:v>825.56453999999997</c:v>
                </c:pt>
                <c:pt idx="5125">
                  <c:v>823.54894000000002</c:v>
                </c:pt>
                <c:pt idx="5126">
                  <c:v>821.53323999999998</c:v>
                </c:pt>
                <c:pt idx="5127">
                  <c:v>821.53323999999998</c:v>
                </c:pt>
                <c:pt idx="5128">
                  <c:v>819.51764000000003</c:v>
                </c:pt>
                <c:pt idx="5129">
                  <c:v>841.59583999999995</c:v>
                </c:pt>
                <c:pt idx="5130">
                  <c:v>839.58024</c:v>
                </c:pt>
                <c:pt idx="5131">
                  <c:v>855.61153999999999</c:v>
                </c:pt>
                <c:pt idx="5132">
                  <c:v>853.59583999999995</c:v>
                </c:pt>
                <c:pt idx="5133">
                  <c:v>851.58024</c:v>
                </c:pt>
                <c:pt idx="5134">
                  <c:v>849.56453999999997</c:v>
                </c:pt>
                <c:pt idx="5135">
                  <c:v>847.54894000000002</c:v>
                </c:pt>
                <c:pt idx="5136">
                  <c:v>845.53323999999998</c:v>
                </c:pt>
                <c:pt idx="5137">
                  <c:v>869.62713999999994</c:v>
                </c:pt>
                <c:pt idx="5138">
                  <c:v>883.64283999999998</c:v>
                </c:pt>
                <c:pt idx="5139">
                  <c:v>881.62713999999994</c:v>
                </c:pt>
                <c:pt idx="5140">
                  <c:v>879.61153999999999</c:v>
                </c:pt>
                <c:pt idx="5141">
                  <c:v>875.58024</c:v>
                </c:pt>
                <c:pt idx="5142">
                  <c:v>739.45503999999994</c:v>
                </c:pt>
                <c:pt idx="5143">
                  <c:v>753.47064</c:v>
                </c:pt>
                <c:pt idx="5144">
                  <c:v>767.48634000000004</c:v>
                </c:pt>
                <c:pt idx="5145">
                  <c:v>765.47064</c:v>
                </c:pt>
                <c:pt idx="5146">
                  <c:v>781.50193999999999</c:v>
                </c:pt>
                <c:pt idx="5147">
                  <c:v>779.48634000000004</c:v>
                </c:pt>
                <c:pt idx="5148">
                  <c:v>793.50193999999999</c:v>
                </c:pt>
                <c:pt idx="5149">
                  <c:v>809.53323999999998</c:v>
                </c:pt>
                <c:pt idx="5150">
                  <c:v>807.51764000000003</c:v>
                </c:pt>
                <c:pt idx="5151">
                  <c:v>805.50193999999999</c:v>
                </c:pt>
                <c:pt idx="5152">
                  <c:v>823.54894000000002</c:v>
                </c:pt>
                <c:pt idx="5153">
                  <c:v>821.53323999999998</c:v>
                </c:pt>
                <c:pt idx="5154">
                  <c:v>819.51764000000003</c:v>
                </c:pt>
                <c:pt idx="5155">
                  <c:v>817.50193999999999</c:v>
                </c:pt>
                <c:pt idx="5156">
                  <c:v>817.50193999999999</c:v>
                </c:pt>
                <c:pt idx="5157">
                  <c:v>815.48634000000004</c:v>
                </c:pt>
                <c:pt idx="5158">
                  <c:v>837.56453999999997</c:v>
                </c:pt>
                <c:pt idx="5159">
                  <c:v>835.54894000000002</c:v>
                </c:pt>
                <c:pt idx="5160">
                  <c:v>851.58024</c:v>
                </c:pt>
                <c:pt idx="5161">
                  <c:v>849.56453999999997</c:v>
                </c:pt>
                <c:pt idx="5162">
                  <c:v>847.54894000000002</c:v>
                </c:pt>
                <c:pt idx="5163">
                  <c:v>845.53323999999998</c:v>
                </c:pt>
                <c:pt idx="5164">
                  <c:v>843.51764000000003</c:v>
                </c:pt>
                <c:pt idx="5165">
                  <c:v>841.50193999999999</c:v>
                </c:pt>
                <c:pt idx="5166">
                  <c:v>865.59583999999995</c:v>
                </c:pt>
                <c:pt idx="5167">
                  <c:v>879.61153999999999</c:v>
                </c:pt>
                <c:pt idx="5168">
                  <c:v>877.59583999999995</c:v>
                </c:pt>
                <c:pt idx="5169">
                  <c:v>875.58024</c:v>
                </c:pt>
                <c:pt idx="5170">
                  <c:v>871.54894000000002</c:v>
                </c:pt>
                <c:pt idx="5171">
                  <c:v>795.51764000000003</c:v>
                </c:pt>
                <c:pt idx="5172">
                  <c:v>835.64283999999998</c:v>
                </c:pt>
                <c:pt idx="5173">
                  <c:v>779.58024</c:v>
                </c:pt>
                <c:pt idx="5174">
                  <c:v>765.56453999999997</c:v>
                </c:pt>
                <c:pt idx="5175">
                  <c:v>751.54894000000002</c:v>
                </c:pt>
                <c:pt idx="5176">
                  <c:v>863.67413999999997</c:v>
                </c:pt>
                <c:pt idx="5177">
                  <c:v>821.62713999999994</c:v>
                </c:pt>
                <c:pt idx="5178">
                  <c:v>765.56453999999997</c:v>
                </c:pt>
                <c:pt idx="5179">
                  <c:v>751.54894000000002</c:v>
                </c:pt>
                <c:pt idx="5180">
                  <c:v>737.53323999999998</c:v>
                </c:pt>
                <c:pt idx="5181">
                  <c:v>841.50193999999999</c:v>
                </c:pt>
                <c:pt idx="5182">
                  <c:v>795.51764000000003</c:v>
                </c:pt>
                <c:pt idx="5183">
                  <c:v>819.51764000000003</c:v>
                </c:pt>
                <c:pt idx="5184">
                  <c:v>771.51764000000003</c:v>
                </c:pt>
                <c:pt idx="5185">
                  <c:v>831.61153999999999</c:v>
                </c:pt>
                <c:pt idx="5186">
                  <c:v>851.58024</c:v>
                </c:pt>
                <c:pt idx="5187">
                  <c:v>827.58024</c:v>
                </c:pt>
                <c:pt idx="5188">
                  <c:v>835.64283999999998</c:v>
                </c:pt>
                <c:pt idx="5189">
                  <c:v>779.58024</c:v>
                </c:pt>
                <c:pt idx="5190">
                  <c:v>751.54894000000002</c:v>
                </c:pt>
                <c:pt idx="5191">
                  <c:v>737.53323999999998</c:v>
                </c:pt>
                <c:pt idx="5192">
                  <c:v>723.51764000000003</c:v>
                </c:pt>
                <c:pt idx="5193">
                  <c:v>807.61153999999999</c:v>
                </c:pt>
                <c:pt idx="5194">
                  <c:v>793.59583999999995</c:v>
                </c:pt>
                <c:pt idx="5195">
                  <c:v>751.54894000000002</c:v>
                </c:pt>
                <c:pt idx="5196">
                  <c:v>737.53323999999998</c:v>
                </c:pt>
                <c:pt idx="5197">
                  <c:v>723.51764000000003</c:v>
                </c:pt>
                <c:pt idx="5198">
                  <c:v>709.50193999999999</c:v>
                </c:pt>
                <c:pt idx="5199">
                  <c:v>771.51764000000003</c:v>
                </c:pt>
                <c:pt idx="5200">
                  <c:v>795.51764000000003</c:v>
                </c:pt>
                <c:pt idx="5201">
                  <c:v>775.54894000000002</c:v>
                </c:pt>
                <c:pt idx="5202">
                  <c:v>747.51764000000003</c:v>
                </c:pt>
                <c:pt idx="5203">
                  <c:v>795.51764000000003</c:v>
                </c:pt>
                <c:pt idx="5204">
                  <c:v>797.53323999999998</c:v>
                </c:pt>
                <c:pt idx="5205">
                  <c:v>771.51764000000003</c:v>
                </c:pt>
                <c:pt idx="5206">
                  <c:v>747.51764000000003</c:v>
                </c:pt>
                <c:pt idx="5207">
                  <c:v>721.50193999999999</c:v>
                </c:pt>
                <c:pt idx="5208">
                  <c:v>827.58024</c:v>
                </c:pt>
                <c:pt idx="5209">
                  <c:v>797.53323999999998</c:v>
                </c:pt>
                <c:pt idx="5210">
                  <c:v>801.56453999999997</c:v>
                </c:pt>
                <c:pt idx="5211">
                  <c:v>771.51764000000003</c:v>
                </c:pt>
                <c:pt idx="5212">
                  <c:v>749.53323999999998</c:v>
                </c:pt>
                <c:pt idx="5213">
                  <c:v>751.54894000000002</c:v>
                </c:pt>
                <c:pt idx="5214">
                  <c:v>695.48634000000004</c:v>
                </c:pt>
                <c:pt idx="5215">
                  <c:v>743.48634000000004</c:v>
                </c:pt>
                <c:pt idx="5216">
                  <c:v>747.51764000000003</c:v>
                </c:pt>
                <c:pt idx="5217">
                  <c:v>809.53323999999998</c:v>
                </c:pt>
                <c:pt idx="5218">
                  <c:v>763.54894000000002</c:v>
                </c:pt>
                <c:pt idx="5219">
                  <c:v>765.56453999999997</c:v>
                </c:pt>
                <c:pt idx="5220">
                  <c:v>751.54894000000002</c:v>
                </c:pt>
                <c:pt idx="5221">
                  <c:v>723.51764000000003</c:v>
                </c:pt>
                <c:pt idx="5222">
                  <c:v>695.48634000000004</c:v>
                </c:pt>
                <c:pt idx="5223">
                  <c:v>793.50193999999999</c:v>
                </c:pt>
                <c:pt idx="5224">
                  <c:v>769.50193999999999</c:v>
                </c:pt>
                <c:pt idx="5225">
                  <c:v>741.47064</c:v>
                </c:pt>
                <c:pt idx="5226">
                  <c:v>745.50193999999999</c:v>
                </c:pt>
                <c:pt idx="5227">
                  <c:v>747.51764000000003</c:v>
                </c:pt>
                <c:pt idx="5228">
                  <c:v>769.50193999999999</c:v>
                </c:pt>
                <c:pt idx="5229">
                  <c:v>773.53323999999998</c:v>
                </c:pt>
                <c:pt idx="5230">
                  <c:v>743.48634000000004</c:v>
                </c:pt>
                <c:pt idx="5231">
                  <c:v>745.50193999999999</c:v>
                </c:pt>
                <c:pt idx="5232">
                  <c:v>751.54894000000002</c:v>
                </c:pt>
                <c:pt idx="5233">
                  <c:v>735.51764000000003</c:v>
                </c:pt>
                <c:pt idx="5234">
                  <c:v>737.53323999999998</c:v>
                </c:pt>
                <c:pt idx="5235">
                  <c:v>721.50193999999999</c:v>
                </c:pt>
                <c:pt idx="5236">
                  <c:v>709.50193999999999</c:v>
                </c:pt>
                <c:pt idx="5237">
                  <c:v>779.58024</c:v>
                </c:pt>
                <c:pt idx="5238">
                  <c:v>751.54894000000002</c:v>
                </c:pt>
                <c:pt idx="5239">
                  <c:v>733.50193999999999</c:v>
                </c:pt>
                <c:pt idx="5240">
                  <c:v>737.53323999999998</c:v>
                </c:pt>
                <c:pt idx="5241">
                  <c:v>723.51764000000003</c:v>
                </c:pt>
                <c:pt idx="5242">
                  <c:v>707.48634000000004</c:v>
                </c:pt>
                <c:pt idx="5243">
                  <c:v>709.50193999999999</c:v>
                </c:pt>
                <c:pt idx="5244">
                  <c:v>667.45503999999994</c:v>
                </c:pt>
                <c:pt idx="5245">
                  <c:v>663.42373999999995</c:v>
                </c:pt>
                <c:pt idx="5246">
                  <c:v>767.48634000000004</c:v>
                </c:pt>
                <c:pt idx="5247">
                  <c:v>779.58024</c:v>
                </c:pt>
                <c:pt idx="5248">
                  <c:v>741.47064</c:v>
                </c:pt>
                <c:pt idx="5249">
                  <c:v>743.48634000000004</c:v>
                </c:pt>
                <c:pt idx="5250">
                  <c:v>751.54894000000002</c:v>
                </c:pt>
                <c:pt idx="5251">
                  <c:v>715.45503999999994</c:v>
                </c:pt>
                <c:pt idx="5252">
                  <c:v>717.47064</c:v>
                </c:pt>
                <c:pt idx="5253">
                  <c:v>719.48634000000004</c:v>
                </c:pt>
                <c:pt idx="5254">
                  <c:v>723.51764000000003</c:v>
                </c:pt>
                <c:pt idx="5255">
                  <c:v>693.47064</c:v>
                </c:pt>
                <c:pt idx="5256">
                  <c:v>681.47064</c:v>
                </c:pt>
                <c:pt idx="5257">
                  <c:v>639.42373999999995</c:v>
                </c:pt>
                <c:pt idx="5258">
                  <c:v>751.54894000000002</c:v>
                </c:pt>
                <c:pt idx="5259">
                  <c:v>737.53323999999998</c:v>
                </c:pt>
                <c:pt idx="5260">
                  <c:v>723.51764000000003</c:v>
                </c:pt>
                <c:pt idx="5261">
                  <c:v>695.48634000000004</c:v>
                </c:pt>
                <c:pt idx="5262">
                  <c:v>667.45503999999994</c:v>
                </c:pt>
                <c:pt idx="5263">
                  <c:v>739.45503999999994</c:v>
                </c:pt>
                <c:pt idx="5264">
                  <c:v>751.54894000000002</c:v>
                </c:pt>
                <c:pt idx="5265">
                  <c:v>723.51764000000003</c:v>
                </c:pt>
                <c:pt idx="5266">
                  <c:v>693.47064</c:v>
                </c:pt>
                <c:pt idx="5267">
                  <c:v>695.48634000000004</c:v>
                </c:pt>
                <c:pt idx="5268">
                  <c:v>667.45503999999994</c:v>
                </c:pt>
                <c:pt idx="5269">
                  <c:v>891.70543999999995</c:v>
                </c:pt>
                <c:pt idx="5270">
                  <c:v>861.65844000000004</c:v>
                </c:pt>
                <c:pt idx="5271">
                  <c:v>833.62713999999994</c:v>
                </c:pt>
                <c:pt idx="5272">
                  <c:v>863.67413999999997</c:v>
                </c:pt>
                <c:pt idx="5273">
                  <c:v>831.61153999999999</c:v>
                </c:pt>
                <c:pt idx="5274">
                  <c:v>833.62713999999994</c:v>
                </c:pt>
                <c:pt idx="5275">
                  <c:v>799.54894000000002</c:v>
                </c:pt>
                <c:pt idx="5276">
                  <c:v>803.58024</c:v>
                </c:pt>
                <c:pt idx="5277">
                  <c:v>805.59583999999995</c:v>
                </c:pt>
                <c:pt idx="5278">
                  <c:v>807.61153999999999</c:v>
                </c:pt>
                <c:pt idx="5279">
                  <c:v>765.56453999999997</c:v>
                </c:pt>
                <c:pt idx="5280">
                  <c:v>745.50193999999999</c:v>
                </c:pt>
                <c:pt idx="5281">
                  <c:v>771.51764000000003</c:v>
                </c:pt>
                <c:pt idx="5282">
                  <c:v>833.62713999999994</c:v>
                </c:pt>
                <c:pt idx="5283">
                  <c:v>803.58024</c:v>
                </c:pt>
                <c:pt idx="5284">
                  <c:v>805.59583999999995</c:v>
                </c:pt>
                <c:pt idx="5285">
                  <c:v>773.53323999999998</c:v>
                </c:pt>
                <c:pt idx="5286">
                  <c:v>777.56453999999997</c:v>
                </c:pt>
                <c:pt idx="5287">
                  <c:v>749.53323999999998</c:v>
                </c:pt>
                <c:pt idx="5288">
                  <c:v>803.58024</c:v>
                </c:pt>
                <c:pt idx="5289">
                  <c:v>805.59583999999995</c:v>
                </c:pt>
                <c:pt idx="5290">
                  <c:v>807.61153999999999</c:v>
                </c:pt>
                <c:pt idx="5291">
                  <c:v>793.59583999999995</c:v>
                </c:pt>
                <c:pt idx="5292">
                  <c:v>719.48634000000004</c:v>
                </c:pt>
                <c:pt idx="5293">
                  <c:v>799.54894000000002</c:v>
                </c:pt>
                <c:pt idx="5294">
                  <c:v>807.61153999999999</c:v>
                </c:pt>
                <c:pt idx="5295">
                  <c:v>777.56453999999997</c:v>
                </c:pt>
                <c:pt idx="5296">
                  <c:v>779.58024</c:v>
                </c:pt>
                <c:pt idx="5297">
                  <c:v>765.56453999999997</c:v>
                </c:pt>
                <c:pt idx="5298">
                  <c:v>745.50193999999999</c:v>
                </c:pt>
                <c:pt idx="5299">
                  <c:v>695.48634000000004</c:v>
                </c:pt>
                <c:pt idx="5300">
                  <c:v>639.42373999999995</c:v>
                </c:pt>
                <c:pt idx="5301">
                  <c:v>639.42373999999995</c:v>
                </c:pt>
                <c:pt idx="5302">
                  <c:v>867.51764000000003</c:v>
                </c:pt>
                <c:pt idx="5303">
                  <c:v>871.54894000000002</c:v>
                </c:pt>
                <c:pt idx="5304">
                  <c:v>879.61153999999999</c:v>
                </c:pt>
                <c:pt idx="5305">
                  <c:v>767.48634000000004</c:v>
                </c:pt>
                <c:pt idx="5306">
                  <c:v>835.64283999999998</c:v>
                </c:pt>
                <c:pt idx="5307">
                  <c:v>775.54894000000002</c:v>
                </c:pt>
                <c:pt idx="5308">
                  <c:v>747.51764000000003</c:v>
                </c:pt>
                <c:pt idx="5309">
                  <c:v>721.50193999999999</c:v>
                </c:pt>
                <c:pt idx="5310">
                  <c:v>775.54894000000002</c:v>
                </c:pt>
                <c:pt idx="5311">
                  <c:v>723.51764000000003</c:v>
                </c:pt>
                <c:pt idx="5312">
                  <c:v>749.53323999999998</c:v>
                </c:pt>
                <c:pt idx="5313">
                  <c:v>763.54894000000002</c:v>
                </c:pt>
                <c:pt idx="5314">
                  <c:v>735.51764000000003</c:v>
                </c:pt>
                <c:pt idx="5315">
                  <c:v>707.48634000000004</c:v>
                </c:pt>
                <c:pt idx="5316">
                  <c:v>721.50193999999999</c:v>
                </c:pt>
                <c:pt idx="5317">
                  <c:v>611.39243999999997</c:v>
                </c:pt>
                <c:pt idx="5318">
                  <c:v>695.48634000000004</c:v>
                </c:pt>
                <c:pt idx="5319">
                  <c:v>695.48634000000004</c:v>
                </c:pt>
                <c:pt idx="5320">
                  <c:v>695.48634000000004</c:v>
                </c:pt>
                <c:pt idx="5321">
                  <c:v>695.48634000000004</c:v>
                </c:pt>
                <c:pt idx="5322">
                  <c:v>653.47573999999997</c:v>
                </c:pt>
                <c:pt idx="5323">
                  <c:v>667.49144000000001</c:v>
                </c:pt>
                <c:pt idx="5324">
                  <c:v>681.50703999999996</c:v>
                </c:pt>
                <c:pt idx="5325">
                  <c:v>679.49144000000001</c:v>
                </c:pt>
                <c:pt idx="5326">
                  <c:v>695.52274</c:v>
                </c:pt>
                <c:pt idx="5327">
                  <c:v>693.50703999999996</c:v>
                </c:pt>
                <c:pt idx="5328">
                  <c:v>707.52274</c:v>
                </c:pt>
                <c:pt idx="5329">
                  <c:v>721.53833999999995</c:v>
                </c:pt>
                <c:pt idx="5330">
                  <c:v>719.52274</c:v>
                </c:pt>
                <c:pt idx="5331">
                  <c:v>729.50703999999996</c:v>
                </c:pt>
                <c:pt idx="5332">
                  <c:v>749.56963999999994</c:v>
                </c:pt>
                <c:pt idx="5333">
                  <c:v>763.58533999999997</c:v>
                </c:pt>
                <c:pt idx="5334">
                  <c:v>761.56963999999994</c:v>
                </c:pt>
                <c:pt idx="5335">
                  <c:v>779.61663999999996</c:v>
                </c:pt>
                <c:pt idx="5336">
                  <c:v>791.61663999999996</c:v>
                </c:pt>
                <c:pt idx="5337">
                  <c:v>789.60094000000004</c:v>
                </c:pt>
                <c:pt idx="5338">
                  <c:v>785.56963999999994</c:v>
                </c:pt>
                <c:pt idx="5339">
                  <c:v>681.50703999999996</c:v>
                </c:pt>
                <c:pt idx="5340">
                  <c:v>695.52274</c:v>
                </c:pt>
                <c:pt idx="5341">
                  <c:v>709.53833999999995</c:v>
                </c:pt>
                <c:pt idx="5342">
                  <c:v>707.52274</c:v>
                </c:pt>
                <c:pt idx="5343">
                  <c:v>723.55403999999999</c:v>
                </c:pt>
                <c:pt idx="5344">
                  <c:v>721.53833999999995</c:v>
                </c:pt>
                <c:pt idx="5345">
                  <c:v>751.58533999999997</c:v>
                </c:pt>
                <c:pt idx="5346">
                  <c:v>749.56963999999994</c:v>
                </c:pt>
                <c:pt idx="5347">
                  <c:v>747.55403999999999</c:v>
                </c:pt>
                <c:pt idx="5348">
                  <c:v>763.58533999999997</c:v>
                </c:pt>
                <c:pt idx="5349">
                  <c:v>761.56963999999994</c:v>
                </c:pt>
                <c:pt idx="5350">
                  <c:v>759.55403999999999</c:v>
                </c:pt>
                <c:pt idx="5351">
                  <c:v>759.55403999999999</c:v>
                </c:pt>
                <c:pt idx="5352">
                  <c:v>757.53833999999995</c:v>
                </c:pt>
                <c:pt idx="5353">
                  <c:v>779.61663999999996</c:v>
                </c:pt>
                <c:pt idx="5354">
                  <c:v>777.60094000000004</c:v>
                </c:pt>
                <c:pt idx="5355">
                  <c:v>791.61663999999996</c:v>
                </c:pt>
                <c:pt idx="5356">
                  <c:v>789.60094000000004</c:v>
                </c:pt>
                <c:pt idx="5357">
                  <c:v>787.58533999999997</c:v>
                </c:pt>
                <c:pt idx="5358">
                  <c:v>807.64793999999995</c:v>
                </c:pt>
                <c:pt idx="5359">
                  <c:v>819.64793999999995</c:v>
                </c:pt>
                <c:pt idx="5360">
                  <c:v>817.63224000000002</c:v>
                </c:pt>
                <c:pt idx="5361">
                  <c:v>813.60094000000004</c:v>
                </c:pt>
                <c:pt idx="5362">
                  <c:v>709.53833999999995</c:v>
                </c:pt>
                <c:pt idx="5363">
                  <c:v>723.55403999999999</c:v>
                </c:pt>
                <c:pt idx="5364">
                  <c:v>737.56963999999994</c:v>
                </c:pt>
                <c:pt idx="5365">
                  <c:v>735.55403999999999</c:v>
                </c:pt>
                <c:pt idx="5366">
                  <c:v>751.58533999999997</c:v>
                </c:pt>
                <c:pt idx="5367">
                  <c:v>749.56963999999994</c:v>
                </c:pt>
                <c:pt idx="5368">
                  <c:v>763.58533999999997</c:v>
                </c:pt>
                <c:pt idx="5369">
                  <c:v>779.61663999999996</c:v>
                </c:pt>
                <c:pt idx="5370">
                  <c:v>777.60094000000004</c:v>
                </c:pt>
                <c:pt idx="5371">
                  <c:v>775.58533999999997</c:v>
                </c:pt>
                <c:pt idx="5372">
                  <c:v>793.63224000000002</c:v>
                </c:pt>
                <c:pt idx="5373">
                  <c:v>791.61663999999996</c:v>
                </c:pt>
                <c:pt idx="5374">
                  <c:v>789.60094000000004</c:v>
                </c:pt>
                <c:pt idx="5375">
                  <c:v>787.58533999999997</c:v>
                </c:pt>
                <c:pt idx="5376">
                  <c:v>787.58533999999997</c:v>
                </c:pt>
                <c:pt idx="5377">
                  <c:v>785.56963999999994</c:v>
                </c:pt>
                <c:pt idx="5378">
                  <c:v>807.64793999999995</c:v>
                </c:pt>
                <c:pt idx="5379">
                  <c:v>805.63224000000002</c:v>
                </c:pt>
                <c:pt idx="5380">
                  <c:v>821.66354000000001</c:v>
                </c:pt>
                <c:pt idx="5381">
                  <c:v>819.64793999999995</c:v>
                </c:pt>
                <c:pt idx="5382">
                  <c:v>817.63224000000002</c:v>
                </c:pt>
                <c:pt idx="5383">
                  <c:v>815.61663999999996</c:v>
                </c:pt>
                <c:pt idx="5384">
                  <c:v>813.60094000000004</c:v>
                </c:pt>
                <c:pt idx="5385">
                  <c:v>811.58533999999997</c:v>
                </c:pt>
                <c:pt idx="5386">
                  <c:v>835.67923999999994</c:v>
                </c:pt>
                <c:pt idx="5387">
                  <c:v>847.67923999999994</c:v>
                </c:pt>
                <c:pt idx="5388">
                  <c:v>845.66354000000001</c:v>
                </c:pt>
                <c:pt idx="5389">
                  <c:v>841.63224000000002</c:v>
                </c:pt>
                <c:pt idx="5390">
                  <c:v>849.69484</c:v>
                </c:pt>
                <c:pt idx="5391">
                  <c:v>765.60094000000004</c:v>
                </c:pt>
                <c:pt idx="5392">
                  <c:v>785.56963999999994</c:v>
                </c:pt>
                <c:pt idx="5393">
                  <c:v>735.55403999999999</c:v>
                </c:pt>
                <c:pt idx="5394">
                  <c:v>737.56963999999994</c:v>
                </c:pt>
                <c:pt idx="5395">
                  <c:v>755.52274</c:v>
                </c:pt>
                <c:pt idx="5396">
                  <c:v>759.55403999999999</c:v>
                </c:pt>
                <c:pt idx="5397">
                  <c:v>751.58533999999997</c:v>
                </c:pt>
                <c:pt idx="5398">
                  <c:v>731.52274</c:v>
                </c:pt>
                <c:pt idx="5399">
                  <c:v>731.52274</c:v>
                </c:pt>
                <c:pt idx="5400">
                  <c:v>733.53833999999995</c:v>
                </c:pt>
                <c:pt idx="5401">
                  <c:v>737.56963999999994</c:v>
                </c:pt>
                <c:pt idx="5402">
                  <c:v>723.55403999999999</c:v>
                </c:pt>
                <c:pt idx="5403">
                  <c:v>709.53833999999995</c:v>
                </c:pt>
                <c:pt idx="5404">
                  <c:v>809.56963999999994</c:v>
                </c:pt>
                <c:pt idx="5405">
                  <c:v>821.66354000000001</c:v>
                </c:pt>
                <c:pt idx="5406">
                  <c:v>783.55403999999999</c:v>
                </c:pt>
                <c:pt idx="5407">
                  <c:v>793.63224000000002</c:v>
                </c:pt>
                <c:pt idx="5408">
                  <c:v>765.60094000000004</c:v>
                </c:pt>
                <c:pt idx="5409">
                  <c:v>781.53833999999995</c:v>
                </c:pt>
                <c:pt idx="5410">
                  <c:v>793.63224000000002</c:v>
                </c:pt>
                <c:pt idx="5411">
                  <c:v>757.53833999999995</c:v>
                </c:pt>
                <c:pt idx="5412">
                  <c:v>765.60094000000004</c:v>
                </c:pt>
                <c:pt idx="5413">
                  <c:v>735.55403999999999</c:v>
                </c:pt>
                <c:pt idx="5414">
                  <c:v>837.60094000000004</c:v>
                </c:pt>
                <c:pt idx="5415">
                  <c:v>651.46014000000002</c:v>
                </c:pt>
                <c:pt idx="5416">
                  <c:v>665.47573999999997</c:v>
                </c:pt>
                <c:pt idx="5417">
                  <c:v>679.49144000000001</c:v>
                </c:pt>
                <c:pt idx="5418">
                  <c:v>677.47573999999997</c:v>
                </c:pt>
                <c:pt idx="5419">
                  <c:v>693.50703999999996</c:v>
                </c:pt>
                <c:pt idx="5420">
                  <c:v>691.49144000000001</c:v>
                </c:pt>
                <c:pt idx="5421">
                  <c:v>707.52274</c:v>
                </c:pt>
                <c:pt idx="5422">
                  <c:v>705.50703999999996</c:v>
                </c:pt>
                <c:pt idx="5423">
                  <c:v>721.53833999999995</c:v>
                </c:pt>
                <c:pt idx="5424">
                  <c:v>719.52274</c:v>
                </c:pt>
                <c:pt idx="5425">
                  <c:v>717.50703999999996</c:v>
                </c:pt>
                <c:pt idx="5426">
                  <c:v>735.55403999999999</c:v>
                </c:pt>
                <c:pt idx="5427">
                  <c:v>729.50703999999996</c:v>
                </c:pt>
                <c:pt idx="5428">
                  <c:v>729.50703999999996</c:v>
                </c:pt>
                <c:pt idx="5429">
                  <c:v>727.49144000000001</c:v>
                </c:pt>
                <c:pt idx="5430">
                  <c:v>749.56963999999994</c:v>
                </c:pt>
                <c:pt idx="5431">
                  <c:v>747.55403999999999</c:v>
                </c:pt>
                <c:pt idx="5432">
                  <c:v>763.58533999999997</c:v>
                </c:pt>
                <c:pt idx="5433">
                  <c:v>761.56963999999994</c:v>
                </c:pt>
                <c:pt idx="5434">
                  <c:v>759.55403999999999</c:v>
                </c:pt>
                <c:pt idx="5435">
                  <c:v>757.53833999999995</c:v>
                </c:pt>
                <c:pt idx="5436">
                  <c:v>753.50703999999996</c:v>
                </c:pt>
                <c:pt idx="5437">
                  <c:v>777.60094000000004</c:v>
                </c:pt>
                <c:pt idx="5438">
                  <c:v>791.61663999999996</c:v>
                </c:pt>
                <c:pt idx="5439">
                  <c:v>789.60094000000004</c:v>
                </c:pt>
                <c:pt idx="5440">
                  <c:v>787.58533999999997</c:v>
                </c:pt>
                <c:pt idx="5441">
                  <c:v>783.55403999999999</c:v>
                </c:pt>
                <c:pt idx="5442">
                  <c:v>679.49144000000001</c:v>
                </c:pt>
                <c:pt idx="5443">
                  <c:v>693.50703999999996</c:v>
                </c:pt>
                <c:pt idx="5444">
                  <c:v>707.52274</c:v>
                </c:pt>
                <c:pt idx="5445">
                  <c:v>705.50703999999996</c:v>
                </c:pt>
                <c:pt idx="5446">
                  <c:v>721.53833999999995</c:v>
                </c:pt>
                <c:pt idx="5447">
                  <c:v>719.52274</c:v>
                </c:pt>
                <c:pt idx="5448">
                  <c:v>735.55403999999999</c:v>
                </c:pt>
                <c:pt idx="5449">
                  <c:v>733.53833999999995</c:v>
                </c:pt>
                <c:pt idx="5450">
                  <c:v>749.56963999999994</c:v>
                </c:pt>
                <c:pt idx="5451">
                  <c:v>747.55403999999999</c:v>
                </c:pt>
                <c:pt idx="5452">
                  <c:v>745.53833999999995</c:v>
                </c:pt>
                <c:pt idx="5453">
                  <c:v>763.58533999999997</c:v>
                </c:pt>
                <c:pt idx="5454">
                  <c:v>759.55403999999999</c:v>
                </c:pt>
                <c:pt idx="5455">
                  <c:v>757.53833999999995</c:v>
                </c:pt>
                <c:pt idx="5456">
                  <c:v>757.53833999999995</c:v>
                </c:pt>
                <c:pt idx="5457">
                  <c:v>755.52274</c:v>
                </c:pt>
                <c:pt idx="5458">
                  <c:v>777.60094000000004</c:v>
                </c:pt>
                <c:pt idx="5459">
                  <c:v>775.58533999999997</c:v>
                </c:pt>
                <c:pt idx="5460">
                  <c:v>791.61663999999996</c:v>
                </c:pt>
                <c:pt idx="5461">
                  <c:v>789.60094000000004</c:v>
                </c:pt>
                <c:pt idx="5462">
                  <c:v>787.58533999999997</c:v>
                </c:pt>
                <c:pt idx="5463">
                  <c:v>785.56963999999994</c:v>
                </c:pt>
                <c:pt idx="5464">
                  <c:v>781.53833999999995</c:v>
                </c:pt>
                <c:pt idx="5465">
                  <c:v>805.63224000000002</c:v>
                </c:pt>
                <c:pt idx="5466">
                  <c:v>819.64793999999995</c:v>
                </c:pt>
                <c:pt idx="5467">
                  <c:v>817.63224000000002</c:v>
                </c:pt>
                <c:pt idx="5468">
                  <c:v>815.61663999999996</c:v>
                </c:pt>
                <c:pt idx="5469">
                  <c:v>811.58533999999997</c:v>
                </c:pt>
                <c:pt idx="5470">
                  <c:v>707.52274</c:v>
                </c:pt>
                <c:pt idx="5471">
                  <c:v>721.53833999999995</c:v>
                </c:pt>
                <c:pt idx="5472">
                  <c:v>735.55403999999999</c:v>
                </c:pt>
                <c:pt idx="5473">
                  <c:v>733.53833999999995</c:v>
                </c:pt>
                <c:pt idx="5474">
                  <c:v>749.56963999999994</c:v>
                </c:pt>
                <c:pt idx="5475">
                  <c:v>747.55403999999999</c:v>
                </c:pt>
                <c:pt idx="5476">
                  <c:v>763.58533999999997</c:v>
                </c:pt>
                <c:pt idx="5477">
                  <c:v>761.56963999999994</c:v>
                </c:pt>
                <c:pt idx="5478">
                  <c:v>777.60094000000004</c:v>
                </c:pt>
                <c:pt idx="5479">
                  <c:v>775.58533999999997</c:v>
                </c:pt>
                <c:pt idx="5480">
                  <c:v>773.56963999999994</c:v>
                </c:pt>
                <c:pt idx="5481">
                  <c:v>791.61663999999996</c:v>
                </c:pt>
                <c:pt idx="5482">
                  <c:v>789.60094000000004</c:v>
                </c:pt>
                <c:pt idx="5483">
                  <c:v>787.58533999999997</c:v>
                </c:pt>
                <c:pt idx="5484">
                  <c:v>785.56963999999994</c:v>
                </c:pt>
                <c:pt idx="5485">
                  <c:v>785.56963999999994</c:v>
                </c:pt>
                <c:pt idx="5486">
                  <c:v>783.55403999999999</c:v>
                </c:pt>
                <c:pt idx="5487">
                  <c:v>805.63224000000002</c:v>
                </c:pt>
                <c:pt idx="5488">
                  <c:v>803.61663999999996</c:v>
                </c:pt>
                <c:pt idx="5489">
                  <c:v>819.64793999999995</c:v>
                </c:pt>
                <c:pt idx="5490">
                  <c:v>817.63224000000002</c:v>
                </c:pt>
                <c:pt idx="5491">
                  <c:v>815.61663999999996</c:v>
                </c:pt>
                <c:pt idx="5492">
                  <c:v>813.60094000000004</c:v>
                </c:pt>
                <c:pt idx="5493">
                  <c:v>811.58533999999997</c:v>
                </c:pt>
                <c:pt idx="5494">
                  <c:v>809.56963999999994</c:v>
                </c:pt>
                <c:pt idx="5495">
                  <c:v>833.66354000000001</c:v>
                </c:pt>
                <c:pt idx="5496">
                  <c:v>847.67923999999994</c:v>
                </c:pt>
                <c:pt idx="5497">
                  <c:v>845.66354000000001</c:v>
                </c:pt>
                <c:pt idx="5498">
                  <c:v>843.64793999999995</c:v>
                </c:pt>
                <c:pt idx="5499">
                  <c:v>839.61663999999996</c:v>
                </c:pt>
                <c:pt idx="5500">
                  <c:v>755.52274</c:v>
                </c:pt>
                <c:pt idx="5501">
                  <c:v>731.52274</c:v>
                </c:pt>
                <c:pt idx="5502">
                  <c:v>733.53833999999995</c:v>
                </c:pt>
                <c:pt idx="5503">
                  <c:v>807.55403999999999</c:v>
                </c:pt>
                <c:pt idx="5504">
                  <c:v>783.55403999999999</c:v>
                </c:pt>
                <c:pt idx="5505">
                  <c:v>761.56963999999994</c:v>
                </c:pt>
                <c:pt idx="5506">
                  <c:v>779.52274</c:v>
                </c:pt>
                <c:pt idx="5507">
                  <c:v>835.58533999999997</c:v>
                </c:pt>
                <c:pt idx="5508">
                  <c:v>761.51213999999993</c:v>
                </c:pt>
                <c:pt idx="5509">
                  <c:v>715.52783999999997</c:v>
                </c:pt>
                <c:pt idx="5510">
                  <c:v>789.54344000000003</c:v>
                </c:pt>
                <c:pt idx="5511">
                  <c:v>791.55913999999996</c:v>
                </c:pt>
                <c:pt idx="5512">
                  <c:v>803.52274</c:v>
                </c:pt>
                <c:pt idx="5513">
                  <c:v>823.67923999999994</c:v>
                </c:pt>
                <c:pt idx="5514">
                  <c:v>807.68434000000002</c:v>
                </c:pt>
                <c:pt idx="5515">
                  <c:v>511.30363999999997</c:v>
                </c:pt>
                <c:pt idx="5516">
                  <c:v>443.24104</c:v>
                </c:pt>
                <c:pt idx="5517">
                  <c:v>485.28793999999999</c:v>
                </c:pt>
                <c:pt idx="5518">
                  <c:v>513.31924000000004</c:v>
                </c:pt>
                <c:pt idx="5519">
                  <c:v>533.28793999999994</c:v>
                </c:pt>
                <c:pt idx="5520">
                  <c:v>429.22533999999996</c:v>
                </c:pt>
                <c:pt idx="5521">
                  <c:v>457.25664</c:v>
                </c:pt>
                <c:pt idx="5522">
                  <c:v>483.27233999999999</c:v>
                </c:pt>
                <c:pt idx="5523">
                  <c:v>509.28793999999999</c:v>
                </c:pt>
                <c:pt idx="5524">
                  <c:v>541.35054000000002</c:v>
                </c:pt>
                <c:pt idx="5525">
                  <c:v>557.28793999999994</c:v>
                </c:pt>
                <c:pt idx="5526">
                  <c:v>561.31924000000004</c:v>
                </c:pt>
                <c:pt idx="5527">
                  <c:v>469.25664</c:v>
                </c:pt>
                <c:pt idx="5528">
                  <c:v>495.27233999999999</c:v>
                </c:pt>
                <c:pt idx="5529">
                  <c:v>507.27233999999999</c:v>
                </c:pt>
                <c:pt idx="5530">
                  <c:v>505.25664</c:v>
                </c:pt>
                <c:pt idx="5531">
                  <c:v>525.31924000000004</c:v>
                </c:pt>
                <c:pt idx="5532">
                  <c:v>539.33493999999996</c:v>
                </c:pt>
                <c:pt idx="5533">
                  <c:v>537.31924000000004</c:v>
                </c:pt>
                <c:pt idx="5534">
                  <c:v>535.30363999999997</c:v>
                </c:pt>
                <c:pt idx="5535">
                  <c:v>567.36623999999995</c:v>
                </c:pt>
                <c:pt idx="5536">
                  <c:v>565.35054000000002</c:v>
                </c:pt>
                <c:pt idx="5537">
                  <c:v>569.38184000000001</c:v>
                </c:pt>
                <c:pt idx="5538">
                  <c:v>555.36623999999995</c:v>
                </c:pt>
                <c:pt idx="5539">
                  <c:v>531.27233999999999</c:v>
                </c:pt>
                <c:pt idx="5540">
                  <c:v>527.33493999999996</c:v>
                </c:pt>
                <c:pt idx="5541">
                  <c:v>507.27233999999999</c:v>
                </c:pt>
                <c:pt idx="5542">
                  <c:v>499.30363999999997</c:v>
                </c:pt>
                <c:pt idx="5543">
                  <c:v>471.27233999999999</c:v>
                </c:pt>
                <c:pt idx="5544">
                  <c:v>455.24104</c:v>
                </c:pt>
                <c:pt idx="5545">
                  <c:v>497.28793999999999</c:v>
                </c:pt>
                <c:pt idx="5546">
                  <c:v>527.37134000000003</c:v>
                </c:pt>
                <c:pt idx="5547">
                  <c:v>499.34003999999999</c:v>
                </c:pt>
                <c:pt idx="5548">
                  <c:v>471.30874</c:v>
                </c:pt>
                <c:pt idx="5549">
                  <c:v>525.35563999999999</c:v>
                </c:pt>
                <c:pt idx="5550">
                  <c:v>497.32434000000001</c:v>
                </c:pt>
                <c:pt idx="5551">
                  <c:v>469.29303999999996</c:v>
                </c:pt>
                <c:pt idx="5552">
                  <c:v>877.65343999999993</c:v>
                </c:pt>
                <c:pt idx="5553">
                  <c:v>1039.7942399999999</c:v>
                </c:pt>
                <c:pt idx="5554">
                  <c:v>819.51764000000003</c:v>
                </c:pt>
                <c:pt idx="5555">
                  <c:v>749.53323999999998</c:v>
                </c:pt>
                <c:pt idx="5556">
                  <c:v>775.54894000000002</c:v>
                </c:pt>
                <c:pt idx="5557">
                  <c:v>747.51764000000003</c:v>
                </c:pt>
                <c:pt idx="5558">
                  <c:v>729.50703999999996</c:v>
                </c:pt>
                <c:pt idx="5559">
                  <c:v>775.49144000000001</c:v>
                </c:pt>
                <c:pt idx="5560">
                  <c:v>777.50703999999996</c:v>
                </c:pt>
                <c:pt idx="5561">
                  <c:v>805.53833999999995</c:v>
                </c:pt>
                <c:pt idx="5562">
                  <c:v>829.49964</c:v>
                </c:pt>
                <c:pt idx="5563">
                  <c:v>829.49964</c:v>
                </c:pt>
                <c:pt idx="5564">
                  <c:v>901.66624000000002</c:v>
                </c:pt>
                <c:pt idx="5565">
                  <c:v>837.54934000000003</c:v>
                </c:pt>
                <c:pt idx="5566">
                  <c:v>713.42413999999997</c:v>
                </c:pt>
                <c:pt idx="5567">
                  <c:v>873.54934000000003</c:v>
                </c:pt>
                <c:pt idx="5568">
                  <c:v>953.61194</c:v>
                </c:pt>
                <c:pt idx="5569">
                  <c:v>795.50234</c:v>
                </c:pt>
                <c:pt idx="5570">
                  <c:v>811.53363999999999</c:v>
                </c:pt>
                <c:pt idx="5571">
                  <c:v>867.59623999999997</c:v>
                </c:pt>
                <c:pt idx="5572">
                  <c:v>887.56493999999998</c:v>
                </c:pt>
                <c:pt idx="5573">
                  <c:v>883.53363999999999</c:v>
                </c:pt>
                <c:pt idx="5574">
                  <c:v>911.56493999999998</c:v>
                </c:pt>
                <c:pt idx="5575">
                  <c:v>909.54934000000003</c:v>
                </c:pt>
                <c:pt idx="5576">
                  <c:v>725.42413999999997</c:v>
                </c:pt>
                <c:pt idx="5577">
                  <c:v>741.45543999999995</c:v>
                </c:pt>
                <c:pt idx="5578">
                  <c:v>739.43974000000003</c:v>
                </c:pt>
                <c:pt idx="5579">
                  <c:v>753.45543999999995</c:v>
                </c:pt>
                <c:pt idx="5580">
                  <c:v>769.48673999999994</c:v>
                </c:pt>
                <c:pt idx="5581">
                  <c:v>767.47104000000002</c:v>
                </c:pt>
                <c:pt idx="5582">
                  <c:v>765.45543999999995</c:v>
                </c:pt>
                <c:pt idx="5583">
                  <c:v>779.47104000000002</c:v>
                </c:pt>
                <c:pt idx="5584">
                  <c:v>777.45543999999995</c:v>
                </c:pt>
                <c:pt idx="5585">
                  <c:v>777.45543999999995</c:v>
                </c:pt>
                <c:pt idx="5586">
                  <c:v>775.43974000000003</c:v>
                </c:pt>
                <c:pt idx="5587">
                  <c:v>797.51804000000004</c:v>
                </c:pt>
                <c:pt idx="5588">
                  <c:v>795.50234</c:v>
                </c:pt>
                <c:pt idx="5589">
                  <c:v>809.51804000000004</c:v>
                </c:pt>
                <c:pt idx="5590">
                  <c:v>807.50234</c:v>
                </c:pt>
                <c:pt idx="5591">
                  <c:v>805.48673999999994</c:v>
                </c:pt>
                <c:pt idx="5592">
                  <c:v>803.47104000000002</c:v>
                </c:pt>
                <c:pt idx="5593">
                  <c:v>801.45543999999995</c:v>
                </c:pt>
                <c:pt idx="5594">
                  <c:v>825.54934000000003</c:v>
                </c:pt>
                <c:pt idx="5595">
                  <c:v>837.54934000000003</c:v>
                </c:pt>
                <c:pt idx="5596">
                  <c:v>835.53363999999999</c:v>
                </c:pt>
                <c:pt idx="5597">
                  <c:v>831.50234</c:v>
                </c:pt>
                <c:pt idx="5598">
                  <c:v>713.42413999999997</c:v>
                </c:pt>
                <c:pt idx="5599">
                  <c:v>741.45543999999995</c:v>
                </c:pt>
                <c:pt idx="5600">
                  <c:v>739.43974000000003</c:v>
                </c:pt>
                <c:pt idx="5601">
                  <c:v>753.45543999999995</c:v>
                </c:pt>
                <c:pt idx="5602">
                  <c:v>769.48673999999994</c:v>
                </c:pt>
                <c:pt idx="5603">
                  <c:v>767.47104000000002</c:v>
                </c:pt>
                <c:pt idx="5604">
                  <c:v>781.48673999999994</c:v>
                </c:pt>
                <c:pt idx="5605">
                  <c:v>779.47104000000002</c:v>
                </c:pt>
                <c:pt idx="5606">
                  <c:v>797.51804000000004</c:v>
                </c:pt>
                <c:pt idx="5607">
                  <c:v>795.50234</c:v>
                </c:pt>
                <c:pt idx="5608">
                  <c:v>793.48673999999994</c:v>
                </c:pt>
                <c:pt idx="5609">
                  <c:v>791.47104000000002</c:v>
                </c:pt>
                <c:pt idx="5610">
                  <c:v>791.47104000000002</c:v>
                </c:pt>
                <c:pt idx="5611">
                  <c:v>789.45543999999995</c:v>
                </c:pt>
                <c:pt idx="5612">
                  <c:v>809.51804000000004</c:v>
                </c:pt>
                <c:pt idx="5613">
                  <c:v>823.53363999999999</c:v>
                </c:pt>
                <c:pt idx="5614">
                  <c:v>821.51804000000004</c:v>
                </c:pt>
                <c:pt idx="5615">
                  <c:v>819.50234</c:v>
                </c:pt>
                <c:pt idx="5616">
                  <c:v>817.48673999999994</c:v>
                </c:pt>
                <c:pt idx="5617">
                  <c:v>815.47104000000002</c:v>
                </c:pt>
                <c:pt idx="5618">
                  <c:v>853.58064000000002</c:v>
                </c:pt>
                <c:pt idx="5619">
                  <c:v>851.56493999999998</c:v>
                </c:pt>
                <c:pt idx="5620">
                  <c:v>849.54934000000003</c:v>
                </c:pt>
                <c:pt idx="5621">
                  <c:v>845.51804000000004</c:v>
                </c:pt>
                <c:pt idx="5622">
                  <c:v>841.48673999999994</c:v>
                </c:pt>
                <c:pt idx="5623">
                  <c:v>741.45543999999995</c:v>
                </c:pt>
                <c:pt idx="5624">
                  <c:v>753.45543999999995</c:v>
                </c:pt>
                <c:pt idx="5625">
                  <c:v>767.47104000000002</c:v>
                </c:pt>
                <c:pt idx="5626">
                  <c:v>797.51804000000004</c:v>
                </c:pt>
                <c:pt idx="5627">
                  <c:v>795.50234</c:v>
                </c:pt>
                <c:pt idx="5628">
                  <c:v>793.48673999999994</c:v>
                </c:pt>
                <c:pt idx="5629">
                  <c:v>805.48673999999994</c:v>
                </c:pt>
                <c:pt idx="5630">
                  <c:v>825.54934000000003</c:v>
                </c:pt>
                <c:pt idx="5631">
                  <c:v>823.53363999999999</c:v>
                </c:pt>
                <c:pt idx="5632">
                  <c:v>837.54934000000003</c:v>
                </c:pt>
                <c:pt idx="5633">
                  <c:v>835.53363999999999</c:v>
                </c:pt>
                <c:pt idx="5634">
                  <c:v>833.51804000000004</c:v>
                </c:pt>
                <c:pt idx="5635">
                  <c:v>853.58064000000002</c:v>
                </c:pt>
                <c:pt idx="5636">
                  <c:v>865.58064000000002</c:v>
                </c:pt>
                <c:pt idx="5637">
                  <c:v>863.56493999999998</c:v>
                </c:pt>
                <c:pt idx="5638">
                  <c:v>859.53363999999999</c:v>
                </c:pt>
                <c:pt idx="5639">
                  <c:v>725.42413999999997</c:v>
                </c:pt>
                <c:pt idx="5640">
                  <c:v>739.43974000000003</c:v>
                </c:pt>
                <c:pt idx="5641">
                  <c:v>753.45543999999995</c:v>
                </c:pt>
                <c:pt idx="5642">
                  <c:v>767.47104000000002</c:v>
                </c:pt>
                <c:pt idx="5643">
                  <c:v>765.45543999999995</c:v>
                </c:pt>
                <c:pt idx="5644">
                  <c:v>781.48673999999994</c:v>
                </c:pt>
                <c:pt idx="5645">
                  <c:v>779.47104000000002</c:v>
                </c:pt>
                <c:pt idx="5646">
                  <c:v>795.50234</c:v>
                </c:pt>
                <c:pt idx="5647">
                  <c:v>793.48673999999994</c:v>
                </c:pt>
                <c:pt idx="5648">
                  <c:v>791.47104000000002</c:v>
                </c:pt>
                <c:pt idx="5649">
                  <c:v>809.51804000000004</c:v>
                </c:pt>
                <c:pt idx="5650">
                  <c:v>807.50234</c:v>
                </c:pt>
                <c:pt idx="5651">
                  <c:v>805.48673999999994</c:v>
                </c:pt>
                <c:pt idx="5652">
                  <c:v>803.47104000000002</c:v>
                </c:pt>
                <c:pt idx="5653">
                  <c:v>803.47104000000002</c:v>
                </c:pt>
                <c:pt idx="5654">
                  <c:v>801.45543999999995</c:v>
                </c:pt>
                <c:pt idx="5655">
                  <c:v>823.53363999999999</c:v>
                </c:pt>
                <c:pt idx="5656">
                  <c:v>821.51804000000004</c:v>
                </c:pt>
                <c:pt idx="5657">
                  <c:v>837.54934000000003</c:v>
                </c:pt>
                <c:pt idx="5658">
                  <c:v>835.53363999999999</c:v>
                </c:pt>
                <c:pt idx="5659">
                  <c:v>833.51804000000004</c:v>
                </c:pt>
                <c:pt idx="5660">
                  <c:v>831.50234</c:v>
                </c:pt>
                <c:pt idx="5661">
                  <c:v>829.48673999999994</c:v>
                </c:pt>
                <c:pt idx="5662">
                  <c:v>827.47104000000002</c:v>
                </c:pt>
                <c:pt idx="5663">
                  <c:v>851.56493999999998</c:v>
                </c:pt>
                <c:pt idx="5664">
                  <c:v>865.58064000000002</c:v>
                </c:pt>
                <c:pt idx="5665">
                  <c:v>863.56493999999998</c:v>
                </c:pt>
                <c:pt idx="5666">
                  <c:v>861.54934000000003</c:v>
                </c:pt>
                <c:pt idx="5667">
                  <c:v>857.51804000000004</c:v>
                </c:pt>
                <c:pt idx="5668">
                  <c:v>853.48673999999994</c:v>
                </c:pt>
                <c:pt idx="5669">
                  <c:v>741.45543999999995</c:v>
                </c:pt>
                <c:pt idx="5670">
                  <c:v>769.48673999999994</c:v>
                </c:pt>
                <c:pt idx="5671">
                  <c:v>767.47104000000002</c:v>
                </c:pt>
                <c:pt idx="5672">
                  <c:v>781.48673999999994</c:v>
                </c:pt>
                <c:pt idx="5673">
                  <c:v>809.51804000000004</c:v>
                </c:pt>
                <c:pt idx="5674">
                  <c:v>807.50234</c:v>
                </c:pt>
                <c:pt idx="5675">
                  <c:v>823.53363999999999</c:v>
                </c:pt>
                <c:pt idx="5676">
                  <c:v>819.50234</c:v>
                </c:pt>
                <c:pt idx="5677">
                  <c:v>819.50234</c:v>
                </c:pt>
                <c:pt idx="5678">
                  <c:v>817.48673999999994</c:v>
                </c:pt>
                <c:pt idx="5679">
                  <c:v>837.54934000000003</c:v>
                </c:pt>
                <c:pt idx="5680">
                  <c:v>853.58064000000002</c:v>
                </c:pt>
                <c:pt idx="5681">
                  <c:v>851.56493999999998</c:v>
                </c:pt>
                <c:pt idx="5682">
                  <c:v>849.54934000000003</c:v>
                </c:pt>
                <c:pt idx="5683">
                  <c:v>847.53363999999999</c:v>
                </c:pt>
                <c:pt idx="5684">
                  <c:v>845.51804000000004</c:v>
                </c:pt>
                <c:pt idx="5685">
                  <c:v>843.50234</c:v>
                </c:pt>
                <c:pt idx="5686">
                  <c:v>881.61194</c:v>
                </c:pt>
                <c:pt idx="5687">
                  <c:v>879.59623999999997</c:v>
                </c:pt>
                <c:pt idx="5688">
                  <c:v>877.58064000000002</c:v>
                </c:pt>
                <c:pt idx="5689">
                  <c:v>873.54934000000003</c:v>
                </c:pt>
                <c:pt idx="5690">
                  <c:v>869.51804000000004</c:v>
                </c:pt>
                <c:pt idx="5691">
                  <c:v>739.43974000000003</c:v>
                </c:pt>
                <c:pt idx="5692">
                  <c:v>753.45543999999995</c:v>
                </c:pt>
                <c:pt idx="5693">
                  <c:v>767.47104000000002</c:v>
                </c:pt>
                <c:pt idx="5694">
                  <c:v>765.45543999999995</c:v>
                </c:pt>
                <c:pt idx="5695">
                  <c:v>781.48673999999994</c:v>
                </c:pt>
                <c:pt idx="5696">
                  <c:v>779.47104000000002</c:v>
                </c:pt>
                <c:pt idx="5697">
                  <c:v>795.50234</c:v>
                </c:pt>
                <c:pt idx="5698">
                  <c:v>793.48673999999994</c:v>
                </c:pt>
                <c:pt idx="5699">
                  <c:v>809.51804000000004</c:v>
                </c:pt>
                <c:pt idx="5700">
                  <c:v>807.50234</c:v>
                </c:pt>
                <c:pt idx="5701">
                  <c:v>805.48673999999994</c:v>
                </c:pt>
                <c:pt idx="5702">
                  <c:v>823.53363999999999</c:v>
                </c:pt>
                <c:pt idx="5703">
                  <c:v>821.51804000000004</c:v>
                </c:pt>
                <c:pt idx="5704">
                  <c:v>819.50234</c:v>
                </c:pt>
                <c:pt idx="5705">
                  <c:v>817.48673999999994</c:v>
                </c:pt>
                <c:pt idx="5706">
                  <c:v>817.48673999999994</c:v>
                </c:pt>
                <c:pt idx="5707">
                  <c:v>815.47104000000002</c:v>
                </c:pt>
                <c:pt idx="5708">
                  <c:v>837.54934000000003</c:v>
                </c:pt>
                <c:pt idx="5709">
                  <c:v>835.53363999999999</c:v>
                </c:pt>
                <c:pt idx="5710">
                  <c:v>851.56493999999998</c:v>
                </c:pt>
                <c:pt idx="5711">
                  <c:v>849.54934000000003</c:v>
                </c:pt>
                <c:pt idx="5712">
                  <c:v>847.53363999999999</c:v>
                </c:pt>
                <c:pt idx="5713">
                  <c:v>845.51804000000004</c:v>
                </c:pt>
                <c:pt idx="5714">
                  <c:v>843.50234</c:v>
                </c:pt>
                <c:pt idx="5715">
                  <c:v>841.48673999999994</c:v>
                </c:pt>
                <c:pt idx="5716">
                  <c:v>865.58064000000002</c:v>
                </c:pt>
                <c:pt idx="5717">
                  <c:v>879.59623999999997</c:v>
                </c:pt>
                <c:pt idx="5718">
                  <c:v>877.58064000000002</c:v>
                </c:pt>
                <c:pt idx="5719">
                  <c:v>875.56493999999998</c:v>
                </c:pt>
                <c:pt idx="5720">
                  <c:v>871.53363999999999</c:v>
                </c:pt>
                <c:pt idx="5721">
                  <c:v>867.50234</c:v>
                </c:pt>
                <c:pt idx="5722">
                  <c:v>769.48673999999994</c:v>
                </c:pt>
                <c:pt idx="5723">
                  <c:v>781.48673999999994</c:v>
                </c:pt>
                <c:pt idx="5724">
                  <c:v>795.50234</c:v>
                </c:pt>
                <c:pt idx="5725">
                  <c:v>821.51804000000004</c:v>
                </c:pt>
                <c:pt idx="5726">
                  <c:v>851.56493999999998</c:v>
                </c:pt>
                <c:pt idx="5727">
                  <c:v>863.56493999999998</c:v>
                </c:pt>
                <c:pt idx="5728">
                  <c:v>881.61194</c:v>
                </c:pt>
                <c:pt idx="5729">
                  <c:v>893.61194</c:v>
                </c:pt>
                <c:pt idx="5730">
                  <c:v>891.59623999999997</c:v>
                </c:pt>
                <c:pt idx="5731">
                  <c:v>753.45543999999995</c:v>
                </c:pt>
                <c:pt idx="5732">
                  <c:v>767.47104000000002</c:v>
                </c:pt>
                <c:pt idx="5733">
                  <c:v>781.48673999999994</c:v>
                </c:pt>
                <c:pt idx="5734">
                  <c:v>779.47104000000002</c:v>
                </c:pt>
                <c:pt idx="5735">
                  <c:v>795.50234</c:v>
                </c:pt>
                <c:pt idx="5736">
                  <c:v>793.48673999999994</c:v>
                </c:pt>
                <c:pt idx="5737">
                  <c:v>809.51804000000004</c:v>
                </c:pt>
                <c:pt idx="5738">
                  <c:v>823.53363999999999</c:v>
                </c:pt>
                <c:pt idx="5739">
                  <c:v>821.51804000000004</c:v>
                </c:pt>
                <c:pt idx="5740">
                  <c:v>819.50234</c:v>
                </c:pt>
                <c:pt idx="5741">
                  <c:v>837.54934000000003</c:v>
                </c:pt>
                <c:pt idx="5742">
                  <c:v>831.50234</c:v>
                </c:pt>
                <c:pt idx="5743">
                  <c:v>831.50234</c:v>
                </c:pt>
                <c:pt idx="5744">
                  <c:v>851.56493999999998</c:v>
                </c:pt>
                <c:pt idx="5745">
                  <c:v>849.54934000000003</c:v>
                </c:pt>
                <c:pt idx="5746">
                  <c:v>865.58064000000002</c:v>
                </c:pt>
                <c:pt idx="5747">
                  <c:v>863.56493999999998</c:v>
                </c:pt>
                <c:pt idx="5748">
                  <c:v>861.54934000000003</c:v>
                </c:pt>
                <c:pt idx="5749">
                  <c:v>859.53363999999999</c:v>
                </c:pt>
                <c:pt idx="5750">
                  <c:v>855.50234</c:v>
                </c:pt>
                <c:pt idx="5751">
                  <c:v>879.59623999999997</c:v>
                </c:pt>
                <c:pt idx="5752">
                  <c:v>893.61194</c:v>
                </c:pt>
                <c:pt idx="5753">
                  <c:v>891.59623999999997</c:v>
                </c:pt>
                <c:pt idx="5754">
                  <c:v>889.58064000000002</c:v>
                </c:pt>
                <c:pt idx="5755">
                  <c:v>885.54934000000003</c:v>
                </c:pt>
                <c:pt idx="5756">
                  <c:v>769.48673999999994</c:v>
                </c:pt>
                <c:pt idx="5757">
                  <c:v>797.51804000000004</c:v>
                </c:pt>
                <c:pt idx="5758">
                  <c:v>809.51804000000004</c:v>
                </c:pt>
                <c:pt idx="5759">
                  <c:v>825.54934000000003</c:v>
                </c:pt>
                <c:pt idx="5760">
                  <c:v>823.53363999999999</c:v>
                </c:pt>
                <c:pt idx="5761">
                  <c:v>837.54934000000003</c:v>
                </c:pt>
                <c:pt idx="5762">
                  <c:v>835.53363999999999</c:v>
                </c:pt>
                <c:pt idx="5763">
                  <c:v>849.54934000000003</c:v>
                </c:pt>
                <c:pt idx="5764">
                  <c:v>847.53363999999999</c:v>
                </c:pt>
                <c:pt idx="5765">
                  <c:v>847.53363999999999</c:v>
                </c:pt>
                <c:pt idx="5766">
                  <c:v>845.51804000000004</c:v>
                </c:pt>
                <c:pt idx="5767">
                  <c:v>867.59623999999997</c:v>
                </c:pt>
                <c:pt idx="5768">
                  <c:v>865.58064000000002</c:v>
                </c:pt>
                <c:pt idx="5769">
                  <c:v>879.59623999999997</c:v>
                </c:pt>
                <c:pt idx="5770">
                  <c:v>877.58064000000002</c:v>
                </c:pt>
                <c:pt idx="5771">
                  <c:v>875.56493999999998</c:v>
                </c:pt>
                <c:pt idx="5772">
                  <c:v>871.53363999999999</c:v>
                </c:pt>
                <c:pt idx="5773">
                  <c:v>895.62753999999995</c:v>
                </c:pt>
                <c:pt idx="5774">
                  <c:v>909.64323999999999</c:v>
                </c:pt>
                <c:pt idx="5775">
                  <c:v>907.62753999999995</c:v>
                </c:pt>
                <c:pt idx="5776">
                  <c:v>905.61194</c:v>
                </c:pt>
                <c:pt idx="5777">
                  <c:v>901.58064000000002</c:v>
                </c:pt>
                <c:pt idx="5778">
                  <c:v>767.47104000000002</c:v>
                </c:pt>
                <c:pt idx="5779">
                  <c:v>781.48673999999994</c:v>
                </c:pt>
                <c:pt idx="5780">
                  <c:v>795.50234</c:v>
                </c:pt>
                <c:pt idx="5781">
                  <c:v>793.48673999999994</c:v>
                </c:pt>
                <c:pt idx="5782">
                  <c:v>809.51804000000004</c:v>
                </c:pt>
                <c:pt idx="5783">
                  <c:v>807.50234</c:v>
                </c:pt>
                <c:pt idx="5784">
                  <c:v>823.53363999999999</c:v>
                </c:pt>
                <c:pt idx="5785">
                  <c:v>821.51804000000004</c:v>
                </c:pt>
                <c:pt idx="5786">
                  <c:v>837.54934000000003</c:v>
                </c:pt>
                <c:pt idx="5787">
                  <c:v>833.51804000000004</c:v>
                </c:pt>
                <c:pt idx="5788">
                  <c:v>851.56493999999998</c:v>
                </c:pt>
                <c:pt idx="5789">
                  <c:v>849.54934000000003</c:v>
                </c:pt>
                <c:pt idx="5790">
                  <c:v>847.53363999999999</c:v>
                </c:pt>
                <c:pt idx="5791">
                  <c:v>845.51804000000004</c:v>
                </c:pt>
                <c:pt idx="5792">
                  <c:v>845.51804000000004</c:v>
                </c:pt>
                <c:pt idx="5793">
                  <c:v>843.50234</c:v>
                </c:pt>
                <c:pt idx="5794">
                  <c:v>865.58064000000002</c:v>
                </c:pt>
                <c:pt idx="5795">
                  <c:v>863.56493999999998</c:v>
                </c:pt>
                <c:pt idx="5796">
                  <c:v>879.59623999999997</c:v>
                </c:pt>
                <c:pt idx="5797">
                  <c:v>877.58064000000002</c:v>
                </c:pt>
                <c:pt idx="5798">
                  <c:v>875.56493999999998</c:v>
                </c:pt>
                <c:pt idx="5799">
                  <c:v>873.54934000000003</c:v>
                </c:pt>
                <c:pt idx="5800">
                  <c:v>871.53363999999999</c:v>
                </c:pt>
                <c:pt idx="5801">
                  <c:v>869.51804000000004</c:v>
                </c:pt>
                <c:pt idx="5802">
                  <c:v>893.61194</c:v>
                </c:pt>
                <c:pt idx="5803">
                  <c:v>907.62753999999995</c:v>
                </c:pt>
                <c:pt idx="5804">
                  <c:v>905.61194</c:v>
                </c:pt>
                <c:pt idx="5805">
                  <c:v>903.59623999999997</c:v>
                </c:pt>
                <c:pt idx="5806">
                  <c:v>899.56493999999998</c:v>
                </c:pt>
                <c:pt idx="5807">
                  <c:v>895.53363999999999</c:v>
                </c:pt>
                <c:pt idx="5808">
                  <c:v>765.45543999999995</c:v>
                </c:pt>
                <c:pt idx="5809">
                  <c:v>779.47104000000002</c:v>
                </c:pt>
                <c:pt idx="5810">
                  <c:v>793.48673999999994</c:v>
                </c:pt>
                <c:pt idx="5811">
                  <c:v>791.47104000000002</c:v>
                </c:pt>
                <c:pt idx="5812">
                  <c:v>807.50234</c:v>
                </c:pt>
                <c:pt idx="5813">
                  <c:v>805.48673999999994</c:v>
                </c:pt>
                <c:pt idx="5814">
                  <c:v>821.51804000000004</c:v>
                </c:pt>
                <c:pt idx="5815">
                  <c:v>819.50234</c:v>
                </c:pt>
                <c:pt idx="5816">
                  <c:v>835.53363999999999</c:v>
                </c:pt>
                <c:pt idx="5817">
                  <c:v>833.51804000000004</c:v>
                </c:pt>
                <c:pt idx="5818">
                  <c:v>849.54934000000003</c:v>
                </c:pt>
                <c:pt idx="5819">
                  <c:v>847.53363999999999</c:v>
                </c:pt>
                <c:pt idx="5820">
                  <c:v>845.51804000000004</c:v>
                </c:pt>
                <c:pt idx="5821">
                  <c:v>843.50234</c:v>
                </c:pt>
                <c:pt idx="5822">
                  <c:v>843.50234</c:v>
                </c:pt>
                <c:pt idx="5823">
                  <c:v>841.48673999999994</c:v>
                </c:pt>
                <c:pt idx="5824">
                  <c:v>863.56493999999998</c:v>
                </c:pt>
                <c:pt idx="5825">
                  <c:v>861.54934000000003</c:v>
                </c:pt>
                <c:pt idx="5826">
                  <c:v>877.58064000000002</c:v>
                </c:pt>
                <c:pt idx="5827">
                  <c:v>875.56493999999998</c:v>
                </c:pt>
                <c:pt idx="5828">
                  <c:v>873.54934000000003</c:v>
                </c:pt>
                <c:pt idx="5829">
                  <c:v>871.53363999999999</c:v>
                </c:pt>
                <c:pt idx="5830">
                  <c:v>869.51804000000004</c:v>
                </c:pt>
                <c:pt idx="5831">
                  <c:v>867.50234</c:v>
                </c:pt>
                <c:pt idx="5832">
                  <c:v>891.59623999999997</c:v>
                </c:pt>
                <c:pt idx="5833">
                  <c:v>905.61194</c:v>
                </c:pt>
                <c:pt idx="5834">
                  <c:v>903.59623999999997</c:v>
                </c:pt>
                <c:pt idx="5835">
                  <c:v>901.58064000000002</c:v>
                </c:pt>
                <c:pt idx="5836">
                  <c:v>897.54934000000003</c:v>
                </c:pt>
                <c:pt idx="5837">
                  <c:v>893.51804000000004</c:v>
                </c:pt>
                <c:pt idx="5838">
                  <c:v>797.51804000000004</c:v>
                </c:pt>
                <c:pt idx="5839">
                  <c:v>809.51804000000004</c:v>
                </c:pt>
                <c:pt idx="5840">
                  <c:v>825.54934000000003</c:v>
                </c:pt>
                <c:pt idx="5841">
                  <c:v>823.53363999999999</c:v>
                </c:pt>
                <c:pt idx="5842">
                  <c:v>853.58064000000002</c:v>
                </c:pt>
                <c:pt idx="5843">
                  <c:v>851.56493999999998</c:v>
                </c:pt>
                <c:pt idx="5844">
                  <c:v>849.54934000000003</c:v>
                </c:pt>
                <c:pt idx="5845">
                  <c:v>861.54934000000003</c:v>
                </c:pt>
                <c:pt idx="5846">
                  <c:v>861.54934000000003</c:v>
                </c:pt>
                <c:pt idx="5847">
                  <c:v>881.61194</c:v>
                </c:pt>
                <c:pt idx="5848">
                  <c:v>879.59623999999997</c:v>
                </c:pt>
                <c:pt idx="5849">
                  <c:v>909.64323999999999</c:v>
                </c:pt>
                <c:pt idx="5850">
                  <c:v>921.64323999999999</c:v>
                </c:pt>
                <c:pt idx="5851">
                  <c:v>919.62753999999995</c:v>
                </c:pt>
                <c:pt idx="5852">
                  <c:v>781.48673999999994</c:v>
                </c:pt>
                <c:pt idx="5853">
                  <c:v>795.50234</c:v>
                </c:pt>
                <c:pt idx="5854">
                  <c:v>807.50234</c:v>
                </c:pt>
                <c:pt idx="5855">
                  <c:v>823.53363999999999</c:v>
                </c:pt>
                <c:pt idx="5856">
                  <c:v>821.51804000000004</c:v>
                </c:pt>
                <c:pt idx="5857">
                  <c:v>851.56493999999998</c:v>
                </c:pt>
                <c:pt idx="5858">
                  <c:v>849.54934000000003</c:v>
                </c:pt>
                <c:pt idx="5859">
                  <c:v>847.53363999999999</c:v>
                </c:pt>
                <c:pt idx="5860">
                  <c:v>859.53363999999999</c:v>
                </c:pt>
                <c:pt idx="5861">
                  <c:v>857.51804000000004</c:v>
                </c:pt>
                <c:pt idx="5862">
                  <c:v>879.59623999999997</c:v>
                </c:pt>
                <c:pt idx="5863">
                  <c:v>877.58064000000002</c:v>
                </c:pt>
                <c:pt idx="5864">
                  <c:v>889.58064000000002</c:v>
                </c:pt>
                <c:pt idx="5865">
                  <c:v>887.56493999999998</c:v>
                </c:pt>
                <c:pt idx="5866">
                  <c:v>907.62753999999995</c:v>
                </c:pt>
                <c:pt idx="5867">
                  <c:v>919.62753999999995</c:v>
                </c:pt>
                <c:pt idx="5868">
                  <c:v>917.61194</c:v>
                </c:pt>
                <c:pt idx="5869">
                  <c:v>913.58064000000002</c:v>
                </c:pt>
                <c:pt idx="5870">
                  <c:v>779.47104000000002</c:v>
                </c:pt>
                <c:pt idx="5871">
                  <c:v>793.48673999999994</c:v>
                </c:pt>
                <c:pt idx="5872">
                  <c:v>807.50234</c:v>
                </c:pt>
                <c:pt idx="5873">
                  <c:v>805.48673999999994</c:v>
                </c:pt>
                <c:pt idx="5874">
                  <c:v>821.51804000000004</c:v>
                </c:pt>
                <c:pt idx="5875">
                  <c:v>819.50234</c:v>
                </c:pt>
                <c:pt idx="5876">
                  <c:v>833.51804000000004</c:v>
                </c:pt>
                <c:pt idx="5877">
                  <c:v>849.54934000000003</c:v>
                </c:pt>
                <c:pt idx="5878">
                  <c:v>847.53363999999999</c:v>
                </c:pt>
                <c:pt idx="5879">
                  <c:v>845.51804000000004</c:v>
                </c:pt>
                <c:pt idx="5880">
                  <c:v>861.54934000000003</c:v>
                </c:pt>
                <c:pt idx="5881">
                  <c:v>857.51804000000004</c:v>
                </c:pt>
                <c:pt idx="5882">
                  <c:v>857.51804000000004</c:v>
                </c:pt>
                <c:pt idx="5883">
                  <c:v>855.50234</c:v>
                </c:pt>
                <c:pt idx="5884">
                  <c:v>877.58064000000002</c:v>
                </c:pt>
                <c:pt idx="5885">
                  <c:v>875.56493999999998</c:v>
                </c:pt>
                <c:pt idx="5886">
                  <c:v>891.59623999999997</c:v>
                </c:pt>
                <c:pt idx="5887">
                  <c:v>889.58064000000002</c:v>
                </c:pt>
                <c:pt idx="5888">
                  <c:v>887.56493999999998</c:v>
                </c:pt>
                <c:pt idx="5889">
                  <c:v>885.54934000000003</c:v>
                </c:pt>
                <c:pt idx="5890">
                  <c:v>881.51804000000004</c:v>
                </c:pt>
                <c:pt idx="5891">
                  <c:v>905.61194</c:v>
                </c:pt>
                <c:pt idx="5892">
                  <c:v>919.62753999999995</c:v>
                </c:pt>
                <c:pt idx="5893">
                  <c:v>917.61194</c:v>
                </c:pt>
                <c:pt idx="5894">
                  <c:v>915.59623999999997</c:v>
                </c:pt>
                <c:pt idx="5895">
                  <c:v>911.56493999999998</c:v>
                </c:pt>
                <c:pt idx="5896">
                  <c:v>777.45543999999995</c:v>
                </c:pt>
                <c:pt idx="5897">
                  <c:v>791.47104000000002</c:v>
                </c:pt>
                <c:pt idx="5898">
                  <c:v>805.48673999999994</c:v>
                </c:pt>
                <c:pt idx="5899">
                  <c:v>803.47104000000002</c:v>
                </c:pt>
                <c:pt idx="5900">
                  <c:v>819.50234</c:v>
                </c:pt>
                <c:pt idx="5901">
                  <c:v>817.48673999999994</c:v>
                </c:pt>
                <c:pt idx="5902">
                  <c:v>833.51804000000004</c:v>
                </c:pt>
                <c:pt idx="5903">
                  <c:v>831.50234</c:v>
                </c:pt>
                <c:pt idx="5904">
                  <c:v>847.53363999999999</c:v>
                </c:pt>
                <c:pt idx="5905">
                  <c:v>845.51804000000004</c:v>
                </c:pt>
                <c:pt idx="5906">
                  <c:v>843.50234</c:v>
                </c:pt>
                <c:pt idx="5907">
                  <c:v>861.54934000000003</c:v>
                </c:pt>
                <c:pt idx="5908">
                  <c:v>859.53363999999999</c:v>
                </c:pt>
                <c:pt idx="5909">
                  <c:v>857.51804000000004</c:v>
                </c:pt>
                <c:pt idx="5910">
                  <c:v>855.50234</c:v>
                </c:pt>
                <c:pt idx="5911">
                  <c:v>855.50234</c:v>
                </c:pt>
                <c:pt idx="5912">
                  <c:v>853.48673999999994</c:v>
                </c:pt>
                <c:pt idx="5913">
                  <c:v>875.56493999999998</c:v>
                </c:pt>
                <c:pt idx="5914">
                  <c:v>873.54934000000003</c:v>
                </c:pt>
                <c:pt idx="5915">
                  <c:v>889.58064000000002</c:v>
                </c:pt>
                <c:pt idx="5916">
                  <c:v>887.56493999999998</c:v>
                </c:pt>
                <c:pt idx="5917">
                  <c:v>885.54934000000003</c:v>
                </c:pt>
                <c:pt idx="5918">
                  <c:v>883.53363999999999</c:v>
                </c:pt>
                <c:pt idx="5919">
                  <c:v>881.51804000000004</c:v>
                </c:pt>
                <c:pt idx="5920">
                  <c:v>879.50234</c:v>
                </c:pt>
                <c:pt idx="5921">
                  <c:v>903.59623999999997</c:v>
                </c:pt>
                <c:pt idx="5922">
                  <c:v>917.61194</c:v>
                </c:pt>
                <c:pt idx="5923">
                  <c:v>915.59623999999997</c:v>
                </c:pt>
                <c:pt idx="5924">
                  <c:v>913.58064000000002</c:v>
                </c:pt>
                <c:pt idx="5925">
                  <c:v>909.54934000000003</c:v>
                </c:pt>
                <c:pt idx="5926">
                  <c:v>905.51804000000004</c:v>
                </c:pt>
                <c:pt idx="5927">
                  <c:v>777.45543999999995</c:v>
                </c:pt>
                <c:pt idx="5928">
                  <c:v>791.47104000000002</c:v>
                </c:pt>
                <c:pt idx="5929">
                  <c:v>805.48673999999994</c:v>
                </c:pt>
                <c:pt idx="5930">
                  <c:v>803.47104000000002</c:v>
                </c:pt>
                <c:pt idx="5931">
                  <c:v>819.50234</c:v>
                </c:pt>
                <c:pt idx="5932">
                  <c:v>817.48673999999994</c:v>
                </c:pt>
                <c:pt idx="5933">
                  <c:v>831.50234</c:v>
                </c:pt>
                <c:pt idx="5934">
                  <c:v>847.53363999999999</c:v>
                </c:pt>
                <c:pt idx="5935">
                  <c:v>845.51804000000004</c:v>
                </c:pt>
                <c:pt idx="5936">
                  <c:v>843.50234</c:v>
                </c:pt>
                <c:pt idx="5937">
                  <c:v>861.54934000000003</c:v>
                </c:pt>
                <c:pt idx="5938">
                  <c:v>857.51804000000004</c:v>
                </c:pt>
                <c:pt idx="5939">
                  <c:v>855.50234</c:v>
                </c:pt>
                <c:pt idx="5940">
                  <c:v>853.48673999999994</c:v>
                </c:pt>
                <c:pt idx="5941">
                  <c:v>875.56493999999998</c:v>
                </c:pt>
                <c:pt idx="5942">
                  <c:v>873.54934000000003</c:v>
                </c:pt>
                <c:pt idx="5943">
                  <c:v>889.58064000000002</c:v>
                </c:pt>
                <c:pt idx="5944">
                  <c:v>887.56493999999998</c:v>
                </c:pt>
                <c:pt idx="5945">
                  <c:v>885.54934000000003</c:v>
                </c:pt>
                <c:pt idx="5946">
                  <c:v>883.53363999999999</c:v>
                </c:pt>
                <c:pt idx="5947">
                  <c:v>881.51804000000004</c:v>
                </c:pt>
                <c:pt idx="5948">
                  <c:v>879.50234</c:v>
                </c:pt>
                <c:pt idx="5949">
                  <c:v>903.59623999999997</c:v>
                </c:pt>
                <c:pt idx="5950">
                  <c:v>917.61194</c:v>
                </c:pt>
                <c:pt idx="5951">
                  <c:v>915.59623999999997</c:v>
                </c:pt>
                <c:pt idx="5952">
                  <c:v>913.58064000000002</c:v>
                </c:pt>
                <c:pt idx="5953">
                  <c:v>909.54934000000003</c:v>
                </c:pt>
                <c:pt idx="5954">
                  <c:v>905.51804000000004</c:v>
                </c:pt>
                <c:pt idx="5955">
                  <c:v>775.43974000000003</c:v>
                </c:pt>
                <c:pt idx="5956">
                  <c:v>789.45543999999995</c:v>
                </c:pt>
                <c:pt idx="5957">
                  <c:v>803.47104000000002</c:v>
                </c:pt>
                <c:pt idx="5958">
                  <c:v>801.45543999999995</c:v>
                </c:pt>
                <c:pt idx="5959">
                  <c:v>817.48673999999994</c:v>
                </c:pt>
                <c:pt idx="5960">
                  <c:v>815.47104000000002</c:v>
                </c:pt>
                <c:pt idx="5961">
                  <c:v>831.50234</c:v>
                </c:pt>
                <c:pt idx="5962">
                  <c:v>829.48673999999994</c:v>
                </c:pt>
                <c:pt idx="5963">
                  <c:v>845.51804000000004</c:v>
                </c:pt>
                <c:pt idx="5964">
                  <c:v>843.50234</c:v>
                </c:pt>
                <c:pt idx="5965">
                  <c:v>841.48673999999994</c:v>
                </c:pt>
                <c:pt idx="5966">
                  <c:v>859.53363999999999</c:v>
                </c:pt>
                <c:pt idx="5967">
                  <c:v>857.51804000000004</c:v>
                </c:pt>
                <c:pt idx="5968">
                  <c:v>855.50234</c:v>
                </c:pt>
                <c:pt idx="5969">
                  <c:v>853.48673999999994</c:v>
                </c:pt>
                <c:pt idx="5970">
                  <c:v>853.48673999999994</c:v>
                </c:pt>
                <c:pt idx="5971">
                  <c:v>851.47104000000002</c:v>
                </c:pt>
                <c:pt idx="5972">
                  <c:v>873.54934000000003</c:v>
                </c:pt>
                <c:pt idx="5973">
                  <c:v>871.53363999999999</c:v>
                </c:pt>
                <c:pt idx="5974">
                  <c:v>887.56493999999998</c:v>
                </c:pt>
                <c:pt idx="5975">
                  <c:v>885.54934000000003</c:v>
                </c:pt>
                <c:pt idx="5976">
                  <c:v>883.53363999999999</c:v>
                </c:pt>
                <c:pt idx="5977">
                  <c:v>881.51804000000004</c:v>
                </c:pt>
                <c:pt idx="5978">
                  <c:v>879.50234</c:v>
                </c:pt>
                <c:pt idx="5979">
                  <c:v>877.48673999999994</c:v>
                </c:pt>
                <c:pt idx="5980">
                  <c:v>901.58064000000002</c:v>
                </c:pt>
                <c:pt idx="5981">
                  <c:v>915.59623999999997</c:v>
                </c:pt>
                <c:pt idx="5982">
                  <c:v>913.58064000000002</c:v>
                </c:pt>
                <c:pt idx="5983">
                  <c:v>911.56493999999998</c:v>
                </c:pt>
                <c:pt idx="5984">
                  <c:v>907.53363999999999</c:v>
                </c:pt>
                <c:pt idx="5985">
                  <c:v>903.50234</c:v>
                </c:pt>
                <c:pt idx="5986">
                  <c:v>823.53363999999999</c:v>
                </c:pt>
                <c:pt idx="5987">
                  <c:v>837.54934000000003</c:v>
                </c:pt>
                <c:pt idx="5988">
                  <c:v>851.56493999999998</c:v>
                </c:pt>
                <c:pt idx="5989">
                  <c:v>867.59623999999997</c:v>
                </c:pt>
                <c:pt idx="5990">
                  <c:v>865.58064000000002</c:v>
                </c:pt>
                <c:pt idx="5991">
                  <c:v>863.56493999999998</c:v>
                </c:pt>
                <c:pt idx="5992">
                  <c:v>879.59623999999997</c:v>
                </c:pt>
                <c:pt idx="5993">
                  <c:v>877.58064000000002</c:v>
                </c:pt>
                <c:pt idx="5994">
                  <c:v>875.56493999999998</c:v>
                </c:pt>
                <c:pt idx="5995">
                  <c:v>875.56493999999998</c:v>
                </c:pt>
                <c:pt idx="5996">
                  <c:v>873.54934000000003</c:v>
                </c:pt>
                <c:pt idx="5997">
                  <c:v>893.61194</c:v>
                </c:pt>
                <c:pt idx="5998">
                  <c:v>909.64323999999999</c:v>
                </c:pt>
                <c:pt idx="5999">
                  <c:v>907.62753999999995</c:v>
                </c:pt>
                <c:pt idx="6000">
                  <c:v>905.61194</c:v>
                </c:pt>
                <c:pt idx="6001">
                  <c:v>903.59623999999997</c:v>
                </c:pt>
                <c:pt idx="6002">
                  <c:v>901.58064000000002</c:v>
                </c:pt>
                <c:pt idx="6003">
                  <c:v>899.56493999999998</c:v>
                </c:pt>
                <c:pt idx="6004">
                  <c:v>923.65883999999994</c:v>
                </c:pt>
                <c:pt idx="6005">
                  <c:v>937.67453999999998</c:v>
                </c:pt>
                <c:pt idx="6006">
                  <c:v>935.65883999999994</c:v>
                </c:pt>
                <c:pt idx="6007">
                  <c:v>933.64323999999999</c:v>
                </c:pt>
                <c:pt idx="6008">
                  <c:v>929.61194</c:v>
                </c:pt>
                <c:pt idx="6009">
                  <c:v>925.58064000000002</c:v>
                </c:pt>
                <c:pt idx="6010">
                  <c:v>795.50234</c:v>
                </c:pt>
                <c:pt idx="6011">
                  <c:v>809.51804000000004</c:v>
                </c:pt>
                <c:pt idx="6012">
                  <c:v>823.53363999999999</c:v>
                </c:pt>
                <c:pt idx="6013">
                  <c:v>821.51804000000004</c:v>
                </c:pt>
                <c:pt idx="6014">
                  <c:v>837.54934000000003</c:v>
                </c:pt>
                <c:pt idx="6015">
                  <c:v>835.53363999999999</c:v>
                </c:pt>
                <c:pt idx="6016">
                  <c:v>851.56493999999998</c:v>
                </c:pt>
                <c:pt idx="6017">
                  <c:v>849.54934000000003</c:v>
                </c:pt>
                <c:pt idx="6018">
                  <c:v>865.58064000000002</c:v>
                </c:pt>
                <c:pt idx="6019">
                  <c:v>863.56493999999998</c:v>
                </c:pt>
                <c:pt idx="6020">
                  <c:v>861.54934000000003</c:v>
                </c:pt>
                <c:pt idx="6021">
                  <c:v>879.59623999999997</c:v>
                </c:pt>
                <c:pt idx="6022">
                  <c:v>877.58064000000002</c:v>
                </c:pt>
                <c:pt idx="6023">
                  <c:v>875.56493999999998</c:v>
                </c:pt>
                <c:pt idx="6024">
                  <c:v>873.54934000000003</c:v>
                </c:pt>
                <c:pt idx="6025">
                  <c:v>873.54934000000003</c:v>
                </c:pt>
                <c:pt idx="6026">
                  <c:v>871.53363999999999</c:v>
                </c:pt>
                <c:pt idx="6027">
                  <c:v>893.61194</c:v>
                </c:pt>
                <c:pt idx="6028">
                  <c:v>891.59623999999997</c:v>
                </c:pt>
                <c:pt idx="6029">
                  <c:v>907.62753999999995</c:v>
                </c:pt>
                <c:pt idx="6030">
                  <c:v>905.61194</c:v>
                </c:pt>
                <c:pt idx="6031">
                  <c:v>903.59623999999997</c:v>
                </c:pt>
                <c:pt idx="6032">
                  <c:v>901.58064000000002</c:v>
                </c:pt>
                <c:pt idx="6033">
                  <c:v>899.56493999999998</c:v>
                </c:pt>
                <c:pt idx="6034">
                  <c:v>897.54934000000003</c:v>
                </c:pt>
                <c:pt idx="6035">
                  <c:v>921.64323999999999</c:v>
                </c:pt>
                <c:pt idx="6036">
                  <c:v>935.65883999999994</c:v>
                </c:pt>
                <c:pt idx="6037">
                  <c:v>933.64323999999999</c:v>
                </c:pt>
                <c:pt idx="6038">
                  <c:v>931.62753999999995</c:v>
                </c:pt>
                <c:pt idx="6039">
                  <c:v>927.59623999999997</c:v>
                </c:pt>
                <c:pt idx="6040">
                  <c:v>923.56493999999998</c:v>
                </c:pt>
                <c:pt idx="6041">
                  <c:v>837.54934000000003</c:v>
                </c:pt>
                <c:pt idx="6042">
                  <c:v>853.58064000000002</c:v>
                </c:pt>
                <c:pt idx="6043">
                  <c:v>851.56493999999998</c:v>
                </c:pt>
                <c:pt idx="6044">
                  <c:v>865.58064000000002</c:v>
                </c:pt>
                <c:pt idx="6045">
                  <c:v>881.61194</c:v>
                </c:pt>
                <c:pt idx="6046">
                  <c:v>879.59623999999997</c:v>
                </c:pt>
                <c:pt idx="6047">
                  <c:v>877.58064000000002</c:v>
                </c:pt>
                <c:pt idx="6048">
                  <c:v>889.58064000000002</c:v>
                </c:pt>
                <c:pt idx="6049">
                  <c:v>889.58064000000002</c:v>
                </c:pt>
                <c:pt idx="6050">
                  <c:v>909.64323999999999</c:v>
                </c:pt>
                <c:pt idx="6051">
                  <c:v>907.62753999999995</c:v>
                </c:pt>
                <c:pt idx="6052">
                  <c:v>917.61194</c:v>
                </c:pt>
                <c:pt idx="6053">
                  <c:v>913.58064000000002</c:v>
                </c:pt>
                <c:pt idx="6054">
                  <c:v>937.67453999999998</c:v>
                </c:pt>
                <c:pt idx="6055">
                  <c:v>949.67453999999998</c:v>
                </c:pt>
                <c:pt idx="6056">
                  <c:v>947.65883999999994</c:v>
                </c:pt>
                <c:pt idx="6057">
                  <c:v>943.62753999999995</c:v>
                </c:pt>
                <c:pt idx="6058">
                  <c:v>809.51804000000004</c:v>
                </c:pt>
                <c:pt idx="6059">
                  <c:v>823.53363999999999</c:v>
                </c:pt>
                <c:pt idx="6060">
                  <c:v>837.54934000000003</c:v>
                </c:pt>
                <c:pt idx="6061">
                  <c:v>835.53363999999999</c:v>
                </c:pt>
                <c:pt idx="6062">
                  <c:v>851.56493999999998</c:v>
                </c:pt>
                <c:pt idx="6063">
                  <c:v>849.54934000000003</c:v>
                </c:pt>
                <c:pt idx="6064">
                  <c:v>865.58064000000002</c:v>
                </c:pt>
                <c:pt idx="6065">
                  <c:v>863.56493999999998</c:v>
                </c:pt>
                <c:pt idx="6066">
                  <c:v>879.59623999999997</c:v>
                </c:pt>
                <c:pt idx="6067">
                  <c:v>877.58064000000002</c:v>
                </c:pt>
                <c:pt idx="6068">
                  <c:v>875.56493999999998</c:v>
                </c:pt>
                <c:pt idx="6069">
                  <c:v>893.61194</c:v>
                </c:pt>
                <c:pt idx="6070">
                  <c:v>891.59623999999997</c:v>
                </c:pt>
                <c:pt idx="6071">
                  <c:v>889.58064000000002</c:v>
                </c:pt>
                <c:pt idx="6072">
                  <c:v>887.56493999999998</c:v>
                </c:pt>
                <c:pt idx="6073">
                  <c:v>887.56493999999998</c:v>
                </c:pt>
                <c:pt idx="6074">
                  <c:v>885.54934000000003</c:v>
                </c:pt>
                <c:pt idx="6075">
                  <c:v>907.62753999999995</c:v>
                </c:pt>
                <c:pt idx="6076">
                  <c:v>905.61194</c:v>
                </c:pt>
                <c:pt idx="6077">
                  <c:v>921.64323999999999</c:v>
                </c:pt>
                <c:pt idx="6078">
                  <c:v>917.61194</c:v>
                </c:pt>
                <c:pt idx="6079">
                  <c:v>915.59623999999997</c:v>
                </c:pt>
                <c:pt idx="6080">
                  <c:v>913.58064000000002</c:v>
                </c:pt>
                <c:pt idx="6081">
                  <c:v>911.56493999999998</c:v>
                </c:pt>
                <c:pt idx="6082">
                  <c:v>935.65883999999994</c:v>
                </c:pt>
                <c:pt idx="6083">
                  <c:v>949.67453999999998</c:v>
                </c:pt>
                <c:pt idx="6084">
                  <c:v>947.65883999999994</c:v>
                </c:pt>
                <c:pt idx="6085">
                  <c:v>945.64323999999999</c:v>
                </c:pt>
                <c:pt idx="6086">
                  <c:v>941.61194</c:v>
                </c:pt>
                <c:pt idx="6087">
                  <c:v>937.58064000000002</c:v>
                </c:pt>
                <c:pt idx="6088">
                  <c:v>807.50234</c:v>
                </c:pt>
                <c:pt idx="6089">
                  <c:v>821.51804000000004</c:v>
                </c:pt>
                <c:pt idx="6090">
                  <c:v>835.53363999999999</c:v>
                </c:pt>
                <c:pt idx="6091">
                  <c:v>833.51804000000004</c:v>
                </c:pt>
                <c:pt idx="6092">
                  <c:v>849.54934000000003</c:v>
                </c:pt>
                <c:pt idx="6093">
                  <c:v>847.53363999999999</c:v>
                </c:pt>
                <c:pt idx="6094">
                  <c:v>863.56493999999998</c:v>
                </c:pt>
                <c:pt idx="6095">
                  <c:v>861.54934000000003</c:v>
                </c:pt>
                <c:pt idx="6096">
                  <c:v>877.58064000000002</c:v>
                </c:pt>
                <c:pt idx="6097">
                  <c:v>875.56493999999998</c:v>
                </c:pt>
                <c:pt idx="6098">
                  <c:v>873.54934000000003</c:v>
                </c:pt>
                <c:pt idx="6099">
                  <c:v>891.59623999999997</c:v>
                </c:pt>
                <c:pt idx="6100">
                  <c:v>889.58064000000002</c:v>
                </c:pt>
                <c:pt idx="6101">
                  <c:v>887.56493999999998</c:v>
                </c:pt>
                <c:pt idx="6102">
                  <c:v>885.54934000000003</c:v>
                </c:pt>
                <c:pt idx="6103">
                  <c:v>885.54934000000003</c:v>
                </c:pt>
                <c:pt idx="6104">
                  <c:v>883.53363999999999</c:v>
                </c:pt>
                <c:pt idx="6105">
                  <c:v>905.61194</c:v>
                </c:pt>
                <c:pt idx="6106">
                  <c:v>903.59623999999997</c:v>
                </c:pt>
                <c:pt idx="6107">
                  <c:v>919.62753999999995</c:v>
                </c:pt>
                <c:pt idx="6108">
                  <c:v>917.61194</c:v>
                </c:pt>
                <c:pt idx="6109">
                  <c:v>915.59623999999997</c:v>
                </c:pt>
                <c:pt idx="6110">
                  <c:v>913.58064000000002</c:v>
                </c:pt>
                <c:pt idx="6111">
                  <c:v>911.56493999999998</c:v>
                </c:pt>
                <c:pt idx="6112">
                  <c:v>909.54934000000003</c:v>
                </c:pt>
                <c:pt idx="6113">
                  <c:v>933.64323999999999</c:v>
                </c:pt>
                <c:pt idx="6114">
                  <c:v>947.65883999999994</c:v>
                </c:pt>
                <c:pt idx="6115">
                  <c:v>945.64323999999999</c:v>
                </c:pt>
                <c:pt idx="6116">
                  <c:v>943.62753999999995</c:v>
                </c:pt>
                <c:pt idx="6117">
                  <c:v>939.59623999999997</c:v>
                </c:pt>
                <c:pt idx="6118">
                  <c:v>935.56493999999998</c:v>
                </c:pt>
                <c:pt idx="6119">
                  <c:v>805.48673999999994</c:v>
                </c:pt>
                <c:pt idx="6120">
                  <c:v>819.50234</c:v>
                </c:pt>
                <c:pt idx="6121">
                  <c:v>833.51804000000004</c:v>
                </c:pt>
                <c:pt idx="6122">
                  <c:v>831.50234</c:v>
                </c:pt>
                <c:pt idx="6123">
                  <c:v>847.53363999999999</c:v>
                </c:pt>
                <c:pt idx="6124">
                  <c:v>845.51804000000004</c:v>
                </c:pt>
                <c:pt idx="6125">
                  <c:v>861.54934000000003</c:v>
                </c:pt>
                <c:pt idx="6126">
                  <c:v>859.53363999999999</c:v>
                </c:pt>
                <c:pt idx="6127">
                  <c:v>875.56493999999998</c:v>
                </c:pt>
                <c:pt idx="6128">
                  <c:v>873.54934000000003</c:v>
                </c:pt>
                <c:pt idx="6129">
                  <c:v>871.53363999999999</c:v>
                </c:pt>
                <c:pt idx="6130">
                  <c:v>889.58064000000002</c:v>
                </c:pt>
                <c:pt idx="6131">
                  <c:v>887.56493999999998</c:v>
                </c:pt>
                <c:pt idx="6132">
                  <c:v>885.54934000000003</c:v>
                </c:pt>
                <c:pt idx="6133">
                  <c:v>883.53363999999999</c:v>
                </c:pt>
                <c:pt idx="6134">
                  <c:v>883.53363999999999</c:v>
                </c:pt>
                <c:pt idx="6135">
                  <c:v>881.51804000000004</c:v>
                </c:pt>
                <c:pt idx="6136">
                  <c:v>903.59623999999997</c:v>
                </c:pt>
                <c:pt idx="6137">
                  <c:v>901.58064000000002</c:v>
                </c:pt>
                <c:pt idx="6138">
                  <c:v>917.61194</c:v>
                </c:pt>
                <c:pt idx="6139">
                  <c:v>915.59623999999997</c:v>
                </c:pt>
                <c:pt idx="6140">
                  <c:v>913.58064000000002</c:v>
                </c:pt>
                <c:pt idx="6141">
                  <c:v>911.56493999999998</c:v>
                </c:pt>
                <c:pt idx="6142">
                  <c:v>909.54934000000003</c:v>
                </c:pt>
                <c:pt idx="6143">
                  <c:v>907.53363999999999</c:v>
                </c:pt>
                <c:pt idx="6144">
                  <c:v>931.62753999999995</c:v>
                </c:pt>
                <c:pt idx="6145">
                  <c:v>945.64323999999999</c:v>
                </c:pt>
                <c:pt idx="6146">
                  <c:v>943.62753999999995</c:v>
                </c:pt>
                <c:pt idx="6147">
                  <c:v>941.61194</c:v>
                </c:pt>
                <c:pt idx="6148">
                  <c:v>937.58064000000002</c:v>
                </c:pt>
                <c:pt idx="6149">
                  <c:v>933.54934000000003</c:v>
                </c:pt>
                <c:pt idx="6150">
                  <c:v>803.47104000000002</c:v>
                </c:pt>
                <c:pt idx="6151">
                  <c:v>817.48673999999994</c:v>
                </c:pt>
                <c:pt idx="6152">
                  <c:v>831.50234</c:v>
                </c:pt>
                <c:pt idx="6153">
                  <c:v>829.48673999999994</c:v>
                </c:pt>
                <c:pt idx="6154">
                  <c:v>845.51804000000004</c:v>
                </c:pt>
                <c:pt idx="6155">
                  <c:v>843.50234</c:v>
                </c:pt>
                <c:pt idx="6156">
                  <c:v>857.51804000000004</c:v>
                </c:pt>
                <c:pt idx="6157">
                  <c:v>873.54934000000003</c:v>
                </c:pt>
                <c:pt idx="6158">
                  <c:v>871.53363999999999</c:v>
                </c:pt>
                <c:pt idx="6159">
                  <c:v>869.51804000000004</c:v>
                </c:pt>
                <c:pt idx="6160">
                  <c:v>887.56493999999998</c:v>
                </c:pt>
                <c:pt idx="6161">
                  <c:v>885.54934000000003</c:v>
                </c:pt>
                <c:pt idx="6162">
                  <c:v>883.53363999999999</c:v>
                </c:pt>
                <c:pt idx="6163">
                  <c:v>881.51804000000004</c:v>
                </c:pt>
                <c:pt idx="6164">
                  <c:v>881.51804000000004</c:v>
                </c:pt>
                <c:pt idx="6165">
                  <c:v>879.50234</c:v>
                </c:pt>
                <c:pt idx="6166">
                  <c:v>901.58064000000002</c:v>
                </c:pt>
                <c:pt idx="6167">
                  <c:v>899.56493999999998</c:v>
                </c:pt>
                <c:pt idx="6168">
                  <c:v>915.59623999999997</c:v>
                </c:pt>
                <c:pt idx="6169">
                  <c:v>913.58064000000002</c:v>
                </c:pt>
                <c:pt idx="6170">
                  <c:v>911.56493999999998</c:v>
                </c:pt>
                <c:pt idx="6171">
                  <c:v>909.54934000000003</c:v>
                </c:pt>
                <c:pt idx="6172">
                  <c:v>905.51804000000004</c:v>
                </c:pt>
                <c:pt idx="6173">
                  <c:v>929.61194</c:v>
                </c:pt>
                <c:pt idx="6174">
                  <c:v>943.62753999999995</c:v>
                </c:pt>
                <c:pt idx="6175">
                  <c:v>941.61194</c:v>
                </c:pt>
                <c:pt idx="6176">
                  <c:v>939.59623999999997</c:v>
                </c:pt>
                <c:pt idx="6177">
                  <c:v>935.56493999999998</c:v>
                </c:pt>
                <c:pt idx="6178">
                  <c:v>931.53363999999999</c:v>
                </c:pt>
                <c:pt idx="6179">
                  <c:v>801.45543999999995</c:v>
                </c:pt>
                <c:pt idx="6180">
                  <c:v>815.47104000000002</c:v>
                </c:pt>
                <c:pt idx="6181">
                  <c:v>829.48673999999994</c:v>
                </c:pt>
                <c:pt idx="6182">
                  <c:v>827.47104000000002</c:v>
                </c:pt>
                <c:pt idx="6183">
                  <c:v>843.50234</c:v>
                </c:pt>
                <c:pt idx="6184">
                  <c:v>841.48673999999994</c:v>
                </c:pt>
                <c:pt idx="6185">
                  <c:v>857.51804000000004</c:v>
                </c:pt>
                <c:pt idx="6186">
                  <c:v>855.50234</c:v>
                </c:pt>
                <c:pt idx="6187">
                  <c:v>871.53363999999999</c:v>
                </c:pt>
                <c:pt idx="6188">
                  <c:v>869.51804000000004</c:v>
                </c:pt>
                <c:pt idx="6189">
                  <c:v>867.50234</c:v>
                </c:pt>
                <c:pt idx="6190">
                  <c:v>885.54934000000003</c:v>
                </c:pt>
                <c:pt idx="6191">
                  <c:v>881.51804000000004</c:v>
                </c:pt>
                <c:pt idx="6192">
                  <c:v>879.50234</c:v>
                </c:pt>
                <c:pt idx="6193">
                  <c:v>879.50234</c:v>
                </c:pt>
                <c:pt idx="6194">
                  <c:v>877.48673999999994</c:v>
                </c:pt>
                <c:pt idx="6195">
                  <c:v>899.56493999999998</c:v>
                </c:pt>
                <c:pt idx="6196">
                  <c:v>897.54934000000003</c:v>
                </c:pt>
                <c:pt idx="6197">
                  <c:v>913.58064000000002</c:v>
                </c:pt>
                <c:pt idx="6198">
                  <c:v>911.56493999999998</c:v>
                </c:pt>
                <c:pt idx="6199">
                  <c:v>909.54934000000003</c:v>
                </c:pt>
                <c:pt idx="6200">
                  <c:v>907.53363999999999</c:v>
                </c:pt>
                <c:pt idx="6201">
                  <c:v>905.51804000000004</c:v>
                </c:pt>
                <c:pt idx="6202">
                  <c:v>903.50234</c:v>
                </c:pt>
                <c:pt idx="6203">
                  <c:v>927.59623999999997</c:v>
                </c:pt>
                <c:pt idx="6204">
                  <c:v>941.61194</c:v>
                </c:pt>
                <c:pt idx="6205">
                  <c:v>939.59623999999997</c:v>
                </c:pt>
                <c:pt idx="6206">
                  <c:v>937.58064000000002</c:v>
                </c:pt>
                <c:pt idx="6207">
                  <c:v>933.54934000000003</c:v>
                </c:pt>
                <c:pt idx="6208">
                  <c:v>851.56493999999998</c:v>
                </c:pt>
                <c:pt idx="6209">
                  <c:v>867.59623999999997</c:v>
                </c:pt>
                <c:pt idx="6210">
                  <c:v>865.58064000000002</c:v>
                </c:pt>
                <c:pt idx="6211">
                  <c:v>881.61194</c:v>
                </c:pt>
                <c:pt idx="6212">
                  <c:v>879.59623999999997</c:v>
                </c:pt>
                <c:pt idx="6213">
                  <c:v>895.62753999999995</c:v>
                </c:pt>
                <c:pt idx="6214">
                  <c:v>893.61194</c:v>
                </c:pt>
                <c:pt idx="6215">
                  <c:v>891.59623999999997</c:v>
                </c:pt>
                <c:pt idx="6216">
                  <c:v>907.62753999999995</c:v>
                </c:pt>
                <c:pt idx="6217">
                  <c:v>905.61194</c:v>
                </c:pt>
                <c:pt idx="6218">
                  <c:v>903.59623999999997</c:v>
                </c:pt>
                <c:pt idx="6219">
                  <c:v>903.59623999999997</c:v>
                </c:pt>
                <c:pt idx="6220">
                  <c:v>901.58064000000002</c:v>
                </c:pt>
                <c:pt idx="6221">
                  <c:v>923.65883999999994</c:v>
                </c:pt>
                <c:pt idx="6222">
                  <c:v>921.64323999999999</c:v>
                </c:pt>
                <c:pt idx="6223">
                  <c:v>937.67453999999998</c:v>
                </c:pt>
                <c:pt idx="6224">
                  <c:v>935.65883999999994</c:v>
                </c:pt>
                <c:pt idx="6225">
                  <c:v>933.64323999999999</c:v>
                </c:pt>
                <c:pt idx="6226">
                  <c:v>931.62753999999995</c:v>
                </c:pt>
                <c:pt idx="6227">
                  <c:v>929.61194</c:v>
                </c:pt>
                <c:pt idx="6228">
                  <c:v>927.59623999999997</c:v>
                </c:pt>
                <c:pt idx="6229">
                  <c:v>965.70583999999997</c:v>
                </c:pt>
                <c:pt idx="6230">
                  <c:v>963.69014000000004</c:v>
                </c:pt>
                <c:pt idx="6231">
                  <c:v>961.67453999999998</c:v>
                </c:pt>
                <c:pt idx="6232">
                  <c:v>957.64323999999999</c:v>
                </c:pt>
                <c:pt idx="6233">
                  <c:v>865.58064000000002</c:v>
                </c:pt>
                <c:pt idx="6234">
                  <c:v>881.61194</c:v>
                </c:pt>
                <c:pt idx="6235">
                  <c:v>879.59623999999997</c:v>
                </c:pt>
                <c:pt idx="6236">
                  <c:v>895.62753999999995</c:v>
                </c:pt>
                <c:pt idx="6237">
                  <c:v>893.61194</c:v>
                </c:pt>
                <c:pt idx="6238">
                  <c:v>909.64323999999999</c:v>
                </c:pt>
                <c:pt idx="6239">
                  <c:v>907.62753999999995</c:v>
                </c:pt>
                <c:pt idx="6240">
                  <c:v>905.61194</c:v>
                </c:pt>
                <c:pt idx="6241">
                  <c:v>919.62753999999995</c:v>
                </c:pt>
                <c:pt idx="6242">
                  <c:v>917.61194</c:v>
                </c:pt>
                <c:pt idx="6243">
                  <c:v>917.61194</c:v>
                </c:pt>
                <c:pt idx="6244">
                  <c:v>915.59623999999997</c:v>
                </c:pt>
                <c:pt idx="6245">
                  <c:v>937.67453999999998</c:v>
                </c:pt>
                <c:pt idx="6246">
                  <c:v>935.65883999999994</c:v>
                </c:pt>
                <c:pt idx="6247">
                  <c:v>951.69014000000004</c:v>
                </c:pt>
                <c:pt idx="6248">
                  <c:v>947.65883999999994</c:v>
                </c:pt>
                <c:pt idx="6249">
                  <c:v>945.64323999999999</c:v>
                </c:pt>
                <c:pt idx="6250">
                  <c:v>943.62753999999995</c:v>
                </c:pt>
                <c:pt idx="6251">
                  <c:v>941.61194</c:v>
                </c:pt>
                <c:pt idx="6252">
                  <c:v>965.70583999999997</c:v>
                </c:pt>
                <c:pt idx="6253">
                  <c:v>977.70583999999997</c:v>
                </c:pt>
                <c:pt idx="6254">
                  <c:v>975.69014000000004</c:v>
                </c:pt>
                <c:pt idx="6255">
                  <c:v>971.65883999999994</c:v>
                </c:pt>
                <c:pt idx="6256">
                  <c:v>837.54934000000003</c:v>
                </c:pt>
                <c:pt idx="6257">
                  <c:v>851.56493999999998</c:v>
                </c:pt>
                <c:pt idx="6258">
                  <c:v>865.58064000000002</c:v>
                </c:pt>
                <c:pt idx="6259">
                  <c:v>863.56493999999998</c:v>
                </c:pt>
                <c:pt idx="6260">
                  <c:v>879.59623999999997</c:v>
                </c:pt>
                <c:pt idx="6261">
                  <c:v>877.58064000000002</c:v>
                </c:pt>
                <c:pt idx="6262">
                  <c:v>893.61194</c:v>
                </c:pt>
                <c:pt idx="6263">
                  <c:v>891.59623999999997</c:v>
                </c:pt>
                <c:pt idx="6264">
                  <c:v>907.62753999999995</c:v>
                </c:pt>
                <c:pt idx="6265">
                  <c:v>905.61194</c:v>
                </c:pt>
                <c:pt idx="6266">
                  <c:v>903.59623999999997</c:v>
                </c:pt>
                <c:pt idx="6267">
                  <c:v>921.64323999999999</c:v>
                </c:pt>
                <c:pt idx="6268">
                  <c:v>919.62753999999995</c:v>
                </c:pt>
                <c:pt idx="6269">
                  <c:v>917.61194</c:v>
                </c:pt>
                <c:pt idx="6270">
                  <c:v>915.59623999999997</c:v>
                </c:pt>
                <c:pt idx="6271">
                  <c:v>915.59623999999997</c:v>
                </c:pt>
                <c:pt idx="6272">
                  <c:v>913.58064000000002</c:v>
                </c:pt>
                <c:pt idx="6273">
                  <c:v>935.65883999999994</c:v>
                </c:pt>
                <c:pt idx="6274">
                  <c:v>933.64323999999999</c:v>
                </c:pt>
                <c:pt idx="6275">
                  <c:v>949.67453999999998</c:v>
                </c:pt>
                <c:pt idx="6276">
                  <c:v>947.65883999999994</c:v>
                </c:pt>
                <c:pt idx="6277">
                  <c:v>945.64323999999999</c:v>
                </c:pt>
                <c:pt idx="6278">
                  <c:v>943.62753999999995</c:v>
                </c:pt>
                <c:pt idx="6279">
                  <c:v>941.61194</c:v>
                </c:pt>
                <c:pt idx="6280">
                  <c:v>939.59623999999997</c:v>
                </c:pt>
                <c:pt idx="6281">
                  <c:v>963.69014000000004</c:v>
                </c:pt>
                <c:pt idx="6282">
                  <c:v>977.70583999999997</c:v>
                </c:pt>
                <c:pt idx="6283">
                  <c:v>975.69014000000004</c:v>
                </c:pt>
                <c:pt idx="6284">
                  <c:v>973.67453999999998</c:v>
                </c:pt>
                <c:pt idx="6285">
                  <c:v>969.64323999999999</c:v>
                </c:pt>
                <c:pt idx="6286">
                  <c:v>965.61194</c:v>
                </c:pt>
                <c:pt idx="6287">
                  <c:v>835.53363999999999</c:v>
                </c:pt>
                <c:pt idx="6288">
                  <c:v>849.54934000000003</c:v>
                </c:pt>
                <c:pt idx="6289">
                  <c:v>863.56493999999998</c:v>
                </c:pt>
                <c:pt idx="6290">
                  <c:v>861.54934000000003</c:v>
                </c:pt>
                <c:pt idx="6291">
                  <c:v>877.58064000000002</c:v>
                </c:pt>
                <c:pt idx="6292">
                  <c:v>875.56493999999998</c:v>
                </c:pt>
                <c:pt idx="6293">
                  <c:v>891.59623999999997</c:v>
                </c:pt>
                <c:pt idx="6294">
                  <c:v>889.58064000000002</c:v>
                </c:pt>
                <c:pt idx="6295">
                  <c:v>905.61194</c:v>
                </c:pt>
                <c:pt idx="6296">
                  <c:v>903.59623999999997</c:v>
                </c:pt>
                <c:pt idx="6297">
                  <c:v>901.58064000000002</c:v>
                </c:pt>
                <c:pt idx="6298">
                  <c:v>919.62753999999995</c:v>
                </c:pt>
                <c:pt idx="6299">
                  <c:v>917.61194</c:v>
                </c:pt>
                <c:pt idx="6300">
                  <c:v>915.59623999999997</c:v>
                </c:pt>
                <c:pt idx="6301">
                  <c:v>913.58064000000002</c:v>
                </c:pt>
                <c:pt idx="6302">
                  <c:v>913.58064000000002</c:v>
                </c:pt>
                <c:pt idx="6303">
                  <c:v>911.56493999999998</c:v>
                </c:pt>
                <c:pt idx="6304">
                  <c:v>933.64323999999999</c:v>
                </c:pt>
                <c:pt idx="6305">
                  <c:v>931.62753999999995</c:v>
                </c:pt>
                <c:pt idx="6306">
                  <c:v>947.65883999999994</c:v>
                </c:pt>
                <c:pt idx="6307">
                  <c:v>945.64323999999999</c:v>
                </c:pt>
                <c:pt idx="6308">
                  <c:v>943.62753999999995</c:v>
                </c:pt>
                <c:pt idx="6309">
                  <c:v>941.61194</c:v>
                </c:pt>
                <c:pt idx="6310">
                  <c:v>939.59623999999997</c:v>
                </c:pt>
                <c:pt idx="6311">
                  <c:v>937.58064000000002</c:v>
                </c:pt>
                <c:pt idx="6312">
                  <c:v>961.67453999999998</c:v>
                </c:pt>
                <c:pt idx="6313">
                  <c:v>975.69014000000004</c:v>
                </c:pt>
                <c:pt idx="6314">
                  <c:v>973.67453999999998</c:v>
                </c:pt>
                <c:pt idx="6315">
                  <c:v>971.65883999999994</c:v>
                </c:pt>
                <c:pt idx="6316">
                  <c:v>967.62753999999995</c:v>
                </c:pt>
                <c:pt idx="6317">
                  <c:v>963.59623999999997</c:v>
                </c:pt>
                <c:pt idx="6318">
                  <c:v>831.50234</c:v>
                </c:pt>
                <c:pt idx="6319">
                  <c:v>845.51804000000004</c:v>
                </c:pt>
                <c:pt idx="6320">
                  <c:v>859.53363999999999</c:v>
                </c:pt>
                <c:pt idx="6321">
                  <c:v>857.51804000000004</c:v>
                </c:pt>
                <c:pt idx="6322">
                  <c:v>873.54934000000003</c:v>
                </c:pt>
                <c:pt idx="6323">
                  <c:v>871.53363999999999</c:v>
                </c:pt>
                <c:pt idx="6324">
                  <c:v>887.56493999999998</c:v>
                </c:pt>
                <c:pt idx="6325">
                  <c:v>885.54934000000003</c:v>
                </c:pt>
                <c:pt idx="6326">
                  <c:v>901.58064000000002</c:v>
                </c:pt>
                <c:pt idx="6327">
                  <c:v>899.56493999999998</c:v>
                </c:pt>
                <c:pt idx="6328">
                  <c:v>897.54934000000003</c:v>
                </c:pt>
                <c:pt idx="6329">
                  <c:v>915.59623999999997</c:v>
                </c:pt>
                <c:pt idx="6330">
                  <c:v>913.58064000000002</c:v>
                </c:pt>
                <c:pt idx="6331">
                  <c:v>911.56493999999998</c:v>
                </c:pt>
                <c:pt idx="6332">
                  <c:v>909.54934000000003</c:v>
                </c:pt>
                <c:pt idx="6333">
                  <c:v>909.54934000000003</c:v>
                </c:pt>
                <c:pt idx="6334">
                  <c:v>907.53363999999999</c:v>
                </c:pt>
                <c:pt idx="6335">
                  <c:v>929.61194</c:v>
                </c:pt>
                <c:pt idx="6336">
                  <c:v>927.59623999999997</c:v>
                </c:pt>
                <c:pt idx="6337">
                  <c:v>943.62753999999995</c:v>
                </c:pt>
                <c:pt idx="6338">
                  <c:v>941.61194</c:v>
                </c:pt>
                <c:pt idx="6339">
                  <c:v>939.59623999999997</c:v>
                </c:pt>
                <c:pt idx="6340">
                  <c:v>937.58064000000002</c:v>
                </c:pt>
                <c:pt idx="6341">
                  <c:v>935.56493999999998</c:v>
                </c:pt>
                <c:pt idx="6342">
                  <c:v>933.54934000000003</c:v>
                </c:pt>
                <c:pt idx="6343">
                  <c:v>957.64323999999999</c:v>
                </c:pt>
                <c:pt idx="6344">
                  <c:v>971.65883999999994</c:v>
                </c:pt>
                <c:pt idx="6345">
                  <c:v>969.64323999999999</c:v>
                </c:pt>
                <c:pt idx="6346">
                  <c:v>967.62753999999995</c:v>
                </c:pt>
                <c:pt idx="6347">
                  <c:v>963.59623999999997</c:v>
                </c:pt>
                <c:pt idx="6348">
                  <c:v>827.47104000000002</c:v>
                </c:pt>
                <c:pt idx="6349">
                  <c:v>841.48673999999994</c:v>
                </c:pt>
                <c:pt idx="6350">
                  <c:v>855.50234</c:v>
                </c:pt>
                <c:pt idx="6351">
                  <c:v>853.48673999999994</c:v>
                </c:pt>
                <c:pt idx="6352">
                  <c:v>869.51804000000004</c:v>
                </c:pt>
                <c:pt idx="6353">
                  <c:v>867.50234</c:v>
                </c:pt>
                <c:pt idx="6354">
                  <c:v>881.51804000000004</c:v>
                </c:pt>
                <c:pt idx="6355">
                  <c:v>897.54934000000003</c:v>
                </c:pt>
                <c:pt idx="6356">
                  <c:v>895.53363999999999</c:v>
                </c:pt>
                <c:pt idx="6357">
                  <c:v>893.51804000000004</c:v>
                </c:pt>
                <c:pt idx="6358">
                  <c:v>911.56493999999998</c:v>
                </c:pt>
                <c:pt idx="6359">
                  <c:v>909.54934000000003</c:v>
                </c:pt>
                <c:pt idx="6360">
                  <c:v>907.53363999999999</c:v>
                </c:pt>
                <c:pt idx="6361">
                  <c:v>905.51804000000004</c:v>
                </c:pt>
                <c:pt idx="6362">
                  <c:v>905.51804000000004</c:v>
                </c:pt>
                <c:pt idx="6363">
                  <c:v>903.50234</c:v>
                </c:pt>
                <c:pt idx="6364">
                  <c:v>925.58064000000002</c:v>
                </c:pt>
                <c:pt idx="6365">
                  <c:v>923.56493999999998</c:v>
                </c:pt>
                <c:pt idx="6366">
                  <c:v>939.59623999999997</c:v>
                </c:pt>
                <c:pt idx="6367">
                  <c:v>937.58064000000002</c:v>
                </c:pt>
                <c:pt idx="6368">
                  <c:v>935.56493999999998</c:v>
                </c:pt>
                <c:pt idx="6369">
                  <c:v>933.54934000000003</c:v>
                </c:pt>
                <c:pt idx="6370">
                  <c:v>931.53363999999999</c:v>
                </c:pt>
                <c:pt idx="6371">
                  <c:v>929.51804000000004</c:v>
                </c:pt>
                <c:pt idx="6372">
                  <c:v>953.61194</c:v>
                </c:pt>
                <c:pt idx="6373">
                  <c:v>967.62753999999995</c:v>
                </c:pt>
                <c:pt idx="6374">
                  <c:v>965.61194</c:v>
                </c:pt>
                <c:pt idx="6375">
                  <c:v>963.59623999999997</c:v>
                </c:pt>
                <c:pt idx="6376">
                  <c:v>959.56493999999998</c:v>
                </c:pt>
                <c:pt idx="6377">
                  <c:v>883.53363999999999</c:v>
                </c:pt>
                <c:pt idx="6378">
                  <c:v>923.65883999999994</c:v>
                </c:pt>
                <c:pt idx="6379">
                  <c:v>867.59623999999997</c:v>
                </c:pt>
                <c:pt idx="6380">
                  <c:v>853.58064000000002</c:v>
                </c:pt>
                <c:pt idx="6381">
                  <c:v>839.56493999999998</c:v>
                </c:pt>
                <c:pt idx="6382">
                  <c:v>951.69014000000004</c:v>
                </c:pt>
                <c:pt idx="6383">
                  <c:v>909.64323999999999</c:v>
                </c:pt>
                <c:pt idx="6384">
                  <c:v>853.58064000000002</c:v>
                </c:pt>
                <c:pt idx="6385">
                  <c:v>839.56493999999998</c:v>
                </c:pt>
                <c:pt idx="6386">
                  <c:v>825.54934000000003</c:v>
                </c:pt>
                <c:pt idx="6387">
                  <c:v>929.51804000000004</c:v>
                </c:pt>
                <c:pt idx="6388">
                  <c:v>883.53363999999999</c:v>
                </c:pt>
                <c:pt idx="6389">
                  <c:v>907.53363999999999</c:v>
                </c:pt>
                <c:pt idx="6390">
                  <c:v>859.53363999999999</c:v>
                </c:pt>
                <c:pt idx="6391">
                  <c:v>919.62753999999995</c:v>
                </c:pt>
                <c:pt idx="6392">
                  <c:v>939.59623999999997</c:v>
                </c:pt>
                <c:pt idx="6393">
                  <c:v>915.59623999999997</c:v>
                </c:pt>
                <c:pt idx="6394">
                  <c:v>923.65883999999994</c:v>
                </c:pt>
                <c:pt idx="6395">
                  <c:v>867.59623999999997</c:v>
                </c:pt>
                <c:pt idx="6396">
                  <c:v>839.56493999999998</c:v>
                </c:pt>
                <c:pt idx="6397">
                  <c:v>825.54934000000003</c:v>
                </c:pt>
                <c:pt idx="6398">
                  <c:v>811.53363999999999</c:v>
                </c:pt>
                <c:pt idx="6399">
                  <c:v>895.62753999999995</c:v>
                </c:pt>
                <c:pt idx="6400">
                  <c:v>881.61194</c:v>
                </c:pt>
                <c:pt idx="6401">
                  <c:v>839.56493999999998</c:v>
                </c:pt>
                <c:pt idx="6402">
                  <c:v>825.54934000000003</c:v>
                </c:pt>
                <c:pt idx="6403">
                  <c:v>811.53363999999999</c:v>
                </c:pt>
                <c:pt idx="6404">
                  <c:v>797.51804000000004</c:v>
                </c:pt>
                <c:pt idx="6405">
                  <c:v>859.53363999999999</c:v>
                </c:pt>
                <c:pt idx="6406">
                  <c:v>907.53363999999999</c:v>
                </c:pt>
                <c:pt idx="6407">
                  <c:v>883.53363999999999</c:v>
                </c:pt>
                <c:pt idx="6408">
                  <c:v>863.56493999999998</c:v>
                </c:pt>
                <c:pt idx="6409">
                  <c:v>835.53363999999999</c:v>
                </c:pt>
                <c:pt idx="6410">
                  <c:v>883.53363999999999</c:v>
                </c:pt>
                <c:pt idx="6411">
                  <c:v>885.54934000000003</c:v>
                </c:pt>
                <c:pt idx="6412">
                  <c:v>859.53363999999999</c:v>
                </c:pt>
                <c:pt idx="6413">
                  <c:v>835.53363999999999</c:v>
                </c:pt>
                <c:pt idx="6414">
                  <c:v>809.51804000000004</c:v>
                </c:pt>
                <c:pt idx="6415">
                  <c:v>915.59623999999997</c:v>
                </c:pt>
                <c:pt idx="6416">
                  <c:v>885.54934000000003</c:v>
                </c:pt>
                <c:pt idx="6417">
                  <c:v>889.58064000000002</c:v>
                </c:pt>
                <c:pt idx="6418">
                  <c:v>859.53363999999999</c:v>
                </c:pt>
                <c:pt idx="6419">
                  <c:v>837.54934000000003</c:v>
                </c:pt>
                <c:pt idx="6420">
                  <c:v>839.56493999999998</c:v>
                </c:pt>
                <c:pt idx="6421">
                  <c:v>811.53363999999999</c:v>
                </c:pt>
                <c:pt idx="6422">
                  <c:v>783.50234</c:v>
                </c:pt>
                <c:pt idx="6423">
                  <c:v>831.50234</c:v>
                </c:pt>
                <c:pt idx="6424">
                  <c:v>835.53363999999999</c:v>
                </c:pt>
                <c:pt idx="6425">
                  <c:v>897.54934000000003</c:v>
                </c:pt>
                <c:pt idx="6426">
                  <c:v>851.56493999999998</c:v>
                </c:pt>
                <c:pt idx="6427">
                  <c:v>853.58064000000002</c:v>
                </c:pt>
                <c:pt idx="6428">
                  <c:v>839.56493999999998</c:v>
                </c:pt>
                <c:pt idx="6429">
                  <c:v>811.53363999999999</c:v>
                </c:pt>
                <c:pt idx="6430">
                  <c:v>783.50234</c:v>
                </c:pt>
                <c:pt idx="6431">
                  <c:v>881.51804000000004</c:v>
                </c:pt>
                <c:pt idx="6432">
                  <c:v>857.51804000000004</c:v>
                </c:pt>
                <c:pt idx="6433">
                  <c:v>829.48673999999994</c:v>
                </c:pt>
                <c:pt idx="6434">
                  <c:v>833.51804000000004</c:v>
                </c:pt>
                <c:pt idx="6435">
                  <c:v>835.53363999999999</c:v>
                </c:pt>
                <c:pt idx="6436">
                  <c:v>857.51804000000004</c:v>
                </c:pt>
                <c:pt idx="6437">
                  <c:v>861.54934000000003</c:v>
                </c:pt>
                <c:pt idx="6438">
                  <c:v>831.50234</c:v>
                </c:pt>
                <c:pt idx="6439">
                  <c:v>833.51804000000004</c:v>
                </c:pt>
                <c:pt idx="6440">
                  <c:v>839.56493999999998</c:v>
                </c:pt>
                <c:pt idx="6441">
                  <c:v>823.53363999999999</c:v>
                </c:pt>
                <c:pt idx="6442">
                  <c:v>825.54934000000003</c:v>
                </c:pt>
                <c:pt idx="6443">
                  <c:v>809.51804000000004</c:v>
                </c:pt>
                <c:pt idx="6444">
                  <c:v>797.51804000000004</c:v>
                </c:pt>
                <c:pt idx="6445">
                  <c:v>867.59623999999997</c:v>
                </c:pt>
                <c:pt idx="6446">
                  <c:v>839.56493999999998</c:v>
                </c:pt>
                <c:pt idx="6447">
                  <c:v>821.51804000000004</c:v>
                </c:pt>
                <c:pt idx="6448">
                  <c:v>825.54934000000003</c:v>
                </c:pt>
                <c:pt idx="6449">
                  <c:v>811.53363999999999</c:v>
                </c:pt>
                <c:pt idx="6450">
                  <c:v>795.50234</c:v>
                </c:pt>
                <c:pt idx="6451">
                  <c:v>797.51804000000004</c:v>
                </c:pt>
                <c:pt idx="6452">
                  <c:v>755.47104000000002</c:v>
                </c:pt>
                <c:pt idx="6453">
                  <c:v>751.43974000000003</c:v>
                </c:pt>
                <c:pt idx="6454">
                  <c:v>855.50234</c:v>
                </c:pt>
                <c:pt idx="6455">
                  <c:v>867.59623999999997</c:v>
                </c:pt>
                <c:pt idx="6456">
                  <c:v>829.48673999999994</c:v>
                </c:pt>
                <c:pt idx="6457">
                  <c:v>831.50234</c:v>
                </c:pt>
                <c:pt idx="6458">
                  <c:v>839.56493999999998</c:v>
                </c:pt>
                <c:pt idx="6459">
                  <c:v>803.47104000000002</c:v>
                </c:pt>
                <c:pt idx="6460">
                  <c:v>805.48673999999994</c:v>
                </c:pt>
                <c:pt idx="6461">
                  <c:v>807.50234</c:v>
                </c:pt>
                <c:pt idx="6462">
                  <c:v>811.53363999999999</c:v>
                </c:pt>
                <c:pt idx="6463">
                  <c:v>781.48673999999994</c:v>
                </c:pt>
                <c:pt idx="6464">
                  <c:v>769.48673999999994</c:v>
                </c:pt>
                <c:pt idx="6465">
                  <c:v>727.43974000000003</c:v>
                </c:pt>
                <c:pt idx="6466">
                  <c:v>839.56493999999998</c:v>
                </c:pt>
                <c:pt idx="6467">
                  <c:v>825.54934000000003</c:v>
                </c:pt>
                <c:pt idx="6468">
                  <c:v>811.53363999999999</c:v>
                </c:pt>
                <c:pt idx="6469">
                  <c:v>783.50234</c:v>
                </c:pt>
                <c:pt idx="6470">
                  <c:v>755.47104000000002</c:v>
                </c:pt>
                <c:pt idx="6471">
                  <c:v>827.47104000000002</c:v>
                </c:pt>
                <c:pt idx="6472">
                  <c:v>839.56493999999998</c:v>
                </c:pt>
                <c:pt idx="6473">
                  <c:v>811.53363999999999</c:v>
                </c:pt>
                <c:pt idx="6474">
                  <c:v>781.48673999999994</c:v>
                </c:pt>
                <c:pt idx="6475">
                  <c:v>783.50234</c:v>
                </c:pt>
                <c:pt idx="6476">
                  <c:v>755.47104000000002</c:v>
                </c:pt>
                <c:pt idx="6477">
                  <c:v>979.72144000000003</c:v>
                </c:pt>
                <c:pt idx="6478">
                  <c:v>949.67453999999998</c:v>
                </c:pt>
                <c:pt idx="6479">
                  <c:v>921.64323999999999</c:v>
                </c:pt>
                <c:pt idx="6480">
                  <c:v>951.69014000000004</c:v>
                </c:pt>
                <c:pt idx="6481">
                  <c:v>919.62753999999995</c:v>
                </c:pt>
                <c:pt idx="6482">
                  <c:v>921.64323999999999</c:v>
                </c:pt>
                <c:pt idx="6483">
                  <c:v>887.56493999999998</c:v>
                </c:pt>
                <c:pt idx="6484">
                  <c:v>891.59623999999997</c:v>
                </c:pt>
                <c:pt idx="6485">
                  <c:v>893.61194</c:v>
                </c:pt>
                <c:pt idx="6486">
                  <c:v>895.62753999999995</c:v>
                </c:pt>
                <c:pt idx="6487">
                  <c:v>853.58064000000002</c:v>
                </c:pt>
                <c:pt idx="6488">
                  <c:v>833.51804000000004</c:v>
                </c:pt>
                <c:pt idx="6489">
                  <c:v>859.53363999999999</c:v>
                </c:pt>
                <c:pt idx="6490">
                  <c:v>921.64323999999999</c:v>
                </c:pt>
                <c:pt idx="6491">
                  <c:v>891.59623999999997</c:v>
                </c:pt>
                <c:pt idx="6492">
                  <c:v>893.61194</c:v>
                </c:pt>
                <c:pt idx="6493">
                  <c:v>861.54934000000003</c:v>
                </c:pt>
                <c:pt idx="6494">
                  <c:v>865.58064000000002</c:v>
                </c:pt>
                <c:pt idx="6495">
                  <c:v>837.54934000000003</c:v>
                </c:pt>
                <c:pt idx="6496">
                  <c:v>891.59623999999997</c:v>
                </c:pt>
                <c:pt idx="6497">
                  <c:v>893.61194</c:v>
                </c:pt>
                <c:pt idx="6498">
                  <c:v>895.62753999999995</c:v>
                </c:pt>
                <c:pt idx="6499">
                  <c:v>881.61194</c:v>
                </c:pt>
                <c:pt idx="6500">
                  <c:v>807.50234</c:v>
                </c:pt>
                <c:pt idx="6501">
                  <c:v>887.56493999999998</c:v>
                </c:pt>
                <c:pt idx="6502">
                  <c:v>895.62753999999995</c:v>
                </c:pt>
                <c:pt idx="6503">
                  <c:v>865.58064000000002</c:v>
                </c:pt>
                <c:pt idx="6504">
                  <c:v>867.59623999999997</c:v>
                </c:pt>
                <c:pt idx="6505">
                  <c:v>853.58064000000002</c:v>
                </c:pt>
                <c:pt idx="6506">
                  <c:v>833.51804000000004</c:v>
                </c:pt>
                <c:pt idx="6507">
                  <c:v>783.50234</c:v>
                </c:pt>
                <c:pt idx="6508">
                  <c:v>755.47104000000002</c:v>
                </c:pt>
                <c:pt idx="6509">
                  <c:v>783.50234</c:v>
                </c:pt>
                <c:pt idx="6510">
                  <c:v>783.50234</c:v>
                </c:pt>
                <c:pt idx="6511">
                  <c:v>727.43974000000003</c:v>
                </c:pt>
                <c:pt idx="6512">
                  <c:v>727.43974000000003</c:v>
                </c:pt>
                <c:pt idx="6513">
                  <c:v>955.53363999999999</c:v>
                </c:pt>
                <c:pt idx="6514">
                  <c:v>959.56493999999998</c:v>
                </c:pt>
                <c:pt idx="6515">
                  <c:v>967.62753999999995</c:v>
                </c:pt>
                <c:pt idx="6516">
                  <c:v>855.50234</c:v>
                </c:pt>
                <c:pt idx="6517">
                  <c:v>923.65883999999994</c:v>
                </c:pt>
                <c:pt idx="6518">
                  <c:v>863.56493999999998</c:v>
                </c:pt>
                <c:pt idx="6519">
                  <c:v>865.58064000000002</c:v>
                </c:pt>
                <c:pt idx="6520">
                  <c:v>859.53363999999999</c:v>
                </c:pt>
                <c:pt idx="6521">
                  <c:v>835.53363999999999</c:v>
                </c:pt>
                <c:pt idx="6522">
                  <c:v>809.51804000000004</c:v>
                </c:pt>
                <c:pt idx="6523">
                  <c:v>755.47104000000002</c:v>
                </c:pt>
                <c:pt idx="6524">
                  <c:v>699.40844000000004</c:v>
                </c:pt>
                <c:pt idx="6525">
                  <c:v>727.43974000000003</c:v>
                </c:pt>
                <c:pt idx="6526">
                  <c:v>725.42413999999997</c:v>
                </c:pt>
                <c:pt idx="6527">
                  <c:v>755.47104000000002</c:v>
                </c:pt>
                <c:pt idx="6528">
                  <c:v>925.61703999999997</c:v>
                </c:pt>
                <c:pt idx="6529">
                  <c:v>741.49184000000002</c:v>
                </c:pt>
                <c:pt idx="6530">
                  <c:v>755.50743999999997</c:v>
                </c:pt>
                <c:pt idx="6531">
                  <c:v>769.52314000000001</c:v>
                </c:pt>
                <c:pt idx="6532">
                  <c:v>767.50743999999997</c:v>
                </c:pt>
                <c:pt idx="6533">
                  <c:v>783.53873999999996</c:v>
                </c:pt>
                <c:pt idx="6534">
                  <c:v>781.52314000000001</c:v>
                </c:pt>
                <c:pt idx="6535">
                  <c:v>795.53873999999996</c:v>
                </c:pt>
                <c:pt idx="6536">
                  <c:v>809.55444</c:v>
                </c:pt>
                <c:pt idx="6537">
                  <c:v>807.53873999999996</c:v>
                </c:pt>
                <c:pt idx="6538">
                  <c:v>817.52314000000001</c:v>
                </c:pt>
                <c:pt idx="6539">
                  <c:v>837.58573999999999</c:v>
                </c:pt>
                <c:pt idx="6540">
                  <c:v>851.60133999999994</c:v>
                </c:pt>
                <c:pt idx="6541">
                  <c:v>849.58573999999999</c:v>
                </c:pt>
                <c:pt idx="6542">
                  <c:v>867.63264000000004</c:v>
                </c:pt>
                <c:pt idx="6543">
                  <c:v>879.63264000000004</c:v>
                </c:pt>
                <c:pt idx="6544">
                  <c:v>877.61703999999997</c:v>
                </c:pt>
                <c:pt idx="6545">
                  <c:v>873.58573999999999</c:v>
                </c:pt>
                <c:pt idx="6546">
                  <c:v>769.52314000000001</c:v>
                </c:pt>
                <c:pt idx="6547">
                  <c:v>783.53873999999996</c:v>
                </c:pt>
                <c:pt idx="6548">
                  <c:v>797.55444</c:v>
                </c:pt>
                <c:pt idx="6549">
                  <c:v>795.53873999999996</c:v>
                </c:pt>
                <c:pt idx="6550">
                  <c:v>811.57003999999995</c:v>
                </c:pt>
                <c:pt idx="6551">
                  <c:v>809.55444</c:v>
                </c:pt>
                <c:pt idx="6552">
                  <c:v>839.60133999999994</c:v>
                </c:pt>
                <c:pt idx="6553">
                  <c:v>837.58573999999999</c:v>
                </c:pt>
                <c:pt idx="6554">
                  <c:v>835.57003999999995</c:v>
                </c:pt>
                <c:pt idx="6555">
                  <c:v>851.60133999999994</c:v>
                </c:pt>
                <c:pt idx="6556">
                  <c:v>849.58573999999999</c:v>
                </c:pt>
                <c:pt idx="6557">
                  <c:v>847.57003999999995</c:v>
                </c:pt>
                <c:pt idx="6558">
                  <c:v>847.57003999999995</c:v>
                </c:pt>
                <c:pt idx="6559">
                  <c:v>845.55444</c:v>
                </c:pt>
                <c:pt idx="6560">
                  <c:v>867.63264000000004</c:v>
                </c:pt>
                <c:pt idx="6561">
                  <c:v>865.61703999999997</c:v>
                </c:pt>
                <c:pt idx="6562">
                  <c:v>879.63264000000004</c:v>
                </c:pt>
                <c:pt idx="6563">
                  <c:v>877.61703999999997</c:v>
                </c:pt>
                <c:pt idx="6564">
                  <c:v>875.60133999999994</c:v>
                </c:pt>
                <c:pt idx="6565">
                  <c:v>895.66394000000003</c:v>
                </c:pt>
                <c:pt idx="6566">
                  <c:v>907.66394000000003</c:v>
                </c:pt>
                <c:pt idx="6567">
                  <c:v>905.64833999999996</c:v>
                </c:pt>
                <c:pt idx="6568">
                  <c:v>901.61703999999997</c:v>
                </c:pt>
                <c:pt idx="6569">
                  <c:v>797.55444</c:v>
                </c:pt>
                <c:pt idx="6570">
                  <c:v>811.57003999999995</c:v>
                </c:pt>
                <c:pt idx="6571">
                  <c:v>825.58573999999999</c:v>
                </c:pt>
                <c:pt idx="6572">
                  <c:v>823.57003999999995</c:v>
                </c:pt>
                <c:pt idx="6573">
                  <c:v>839.60133999999994</c:v>
                </c:pt>
                <c:pt idx="6574">
                  <c:v>837.58573999999999</c:v>
                </c:pt>
                <c:pt idx="6575">
                  <c:v>851.60133999999994</c:v>
                </c:pt>
                <c:pt idx="6576">
                  <c:v>867.63264000000004</c:v>
                </c:pt>
                <c:pt idx="6577">
                  <c:v>865.61703999999997</c:v>
                </c:pt>
                <c:pt idx="6578">
                  <c:v>863.60133999999994</c:v>
                </c:pt>
                <c:pt idx="6579">
                  <c:v>881.64833999999996</c:v>
                </c:pt>
                <c:pt idx="6580">
                  <c:v>879.63264000000004</c:v>
                </c:pt>
                <c:pt idx="6581">
                  <c:v>877.61703999999997</c:v>
                </c:pt>
                <c:pt idx="6582">
                  <c:v>875.60133999999994</c:v>
                </c:pt>
                <c:pt idx="6583">
                  <c:v>875.60133999999994</c:v>
                </c:pt>
                <c:pt idx="6584">
                  <c:v>873.58573999999999</c:v>
                </c:pt>
                <c:pt idx="6585">
                  <c:v>895.66394000000003</c:v>
                </c:pt>
                <c:pt idx="6586">
                  <c:v>893.64833999999996</c:v>
                </c:pt>
                <c:pt idx="6587">
                  <c:v>909.67963999999995</c:v>
                </c:pt>
                <c:pt idx="6588">
                  <c:v>907.66394000000003</c:v>
                </c:pt>
                <c:pt idx="6589">
                  <c:v>905.64833999999996</c:v>
                </c:pt>
                <c:pt idx="6590">
                  <c:v>903.63264000000004</c:v>
                </c:pt>
                <c:pt idx="6591">
                  <c:v>901.61703999999997</c:v>
                </c:pt>
                <c:pt idx="6592">
                  <c:v>899.60133999999994</c:v>
                </c:pt>
                <c:pt idx="6593">
                  <c:v>923.69524000000001</c:v>
                </c:pt>
                <c:pt idx="6594">
                  <c:v>935.69524000000001</c:v>
                </c:pt>
                <c:pt idx="6595">
                  <c:v>933.67963999999995</c:v>
                </c:pt>
                <c:pt idx="6596">
                  <c:v>929.64833999999996</c:v>
                </c:pt>
                <c:pt idx="6597">
                  <c:v>937.71093999999994</c:v>
                </c:pt>
                <c:pt idx="6598">
                  <c:v>853.61703999999997</c:v>
                </c:pt>
                <c:pt idx="6599">
                  <c:v>873.58573999999999</c:v>
                </c:pt>
                <c:pt idx="6600">
                  <c:v>823.57003999999995</c:v>
                </c:pt>
                <c:pt idx="6601">
                  <c:v>825.58573999999999</c:v>
                </c:pt>
                <c:pt idx="6602">
                  <c:v>843.53873999999996</c:v>
                </c:pt>
                <c:pt idx="6603">
                  <c:v>847.57003999999995</c:v>
                </c:pt>
                <c:pt idx="6604">
                  <c:v>839.60133999999994</c:v>
                </c:pt>
                <c:pt idx="6605">
                  <c:v>819.53873999999996</c:v>
                </c:pt>
                <c:pt idx="6606">
                  <c:v>819.53873999999996</c:v>
                </c:pt>
                <c:pt idx="6607">
                  <c:v>821.55444</c:v>
                </c:pt>
                <c:pt idx="6608">
                  <c:v>825.58573999999999</c:v>
                </c:pt>
                <c:pt idx="6609">
                  <c:v>811.57003999999995</c:v>
                </c:pt>
                <c:pt idx="6610">
                  <c:v>797.55444</c:v>
                </c:pt>
                <c:pt idx="6611">
                  <c:v>897.58573999999999</c:v>
                </c:pt>
                <c:pt idx="6612">
                  <c:v>909.67963999999995</c:v>
                </c:pt>
                <c:pt idx="6613">
                  <c:v>871.57003999999995</c:v>
                </c:pt>
                <c:pt idx="6614">
                  <c:v>881.64833999999996</c:v>
                </c:pt>
                <c:pt idx="6615">
                  <c:v>853.61703999999997</c:v>
                </c:pt>
                <c:pt idx="6616">
                  <c:v>869.55444</c:v>
                </c:pt>
                <c:pt idx="6617">
                  <c:v>881.64833999999996</c:v>
                </c:pt>
                <c:pt idx="6618">
                  <c:v>845.55444</c:v>
                </c:pt>
                <c:pt idx="6619">
                  <c:v>853.61703999999997</c:v>
                </c:pt>
                <c:pt idx="6620">
                  <c:v>823.57003999999995</c:v>
                </c:pt>
                <c:pt idx="6621">
                  <c:v>923.60133999999994</c:v>
                </c:pt>
                <c:pt idx="6622">
                  <c:v>739.47613999999999</c:v>
                </c:pt>
                <c:pt idx="6623">
                  <c:v>753.49184000000002</c:v>
                </c:pt>
                <c:pt idx="6624">
                  <c:v>767.50743999999997</c:v>
                </c:pt>
                <c:pt idx="6625">
                  <c:v>765.49184000000002</c:v>
                </c:pt>
                <c:pt idx="6626">
                  <c:v>781.52314000000001</c:v>
                </c:pt>
                <c:pt idx="6627">
                  <c:v>779.50743999999997</c:v>
                </c:pt>
                <c:pt idx="6628">
                  <c:v>795.53873999999996</c:v>
                </c:pt>
                <c:pt idx="6629">
                  <c:v>793.52314000000001</c:v>
                </c:pt>
                <c:pt idx="6630">
                  <c:v>809.55444</c:v>
                </c:pt>
                <c:pt idx="6631">
                  <c:v>807.53873999999996</c:v>
                </c:pt>
                <c:pt idx="6632">
                  <c:v>805.52314000000001</c:v>
                </c:pt>
                <c:pt idx="6633">
                  <c:v>823.57003999999995</c:v>
                </c:pt>
                <c:pt idx="6634">
                  <c:v>817.52314000000001</c:v>
                </c:pt>
                <c:pt idx="6635">
                  <c:v>817.52314000000001</c:v>
                </c:pt>
                <c:pt idx="6636">
                  <c:v>815.50743999999997</c:v>
                </c:pt>
                <c:pt idx="6637">
                  <c:v>837.58573999999999</c:v>
                </c:pt>
                <c:pt idx="6638">
                  <c:v>835.57003999999995</c:v>
                </c:pt>
                <c:pt idx="6639">
                  <c:v>851.60133999999994</c:v>
                </c:pt>
                <c:pt idx="6640">
                  <c:v>849.58573999999999</c:v>
                </c:pt>
                <c:pt idx="6641">
                  <c:v>847.57003999999995</c:v>
                </c:pt>
                <c:pt idx="6642">
                  <c:v>845.55444</c:v>
                </c:pt>
                <c:pt idx="6643">
                  <c:v>841.52314000000001</c:v>
                </c:pt>
                <c:pt idx="6644">
                  <c:v>865.61703999999997</c:v>
                </c:pt>
                <c:pt idx="6645">
                  <c:v>879.63264000000004</c:v>
                </c:pt>
                <c:pt idx="6646">
                  <c:v>877.61703999999997</c:v>
                </c:pt>
                <c:pt idx="6647">
                  <c:v>875.60133999999994</c:v>
                </c:pt>
                <c:pt idx="6648">
                  <c:v>871.57003999999995</c:v>
                </c:pt>
                <c:pt idx="6649">
                  <c:v>767.50743999999997</c:v>
                </c:pt>
                <c:pt idx="6650">
                  <c:v>781.52314000000001</c:v>
                </c:pt>
                <c:pt idx="6651">
                  <c:v>795.53873999999996</c:v>
                </c:pt>
                <c:pt idx="6652">
                  <c:v>793.52314000000001</c:v>
                </c:pt>
                <c:pt idx="6653">
                  <c:v>809.55444</c:v>
                </c:pt>
                <c:pt idx="6654">
                  <c:v>807.53873999999996</c:v>
                </c:pt>
                <c:pt idx="6655">
                  <c:v>823.57003999999995</c:v>
                </c:pt>
                <c:pt idx="6656">
                  <c:v>821.55444</c:v>
                </c:pt>
                <c:pt idx="6657">
                  <c:v>837.58573999999999</c:v>
                </c:pt>
                <c:pt idx="6658">
                  <c:v>835.57003999999995</c:v>
                </c:pt>
                <c:pt idx="6659">
                  <c:v>833.55444</c:v>
                </c:pt>
                <c:pt idx="6660">
                  <c:v>851.60133999999994</c:v>
                </c:pt>
                <c:pt idx="6661">
                  <c:v>847.57003999999995</c:v>
                </c:pt>
                <c:pt idx="6662">
                  <c:v>845.55444</c:v>
                </c:pt>
                <c:pt idx="6663">
                  <c:v>845.55444</c:v>
                </c:pt>
                <c:pt idx="6664">
                  <c:v>843.53873999999996</c:v>
                </c:pt>
                <c:pt idx="6665">
                  <c:v>865.61703999999997</c:v>
                </c:pt>
                <c:pt idx="6666">
                  <c:v>863.60133999999994</c:v>
                </c:pt>
                <c:pt idx="6667">
                  <c:v>879.63264000000004</c:v>
                </c:pt>
                <c:pt idx="6668">
                  <c:v>877.61703999999997</c:v>
                </c:pt>
                <c:pt idx="6669">
                  <c:v>875.60133999999994</c:v>
                </c:pt>
                <c:pt idx="6670">
                  <c:v>873.58573999999999</c:v>
                </c:pt>
                <c:pt idx="6671">
                  <c:v>869.55444</c:v>
                </c:pt>
                <c:pt idx="6672">
                  <c:v>893.64833999999996</c:v>
                </c:pt>
                <c:pt idx="6673">
                  <c:v>907.66394000000003</c:v>
                </c:pt>
                <c:pt idx="6674">
                  <c:v>905.64833999999996</c:v>
                </c:pt>
                <c:pt idx="6675">
                  <c:v>903.63264000000004</c:v>
                </c:pt>
                <c:pt idx="6676">
                  <c:v>899.60133999999994</c:v>
                </c:pt>
                <c:pt idx="6677">
                  <c:v>795.53873999999996</c:v>
                </c:pt>
                <c:pt idx="6678">
                  <c:v>809.55444</c:v>
                </c:pt>
                <c:pt idx="6679">
                  <c:v>823.57003999999995</c:v>
                </c:pt>
                <c:pt idx="6680">
                  <c:v>821.55444</c:v>
                </c:pt>
                <c:pt idx="6681">
                  <c:v>837.58573999999999</c:v>
                </c:pt>
                <c:pt idx="6682">
                  <c:v>835.57003999999995</c:v>
                </c:pt>
                <c:pt idx="6683">
                  <c:v>851.60133999999994</c:v>
                </c:pt>
                <c:pt idx="6684">
                  <c:v>849.58573999999999</c:v>
                </c:pt>
                <c:pt idx="6685">
                  <c:v>865.61703999999997</c:v>
                </c:pt>
                <c:pt idx="6686">
                  <c:v>863.60133999999994</c:v>
                </c:pt>
                <c:pt idx="6687">
                  <c:v>861.58573999999999</c:v>
                </c:pt>
                <c:pt idx="6688">
                  <c:v>879.63264000000004</c:v>
                </c:pt>
                <c:pt idx="6689">
                  <c:v>877.61703999999997</c:v>
                </c:pt>
                <c:pt idx="6690">
                  <c:v>875.60133999999994</c:v>
                </c:pt>
                <c:pt idx="6691">
                  <c:v>873.58573999999999</c:v>
                </c:pt>
                <c:pt idx="6692">
                  <c:v>873.58573999999999</c:v>
                </c:pt>
                <c:pt idx="6693">
                  <c:v>871.57003999999995</c:v>
                </c:pt>
                <c:pt idx="6694">
                  <c:v>893.64833999999996</c:v>
                </c:pt>
                <c:pt idx="6695">
                  <c:v>891.63264000000004</c:v>
                </c:pt>
                <c:pt idx="6696">
                  <c:v>907.66394000000003</c:v>
                </c:pt>
                <c:pt idx="6697">
                  <c:v>905.64833999999996</c:v>
                </c:pt>
                <c:pt idx="6698">
                  <c:v>903.63264000000004</c:v>
                </c:pt>
                <c:pt idx="6699">
                  <c:v>901.61703999999997</c:v>
                </c:pt>
                <c:pt idx="6700">
                  <c:v>899.60133999999994</c:v>
                </c:pt>
                <c:pt idx="6701">
                  <c:v>897.58573999999999</c:v>
                </c:pt>
                <c:pt idx="6702">
                  <c:v>921.67963999999995</c:v>
                </c:pt>
                <c:pt idx="6703">
                  <c:v>935.69524000000001</c:v>
                </c:pt>
                <c:pt idx="6704">
                  <c:v>933.67963999999995</c:v>
                </c:pt>
                <c:pt idx="6705">
                  <c:v>931.66394000000003</c:v>
                </c:pt>
                <c:pt idx="6706">
                  <c:v>927.63264000000004</c:v>
                </c:pt>
                <c:pt idx="6707">
                  <c:v>843.53873999999996</c:v>
                </c:pt>
                <c:pt idx="6708">
                  <c:v>819.53873999999996</c:v>
                </c:pt>
                <c:pt idx="6709">
                  <c:v>821.55444</c:v>
                </c:pt>
                <c:pt idx="6710">
                  <c:v>895.57003999999995</c:v>
                </c:pt>
                <c:pt idx="6711">
                  <c:v>871.57003999999995</c:v>
                </c:pt>
                <c:pt idx="6712">
                  <c:v>849.58573999999999</c:v>
                </c:pt>
                <c:pt idx="6713">
                  <c:v>867.53873999999996</c:v>
                </c:pt>
                <c:pt idx="6714">
                  <c:v>909.71604000000002</c:v>
                </c:pt>
                <c:pt idx="6715">
                  <c:v>531.25703999999996</c:v>
                </c:pt>
                <c:pt idx="6716">
                  <c:v>573.30403999999999</c:v>
                </c:pt>
                <c:pt idx="6717">
                  <c:v>585.30403999999999</c:v>
                </c:pt>
                <c:pt idx="6718">
                  <c:v>601.33533999999997</c:v>
                </c:pt>
                <c:pt idx="6719">
                  <c:v>599.31963999999994</c:v>
                </c:pt>
                <c:pt idx="6720">
                  <c:v>621.30403999999999</c:v>
                </c:pt>
                <c:pt idx="6721">
                  <c:v>517.24144000000001</c:v>
                </c:pt>
                <c:pt idx="6722">
                  <c:v>545.27274</c:v>
                </c:pt>
                <c:pt idx="6723">
                  <c:v>571.28833999999995</c:v>
                </c:pt>
                <c:pt idx="6724">
                  <c:v>597.30403999999999</c:v>
                </c:pt>
                <c:pt idx="6725">
                  <c:v>629.36663999999996</c:v>
                </c:pt>
                <c:pt idx="6726">
                  <c:v>645.30403999999999</c:v>
                </c:pt>
                <c:pt idx="6727">
                  <c:v>649.33533999999997</c:v>
                </c:pt>
                <c:pt idx="6728">
                  <c:v>557.27274</c:v>
                </c:pt>
                <c:pt idx="6729">
                  <c:v>583.28833999999995</c:v>
                </c:pt>
                <c:pt idx="6730">
                  <c:v>595.28833999999995</c:v>
                </c:pt>
                <c:pt idx="6731">
                  <c:v>593.27274</c:v>
                </c:pt>
                <c:pt idx="6732">
                  <c:v>613.33533999999997</c:v>
                </c:pt>
                <c:pt idx="6733">
                  <c:v>627.35094000000004</c:v>
                </c:pt>
                <c:pt idx="6734">
                  <c:v>625.33533999999997</c:v>
                </c:pt>
                <c:pt idx="6735">
                  <c:v>623.31963999999994</c:v>
                </c:pt>
                <c:pt idx="6736">
                  <c:v>655.38224000000002</c:v>
                </c:pt>
                <c:pt idx="6737">
                  <c:v>653.36663999999996</c:v>
                </c:pt>
                <c:pt idx="6738">
                  <c:v>657.39793999999995</c:v>
                </c:pt>
                <c:pt idx="6739">
                  <c:v>643.38224000000002</c:v>
                </c:pt>
                <c:pt idx="6740">
                  <c:v>619.28833999999995</c:v>
                </c:pt>
                <c:pt idx="6741">
                  <c:v>615.35094000000004</c:v>
                </c:pt>
                <c:pt idx="6742">
                  <c:v>595.28833999999995</c:v>
                </c:pt>
                <c:pt idx="6743">
                  <c:v>587.31963999999994</c:v>
                </c:pt>
                <c:pt idx="6744">
                  <c:v>559.28833999999995</c:v>
                </c:pt>
                <c:pt idx="6745">
                  <c:v>543.25703999999996</c:v>
                </c:pt>
                <c:pt idx="6746">
                  <c:v>585.30403999999999</c:v>
                </c:pt>
                <c:pt idx="6747">
                  <c:v>615.38733999999999</c:v>
                </c:pt>
                <c:pt idx="6748">
                  <c:v>587.35604000000001</c:v>
                </c:pt>
                <c:pt idx="6749">
                  <c:v>559.32474000000002</c:v>
                </c:pt>
                <c:pt idx="6750">
                  <c:v>613.37173999999993</c:v>
                </c:pt>
                <c:pt idx="6751">
                  <c:v>585.34043999999994</c:v>
                </c:pt>
                <c:pt idx="6752">
                  <c:v>557.30913999999996</c:v>
                </c:pt>
                <c:pt idx="6753">
                  <c:v>917.51563999999996</c:v>
                </c:pt>
                <c:pt idx="6754">
                  <c:v>953.51563999999996</c:v>
                </c:pt>
                <c:pt idx="6755">
                  <c:v>953.51563999999996</c:v>
                </c:pt>
                <c:pt idx="6756">
                  <c:v>953.51563999999996</c:v>
                </c:pt>
                <c:pt idx="6757">
                  <c:v>1033.4819399999999</c:v>
                </c:pt>
                <c:pt idx="6758">
                  <c:v>1033.4819399999999</c:v>
                </c:pt>
                <c:pt idx="6759">
                  <c:v>1033.4819399999999</c:v>
                </c:pt>
                <c:pt idx="6760">
                  <c:v>747.21593999999993</c:v>
                </c:pt>
                <c:pt idx="6761">
                  <c:v>1113.4483399999999</c:v>
                </c:pt>
                <c:pt idx="6762">
                  <c:v>551.37134000000003</c:v>
                </c:pt>
                <c:pt idx="6763">
                  <c:v>711.49653999999998</c:v>
                </c:pt>
                <c:pt idx="6764">
                  <c:v>791.55913999999996</c:v>
                </c:pt>
                <c:pt idx="6765">
                  <c:v>633.44953999999996</c:v>
                </c:pt>
                <c:pt idx="6766">
                  <c:v>675.49653999999998</c:v>
                </c:pt>
                <c:pt idx="6767">
                  <c:v>649.48083999999994</c:v>
                </c:pt>
                <c:pt idx="6768">
                  <c:v>693.44953999999996</c:v>
                </c:pt>
                <c:pt idx="6769">
                  <c:v>647.46523999999999</c:v>
                </c:pt>
                <c:pt idx="6770">
                  <c:v>369.16784000000001</c:v>
                </c:pt>
                <c:pt idx="6771">
                  <c:v>425.23043999999999</c:v>
                </c:pt>
                <c:pt idx="6772">
                  <c:v>481.29303999999996</c:v>
                </c:pt>
                <c:pt idx="6773">
                  <c:v>673.48083999999994</c:v>
                </c:pt>
                <c:pt idx="6774">
                  <c:v>725.51213999999993</c:v>
                </c:pt>
                <c:pt idx="6775">
                  <c:v>697.48083999999994</c:v>
                </c:pt>
                <c:pt idx="6776">
                  <c:v>593.41823999999997</c:v>
                </c:pt>
                <c:pt idx="6777">
                  <c:v>649.48083999999994</c:v>
                </c:pt>
                <c:pt idx="6778">
                  <c:v>705.54344000000003</c:v>
                </c:pt>
                <c:pt idx="6779">
                  <c:v>537.35563999999999</c:v>
                </c:pt>
                <c:pt idx="6780">
                  <c:v>675.49653999999998</c:v>
                </c:pt>
                <c:pt idx="6781">
                  <c:v>761.60604000000001</c:v>
                </c:pt>
                <c:pt idx="6782">
                  <c:v>701.51213999999993</c:v>
                </c:pt>
                <c:pt idx="6783">
                  <c:v>703.52783999999997</c:v>
                </c:pt>
                <c:pt idx="6784">
                  <c:v>721.48083999999994</c:v>
                </c:pt>
                <c:pt idx="6785">
                  <c:v>749.51213999999993</c:v>
                </c:pt>
                <c:pt idx="6786">
                  <c:v>747.49653999999998</c:v>
                </c:pt>
                <c:pt idx="6787">
                  <c:v>793.48083999999994</c:v>
                </c:pt>
                <c:pt idx="6788">
                  <c:v>797.51213999999993</c:v>
                </c:pt>
                <c:pt idx="6789">
                  <c:v>805.57474000000002</c:v>
                </c:pt>
                <c:pt idx="6790">
                  <c:v>563.37134000000003</c:v>
                </c:pt>
                <c:pt idx="6791">
                  <c:v>579.40264000000002</c:v>
                </c:pt>
                <c:pt idx="6792">
                  <c:v>577.38693999999998</c:v>
                </c:pt>
                <c:pt idx="6793">
                  <c:v>591.40264000000002</c:v>
                </c:pt>
                <c:pt idx="6794">
                  <c:v>607.43394000000001</c:v>
                </c:pt>
                <c:pt idx="6795">
                  <c:v>605.41823999999997</c:v>
                </c:pt>
                <c:pt idx="6796">
                  <c:v>603.40264000000002</c:v>
                </c:pt>
                <c:pt idx="6797">
                  <c:v>617.41823999999997</c:v>
                </c:pt>
                <c:pt idx="6798">
                  <c:v>615.40264000000002</c:v>
                </c:pt>
                <c:pt idx="6799">
                  <c:v>615.40264000000002</c:v>
                </c:pt>
                <c:pt idx="6800">
                  <c:v>613.38693999999998</c:v>
                </c:pt>
                <c:pt idx="6801">
                  <c:v>635.46523999999999</c:v>
                </c:pt>
                <c:pt idx="6802">
                  <c:v>633.44953999999996</c:v>
                </c:pt>
                <c:pt idx="6803">
                  <c:v>647.46523999999999</c:v>
                </c:pt>
                <c:pt idx="6804">
                  <c:v>645.44953999999996</c:v>
                </c:pt>
                <c:pt idx="6805">
                  <c:v>643.43394000000001</c:v>
                </c:pt>
                <c:pt idx="6806">
                  <c:v>641.41823999999997</c:v>
                </c:pt>
                <c:pt idx="6807">
                  <c:v>639.40264000000002</c:v>
                </c:pt>
                <c:pt idx="6808">
                  <c:v>663.49653999999998</c:v>
                </c:pt>
                <c:pt idx="6809">
                  <c:v>675.49653999999998</c:v>
                </c:pt>
                <c:pt idx="6810">
                  <c:v>673.48083999999994</c:v>
                </c:pt>
                <c:pt idx="6811">
                  <c:v>669.44953999999996</c:v>
                </c:pt>
                <c:pt idx="6812">
                  <c:v>551.37134000000003</c:v>
                </c:pt>
                <c:pt idx="6813">
                  <c:v>579.40264000000002</c:v>
                </c:pt>
                <c:pt idx="6814">
                  <c:v>577.38693999999998</c:v>
                </c:pt>
                <c:pt idx="6815">
                  <c:v>591.40264000000002</c:v>
                </c:pt>
                <c:pt idx="6816">
                  <c:v>607.43394000000001</c:v>
                </c:pt>
                <c:pt idx="6817">
                  <c:v>605.41823999999997</c:v>
                </c:pt>
                <c:pt idx="6818">
                  <c:v>619.43394000000001</c:v>
                </c:pt>
                <c:pt idx="6819">
                  <c:v>617.41823999999997</c:v>
                </c:pt>
                <c:pt idx="6820">
                  <c:v>635.46523999999999</c:v>
                </c:pt>
                <c:pt idx="6821">
                  <c:v>633.44953999999996</c:v>
                </c:pt>
                <c:pt idx="6822">
                  <c:v>631.43394000000001</c:v>
                </c:pt>
                <c:pt idx="6823">
                  <c:v>629.41823999999997</c:v>
                </c:pt>
                <c:pt idx="6824">
                  <c:v>629.41823999999997</c:v>
                </c:pt>
                <c:pt idx="6825">
                  <c:v>627.40264000000002</c:v>
                </c:pt>
                <c:pt idx="6826">
                  <c:v>647.46523999999999</c:v>
                </c:pt>
                <c:pt idx="6827">
                  <c:v>661.48083999999994</c:v>
                </c:pt>
                <c:pt idx="6828">
                  <c:v>659.46523999999999</c:v>
                </c:pt>
                <c:pt idx="6829">
                  <c:v>657.44953999999996</c:v>
                </c:pt>
                <c:pt idx="6830">
                  <c:v>655.43394000000001</c:v>
                </c:pt>
                <c:pt idx="6831">
                  <c:v>653.41823999999997</c:v>
                </c:pt>
                <c:pt idx="6832">
                  <c:v>691.52783999999997</c:v>
                </c:pt>
                <c:pt idx="6833">
                  <c:v>689.51213999999993</c:v>
                </c:pt>
                <c:pt idx="6834">
                  <c:v>687.49653999999998</c:v>
                </c:pt>
                <c:pt idx="6835">
                  <c:v>683.46523999999999</c:v>
                </c:pt>
                <c:pt idx="6836">
                  <c:v>679.43394000000001</c:v>
                </c:pt>
                <c:pt idx="6837">
                  <c:v>579.40264000000002</c:v>
                </c:pt>
                <c:pt idx="6838">
                  <c:v>591.40264000000002</c:v>
                </c:pt>
                <c:pt idx="6839">
                  <c:v>605.41823999999997</c:v>
                </c:pt>
                <c:pt idx="6840">
                  <c:v>635.46523999999999</c:v>
                </c:pt>
                <c:pt idx="6841">
                  <c:v>633.44953999999996</c:v>
                </c:pt>
                <c:pt idx="6842">
                  <c:v>631.43394000000001</c:v>
                </c:pt>
                <c:pt idx="6843">
                  <c:v>643.43394000000001</c:v>
                </c:pt>
                <c:pt idx="6844">
                  <c:v>663.49653999999998</c:v>
                </c:pt>
                <c:pt idx="6845">
                  <c:v>661.48083999999994</c:v>
                </c:pt>
                <c:pt idx="6846">
                  <c:v>675.49653999999998</c:v>
                </c:pt>
                <c:pt idx="6847">
                  <c:v>673.48083999999994</c:v>
                </c:pt>
                <c:pt idx="6848">
                  <c:v>671.46523999999999</c:v>
                </c:pt>
                <c:pt idx="6849">
                  <c:v>691.52783999999997</c:v>
                </c:pt>
                <c:pt idx="6850">
                  <c:v>703.52783999999997</c:v>
                </c:pt>
                <c:pt idx="6851">
                  <c:v>701.51213999999993</c:v>
                </c:pt>
                <c:pt idx="6852">
                  <c:v>697.48083999999994</c:v>
                </c:pt>
                <c:pt idx="6853">
                  <c:v>563.37134000000003</c:v>
                </c:pt>
                <c:pt idx="6854">
                  <c:v>577.38693999999998</c:v>
                </c:pt>
                <c:pt idx="6855">
                  <c:v>591.40264000000002</c:v>
                </c:pt>
                <c:pt idx="6856">
                  <c:v>605.41823999999997</c:v>
                </c:pt>
                <c:pt idx="6857">
                  <c:v>603.40264000000002</c:v>
                </c:pt>
                <c:pt idx="6858">
                  <c:v>619.43394000000001</c:v>
                </c:pt>
                <c:pt idx="6859">
                  <c:v>617.41823999999997</c:v>
                </c:pt>
                <c:pt idx="6860">
                  <c:v>633.44953999999996</c:v>
                </c:pt>
                <c:pt idx="6861">
                  <c:v>631.43394000000001</c:v>
                </c:pt>
                <c:pt idx="6862">
                  <c:v>629.41823999999997</c:v>
                </c:pt>
                <c:pt idx="6863">
                  <c:v>647.46523999999999</c:v>
                </c:pt>
                <c:pt idx="6864">
                  <c:v>645.44953999999996</c:v>
                </c:pt>
                <c:pt idx="6865">
                  <c:v>643.43394000000001</c:v>
                </c:pt>
                <c:pt idx="6866">
                  <c:v>641.41823999999997</c:v>
                </c:pt>
                <c:pt idx="6867">
                  <c:v>641.41823999999997</c:v>
                </c:pt>
                <c:pt idx="6868">
                  <c:v>639.40264000000002</c:v>
                </c:pt>
                <c:pt idx="6869">
                  <c:v>661.48083999999994</c:v>
                </c:pt>
                <c:pt idx="6870">
                  <c:v>659.46523999999999</c:v>
                </c:pt>
                <c:pt idx="6871">
                  <c:v>675.49653999999998</c:v>
                </c:pt>
                <c:pt idx="6872">
                  <c:v>673.48083999999994</c:v>
                </c:pt>
                <c:pt idx="6873">
                  <c:v>671.46523999999999</c:v>
                </c:pt>
                <c:pt idx="6874">
                  <c:v>669.44953999999996</c:v>
                </c:pt>
                <c:pt idx="6875">
                  <c:v>667.43394000000001</c:v>
                </c:pt>
                <c:pt idx="6876">
                  <c:v>665.41823999999997</c:v>
                </c:pt>
                <c:pt idx="6877">
                  <c:v>689.51213999999993</c:v>
                </c:pt>
                <c:pt idx="6878">
                  <c:v>703.52783999999997</c:v>
                </c:pt>
                <c:pt idx="6879">
                  <c:v>701.51213999999993</c:v>
                </c:pt>
                <c:pt idx="6880">
                  <c:v>699.49653999999998</c:v>
                </c:pt>
                <c:pt idx="6881">
                  <c:v>695.46523999999999</c:v>
                </c:pt>
                <c:pt idx="6882">
                  <c:v>691.43394000000001</c:v>
                </c:pt>
                <c:pt idx="6883">
                  <c:v>579.40264000000002</c:v>
                </c:pt>
                <c:pt idx="6884">
                  <c:v>607.43394000000001</c:v>
                </c:pt>
                <c:pt idx="6885">
                  <c:v>605.41823999999997</c:v>
                </c:pt>
                <c:pt idx="6886">
                  <c:v>619.43394000000001</c:v>
                </c:pt>
                <c:pt idx="6887">
                  <c:v>647.46523999999999</c:v>
                </c:pt>
                <c:pt idx="6888">
                  <c:v>645.44953999999996</c:v>
                </c:pt>
                <c:pt idx="6889">
                  <c:v>661.48083999999994</c:v>
                </c:pt>
                <c:pt idx="6890">
                  <c:v>657.44953999999996</c:v>
                </c:pt>
                <c:pt idx="6891">
                  <c:v>657.44953999999996</c:v>
                </c:pt>
                <c:pt idx="6892">
                  <c:v>655.43394000000001</c:v>
                </c:pt>
                <c:pt idx="6893">
                  <c:v>675.49653999999998</c:v>
                </c:pt>
                <c:pt idx="6894">
                  <c:v>691.52783999999997</c:v>
                </c:pt>
                <c:pt idx="6895">
                  <c:v>689.51213999999993</c:v>
                </c:pt>
                <c:pt idx="6896">
                  <c:v>687.49653999999998</c:v>
                </c:pt>
                <c:pt idx="6897">
                  <c:v>685.48083999999994</c:v>
                </c:pt>
                <c:pt idx="6898">
                  <c:v>683.46523999999999</c:v>
                </c:pt>
                <c:pt idx="6899">
                  <c:v>681.44953999999996</c:v>
                </c:pt>
                <c:pt idx="6900">
                  <c:v>719.55913999999996</c:v>
                </c:pt>
                <c:pt idx="6901">
                  <c:v>717.54344000000003</c:v>
                </c:pt>
                <c:pt idx="6902">
                  <c:v>715.52783999999997</c:v>
                </c:pt>
                <c:pt idx="6903">
                  <c:v>711.49653999999998</c:v>
                </c:pt>
                <c:pt idx="6904">
                  <c:v>707.46523999999999</c:v>
                </c:pt>
                <c:pt idx="6905">
                  <c:v>577.38693999999998</c:v>
                </c:pt>
                <c:pt idx="6906">
                  <c:v>591.40264000000002</c:v>
                </c:pt>
                <c:pt idx="6907">
                  <c:v>605.41823999999997</c:v>
                </c:pt>
                <c:pt idx="6908">
                  <c:v>603.40264000000002</c:v>
                </c:pt>
                <c:pt idx="6909">
                  <c:v>619.43394000000001</c:v>
                </c:pt>
                <c:pt idx="6910">
                  <c:v>617.41823999999997</c:v>
                </c:pt>
                <c:pt idx="6911">
                  <c:v>633.44953999999996</c:v>
                </c:pt>
                <c:pt idx="6912">
                  <c:v>631.43394000000001</c:v>
                </c:pt>
                <c:pt idx="6913">
                  <c:v>647.46523999999999</c:v>
                </c:pt>
                <c:pt idx="6914">
                  <c:v>645.44953999999996</c:v>
                </c:pt>
                <c:pt idx="6915">
                  <c:v>643.43394000000001</c:v>
                </c:pt>
                <c:pt idx="6916">
                  <c:v>661.48083999999994</c:v>
                </c:pt>
                <c:pt idx="6917">
                  <c:v>659.46523999999999</c:v>
                </c:pt>
                <c:pt idx="6918">
                  <c:v>657.44953999999996</c:v>
                </c:pt>
                <c:pt idx="6919">
                  <c:v>655.43394000000001</c:v>
                </c:pt>
                <c:pt idx="6920">
                  <c:v>655.43394000000001</c:v>
                </c:pt>
                <c:pt idx="6921">
                  <c:v>653.41823999999997</c:v>
                </c:pt>
                <c:pt idx="6922">
                  <c:v>675.49653999999998</c:v>
                </c:pt>
                <c:pt idx="6923">
                  <c:v>673.48083999999994</c:v>
                </c:pt>
                <c:pt idx="6924">
                  <c:v>689.51213999999993</c:v>
                </c:pt>
                <c:pt idx="6925">
                  <c:v>687.49653999999998</c:v>
                </c:pt>
                <c:pt idx="6926">
                  <c:v>685.48083999999994</c:v>
                </c:pt>
                <c:pt idx="6927">
                  <c:v>683.46523999999999</c:v>
                </c:pt>
                <c:pt idx="6928">
                  <c:v>681.44953999999996</c:v>
                </c:pt>
                <c:pt idx="6929">
                  <c:v>679.43394000000001</c:v>
                </c:pt>
                <c:pt idx="6930">
                  <c:v>703.52783999999997</c:v>
                </c:pt>
                <c:pt idx="6931">
                  <c:v>717.54344000000003</c:v>
                </c:pt>
                <c:pt idx="6932">
                  <c:v>715.52783999999997</c:v>
                </c:pt>
                <c:pt idx="6933">
                  <c:v>713.51213999999993</c:v>
                </c:pt>
                <c:pt idx="6934">
                  <c:v>709.48083999999994</c:v>
                </c:pt>
                <c:pt idx="6935">
                  <c:v>705.44953999999996</c:v>
                </c:pt>
                <c:pt idx="6936">
                  <c:v>607.43394000000001</c:v>
                </c:pt>
                <c:pt idx="6937">
                  <c:v>619.43394000000001</c:v>
                </c:pt>
                <c:pt idx="6938">
                  <c:v>633.44953999999996</c:v>
                </c:pt>
                <c:pt idx="6939">
                  <c:v>659.46523999999999</c:v>
                </c:pt>
                <c:pt idx="6940">
                  <c:v>689.51213999999993</c:v>
                </c:pt>
                <c:pt idx="6941">
                  <c:v>701.51213999999993</c:v>
                </c:pt>
                <c:pt idx="6942">
                  <c:v>719.55913999999996</c:v>
                </c:pt>
                <c:pt idx="6943">
                  <c:v>731.55913999999996</c:v>
                </c:pt>
                <c:pt idx="6944">
                  <c:v>729.54344000000003</c:v>
                </c:pt>
                <c:pt idx="6945">
                  <c:v>591.40264000000002</c:v>
                </c:pt>
                <c:pt idx="6946">
                  <c:v>605.41823999999997</c:v>
                </c:pt>
                <c:pt idx="6947">
                  <c:v>619.43394000000001</c:v>
                </c:pt>
                <c:pt idx="6948">
                  <c:v>617.41823999999997</c:v>
                </c:pt>
                <c:pt idx="6949">
                  <c:v>633.44953999999996</c:v>
                </c:pt>
                <c:pt idx="6950">
                  <c:v>631.43394000000001</c:v>
                </c:pt>
                <c:pt idx="6951">
                  <c:v>647.46523999999999</c:v>
                </c:pt>
                <c:pt idx="6952">
                  <c:v>661.48083999999994</c:v>
                </c:pt>
                <c:pt idx="6953">
                  <c:v>659.46523999999999</c:v>
                </c:pt>
                <c:pt idx="6954">
                  <c:v>657.44953999999996</c:v>
                </c:pt>
                <c:pt idx="6955">
                  <c:v>675.49653999999998</c:v>
                </c:pt>
                <c:pt idx="6956">
                  <c:v>669.44953999999996</c:v>
                </c:pt>
                <c:pt idx="6957">
                  <c:v>669.44953999999996</c:v>
                </c:pt>
                <c:pt idx="6958">
                  <c:v>689.51213999999993</c:v>
                </c:pt>
                <c:pt idx="6959">
                  <c:v>687.49653999999998</c:v>
                </c:pt>
                <c:pt idx="6960">
                  <c:v>703.52783999999997</c:v>
                </c:pt>
                <c:pt idx="6961">
                  <c:v>701.51213999999993</c:v>
                </c:pt>
                <c:pt idx="6962">
                  <c:v>699.49653999999998</c:v>
                </c:pt>
                <c:pt idx="6963">
                  <c:v>697.48083999999994</c:v>
                </c:pt>
                <c:pt idx="6964">
                  <c:v>693.44953999999996</c:v>
                </c:pt>
                <c:pt idx="6965">
                  <c:v>717.54344000000003</c:v>
                </c:pt>
                <c:pt idx="6966">
                  <c:v>731.55913999999996</c:v>
                </c:pt>
                <c:pt idx="6967">
                  <c:v>729.54344000000003</c:v>
                </c:pt>
                <c:pt idx="6968">
                  <c:v>727.52783999999997</c:v>
                </c:pt>
                <c:pt idx="6969">
                  <c:v>723.49653999999998</c:v>
                </c:pt>
                <c:pt idx="6970">
                  <c:v>607.43394000000001</c:v>
                </c:pt>
                <c:pt idx="6971">
                  <c:v>635.46523999999999</c:v>
                </c:pt>
                <c:pt idx="6972">
                  <c:v>647.46523999999999</c:v>
                </c:pt>
                <c:pt idx="6973">
                  <c:v>663.49653999999998</c:v>
                </c:pt>
                <c:pt idx="6974">
                  <c:v>661.48083999999994</c:v>
                </c:pt>
                <c:pt idx="6975">
                  <c:v>675.49653999999998</c:v>
                </c:pt>
                <c:pt idx="6976">
                  <c:v>673.48083999999994</c:v>
                </c:pt>
                <c:pt idx="6977">
                  <c:v>687.49653999999998</c:v>
                </c:pt>
                <c:pt idx="6978">
                  <c:v>685.48083999999994</c:v>
                </c:pt>
                <c:pt idx="6979">
                  <c:v>685.48083999999994</c:v>
                </c:pt>
                <c:pt idx="6980">
                  <c:v>683.46523999999999</c:v>
                </c:pt>
                <c:pt idx="6981">
                  <c:v>705.54344000000003</c:v>
                </c:pt>
                <c:pt idx="6982">
                  <c:v>703.52783999999997</c:v>
                </c:pt>
                <c:pt idx="6983">
                  <c:v>717.54344000000003</c:v>
                </c:pt>
                <c:pt idx="6984">
                  <c:v>715.52783999999997</c:v>
                </c:pt>
                <c:pt idx="6985">
                  <c:v>713.51213999999993</c:v>
                </c:pt>
                <c:pt idx="6986">
                  <c:v>709.48083999999994</c:v>
                </c:pt>
                <c:pt idx="6987">
                  <c:v>733.57474000000002</c:v>
                </c:pt>
                <c:pt idx="6988">
                  <c:v>747.59043999999994</c:v>
                </c:pt>
                <c:pt idx="6989">
                  <c:v>745.57474000000002</c:v>
                </c:pt>
                <c:pt idx="6990">
                  <c:v>743.55913999999996</c:v>
                </c:pt>
                <c:pt idx="6991">
                  <c:v>739.52783999999997</c:v>
                </c:pt>
                <c:pt idx="6992">
                  <c:v>605.41823999999997</c:v>
                </c:pt>
                <c:pt idx="6993">
                  <c:v>619.43394000000001</c:v>
                </c:pt>
                <c:pt idx="6994">
                  <c:v>633.44953999999996</c:v>
                </c:pt>
                <c:pt idx="6995">
                  <c:v>631.43394000000001</c:v>
                </c:pt>
                <c:pt idx="6996">
                  <c:v>647.46523999999999</c:v>
                </c:pt>
                <c:pt idx="6997">
                  <c:v>645.44953999999996</c:v>
                </c:pt>
                <c:pt idx="6998">
                  <c:v>661.48083999999994</c:v>
                </c:pt>
                <c:pt idx="6999">
                  <c:v>659.46523999999999</c:v>
                </c:pt>
                <c:pt idx="7000">
                  <c:v>675.49653999999998</c:v>
                </c:pt>
                <c:pt idx="7001">
                  <c:v>671.46523999999999</c:v>
                </c:pt>
                <c:pt idx="7002">
                  <c:v>689.51213999999993</c:v>
                </c:pt>
                <c:pt idx="7003">
                  <c:v>687.49653999999998</c:v>
                </c:pt>
                <c:pt idx="7004">
                  <c:v>685.48083999999994</c:v>
                </c:pt>
                <c:pt idx="7005">
                  <c:v>683.46523999999999</c:v>
                </c:pt>
                <c:pt idx="7006">
                  <c:v>683.46523999999999</c:v>
                </c:pt>
                <c:pt idx="7007">
                  <c:v>681.44953999999996</c:v>
                </c:pt>
                <c:pt idx="7008">
                  <c:v>703.52783999999997</c:v>
                </c:pt>
                <c:pt idx="7009">
                  <c:v>701.51213999999993</c:v>
                </c:pt>
                <c:pt idx="7010">
                  <c:v>717.54344000000003</c:v>
                </c:pt>
                <c:pt idx="7011">
                  <c:v>715.52783999999997</c:v>
                </c:pt>
                <c:pt idx="7012">
                  <c:v>713.51213999999993</c:v>
                </c:pt>
                <c:pt idx="7013">
                  <c:v>711.49653999999998</c:v>
                </c:pt>
                <c:pt idx="7014">
                  <c:v>709.48083999999994</c:v>
                </c:pt>
                <c:pt idx="7015">
                  <c:v>707.46523999999999</c:v>
                </c:pt>
                <c:pt idx="7016">
                  <c:v>731.55913999999996</c:v>
                </c:pt>
                <c:pt idx="7017">
                  <c:v>745.57474000000002</c:v>
                </c:pt>
                <c:pt idx="7018">
                  <c:v>743.55913999999996</c:v>
                </c:pt>
                <c:pt idx="7019">
                  <c:v>741.54344000000003</c:v>
                </c:pt>
                <c:pt idx="7020">
                  <c:v>737.51213999999993</c:v>
                </c:pt>
                <c:pt idx="7021">
                  <c:v>733.48083999999994</c:v>
                </c:pt>
                <c:pt idx="7022">
                  <c:v>603.40264000000002</c:v>
                </c:pt>
                <c:pt idx="7023">
                  <c:v>617.41823999999997</c:v>
                </c:pt>
                <c:pt idx="7024">
                  <c:v>631.43394000000001</c:v>
                </c:pt>
                <c:pt idx="7025">
                  <c:v>629.41823999999997</c:v>
                </c:pt>
                <c:pt idx="7026">
                  <c:v>645.44953999999996</c:v>
                </c:pt>
                <c:pt idx="7027">
                  <c:v>643.43394000000001</c:v>
                </c:pt>
                <c:pt idx="7028">
                  <c:v>659.46523999999999</c:v>
                </c:pt>
                <c:pt idx="7029">
                  <c:v>657.44953999999996</c:v>
                </c:pt>
                <c:pt idx="7030">
                  <c:v>673.48083999999994</c:v>
                </c:pt>
                <c:pt idx="7031">
                  <c:v>671.46523999999999</c:v>
                </c:pt>
                <c:pt idx="7032">
                  <c:v>687.49653999999998</c:v>
                </c:pt>
                <c:pt idx="7033">
                  <c:v>685.48083999999994</c:v>
                </c:pt>
                <c:pt idx="7034">
                  <c:v>683.46523999999999</c:v>
                </c:pt>
                <c:pt idx="7035">
                  <c:v>681.44953999999996</c:v>
                </c:pt>
                <c:pt idx="7036">
                  <c:v>681.44953999999996</c:v>
                </c:pt>
                <c:pt idx="7037">
                  <c:v>679.43394000000001</c:v>
                </c:pt>
                <c:pt idx="7038">
                  <c:v>701.51213999999993</c:v>
                </c:pt>
                <c:pt idx="7039">
                  <c:v>699.49653999999998</c:v>
                </c:pt>
                <c:pt idx="7040">
                  <c:v>715.52783999999997</c:v>
                </c:pt>
                <c:pt idx="7041">
                  <c:v>713.51213999999993</c:v>
                </c:pt>
                <c:pt idx="7042">
                  <c:v>711.49653999999998</c:v>
                </c:pt>
                <c:pt idx="7043">
                  <c:v>709.48083999999994</c:v>
                </c:pt>
                <c:pt idx="7044">
                  <c:v>707.46523999999999</c:v>
                </c:pt>
                <c:pt idx="7045">
                  <c:v>705.44953999999996</c:v>
                </c:pt>
                <c:pt idx="7046">
                  <c:v>729.54344000000003</c:v>
                </c:pt>
                <c:pt idx="7047">
                  <c:v>743.55913999999996</c:v>
                </c:pt>
                <c:pt idx="7048">
                  <c:v>741.54344000000003</c:v>
                </c:pt>
                <c:pt idx="7049">
                  <c:v>739.52783999999997</c:v>
                </c:pt>
                <c:pt idx="7050">
                  <c:v>735.49653999999998</c:v>
                </c:pt>
                <c:pt idx="7051">
                  <c:v>731.46523999999999</c:v>
                </c:pt>
                <c:pt idx="7052">
                  <c:v>635.46523999999999</c:v>
                </c:pt>
                <c:pt idx="7053">
                  <c:v>647.46523999999999</c:v>
                </c:pt>
                <c:pt idx="7054">
                  <c:v>663.49653999999998</c:v>
                </c:pt>
                <c:pt idx="7055">
                  <c:v>661.48083999999994</c:v>
                </c:pt>
                <c:pt idx="7056">
                  <c:v>691.52783999999997</c:v>
                </c:pt>
                <c:pt idx="7057">
                  <c:v>689.51213999999993</c:v>
                </c:pt>
                <c:pt idx="7058">
                  <c:v>687.49653999999998</c:v>
                </c:pt>
                <c:pt idx="7059">
                  <c:v>699.49653999999998</c:v>
                </c:pt>
                <c:pt idx="7060">
                  <c:v>699.49653999999998</c:v>
                </c:pt>
                <c:pt idx="7061">
                  <c:v>719.55913999999996</c:v>
                </c:pt>
                <c:pt idx="7062">
                  <c:v>717.54344000000003</c:v>
                </c:pt>
                <c:pt idx="7063">
                  <c:v>747.59043999999994</c:v>
                </c:pt>
                <c:pt idx="7064">
                  <c:v>759.59043999999994</c:v>
                </c:pt>
                <c:pt idx="7065">
                  <c:v>757.57474000000002</c:v>
                </c:pt>
                <c:pt idx="7066">
                  <c:v>619.43394000000001</c:v>
                </c:pt>
                <c:pt idx="7067">
                  <c:v>633.44953999999996</c:v>
                </c:pt>
                <c:pt idx="7068">
                  <c:v>645.44953999999996</c:v>
                </c:pt>
                <c:pt idx="7069">
                  <c:v>661.48083999999994</c:v>
                </c:pt>
                <c:pt idx="7070">
                  <c:v>659.46523999999999</c:v>
                </c:pt>
                <c:pt idx="7071">
                  <c:v>689.51213999999993</c:v>
                </c:pt>
                <c:pt idx="7072">
                  <c:v>687.49653999999998</c:v>
                </c:pt>
                <c:pt idx="7073">
                  <c:v>685.48083999999994</c:v>
                </c:pt>
                <c:pt idx="7074">
                  <c:v>697.48083999999994</c:v>
                </c:pt>
                <c:pt idx="7075">
                  <c:v>695.46523999999999</c:v>
                </c:pt>
                <c:pt idx="7076">
                  <c:v>717.54344000000003</c:v>
                </c:pt>
                <c:pt idx="7077">
                  <c:v>715.52783999999997</c:v>
                </c:pt>
                <c:pt idx="7078">
                  <c:v>727.52783999999997</c:v>
                </c:pt>
                <c:pt idx="7079">
                  <c:v>725.51213999999993</c:v>
                </c:pt>
                <c:pt idx="7080">
                  <c:v>745.57474000000002</c:v>
                </c:pt>
                <c:pt idx="7081">
                  <c:v>757.57474000000002</c:v>
                </c:pt>
                <c:pt idx="7082">
                  <c:v>755.55913999999996</c:v>
                </c:pt>
                <c:pt idx="7083">
                  <c:v>751.52783999999997</c:v>
                </c:pt>
                <c:pt idx="7084">
                  <c:v>617.41823999999997</c:v>
                </c:pt>
                <c:pt idx="7085">
                  <c:v>631.43394000000001</c:v>
                </c:pt>
                <c:pt idx="7086">
                  <c:v>645.44953999999996</c:v>
                </c:pt>
                <c:pt idx="7087">
                  <c:v>643.43394000000001</c:v>
                </c:pt>
                <c:pt idx="7088">
                  <c:v>659.46523999999999</c:v>
                </c:pt>
                <c:pt idx="7089">
                  <c:v>657.44953999999996</c:v>
                </c:pt>
                <c:pt idx="7090">
                  <c:v>671.46523999999999</c:v>
                </c:pt>
                <c:pt idx="7091">
                  <c:v>687.49653999999998</c:v>
                </c:pt>
                <c:pt idx="7092">
                  <c:v>685.48083999999994</c:v>
                </c:pt>
                <c:pt idx="7093">
                  <c:v>683.46523999999999</c:v>
                </c:pt>
                <c:pt idx="7094">
                  <c:v>699.49653999999998</c:v>
                </c:pt>
                <c:pt idx="7095">
                  <c:v>695.46523999999999</c:v>
                </c:pt>
                <c:pt idx="7096">
                  <c:v>695.46523999999999</c:v>
                </c:pt>
                <c:pt idx="7097">
                  <c:v>693.44953999999996</c:v>
                </c:pt>
                <c:pt idx="7098">
                  <c:v>715.52783999999997</c:v>
                </c:pt>
                <c:pt idx="7099">
                  <c:v>713.51213999999993</c:v>
                </c:pt>
                <c:pt idx="7100">
                  <c:v>729.54344000000003</c:v>
                </c:pt>
                <c:pt idx="7101">
                  <c:v>727.52783999999997</c:v>
                </c:pt>
                <c:pt idx="7102">
                  <c:v>725.51213999999993</c:v>
                </c:pt>
                <c:pt idx="7103">
                  <c:v>723.49653999999998</c:v>
                </c:pt>
                <c:pt idx="7104">
                  <c:v>719.46523999999999</c:v>
                </c:pt>
                <c:pt idx="7105">
                  <c:v>743.55913999999996</c:v>
                </c:pt>
                <c:pt idx="7106">
                  <c:v>757.57474000000002</c:v>
                </c:pt>
                <c:pt idx="7107">
                  <c:v>755.55913999999996</c:v>
                </c:pt>
                <c:pt idx="7108">
                  <c:v>753.54344000000003</c:v>
                </c:pt>
                <c:pt idx="7109">
                  <c:v>749.51213999999993</c:v>
                </c:pt>
                <c:pt idx="7110">
                  <c:v>615.40264000000002</c:v>
                </c:pt>
                <c:pt idx="7111">
                  <c:v>629.41823999999997</c:v>
                </c:pt>
                <c:pt idx="7112">
                  <c:v>643.43394000000001</c:v>
                </c:pt>
                <c:pt idx="7113">
                  <c:v>641.41823999999997</c:v>
                </c:pt>
                <c:pt idx="7114">
                  <c:v>657.44953999999996</c:v>
                </c:pt>
                <c:pt idx="7115">
                  <c:v>655.43394000000001</c:v>
                </c:pt>
                <c:pt idx="7116">
                  <c:v>671.46523999999999</c:v>
                </c:pt>
                <c:pt idx="7117">
                  <c:v>669.44953999999996</c:v>
                </c:pt>
                <c:pt idx="7118">
                  <c:v>685.48083999999994</c:v>
                </c:pt>
                <c:pt idx="7119">
                  <c:v>683.46523999999999</c:v>
                </c:pt>
                <c:pt idx="7120">
                  <c:v>681.44953999999996</c:v>
                </c:pt>
                <c:pt idx="7121">
                  <c:v>699.49653999999998</c:v>
                </c:pt>
                <c:pt idx="7122">
                  <c:v>697.48083999999994</c:v>
                </c:pt>
                <c:pt idx="7123">
                  <c:v>695.46523999999999</c:v>
                </c:pt>
                <c:pt idx="7124">
                  <c:v>693.44953999999996</c:v>
                </c:pt>
                <c:pt idx="7125">
                  <c:v>693.44953999999996</c:v>
                </c:pt>
                <c:pt idx="7126">
                  <c:v>691.43394000000001</c:v>
                </c:pt>
                <c:pt idx="7127">
                  <c:v>713.51213999999993</c:v>
                </c:pt>
                <c:pt idx="7128">
                  <c:v>711.49653999999998</c:v>
                </c:pt>
                <c:pt idx="7129">
                  <c:v>727.52783999999997</c:v>
                </c:pt>
                <c:pt idx="7130">
                  <c:v>725.51213999999993</c:v>
                </c:pt>
                <c:pt idx="7131">
                  <c:v>723.49653999999998</c:v>
                </c:pt>
                <c:pt idx="7132">
                  <c:v>721.48083999999994</c:v>
                </c:pt>
                <c:pt idx="7133">
                  <c:v>719.46523999999999</c:v>
                </c:pt>
                <c:pt idx="7134">
                  <c:v>717.44953999999996</c:v>
                </c:pt>
                <c:pt idx="7135">
                  <c:v>741.54344000000003</c:v>
                </c:pt>
                <c:pt idx="7136">
                  <c:v>755.55913999999996</c:v>
                </c:pt>
                <c:pt idx="7137">
                  <c:v>753.54344000000003</c:v>
                </c:pt>
                <c:pt idx="7138">
                  <c:v>751.52783999999997</c:v>
                </c:pt>
                <c:pt idx="7139">
                  <c:v>747.49653999999998</c:v>
                </c:pt>
                <c:pt idx="7140">
                  <c:v>743.46523999999999</c:v>
                </c:pt>
                <c:pt idx="7141">
                  <c:v>615.40264000000002</c:v>
                </c:pt>
                <c:pt idx="7142">
                  <c:v>629.41823999999997</c:v>
                </c:pt>
                <c:pt idx="7143">
                  <c:v>643.43394000000001</c:v>
                </c:pt>
                <c:pt idx="7144">
                  <c:v>641.41823999999997</c:v>
                </c:pt>
                <c:pt idx="7145">
                  <c:v>657.44953999999996</c:v>
                </c:pt>
                <c:pt idx="7146">
                  <c:v>655.43394000000001</c:v>
                </c:pt>
                <c:pt idx="7147">
                  <c:v>669.44953999999996</c:v>
                </c:pt>
                <c:pt idx="7148">
                  <c:v>685.48083999999994</c:v>
                </c:pt>
                <c:pt idx="7149">
                  <c:v>683.46523999999999</c:v>
                </c:pt>
                <c:pt idx="7150">
                  <c:v>681.44953999999996</c:v>
                </c:pt>
                <c:pt idx="7151">
                  <c:v>699.49653999999998</c:v>
                </c:pt>
                <c:pt idx="7152">
                  <c:v>695.46523999999999</c:v>
                </c:pt>
                <c:pt idx="7153">
                  <c:v>693.44953999999996</c:v>
                </c:pt>
                <c:pt idx="7154">
                  <c:v>691.43394000000001</c:v>
                </c:pt>
                <c:pt idx="7155">
                  <c:v>713.51213999999993</c:v>
                </c:pt>
                <c:pt idx="7156">
                  <c:v>711.49653999999998</c:v>
                </c:pt>
                <c:pt idx="7157">
                  <c:v>727.52783999999997</c:v>
                </c:pt>
                <c:pt idx="7158">
                  <c:v>725.51213999999993</c:v>
                </c:pt>
                <c:pt idx="7159">
                  <c:v>723.49653999999998</c:v>
                </c:pt>
                <c:pt idx="7160">
                  <c:v>721.48083999999994</c:v>
                </c:pt>
                <c:pt idx="7161">
                  <c:v>719.46523999999999</c:v>
                </c:pt>
                <c:pt idx="7162">
                  <c:v>717.44953999999996</c:v>
                </c:pt>
                <c:pt idx="7163">
                  <c:v>741.54344000000003</c:v>
                </c:pt>
                <c:pt idx="7164">
                  <c:v>755.55913999999996</c:v>
                </c:pt>
                <c:pt idx="7165">
                  <c:v>753.54344000000003</c:v>
                </c:pt>
                <c:pt idx="7166">
                  <c:v>751.52783999999997</c:v>
                </c:pt>
                <c:pt idx="7167">
                  <c:v>747.49653999999998</c:v>
                </c:pt>
                <c:pt idx="7168">
                  <c:v>743.46523999999999</c:v>
                </c:pt>
                <c:pt idx="7169">
                  <c:v>613.38693999999998</c:v>
                </c:pt>
                <c:pt idx="7170">
                  <c:v>627.40264000000002</c:v>
                </c:pt>
                <c:pt idx="7171">
                  <c:v>641.41823999999997</c:v>
                </c:pt>
                <c:pt idx="7172">
                  <c:v>639.40264000000002</c:v>
                </c:pt>
                <c:pt idx="7173">
                  <c:v>655.43394000000001</c:v>
                </c:pt>
                <c:pt idx="7174">
                  <c:v>653.41823999999997</c:v>
                </c:pt>
                <c:pt idx="7175">
                  <c:v>669.44953999999996</c:v>
                </c:pt>
                <c:pt idx="7176">
                  <c:v>667.43394000000001</c:v>
                </c:pt>
                <c:pt idx="7177">
                  <c:v>683.46523999999999</c:v>
                </c:pt>
                <c:pt idx="7178">
                  <c:v>681.44953999999996</c:v>
                </c:pt>
                <c:pt idx="7179">
                  <c:v>679.43394000000001</c:v>
                </c:pt>
                <c:pt idx="7180">
                  <c:v>697.48083999999994</c:v>
                </c:pt>
                <c:pt idx="7181">
                  <c:v>695.46523999999999</c:v>
                </c:pt>
                <c:pt idx="7182">
                  <c:v>693.44953999999996</c:v>
                </c:pt>
                <c:pt idx="7183">
                  <c:v>691.43394000000001</c:v>
                </c:pt>
                <c:pt idx="7184">
                  <c:v>691.43394000000001</c:v>
                </c:pt>
                <c:pt idx="7185">
                  <c:v>689.41823999999997</c:v>
                </c:pt>
                <c:pt idx="7186">
                  <c:v>711.49653999999998</c:v>
                </c:pt>
                <c:pt idx="7187">
                  <c:v>709.48083999999994</c:v>
                </c:pt>
                <c:pt idx="7188">
                  <c:v>725.51213999999993</c:v>
                </c:pt>
                <c:pt idx="7189">
                  <c:v>723.49653999999998</c:v>
                </c:pt>
                <c:pt idx="7190">
                  <c:v>721.48083999999994</c:v>
                </c:pt>
                <c:pt idx="7191">
                  <c:v>719.46523999999999</c:v>
                </c:pt>
                <c:pt idx="7192">
                  <c:v>717.44953999999996</c:v>
                </c:pt>
                <c:pt idx="7193">
                  <c:v>715.43394000000001</c:v>
                </c:pt>
                <c:pt idx="7194">
                  <c:v>739.52783999999997</c:v>
                </c:pt>
                <c:pt idx="7195">
                  <c:v>753.54344000000003</c:v>
                </c:pt>
                <c:pt idx="7196">
                  <c:v>751.52783999999997</c:v>
                </c:pt>
                <c:pt idx="7197">
                  <c:v>749.51213999999993</c:v>
                </c:pt>
                <c:pt idx="7198">
                  <c:v>745.48083999999994</c:v>
                </c:pt>
                <c:pt idx="7199">
                  <c:v>741.44953999999996</c:v>
                </c:pt>
                <c:pt idx="7200">
                  <c:v>661.48083999999994</c:v>
                </c:pt>
                <c:pt idx="7201">
                  <c:v>675.49653999999998</c:v>
                </c:pt>
                <c:pt idx="7202">
                  <c:v>689.51213999999993</c:v>
                </c:pt>
                <c:pt idx="7203">
                  <c:v>705.54344000000003</c:v>
                </c:pt>
                <c:pt idx="7204">
                  <c:v>703.52783999999997</c:v>
                </c:pt>
                <c:pt idx="7205">
                  <c:v>701.51213999999993</c:v>
                </c:pt>
                <c:pt idx="7206">
                  <c:v>717.54344000000003</c:v>
                </c:pt>
                <c:pt idx="7207">
                  <c:v>715.52783999999997</c:v>
                </c:pt>
                <c:pt idx="7208">
                  <c:v>713.51213999999993</c:v>
                </c:pt>
                <c:pt idx="7209">
                  <c:v>713.51213999999993</c:v>
                </c:pt>
                <c:pt idx="7210">
                  <c:v>711.49653999999998</c:v>
                </c:pt>
                <c:pt idx="7211">
                  <c:v>731.55913999999996</c:v>
                </c:pt>
                <c:pt idx="7212">
                  <c:v>747.59043999999994</c:v>
                </c:pt>
                <c:pt idx="7213">
                  <c:v>745.57474000000002</c:v>
                </c:pt>
                <c:pt idx="7214">
                  <c:v>743.55913999999996</c:v>
                </c:pt>
                <c:pt idx="7215">
                  <c:v>741.54344000000003</c:v>
                </c:pt>
                <c:pt idx="7216">
                  <c:v>739.52783999999997</c:v>
                </c:pt>
                <c:pt idx="7217">
                  <c:v>737.51213999999993</c:v>
                </c:pt>
                <c:pt idx="7218">
                  <c:v>761.60604000000001</c:v>
                </c:pt>
                <c:pt idx="7219">
                  <c:v>775.62173999999993</c:v>
                </c:pt>
                <c:pt idx="7220">
                  <c:v>773.60604000000001</c:v>
                </c:pt>
                <c:pt idx="7221">
                  <c:v>771.59043999999994</c:v>
                </c:pt>
                <c:pt idx="7222">
                  <c:v>767.55913999999996</c:v>
                </c:pt>
                <c:pt idx="7223">
                  <c:v>763.52783999999997</c:v>
                </c:pt>
                <c:pt idx="7224">
                  <c:v>633.44953999999996</c:v>
                </c:pt>
                <c:pt idx="7225">
                  <c:v>647.46523999999999</c:v>
                </c:pt>
                <c:pt idx="7226">
                  <c:v>661.48083999999994</c:v>
                </c:pt>
                <c:pt idx="7227">
                  <c:v>659.46523999999999</c:v>
                </c:pt>
                <c:pt idx="7228">
                  <c:v>675.49653999999998</c:v>
                </c:pt>
                <c:pt idx="7229">
                  <c:v>673.48083999999994</c:v>
                </c:pt>
                <c:pt idx="7230">
                  <c:v>689.51213999999993</c:v>
                </c:pt>
                <c:pt idx="7231">
                  <c:v>687.49653999999998</c:v>
                </c:pt>
                <c:pt idx="7232">
                  <c:v>703.52783999999997</c:v>
                </c:pt>
                <c:pt idx="7233">
                  <c:v>701.51213999999993</c:v>
                </c:pt>
                <c:pt idx="7234">
                  <c:v>699.49653999999998</c:v>
                </c:pt>
                <c:pt idx="7235">
                  <c:v>717.54344000000003</c:v>
                </c:pt>
                <c:pt idx="7236">
                  <c:v>715.52783999999997</c:v>
                </c:pt>
                <c:pt idx="7237">
                  <c:v>713.51213999999993</c:v>
                </c:pt>
                <c:pt idx="7238">
                  <c:v>711.49653999999998</c:v>
                </c:pt>
                <c:pt idx="7239">
                  <c:v>711.49653999999998</c:v>
                </c:pt>
                <c:pt idx="7240">
                  <c:v>709.48083999999994</c:v>
                </c:pt>
                <c:pt idx="7241">
                  <c:v>731.55913999999996</c:v>
                </c:pt>
                <c:pt idx="7242">
                  <c:v>729.54344000000003</c:v>
                </c:pt>
                <c:pt idx="7243">
                  <c:v>745.57474000000002</c:v>
                </c:pt>
                <c:pt idx="7244">
                  <c:v>743.55913999999996</c:v>
                </c:pt>
                <c:pt idx="7245">
                  <c:v>741.54344000000003</c:v>
                </c:pt>
                <c:pt idx="7246">
                  <c:v>739.52783999999997</c:v>
                </c:pt>
                <c:pt idx="7247">
                  <c:v>737.51213999999993</c:v>
                </c:pt>
                <c:pt idx="7248">
                  <c:v>735.49653999999998</c:v>
                </c:pt>
                <c:pt idx="7249">
                  <c:v>759.59043999999994</c:v>
                </c:pt>
                <c:pt idx="7250">
                  <c:v>773.60604000000001</c:v>
                </c:pt>
                <c:pt idx="7251">
                  <c:v>771.59043999999994</c:v>
                </c:pt>
                <c:pt idx="7252">
                  <c:v>769.57474000000002</c:v>
                </c:pt>
                <c:pt idx="7253">
                  <c:v>765.54344000000003</c:v>
                </c:pt>
                <c:pt idx="7254">
                  <c:v>761.51213999999993</c:v>
                </c:pt>
                <c:pt idx="7255">
                  <c:v>675.49653999999998</c:v>
                </c:pt>
                <c:pt idx="7256">
                  <c:v>691.52783999999997</c:v>
                </c:pt>
                <c:pt idx="7257">
                  <c:v>689.51213999999993</c:v>
                </c:pt>
                <c:pt idx="7258">
                  <c:v>703.52783999999997</c:v>
                </c:pt>
                <c:pt idx="7259">
                  <c:v>719.55913999999996</c:v>
                </c:pt>
                <c:pt idx="7260">
                  <c:v>717.54344000000003</c:v>
                </c:pt>
                <c:pt idx="7261">
                  <c:v>715.52783999999997</c:v>
                </c:pt>
                <c:pt idx="7262">
                  <c:v>727.52783999999997</c:v>
                </c:pt>
                <c:pt idx="7263">
                  <c:v>727.52783999999997</c:v>
                </c:pt>
                <c:pt idx="7264">
                  <c:v>747.59043999999994</c:v>
                </c:pt>
                <c:pt idx="7265">
                  <c:v>745.57474000000002</c:v>
                </c:pt>
                <c:pt idx="7266">
                  <c:v>755.55913999999996</c:v>
                </c:pt>
                <c:pt idx="7267">
                  <c:v>751.52783999999997</c:v>
                </c:pt>
                <c:pt idx="7268">
                  <c:v>775.62173999999993</c:v>
                </c:pt>
                <c:pt idx="7269">
                  <c:v>787.62173999999993</c:v>
                </c:pt>
                <c:pt idx="7270">
                  <c:v>785.60604000000001</c:v>
                </c:pt>
                <c:pt idx="7271">
                  <c:v>781.57474000000002</c:v>
                </c:pt>
                <c:pt idx="7272">
                  <c:v>647.46523999999999</c:v>
                </c:pt>
                <c:pt idx="7273">
                  <c:v>661.48083999999994</c:v>
                </c:pt>
                <c:pt idx="7274">
                  <c:v>675.49653999999998</c:v>
                </c:pt>
                <c:pt idx="7275">
                  <c:v>673.48083999999994</c:v>
                </c:pt>
                <c:pt idx="7276">
                  <c:v>689.51213999999993</c:v>
                </c:pt>
                <c:pt idx="7277">
                  <c:v>687.49653999999998</c:v>
                </c:pt>
                <c:pt idx="7278">
                  <c:v>703.52783999999997</c:v>
                </c:pt>
                <c:pt idx="7279">
                  <c:v>701.51213999999993</c:v>
                </c:pt>
                <c:pt idx="7280">
                  <c:v>717.54344000000003</c:v>
                </c:pt>
                <c:pt idx="7281">
                  <c:v>715.52783999999997</c:v>
                </c:pt>
                <c:pt idx="7282">
                  <c:v>713.51213999999993</c:v>
                </c:pt>
                <c:pt idx="7283">
                  <c:v>731.55913999999996</c:v>
                </c:pt>
                <c:pt idx="7284">
                  <c:v>729.54344000000003</c:v>
                </c:pt>
                <c:pt idx="7285">
                  <c:v>727.52783999999997</c:v>
                </c:pt>
                <c:pt idx="7286">
                  <c:v>725.51213999999993</c:v>
                </c:pt>
                <c:pt idx="7287">
                  <c:v>725.51213999999993</c:v>
                </c:pt>
                <c:pt idx="7288">
                  <c:v>723.49653999999998</c:v>
                </c:pt>
                <c:pt idx="7289">
                  <c:v>745.57474000000002</c:v>
                </c:pt>
                <c:pt idx="7290">
                  <c:v>743.55913999999996</c:v>
                </c:pt>
                <c:pt idx="7291">
                  <c:v>759.59043999999994</c:v>
                </c:pt>
                <c:pt idx="7292">
                  <c:v>755.55913999999996</c:v>
                </c:pt>
                <c:pt idx="7293">
                  <c:v>753.54344000000003</c:v>
                </c:pt>
                <c:pt idx="7294">
                  <c:v>751.52783999999997</c:v>
                </c:pt>
                <c:pt idx="7295">
                  <c:v>749.51213999999993</c:v>
                </c:pt>
                <c:pt idx="7296">
                  <c:v>773.60604000000001</c:v>
                </c:pt>
                <c:pt idx="7297">
                  <c:v>787.62173999999993</c:v>
                </c:pt>
                <c:pt idx="7298">
                  <c:v>785.60604000000001</c:v>
                </c:pt>
                <c:pt idx="7299">
                  <c:v>783.59043999999994</c:v>
                </c:pt>
                <c:pt idx="7300">
                  <c:v>779.55913999999996</c:v>
                </c:pt>
                <c:pt idx="7301">
                  <c:v>775.52783999999997</c:v>
                </c:pt>
                <c:pt idx="7302">
                  <c:v>645.44953999999996</c:v>
                </c:pt>
                <c:pt idx="7303">
                  <c:v>659.46523999999999</c:v>
                </c:pt>
                <c:pt idx="7304">
                  <c:v>673.48083999999994</c:v>
                </c:pt>
                <c:pt idx="7305">
                  <c:v>671.46523999999999</c:v>
                </c:pt>
                <c:pt idx="7306">
                  <c:v>687.49653999999998</c:v>
                </c:pt>
                <c:pt idx="7307">
                  <c:v>685.48083999999994</c:v>
                </c:pt>
                <c:pt idx="7308">
                  <c:v>701.51213999999993</c:v>
                </c:pt>
                <c:pt idx="7309">
                  <c:v>699.49653999999998</c:v>
                </c:pt>
                <c:pt idx="7310">
                  <c:v>715.52783999999997</c:v>
                </c:pt>
                <c:pt idx="7311">
                  <c:v>713.51213999999993</c:v>
                </c:pt>
                <c:pt idx="7312">
                  <c:v>711.49653999999998</c:v>
                </c:pt>
                <c:pt idx="7313">
                  <c:v>729.54344000000003</c:v>
                </c:pt>
                <c:pt idx="7314">
                  <c:v>727.52783999999997</c:v>
                </c:pt>
                <c:pt idx="7315">
                  <c:v>725.51213999999993</c:v>
                </c:pt>
                <c:pt idx="7316">
                  <c:v>723.49653999999998</c:v>
                </c:pt>
                <c:pt idx="7317">
                  <c:v>723.49653999999998</c:v>
                </c:pt>
                <c:pt idx="7318">
                  <c:v>721.48083999999994</c:v>
                </c:pt>
                <c:pt idx="7319">
                  <c:v>743.55913999999996</c:v>
                </c:pt>
                <c:pt idx="7320">
                  <c:v>741.54344000000003</c:v>
                </c:pt>
                <c:pt idx="7321">
                  <c:v>757.57474000000002</c:v>
                </c:pt>
                <c:pt idx="7322">
                  <c:v>755.55913999999996</c:v>
                </c:pt>
                <c:pt idx="7323">
                  <c:v>753.54344000000003</c:v>
                </c:pt>
                <c:pt idx="7324">
                  <c:v>751.52783999999997</c:v>
                </c:pt>
                <c:pt idx="7325">
                  <c:v>749.51213999999993</c:v>
                </c:pt>
                <c:pt idx="7326">
                  <c:v>747.49653999999998</c:v>
                </c:pt>
                <c:pt idx="7327">
                  <c:v>771.59043999999994</c:v>
                </c:pt>
                <c:pt idx="7328">
                  <c:v>785.60604000000001</c:v>
                </c:pt>
                <c:pt idx="7329">
                  <c:v>783.59043999999994</c:v>
                </c:pt>
                <c:pt idx="7330">
                  <c:v>781.57474000000002</c:v>
                </c:pt>
                <c:pt idx="7331">
                  <c:v>777.54344000000003</c:v>
                </c:pt>
                <c:pt idx="7332">
                  <c:v>773.51213999999993</c:v>
                </c:pt>
                <c:pt idx="7333">
                  <c:v>643.43394000000001</c:v>
                </c:pt>
                <c:pt idx="7334">
                  <c:v>657.44953999999996</c:v>
                </c:pt>
                <c:pt idx="7335">
                  <c:v>671.46523999999999</c:v>
                </c:pt>
                <c:pt idx="7336">
                  <c:v>669.44953999999996</c:v>
                </c:pt>
                <c:pt idx="7337">
                  <c:v>685.48083999999994</c:v>
                </c:pt>
                <c:pt idx="7338">
                  <c:v>683.46523999999999</c:v>
                </c:pt>
                <c:pt idx="7339">
                  <c:v>699.49653999999998</c:v>
                </c:pt>
                <c:pt idx="7340">
                  <c:v>697.48083999999994</c:v>
                </c:pt>
                <c:pt idx="7341">
                  <c:v>713.51213999999993</c:v>
                </c:pt>
                <c:pt idx="7342">
                  <c:v>711.49653999999998</c:v>
                </c:pt>
                <c:pt idx="7343">
                  <c:v>709.48083999999994</c:v>
                </c:pt>
                <c:pt idx="7344">
                  <c:v>727.52783999999997</c:v>
                </c:pt>
                <c:pt idx="7345">
                  <c:v>725.51213999999993</c:v>
                </c:pt>
                <c:pt idx="7346">
                  <c:v>723.49653999999998</c:v>
                </c:pt>
                <c:pt idx="7347">
                  <c:v>721.48083999999994</c:v>
                </c:pt>
                <c:pt idx="7348">
                  <c:v>721.48083999999994</c:v>
                </c:pt>
                <c:pt idx="7349">
                  <c:v>719.46523999999999</c:v>
                </c:pt>
                <c:pt idx="7350">
                  <c:v>741.54344000000003</c:v>
                </c:pt>
                <c:pt idx="7351">
                  <c:v>739.52783999999997</c:v>
                </c:pt>
                <c:pt idx="7352">
                  <c:v>755.55913999999996</c:v>
                </c:pt>
                <c:pt idx="7353">
                  <c:v>753.54344000000003</c:v>
                </c:pt>
                <c:pt idx="7354">
                  <c:v>751.52783999999997</c:v>
                </c:pt>
                <c:pt idx="7355">
                  <c:v>749.51213999999993</c:v>
                </c:pt>
                <c:pt idx="7356">
                  <c:v>747.49653999999998</c:v>
                </c:pt>
                <c:pt idx="7357">
                  <c:v>745.48083999999994</c:v>
                </c:pt>
                <c:pt idx="7358">
                  <c:v>769.57474000000002</c:v>
                </c:pt>
                <c:pt idx="7359">
                  <c:v>783.59043999999994</c:v>
                </c:pt>
                <c:pt idx="7360">
                  <c:v>781.57474000000002</c:v>
                </c:pt>
                <c:pt idx="7361">
                  <c:v>779.55913999999996</c:v>
                </c:pt>
                <c:pt idx="7362">
                  <c:v>775.52783999999997</c:v>
                </c:pt>
                <c:pt idx="7363">
                  <c:v>771.49653999999998</c:v>
                </c:pt>
                <c:pt idx="7364">
                  <c:v>641.41823999999997</c:v>
                </c:pt>
                <c:pt idx="7365">
                  <c:v>655.43394000000001</c:v>
                </c:pt>
                <c:pt idx="7366">
                  <c:v>669.44953999999996</c:v>
                </c:pt>
                <c:pt idx="7367">
                  <c:v>667.43394000000001</c:v>
                </c:pt>
                <c:pt idx="7368">
                  <c:v>683.46523999999999</c:v>
                </c:pt>
                <c:pt idx="7369">
                  <c:v>681.44953999999996</c:v>
                </c:pt>
                <c:pt idx="7370">
                  <c:v>695.46523999999999</c:v>
                </c:pt>
                <c:pt idx="7371">
                  <c:v>711.49653999999998</c:v>
                </c:pt>
                <c:pt idx="7372">
                  <c:v>709.48083999999994</c:v>
                </c:pt>
                <c:pt idx="7373">
                  <c:v>707.46523999999999</c:v>
                </c:pt>
                <c:pt idx="7374">
                  <c:v>725.51213999999993</c:v>
                </c:pt>
                <c:pt idx="7375">
                  <c:v>723.49653999999998</c:v>
                </c:pt>
                <c:pt idx="7376">
                  <c:v>721.48083999999994</c:v>
                </c:pt>
                <c:pt idx="7377">
                  <c:v>719.46523999999999</c:v>
                </c:pt>
                <c:pt idx="7378">
                  <c:v>719.46523999999999</c:v>
                </c:pt>
                <c:pt idx="7379">
                  <c:v>717.44953999999996</c:v>
                </c:pt>
                <c:pt idx="7380">
                  <c:v>739.52783999999997</c:v>
                </c:pt>
                <c:pt idx="7381">
                  <c:v>737.51213999999993</c:v>
                </c:pt>
                <c:pt idx="7382">
                  <c:v>753.54344000000003</c:v>
                </c:pt>
                <c:pt idx="7383">
                  <c:v>751.52783999999997</c:v>
                </c:pt>
                <c:pt idx="7384">
                  <c:v>749.51213999999993</c:v>
                </c:pt>
                <c:pt idx="7385">
                  <c:v>747.49653999999998</c:v>
                </c:pt>
                <c:pt idx="7386">
                  <c:v>743.46523999999999</c:v>
                </c:pt>
                <c:pt idx="7387">
                  <c:v>767.55913999999996</c:v>
                </c:pt>
                <c:pt idx="7388">
                  <c:v>781.57474000000002</c:v>
                </c:pt>
                <c:pt idx="7389">
                  <c:v>779.55913999999996</c:v>
                </c:pt>
                <c:pt idx="7390">
                  <c:v>777.54344000000003</c:v>
                </c:pt>
                <c:pt idx="7391">
                  <c:v>773.51213999999993</c:v>
                </c:pt>
                <c:pt idx="7392">
                  <c:v>769.48083999999994</c:v>
                </c:pt>
                <c:pt idx="7393">
                  <c:v>639.40264000000002</c:v>
                </c:pt>
                <c:pt idx="7394">
                  <c:v>653.41823999999997</c:v>
                </c:pt>
                <c:pt idx="7395">
                  <c:v>667.43394000000001</c:v>
                </c:pt>
                <c:pt idx="7396">
                  <c:v>665.41823999999997</c:v>
                </c:pt>
                <c:pt idx="7397">
                  <c:v>681.44953999999996</c:v>
                </c:pt>
                <c:pt idx="7398">
                  <c:v>679.43394000000001</c:v>
                </c:pt>
                <c:pt idx="7399">
                  <c:v>695.46523999999999</c:v>
                </c:pt>
                <c:pt idx="7400">
                  <c:v>693.44953999999996</c:v>
                </c:pt>
                <c:pt idx="7401">
                  <c:v>709.48083999999994</c:v>
                </c:pt>
                <c:pt idx="7402">
                  <c:v>707.46523999999999</c:v>
                </c:pt>
                <c:pt idx="7403">
                  <c:v>705.44953999999996</c:v>
                </c:pt>
                <c:pt idx="7404">
                  <c:v>723.49653999999998</c:v>
                </c:pt>
                <c:pt idx="7405">
                  <c:v>719.46523999999999</c:v>
                </c:pt>
                <c:pt idx="7406">
                  <c:v>717.44953999999996</c:v>
                </c:pt>
                <c:pt idx="7407">
                  <c:v>717.44953999999996</c:v>
                </c:pt>
                <c:pt idx="7408">
                  <c:v>715.43394000000001</c:v>
                </c:pt>
                <c:pt idx="7409">
                  <c:v>737.51213999999993</c:v>
                </c:pt>
                <c:pt idx="7410">
                  <c:v>735.49653999999998</c:v>
                </c:pt>
                <c:pt idx="7411">
                  <c:v>751.52783999999997</c:v>
                </c:pt>
                <c:pt idx="7412">
                  <c:v>749.51213999999993</c:v>
                </c:pt>
                <c:pt idx="7413">
                  <c:v>747.49653999999998</c:v>
                </c:pt>
                <c:pt idx="7414">
                  <c:v>745.48083999999994</c:v>
                </c:pt>
                <c:pt idx="7415">
                  <c:v>743.46523999999999</c:v>
                </c:pt>
                <c:pt idx="7416">
                  <c:v>741.44953999999996</c:v>
                </c:pt>
                <c:pt idx="7417">
                  <c:v>765.54344000000003</c:v>
                </c:pt>
                <c:pt idx="7418">
                  <c:v>779.55913999999996</c:v>
                </c:pt>
                <c:pt idx="7419">
                  <c:v>777.54344000000003</c:v>
                </c:pt>
                <c:pt idx="7420">
                  <c:v>775.52783999999997</c:v>
                </c:pt>
                <c:pt idx="7421">
                  <c:v>771.49653999999998</c:v>
                </c:pt>
                <c:pt idx="7422">
                  <c:v>689.51213999999993</c:v>
                </c:pt>
                <c:pt idx="7423">
                  <c:v>705.54344000000003</c:v>
                </c:pt>
                <c:pt idx="7424">
                  <c:v>703.52783999999997</c:v>
                </c:pt>
                <c:pt idx="7425">
                  <c:v>719.55913999999996</c:v>
                </c:pt>
                <c:pt idx="7426">
                  <c:v>717.54344000000003</c:v>
                </c:pt>
                <c:pt idx="7427">
                  <c:v>733.57474000000002</c:v>
                </c:pt>
                <c:pt idx="7428">
                  <c:v>731.55913999999996</c:v>
                </c:pt>
                <c:pt idx="7429">
                  <c:v>729.54344000000003</c:v>
                </c:pt>
                <c:pt idx="7430">
                  <c:v>745.57474000000002</c:v>
                </c:pt>
                <c:pt idx="7431">
                  <c:v>743.55913999999996</c:v>
                </c:pt>
                <c:pt idx="7432">
                  <c:v>741.54344000000003</c:v>
                </c:pt>
                <c:pt idx="7433">
                  <c:v>741.54344000000003</c:v>
                </c:pt>
                <c:pt idx="7434">
                  <c:v>739.52783999999997</c:v>
                </c:pt>
                <c:pt idx="7435">
                  <c:v>761.60604000000001</c:v>
                </c:pt>
                <c:pt idx="7436">
                  <c:v>759.59043999999994</c:v>
                </c:pt>
                <c:pt idx="7437">
                  <c:v>775.62173999999993</c:v>
                </c:pt>
                <c:pt idx="7438">
                  <c:v>773.60604000000001</c:v>
                </c:pt>
                <c:pt idx="7439">
                  <c:v>771.59043999999994</c:v>
                </c:pt>
                <c:pt idx="7440">
                  <c:v>769.57474000000002</c:v>
                </c:pt>
                <c:pt idx="7441">
                  <c:v>767.55913999999996</c:v>
                </c:pt>
                <c:pt idx="7442">
                  <c:v>765.54344000000003</c:v>
                </c:pt>
                <c:pt idx="7443">
                  <c:v>803.65304000000003</c:v>
                </c:pt>
                <c:pt idx="7444">
                  <c:v>801.63733999999999</c:v>
                </c:pt>
                <c:pt idx="7445">
                  <c:v>799.62173999999993</c:v>
                </c:pt>
                <c:pt idx="7446">
                  <c:v>795.59043999999994</c:v>
                </c:pt>
                <c:pt idx="7447">
                  <c:v>703.52783999999997</c:v>
                </c:pt>
                <c:pt idx="7448">
                  <c:v>719.55913999999996</c:v>
                </c:pt>
                <c:pt idx="7449">
                  <c:v>717.54344000000003</c:v>
                </c:pt>
                <c:pt idx="7450">
                  <c:v>733.57474000000002</c:v>
                </c:pt>
                <c:pt idx="7451">
                  <c:v>731.55913999999996</c:v>
                </c:pt>
                <c:pt idx="7452">
                  <c:v>747.59043999999994</c:v>
                </c:pt>
                <c:pt idx="7453">
                  <c:v>745.57474000000002</c:v>
                </c:pt>
                <c:pt idx="7454">
                  <c:v>743.55913999999996</c:v>
                </c:pt>
                <c:pt idx="7455">
                  <c:v>757.57474000000002</c:v>
                </c:pt>
                <c:pt idx="7456">
                  <c:v>755.55913999999996</c:v>
                </c:pt>
                <c:pt idx="7457">
                  <c:v>755.55913999999996</c:v>
                </c:pt>
                <c:pt idx="7458">
                  <c:v>753.54344000000003</c:v>
                </c:pt>
                <c:pt idx="7459">
                  <c:v>775.62173999999993</c:v>
                </c:pt>
                <c:pt idx="7460">
                  <c:v>773.60604000000001</c:v>
                </c:pt>
                <c:pt idx="7461">
                  <c:v>789.63733999999999</c:v>
                </c:pt>
                <c:pt idx="7462">
                  <c:v>785.60604000000001</c:v>
                </c:pt>
                <c:pt idx="7463">
                  <c:v>783.59043999999994</c:v>
                </c:pt>
                <c:pt idx="7464">
                  <c:v>781.57474000000002</c:v>
                </c:pt>
                <c:pt idx="7465">
                  <c:v>779.55913999999996</c:v>
                </c:pt>
                <c:pt idx="7466">
                  <c:v>803.65304000000003</c:v>
                </c:pt>
                <c:pt idx="7467">
                  <c:v>815.65304000000003</c:v>
                </c:pt>
                <c:pt idx="7468">
                  <c:v>813.63733999999999</c:v>
                </c:pt>
                <c:pt idx="7469">
                  <c:v>809.60604000000001</c:v>
                </c:pt>
                <c:pt idx="7470">
                  <c:v>675.49653999999998</c:v>
                </c:pt>
                <c:pt idx="7471">
                  <c:v>689.51213999999993</c:v>
                </c:pt>
                <c:pt idx="7472">
                  <c:v>703.52783999999997</c:v>
                </c:pt>
                <c:pt idx="7473">
                  <c:v>701.51213999999993</c:v>
                </c:pt>
                <c:pt idx="7474">
                  <c:v>717.54344000000003</c:v>
                </c:pt>
                <c:pt idx="7475">
                  <c:v>715.52783999999997</c:v>
                </c:pt>
                <c:pt idx="7476">
                  <c:v>731.55913999999996</c:v>
                </c:pt>
                <c:pt idx="7477">
                  <c:v>729.54344000000003</c:v>
                </c:pt>
                <c:pt idx="7478">
                  <c:v>745.57474000000002</c:v>
                </c:pt>
                <c:pt idx="7479">
                  <c:v>743.55913999999996</c:v>
                </c:pt>
                <c:pt idx="7480">
                  <c:v>741.54344000000003</c:v>
                </c:pt>
                <c:pt idx="7481">
                  <c:v>759.59043999999994</c:v>
                </c:pt>
                <c:pt idx="7482">
                  <c:v>757.57474000000002</c:v>
                </c:pt>
                <c:pt idx="7483">
                  <c:v>755.55913999999996</c:v>
                </c:pt>
                <c:pt idx="7484">
                  <c:v>753.54344000000003</c:v>
                </c:pt>
                <c:pt idx="7485">
                  <c:v>753.54344000000003</c:v>
                </c:pt>
                <c:pt idx="7486">
                  <c:v>751.52783999999997</c:v>
                </c:pt>
                <c:pt idx="7487">
                  <c:v>773.60604000000001</c:v>
                </c:pt>
                <c:pt idx="7488">
                  <c:v>771.59043999999994</c:v>
                </c:pt>
                <c:pt idx="7489">
                  <c:v>787.62173999999993</c:v>
                </c:pt>
                <c:pt idx="7490">
                  <c:v>785.60604000000001</c:v>
                </c:pt>
                <c:pt idx="7491">
                  <c:v>783.59043999999994</c:v>
                </c:pt>
                <c:pt idx="7492">
                  <c:v>781.57474000000002</c:v>
                </c:pt>
                <c:pt idx="7493">
                  <c:v>779.55913999999996</c:v>
                </c:pt>
                <c:pt idx="7494">
                  <c:v>777.54344000000003</c:v>
                </c:pt>
                <c:pt idx="7495">
                  <c:v>801.63733999999999</c:v>
                </c:pt>
                <c:pt idx="7496">
                  <c:v>815.65304000000003</c:v>
                </c:pt>
                <c:pt idx="7497">
                  <c:v>813.63733999999999</c:v>
                </c:pt>
                <c:pt idx="7498">
                  <c:v>811.62173999999993</c:v>
                </c:pt>
                <c:pt idx="7499">
                  <c:v>807.59043999999994</c:v>
                </c:pt>
                <c:pt idx="7500">
                  <c:v>803.55913999999996</c:v>
                </c:pt>
                <c:pt idx="7501">
                  <c:v>673.48083999999994</c:v>
                </c:pt>
                <c:pt idx="7502">
                  <c:v>687.49653999999998</c:v>
                </c:pt>
                <c:pt idx="7503">
                  <c:v>701.51213999999993</c:v>
                </c:pt>
                <c:pt idx="7504">
                  <c:v>699.49653999999998</c:v>
                </c:pt>
                <c:pt idx="7505">
                  <c:v>715.52783999999997</c:v>
                </c:pt>
                <c:pt idx="7506">
                  <c:v>713.51213999999993</c:v>
                </c:pt>
                <c:pt idx="7507">
                  <c:v>729.54344000000003</c:v>
                </c:pt>
                <c:pt idx="7508">
                  <c:v>727.52783999999997</c:v>
                </c:pt>
                <c:pt idx="7509">
                  <c:v>743.55913999999996</c:v>
                </c:pt>
                <c:pt idx="7510">
                  <c:v>741.54344000000003</c:v>
                </c:pt>
                <c:pt idx="7511">
                  <c:v>739.52783999999997</c:v>
                </c:pt>
                <c:pt idx="7512">
                  <c:v>757.57474000000002</c:v>
                </c:pt>
                <c:pt idx="7513">
                  <c:v>755.55913999999996</c:v>
                </c:pt>
                <c:pt idx="7514">
                  <c:v>753.54344000000003</c:v>
                </c:pt>
                <c:pt idx="7515">
                  <c:v>751.52783999999997</c:v>
                </c:pt>
                <c:pt idx="7516">
                  <c:v>751.52783999999997</c:v>
                </c:pt>
                <c:pt idx="7517">
                  <c:v>749.51213999999993</c:v>
                </c:pt>
                <c:pt idx="7518">
                  <c:v>771.59043999999994</c:v>
                </c:pt>
                <c:pt idx="7519">
                  <c:v>769.57474000000002</c:v>
                </c:pt>
                <c:pt idx="7520">
                  <c:v>785.60604000000001</c:v>
                </c:pt>
                <c:pt idx="7521">
                  <c:v>783.59043999999994</c:v>
                </c:pt>
                <c:pt idx="7522">
                  <c:v>781.57474000000002</c:v>
                </c:pt>
                <c:pt idx="7523">
                  <c:v>779.55913999999996</c:v>
                </c:pt>
                <c:pt idx="7524">
                  <c:v>777.54344000000003</c:v>
                </c:pt>
                <c:pt idx="7525">
                  <c:v>775.52783999999997</c:v>
                </c:pt>
                <c:pt idx="7526">
                  <c:v>799.62173999999993</c:v>
                </c:pt>
                <c:pt idx="7527">
                  <c:v>813.63733999999999</c:v>
                </c:pt>
                <c:pt idx="7528">
                  <c:v>811.62173999999993</c:v>
                </c:pt>
                <c:pt idx="7529">
                  <c:v>809.60604000000001</c:v>
                </c:pt>
                <c:pt idx="7530">
                  <c:v>805.57474000000002</c:v>
                </c:pt>
                <c:pt idx="7531">
                  <c:v>801.54344000000003</c:v>
                </c:pt>
                <c:pt idx="7532">
                  <c:v>669.44953999999996</c:v>
                </c:pt>
                <c:pt idx="7533">
                  <c:v>683.46523999999999</c:v>
                </c:pt>
                <c:pt idx="7534">
                  <c:v>697.48083999999994</c:v>
                </c:pt>
                <c:pt idx="7535">
                  <c:v>695.46523999999999</c:v>
                </c:pt>
                <c:pt idx="7536">
                  <c:v>711.49653999999998</c:v>
                </c:pt>
                <c:pt idx="7537">
                  <c:v>709.48083999999994</c:v>
                </c:pt>
                <c:pt idx="7538">
                  <c:v>725.51213999999993</c:v>
                </c:pt>
                <c:pt idx="7539">
                  <c:v>723.49653999999998</c:v>
                </c:pt>
                <c:pt idx="7540">
                  <c:v>739.52783999999997</c:v>
                </c:pt>
                <c:pt idx="7541">
                  <c:v>737.51213999999993</c:v>
                </c:pt>
                <c:pt idx="7542">
                  <c:v>735.49653999999998</c:v>
                </c:pt>
                <c:pt idx="7543">
                  <c:v>753.54344000000003</c:v>
                </c:pt>
                <c:pt idx="7544">
                  <c:v>751.52783999999997</c:v>
                </c:pt>
                <c:pt idx="7545">
                  <c:v>749.51213999999993</c:v>
                </c:pt>
                <c:pt idx="7546">
                  <c:v>747.49653999999998</c:v>
                </c:pt>
                <c:pt idx="7547">
                  <c:v>747.49653999999998</c:v>
                </c:pt>
                <c:pt idx="7548">
                  <c:v>745.48083999999994</c:v>
                </c:pt>
                <c:pt idx="7549">
                  <c:v>767.55913999999996</c:v>
                </c:pt>
                <c:pt idx="7550">
                  <c:v>765.54344000000003</c:v>
                </c:pt>
                <c:pt idx="7551">
                  <c:v>781.57474000000002</c:v>
                </c:pt>
                <c:pt idx="7552">
                  <c:v>779.55913999999996</c:v>
                </c:pt>
                <c:pt idx="7553">
                  <c:v>777.54344000000003</c:v>
                </c:pt>
                <c:pt idx="7554">
                  <c:v>775.52783999999997</c:v>
                </c:pt>
                <c:pt idx="7555">
                  <c:v>773.51213999999993</c:v>
                </c:pt>
                <c:pt idx="7556">
                  <c:v>771.49653999999998</c:v>
                </c:pt>
                <c:pt idx="7557">
                  <c:v>795.59043999999994</c:v>
                </c:pt>
                <c:pt idx="7558">
                  <c:v>809.60604000000001</c:v>
                </c:pt>
                <c:pt idx="7559">
                  <c:v>807.59043999999994</c:v>
                </c:pt>
                <c:pt idx="7560">
                  <c:v>805.57474000000002</c:v>
                </c:pt>
                <c:pt idx="7561">
                  <c:v>801.54344000000003</c:v>
                </c:pt>
                <c:pt idx="7562">
                  <c:v>665.41823999999997</c:v>
                </c:pt>
                <c:pt idx="7563">
                  <c:v>679.43394000000001</c:v>
                </c:pt>
                <c:pt idx="7564">
                  <c:v>693.44953999999996</c:v>
                </c:pt>
                <c:pt idx="7565">
                  <c:v>691.43394000000001</c:v>
                </c:pt>
                <c:pt idx="7566">
                  <c:v>707.46523999999999</c:v>
                </c:pt>
                <c:pt idx="7567">
                  <c:v>705.44953999999996</c:v>
                </c:pt>
                <c:pt idx="7568">
                  <c:v>719.46523999999999</c:v>
                </c:pt>
                <c:pt idx="7569">
                  <c:v>735.49653999999998</c:v>
                </c:pt>
                <c:pt idx="7570">
                  <c:v>733.48083999999994</c:v>
                </c:pt>
                <c:pt idx="7571">
                  <c:v>731.46523999999999</c:v>
                </c:pt>
                <c:pt idx="7572">
                  <c:v>749.51213999999993</c:v>
                </c:pt>
                <c:pt idx="7573">
                  <c:v>747.49653999999998</c:v>
                </c:pt>
                <c:pt idx="7574">
                  <c:v>745.48083999999994</c:v>
                </c:pt>
                <c:pt idx="7575">
                  <c:v>743.46523999999999</c:v>
                </c:pt>
                <c:pt idx="7576">
                  <c:v>743.46523999999999</c:v>
                </c:pt>
                <c:pt idx="7577">
                  <c:v>741.44953999999996</c:v>
                </c:pt>
                <c:pt idx="7578">
                  <c:v>763.52783999999997</c:v>
                </c:pt>
                <c:pt idx="7579">
                  <c:v>761.51213999999993</c:v>
                </c:pt>
                <c:pt idx="7580">
                  <c:v>777.54344000000003</c:v>
                </c:pt>
                <c:pt idx="7581">
                  <c:v>775.52783999999997</c:v>
                </c:pt>
                <c:pt idx="7582">
                  <c:v>773.51213999999993</c:v>
                </c:pt>
                <c:pt idx="7583">
                  <c:v>771.49653999999998</c:v>
                </c:pt>
                <c:pt idx="7584">
                  <c:v>769.48083999999994</c:v>
                </c:pt>
                <c:pt idx="7585">
                  <c:v>767.46523999999999</c:v>
                </c:pt>
                <c:pt idx="7586">
                  <c:v>791.55913999999996</c:v>
                </c:pt>
                <c:pt idx="7587">
                  <c:v>805.57474000000002</c:v>
                </c:pt>
                <c:pt idx="7588">
                  <c:v>803.55913999999996</c:v>
                </c:pt>
                <c:pt idx="7589">
                  <c:v>801.54344000000003</c:v>
                </c:pt>
                <c:pt idx="7590">
                  <c:v>797.51213999999993</c:v>
                </c:pt>
                <c:pt idx="7591">
                  <c:v>721.48083999999994</c:v>
                </c:pt>
                <c:pt idx="7592">
                  <c:v>761.60604000000001</c:v>
                </c:pt>
                <c:pt idx="7593">
                  <c:v>705.54344000000003</c:v>
                </c:pt>
                <c:pt idx="7594">
                  <c:v>691.52783999999997</c:v>
                </c:pt>
                <c:pt idx="7595">
                  <c:v>677.51213999999993</c:v>
                </c:pt>
                <c:pt idx="7596">
                  <c:v>789.63733999999999</c:v>
                </c:pt>
                <c:pt idx="7597">
                  <c:v>747.59043999999994</c:v>
                </c:pt>
                <c:pt idx="7598">
                  <c:v>691.52783999999997</c:v>
                </c:pt>
                <c:pt idx="7599">
                  <c:v>677.51213999999993</c:v>
                </c:pt>
                <c:pt idx="7600">
                  <c:v>663.49653999999998</c:v>
                </c:pt>
                <c:pt idx="7601">
                  <c:v>767.46523999999999</c:v>
                </c:pt>
                <c:pt idx="7602">
                  <c:v>721.48083999999994</c:v>
                </c:pt>
                <c:pt idx="7603">
                  <c:v>745.48083999999994</c:v>
                </c:pt>
                <c:pt idx="7604">
                  <c:v>697.48083999999994</c:v>
                </c:pt>
                <c:pt idx="7605">
                  <c:v>757.57474000000002</c:v>
                </c:pt>
                <c:pt idx="7606">
                  <c:v>777.54344000000003</c:v>
                </c:pt>
                <c:pt idx="7607">
                  <c:v>753.54344000000003</c:v>
                </c:pt>
                <c:pt idx="7608">
                  <c:v>761.60604000000001</c:v>
                </c:pt>
                <c:pt idx="7609">
                  <c:v>705.54344000000003</c:v>
                </c:pt>
                <c:pt idx="7610">
                  <c:v>677.51213999999993</c:v>
                </c:pt>
                <c:pt idx="7611">
                  <c:v>663.49653999999998</c:v>
                </c:pt>
                <c:pt idx="7612">
                  <c:v>649.48083999999994</c:v>
                </c:pt>
                <c:pt idx="7613">
                  <c:v>733.57474000000002</c:v>
                </c:pt>
                <c:pt idx="7614">
                  <c:v>719.55913999999996</c:v>
                </c:pt>
                <c:pt idx="7615">
                  <c:v>677.51213999999993</c:v>
                </c:pt>
                <c:pt idx="7616">
                  <c:v>663.49653999999998</c:v>
                </c:pt>
                <c:pt idx="7617">
                  <c:v>649.48083999999994</c:v>
                </c:pt>
                <c:pt idx="7618">
                  <c:v>635.46523999999999</c:v>
                </c:pt>
                <c:pt idx="7619">
                  <c:v>697.48083999999994</c:v>
                </c:pt>
                <c:pt idx="7620">
                  <c:v>745.48083999999994</c:v>
                </c:pt>
                <c:pt idx="7621">
                  <c:v>721.48083999999994</c:v>
                </c:pt>
                <c:pt idx="7622">
                  <c:v>701.51213999999993</c:v>
                </c:pt>
                <c:pt idx="7623">
                  <c:v>673.48083999999994</c:v>
                </c:pt>
                <c:pt idx="7624">
                  <c:v>721.48083999999994</c:v>
                </c:pt>
                <c:pt idx="7625">
                  <c:v>723.49653999999998</c:v>
                </c:pt>
                <c:pt idx="7626">
                  <c:v>697.48083999999994</c:v>
                </c:pt>
                <c:pt idx="7627">
                  <c:v>673.48083999999994</c:v>
                </c:pt>
                <c:pt idx="7628">
                  <c:v>647.46523999999999</c:v>
                </c:pt>
                <c:pt idx="7629">
                  <c:v>753.54344000000003</c:v>
                </c:pt>
                <c:pt idx="7630">
                  <c:v>723.49653999999998</c:v>
                </c:pt>
                <c:pt idx="7631">
                  <c:v>727.52783999999997</c:v>
                </c:pt>
                <c:pt idx="7632">
                  <c:v>697.48083999999994</c:v>
                </c:pt>
                <c:pt idx="7633">
                  <c:v>675.49653999999998</c:v>
                </c:pt>
                <c:pt idx="7634">
                  <c:v>677.51213999999993</c:v>
                </c:pt>
                <c:pt idx="7635">
                  <c:v>649.48083999999994</c:v>
                </c:pt>
                <c:pt idx="7636">
                  <c:v>621.44953999999996</c:v>
                </c:pt>
                <c:pt idx="7637">
                  <c:v>669.44953999999996</c:v>
                </c:pt>
                <c:pt idx="7638">
                  <c:v>673.48083999999994</c:v>
                </c:pt>
                <c:pt idx="7639">
                  <c:v>735.49653999999998</c:v>
                </c:pt>
                <c:pt idx="7640">
                  <c:v>689.51213999999993</c:v>
                </c:pt>
                <c:pt idx="7641">
                  <c:v>691.52783999999997</c:v>
                </c:pt>
                <c:pt idx="7642">
                  <c:v>677.51213999999993</c:v>
                </c:pt>
                <c:pt idx="7643">
                  <c:v>649.48083999999994</c:v>
                </c:pt>
                <c:pt idx="7644">
                  <c:v>621.44953999999996</c:v>
                </c:pt>
                <c:pt idx="7645">
                  <c:v>719.46523999999999</c:v>
                </c:pt>
                <c:pt idx="7646">
                  <c:v>695.46523999999999</c:v>
                </c:pt>
                <c:pt idx="7647">
                  <c:v>667.43394000000001</c:v>
                </c:pt>
                <c:pt idx="7648">
                  <c:v>671.46523999999999</c:v>
                </c:pt>
                <c:pt idx="7649">
                  <c:v>673.48083999999994</c:v>
                </c:pt>
                <c:pt idx="7650">
                  <c:v>695.46523999999999</c:v>
                </c:pt>
                <c:pt idx="7651">
                  <c:v>699.49653999999998</c:v>
                </c:pt>
                <c:pt idx="7652">
                  <c:v>669.44953999999996</c:v>
                </c:pt>
                <c:pt idx="7653">
                  <c:v>671.46523999999999</c:v>
                </c:pt>
                <c:pt idx="7654">
                  <c:v>677.51213999999993</c:v>
                </c:pt>
                <c:pt idx="7655">
                  <c:v>661.48083999999994</c:v>
                </c:pt>
                <c:pt idx="7656">
                  <c:v>663.49653999999998</c:v>
                </c:pt>
                <c:pt idx="7657">
                  <c:v>647.46523999999999</c:v>
                </c:pt>
                <c:pt idx="7658">
                  <c:v>635.46523999999999</c:v>
                </c:pt>
                <c:pt idx="7659">
                  <c:v>705.54344000000003</c:v>
                </c:pt>
                <c:pt idx="7660">
                  <c:v>677.51213999999993</c:v>
                </c:pt>
                <c:pt idx="7661">
                  <c:v>659.46523999999999</c:v>
                </c:pt>
                <c:pt idx="7662">
                  <c:v>663.49653999999998</c:v>
                </c:pt>
                <c:pt idx="7663">
                  <c:v>649.48083999999994</c:v>
                </c:pt>
                <c:pt idx="7664">
                  <c:v>633.44953999999996</c:v>
                </c:pt>
                <c:pt idx="7665">
                  <c:v>635.46523999999999</c:v>
                </c:pt>
                <c:pt idx="7666">
                  <c:v>593.41823999999997</c:v>
                </c:pt>
                <c:pt idx="7667">
                  <c:v>589.38693999999998</c:v>
                </c:pt>
                <c:pt idx="7668">
                  <c:v>693.44953999999996</c:v>
                </c:pt>
                <c:pt idx="7669">
                  <c:v>705.54344000000003</c:v>
                </c:pt>
                <c:pt idx="7670">
                  <c:v>667.43394000000001</c:v>
                </c:pt>
                <c:pt idx="7671">
                  <c:v>669.44953999999996</c:v>
                </c:pt>
                <c:pt idx="7672">
                  <c:v>677.51213999999993</c:v>
                </c:pt>
                <c:pt idx="7673">
                  <c:v>641.41823999999997</c:v>
                </c:pt>
                <c:pt idx="7674">
                  <c:v>643.43394000000001</c:v>
                </c:pt>
                <c:pt idx="7675">
                  <c:v>645.44953999999996</c:v>
                </c:pt>
                <c:pt idx="7676">
                  <c:v>649.48083999999994</c:v>
                </c:pt>
                <c:pt idx="7677">
                  <c:v>619.43394000000001</c:v>
                </c:pt>
                <c:pt idx="7678">
                  <c:v>607.43394000000001</c:v>
                </c:pt>
                <c:pt idx="7679">
                  <c:v>565.38693999999998</c:v>
                </c:pt>
                <c:pt idx="7680">
                  <c:v>677.51213999999993</c:v>
                </c:pt>
                <c:pt idx="7681">
                  <c:v>663.49653999999998</c:v>
                </c:pt>
                <c:pt idx="7682">
                  <c:v>649.48083999999994</c:v>
                </c:pt>
                <c:pt idx="7683">
                  <c:v>621.44953999999996</c:v>
                </c:pt>
                <c:pt idx="7684">
                  <c:v>593.41823999999997</c:v>
                </c:pt>
                <c:pt idx="7685">
                  <c:v>665.41823999999997</c:v>
                </c:pt>
                <c:pt idx="7686">
                  <c:v>677.51213999999993</c:v>
                </c:pt>
                <c:pt idx="7687">
                  <c:v>649.48083999999994</c:v>
                </c:pt>
                <c:pt idx="7688">
                  <c:v>619.43394000000001</c:v>
                </c:pt>
                <c:pt idx="7689">
                  <c:v>621.44953999999996</c:v>
                </c:pt>
                <c:pt idx="7690">
                  <c:v>593.41823999999997</c:v>
                </c:pt>
                <c:pt idx="7691">
                  <c:v>817.66863999999998</c:v>
                </c:pt>
                <c:pt idx="7692">
                  <c:v>787.62173999999993</c:v>
                </c:pt>
                <c:pt idx="7693">
                  <c:v>759.59043999999994</c:v>
                </c:pt>
                <c:pt idx="7694">
                  <c:v>789.63733999999999</c:v>
                </c:pt>
                <c:pt idx="7695">
                  <c:v>757.57474000000002</c:v>
                </c:pt>
                <c:pt idx="7696">
                  <c:v>759.59043999999994</c:v>
                </c:pt>
                <c:pt idx="7697">
                  <c:v>725.51213999999993</c:v>
                </c:pt>
                <c:pt idx="7698">
                  <c:v>729.54344000000003</c:v>
                </c:pt>
                <c:pt idx="7699">
                  <c:v>731.55913999999996</c:v>
                </c:pt>
                <c:pt idx="7700">
                  <c:v>733.57474000000002</c:v>
                </c:pt>
                <c:pt idx="7701">
                  <c:v>691.52783999999997</c:v>
                </c:pt>
                <c:pt idx="7702">
                  <c:v>671.46523999999999</c:v>
                </c:pt>
                <c:pt idx="7703">
                  <c:v>697.48083999999994</c:v>
                </c:pt>
                <c:pt idx="7704">
                  <c:v>759.59043999999994</c:v>
                </c:pt>
                <c:pt idx="7705">
                  <c:v>729.54344000000003</c:v>
                </c:pt>
                <c:pt idx="7706">
                  <c:v>731.55913999999996</c:v>
                </c:pt>
                <c:pt idx="7707">
                  <c:v>699.49653999999998</c:v>
                </c:pt>
                <c:pt idx="7708">
                  <c:v>701.51213999999993</c:v>
                </c:pt>
                <c:pt idx="7709">
                  <c:v>703.52783999999997</c:v>
                </c:pt>
                <c:pt idx="7710">
                  <c:v>675.49653999999998</c:v>
                </c:pt>
                <c:pt idx="7711">
                  <c:v>729.54344000000003</c:v>
                </c:pt>
                <c:pt idx="7712">
                  <c:v>731.55913999999996</c:v>
                </c:pt>
                <c:pt idx="7713">
                  <c:v>733.57474000000002</c:v>
                </c:pt>
                <c:pt idx="7714">
                  <c:v>719.55913999999996</c:v>
                </c:pt>
                <c:pt idx="7715">
                  <c:v>645.44953999999996</c:v>
                </c:pt>
                <c:pt idx="7716">
                  <c:v>725.51213999999993</c:v>
                </c:pt>
                <c:pt idx="7717">
                  <c:v>733.57474000000002</c:v>
                </c:pt>
                <c:pt idx="7718">
                  <c:v>703.52783999999997</c:v>
                </c:pt>
                <c:pt idx="7719">
                  <c:v>705.54344000000003</c:v>
                </c:pt>
                <c:pt idx="7720">
                  <c:v>691.52783999999997</c:v>
                </c:pt>
                <c:pt idx="7721">
                  <c:v>671.46523999999999</c:v>
                </c:pt>
                <c:pt idx="7722">
                  <c:v>621.44953999999996</c:v>
                </c:pt>
                <c:pt idx="7723">
                  <c:v>593.41823999999997</c:v>
                </c:pt>
                <c:pt idx="7724">
                  <c:v>621.44953999999996</c:v>
                </c:pt>
                <c:pt idx="7725">
                  <c:v>621.44953999999996</c:v>
                </c:pt>
                <c:pt idx="7726">
                  <c:v>565.38693999999998</c:v>
                </c:pt>
                <c:pt idx="7727">
                  <c:v>565.38693999999998</c:v>
                </c:pt>
                <c:pt idx="7728">
                  <c:v>565.38693999999998</c:v>
                </c:pt>
                <c:pt idx="7729">
                  <c:v>593.41823999999997</c:v>
                </c:pt>
                <c:pt idx="7730">
                  <c:v>579.43894</c:v>
                </c:pt>
                <c:pt idx="7731">
                  <c:v>593.45464000000004</c:v>
                </c:pt>
                <c:pt idx="7732">
                  <c:v>607.47023999999999</c:v>
                </c:pt>
                <c:pt idx="7733">
                  <c:v>605.45464000000004</c:v>
                </c:pt>
                <c:pt idx="7734">
                  <c:v>621.48594000000003</c:v>
                </c:pt>
                <c:pt idx="7735">
                  <c:v>619.47023999999999</c:v>
                </c:pt>
                <c:pt idx="7736">
                  <c:v>633.48594000000003</c:v>
                </c:pt>
                <c:pt idx="7737">
                  <c:v>647.50153999999998</c:v>
                </c:pt>
                <c:pt idx="7738">
                  <c:v>645.48594000000003</c:v>
                </c:pt>
                <c:pt idx="7739">
                  <c:v>655.47023999999999</c:v>
                </c:pt>
                <c:pt idx="7740">
                  <c:v>675.53283999999996</c:v>
                </c:pt>
                <c:pt idx="7741">
                  <c:v>689.54854</c:v>
                </c:pt>
                <c:pt idx="7742">
                  <c:v>687.53283999999996</c:v>
                </c:pt>
                <c:pt idx="7743">
                  <c:v>705.57983999999999</c:v>
                </c:pt>
                <c:pt idx="7744">
                  <c:v>717.57983999999999</c:v>
                </c:pt>
                <c:pt idx="7745">
                  <c:v>715.56413999999995</c:v>
                </c:pt>
                <c:pt idx="7746">
                  <c:v>711.53283999999996</c:v>
                </c:pt>
                <c:pt idx="7747">
                  <c:v>607.47023999999999</c:v>
                </c:pt>
                <c:pt idx="7748">
                  <c:v>621.48594000000003</c:v>
                </c:pt>
                <c:pt idx="7749">
                  <c:v>635.50153999999998</c:v>
                </c:pt>
                <c:pt idx="7750">
                  <c:v>633.48594000000003</c:v>
                </c:pt>
                <c:pt idx="7751">
                  <c:v>649.51724000000002</c:v>
                </c:pt>
                <c:pt idx="7752">
                  <c:v>647.50153999999998</c:v>
                </c:pt>
                <c:pt idx="7753">
                  <c:v>677.54854</c:v>
                </c:pt>
                <c:pt idx="7754">
                  <c:v>675.53283999999996</c:v>
                </c:pt>
                <c:pt idx="7755">
                  <c:v>673.51724000000002</c:v>
                </c:pt>
                <c:pt idx="7756">
                  <c:v>689.54854</c:v>
                </c:pt>
                <c:pt idx="7757">
                  <c:v>687.53283999999996</c:v>
                </c:pt>
                <c:pt idx="7758">
                  <c:v>685.51724000000002</c:v>
                </c:pt>
                <c:pt idx="7759">
                  <c:v>685.51724000000002</c:v>
                </c:pt>
                <c:pt idx="7760">
                  <c:v>683.50153999999998</c:v>
                </c:pt>
                <c:pt idx="7761">
                  <c:v>705.57983999999999</c:v>
                </c:pt>
                <c:pt idx="7762">
                  <c:v>703.56413999999995</c:v>
                </c:pt>
                <c:pt idx="7763">
                  <c:v>717.57983999999999</c:v>
                </c:pt>
                <c:pt idx="7764">
                  <c:v>715.56413999999995</c:v>
                </c:pt>
                <c:pt idx="7765">
                  <c:v>713.54854</c:v>
                </c:pt>
                <c:pt idx="7766">
                  <c:v>733.61113999999998</c:v>
                </c:pt>
                <c:pt idx="7767">
                  <c:v>745.61113999999998</c:v>
                </c:pt>
                <c:pt idx="7768">
                  <c:v>743.59543999999994</c:v>
                </c:pt>
                <c:pt idx="7769">
                  <c:v>739.56413999999995</c:v>
                </c:pt>
                <c:pt idx="7770">
                  <c:v>635.50153999999998</c:v>
                </c:pt>
                <c:pt idx="7771">
                  <c:v>649.51724000000002</c:v>
                </c:pt>
                <c:pt idx="7772">
                  <c:v>663.53283999999996</c:v>
                </c:pt>
                <c:pt idx="7773">
                  <c:v>661.51724000000002</c:v>
                </c:pt>
                <c:pt idx="7774">
                  <c:v>677.54854</c:v>
                </c:pt>
                <c:pt idx="7775">
                  <c:v>675.53283999999996</c:v>
                </c:pt>
                <c:pt idx="7776">
                  <c:v>689.54854</c:v>
                </c:pt>
                <c:pt idx="7777">
                  <c:v>705.57983999999999</c:v>
                </c:pt>
                <c:pt idx="7778">
                  <c:v>703.56413999999995</c:v>
                </c:pt>
                <c:pt idx="7779">
                  <c:v>701.54854</c:v>
                </c:pt>
                <c:pt idx="7780">
                  <c:v>719.59543999999994</c:v>
                </c:pt>
                <c:pt idx="7781">
                  <c:v>717.57983999999999</c:v>
                </c:pt>
                <c:pt idx="7782">
                  <c:v>715.56413999999995</c:v>
                </c:pt>
                <c:pt idx="7783">
                  <c:v>713.54854</c:v>
                </c:pt>
                <c:pt idx="7784">
                  <c:v>713.54854</c:v>
                </c:pt>
                <c:pt idx="7785">
                  <c:v>711.53283999999996</c:v>
                </c:pt>
                <c:pt idx="7786">
                  <c:v>733.61113999999998</c:v>
                </c:pt>
                <c:pt idx="7787">
                  <c:v>731.59543999999994</c:v>
                </c:pt>
                <c:pt idx="7788">
                  <c:v>747.62674000000004</c:v>
                </c:pt>
                <c:pt idx="7789">
                  <c:v>745.61113999999998</c:v>
                </c:pt>
                <c:pt idx="7790">
                  <c:v>743.59543999999994</c:v>
                </c:pt>
                <c:pt idx="7791">
                  <c:v>741.57983999999999</c:v>
                </c:pt>
                <c:pt idx="7792">
                  <c:v>739.56413999999995</c:v>
                </c:pt>
                <c:pt idx="7793">
                  <c:v>737.54854</c:v>
                </c:pt>
                <c:pt idx="7794">
                  <c:v>761.64243999999997</c:v>
                </c:pt>
                <c:pt idx="7795">
                  <c:v>773.64243999999997</c:v>
                </c:pt>
                <c:pt idx="7796">
                  <c:v>771.62674000000004</c:v>
                </c:pt>
                <c:pt idx="7797">
                  <c:v>767.59543999999994</c:v>
                </c:pt>
                <c:pt idx="7798">
                  <c:v>763.56413999999995</c:v>
                </c:pt>
                <c:pt idx="7799">
                  <c:v>775.65804000000003</c:v>
                </c:pt>
                <c:pt idx="7800">
                  <c:v>691.56413999999995</c:v>
                </c:pt>
                <c:pt idx="7801">
                  <c:v>711.53283999999996</c:v>
                </c:pt>
                <c:pt idx="7802">
                  <c:v>661.51724000000002</c:v>
                </c:pt>
                <c:pt idx="7803">
                  <c:v>663.53283999999996</c:v>
                </c:pt>
                <c:pt idx="7804">
                  <c:v>681.48594000000003</c:v>
                </c:pt>
                <c:pt idx="7805">
                  <c:v>685.51724000000002</c:v>
                </c:pt>
                <c:pt idx="7806">
                  <c:v>677.54854</c:v>
                </c:pt>
                <c:pt idx="7807">
                  <c:v>657.48594000000003</c:v>
                </c:pt>
                <c:pt idx="7808">
                  <c:v>657.48594000000003</c:v>
                </c:pt>
                <c:pt idx="7809">
                  <c:v>659.50153999999998</c:v>
                </c:pt>
                <c:pt idx="7810">
                  <c:v>663.53283999999996</c:v>
                </c:pt>
                <c:pt idx="7811">
                  <c:v>649.51724000000002</c:v>
                </c:pt>
                <c:pt idx="7812">
                  <c:v>635.50153999999998</c:v>
                </c:pt>
                <c:pt idx="7813">
                  <c:v>735.53283999999996</c:v>
                </c:pt>
                <c:pt idx="7814">
                  <c:v>747.62674000000004</c:v>
                </c:pt>
                <c:pt idx="7815">
                  <c:v>709.51724000000002</c:v>
                </c:pt>
                <c:pt idx="7816">
                  <c:v>719.59543999999994</c:v>
                </c:pt>
                <c:pt idx="7817">
                  <c:v>691.56413999999995</c:v>
                </c:pt>
                <c:pt idx="7818">
                  <c:v>707.50153999999998</c:v>
                </c:pt>
                <c:pt idx="7819">
                  <c:v>719.59543999999994</c:v>
                </c:pt>
                <c:pt idx="7820">
                  <c:v>683.50153999999998</c:v>
                </c:pt>
                <c:pt idx="7821">
                  <c:v>691.56413999999995</c:v>
                </c:pt>
                <c:pt idx="7822">
                  <c:v>661.51724000000002</c:v>
                </c:pt>
                <c:pt idx="7823">
                  <c:v>577.42333999999994</c:v>
                </c:pt>
                <c:pt idx="7824">
                  <c:v>591.43894</c:v>
                </c:pt>
                <c:pt idx="7825">
                  <c:v>605.45464000000004</c:v>
                </c:pt>
                <c:pt idx="7826">
                  <c:v>603.43894</c:v>
                </c:pt>
                <c:pt idx="7827">
                  <c:v>619.47023999999999</c:v>
                </c:pt>
                <c:pt idx="7828">
                  <c:v>617.45464000000004</c:v>
                </c:pt>
                <c:pt idx="7829">
                  <c:v>633.48594000000003</c:v>
                </c:pt>
                <c:pt idx="7830">
                  <c:v>631.47023999999999</c:v>
                </c:pt>
                <c:pt idx="7831">
                  <c:v>647.50153999999998</c:v>
                </c:pt>
                <c:pt idx="7832">
                  <c:v>645.48594000000003</c:v>
                </c:pt>
                <c:pt idx="7833">
                  <c:v>643.47023999999999</c:v>
                </c:pt>
                <c:pt idx="7834">
                  <c:v>661.51724000000002</c:v>
                </c:pt>
                <c:pt idx="7835">
                  <c:v>655.47023999999999</c:v>
                </c:pt>
                <c:pt idx="7836">
                  <c:v>655.47023999999999</c:v>
                </c:pt>
                <c:pt idx="7837">
                  <c:v>653.45464000000004</c:v>
                </c:pt>
                <c:pt idx="7838">
                  <c:v>675.53283999999996</c:v>
                </c:pt>
                <c:pt idx="7839">
                  <c:v>673.51724000000002</c:v>
                </c:pt>
                <c:pt idx="7840">
                  <c:v>689.54854</c:v>
                </c:pt>
                <c:pt idx="7841">
                  <c:v>687.53283999999996</c:v>
                </c:pt>
                <c:pt idx="7842">
                  <c:v>685.51724000000002</c:v>
                </c:pt>
                <c:pt idx="7843">
                  <c:v>683.50153999999998</c:v>
                </c:pt>
                <c:pt idx="7844">
                  <c:v>679.47023999999999</c:v>
                </c:pt>
                <c:pt idx="7845">
                  <c:v>703.56413999999995</c:v>
                </c:pt>
                <c:pt idx="7846">
                  <c:v>717.57983999999999</c:v>
                </c:pt>
                <c:pt idx="7847">
                  <c:v>715.56413999999995</c:v>
                </c:pt>
                <c:pt idx="7848">
                  <c:v>713.54854</c:v>
                </c:pt>
                <c:pt idx="7849">
                  <c:v>709.51724000000002</c:v>
                </c:pt>
                <c:pt idx="7850">
                  <c:v>605.45464000000004</c:v>
                </c:pt>
                <c:pt idx="7851">
                  <c:v>619.47023999999999</c:v>
                </c:pt>
                <c:pt idx="7852">
                  <c:v>633.48594000000003</c:v>
                </c:pt>
                <c:pt idx="7853">
                  <c:v>631.47023999999999</c:v>
                </c:pt>
                <c:pt idx="7854">
                  <c:v>647.50153999999998</c:v>
                </c:pt>
                <c:pt idx="7855">
                  <c:v>645.48594000000003</c:v>
                </c:pt>
                <c:pt idx="7856">
                  <c:v>661.51724000000002</c:v>
                </c:pt>
                <c:pt idx="7857">
                  <c:v>659.50153999999998</c:v>
                </c:pt>
                <c:pt idx="7858">
                  <c:v>675.53283999999996</c:v>
                </c:pt>
                <c:pt idx="7859">
                  <c:v>673.51724000000002</c:v>
                </c:pt>
                <c:pt idx="7860">
                  <c:v>671.50153999999998</c:v>
                </c:pt>
                <c:pt idx="7861">
                  <c:v>689.54854</c:v>
                </c:pt>
                <c:pt idx="7862">
                  <c:v>685.51724000000002</c:v>
                </c:pt>
                <c:pt idx="7863">
                  <c:v>683.50153999999998</c:v>
                </c:pt>
                <c:pt idx="7864">
                  <c:v>683.50153999999998</c:v>
                </c:pt>
                <c:pt idx="7865">
                  <c:v>681.48594000000003</c:v>
                </c:pt>
                <c:pt idx="7866">
                  <c:v>703.56413999999995</c:v>
                </c:pt>
                <c:pt idx="7867">
                  <c:v>701.54854</c:v>
                </c:pt>
                <c:pt idx="7868">
                  <c:v>717.57983999999999</c:v>
                </c:pt>
                <c:pt idx="7869">
                  <c:v>715.56413999999995</c:v>
                </c:pt>
                <c:pt idx="7870">
                  <c:v>713.54854</c:v>
                </c:pt>
                <c:pt idx="7871">
                  <c:v>711.53283999999996</c:v>
                </c:pt>
                <c:pt idx="7872">
                  <c:v>707.50153999999998</c:v>
                </c:pt>
                <c:pt idx="7873">
                  <c:v>731.59543999999994</c:v>
                </c:pt>
                <c:pt idx="7874">
                  <c:v>745.61113999999998</c:v>
                </c:pt>
                <c:pt idx="7875">
                  <c:v>743.59543999999994</c:v>
                </c:pt>
                <c:pt idx="7876">
                  <c:v>741.57983999999999</c:v>
                </c:pt>
                <c:pt idx="7877">
                  <c:v>737.54854</c:v>
                </c:pt>
                <c:pt idx="7878">
                  <c:v>633.48594000000003</c:v>
                </c:pt>
                <c:pt idx="7879">
                  <c:v>647.50153999999998</c:v>
                </c:pt>
                <c:pt idx="7880">
                  <c:v>661.51724000000002</c:v>
                </c:pt>
                <c:pt idx="7881">
                  <c:v>659.50153999999998</c:v>
                </c:pt>
                <c:pt idx="7882">
                  <c:v>675.53283999999996</c:v>
                </c:pt>
                <c:pt idx="7883">
                  <c:v>673.51724000000002</c:v>
                </c:pt>
                <c:pt idx="7884">
                  <c:v>689.54854</c:v>
                </c:pt>
                <c:pt idx="7885">
                  <c:v>687.53283999999996</c:v>
                </c:pt>
                <c:pt idx="7886">
                  <c:v>703.56413999999995</c:v>
                </c:pt>
                <c:pt idx="7887">
                  <c:v>701.54854</c:v>
                </c:pt>
                <c:pt idx="7888">
                  <c:v>699.53283999999996</c:v>
                </c:pt>
                <c:pt idx="7889">
                  <c:v>717.57983999999999</c:v>
                </c:pt>
                <c:pt idx="7890">
                  <c:v>715.56413999999995</c:v>
                </c:pt>
                <c:pt idx="7891">
                  <c:v>713.54854</c:v>
                </c:pt>
                <c:pt idx="7892">
                  <c:v>711.53283999999996</c:v>
                </c:pt>
                <c:pt idx="7893">
                  <c:v>711.53283999999996</c:v>
                </c:pt>
                <c:pt idx="7894">
                  <c:v>709.51724000000002</c:v>
                </c:pt>
                <c:pt idx="7895">
                  <c:v>731.59543999999994</c:v>
                </c:pt>
                <c:pt idx="7896">
                  <c:v>729.57983999999999</c:v>
                </c:pt>
                <c:pt idx="7897">
                  <c:v>745.61113999999998</c:v>
                </c:pt>
                <c:pt idx="7898">
                  <c:v>743.59543999999994</c:v>
                </c:pt>
                <c:pt idx="7899">
                  <c:v>741.57983999999999</c:v>
                </c:pt>
                <c:pt idx="7900">
                  <c:v>739.56413999999995</c:v>
                </c:pt>
                <c:pt idx="7901">
                  <c:v>737.54854</c:v>
                </c:pt>
                <c:pt idx="7902">
                  <c:v>735.53283999999996</c:v>
                </c:pt>
                <c:pt idx="7903">
                  <c:v>759.62674000000004</c:v>
                </c:pt>
                <c:pt idx="7904">
                  <c:v>773.64243999999997</c:v>
                </c:pt>
                <c:pt idx="7905">
                  <c:v>771.62674000000004</c:v>
                </c:pt>
                <c:pt idx="7906">
                  <c:v>769.61113999999998</c:v>
                </c:pt>
                <c:pt idx="7907">
                  <c:v>765.57983999999999</c:v>
                </c:pt>
                <c:pt idx="7908">
                  <c:v>761.54854</c:v>
                </c:pt>
                <c:pt idx="7909">
                  <c:v>681.48594000000003</c:v>
                </c:pt>
                <c:pt idx="7910">
                  <c:v>657.48594000000003</c:v>
                </c:pt>
                <c:pt idx="7911">
                  <c:v>659.50153999999998</c:v>
                </c:pt>
                <c:pt idx="7912">
                  <c:v>733.51724000000002</c:v>
                </c:pt>
                <c:pt idx="7913">
                  <c:v>709.51724000000002</c:v>
                </c:pt>
                <c:pt idx="7914">
                  <c:v>687.53283999999996</c:v>
                </c:pt>
                <c:pt idx="7915">
                  <c:v>705.48594000000003</c:v>
                </c:pt>
                <c:pt idx="7916">
                  <c:v>369.20423999999997</c:v>
                </c:pt>
                <c:pt idx="7917">
                  <c:v>423.25113999999996</c:v>
                </c:pt>
                <c:pt idx="7918">
                  <c:v>473.26684</c:v>
                </c:pt>
                <c:pt idx="7919">
                  <c:v>447.25113999999996</c:v>
                </c:pt>
                <c:pt idx="7920">
                  <c:v>439.28244000000001</c:v>
                </c:pt>
                <c:pt idx="7921">
                  <c:v>411.25113999999996</c:v>
                </c:pt>
                <c:pt idx="7922">
                  <c:v>383.21983999999998</c:v>
                </c:pt>
                <c:pt idx="7923">
                  <c:v>437.26684</c:v>
                </c:pt>
                <c:pt idx="7924">
                  <c:v>459.25113999999996</c:v>
                </c:pt>
                <c:pt idx="7925">
                  <c:v>437.26684</c:v>
                </c:pt>
                <c:pt idx="7926">
                  <c:v>355.18853999999999</c:v>
                </c:pt>
                <c:pt idx="7927">
                  <c:v>409.23554000000001</c:v>
                </c:pt>
                <c:pt idx="7928">
                  <c:v>435.25113999999996</c:v>
                </c:pt>
                <c:pt idx="7929">
                  <c:v>467.31374</c:v>
                </c:pt>
                <c:pt idx="7930">
                  <c:v>483.25113999999996</c:v>
                </c:pt>
                <c:pt idx="7931">
                  <c:v>487.28244000000001</c:v>
                </c:pt>
                <c:pt idx="7932">
                  <c:v>395.21983999999998</c:v>
                </c:pt>
                <c:pt idx="7933">
                  <c:v>421.23554000000001</c:v>
                </c:pt>
                <c:pt idx="7934">
                  <c:v>433.23554000000001</c:v>
                </c:pt>
                <c:pt idx="7935">
                  <c:v>431.21983999999998</c:v>
                </c:pt>
                <c:pt idx="7936">
                  <c:v>451.28244000000001</c:v>
                </c:pt>
                <c:pt idx="7937">
                  <c:v>465.29813999999999</c:v>
                </c:pt>
                <c:pt idx="7938">
                  <c:v>463.28244000000001</c:v>
                </c:pt>
                <c:pt idx="7939">
                  <c:v>461.26684</c:v>
                </c:pt>
                <c:pt idx="7940">
                  <c:v>493.32943999999998</c:v>
                </c:pt>
                <c:pt idx="7941">
                  <c:v>491.31374</c:v>
                </c:pt>
                <c:pt idx="7942">
                  <c:v>495.34503999999998</c:v>
                </c:pt>
                <c:pt idx="7943">
                  <c:v>481.32943999999998</c:v>
                </c:pt>
                <c:pt idx="7944">
                  <c:v>457.23554000000001</c:v>
                </c:pt>
                <c:pt idx="7945">
                  <c:v>453.29813999999999</c:v>
                </c:pt>
                <c:pt idx="7946">
                  <c:v>433.23554000000001</c:v>
                </c:pt>
                <c:pt idx="7947">
                  <c:v>425.26684</c:v>
                </c:pt>
                <c:pt idx="7948">
                  <c:v>397.23554000000001</c:v>
                </c:pt>
                <c:pt idx="7949">
                  <c:v>381.20423999999997</c:v>
                </c:pt>
                <c:pt idx="7950">
                  <c:v>459.25113999999996</c:v>
                </c:pt>
                <c:pt idx="7951">
                  <c:v>471.25453999999996</c:v>
                </c:pt>
                <c:pt idx="7952">
                  <c:v>411.25113999999996</c:v>
                </c:pt>
                <c:pt idx="7953">
                  <c:v>411.25113999999996</c:v>
                </c:pt>
                <c:pt idx="7954">
                  <c:v>439.28244000000001</c:v>
                </c:pt>
                <c:pt idx="7955">
                  <c:v>435.25113999999996</c:v>
                </c:pt>
                <c:pt idx="7956">
                  <c:v>437.26684</c:v>
                </c:pt>
                <c:pt idx="7957">
                  <c:v>445.27193999999997</c:v>
                </c:pt>
                <c:pt idx="7958">
                  <c:v>453.33454</c:v>
                </c:pt>
                <c:pt idx="7959">
                  <c:v>425.30323999999996</c:v>
                </c:pt>
                <c:pt idx="7960">
                  <c:v>397.27193999999997</c:v>
                </c:pt>
                <c:pt idx="7961">
                  <c:v>423.28753999999998</c:v>
                </c:pt>
                <c:pt idx="7962">
                  <c:v>451.31883999999997</c:v>
                </c:pt>
                <c:pt idx="7963">
                  <c:v>423.28753999999998</c:v>
                </c:pt>
                <c:pt idx="7964">
                  <c:v>395.25623999999999</c:v>
                </c:pt>
                <c:pt idx="7965">
                  <c:v>755.46284000000003</c:v>
                </c:pt>
                <c:pt idx="7966">
                  <c:v>781.47843999999998</c:v>
                </c:pt>
                <c:pt idx="7967">
                  <c:v>1449.9800399999999</c:v>
                </c:pt>
                <c:pt idx="7968">
                  <c:v>1654.2617399999999</c:v>
                </c:pt>
                <c:pt idx="7969">
                  <c:v>1247.8079399999999</c:v>
                </c:pt>
                <c:pt idx="7970">
                  <c:v>1309.9174399999999</c:v>
                </c:pt>
                <c:pt idx="7971">
                  <c:v>1570.1678400000001</c:v>
                </c:pt>
                <c:pt idx="7972">
                  <c:v>1406.01134</c:v>
                </c:pt>
                <c:pt idx="7973">
                  <c:v>1353.9800399999999</c:v>
                </c:pt>
                <c:pt idx="7974">
                  <c:v>1382.01134</c:v>
                </c:pt>
                <c:pt idx="7975">
                  <c:v>1379.9957400000001</c:v>
                </c:pt>
                <c:pt idx="7976">
                  <c:v>1377.9800399999999</c:v>
                </c:pt>
                <c:pt idx="7977">
                  <c:v>1410.0426399999999</c:v>
                </c:pt>
                <c:pt idx="7978">
                  <c:v>1401.9800399999999</c:v>
                </c:pt>
                <c:pt idx="7979">
                  <c:v>1382.01134</c:v>
                </c:pt>
                <c:pt idx="7980">
                  <c:v>1410.0426399999999</c:v>
                </c:pt>
                <c:pt idx="7981">
                  <c:v>1408.0270399999999</c:v>
                </c:pt>
                <c:pt idx="7982">
                  <c:v>1406.01134</c:v>
                </c:pt>
                <c:pt idx="7983">
                  <c:v>1438.07394</c:v>
                </c:pt>
                <c:pt idx="7984">
                  <c:v>1430.01134</c:v>
                </c:pt>
                <c:pt idx="7985">
                  <c:v>1379.9957400000001</c:v>
                </c:pt>
                <c:pt idx="7986">
                  <c:v>1408.0270399999999</c:v>
                </c:pt>
                <c:pt idx="7987">
                  <c:v>1406.01134</c:v>
                </c:pt>
                <c:pt idx="7988">
                  <c:v>1403.9957400000001</c:v>
                </c:pt>
                <c:pt idx="7989">
                  <c:v>1436.05834</c:v>
                </c:pt>
                <c:pt idx="7990">
                  <c:v>1427.9957400000001</c:v>
                </c:pt>
                <c:pt idx="7991">
                  <c:v>1377.9800399999999</c:v>
                </c:pt>
                <c:pt idx="7992">
                  <c:v>1406.01134</c:v>
                </c:pt>
                <c:pt idx="7993">
                  <c:v>1403.9957400000001</c:v>
                </c:pt>
                <c:pt idx="7994">
                  <c:v>1401.9800399999999</c:v>
                </c:pt>
                <c:pt idx="7995">
                  <c:v>1434.0426399999999</c:v>
                </c:pt>
                <c:pt idx="7996">
                  <c:v>1425.9800399999999</c:v>
                </c:pt>
                <c:pt idx="7997">
                  <c:v>1410.0426399999999</c:v>
                </c:pt>
                <c:pt idx="7998">
                  <c:v>1438.07394</c:v>
                </c:pt>
                <c:pt idx="7999">
                  <c:v>1436.05834</c:v>
                </c:pt>
                <c:pt idx="8000">
                  <c:v>1434.0426399999999</c:v>
                </c:pt>
                <c:pt idx="8001">
                  <c:v>1466.1052400000001</c:v>
                </c:pt>
                <c:pt idx="8002">
                  <c:v>1458.0426399999999</c:v>
                </c:pt>
                <c:pt idx="8003">
                  <c:v>1401.9800399999999</c:v>
                </c:pt>
                <c:pt idx="8004">
                  <c:v>1430.01134</c:v>
                </c:pt>
                <c:pt idx="8005">
                  <c:v>1427.9957400000001</c:v>
                </c:pt>
                <c:pt idx="8006">
                  <c:v>1425.9800399999999</c:v>
                </c:pt>
                <c:pt idx="8007">
                  <c:v>1458.0426399999999</c:v>
                </c:pt>
                <c:pt idx="8008">
                  <c:v>1449.9800399999999</c:v>
                </c:pt>
                <c:pt idx="8009">
                  <c:v>1382.01134</c:v>
                </c:pt>
                <c:pt idx="8010">
                  <c:v>1410.0426399999999</c:v>
                </c:pt>
                <c:pt idx="8011">
                  <c:v>1408.0270399999999</c:v>
                </c:pt>
                <c:pt idx="8012">
                  <c:v>1406.01134</c:v>
                </c:pt>
                <c:pt idx="8013">
                  <c:v>1438.07394</c:v>
                </c:pt>
                <c:pt idx="8014">
                  <c:v>1430.01134</c:v>
                </c:pt>
                <c:pt idx="8015">
                  <c:v>1410.0426399999999</c:v>
                </c:pt>
                <c:pt idx="8016">
                  <c:v>1438.07394</c:v>
                </c:pt>
                <c:pt idx="8017">
                  <c:v>1436.05834</c:v>
                </c:pt>
                <c:pt idx="8018">
                  <c:v>1434.0426399999999</c:v>
                </c:pt>
                <c:pt idx="8019">
                  <c:v>1466.1052400000001</c:v>
                </c:pt>
                <c:pt idx="8020">
                  <c:v>1458.0426399999999</c:v>
                </c:pt>
                <c:pt idx="8021">
                  <c:v>1408.0270399999999</c:v>
                </c:pt>
                <c:pt idx="8022">
                  <c:v>1436.05834</c:v>
                </c:pt>
                <c:pt idx="8023">
                  <c:v>1434.0426399999999</c:v>
                </c:pt>
                <c:pt idx="8024">
                  <c:v>1432.0270399999999</c:v>
                </c:pt>
                <c:pt idx="8025">
                  <c:v>1464.0896399999999</c:v>
                </c:pt>
                <c:pt idx="8026">
                  <c:v>1456.0270399999999</c:v>
                </c:pt>
                <c:pt idx="8027">
                  <c:v>1406.01134</c:v>
                </c:pt>
                <c:pt idx="8028">
                  <c:v>1434.0426399999999</c:v>
                </c:pt>
                <c:pt idx="8029">
                  <c:v>1432.0270399999999</c:v>
                </c:pt>
                <c:pt idx="8030">
                  <c:v>1430.01134</c:v>
                </c:pt>
                <c:pt idx="8031">
                  <c:v>1462.07394</c:v>
                </c:pt>
                <c:pt idx="8032">
                  <c:v>1454.01134</c:v>
                </c:pt>
                <c:pt idx="8033">
                  <c:v>1438.07394</c:v>
                </c:pt>
                <c:pt idx="8034">
                  <c:v>1466.1052400000001</c:v>
                </c:pt>
                <c:pt idx="8035">
                  <c:v>1464.0896399999999</c:v>
                </c:pt>
                <c:pt idx="8036">
                  <c:v>1462.07394</c:v>
                </c:pt>
                <c:pt idx="8037">
                  <c:v>1494.13654</c:v>
                </c:pt>
                <c:pt idx="8038">
                  <c:v>1486.07394</c:v>
                </c:pt>
                <c:pt idx="8039">
                  <c:v>1430.01134</c:v>
                </c:pt>
                <c:pt idx="8040">
                  <c:v>1458.0426399999999</c:v>
                </c:pt>
                <c:pt idx="8041">
                  <c:v>1456.0270399999999</c:v>
                </c:pt>
                <c:pt idx="8042">
                  <c:v>1454.01134</c:v>
                </c:pt>
                <c:pt idx="8043">
                  <c:v>1486.07394</c:v>
                </c:pt>
                <c:pt idx="8044">
                  <c:v>1478.01134</c:v>
                </c:pt>
                <c:pt idx="8045">
                  <c:v>1379.9957400000001</c:v>
                </c:pt>
                <c:pt idx="8046">
                  <c:v>1408.0270399999999</c:v>
                </c:pt>
                <c:pt idx="8047">
                  <c:v>1406.01134</c:v>
                </c:pt>
                <c:pt idx="8048">
                  <c:v>1403.9957400000001</c:v>
                </c:pt>
                <c:pt idx="8049">
                  <c:v>1436.05834</c:v>
                </c:pt>
                <c:pt idx="8050">
                  <c:v>1427.9957400000001</c:v>
                </c:pt>
                <c:pt idx="8051">
                  <c:v>1408.0270399999999</c:v>
                </c:pt>
                <c:pt idx="8052">
                  <c:v>1436.05834</c:v>
                </c:pt>
                <c:pt idx="8053">
                  <c:v>1434.0426399999999</c:v>
                </c:pt>
                <c:pt idx="8054">
                  <c:v>1432.0270399999999</c:v>
                </c:pt>
                <c:pt idx="8055">
                  <c:v>1464.0896399999999</c:v>
                </c:pt>
                <c:pt idx="8056">
                  <c:v>1456.0270399999999</c:v>
                </c:pt>
                <c:pt idx="8057">
                  <c:v>1406.01134</c:v>
                </c:pt>
                <c:pt idx="8058">
                  <c:v>1434.0426399999999</c:v>
                </c:pt>
                <c:pt idx="8059">
                  <c:v>1432.0270399999999</c:v>
                </c:pt>
                <c:pt idx="8060">
                  <c:v>1430.01134</c:v>
                </c:pt>
                <c:pt idx="8061">
                  <c:v>1462.07394</c:v>
                </c:pt>
                <c:pt idx="8062">
                  <c:v>1454.01134</c:v>
                </c:pt>
                <c:pt idx="8063">
                  <c:v>1403.9957400000001</c:v>
                </c:pt>
                <c:pt idx="8064">
                  <c:v>1432.0270399999999</c:v>
                </c:pt>
                <c:pt idx="8065">
                  <c:v>1430.01134</c:v>
                </c:pt>
                <c:pt idx="8066">
                  <c:v>1427.9957400000001</c:v>
                </c:pt>
                <c:pt idx="8067">
                  <c:v>1460.05834</c:v>
                </c:pt>
                <c:pt idx="8068">
                  <c:v>1451.9957400000001</c:v>
                </c:pt>
                <c:pt idx="8069">
                  <c:v>1436.05834</c:v>
                </c:pt>
                <c:pt idx="8070">
                  <c:v>1464.0896399999999</c:v>
                </c:pt>
                <c:pt idx="8071">
                  <c:v>1462.07394</c:v>
                </c:pt>
                <c:pt idx="8072">
                  <c:v>1460.05834</c:v>
                </c:pt>
                <c:pt idx="8073">
                  <c:v>1492.12094</c:v>
                </c:pt>
                <c:pt idx="8074">
                  <c:v>1484.05834</c:v>
                </c:pt>
                <c:pt idx="8075">
                  <c:v>1427.9957400000001</c:v>
                </c:pt>
                <c:pt idx="8076">
                  <c:v>1456.0270399999999</c:v>
                </c:pt>
                <c:pt idx="8077">
                  <c:v>1454.01134</c:v>
                </c:pt>
                <c:pt idx="8078">
                  <c:v>1451.9957400000001</c:v>
                </c:pt>
                <c:pt idx="8079">
                  <c:v>1484.05834</c:v>
                </c:pt>
                <c:pt idx="8080">
                  <c:v>1475.9957400000001</c:v>
                </c:pt>
                <c:pt idx="8081">
                  <c:v>1377.9800399999999</c:v>
                </c:pt>
                <c:pt idx="8082">
                  <c:v>1406.01134</c:v>
                </c:pt>
                <c:pt idx="8083">
                  <c:v>1403.9957400000001</c:v>
                </c:pt>
                <c:pt idx="8084">
                  <c:v>1401.9800399999999</c:v>
                </c:pt>
                <c:pt idx="8085">
                  <c:v>1434.0426399999999</c:v>
                </c:pt>
                <c:pt idx="8086">
                  <c:v>1425.9800399999999</c:v>
                </c:pt>
                <c:pt idx="8087">
                  <c:v>1406.01134</c:v>
                </c:pt>
                <c:pt idx="8088">
                  <c:v>1434.0426399999999</c:v>
                </c:pt>
                <c:pt idx="8089">
                  <c:v>1432.0270399999999</c:v>
                </c:pt>
                <c:pt idx="8090">
                  <c:v>1430.01134</c:v>
                </c:pt>
                <c:pt idx="8091">
                  <c:v>1462.07394</c:v>
                </c:pt>
                <c:pt idx="8092">
                  <c:v>1454.01134</c:v>
                </c:pt>
                <c:pt idx="8093">
                  <c:v>1403.9957400000001</c:v>
                </c:pt>
                <c:pt idx="8094">
                  <c:v>1432.0270399999999</c:v>
                </c:pt>
                <c:pt idx="8095">
                  <c:v>1430.01134</c:v>
                </c:pt>
                <c:pt idx="8096">
                  <c:v>1427.9957400000001</c:v>
                </c:pt>
                <c:pt idx="8097">
                  <c:v>1460.05834</c:v>
                </c:pt>
                <c:pt idx="8098">
                  <c:v>1451.9957400000001</c:v>
                </c:pt>
                <c:pt idx="8099">
                  <c:v>1401.9800399999999</c:v>
                </c:pt>
                <c:pt idx="8100">
                  <c:v>1430.01134</c:v>
                </c:pt>
                <c:pt idx="8101">
                  <c:v>1427.9957400000001</c:v>
                </c:pt>
                <c:pt idx="8102">
                  <c:v>1425.9800399999999</c:v>
                </c:pt>
                <c:pt idx="8103">
                  <c:v>1458.0426399999999</c:v>
                </c:pt>
                <c:pt idx="8104">
                  <c:v>1449.9800399999999</c:v>
                </c:pt>
                <c:pt idx="8105">
                  <c:v>1434.0426399999999</c:v>
                </c:pt>
                <c:pt idx="8106">
                  <c:v>1462.07394</c:v>
                </c:pt>
                <c:pt idx="8107">
                  <c:v>1460.05834</c:v>
                </c:pt>
                <c:pt idx="8108">
                  <c:v>1458.0426399999999</c:v>
                </c:pt>
                <c:pt idx="8109">
                  <c:v>1490.1052400000001</c:v>
                </c:pt>
                <c:pt idx="8110">
                  <c:v>1482.0426399999999</c:v>
                </c:pt>
                <c:pt idx="8111">
                  <c:v>1425.9800399999999</c:v>
                </c:pt>
                <c:pt idx="8112">
                  <c:v>1454.01134</c:v>
                </c:pt>
                <c:pt idx="8113">
                  <c:v>1451.9957400000001</c:v>
                </c:pt>
                <c:pt idx="8114">
                  <c:v>1449.9800399999999</c:v>
                </c:pt>
                <c:pt idx="8115">
                  <c:v>1482.0426399999999</c:v>
                </c:pt>
                <c:pt idx="8116">
                  <c:v>1473.9800399999999</c:v>
                </c:pt>
                <c:pt idx="8117">
                  <c:v>1410.0426399999999</c:v>
                </c:pt>
                <c:pt idx="8118">
                  <c:v>1438.07394</c:v>
                </c:pt>
                <c:pt idx="8119">
                  <c:v>1436.05834</c:v>
                </c:pt>
                <c:pt idx="8120">
                  <c:v>1434.0426399999999</c:v>
                </c:pt>
                <c:pt idx="8121">
                  <c:v>1466.1052400000001</c:v>
                </c:pt>
                <c:pt idx="8122">
                  <c:v>1458.0426399999999</c:v>
                </c:pt>
                <c:pt idx="8123">
                  <c:v>1438.07394</c:v>
                </c:pt>
                <c:pt idx="8124">
                  <c:v>1466.1052400000001</c:v>
                </c:pt>
                <c:pt idx="8125">
                  <c:v>1464.0896399999999</c:v>
                </c:pt>
                <c:pt idx="8126">
                  <c:v>1462.07394</c:v>
                </c:pt>
                <c:pt idx="8127">
                  <c:v>1494.13654</c:v>
                </c:pt>
                <c:pt idx="8128">
                  <c:v>1486.07394</c:v>
                </c:pt>
                <c:pt idx="8129">
                  <c:v>1436.05834</c:v>
                </c:pt>
                <c:pt idx="8130">
                  <c:v>1464.0896399999999</c:v>
                </c:pt>
                <c:pt idx="8131">
                  <c:v>1462.07394</c:v>
                </c:pt>
                <c:pt idx="8132">
                  <c:v>1460.05834</c:v>
                </c:pt>
                <c:pt idx="8133">
                  <c:v>1492.12094</c:v>
                </c:pt>
                <c:pt idx="8134">
                  <c:v>1484.05834</c:v>
                </c:pt>
                <c:pt idx="8135">
                  <c:v>1434.0426399999999</c:v>
                </c:pt>
                <c:pt idx="8136">
                  <c:v>1462.07394</c:v>
                </c:pt>
                <c:pt idx="8137">
                  <c:v>1460.05834</c:v>
                </c:pt>
                <c:pt idx="8138">
                  <c:v>1458.0426399999999</c:v>
                </c:pt>
                <c:pt idx="8139">
                  <c:v>1490.1052400000001</c:v>
                </c:pt>
                <c:pt idx="8140">
                  <c:v>1482.0426399999999</c:v>
                </c:pt>
                <c:pt idx="8141">
                  <c:v>1466.1052400000001</c:v>
                </c:pt>
                <c:pt idx="8142">
                  <c:v>1494.13654</c:v>
                </c:pt>
                <c:pt idx="8143">
                  <c:v>1492.12094</c:v>
                </c:pt>
                <c:pt idx="8144">
                  <c:v>1490.1052400000001</c:v>
                </c:pt>
                <c:pt idx="8145">
                  <c:v>1522.1678400000001</c:v>
                </c:pt>
                <c:pt idx="8146">
                  <c:v>1514.1052400000001</c:v>
                </c:pt>
                <c:pt idx="8147">
                  <c:v>1458.0426399999999</c:v>
                </c:pt>
                <c:pt idx="8148">
                  <c:v>1486.07394</c:v>
                </c:pt>
                <c:pt idx="8149">
                  <c:v>1484.05834</c:v>
                </c:pt>
                <c:pt idx="8150">
                  <c:v>1482.0426399999999</c:v>
                </c:pt>
                <c:pt idx="8151">
                  <c:v>1514.1052400000001</c:v>
                </c:pt>
                <c:pt idx="8152">
                  <c:v>1506.0426399999999</c:v>
                </c:pt>
                <c:pt idx="8153">
                  <c:v>1401.9800399999999</c:v>
                </c:pt>
                <c:pt idx="8154">
                  <c:v>1430.01134</c:v>
                </c:pt>
                <c:pt idx="8155">
                  <c:v>1427.9957400000001</c:v>
                </c:pt>
                <c:pt idx="8156">
                  <c:v>1425.9800399999999</c:v>
                </c:pt>
                <c:pt idx="8157">
                  <c:v>1458.0426399999999</c:v>
                </c:pt>
                <c:pt idx="8158">
                  <c:v>1449.9800399999999</c:v>
                </c:pt>
                <c:pt idx="8159">
                  <c:v>1430.01134</c:v>
                </c:pt>
                <c:pt idx="8160">
                  <c:v>1458.0426399999999</c:v>
                </c:pt>
                <c:pt idx="8161">
                  <c:v>1456.0270399999999</c:v>
                </c:pt>
                <c:pt idx="8162">
                  <c:v>1454.01134</c:v>
                </c:pt>
                <c:pt idx="8163">
                  <c:v>1486.07394</c:v>
                </c:pt>
                <c:pt idx="8164">
                  <c:v>1478.01134</c:v>
                </c:pt>
                <c:pt idx="8165">
                  <c:v>1427.9957400000001</c:v>
                </c:pt>
                <c:pt idx="8166">
                  <c:v>1456.0270399999999</c:v>
                </c:pt>
                <c:pt idx="8167">
                  <c:v>1454.01134</c:v>
                </c:pt>
                <c:pt idx="8168">
                  <c:v>1451.9957400000001</c:v>
                </c:pt>
                <c:pt idx="8169">
                  <c:v>1484.05834</c:v>
                </c:pt>
                <c:pt idx="8170">
                  <c:v>1475.9957400000001</c:v>
                </c:pt>
                <c:pt idx="8171">
                  <c:v>1425.9800399999999</c:v>
                </c:pt>
                <c:pt idx="8172">
                  <c:v>1454.01134</c:v>
                </c:pt>
                <c:pt idx="8173">
                  <c:v>1451.9957400000001</c:v>
                </c:pt>
                <c:pt idx="8174">
                  <c:v>1449.9800399999999</c:v>
                </c:pt>
                <c:pt idx="8175">
                  <c:v>1482.0426399999999</c:v>
                </c:pt>
                <c:pt idx="8176">
                  <c:v>1473.9800399999999</c:v>
                </c:pt>
                <c:pt idx="8177">
                  <c:v>1458.0426399999999</c:v>
                </c:pt>
                <c:pt idx="8178">
                  <c:v>1486.07394</c:v>
                </c:pt>
                <c:pt idx="8179">
                  <c:v>1484.05834</c:v>
                </c:pt>
                <c:pt idx="8180">
                  <c:v>1482.0426399999999</c:v>
                </c:pt>
                <c:pt idx="8181">
                  <c:v>1514.1052400000001</c:v>
                </c:pt>
                <c:pt idx="8182">
                  <c:v>1506.0426399999999</c:v>
                </c:pt>
                <c:pt idx="8183">
                  <c:v>1449.9800399999999</c:v>
                </c:pt>
                <c:pt idx="8184">
                  <c:v>1478.01134</c:v>
                </c:pt>
                <c:pt idx="8185">
                  <c:v>1475.9957400000001</c:v>
                </c:pt>
                <c:pt idx="8186">
                  <c:v>1473.9800399999999</c:v>
                </c:pt>
                <c:pt idx="8187">
                  <c:v>1506.0426399999999</c:v>
                </c:pt>
                <c:pt idx="8188">
                  <c:v>1497.9800399999999</c:v>
                </c:pt>
                <c:pt idx="8189">
                  <c:v>1382.01134</c:v>
                </c:pt>
                <c:pt idx="8190">
                  <c:v>1410.0426399999999</c:v>
                </c:pt>
                <c:pt idx="8191">
                  <c:v>1408.0270399999999</c:v>
                </c:pt>
                <c:pt idx="8192">
                  <c:v>1406.01134</c:v>
                </c:pt>
                <c:pt idx="8193">
                  <c:v>1438.07394</c:v>
                </c:pt>
                <c:pt idx="8194">
                  <c:v>1430.01134</c:v>
                </c:pt>
                <c:pt idx="8195">
                  <c:v>1410.0426399999999</c:v>
                </c:pt>
                <c:pt idx="8196">
                  <c:v>1438.07394</c:v>
                </c:pt>
                <c:pt idx="8197">
                  <c:v>1436.05834</c:v>
                </c:pt>
                <c:pt idx="8198">
                  <c:v>1434.0426399999999</c:v>
                </c:pt>
                <c:pt idx="8199">
                  <c:v>1466.1052400000001</c:v>
                </c:pt>
                <c:pt idx="8200">
                  <c:v>1458.0426399999999</c:v>
                </c:pt>
                <c:pt idx="8201">
                  <c:v>1408.0270399999999</c:v>
                </c:pt>
                <c:pt idx="8202">
                  <c:v>1436.05834</c:v>
                </c:pt>
                <c:pt idx="8203">
                  <c:v>1434.0426399999999</c:v>
                </c:pt>
                <c:pt idx="8204">
                  <c:v>1432.0270399999999</c:v>
                </c:pt>
                <c:pt idx="8205">
                  <c:v>1464.0896399999999</c:v>
                </c:pt>
                <c:pt idx="8206">
                  <c:v>1456.0270399999999</c:v>
                </c:pt>
                <c:pt idx="8207">
                  <c:v>1406.01134</c:v>
                </c:pt>
                <c:pt idx="8208">
                  <c:v>1434.0426399999999</c:v>
                </c:pt>
                <c:pt idx="8209">
                  <c:v>1432.0270399999999</c:v>
                </c:pt>
                <c:pt idx="8210">
                  <c:v>1430.01134</c:v>
                </c:pt>
                <c:pt idx="8211">
                  <c:v>1462.07394</c:v>
                </c:pt>
                <c:pt idx="8212">
                  <c:v>1454.01134</c:v>
                </c:pt>
                <c:pt idx="8213">
                  <c:v>1438.07394</c:v>
                </c:pt>
                <c:pt idx="8214">
                  <c:v>1466.1052400000001</c:v>
                </c:pt>
                <c:pt idx="8215">
                  <c:v>1464.0896399999999</c:v>
                </c:pt>
                <c:pt idx="8216">
                  <c:v>1462.07394</c:v>
                </c:pt>
                <c:pt idx="8217">
                  <c:v>1494.13654</c:v>
                </c:pt>
                <c:pt idx="8218">
                  <c:v>1486.07394</c:v>
                </c:pt>
                <c:pt idx="8219">
                  <c:v>1430.01134</c:v>
                </c:pt>
                <c:pt idx="8220">
                  <c:v>1458.0426399999999</c:v>
                </c:pt>
                <c:pt idx="8221">
                  <c:v>1456.0270399999999</c:v>
                </c:pt>
                <c:pt idx="8222">
                  <c:v>1454.01134</c:v>
                </c:pt>
                <c:pt idx="8223">
                  <c:v>1486.07394</c:v>
                </c:pt>
                <c:pt idx="8224">
                  <c:v>1478.01134</c:v>
                </c:pt>
                <c:pt idx="8225">
                  <c:v>1410.0426399999999</c:v>
                </c:pt>
                <c:pt idx="8226">
                  <c:v>1438.07394</c:v>
                </c:pt>
                <c:pt idx="8227">
                  <c:v>1436.05834</c:v>
                </c:pt>
                <c:pt idx="8228">
                  <c:v>1434.0426399999999</c:v>
                </c:pt>
                <c:pt idx="8229">
                  <c:v>1466.1052400000001</c:v>
                </c:pt>
                <c:pt idx="8230">
                  <c:v>1458.0426399999999</c:v>
                </c:pt>
                <c:pt idx="8231">
                  <c:v>1438.07394</c:v>
                </c:pt>
                <c:pt idx="8232">
                  <c:v>1466.1052400000001</c:v>
                </c:pt>
                <c:pt idx="8233">
                  <c:v>1464.0896399999999</c:v>
                </c:pt>
                <c:pt idx="8234">
                  <c:v>1462.07394</c:v>
                </c:pt>
                <c:pt idx="8235">
                  <c:v>1494.13654</c:v>
                </c:pt>
                <c:pt idx="8236">
                  <c:v>1486.07394</c:v>
                </c:pt>
                <c:pt idx="8237">
                  <c:v>1436.05834</c:v>
                </c:pt>
                <c:pt idx="8238">
                  <c:v>1464.0896399999999</c:v>
                </c:pt>
                <c:pt idx="8239">
                  <c:v>1462.07394</c:v>
                </c:pt>
                <c:pt idx="8240">
                  <c:v>1460.05834</c:v>
                </c:pt>
                <c:pt idx="8241">
                  <c:v>1492.12094</c:v>
                </c:pt>
                <c:pt idx="8242">
                  <c:v>1484.05834</c:v>
                </c:pt>
                <c:pt idx="8243">
                  <c:v>1434.0426399999999</c:v>
                </c:pt>
                <c:pt idx="8244">
                  <c:v>1462.07394</c:v>
                </c:pt>
                <c:pt idx="8245">
                  <c:v>1460.05834</c:v>
                </c:pt>
                <c:pt idx="8246">
                  <c:v>1458.0426399999999</c:v>
                </c:pt>
                <c:pt idx="8247">
                  <c:v>1490.1052400000001</c:v>
                </c:pt>
                <c:pt idx="8248">
                  <c:v>1482.0426399999999</c:v>
                </c:pt>
                <c:pt idx="8249">
                  <c:v>1466.1052400000001</c:v>
                </c:pt>
                <c:pt idx="8250">
                  <c:v>1494.13654</c:v>
                </c:pt>
                <c:pt idx="8251">
                  <c:v>1492.12094</c:v>
                </c:pt>
                <c:pt idx="8252">
                  <c:v>1490.1052400000001</c:v>
                </c:pt>
                <c:pt idx="8253">
                  <c:v>1522.1678400000001</c:v>
                </c:pt>
                <c:pt idx="8254">
                  <c:v>1514.1052400000001</c:v>
                </c:pt>
                <c:pt idx="8255">
                  <c:v>1458.0426399999999</c:v>
                </c:pt>
                <c:pt idx="8256">
                  <c:v>1486.07394</c:v>
                </c:pt>
                <c:pt idx="8257">
                  <c:v>1484.05834</c:v>
                </c:pt>
                <c:pt idx="8258">
                  <c:v>1482.0426399999999</c:v>
                </c:pt>
                <c:pt idx="8259">
                  <c:v>1514.1052400000001</c:v>
                </c:pt>
                <c:pt idx="8260">
                  <c:v>1506.0426399999999</c:v>
                </c:pt>
                <c:pt idx="8261">
                  <c:v>1408.0270399999999</c:v>
                </c:pt>
                <c:pt idx="8262">
                  <c:v>1436.05834</c:v>
                </c:pt>
                <c:pt idx="8263">
                  <c:v>1434.0426399999999</c:v>
                </c:pt>
                <c:pt idx="8264">
                  <c:v>1432.0270399999999</c:v>
                </c:pt>
                <c:pt idx="8265">
                  <c:v>1464.0896399999999</c:v>
                </c:pt>
                <c:pt idx="8266">
                  <c:v>1456.0270399999999</c:v>
                </c:pt>
                <c:pt idx="8267">
                  <c:v>1436.05834</c:v>
                </c:pt>
                <c:pt idx="8268">
                  <c:v>1464.0896399999999</c:v>
                </c:pt>
                <c:pt idx="8269">
                  <c:v>1462.07394</c:v>
                </c:pt>
                <c:pt idx="8270">
                  <c:v>1460.05834</c:v>
                </c:pt>
                <c:pt idx="8271">
                  <c:v>1492.12094</c:v>
                </c:pt>
                <c:pt idx="8272">
                  <c:v>1484.05834</c:v>
                </c:pt>
                <c:pt idx="8273">
                  <c:v>1434.0426399999999</c:v>
                </c:pt>
                <c:pt idx="8274">
                  <c:v>1462.07394</c:v>
                </c:pt>
                <c:pt idx="8275">
                  <c:v>1460.05834</c:v>
                </c:pt>
                <c:pt idx="8276">
                  <c:v>1458.0426399999999</c:v>
                </c:pt>
                <c:pt idx="8277">
                  <c:v>1490.1052400000001</c:v>
                </c:pt>
                <c:pt idx="8278">
                  <c:v>1482.0426399999999</c:v>
                </c:pt>
                <c:pt idx="8279">
                  <c:v>1432.0270399999999</c:v>
                </c:pt>
                <c:pt idx="8280">
                  <c:v>1460.05834</c:v>
                </c:pt>
                <c:pt idx="8281">
                  <c:v>1458.0426399999999</c:v>
                </c:pt>
                <c:pt idx="8282">
                  <c:v>1456.0270399999999</c:v>
                </c:pt>
                <c:pt idx="8283">
                  <c:v>1488.0896399999999</c:v>
                </c:pt>
                <c:pt idx="8284">
                  <c:v>1480.0270399999999</c:v>
                </c:pt>
                <c:pt idx="8285">
                  <c:v>1464.0896399999999</c:v>
                </c:pt>
                <c:pt idx="8286">
                  <c:v>1492.12094</c:v>
                </c:pt>
                <c:pt idx="8287">
                  <c:v>1490.1052400000001</c:v>
                </c:pt>
                <c:pt idx="8288">
                  <c:v>1488.0896399999999</c:v>
                </c:pt>
                <c:pt idx="8289">
                  <c:v>1520.1522399999999</c:v>
                </c:pt>
                <c:pt idx="8290">
                  <c:v>1512.0896399999999</c:v>
                </c:pt>
                <c:pt idx="8291">
                  <c:v>1456.0270399999999</c:v>
                </c:pt>
                <c:pt idx="8292">
                  <c:v>1484.05834</c:v>
                </c:pt>
                <c:pt idx="8293">
                  <c:v>1482.0426399999999</c:v>
                </c:pt>
                <c:pt idx="8294">
                  <c:v>1480.0270399999999</c:v>
                </c:pt>
                <c:pt idx="8295">
                  <c:v>1512.0896399999999</c:v>
                </c:pt>
                <c:pt idx="8296">
                  <c:v>1504.0270399999999</c:v>
                </c:pt>
                <c:pt idx="8297">
                  <c:v>1406.01134</c:v>
                </c:pt>
                <c:pt idx="8298">
                  <c:v>1434.0426399999999</c:v>
                </c:pt>
                <c:pt idx="8299">
                  <c:v>1432.0270399999999</c:v>
                </c:pt>
                <c:pt idx="8300">
                  <c:v>1430.01134</c:v>
                </c:pt>
                <c:pt idx="8301">
                  <c:v>1462.07394</c:v>
                </c:pt>
                <c:pt idx="8302">
                  <c:v>1454.01134</c:v>
                </c:pt>
                <c:pt idx="8303">
                  <c:v>1434.0426399999999</c:v>
                </c:pt>
                <c:pt idx="8304">
                  <c:v>1462.07394</c:v>
                </c:pt>
                <c:pt idx="8305">
                  <c:v>1460.05834</c:v>
                </c:pt>
                <c:pt idx="8306">
                  <c:v>1458.0426399999999</c:v>
                </c:pt>
                <c:pt idx="8307">
                  <c:v>1490.1052400000001</c:v>
                </c:pt>
                <c:pt idx="8308">
                  <c:v>1482.0426399999999</c:v>
                </c:pt>
                <c:pt idx="8309">
                  <c:v>1432.0270399999999</c:v>
                </c:pt>
                <c:pt idx="8310">
                  <c:v>1460.05834</c:v>
                </c:pt>
                <c:pt idx="8311">
                  <c:v>1458.0426399999999</c:v>
                </c:pt>
                <c:pt idx="8312">
                  <c:v>1456.0270399999999</c:v>
                </c:pt>
                <c:pt idx="8313">
                  <c:v>1488.0896399999999</c:v>
                </c:pt>
                <c:pt idx="8314">
                  <c:v>1480.0270399999999</c:v>
                </c:pt>
                <c:pt idx="8315">
                  <c:v>1430.01134</c:v>
                </c:pt>
                <c:pt idx="8316">
                  <c:v>1458.0426399999999</c:v>
                </c:pt>
                <c:pt idx="8317">
                  <c:v>1456.0270399999999</c:v>
                </c:pt>
                <c:pt idx="8318">
                  <c:v>1454.01134</c:v>
                </c:pt>
                <c:pt idx="8319">
                  <c:v>1486.07394</c:v>
                </c:pt>
                <c:pt idx="8320">
                  <c:v>1478.01134</c:v>
                </c:pt>
                <c:pt idx="8321">
                  <c:v>1462.07394</c:v>
                </c:pt>
                <c:pt idx="8322">
                  <c:v>1490.1052400000001</c:v>
                </c:pt>
                <c:pt idx="8323">
                  <c:v>1488.0896399999999</c:v>
                </c:pt>
                <c:pt idx="8324">
                  <c:v>1486.07394</c:v>
                </c:pt>
                <c:pt idx="8325">
                  <c:v>1518.13654</c:v>
                </c:pt>
                <c:pt idx="8326">
                  <c:v>1510.07394</c:v>
                </c:pt>
                <c:pt idx="8327">
                  <c:v>1454.01134</c:v>
                </c:pt>
                <c:pt idx="8328">
                  <c:v>1482.0426399999999</c:v>
                </c:pt>
                <c:pt idx="8329">
                  <c:v>1480.0270399999999</c:v>
                </c:pt>
                <c:pt idx="8330">
                  <c:v>1478.01134</c:v>
                </c:pt>
                <c:pt idx="8331">
                  <c:v>1510.07394</c:v>
                </c:pt>
                <c:pt idx="8332">
                  <c:v>1502.01134</c:v>
                </c:pt>
                <c:pt idx="8333">
                  <c:v>1438.07394</c:v>
                </c:pt>
                <c:pt idx="8334">
                  <c:v>1466.1052400000001</c:v>
                </c:pt>
                <c:pt idx="8335">
                  <c:v>1464.0896399999999</c:v>
                </c:pt>
                <c:pt idx="8336">
                  <c:v>1462.07394</c:v>
                </c:pt>
                <c:pt idx="8337">
                  <c:v>1494.13654</c:v>
                </c:pt>
                <c:pt idx="8338">
                  <c:v>1486.07394</c:v>
                </c:pt>
                <c:pt idx="8339">
                  <c:v>1466.1052400000001</c:v>
                </c:pt>
                <c:pt idx="8340">
                  <c:v>1494.13654</c:v>
                </c:pt>
                <c:pt idx="8341">
                  <c:v>1492.12094</c:v>
                </c:pt>
                <c:pt idx="8342">
                  <c:v>1490.1052400000001</c:v>
                </c:pt>
                <c:pt idx="8343">
                  <c:v>1522.1678400000001</c:v>
                </c:pt>
                <c:pt idx="8344">
                  <c:v>1514.1052400000001</c:v>
                </c:pt>
                <c:pt idx="8345">
                  <c:v>1464.0896399999999</c:v>
                </c:pt>
                <c:pt idx="8346">
                  <c:v>1492.12094</c:v>
                </c:pt>
                <c:pt idx="8347">
                  <c:v>1490.1052400000001</c:v>
                </c:pt>
                <c:pt idx="8348">
                  <c:v>1488.0896399999999</c:v>
                </c:pt>
                <c:pt idx="8349">
                  <c:v>1520.1522399999999</c:v>
                </c:pt>
                <c:pt idx="8350">
                  <c:v>1512.0896399999999</c:v>
                </c:pt>
                <c:pt idx="8351">
                  <c:v>1462.07394</c:v>
                </c:pt>
                <c:pt idx="8352">
                  <c:v>1490.1052400000001</c:v>
                </c:pt>
                <c:pt idx="8353">
                  <c:v>1488.0896399999999</c:v>
                </c:pt>
                <c:pt idx="8354">
                  <c:v>1486.07394</c:v>
                </c:pt>
                <c:pt idx="8355">
                  <c:v>1518.13654</c:v>
                </c:pt>
                <c:pt idx="8356">
                  <c:v>1510.07394</c:v>
                </c:pt>
                <c:pt idx="8357">
                  <c:v>1494.13654</c:v>
                </c:pt>
                <c:pt idx="8358">
                  <c:v>1522.1678400000001</c:v>
                </c:pt>
                <c:pt idx="8359">
                  <c:v>1520.1522399999999</c:v>
                </c:pt>
                <c:pt idx="8360">
                  <c:v>1518.13654</c:v>
                </c:pt>
                <c:pt idx="8361">
                  <c:v>1550.1991399999999</c:v>
                </c:pt>
                <c:pt idx="8362">
                  <c:v>1542.13654</c:v>
                </c:pt>
                <c:pt idx="8363">
                  <c:v>1486.07394</c:v>
                </c:pt>
                <c:pt idx="8364">
                  <c:v>1514.1052400000001</c:v>
                </c:pt>
                <c:pt idx="8365">
                  <c:v>1512.0896399999999</c:v>
                </c:pt>
                <c:pt idx="8366">
                  <c:v>1510.07394</c:v>
                </c:pt>
                <c:pt idx="8367">
                  <c:v>1542.13654</c:v>
                </c:pt>
                <c:pt idx="8368">
                  <c:v>1534.07394</c:v>
                </c:pt>
                <c:pt idx="8369">
                  <c:v>1430.01134</c:v>
                </c:pt>
                <c:pt idx="8370">
                  <c:v>1458.0426399999999</c:v>
                </c:pt>
                <c:pt idx="8371">
                  <c:v>1456.0270399999999</c:v>
                </c:pt>
                <c:pt idx="8372">
                  <c:v>1454.01134</c:v>
                </c:pt>
                <c:pt idx="8373">
                  <c:v>1486.07394</c:v>
                </c:pt>
                <c:pt idx="8374">
                  <c:v>1478.01134</c:v>
                </c:pt>
                <c:pt idx="8375">
                  <c:v>1458.0426399999999</c:v>
                </c:pt>
                <c:pt idx="8376">
                  <c:v>1486.07394</c:v>
                </c:pt>
                <c:pt idx="8377">
                  <c:v>1484.05834</c:v>
                </c:pt>
                <c:pt idx="8378">
                  <c:v>1482.0426399999999</c:v>
                </c:pt>
                <c:pt idx="8379">
                  <c:v>1514.1052400000001</c:v>
                </c:pt>
                <c:pt idx="8380">
                  <c:v>1506.0426399999999</c:v>
                </c:pt>
                <c:pt idx="8381">
                  <c:v>1456.0270399999999</c:v>
                </c:pt>
                <c:pt idx="8382">
                  <c:v>1484.05834</c:v>
                </c:pt>
                <c:pt idx="8383">
                  <c:v>1482.0426399999999</c:v>
                </c:pt>
                <c:pt idx="8384">
                  <c:v>1480.0270399999999</c:v>
                </c:pt>
                <c:pt idx="8385">
                  <c:v>1512.0896399999999</c:v>
                </c:pt>
                <c:pt idx="8386">
                  <c:v>1504.0270399999999</c:v>
                </c:pt>
                <c:pt idx="8387">
                  <c:v>1454.01134</c:v>
                </c:pt>
                <c:pt idx="8388">
                  <c:v>1482.0426399999999</c:v>
                </c:pt>
                <c:pt idx="8389">
                  <c:v>1480.0270399999999</c:v>
                </c:pt>
                <c:pt idx="8390">
                  <c:v>1478.01134</c:v>
                </c:pt>
                <c:pt idx="8391">
                  <c:v>1510.07394</c:v>
                </c:pt>
                <c:pt idx="8392">
                  <c:v>1502.01134</c:v>
                </c:pt>
                <c:pt idx="8393">
                  <c:v>1486.07394</c:v>
                </c:pt>
                <c:pt idx="8394">
                  <c:v>1514.1052400000001</c:v>
                </c:pt>
                <c:pt idx="8395">
                  <c:v>1512.0896399999999</c:v>
                </c:pt>
                <c:pt idx="8396">
                  <c:v>1510.07394</c:v>
                </c:pt>
                <c:pt idx="8397">
                  <c:v>1542.13654</c:v>
                </c:pt>
                <c:pt idx="8398">
                  <c:v>1534.07394</c:v>
                </c:pt>
                <c:pt idx="8399">
                  <c:v>1478.01134</c:v>
                </c:pt>
                <c:pt idx="8400">
                  <c:v>1506.0426399999999</c:v>
                </c:pt>
                <c:pt idx="8401">
                  <c:v>1504.0270399999999</c:v>
                </c:pt>
                <c:pt idx="8402">
                  <c:v>1502.01134</c:v>
                </c:pt>
                <c:pt idx="8403">
                  <c:v>1534.07394</c:v>
                </c:pt>
                <c:pt idx="8404">
                  <c:v>1526.01134</c:v>
                </c:pt>
                <c:pt idx="8405">
                  <c:v>1379.9957400000001</c:v>
                </c:pt>
                <c:pt idx="8406">
                  <c:v>1408.0270399999999</c:v>
                </c:pt>
                <c:pt idx="8407">
                  <c:v>1406.01134</c:v>
                </c:pt>
                <c:pt idx="8408">
                  <c:v>1403.9957400000001</c:v>
                </c:pt>
                <c:pt idx="8409">
                  <c:v>1436.05834</c:v>
                </c:pt>
                <c:pt idx="8410">
                  <c:v>1427.9957400000001</c:v>
                </c:pt>
                <c:pt idx="8411">
                  <c:v>1408.0270399999999</c:v>
                </c:pt>
                <c:pt idx="8412">
                  <c:v>1436.05834</c:v>
                </c:pt>
                <c:pt idx="8413">
                  <c:v>1434.0426399999999</c:v>
                </c:pt>
                <c:pt idx="8414">
                  <c:v>1432.0270399999999</c:v>
                </c:pt>
                <c:pt idx="8415">
                  <c:v>1464.0896399999999</c:v>
                </c:pt>
                <c:pt idx="8416">
                  <c:v>1456.0270399999999</c:v>
                </c:pt>
                <c:pt idx="8417">
                  <c:v>1406.01134</c:v>
                </c:pt>
                <c:pt idx="8418">
                  <c:v>1434.0426399999999</c:v>
                </c:pt>
                <c:pt idx="8419">
                  <c:v>1432.0270399999999</c:v>
                </c:pt>
                <c:pt idx="8420">
                  <c:v>1430.01134</c:v>
                </c:pt>
                <c:pt idx="8421">
                  <c:v>1462.07394</c:v>
                </c:pt>
                <c:pt idx="8422">
                  <c:v>1454.01134</c:v>
                </c:pt>
                <c:pt idx="8423">
                  <c:v>1403.9957400000001</c:v>
                </c:pt>
                <c:pt idx="8424">
                  <c:v>1432.0270399999999</c:v>
                </c:pt>
                <c:pt idx="8425">
                  <c:v>1430.01134</c:v>
                </c:pt>
                <c:pt idx="8426">
                  <c:v>1427.9957400000001</c:v>
                </c:pt>
                <c:pt idx="8427">
                  <c:v>1460.05834</c:v>
                </c:pt>
                <c:pt idx="8428">
                  <c:v>1451.9957400000001</c:v>
                </c:pt>
                <c:pt idx="8429">
                  <c:v>1436.05834</c:v>
                </c:pt>
                <c:pt idx="8430">
                  <c:v>1464.0896399999999</c:v>
                </c:pt>
                <c:pt idx="8431">
                  <c:v>1462.07394</c:v>
                </c:pt>
                <c:pt idx="8432">
                  <c:v>1460.05834</c:v>
                </c:pt>
                <c:pt idx="8433">
                  <c:v>1492.12094</c:v>
                </c:pt>
                <c:pt idx="8434">
                  <c:v>1484.05834</c:v>
                </c:pt>
                <c:pt idx="8435">
                  <c:v>1427.9957400000001</c:v>
                </c:pt>
                <c:pt idx="8436">
                  <c:v>1456.0270399999999</c:v>
                </c:pt>
                <c:pt idx="8437">
                  <c:v>1454.01134</c:v>
                </c:pt>
                <c:pt idx="8438">
                  <c:v>1451.9957400000001</c:v>
                </c:pt>
                <c:pt idx="8439">
                  <c:v>1484.05834</c:v>
                </c:pt>
                <c:pt idx="8440">
                  <c:v>1475.9957400000001</c:v>
                </c:pt>
                <c:pt idx="8441">
                  <c:v>1408.0270399999999</c:v>
                </c:pt>
                <c:pt idx="8442">
                  <c:v>1436.05834</c:v>
                </c:pt>
                <c:pt idx="8443">
                  <c:v>1434.0426399999999</c:v>
                </c:pt>
                <c:pt idx="8444">
                  <c:v>1432.0270399999999</c:v>
                </c:pt>
                <c:pt idx="8445">
                  <c:v>1464.0896399999999</c:v>
                </c:pt>
                <c:pt idx="8446">
                  <c:v>1456.0270399999999</c:v>
                </c:pt>
                <c:pt idx="8447">
                  <c:v>1436.05834</c:v>
                </c:pt>
                <c:pt idx="8448">
                  <c:v>1464.0896399999999</c:v>
                </c:pt>
                <c:pt idx="8449">
                  <c:v>1462.07394</c:v>
                </c:pt>
                <c:pt idx="8450">
                  <c:v>1460.05834</c:v>
                </c:pt>
                <c:pt idx="8451">
                  <c:v>1492.12094</c:v>
                </c:pt>
                <c:pt idx="8452">
                  <c:v>1484.05834</c:v>
                </c:pt>
                <c:pt idx="8453">
                  <c:v>1434.0426399999999</c:v>
                </c:pt>
                <c:pt idx="8454">
                  <c:v>1462.07394</c:v>
                </c:pt>
                <c:pt idx="8455">
                  <c:v>1460.05834</c:v>
                </c:pt>
                <c:pt idx="8456">
                  <c:v>1458.0426399999999</c:v>
                </c:pt>
                <c:pt idx="8457">
                  <c:v>1490.1052400000001</c:v>
                </c:pt>
                <c:pt idx="8458">
                  <c:v>1482.0426399999999</c:v>
                </c:pt>
                <c:pt idx="8459">
                  <c:v>1432.0270399999999</c:v>
                </c:pt>
                <c:pt idx="8460">
                  <c:v>1460.05834</c:v>
                </c:pt>
                <c:pt idx="8461">
                  <c:v>1458.0426399999999</c:v>
                </c:pt>
                <c:pt idx="8462">
                  <c:v>1456.0270399999999</c:v>
                </c:pt>
                <c:pt idx="8463">
                  <c:v>1488.0896399999999</c:v>
                </c:pt>
                <c:pt idx="8464">
                  <c:v>1480.0270399999999</c:v>
                </c:pt>
                <c:pt idx="8465">
                  <c:v>1464.0896399999999</c:v>
                </c:pt>
                <c:pt idx="8466">
                  <c:v>1492.12094</c:v>
                </c:pt>
                <c:pt idx="8467">
                  <c:v>1490.1052400000001</c:v>
                </c:pt>
                <c:pt idx="8468">
                  <c:v>1488.0896399999999</c:v>
                </c:pt>
                <c:pt idx="8469">
                  <c:v>1520.1522399999999</c:v>
                </c:pt>
                <c:pt idx="8470">
                  <c:v>1512.0896399999999</c:v>
                </c:pt>
                <c:pt idx="8471">
                  <c:v>1456.0270399999999</c:v>
                </c:pt>
                <c:pt idx="8472">
                  <c:v>1484.05834</c:v>
                </c:pt>
                <c:pt idx="8473">
                  <c:v>1482.0426399999999</c:v>
                </c:pt>
                <c:pt idx="8474">
                  <c:v>1480.0270399999999</c:v>
                </c:pt>
                <c:pt idx="8475">
                  <c:v>1512.0896399999999</c:v>
                </c:pt>
                <c:pt idx="8476">
                  <c:v>1504.0270399999999</c:v>
                </c:pt>
                <c:pt idx="8477">
                  <c:v>1406.01134</c:v>
                </c:pt>
                <c:pt idx="8478">
                  <c:v>1434.0426399999999</c:v>
                </c:pt>
                <c:pt idx="8479">
                  <c:v>1432.0270399999999</c:v>
                </c:pt>
                <c:pt idx="8480">
                  <c:v>1430.01134</c:v>
                </c:pt>
                <c:pt idx="8481">
                  <c:v>1462.07394</c:v>
                </c:pt>
                <c:pt idx="8482">
                  <c:v>1454.01134</c:v>
                </c:pt>
                <c:pt idx="8483">
                  <c:v>1434.0426399999999</c:v>
                </c:pt>
                <c:pt idx="8484">
                  <c:v>1462.07394</c:v>
                </c:pt>
                <c:pt idx="8485">
                  <c:v>1460.05834</c:v>
                </c:pt>
                <c:pt idx="8486">
                  <c:v>1458.0426399999999</c:v>
                </c:pt>
                <c:pt idx="8487">
                  <c:v>1490.1052400000001</c:v>
                </c:pt>
                <c:pt idx="8488">
                  <c:v>1482.0426399999999</c:v>
                </c:pt>
                <c:pt idx="8489">
                  <c:v>1432.0270399999999</c:v>
                </c:pt>
                <c:pt idx="8490">
                  <c:v>1460.05834</c:v>
                </c:pt>
                <c:pt idx="8491">
                  <c:v>1458.0426399999999</c:v>
                </c:pt>
                <c:pt idx="8492">
                  <c:v>1456.0270399999999</c:v>
                </c:pt>
                <c:pt idx="8493">
                  <c:v>1488.0896399999999</c:v>
                </c:pt>
                <c:pt idx="8494">
                  <c:v>1480.0270399999999</c:v>
                </c:pt>
                <c:pt idx="8495">
                  <c:v>1430.01134</c:v>
                </c:pt>
                <c:pt idx="8496">
                  <c:v>1458.0426399999999</c:v>
                </c:pt>
                <c:pt idx="8497">
                  <c:v>1456.0270399999999</c:v>
                </c:pt>
                <c:pt idx="8498">
                  <c:v>1454.01134</c:v>
                </c:pt>
                <c:pt idx="8499">
                  <c:v>1486.07394</c:v>
                </c:pt>
                <c:pt idx="8500">
                  <c:v>1478.01134</c:v>
                </c:pt>
                <c:pt idx="8501">
                  <c:v>1462.07394</c:v>
                </c:pt>
                <c:pt idx="8502">
                  <c:v>1490.1052400000001</c:v>
                </c:pt>
                <c:pt idx="8503">
                  <c:v>1488.0896399999999</c:v>
                </c:pt>
                <c:pt idx="8504">
                  <c:v>1486.07394</c:v>
                </c:pt>
                <c:pt idx="8505">
                  <c:v>1518.13654</c:v>
                </c:pt>
                <c:pt idx="8506">
                  <c:v>1510.07394</c:v>
                </c:pt>
                <c:pt idx="8507">
                  <c:v>1454.01134</c:v>
                </c:pt>
                <c:pt idx="8508">
                  <c:v>1482.0426399999999</c:v>
                </c:pt>
                <c:pt idx="8509">
                  <c:v>1480.0270399999999</c:v>
                </c:pt>
                <c:pt idx="8510">
                  <c:v>1478.01134</c:v>
                </c:pt>
                <c:pt idx="8511">
                  <c:v>1510.07394</c:v>
                </c:pt>
                <c:pt idx="8512">
                  <c:v>1502.01134</c:v>
                </c:pt>
                <c:pt idx="8513">
                  <c:v>1403.9957400000001</c:v>
                </c:pt>
                <c:pt idx="8514">
                  <c:v>1432.0270399999999</c:v>
                </c:pt>
                <c:pt idx="8515">
                  <c:v>1430.01134</c:v>
                </c:pt>
                <c:pt idx="8516">
                  <c:v>1427.9957400000001</c:v>
                </c:pt>
                <c:pt idx="8517">
                  <c:v>1460.05834</c:v>
                </c:pt>
                <c:pt idx="8518">
                  <c:v>1451.9957400000001</c:v>
                </c:pt>
                <c:pt idx="8519">
                  <c:v>1432.0270399999999</c:v>
                </c:pt>
                <c:pt idx="8520">
                  <c:v>1460.05834</c:v>
                </c:pt>
                <c:pt idx="8521">
                  <c:v>1458.0426399999999</c:v>
                </c:pt>
                <c:pt idx="8522">
                  <c:v>1456.0270399999999</c:v>
                </c:pt>
                <c:pt idx="8523">
                  <c:v>1488.0896399999999</c:v>
                </c:pt>
                <c:pt idx="8524">
                  <c:v>1480.0270399999999</c:v>
                </c:pt>
                <c:pt idx="8525">
                  <c:v>1430.01134</c:v>
                </c:pt>
                <c:pt idx="8526">
                  <c:v>1458.0426399999999</c:v>
                </c:pt>
                <c:pt idx="8527">
                  <c:v>1456.0270399999999</c:v>
                </c:pt>
                <c:pt idx="8528">
                  <c:v>1454.01134</c:v>
                </c:pt>
                <c:pt idx="8529">
                  <c:v>1486.07394</c:v>
                </c:pt>
                <c:pt idx="8530">
                  <c:v>1478.01134</c:v>
                </c:pt>
                <c:pt idx="8531">
                  <c:v>1427.9957400000001</c:v>
                </c:pt>
                <c:pt idx="8532">
                  <c:v>1456.0270399999999</c:v>
                </c:pt>
                <c:pt idx="8533">
                  <c:v>1454.01134</c:v>
                </c:pt>
                <c:pt idx="8534">
                  <c:v>1451.9957400000001</c:v>
                </c:pt>
                <c:pt idx="8535">
                  <c:v>1484.05834</c:v>
                </c:pt>
                <c:pt idx="8536">
                  <c:v>1475.9957400000001</c:v>
                </c:pt>
                <c:pt idx="8537">
                  <c:v>1460.05834</c:v>
                </c:pt>
                <c:pt idx="8538">
                  <c:v>1488.0896399999999</c:v>
                </c:pt>
                <c:pt idx="8539">
                  <c:v>1486.07394</c:v>
                </c:pt>
                <c:pt idx="8540">
                  <c:v>1484.05834</c:v>
                </c:pt>
                <c:pt idx="8541">
                  <c:v>1516.12094</c:v>
                </c:pt>
                <c:pt idx="8542">
                  <c:v>1508.05834</c:v>
                </c:pt>
                <c:pt idx="8543">
                  <c:v>1451.9957400000001</c:v>
                </c:pt>
                <c:pt idx="8544">
                  <c:v>1480.0270399999999</c:v>
                </c:pt>
                <c:pt idx="8545">
                  <c:v>1478.01134</c:v>
                </c:pt>
                <c:pt idx="8546">
                  <c:v>1475.9957400000001</c:v>
                </c:pt>
                <c:pt idx="8547">
                  <c:v>1508.05834</c:v>
                </c:pt>
                <c:pt idx="8548">
                  <c:v>1499.9957400000001</c:v>
                </c:pt>
                <c:pt idx="8549">
                  <c:v>1436.05834</c:v>
                </c:pt>
                <c:pt idx="8550">
                  <c:v>1464.0896399999999</c:v>
                </c:pt>
                <c:pt idx="8551">
                  <c:v>1462.07394</c:v>
                </c:pt>
                <c:pt idx="8552">
                  <c:v>1460.05834</c:v>
                </c:pt>
                <c:pt idx="8553">
                  <c:v>1492.12094</c:v>
                </c:pt>
                <c:pt idx="8554">
                  <c:v>1484.05834</c:v>
                </c:pt>
                <c:pt idx="8555">
                  <c:v>1464.0896399999999</c:v>
                </c:pt>
                <c:pt idx="8556">
                  <c:v>1492.12094</c:v>
                </c:pt>
                <c:pt idx="8557">
                  <c:v>1490.1052400000001</c:v>
                </c:pt>
                <c:pt idx="8558">
                  <c:v>1488.0896399999999</c:v>
                </c:pt>
                <c:pt idx="8559">
                  <c:v>1520.1522399999999</c:v>
                </c:pt>
                <c:pt idx="8560">
                  <c:v>1512.0896399999999</c:v>
                </c:pt>
                <c:pt idx="8561">
                  <c:v>1462.07394</c:v>
                </c:pt>
                <c:pt idx="8562">
                  <c:v>1490.1052400000001</c:v>
                </c:pt>
                <c:pt idx="8563">
                  <c:v>1488.0896399999999</c:v>
                </c:pt>
                <c:pt idx="8564">
                  <c:v>1486.07394</c:v>
                </c:pt>
                <c:pt idx="8565">
                  <c:v>1518.13654</c:v>
                </c:pt>
                <c:pt idx="8566">
                  <c:v>1510.07394</c:v>
                </c:pt>
                <c:pt idx="8567">
                  <c:v>1460.05834</c:v>
                </c:pt>
                <c:pt idx="8568">
                  <c:v>1488.0896399999999</c:v>
                </c:pt>
                <c:pt idx="8569">
                  <c:v>1486.07394</c:v>
                </c:pt>
                <c:pt idx="8570">
                  <c:v>1484.05834</c:v>
                </c:pt>
                <c:pt idx="8571">
                  <c:v>1516.12094</c:v>
                </c:pt>
                <c:pt idx="8572">
                  <c:v>1508.05834</c:v>
                </c:pt>
                <c:pt idx="8573">
                  <c:v>1492.12094</c:v>
                </c:pt>
                <c:pt idx="8574">
                  <c:v>1520.1522399999999</c:v>
                </c:pt>
                <c:pt idx="8575">
                  <c:v>1518.13654</c:v>
                </c:pt>
                <c:pt idx="8576">
                  <c:v>1516.12094</c:v>
                </c:pt>
                <c:pt idx="8577">
                  <c:v>1548.18354</c:v>
                </c:pt>
                <c:pt idx="8578">
                  <c:v>1540.12094</c:v>
                </c:pt>
                <c:pt idx="8579">
                  <c:v>1484.05834</c:v>
                </c:pt>
                <c:pt idx="8580">
                  <c:v>1512.0896399999999</c:v>
                </c:pt>
                <c:pt idx="8581">
                  <c:v>1510.07394</c:v>
                </c:pt>
                <c:pt idx="8582">
                  <c:v>1508.05834</c:v>
                </c:pt>
                <c:pt idx="8583">
                  <c:v>1540.12094</c:v>
                </c:pt>
                <c:pt idx="8584">
                  <c:v>1532.05834</c:v>
                </c:pt>
                <c:pt idx="8585">
                  <c:v>1427.9957400000001</c:v>
                </c:pt>
                <c:pt idx="8586">
                  <c:v>1456.0270399999999</c:v>
                </c:pt>
                <c:pt idx="8587">
                  <c:v>1454.01134</c:v>
                </c:pt>
                <c:pt idx="8588">
                  <c:v>1451.9957400000001</c:v>
                </c:pt>
                <c:pt idx="8589">
                  <c:v>1484.05834</c:v>
                </c:pt>
                <c:pt idx="8590">
                  <c:v>1475.9957400000001</c:v>
                </c:pt>
                <c:pt idx="8591">
                  <c:v>1456.0270399999999</c:v>
                </c:pt>
                <c:pt idx="8592">
                  <c:v>1484.05834</c:v>
                </c:pt>
                <c:pt idx="8593">
                  <c:v>1482.0426399999999</c:v>
                </c:pt>
                <c:pt idx="8594">
                  <c:v>1480.0270399999999</c:v>
                </c:pt>
                <c:pt idx="8595">
                  <c:v>1512.0896399999999</c:v>
                </c:pt>
                <c:pt idx="8596">
                  <c:v>1504.0270399999999</c:v>
                </c:pt>
                <c:pt idx="8597">
                  <c:v>1454.01134</c:v>
                </c:pt>
                <c:pt idx="8598">
                  <c:v>1482.0426399999999</c:v>
                </c:pt>
                <c:pt idx="8599">
                  <c:v>1480.0270399999999</c:v>
                </c:pt>
                <c:pt idx="8600">
                  <c:v>1478.01134</c:v>
                </c:pt>
                <c:pt idx="8601">
                  <c:v>1510.07394</c:v>
                </c:pt>
                <c:pt idx="8602">
                  <c:v>1502.01134</c:v>
                </c:pt>
                <c:pt idx="8603">
                  <c:v>1451.9957400000001</c:v>
                </c:pt>
                <c:pt idx="8604">
                  <c:v>1480.0270399999999</c:v>
                </c:pt>
                <c:pt idx="8605">
                  <c:v>1478.01134</c:v>
                </c:pt>
                <c:pt idx="8606">
                  <c:v>1475.9957400000001</c:v>
                </c:pt>
                <c:pt idx="8607">
                  <c:v>1508.05834</c:v>
                </c:pt>
                <c:pt idx="8608">
                  <c:v>1499.9957400000001</c:v>
                </c:pt>
                <c:pt idx="8609">
                  <c:v>1484.05834</c:v>
                </c:pt>
                <c:pt idx="8610">
                  <c:v>1512.0896399999999</c:v>
                </c:pt>
                <c:pt idx="8611">
                  <c:v>1510.07394</c:v>
                </c:pt>
                <c:pt idx="8612">
                  <c:v>1508.05834</c:v>
                </c:pt>
                <c:pt idx="8613">
                  <c:v>1540.12094</c:v>
                </c:pt>
                <c:pt idx="8614">
                  <c:v>1532.05834</c:v>
                </c:pt>
                <c:pt idx="8615">
                  <c:v>1475.9957400000001</c:v>
                </c:pt>
                <c:pt idx="8616">
                  <c:v>1504.0270399999999</c:v>
                </c:pt>
                <c:pt idx="8617">
                  <c:v>1502.01134</c:v>
                </c:pt>
                <c:pt idx="8618">
                  <c:v>1499.9957400000001</c:v>
                </c:pt>
                <c:pt idx="8619">
                  <c:v>1532.05834</c:v>
                </c:pt>
                <c:pt idx="8620">
                  <c:v>1523.9957400000001</c:v>
                </c:pt>
                <c:pt idx="8621">
                  <c:v>1377.9800399999999</c:v>
                </c:pt>
                <c:pt idx="8622">
                  <c:v>1406.01134</c:v>
                </c:pt>
                <c:pt idx="8623">
                  <c:v>1403.9957400000001</c:v>
                </c:pt>
                <c:pt idx="8624">
                  <c:v>1401.9800399999999</c:v>
                </c:pt>
                <c:pt idx="8625">
                  <c:v>1434.0426399999999</c:v>
                </c:pt>
                <c:pt idx="8626">
                  <c:v>1425.9800399999999</c:v>
                </c:pt>
                <c:pt idx="8627">
                  <c:v>1406.01134</c:v>
                </c:pt>
                <c:pt idx="8628">
                  <c:v>1434.0426399999999</c:v>
                </c:pt>
                <c:pt idx="8629">
                  <c:v>1432.0270399999999</c:v>
                </c:pt>
                <c:pt idx="8630">
                  <c:v>1430.01134</c:v>
                </c:pt>
                <c:pt idx="8631">
                  <c:v>1462.07394</c:v>
                </c:pt>
                <c:pt idx="8632">
                  <c:v>1454.01134</c:v>
                </c:pt>
                <c:pt idx="8633">
                  <c:v>1403.9957400000001</c:v>
                </c:pt>
                <c:pt idx="8634">
                  <c:v>1432.0270399999999</c:v>
                </c:pt>
                <c:pt idx="8635">
                  <c:v>1430.01134</c:v>
                </c:pt>
                <c:pt idx="8636">
                  <c:v>1427.9957400000001</c:v>
                </c:pt>
                <c:pt idx="8637">
                  <c:v>1460.05834</c:v>
                </c:pt>
                <c:pt idx="8638">
                  <c:v>1451.9957400000001</c:v>
                </c:pt>
                <c:pt idx="8639">
                  <c:v>1401.9800399999999</c:v>
                </c:pt>
                <c:pt idx="8640">
                  <c:v>1430.01134</c:v>
                </c:pt>
                <c:pt idx="8641">
                  <c:v>1427.9957400000001</c:v>
                </c:pt>
                <c:pt idx="8642">
                  <c:v>1425.9800399999999</c:v>
                </c:pt>
                <c:pt idx="8643">
                  <c:v>1458.0426399999999</c:v>
                </c:pt>
                <c:pt idx="8644">
                  <c:v>1449.9800399999999</c:v>
                </c:pt>
                <c:pt idx="8645">
                  <c:v>1434.0426399999999</c:v>
                </c:pt>
                <c:pt idx="8646">
                  <c:v>1462.07394</c:v>
                </c:pt>
                <c:pt idx="8647">
                  <c:v>1460.05834</c:v>
                </c:pt>
                <c:pt idx="8648">
                  <c:v>1458.0426399999999</c:v>
                </c:pt>
                <c:pt idx="8649">
                  <c:v>1490.1052400000001</c:v>
                </c:pt>
                <c:pt idx="8650">
                  <c:v>1482.0426399999999</c:v>
                </c:pt>
                <c:pt idx="8651">
                  <c:v>1425.9800399999999</c:v>
                </c:pt>
                <c:pt idx="8652">
                  <c:v>1454.01134</c:v>
                </c:pt>
                <c:pt idx="8653">
                  <c:v>1451.9957400000001</c:v>
                </c:pt>
                <c:pt idx="8654">
                  <c:v>1449.9800399999999</c:v>
                </c:pt>
                <c:pt idx="8655">
                  <c:v>1482.0426399999999</c:v>
                </c:pt>
                <c:pt idx="8656">
                  <c:v>1473.9800399999999</c:v>
                </c:pt>
                <c:pt idx="8657">
                  <c:v>1406.01134</c:v>
                </c:pt>
                <c:pt idx="8658">
                  <c:v>1434.0426399999999</c:v>
                </c:pt>
                <c:pt idx="8659">
                  <c:v>1432.0270399999999</c:v>
                </c:pt>
                <c:pt idx="8660">
                  <c:v>1430.01134</c:v>
                </c:pt>
                <c:pt idx="8661">
                  <c:v>1462.07394</c:v>
                </c:pt>
                <c:pt idx="8662">
                  <c:v>1454.01134</c:v>
                </c:pt>
                <c:pt idx="8663">
                  <c:v>1434.0426399999999</c:v>
                </c:pt>
                <c:pt idx="8664">
                  <c:v>1462.07394</c:v>
                </c:pt>
                <c:pt idx="8665">
                  <c:v>1460.05834</c:v>
                </c:pt>
                <c:pt idx="8666">
                  <c:v>1458.0426399999999</c:v>
                </c:pt>
                <c:pt idx="8667">
                  <c:v>1490.1052400000001</c:v>
                </c:pt>
                <c:pt idx="8668">
                  <c:v>1482.0426399999999</c:v>
                </c:pt>
                <c:pt idx="8669">
                  <c:v>1432.0270399999999</c:v>
                </c:pt>
                <c:pt idx="8670">
                  <c:v>1460.05834</c:v>
                </c:pt>
                <c:pt idx="8671">
                  <c:v>1458.0426399999999</c:v>
                </c:pt>
                <c:pt idx="8672">
                  <c:v>1456.0270399999999</c:v>
                </c:pt>
                <c:pt idx="8673">
                  <c:v>1488.0896399999999</c:v>
                </c:pt>
                <c:pt idx="8674">
                  <c:v>1480.0270399999999</c:v>
                </c:pt>
                <c:pt idx="8675">
                  <c:v>1430.01134</c:v>
                </c:pt>
                <c:pt idx="8676">
                  <c:v>1458.0426399999999</c:v>
                </c:pt>
                <c:pt idx="8677">
                  <c:v>1456.0270399999999</c:v>
                </c:pt>
                <c:pt idx="8678">
                  <c:v>1454.01134</c:v>
                </c:pt>
                <c:pt idx="8679">
                  <c:v>1486.07394</c:v>
                </c:pt>
                <c:pt idx="8680">
                  <c:v>1478.01134</c:v>
                </c:pt>
                <c:pt idx="8681">
                  <c:v>1462.07394</c:v>
                </c:pt>
                <c:pt idx="8682">
                  <c:v>1490.1052400000001</c:v>
                </c:pt>
                <c:pt idx="8683">
                  <c:v>1488.0896399999999</c:v>
                </c:pt>
                <c:pt idx="8684">
                  <c:v>1486.07394</c:v>
                </c:pt>
                <c:pt idx="8685">
                  <c:v>1518.13654</c:v>
                </c:pt>
                <c:pt idx="8686">
                  <c:v>1510.07394</c:v>
                </c:pt>
                <c:pt idx="8687">
                  <c:v>1454.01134</c:v>
                </c:pt>
                <c:pt idx="8688">
                  <c:v>1482.0426399999999</c:v>
                </c:pt>
                <c:pt idx="8689">
                  <c:v>1480.0270399999999</c:v>
                </c:pt>
                <c:pt idx="8690">
                  <c:v>1478.01134</c:v>
                </c:pt>
                <c:pt idx="8691">
                  <c:v>1510.07394</c:v>
                </c:pt>
                <c:pt idx="8692">
                  <c:v>1502.01134</c:v>
                </c:pt>
                <c:pt idx="8693">
                  <c:v>1403.9957400000001</c:v>
                </c:pt>
                <c:pt idx="8694">
                  <c:v>1432.0270399999999</c:v>
                </c:pt>
                <c:pt idx="8695">
                  <c:v>1430.01134</c:v>
                </c:pt>
                <c:pt idx="8696">
                  <c:v>1427.9957400000001</c:v>
                </c:pt>
                <c:pt idx="8697">
                  <c:v>1460.05834</c:v>
                </c:pt>
                <c:pt idx="8698">
                  <c:v>1451.9957400000001</c:v>
                </c:pt>
                <c:pt idx="8699">
                  <c:v>1432.0270399999999</c:v>
                </c:pt>
                <c:pt idx="8700">
                  <c:v>1460.05834</c:v>
                </c:pt>
                <c:pt idx="8701">
                  <c:v>1458.0426399999999</c:v>
                </c:pt>
                <c:pt idx="8702">
                  <c:v>1456.0270399999999</c:v>
                </c:pt>
                <c:pt idx="8703">
                  <c:v>1488.0896399999999</c:v>
                </c:pt>
                <c:pt idx="8704">
                  <c:v>1480.0270399999999</c:v>
                </c:pt>
                <c:pt idx="8705">
                  <c:v>1430.01134</c:v>
                </c:pt>
                <c:pt idx="8706">
                  <c:v>1458.0426399999999</c:v>
                </c:pt>
                <c:pt idx="8707">
                  <c:v>1456.0270399999999</c:v>
                </c:pt>
                <c:pt idx="8708">
                  <c:v>1454.01134</c:v>
                </c:pt>
                <c:pt idx="8709">
                  <c:v>1486.07394</c:v>
                </c:pt>
                <c:pt idx="8710">
                  <c:v>1478.01134</c:v>
                </c:pt>
                <c:pt idx="8711">
                  <c:v>1427.9957400000001</c:v>
                </c:pt>
                <c:pt idx="8712">
                  <c:v>1456.0270399999999</c:v>
                </c:pt>
                <c:pt idx="8713">
                  <c:v>1454.01134</c:v>
                </c:pt>
                <c:pt idx="8714">
                  <c:v>1451.9957400000001</c:v>
                </c:pt>
                <c:pt idx="8715">
                  <c:v>1484.05834</c:v>
                </c:pt>
                <c:pt idx="8716">
                  <c:v>1475.9957400000001</c:v>
                </c:pt>
                <c:pt idx="8717">
                  <c:v>1460.05834</c:v>
                </c:pt>
                <c:pt idx="8718">
                  <c:v>1488.0896399999999</c:v>
                </c:pt>
                <c:pt idx="8719">
                  <c:v>1486.07394</c:v>
                </c:pt>
                <c:pt idx="8720">
                  <c:v>1484.05834</c:v>
                </c:pt>
                <c:pt idx="8721">
                  <c:v>1516.12094</c:v>
                </c:pt>
                <c:pt idx="8722">
                  <c:v>1508.05834</c:v>
                </c:pt>
                <c:pt idx="8723">
                  <c:v>1451.9957400000001</c:v>
                </c:pt>
                <c:pt idx="8724">
                  <c:v>1480.0270399999999</c:v>
                </c:pt>
                <c:pt idx="8725">
                  <c:v>1478.01134</c:v>
                </c:pt>
                <c:pt idx="8726">
                  <c:v>1475.9957400000001</c:v>
                </c:pt>
                <c:pt idx="8727">
                  <c:v>1508.05834</c:v>
                </c:pt>
                <c:pt idx="8728">
                  <c:v>1499.9957400000001</c:v>
                </c:pt>
                <c:pt idx="8729">
                  <c:v>1401.9800399999999</c:v>
                </c:pt>
                <c:pt idx="8730">
                  <c:v>1430.01134</c:v>
                </c:pt>
                <c:pt idx="8731">
                  <c:v>1427.9957400000001</c:v>
                </c:pt>
                <c:pt idx="8732">
                  <c:v>1425.9800399999999</c:v>
                </c:pt>
                <c:pt idx="8733">
                  <c:v>1458.0426399999999</c:v>
                </c:pt>
                <c:pt idx="8734">
                  <c:v>1449.9800399999999</c:v>
                </c:pt>
                <c:pt idx="8735">
                  <c:v>1430.01134</c:v>
                </c:pt>
                <c:pt idx="8736">
                  <c:v>1458.0426399999999</c:v>
                </c:pt>
                <c:pt idx="8737">
                  <c:v>1456.0270399999999</c:v>
                </c:pt>
                <c:pt idx="8738">
                  <c:v>1454.01134</c:v>
                </c:pt>
                <c:pt idx="8739">
                  <c:v>1486.07394</c:v>
                </c:pt>
                <c:pt idx="8740">
                  <c:v>1478.01134</c:v>
                </c:pt>
                <c:pt idx="8741">
                  <c:v>1427.9957400000001</c:v>
                </c:pt>
                <c:pt idx="8742">
                  <c:v>1456.0270399999999</c:v>
                </c:pt>
                <c:pt idx="8743">
                  <c:v>1454.01134</c:v>
                </c:pt>
                <c:pt idx="8744">
                  <c:v>1451.9957400000001</c:v>
                </c:pt>
                <c:pt idx="8745">
                  <c:v>1484.05834</c:v>
                </c:pt>
                <c:pt idx="8746">
                  <c:v>1475.9957400000001</c:v>
                </c:pt>
                <c:pt idx="8747">
                  <c:v>1425.9800399999999</c:v>
                </c:pt>
                <c:pt idx="8748">
                  <c:v>1454.01134</c:v>
                </c:pt>
                <c:pt idx="8749">
                  <c:v>1451.9957400000001</c:v>
                </c:pt>
                <c:pt idx="8750">
                  <c:v>1482.0426399999999</c:v>
                </c:pt>
                <c:pt idx="8751">
                  <c:v>1473.9800399999999</c:v>
                </c:pt>
                <c:pt idx="8752">
                  <c:v>1458.0426399999999</c:v>
                </c:pt>
                <c:pt idx="8753">
                  <c:v>1486.07394</c:v>
                </c:pt>
                <c:pt idx="8754">
                  <c:v>1484.05834</c:v>
                </c:pt>
                <c:pt idx="8755">
                  <c:v>1482.0426399999999</c:v>
                </c:pt>
                <c:pt idx="8756">
                  <c:v>1514.1052400000001</c:v>
                </c:pt>
                <c:pt idx="8757">
                  <c:v>1506.0426399999999</c:v>
                </c:pt>
                <c:pt idx="8758">
                  <c:v>1449.9800399999999</c:v>
                </c:pt>
                <c:pt idx="8759">
                  <c:v>1478.01134</c:v>
                </c:pt>
                <c:pt idx="8760">
                  <c:v>1475.9957400000001</c:v>
                </c:pt>
                <c:pt idx="8761">
                  <c:v>1473.9800399999999</c:v>
                </c:pt>
                <c:pt idx="8762">
                  <c:v>1506.0426399999999</c:v>
                </c:pt>
                <c:pt idx="8763">
                  <c:v>1497.9800399999999</c:v>
                </c:pt>
                <c:pt idx="8764">
                  <c:v>1434.0426399999999</c:v>
                </c:pt>
                <c:pt idx="8765">
                  <c:v>1462.07394</c:v>
                </c:pt>
                <c:pt idx="8766">
                  <c:v>1460.05834</c:v>
                </c:pt>
                <c:pt idx="8767">
                  <c:v>1458.0426399999999</c:v>
                </c:pt>
                <c:pt idx="8768">
                  <c:v>1490.1052400000001</c:v>
                </c:pt>
                <c:pt idx="8769">
                  <c:v>1482.0426399999999</c:v>
                </c:pt>
                <c:pt idx="8770">
                  <c:v>1462.07394</c:v>
                </c:pt>
                <c:pt idx="8771">
                  <c:v>1490.1052400000001</c:v>
                </c:pt>
                <c:pt idx="8772">
                  <c:v>1488.0896399999999</c:v>
                </c:pt>
                <c:pt idx="8773">
                  <c:v>1486.07394</c:v>
                </c:pt>
                <c:pt idx="8774">
                  <c:v>1518.13654</c:v>
                </c:pt>
                <c:pt idx="8775">
                  <c:v>1510.07394</c:v>
                </c:pt>
                <c:pt idx="8776">
                  <c:v>1460.05834</c:v>
                </c:pt>
                <c:pt idx="8777">
                  <c:v>1488.0896399999999</c:v>
                </c:pt>
                <c:pt idx="8778">
                  <c:v>1486.07394</c:v>
                </c:pt>
                <c:pt idx="8779">
                  <c:v>1484.05834</c:v>
                </c:pt>
                <c:pt idx="8780">
                  <c:v>1516.12094</c:v>
                </c:pt>
                <c:pt idx="8781">
                  <c:v>1508.05834</c:v>
                </c:pt>
                <c:pt idx="8782">
                  <c:v>1458.0426399999999</c:v>
                </c:pt>
                <c:pt idx="8783">
                  <c:v>1486.07394</c:v>
                </c:pt>
                <c:pt idx="8784">
                  <c:v>1484.05834</c:v>
                </c:pt>
                <c:pt idx="8785">
                  <c:v>1482.0426399999999</c:v>
                </c:pt>
                <c:pt idx="8786">
                  <c:v>1514.1052400000001</c:v>
                </c:pt>
                <c:pt idx="8787">
                  <c:v>1506.0426399999999</c:v>
                </c:pt>
                <c:pt idx="8788">
                  <c:v>1490.1052400000001</c:v>
                </c:pt>
                <c:pt idx="8789">
                  <c:v>1518.13654</c:v>
                </c:pt>
                <c:pt idx="8790">
                  <c:v>1516.12094</c:v>
                </c:pt>
                <c:pt idx="8791">
                  <c:v>1514.1052400000001</c:v>
                </c:pt>
                <c:pt idx="8792">
                  <c:v>1546.1678400000001</c:v>
                </c:pt>
                <c:pt idx="8793">
                  <c:v>1538.1052400000001</c:v>
                </c:pt>
                <c:pt idx="8794">
                  <c:v>1482.0426399999999</c:v>
                </c:pt>
                <c:pt idx="8795">
                  <c:v>1510.07394</c:v>
                </c:pt>
                <c:pt idx="8796">
                  <c:v>1508.05834</c:v>
                </c:pt>
                <c:pt idx="8797">
                  <c:v>1506.0426399999999</c:v>
                </c:pt>
                <c:pt idx="8798">
                  <c:v>1538.1052400000001</c:v>
                </c:pt>
                <c:pt idx="8799">
                  <c:v>1530.0426399999999</c:v>
                </c:pt>
                <c:pt idx="8800">
                  <c:v>1425.9800399999999</c:v>
                </c:pt>
                <c:pt idx="8801">
                  <c:v>1454.01134</c:v>
                </c:pt>
                <c:pt idx="8802">
                  <c:v>1451.9957400000001</c:v>
                </c:pt>
                <c:pt idx="8803">
                  <c:v>1449.9800399999999</c:v>
                </c:pt>
                <c:pt idx="8804">
                  <c:v>1482.0426399999999</c:v>
                </c:pt>
                <c:pt idx="8805">
                  <c:v>1473.9800399999999</c:v>
                </c:pt>
                <c:pt idx="8806">
                  <c:v>1454.01134</c:v>
                </c:pt>
                <c:pt idx="8807">
                  <c:v>1482.0426399999999</c:v>
                </c:pt>
                <c:pt idx="8808">
                  <c:v>1480.0270399999999</c:v>
                </c:pt>
                <c:pt idx="8809">
                  <c:v>1478.01134</c:v>
                </c:pt>
                <c:pt idx="8810">
                  <c:v>1510.07394</c:v>
                </c:pt>
                <c:pt idx="8811">
                  <c:v>1502.01134</c:v>
                </c:pt>
                <c:pt idx="8812">
                  <c:v>1451.9957400000001</c:v>
                </c:pt>
                <c:pt idx="8813">
                  <c:v>1480.0270399999999</c:v>
                </c:pt>
                <c:pt idx="8814">
                  <c:v>1478.01134</c:v>
                </c:pt>
                <c:pt idx="8815">
                  <c:v>1475.9957400000001</c:v>
                </c:pt>
                <c:pt idx="8816">
                  <c:v>1508.05834</c:v>
                </c:pt>
                <c:pt idx="8817">
                  <c:v>1499.9957400000001</c:v>
                </c:pt>
                <c:pt idx="8818">
                  <c:v>1449.9800399999999</c:v>
                </c:pt>
                <c:pt idx="8819">
                  <c:v>1478.01134</c:v>
                </c:pt>
                <c:pt idx="8820">
                  <c:v>1475.9957400000001</c:v>
                </c:pt>
                <c:pt idx="8821">
                  <c:v>1473.9800399999999</c:v>
                </c:pt>
                <c:pt idx="8822">
                  <c:v>1506.0426399999999</c:v>
                </c:pt>
                <c:pt idx="8823">
                  <c:v>1497.9800399999999</c:v>
                </c:pt>
                <c:pt idx="8824">
                  <c:v>1482.0426399999999</c:v>
                </c:pt>
                <c:pt idx="8825">
                  <c:v>1510.07394</c:v>
                </c:pt>
                <c:pt idx="8826">
                  <c:v>1508.05834</c:v>
                </c:pt>
                <c:pt idx="8827">
                  <c:v>1506.0426399999999</c:v>
                </c:pt>
                <c:pt idx="8828">
                  <c:v>1538.1052400000001</c:v>
                </c:pt>
                <c:pt idx="8829">
                  <c:v>1530.0426399999999</c:v>
                </c:pt>
                <c:pt idx="8830">
                  <c:v>1473.9800399999999</c:v>
                </c:pt>
                <c:pt idx="8831">
                  <c:v>1502.01134</c:v>
                </c:pt>
                <c:pt idx="8832">
                  <c:v>1499.9957400000001</c:v>
                </c:pt>
                <c:pt idx="8833">
                  <c:v>1497.9800399999999</c:v>
                </c:pt>
                <c:pt idx="8834">
                  <c:v>1530.0426399999999</c:v>
                </c:pt>
                <c:pt idx="8835">
                  <c:v>1521.9800399999999</c:v>
                </c:pt>
                <c:pt idx="8836">
                  <c:v>1410.0426399999999</c:v>
                </c:pt>
                <c:pt idx="8837">
                  <c:v>1438.07394</c:v>
                </c:pt>
                <c:pt idx="8838">
                  <c:v>1436.05834</c:v>
                </c:pt>
                <c:pt idx="8839">
                  <c:v>1434.0426399999999</c:v>
                </c:pt>
                <c:pt idx="8840">
                  <c:v>1466.1052400000001</c:v>
                </c:pt>
                <c:pt idx="8841">
                  <c:v>1458.0426399999999</c:v>
                </c:pt>
                <c:pt idx="8842">
                  <c:v>1438.07394</c:v>
                </c:pt>
                <c:pt idx="8843">
                  <c:v>1466.1052400000001</c:v>
                </c:pt>
                <c:pt idx="8844">
                  <c:v>1464.0896399999999</c:v>
                </c:pt>
                <c:pt idx="8845">
                  <c:v>1462.07394</c:v>
                </c:pt>
                <c:pt idx="8846">
                  <c:v>1494.13654</c:v>
                </c:pt>
                <c:pt idx="8847">
                  <c:v>1486.07394</c:v>
                </c:pt>
                <c:pt idx="8848">
                  <c:v>1436.05834</c:v>
                </c:pt>
                <c:pt idx="8849">
                  <c:v>1464.0896399999999</c:v>
                </c:pt>
                <c:pt idx="8850">
                  <c:v>1462.07394</c:v>
                </c:pt>
                <c:pt idx="8851">
                  <c:v>1460.05834</c:v>
                </c:pt>
                <c:pt idx="8852">
                  <c:v>1492.12094</c:v>
                </c:pt>
                <c:pt idx="8853">
                  <c:v>1484.05834</c:v>
                </c:pt>
                <c:pt idx="8854">
                  <c:v>1434.0426399999999</c:v>
                </c:pt>
                <c:pt idx="8855">
                  <c:v>1462.07394</c:v>
                </c:pt>
                <c:pt idx="8856">
                  <c:v>1460.05834</c:v>
                </c:pt>
                <c:pt idx="8857">
                  <c:v>1458.0426399999999</c:v>
                </c:pt>
                <c:pt idx="8858">
                  <c:v>1490.1052400000001</c:v>
                </c:pt>
                <c:pt idx="8859">
                  <c:v>1482.0426399999999</c:v>
                </c:pt>
                <c:pt idx="8860">
                  <c:v>1466.1052400000001</c:v>
                </c:pt>
                <c:pt idx="8861">
                  <c:v>1494.13654</c:v>
                </c:pt>
                <c:pt idx="8862">
                  <c:v>1492.12094</c:v>
                </c:pt>
                <c:pt idx="8863">
                  <c:v>1490.1052400000001</c:v>
                </c:pt>
                <c:pt idx="8864">
                  <c:v>1522.1678400000001</c:v>
                </c:pt>
                <c:pt idx="8865">
                  <c:v>1514.1052400000001</c:v>
                </c:pt>
                <c:pt idx="8866">
                  <c:v>1458.0426399999999</c:v>
                </c:pt>
                <c:pt idx="8867">
                  <c:v>1486.07394</c:v>
                </c:pt>
                <c:pt idx="8868">
                  <c:v>1484.05834</c:v>
                </c:pt>
                <c:pt idx="8869">
                  <c:v>1482.0426399999999</c:v>
                </c:pt>
                <c:pt idx="8870">
                  <c:v>1514.1052400000001</c:v>
                </c:pt>
                <c:pt idx="8871">
                  <c:v>1506.0426399999999</c:v>
                </c:pt>
                <c:pt idx="8872">
                  <c:v>1438.07394</c:v>
                </c:pt>
                <c:pt idx="8873">
                  <c:v>1466.1052400000001</c:v>
                </c:pt>
                <c:pt idx="8874">
                  <c:v>1464.0896399999999</c:v>
                </c:pt>
                <c:pt idx="8875">
                  <c:v>1462.07394</c:v>
                </c:pt>
                <c:pt idx="8876">
                  <c:v>1494.13654</c:v>
                </c:pt>
                <c:pt idx="8877">
                  <c:v>1486.07394</c:v>
                </c:pt>
                <c:pt idx="8878">
                  <c:v>1466.1052400000001</c:v>
                </c:pt>
                <c:pt idx="8879">
                  <c:v>1494.13654</c:v>
                </c:pt>
                <c:pt idx="8880">
                  <c:v>1492.12094</c:v>
                </c:pt>
                <c:pt idx="8881">
                  <c:v>1490.1052400000001</c:v>
                </c:pt>
                <c:pt idx="8882">
                  <c:v>1522.1678400000001</c:v>
                </c:pt>
                <c:pt idx="8883">
                  <c:v>1514.1052400000001</c:v>
                </c:pt>
                <c:pt idx="8884">
                  <c:v>1464.0896399999999</c:v>
                </c:pt>
                <c:pt idx="8885">
                  <c:v>1492.12094</c:v>
                </c:pt>
                <c:pt idx="8886">
                  <c:v>1490.1052400000001</c:v>
                </c:pt>
                <c:pt idx="8887">
                  <c:v>1488.0896399999999</c:v>
                </c:pt>
                <c:pt idx="8888">
                  <c:v>1520.1522399999999</c:v>
                </c:pt>
                <c:pt idx="8889">
                  <c:v>1512.0896399999999</c:v>
                </c:pt>
                <c:pt idx="8890">
                  <c:v>1462.07394</c:v>
                </c:pt>
                <c:pt idx="8891">
                  <c:v>1490.1052400000001</c:v>
                </c:pt>
                <c:pt idx="8892">
                  <c:v>1488.0896399999999</c:v>
                </c:pt>
                <c:pt idx="8893">
                  <c:v>1486.07394</c:v>
                </c:pt>
                <c:pt idx="8894">
                  <c:v>1518.13654</c:v>
                </c:pt>
                <c:pt idx="8895">
                  <c:v>1510.07394</c:v>
                </c:pt>
                <c:pt idx="8896">
                  <c:v>1494.13654</c:v>
                </c:pt>
                <c:pt idx="8897">
                  <c:v>1522.1678400000001</c:v>
                </c:pt>
                <c:pt idx="8898">
                  <c:v>1520.1522399999999</c:v>
                </c:pt>
                <c:pt idx="8899">
                  <c:v>1518.13654</c:v>
                </c:pt>
                <c:pt idx="8900">
                  <c:v>1550.1991399999999</c:v>
                </c:pt>
                <c:pt idx="8901">
                  <c:v>1542.13654</c:v>
                </c:pt>
                <c:pt idx="8902">
                  <c:v>1486.07394</c:v>
                </c:pt>
                <c:pt idx="8903">
                  <c:v>1514.1052400000001</c:v>
                </c:pt>
                <c:pt idx="8904">
                  <c:v>1512.0896399999999</c:v>
                </c:pt>
                <c:pt idx="8905">
                  <c:v>1510.07394</c:v>
                </c:pt>
                <c:pt idx="8906">
                  <c:v>1542.13654</c:v>
                </c:pt>
                <c:pt idx="8907">
                  <c:v>1534.07394</c:v>
                </c:pt>
                <c:pt idx="8908">
                  <c:v>1436.05834</c:v>
                </c:pt>
                <c:pt idx="8909">
                  <c:v>1464.0896399999999</c:v>
                </c:pt>
                <c:pt idx="8910">
                  <c:v>1462.07394</c:v>
                </c:pt>
                <c:pt idx="8911">
                  <c:v>1460.05834</c:v>
                </c:pt>
                <c:pt idx="8912">
                  <c:v>1492.12094</c:v>
                </c:pt>
                <c:pt idx="8913">
                  <c:v>1484.05834</c:v>
                </c:pt>
                <c:pt idx="8914">
                  <c:v>1464.0896399999999</c:v>
                </c:pt>
                <c:pt idx="8915">
                  <c:v>1492.12094</c:v>
                </c:pt>
                <c:pt idx="8916">
                  <c:v>1490.1052400000001</c:v>
                </c:pt>
                <c:pt idx="8917">
                  <c:v>1488.0896399999999</c:v>
                </c:pt>
                <c:pt idx="8918">
                  <c:v>1520.1522399999999</c:v>
                </c:pt>
                <c:pt idx="8919">
                  <c:v>1512.0896399999999</c:v>
                </c:pt>
                <c:pt idx="8920">
                  <c:v>1462.07394</c:v>
                </c:pt>
                <c:pt idx="8921">
                  <c:v>1490.1052400000001</c:v>
                </c:pt>
                <c:pt idx="8922">
                  <c:v>1488.0896399999999</c:v>
                </c:pt>
                <c:pt idx="8923">
                  <c:v>1486.07394</c:v>
                </c:pt>
                <c:pt idx="8924">
                  <c:v>1518.13654</c:v>
                </c:pt>
                <c:pt idx="8925">
                  <c:v>1510.07394</c:v>
                </c:pt>
                <c:pt idx="8926">
                  <c:v>1460.05834</c:v>
                </c:pt>
                <c:pt idx="8927">
                  <c:v>1488.0896399999999</c:v>
                </c:pt>
                <c:pt idx="8928">
                  <c:v>1486.07394</c:v>
                </c:pt>
                <c:pt idx="8929">
                  <c:v>1484.05834</c:v>
                </c:pt>
                <c:pt idx="8930">
                  <c:v>1516.12094</c:v>
                </c:pt>
                <c:pt idx="8931">
                  <c:v>1508.05834</c:v>
                </c:pt>
                <c:pt idx="8932">
                  <c:v>1492.12094</c:v>
                </c:pt>
                <c:pt idx="8933">
                  <c:v>1520.1522399999999</c:v>
                </c:pt>
                <c:pt idx="8934">
                  <c:v>1518.13654</c:v>
                </c:pt>
                <c:pt idx="8935">
                  <c:v>1516.12094</c:v>
                </c:pt>
                <c:pt idx="8936">
                  <c:v>1548.18354</c:v>
                </c:pt>
                <c:pt idx="8937">
                  <c:v>1540.12094</c:v>
                </c:pt>
                <c:pt idx="8938">
                  <c:v>1484.05834</c:v>
                </c:pt>
                <c:pt idx="8939">
                  <c:v>1512.0896399999999</c:v>
                </c:pt>
                <c:pt idx="8940">
                  <c:v>1510.07394</c:v>
                </c:pt>
                <c:pt idx="8941">
                  <c:v>1508.05834</c:v>
                </c:pt>
                <c:pt idx="8942">
                  <c:v>1540.12094</c:v>
                </c:pt>
                <c:pt idx="8943">
                  <c:v>1532.05834</c:v>
                </c:pt>
                <c:pt idx="8944">
                  <c:v>1434.0426399999999</c:v>
                </c:pt>
                <c:pt idx="8945">
                  <c:v>1462.07394</c:v>
                </c:pt>
                <c:pt idx="8946">
                  <c:v>1460.05834</c:v>
                </c:pt>
                <c:pt idx="8947">
                  <c:v>1458.0426399999999</c:v>
                </c:pt>
                <c:pt idx="8948">
                  <c:v>1490.1052400000001</c:v>
                </c:pt>
                <c:pt idx="8949">
                  <c:v>1482.0426399999999</c:v>
                </c:pt>
                <c:pt idx="8950">
                  <c:v>1462.07394</c:v>
                </c:pt>
                <c:pt idx="8951">
                  <c:v>1490.1052400000001</c:v>
                </c:pt>
                <c:pt idx="8952">
                  <c:v>1488.0896399999999</c:v>
                </c:pt>
                <c:pt idx="8953">
                  <c:v>1486.07394</c:v>
                </c:pt>
                <c:pt idx="8954">
                  <c:v>1518.13654</c:v>
                </c:pt>
                <c:pt idx="8955">
                  <c:v>1510.07394</c:v>
                </c:pt>
                <c:pt idx="8956">
                  <c:v>1460.05834</c:v>
                </c:pt>
                <c:pt idx="8957">
                  <c:v>1488.0896399999999</c:v>
                </c:pt>
                <c:pt idx="8958">
                  <c:v>1486.07394</c:v>
                </c:pt>
                <c:pt idx="8959">
                  <c:v>1484.05834</c:v>
                </c:pt>
                <c:pt idx="8960">
                  <c:v>1516.12094</c:v>
                </c:pt>
                <c:pt idx="8961">
                  <c:v>1508.05834</c:v>
                </c:pt>
                <c:pt idx="8962">
                  <c:v>1458.0426399999999</c:v>
                </c:pt>
                <c:pt idx="8963">
                  <c:v>1486.07394</c:v>
                </c:pt>
                <c:pt idx="8964">
                  <c:v>1484.05834</c:v>
                </c:pt>
                <c:pt idx="8965">
                  <c:v>1482.0426399999999</c:v>
                </c:pt>
                <c:pt idx="8966">
                  <c:v>1514.1052400000001</c:v>
                </c:pt>
                <c:pt idx="8967">
                  <c:v>1506.0426399999999</c:v>
                </c:pt>
                <c:pt idx="8968">
                  <c:v>1490.1052400000001</c:v>
                </c:pt>
                <c:pt idx="8969">
                  <c:v>1518.13654</c:v>
                </c:pt>
                <c:pt idx="8970">
                  <c:v>1516.12094</c:v>
                </c:pt>
                <c:pt idx="8971">
                  <c:v>1514.1052400000001</c:v>
                </c:pt>
                <c:pt idx="8972">
                  <c:v>1546.1678400000001</c:v>
                </c:pt>
                <c:pt idx="8973">
                  <c:v>1538.1052400000001</c:v>
                </c:pt>
                <c:pt idx="8974">
                  <c:v>1482.0426399999999</c:v>
                </c:pt>
                <c:pt idx="8975">
                  <c:v>1510.07394</c:v>
                </c:pt>
                <c:pt idx="8976">
                  <c:v>1508.05834</c:v>
                </c:pt>
                <c:pt idx="8977">
                  <c:v>1506.0426399999999</c:v>
                </c:pt>
                <c:pt idx="8978">
                  <c:v>1538.1052400000001</c:v>
                </c:pt>
                <c:pt idx="8979">
                  <c:v>1530.0426399999999</c:v>
                </c:pt>
                <c:pt idx="8980">
                  <c:v>1466.1052400000001</c:v>
                </c:pt>
                <c:pt idx="8981">
                  <c:v>1494.13654</c:v>
                </c:pt>
                <c:pt idx="8982">
                  <c:v>1492.12094</c:v>
                </c:pt>
                <c:pt idx="8983">
                  <c:v>1490.1052400000001</c:v>
                </c:pt>
                <c:pt idx="8984">
                  <c:v>1522.1678400000001</c:v>
                </c:pt>
                <c:pt idx="8985">
                  <c:v>1514.1052400000001</c:v>
                </c:pt>
                <c:pt idx="8986">
                  <c:v>1494.13654</c:v>
                </c:pt>
                <c:pt idx="8987">
                  <c:v>1522.1678400000001</c:v>
                </c:pt>
                <c:pt idx="8988">
                  <c:v>1520.1522399999999</c:v>
                </c:pt>
                <c:pt idx="8989">
                  <c:v>1518.13654</c:v>
                </c:pt>
                <c:pt idx="8990">
                  <c:v>1550.1991399999999</c:v>
                </c:pt>
                <c:pt idx="8991">
                  <c:v>1542.13654</c:v>
                </c:pt>
                <c:pt idx="8992">
                  <c:v>1492.12094</c:v>
                </c:pt>
                <c:pt idx="8993">
                  <c:v>1520.1522399999999</c:v>
                </c:pt>
                <c:pt idx="8994">
                  <c:v>1518.13654</c:v>
                </c:pt>
                <c:pt idx="8995">
                  <c:v>1516.12094</c:v>
                </c:pt>
                <c:pt idx="8996">
                  <c:v>1548.18354</c:v>
                </c:pt>
                <c:pt idx="8997">
                  <c:v>1540.12094</c:v>
                </c:pt>
                <c:pt idx="8998">
                  <c:v>1490.1052400000001</c:v>
                </c:pt>
                <c:pt idx="8999">
                  <c:v>1518.13654</c:v>
                </c:pt>
                <c:pt idx="9000">
                  <c:v>1516.12094</c:v>
                </c:pt>
                <c:pt idx="9001">
                  <c:v>1514.1052400000001</c:v>
                </c:pt>
                <c:pt idx="9002">
                  <c:v>1546.1678400000001</c:v>
                </c:pt>
                <c:pt idx="9003">
                  <c:v>1538.1052400000001</c:v>
                </c:pt>
                <c:pt idx="9004">
                  <c:v>1522.1678400000001</c:v>
                </c:pt>
                <c:pt idx="9005">
                  <c:v>1550.1991399999999</c:v>
                </c:pt>
                <c:pt idx="9006">
                  <c:v>1548.18354</c:v>
                </c:pt>
                <c:pt idx="9007">
                  <c:v>1546.1678400000001</c:v>
                </c:pt>
                <c:pt idx="9008">
                  <c:v>1578.23044</c:v>
                </c:pt>
                <c:pt idx="9009">
                  <c:v>1570.1678400000001</c:v>
                </c:pt>
                <c:pt idx="9010">
                  <c:v>1514.1052400000001</c:v>
                </c:pt>
                <c:pt idx="9011">
                  <c:v>1542.13654</c:v>
                </c:pt>
                <c:pt idx="9012">
                  <c:v>1540.12094</c:v>
                </c:pt>
                <c:pt idx="9013">
                  <c:v>1538.1052400000001</c:v>
                </c:pt>
                <c:pt idx="9014">
                  <c:v>1570.1678400000001</c:v>
                </c:pt>
                <c:pt idx="9015">
                  <c:v>1562.1052400000001</c:v>
                </c:pt>
                <c:pt idx="9016">
                  <c:v>1458.0426399999999</c:v>
                </c:pt>
                <c:pt idx="9017">
                  <c:v>1486.07394</c:v>
                </c:pt>
                <c:pt idx="9018">
                  <c:v>1484.05834</c:v>
                </c:pt>
                <c:pt idx="9019">
                  <c:v>1482.0426399999999</c:v>
                </c:pt>
                <c:pt idx="9020">
                  <c:v>1514.1052400000001</c:v>
                </c:pt>
                <c:pt idx="9021">
                  <c:v>1506.0426399999999</c:v>
                </c:pt>
                <c:pt idx="9022">
                  <c:v>1486.07394</c:v>
                </c:pt>
                <c:pt idx="9023">
                  <c:v>1514.1052400000001</c:v>
                </c:pt>
                <c:pt idx="9024">
                  <c:v>1512.0896399999999</c:v>
                </c:pt>
                <c:pt idx="9025">
                  <c:v>1510.07394</c:v>
                </c:pt>
                <c:pt idx="9026">
                  <c:v>1542.13654</c:v>
                </c:pt>
                <c:pt idx="9027">
                  <c:v>1534.07394</c:v>
                </c:pt>
                <c:pt idx="9028">
                  <c:v>1484.05834</c:v>
                </c:pt>
                <c:pt idx="9029">
                  <c:v>1512.0896399999999</c:v>
                </c:pt>
                <c:pt idx="9030">
                  <c:v>1510.07394</c:v>
                </c:pt>
                <c:pt idx="9031">
                  <c:v>1508.05834</c:v>
                </c:pt>
                <c:pt idx="9032">
                  <c:v>1540.12094</c:v>
                </c:pt>
                <c:pt idx="9033">
                  <c:v>1532.05834</c:v>
                </c:pt>
                <c:pt idx="9034">
                  <c:v>1482.0426399999999</c:v>
                </c:pt>
                <c:pt idx="9035">
                  <c:v>1510.07394</c:v>
                </c:pt>
                <c:pt idx="9036">
                  <c:v>1508.05834</c:v>
                </c:pt>
                <c:pt idx="9037">
                  <c:v>1506.0426399999999</c:v>
                </c:pt>
                <c:pt idx="9038">
                  <c:v>1538.1052400000001</c:v>
                </c:pt>
                <c:pt idx="9039">
                  <c:v>1530.0426399999999</c:v>
                </c:pt>
                <c:pt idx="9040">
                  <c:v>1514.1052400000001</c:v>
                </c:pt>
                <c:pt idx="9041">
                  <c:v>1542.13654</c:v>
                </c:pt>
                <c:pt idx="9042">
                  <c:v>1540.12094</c:v>
                </c:pt>
                <c:pt idx="9043">
                  <c:v>1538.1052400000001</c:v>
                </c:pt>
                <c:pt idx="9044">
                  <c:v>1570.1678400000001</c:v>
                </c:pt>
                <c:pt idx="9045">
                  <c:v>1562.1052400000001</c:v>
                </c:pt>
                <c:pt idx="9046">
                  <c:v>1506.0426399999999</c:v>
                </c:pt>
                <c:pt idx="9047">
                  <c:v>1534.07394</c:v>
                </c:pt>
                <c:pt idx="9048">
                  <c:v>1532.05834</c:v>
                </c:pt>
                <c:pt idx="9049">
                  <c:v>1530.0426399999999</c:v>
                </c:pt>
                <c:pt idx="9050">
                  <c:v>1562.1052400000001</c:v>
                </c:pt>
                <c:pt idx="9051">
                  <c:v>1554.0426399999999</c:v>
                </c:pt>
                <c:pt idx="9052">
                  <c:v>1401.9800399999999</c:v>
                </c:pt>
                <c:pt idx="9053">
                  <c:v>1430.01134</c:v>
                </c:pt>
                <c:pt idx="9054">
                  <c:v>1427.9957400000001</c:v>
                </c:pt>
                <c:pt idx="9055">
                  <c:v>1425.9800399999999</c:v>
                </c:pt>
                <c:pt idx="9056">
                  <c:v>1458.0426399999999</c:v>
                </c:pt>
                <c:pt idx="9057">
                  <c:v>1449.9800399999999</c:v>
                </c:pt>
                <c:pt idx="9058">
                  <c:v>1430.01134</c:v>
                </c:pt>
                <c:pt idx="9059">
                  <c:v>1458.0426399999999</c:v>
                </c:pt>
                <c:pt idx="9060">
                  <c:v>1456.0270399999999</c:v>
                </c:pt>
                <c:pt idx="9061">
                  <c:v>1454.01134</c:v>
                </c:pt>
                <c:pt idx="9062">
                  <c:v>1486.07394</c:v>
                </c:pt>
                <c:pt idx="9063">
                  <c:v>1478.01134</c:v>
                </c:pt>
                <c:pt idx="9064">
                  <c:v>1427.9957400000001</c:v>
                </c:pt>
                <c:pt idx="9065">
                  <c:v>1456.0270399999999</c:v>
                </c:pt>
                <c:pt idx="9066">
                  <c:v>1454.01134</c:v>
                </c:pt>
                <c:pt idx="9067">
                  <c:v>1451.9957400000001</c:v>
                </c:pt>
                <c:pt idx="9068">
                  <c:v>1484.05834</c:v>
                </c:pt>
                <c:pt idx="9069">
                  <c:v>1475.9957400000001</c:v>
                </c:pt>
                <c:pt idx="9070">
                  <c:v>1425.9800399999999</c:v>
                </c:pt>
                <c:pt idx="9071">
                  <c:v>1454.01134</c:v>
                </c:pt>
                <c:pt idx="9072">
                  <c:v>1451.9957400000001</c:v>
                </c:pt>
                <c:pt idx="9073">
                  <c:v>1449.9800399999999</c:v>
                </c:pt>
                <c:pt idx="9074">
                  <c:v>1482.0426399999999</c:v>
                </c:pt>
                <c:pt idx="9075">
                  <c:v>1473.9800399999999</c:v>
                </c:pt>
                <c:pt idx="9076">
                  <c:v>1458.0426399999999</c:v>
                </c:pt>
                <c:pt idx="9077">
                  <c:v>1486.07394</c:v>
                </c:pt>
                <c:pt idx="9078">
                  <c:v>1484.05834</c:v>
                </c:pt>
                <c:pt idx="9079">
                  <c:v>1482.0426399999999</c:v>
                </c:pt>
                <c:pt idx="9080">
                  <c:v>1514.1052400000001</c:v>
                </c:pt>
                <c:pt idx="9081">
                  <c:v>1506.0426399999999</c:v>
                </c:pt>
                <c:pt idx="9082">
                  <c:v>1449.9800399999999</c:v>
                </c:pt>
                <c:pt idx="9083">
                  <c:v>1478.01134</c:v>
                </c:pt>
                <c:pt idx="9084">
                  <c:v>1475.9957400000001</c:v>
                </c:pt>
                <c:pt idx="9085">
                  <c:v>1473.9800399999999</c:v>
                </c:pt>
                <c:pt idx="9086">
                  <c:v>1506.0426399999999</c:v>
                </c:pt>
                <c:pt idx="9087">
                  <c:v>1497.9800399999999</c:v>
                </c:pt>
                <c:pt idx="9088">
                  <c:v>1430.01134</c:v>
                </c:pt>
                <c:pt idx="9089">
                  <c:v>1458.0426399999999</c:v>
                </c:pt>
                <c:pt idx="9090">
                  <c:v>1456.0270399999999</c:v>
                </c:pt>
                <c:pt idx="9091">
                  <c:v>1454.01134</c:v>
                </c:pt>
                <c:pt idx="9092">
                  <c:v>1486.07394</c:v>
                </c:pt>
                <c:pt idx="9093">
                  <c:v>1478.01134</c:v>
                </c:pt>
                <c:pt idx="9094">
                  <c:v>1458.0426399999999</c:v>
                </c:pt>
                <c:pt idx="9095">
                  <c:v>1486.07394</c:v>
                </c:pt>
                <c:pt idx="9096">
                  <c:v>1484.05834</c:v>
                </c:pt>
                <c:pt idx="9097">
                  <c:v>1482.0426399999999</c:v>
                </c:pt>
                <c:pt idx="9098">
                  <c:v>1514.1052400000001</c:v>
                </c:pt>
                <c:pt idx="9099">
                  <c:v>1506.0426399999999</c:v>
                </c:pt>
                <c:pt idx="9100">
                  <c:v>1456.0270399999999</c:v>
                </c:pt>
                <c:pt idx="9101">
                  <c:v>1484.05834</c:v>
                </c:pt>
                <c:pt idx="9102">
                  <c:v>1482.0426399999999</c:v>
                </c:pt>
                <c:pt idx="9103">
                  <c:v>1480.0270399999999</c:v>
                </c:pt>
                <c:pt idx="9104">
                  <c:v>1512.0896399999999</c:v>
                </c:pt>
                <c:pt idx="9105">
                  <c:v>1504.0270399999999</c:v>
                </c:pt>
                <c:pt idx="9106">
                  <c:v>1454.01134</c:v>
                </c:pt>
                <c:pt idx="9107">
                  <c:v>1482.0426399999999</c:v>
                </c:pt>
                <c:pt idx="9108">
                  <c:v>1480.0270399999999</c:v>
                </c:pt>
                <c:pt idx="9109">
                  <c:v>1478.01134</c:v>
                </c:pt>
                <c:pt idx="9110">
                  <c:v>1510.07394</c:v>
                </c:pt>
                <c:pt idx="9111">
                  <c:v>1502.01134</c:v>
                </c:pt>
                <c:pt idx="9112">
                  <c:v>1486.07394</c:v>
                </c:pt>
                <c:pt idx="9113">
                  <c:v>1514.1052400000001</c:v>
                </c:pt>
                <c:pt idx="9114">
                  <c:v>1512.0896399999999</c:v>
                </c:pt>
                <c:pt idx="9115">
                  <c:v>1510.07394</c:v>
                </c:pt>
                <c:pt idx="9116">
                  <c:v>1542.13654</c:v>
                </c:pt>
                <c:pt idx="9117">
                  <c:v>1534.07394</c:v>
                </c:pt>
                <c:pt idx="9118">
                  <c:v>1478.01134</c:v>
                </c:pt>
                <c:pt idx="9119">
                  <c:v>1506.0426399999999</c:v>
                </c:pt>
                <c:pt idx="9120">
                  <c:v>1504.0270399999999</c:v>
                </c:pt>
                <c:pt idx="9121">
                  <c:v>1502.01134</c:v>
                </c:pt>
                <c:pt idx="9122">
                  <c:v>1534.07394</c:v>
                </c:pt>
                <c:pt idx="9123">
                  <c:v>1526.01134</c:v>
                </c:pt>
                <c:pt idx="9124">
                  <c:v>1427.9957400000001</c:v>
                </c:pt>
                <c:pt idx="9125">
                  <c:v>1456.0270399999999</c:v>
                </c:pt>
                <c:pt idx="9126">
                  <c:v>1454.01134</c:v>
                </c:pt>
                <c:pt idx="9127">
                  <c:v>1451.9957400000001</c:v>
                </c:pt>
                <c:pt idx="9128">
                  <c:v>1484.05834</c:v>
                </c:pt>
                <c:pt idx="9129">
                  <c:v>1475.9957400000001</c:v>
                </c:pt>
                <c:pt idx="9130">
                  <c:v>1456.0270399999999</c:v>
                </c:pt>
                <c:pt idx="9131">
                  <c:v>1484.05834</c:v>
                </c:pt>
                <c:pt idx="9132">
                  <c:v>1482.0426399999999</c:v>
                </c:pt>
                <c:pt idx="9133">
                  <c:v>1480.0270399999999</c:v>
                </c:pt>
                <c:pt idx="9134">
                  <c:v>1512.0896399999999</c:v>
                </c:pt>
                <c:pt idx="9135">
                  <c:v>1504.0270399999999</c:v>
                </c:pt>
                <c:pt idx="9136">
                  <c:v>1454.01134</c:v>
                </c:pt>
                <c:pt idx="9137">
                  <c:v>1482.0426399999999</c:v>
                </c:pt>
                <c:pt idx="9138">
                  <c:v>1480.0270399999999</c:v>
                </c:pt>
                <c:pt idx="9139">
                  <c:v>1478.01134</c:v>
                </c:pt>
                <c:pt idx="9140">
                  <c:v>1510.07394</c:v>
                </c:pt>
                <c:pt idx="9141">
                  <c:v>1502.01134</c:v>
                </c:pt>
                <c:pt idx="9142">
                  <c:v>1451.9957400000001</c:v>
                </c:pt>
                <c:pt idx="9143">
                  <c:v>1480.0270399999999</c:v>
                </c:pt>
                <c:pt idx="9144">
                  <c:v>1478.01134</c:v>
                </c:pt>
                <c:pt idx="9145">
                  <c:v>1475.9957400000001</c:v>
                </c:pt>
                <c:pt idx="9146">
                  <c:v>1508.05834</c:v>
                </c:pt>
                <c:pt idx="9147">
                  <c:v>1499.9957400000001</c:v>
                </c:pt>
                <c:pt idx="9148">
                  <c:v>1484.05834</c:v>
                </c:pt>
                <c:pt idx="9149">
                  <c:v>1512.0896399999999</c:v>
                </c:pt>
                <c:pt idx="9150">
                  <c:v>1510.07394</c:v>
                </c:pt>
                <c:pt idx="9151">
                  <c:v>1508.05834</c:v>
                </c:pt>
                <c:pt idx="9152">
                  <c:v>1540.12094</c:v>
                </c:pt>
                <c:pt idx="9153">
                  <c:v>1532.05834</c:v>
                </c:pt>
                <c:pt idx="9154">
                  <c:v>1475.9957400000001</c:v>
                </c:pt>
                <c:pt idx="9155">
                  <c:v>1504.0270399999999</c:v>
                </c:pt>
                <c:pt idx="9156">
                  <c:v>1502.01134</c:v>
                </c:pt>
                <c:pt idx="9157">
                  <c:v>1499.9957400000001</c:v>
                </c:pt>
                <c:pt idx="9158">
                  <c:v>1532.05834</c:v>
                </c:pt>
                <c:pt idx="9159">
                  <c:v>1523.9957400000001</c:v>
                </c:pt>
                <c:pt idx="9160">
                  <c:v>1425.9800399999999</c:v>
                </c:pt>
                <c:pt idx="9161">
                  <c:v>1454.01134</c:v>
                </c:pt>
                <c:pt idx="9162">
                  <c:v>1451.9957400000001</c:v>
                </c:pt>
                <c:pt idx="9163">
                  <c:v>1449.9800399999999</c:v>
                </c:pt>
                <c:pt idx="9164">
                  <c:v>1482.0426399999999</c:v>
                </c:pt>
                <c:pt idx="9165">
                  <c:v>1473.9800399999999</c:v>
                </c:pt>
                <c:pt idx="9166">
                  <c:v>1454.01134</c:v>
                </c:pt>
                <c:pt idx="9167">
                  <c:v>1482.0426399999999</c:v>
                </c:pt>
                <c:pt idx="9168">
                  <c:v>1480.0270399999999</c:v>
                </c:pt>
                <c:pt idx="9169">
                  <c:v>1478.01134</c:v>
                </c:pt>
                <c:pt idx="9170">
                  <c:v>1510.07394</c:v>
                </c:pt>
                <c:pt idx="9171">
                  <c:v>1502.01134</c:v>
                </c:pt>
                <c:pt idx="9172">
                  <c:v>1451.9957400000001</c:v>
                </c:pt>
                <c:pt idx="9173">
                  <c:v>1480.0270399999999</c:v>
                </c:pt>
                <c:pt idx="9174">
                  <c:v>1478.01134</c:v>
                </c:pt>
                <c:pt idx="9175">
                  <c:v>1475.9957400000001</c:v>
                </c:pt>
                <c:pt idx="9176">
                  <c:v>1508.05834</c:v>
                </c:pt>
                <c:pt idx="9177">
                  <c:v>1499.9957400000001</c:v>
                </c:pt>
                <c:pt idx="9178">
                  <c:v>1449.9800399999999</c:v>
                </c:pt>
                <c:pt idx="9179">
                  <c:v>1478.01134</c:v>
                </c:pt>
                <c:pt idx="9180">
                  <c:v>1475.9957400000001</c:v>
                </c:pt>
                <c:pt idx="9181">
                  <c:v>1473.9800399999999</c:v>
                </c:pt>
                <c:pt idx="9182">
                  <c:v>1506.0426399999999</c:v>
                </c:pt>
                <c:pt idx="9183">
                  <c:v>1497.9800399999999</c:v>
                </c:pt>
                <c:pt idx="9184">
                  <c:v>1482.0426399999999</c:v>
                </c:pt>
                <c:pt idx="9185">
                  <c:v>1510.07394</c:v>
                </c:pt>
                <c:pt idx="9186">
                  <c:v>1508.05834</c:v>
                </c:pt>
                <c:pt idx="9187">
                  <c:v>1506.0426399999999</c:v>
                </c:pt>
                <c:pt idx="9188">
                  <c:v>1538.1052400000001</c:v>
                </c:pt>
                <c:pt idx="9189">
                  <c:v>1530.0426399999999</c:v>
                </c:pt>
                <c:pt idx="9190">
                  <c:v>1473.9800399999999</c:v>
                </c:pt>
                <c:pt idx="9191">
                  <c:v>1502.01134</c:v>
                </c:pt>
                <c:pt idx="9192">
                  <c:v>1499.9957400000001</c:v>
                </c:pt>
                <c:pt idx="9193">
                  <c:v>1497.9800399999999</c:v>
                </c:pt>
                <c:pt idx="9194">
                  <c:v>1530.0426399999999</c:v>
                </c:pt>
                <c:pt idx="9195">
                  <c:v>1521.9800399999999</c:v>
                </c:pt>
                <c:pt idx="9196">
                  <c:v>1458.0426399999999</c:v>
                </c:pt>
                <c:pt idx="9197">
                  <c:v>1486.07394</c:v>
                </c:pt>
                <c:pt idx="9198">
                  <c:v>1484.05834</c:v>
                </c:pt>
                <c:pt idx="9199">
                  <c:v>1482.0426399999999</c:v>
                </c:pt>
                <c:pt idx="9200">
                  <c:v>1514.1052400000001</c:v>
                </c:pt>
                <c:pt idx="9201">
                  <c:v>1506.0426399999999</c:v>
                </c:pt>
                <c:pt idx="9202">
                  <c:v>1486.07394</c:v>
                </c:pt>
                <c:pt idx="9203">
                  <c:v>1514.1052400000001</c:v>
                </c:pt>
                <c:pt idx="9204">
                  <c:v>1512.0896399999999</c:v>
                </c:pt>
                <c:pt idx="9205">
                  <c:v>1510.07394</c:v>
                </c:pt>
                <c:pt idx="9206">
                  <c:v>1542.13654</c:v>
                </c:pt>
                <c:pt idx="9207">
                  <c:v>1534.07394</c:v>
                </c:pt>
                <c:pt idx="9208">
                  <c:v>1484.05834</c:v>
                </c:pt>
                <c:pt idx="9209">
                  <c:v>1512.0896399999999</c:v>
                </c:pt>
                <c:pt idx="9210">
                  <c:v>1510.07394</c:v>
                </c:pt>
                <c:pt idx="9211">
                  <c:v>1508.05834</c:v>
                </c:pt>
                <c:pt idx="9212">
                  <c:v>1540.12094</c:v>
                </c:pt>
                <c:pt idx="9213">
                  <c:v>1532.05834</c:v>
                </c:pt>
                <c:pt idx="9214">
                  <c:v>1482.0426399999999</c:v>
                </c:pt>
                <c:pt idx="9215">
                  <c:v>1510.07394</c:v>
                </c:pt>
                <c:pt idx="9216">
                  <c:v>1508.05834</c:v>
                </c:pt>
                <c:pt idx="9217">
                  <c:v>1506.0426399999999</c:v>
                </c:pt>
                <c:pt idx="9218">
                  <c:v>1538.1052400000001</c:v>
                </c:pt>
                <c:pt idx="9219">
                  <c:v>1530.0426399999999</c:v>
                </c:pt>
                <c:pt idx="9220">
                  <c:v>1514.1052400000001</c:v>
                </c:pt>
                <c:pt idx="9221">
                  <c:v>1542.13654</c:v>
                </c:pt>
                <c:pt idx="9222">
                  <c:v>1540.12094</c:v>
                </c:pt>
                <c:pt idx="9223">
                  <c:v>1538.1052400000001</c:v>
                </c:pt>
                <c:pt idx="9224">
                  <c:v>1570.1678400000001</c:v>
                </c:pt>
                <c:pt idx="9225">
                  <c:v>1562.1052400000001</c:v>
                </c:pt>
                <c:pt idx="9226">
                  <c:v>1506.0426399999999</c:v>
                </c:pt>
                <c:pt idx="9227">
                  <c:v>1534.07394</c:v>
                </c:pt>
                <c:pt idx="9228">
                  <c:v>1532.05834</c:v>
                </c:pt>
                <c:pt idx="9229">
                  <c:v>1530.0426399999999</c:v>
                </c:pt>
                <c:pt idx="9230">
                  <c:v>1562.1052400000001</c:v>
                </c:pt>
                <c:pt idx="9231">
                  <c:v>1554.0426399999999</c:v>
                </c:pt>
                <c:pt idx="9232">
                  <c:v>1449.9800399999999</c:v>
                </c:pt>
                <c:pt idx="9233">
                  <c:v>1478.01134</c:v>
                </c:pt>
                <c:pt idx="9234">
                  <c:v>1475.9957400000001</c:v>
                </c:pt>
                <c:pt idx="9235">
                  <c:v>1473.9800399999999</c:v>
                </c:pt>
                <c:pt idx="9236">
                  <c:v>1506.0426399999999</c:v>
                </c:pt>
                <c:pt idx="9237">
                  <c:v>1497.9800399999999</c:v>
                </c:pt>
                <c:pt idx="9238">
                  <c:v>1478.01134</c:v>
                </c:pt>
                <c:pt idx="9239">
                  <c:v>1506.0426399999999</c:v>
                </c:pt>
                <c:pt idx="9240">
                  <c:v>1504.0270399999999</c:v>
                </c:pt>
                <c:pt idx="9241">
                  <c:v>1502.01134</c:v>
                </c:pt>
                <c:pt idx="9242">
                  <c:v>1534.07394</c:v>
                </c:pt>
                <c:pt idx="9243">
                  <c:v>1526.01134</c:v>
                </c:pt>
                <c:pt idx="9244">
                  <c:v>1475.9957400000001</c:v>
                </c:pt>
                <c:pt idx="9245">
                  <c:v>1504.0270399999999</c:v>
                </c:pt>
                <c:pt idx="9246">
                  <c:v>1502.01134</c:v>
                </c:pt>
                <c:pt idx="9247">
                  <c:v>1499.9957400000001</c:v>
                </c:pt>
                <c:pt idx="9248">
                  <c:v>1532.05834</c:v>
                </c:pt>
                <c:pt idx="9249">
                  <c:v>1523.9957400000001</c:v>
                </c:pt>
                <c:pt idx="9250">
                  <c:v>1473.9800399999999</c:v>
                </c:pt>
                <c:pt idx="9251">
                  <c:v>1502.01134</c:v>
                </c:pt>
                <c:pt idx="9252">
                  <c:v>1499.9957400000001</c:v>
                </c:pt>
                <c:pt idx="9253">
                  <c:v>1497.9800399999999</c:v>
                </c:pt>
                <c:pt idx="9254">
                  <c:v>1530.0426399999999</c:v>
                </c:pt>
                <c:pt idx="9255">
                  <c:v>1521.9800399999999</c:v>
                </c:pt>
                <c:pt idx="9256">
                  <c:v>1506.0426399999999</c:v>
                </c:pt>
                <c:pt idx="9257">
                  <c:v>1534.07394</c:v>
                </c:pt>
                <c:pt idx="9258">
                  <c:v>1532.05834</c:v>
                </c:pt>
                <c:pt idx="9259">
                  <c:v>1530.0426399999999</c:v>
                </c:pt>
                <c:pt idx="9260">
                  <c:v>1562.1052400000001</c:v>
                </c:pt>
                <c:pt idx="9261">
                  <c:v>1554.0426399999999</c:v>
                </c:pt>
                <c:pt idx="9262">
                  <c:v>1497.9800399999999</c:v>
                </c:pt>
                <c:pt idx="9263">
                  <c:v>1526.01134</c:v>
                </c:pt>
                <c:pt idx="9264">
                  <c:v>1523.9957400000001</c:v>
                </c:pt>
                <c:pt idx="9265">
                  <c:v>1521.9800399999999</c:v>
                </c:pt>
                <c:pt idx="9266">
                  <c:v>1554.0426399999999</c:v>
                </c:pt>
                <c:pt idx="9267">
                  <c:v>1545.9800399999999</c:v>
                </c:pt>
                <c:pt idx="9268">
                  <c:v>1187.75044</c:v>
                </c:pt>
                <c:pt idx="9269">
                  <c:v>925.52073999999993</c:v>
                </c:pt>
                <c:pt idx="9270">
                  <c:v>1522.3134399999999</c:v>
                </c:pt>
                <c:pt idx="9271">
                  <c:v>1592.3916400000001</c:v>
                </c:pt>
                <c:pt idx="9272">
                  <c:v>1662.46994</c:v>
                </c:pt>
                <c:pt idx="9273">
                  <c:v>842.39693999999997</c:v>
                </c:pt>
                <c:pt idx="9274">
                  <c:v>980.53773999999999</c:v>
                </c:pt>
                <c:pt idx="9275">
                  <c:v>954.52214000000004</c:v>
                </c:pt>
                <c:pt idx="9276">
                  <c:v>1006.55344</c:v>
                </c:pt>
                <c:pt idx="9277">
                  <c:v>982.55344000000002</c:v>
                </c:pt>
                <c:pt idx="9278">
                  <c:v>980.53773999999999</c:v>
                </c:pt>
                <c:pt idx="9279">
                  <c:v>978.52214000000004</c:v>
                </c:pt>
                <c:pt idx="9280">
                  <c:v>1002.52214</c:v>
                </c:pt>
                <c:pt idx="9281">
                  <c:v>1002.52214</c:v>
                </c:pt>
                <c:pt idx="9282">
                  <c:v>1032.5690400000001</c:v>
                </c:pt>
                <c:pt idx="9283">
                  <c:v>1026.52214</c:v>
                </c:pt>
                <c:pt idx="9284">
                  <c:v>982.55344000000002</c:v>
                </c:pt>
                <c:pt idx="9285">
                  <c:v>1010.58474</c:v>
                </c:pt>
                <c:pt idx="9286">
                  <c:v>1008.56904</c:v>
                </c:pt>
                <c:pt idx="9287">
                  <c:v>1008.56904</c:v>
                </c:pt>
                <c:pt idx="9288">
                  <c:v>1006.55344</c:v>
                </c:pt>
                <c:pt idx="9289">
                  <c:v>1030.5534399999999</c:v>
                </c:pt>
                <c:pt idx="9290">
                  <c:v>1030.5534399999999</c:v>
                </c:pt>
                <c:pt idx="9291">
                  <c:v>1060.60034</c:v>
                </c:pt>
                <c:pt idx="9292">
                  <c:v>1054.5534399999999</c:v>
                </c:pt>
                <c:pt idx="9293">
                  <c:v>980.53773999999999</c:v>
                </c:pt>
                <c:pt idx="9294">
                  <c:v>1008.56904</c:v>
                </c:pt>
                <c:pt idx="9295">
                  <c:v>1006.55344</c:v>
                </c:pt>
                <c:pt idx="9296">
                  <c:v>1004.53774</c:v>
                </c:pt>
                <c:pt idx="9297">
                  <c:v>1028.53774</c:v>
                </c:pt>
                <c:pt idx="9298">
                  <c:v>1028.53774</c:v>
                </c:pt>
                <c:pt idx="9299">
                  <c:v>1058.58474</c:v>
                </c:pt>
                <c:pt idx="9300">
                  <c:v>1052.53774</c:v>
                </c:pt>
                <c:pt idx="9301">
                  <c:v>980.53773999999999</c:v>
                </c:pt>
                <c:pt idx="9302">
                  <c:v>1008.56904</c:v>
                </c:pt>
                <c:pt idx="9303">
                  <c:v>1006.55344</c:v>
                </c:pt>
                <c:pt idx="9304">
                  <c:v>1004.53774</c:v>
                </c:pt>
                <c:pt idx="9305">
                  <c:v>1028.53774</c:v>
                </c:pt>
                <c:pt idx="9306">
                  <c:v>1028.53774</c:v>
                </c:pt>
                <c:pt idx="9307">
                  <c:v>1058.58474</c:v>
                </c:pt>
                <c:pt idx="9308">
                  <c:v>1052.53774</c:v>
                </c:pt>
                <c:pt idx="9309">
                  <c:v>887.56493999999998</c:v>
                </c:pt>
                <c:pt idx="9310">
                  <c:v>895.62753999999995</c:v>
                </c:pt>
                <c:pt idx="9311">
                  <c:v>867.59623999999997</c:v>
                </c:pt>
                <c:pt idx="9312">
                  <c:v>937.63814000000002</c:v>
                </c:pt>
                <c:pt idx="9313">
                  <c:v>910.60203999999999</c:v>
                </c:pt>
                <c:pt idx="9314">
                  <c:v>931.48933999999997</c:v>
                </c:pt>
                <c:pt idx="9315">
                  <c:v>959.52063999999996</c:v>
                </c:pt>
                <c:pt idx="9316">
                  <c:v>973.53624000000002</c:v>
                </c:pt>
                <c:pt idx="9317">
                  <c:v>987.55193999999995</c:v>
                </c:pt>
                <c:pt idx="9318">
                  <c:v>1001.56754</c:v>
                </c:pt>
                <c:pt idx="9319">
                  <c:v>1015.5832399999999</c:v>
                </c:pt>
                <c:pt idx="9320">
                  <c:v>1043.61454</c:v>
                </c:pt>
                <c:pt idx="9321">
                  <c:v>1071.6458399999999</c:v>
                </c:pt>
                <c:pt idx="9322">
                  <c:v>1001.56754</c:v>
                </c:pt>
                <c:pt idx="9323">
                  <c:v>721.29093999999998</c:v>
                </c:pt>
                <c:pt idx="9324">
                  <c:v>777.35353999999995</c:v>
                </c:pt>
                <c:pt idx="9325">
                  <c:v>1525.7068400000001</c:v>
                </c:pt>
                <c:pt idx="9326">
                  <c:v>945.55524000000003</c:v>
                </c:pt>
                <c:pt idx="9327">
                  <c:v>973.58654000000001</c:v>
                </c:pt>
                <c:pt idx="9328">
                  <c:v>971.57083999999998</c:v>
                </c:pt>
                <c:pt idx="9329">
                  <c:v>969.55524000000003</c:v>
                </c:pt>
                <c:pt idx="9330">
                  <c:v>1001.61784</c:v>
                </c:pt>
                <c:pt idx="9331">
                  <c:v>999.60213999999996</c:v>
                </c:pt>
                <c:pt idx="9332">
                  <c:v>959.57083999999998</c:v>
                </c:pt>
                <c:pt idx="9333">
                  <c:v>987.60213999999996</c:v>
                </c:pt>
                <c:pt idx="9334">
                  <c:v>985.58654000000001</c:v>
                </c:pt>
                <c:pt idx="9335">
                  <c:v>983.57083999999998</c:v>
                </c:pt>
                <c:pt idx="9336">
                  <c:v>1015.63344</c:v>
                </c:pt>
                <c:pt idx="9337">
                  <c:v>1013.61784</c:v>
                </c:pt>
                <c:pt idx="9338">
                  <c:v>973.58654000000001</c:v>
                </c:pt>
                <c:pt idx="9339">
                  <c:v>1001.61784</c:v>
                </c:pt>
                <c:pt idx="9340">
                  <c:v>999.60213999999996</c:v>
                </c:pt>
                <c:pt idx="9341">
                  <c:v>997.58654000000001</c:v>
                </c:pt>
                <c:pt idx="9342">
                  <c:v>1029.64914</c:v>
                </c:pt>
                <c:pt idx="9343">
                  <c:v>1027.6334400000001</c:v>
                </c:pt>
                <c:pt idx="9344">
                  <c:v>971.57083999999998</c:v>
                </c:pt>
                <c:pt idx="9345">
                  <c:v>999.60213999999996</c:v>
                </c:pt>
                <c:pt idx="9346">
                  <c:v>997.58654000000001</c:v>
                </c:pt>
                <c:pt idx="9347">
                  <c:v>995.57083999999998</c:v>
                </c:pt>
                <c:pt idx="9348">
                  <c:v>1027.6334400000001</c:v>
                </c:pt>
                <c:pt idx="9349">
                  <c:v>1025.6178399999999</c:v>
                </c:pt>
                <c:pt idx="9350">
                  <c:v>969.55524000000003</c:v>
                </c:pt>
                <c:pt idx="9351">
                  <c:v>997.58654000000001</c:v>
                </c:pt>
                <c:pt idx="9352">
                  <c:v>995.57083999999998</c:v>
                </c:pt>
                <c:pt idx="9353">
                  <c:v>993.55524000000003</c:v>
                </c:pt>
                <c:pt idx="9354">
                  <c:v>1025.6178399999999</c:v>
                </c:pt>
                <c:pt idx="9355">
                  <c:v>1023.60214</c:v>
                </c:pt>
                <c:pt idx="9356">
                  <c:v>987.60213999999996</c:v>
                </c:pt>
                <c:pt idx="9357">
                  <c:v>1015.63344</c:v>
                </c:pt>
                <c:pt idx="9358">
                  <c:v>1013.61784</c:v>
                </c:pt>
                <c:pt idx="9359">
                  <c:v>1011.60214</c:v>
                </c:pt>
                <c:pt idx="9360">
                  <c:v>1043.6647399999999</c:v>
                </c:pt>
                <c:pt idx="9361">
                  <c:v>1041.64914</c:v>
                </c:pt>
                <c:pt idx="9362">
                  <c:v>985.58654000000001</c:v>
                </c:pt>
                <c:pt idx="9363">
                  <c:v>1013.61784</c:v>
                </c:pt>
                <c:pt idx="9364">
                  <c:v>1011.60214</c:v>
                </c:pt>
                <c:pt idx="9365">
                  <c:v>1009.58654</c:v>
                </c:pt>
                <c:pt idx="9366">
                  <c:v>1041.64914</c:v>
                </c:pt>
                <c:pt idx="9367">
                  <c:v>1039.6334400000001</c:v>
                </c:pt>
                <c:pt idx="9368">
                  <c:v>983.57083999999998</c:v>
                </c:pt>
                <c:pt idx="9369">
                  <c:v>1011.60214</c:v>
                </c:pt>
                <c:pt idx="9370">
                  <c:v>1009.58654</c:v>
                </c:pt>
                <c:pt idx="9371">
                  <c:v>1007.57084</c:v>
                </c:pt>
                <c:pt idx="9372">
                  <c:v>1039.6334400000001</c:v>
                </c:pt>
                <c:pt idx="9373">
                  <c:v>1037.6178399999999</c:v>
                </c:pt>
                <c:pt idx="9374">
                  <c:v>1107.6080400000001</c:v>
                </c:pt>
                <c:pt idx="9375">
                  <c:v>1135.6393399999999</c:v>
                </c:pt>
                <c:pt idx="9376">
                  <c:v>1133.62364</c:v>
                </c:pt>
                <c:pt idx="9377">
                  <c:v>1131.6080400000001</c:v>
                </c:pt>
                <c:pt idx="9378">
                  <c:v>1163.67064</c:v>
                </c:pt>
                <c:pt idx="9379">
                  <c:v>1161.6549399999999</c:v>
                </c:pt>
                <c:pt idx="9380">
                  <c:v>1121.62364</c:v>
                </c:pt>
                <c:pt idx="9381">
                  <c:v>1149.6549399999999</c:v>
                </c:pt>
                <c:pt idx="9382">
                  <c:v>1147.6393399999999</c:v>
                </c:pt>
                <c:pt idx="9383">
                  <c:v>1145.62364</c:v>
                </c:pt>
                <c:pt idx="9384">
                  <c:v>1177.68624</c:v>
                </c:pt>
                <c:pt idx="9385">
                  <c:v>1175.67064</c:v>
                </c:pt>
                <c:pt idx="9386">
                  <c:v>1135.6393399999999</c:v>
                </c:pt>
                <c:pt idx="9387">
                  <c:v>1163.67064</c:v>
                </c:pt>
                <c:pt idx="9388">
                  <c:v>1161.6549399999999</c:v>
                </c:pt>
                <c:pt idx="9389">
                  <c:v>1159.6393399999999</c:v>
                </c:pt>
                <c:pt idx="9390">
                  <c:v>1191.7019399999999</c:v>
                </c:pt>
                <c:pt idx="9391">
                  <c:v>1189.68624</c:v>
                </c:pt>
                <c:pt idx="9392">
                  <c:v>1133.62364</c:v>
                </c:pt>
                <c:pt idx="9393">
                  <c:v>1161.6549399999999</c:v>
                </c:pt>
                <c:pt idx="9394">
                  <c:v>1159.6393399999999</c:v>
                </c:pt>
                <c:pt idx="9395">
                  <c:v>1157.62364</c:v>
                </c:pt>
                <c:pt idx="9396">
                  <c:v>1189.68624</c:v>
                </c:pt>
                <c:pt idx="9397">
                  <c:v>1187.67064</c:v>
                </c:pt>
                <c:pt idx="9398">
                  <c:v>1131.6080400000001</c:v>
                </c:pt>
                <c:pt idx="9399">
                  <c:v>1159.6393399999999</c:v>
                </c:pt>
                <c:pt idx="9400">
                  <c:v>1157.62364</c:v>
                </c:pt>
                <c:pt idx="9401">
                  <c:v>1155.6080400000001</c:v>
                </c:pt>
                <c:pt idx="9402">
                  <c:v>1187.67064</c:v>
                </c:pt>
                <c:pt idx="9403">
                  <c:v>1185.6549399999999</c:v>
                </c:pt>
                <c:pt idx="9404">
                  <c:v>1149.6549399999999</c:v>
                </c:pt>
                <c:pt idx="9405">
                  <c:v>1177.68624</c:v>
                </c:pt>
                <c:pt idx="9406">
                  <c:v>1175.67064</c:v>
                </c:pt>
                <c:pt idx="9407">
                  <c:v>1173.6549399999999</c:v>
                </c:pt>
                <c:pt idx="9408">
                  <c:v>1205.7175400000001</c:v>
                </c:pt>
                <c:pt idx="9409">
                  <c:v>1203.7019399999999</c:v>
                </c:pt>
                <c:pt idx="9410">
                  <c:v>1147.6393399999999</c:v>
                </c:pt>
                <c:pt idx="9411">
                  <c:v>1175.67064</c:v>
                </c:pt>
                <c:pt idx="9412">
                  <c:v>1173.6549399999999</c:v>
                </c:pt>
                <c:pt idx="9413">
                  <c:v>1171.6393399999999</c:v>
                </c:pt>
                <c:pt idx="9414">
                  <c:v>1203.7019399999999</c:v>
                </c:pt>
                <c:pt idx="9415">
                  <c:v>1201.68624</c:v>
                </c:pt>
                <c:pt idx="9416">
                  <c:v>1145.62364</c:v>
                </c:pt>
                <c:pt idx="9417">
                  <c:v>1173.6549399999999</c:v>
                </c:pt>
                <c:pt idx="9418">
                  <c:v>1171.6393399999999</c:v>
                </c:pt>
                <c:pt idx="9419">
                  <c:v>1169.62364</c:v>
                </c:pt>
                <c:pt idx="9420">
                  <c:v>1201.68624</c:v>
                </c:pt>
                <c:pt idx="9421">
                  <c:v>1199.67064</c:v>
                </c:pt>
                <c:pt idx="9422">
                  <c:v>1269.66084</c:v>
                </c:pt>
                <c:pt idx="9423">
                  <c:v>1297.6921399999999</c:v>
                </c:pt>
                <c:pt idx="9424">
                  <c:v>1295.6765399999999</c:v>
                </c:pt>
                <c:pt idx="9425">
                  <c:v>1293.66084</c:v>
                </c:pt>
                <c:pt idx="9426">
                  <c:v>1325.72344</c:v>
                </c:pt>
                <c:pt idx="9427">
                  <c:v>1323.70784</c:v>
                </c:pt>
                <c:pt idx="9428">
                  <c:v>1283.6765399999999</c:v>
                </c:pt>
                <c:pt idx="9429">
                  <c:v>1311.70784</c:v>
                </c:pt>
                <c:pt idx="9430">
                  <c:v>1309.6921399999999</c:v>
                </c:pt>
                <c:pt idx="9431">
                  <c:v>1307.6765399999999</c:v>
                </c:pt>
                <c:pt idx="9432">
                  <c:v>1339.7391399999999</c:v>
                </c:pt>
                <c:pt idx="9433">
                  <c:v>1337.72344</c:v>
                </c:pt>
                <c:pt idx="9434">
                  <c:v>1297.6921399999999</c:v>
                </c:pt>
                <c:pt idx="9435">
                  <c:v>1325.72344</c:v>
                </c:pt>
                <c:pt idx="9436">
                  <c:v>1323.70784</c:v>
                </c:pt>
                <c:pt idx="9437">
                  <c:v>1321.6921399999999</c:v>
                </c:pt>
                <c:pt idx="9438">
                  <c:v>1353.7547400000001</c:v>
                </c:pt>
                <c:pt idx="9439">
                  <c:v>1351.7391399999999</c:v>
                </c:pt>
                <c:pt idx="9440">
                  <c:v>1295.6765399999999</c:v>
                </c:pt>
                <c:pt idx="9441">
                  <c:v>1323.70784</c:v>
                </c:pt>
                <c:pt idx="9442">
                  <c:v>1321.6921399999999</c:v>
                </c:pt>
                <c:pt idx="9443">
                  <c:v>1319.6765399999999</c:v>
                </c:pt>
                <c:pt idx="9444">
                  <c:v>1351.7391399999999</c:v>
                </c:pt>
                <c:pt idx="9445">
                  <c:v>1349.72344</c:v>
                </c:pt>
                <c:pt idx="9446">
                  <c:v>1293.66084</c:v>
                </c:pt>
                <c:pt idx="9447">
                  <c:v>1321.6921399999999</c:v>
                </c:pt>
                <c:pt idx="9448">
                  <c:v>1319.6765399999999</c:v>
                </c:pt>
                <c:pt idx="9449">
                  <c:v>1317.66084</c:v>
                </c:pt>
                <c:pt idx="9450">
                  <c:v>1349.72344</c:v>
                </c:pt>
                <c:pt idx="9451">
                  <c:v>1347.70784</c:v>
                </c:pt>
                <c:pt idx="9452">
                  <c:v>1311.70784</c:v>
                </c:pt>
                <c:pt idx="9453">
                  <c:v>1339.7391399999999</c:v>
                </c:pt>
                <c:pt idx="9454">
                  <c:v>1337.72344</c:v>
                </c:pt>
                <c:pt idx="9455">
                  <c:v>1335.70784</c:v>
                </c:pt>
                <c:pt idx="9456">
                  <c:v>1367.77044</c:v>
                </c:pt>
                <c:pt idx="9457">
                  <c:v>1365.7547400000001</c:v>
                </c:pt>
                <c:pt idx="9458">
                  <c:v>1309.6921399999999</c:v>
                </c:pt>
                <c:pt idx="9459">
                  <c:v>1337.72344</c:v>
                </c:pt>
                <c:pt idx="9460">
                  <c:v>1335.70784</c:v>
                </c:pt>
                <c:pt idx="9461">
                  <c:v>1333.6921399999999</c:v>
                </c:pt>
                <c:pt idx="9462">
                  <c:v>1365.7547400000001</c:v>
                </c:pt>
                <c:pt idx="9463">
                  <c:v>1363.7391399999999</c:v>
                </c:pt>
                <c:pt idx="9464">
                  <c:v>1307.6765399999999</c:v>
                </c:pt>
                <c:pt idx="9465">
                  <c:v>1335.70784</c:v>
                </c:pt>
                <c:pt idx="9466">
                  <c:v>1333.6921399999999</c:v>
                </c:pt>
                <c:pt idx="9467">
                  <c:v>1331.6765399999999</c:v>
                </c:pt>
                <c:pt idx="9468">
                  <c:v>1363.7391399999999</c:v>
                </c:pt>
                <c:pt idx="9469">
                  <c:v>1361.72344</c:v>
                </c:pt>
                <c:pt idx="9470">
                  <c:v>1431.7136399999999</c:v>
                </c:pt>
                <c:pt idx="9471">
                  <c:v>1459.74494</c:v>
                </c:pt>
                <c:pt idx="9472">
                  <c:v>1457.7293400000001</c:v>
                </c:pt>
                <c:pt idx="9473">
                  <c:v>1455.7136399999999</c:v>
                </c:pt>
                <c:pt idx="9474">
                  <c:v>1487.7762399999999</c:v>
                </c:pt>
                <c:pt idx="9475">
                  <c:v>1485.76064</c:v>
                </c:pt>
                <c:pt idx="9476">
                  <c:v>1445.7293400000001</c:v>
                </c:pt>
                <c:pt idx="9477">
                  <c:v>1473.76064</c:v>
                </c:pt>
                <c:pt idx="9478">
                  <c:v>1471.74494</c:v>
                </c:pt>
                <c:pt idx="9479">
                  <c:v>1469.7293400000001</c:v>
                </c:pt>
                <c:pt idx="9480">
                  <c:v>1501.7919400000001</c:v>
                </c:pt>
                <c:pt idx="9481">
                  <c:v>1499.7762399999999</c:v>
                </c:pt>
                <c:pt idx="9482">
                  <c:v>1459.74494</c:v>
                </c:pt>
                <c:pt idx="9483">
                  <c:v>1487.7762399999999</c:v>
                </c:pt>
                <c:pt idx="9484">
                  <c:v>1485.76064</c:v>
                </c:pt>
                <c:pt idx="9485">
                  <c:v>1483.74494</c:v>
                </c:pt>
                <c:pt idx="9486">
                  <c:v>1515.80754</c:v>
                </c:pt>
                <c:pt idx="9487">
                  <c:v>1513.7919400000001</c:v>
                </c:pt>
                <c:pt idx="9488">
                  <c:v>1457.7293400000001</c:v>
                </c:pt>
                <c:pt idx="9489">
                  <c:v>1485.76064</c:v>
                </c:pt>
                <c:pt idx="9490">
                  <c:v>1483.74494</c:v>
                </c:pt>
                <c:pt idx="9491">
                  <c:v>1481.7293400000001</c:v>
                </c:pt>
                <c:pt idx="9492">
                  <c:v>1513.7919400000001</c:v>
                </c:pt>
                <c:pt idx="9493">
                  <c:v>1511.7762399999999</c:v>
                </c:pt>
                <c:pt idx="9494">
                  <c:v>1455.7136399999999</c:v>
                </c:pt>
                <c:pt idx="9495">
                  <c:v>1483.74494</c:v>
                </c:pt>
                <c:pt idx="9496">
                  <c:v>1481.7293400000001</c:v>
                </c:pt>
                <c:pt idx="9497">
                  <c:v>1479.7136399999999</c:v>
                </c:pt>
                <c:pt idx="9498">
                  <c:v>1511.7762399999999</c:v>
                </c:pt>
                <c:pt idx="9499">
                  <c:v>1509.76064</c:v>
                </c:pt>
                <c:pt idx="9500">
                  <c:v>1473.76064</c:v>
                </c:pt>
                <c:pt idx="9501">
                  <c:v>1501.7919400000001</c:v>
                </c:pt>
                <c:pt idx="9502">
                  <c:v>1499.7762399999999</c:v>
                </c:pt>
                <c:pt idx="9503">
                  <c:v>1497.76064</c:v>
                </c:pt>
                <c:pt idx="9504">
                  <c:v>1529.8232399999999</c:v>
                </c:pt>
                <c:pt idx="9505">
                  <c:v>1527.80754</c:v>
                </c:pt>
                <c:pt idx="9506">
                  <c:v>1471.74494</c:v>
                </c:pt>
                <c:pt idx="9507">
                  <c:v>1499.7762399999999</c:v>
                </c:pt>
                <c:pt idx="9508">
                  <c:v>1497.76064</c:v>
                </c:pt>
                <c:pt idx="9509">
                  <c:v>1495.74494</c:v>
                </c:pt>
                <c:pt idx="9510">
                  <c:v>1527.80754</c:v>
                </c:pt>
                <c:pt idx="9511">
                  <c:v>1525.7919400000001</c:v>
                </c:pt>
                <c:pt idx="9512">
                  <c:v>1469.7293400000001</c:v>
                </c:pt>
                <c:pt idx="9513">
                  <c:v>1497.76064</c:v>
                </c:pt>
                <c:pt idx="9514">
                  <c:v>1495.74494</c:v>
                </c:pt>
                <c:pt idx="9515">
                  <c:v>1493.7293400000001</c:v>
                </c:pt>
                <c:pt idx="9516">
                  <c:v>1525.7919400000001</c:v>
                </c:pt>
                <c:pt idx="9517">
                  <c:v>1523.7762399999999</c:v>
                </c:pt>
                <c:pt idx="9518">
                  <c:v>1593.7665400000001</c:v>
                </c:pt>
                <c:pt idx="9519">
                  <c:v>1621.79784</c:v>
                </c:pt>
                <c:pt idx="9520">
                  <c:v>1619.78214</c:v>
                </c:pt>
                <c:pt idx="9521">
                  <c:v>1617.7665400000001</c:v>
                </c:pt>
                <c:pt idx="9522">
                  <c:v>1649.8291400000001</c:v>
                </c:pt>
                <c:pt idx="9523">
                  <c:v>1647.8134399999999</c:v>
                </c:pt>
                <c:pt idx="9524">
                  <c:v>1607.78214</c:v>
                </c:pt>
                <c:pt idx="9525">
                  <c:v>1635.8134399999999</c:v>
                </c:pt>
                <c:pt idx="9526">
                  <c:v>1633.79784</c:v>
                </c:pt>
                <c:pt idx="9527">
                  <c:v>1631.78214</c:v>
                </c:pt>
                <c:pt idx="9528">
                  <c:v>1663.84474</c:v>
                </c:pt>
                <c:pt idx="9529">
                  <c:v>1661.8291400000001</c:v>
                </c:pt>
                <c:pt idx="9530">
                  <c:v>1621.79784</c:v>
                </c:pt>
                <c:pt idx="9531">
                  <c:v>1649.8291400000001</c:v>
                </c:pt>
                <c:pt idx="9532">
                  <c:v>1647.8134399999999</c:v>
                </c:pt>
                <c:pt idx="9533">
                  <c:v>1645.79784</c:v>
                </c:pt>
                <c:pt idx="9534">
                  <c:v>1677.8604399999999</c:v>
                </c:pt>
                <c:pt idx="9535">
                  <c:v>1675.84474</c:v>
                </c:pt>
                <c:pt idx="9536">
                  <c:v>1619.78214</c:v>
                </c:pt>
                <c:pt idx="9537">
                  <c:v>1647.8134399999999</c:v>
                </c:pt>
                <c:pt idx="9538">
                  <c:v>1645.79784</c:v>
                </c:pt>
                <c:pt idx="9539">
                  <c:v>1643.78214</c:v>
                </c:pt>
                <c:pt idx="9540">
                  <c:v>1675.84474</c:v>
                </c:pt>
                <c:pt idx="9541">
                  <c:v>1673.8291400000001</c:v>
                </c:pt>
                <c:pt idx="9542">
                  <c:v>1617.7665400000001</c:v>
                </c:pt>
                <c:pt idx="9543">
                  <c:v>1645.79784</c:v>
                </c:pt>
                <c:pt idx="9544">
                  <c:v>1643.78214</c:v>
                </c:pt>
                <c:pt idx="9545">
                  <c:v>1641.7665400000001</c:v>
                </c:pt>
                <c:pt idx="9546">
                  <c:v>1673.8291400000001</c:v>
                </c:pt>
                <c:pt idx="9547">
                  <c:v>1671.8134399999999</c:v>
                </c:pt>
                <c:pt idx="9548">
                  <c:v>1635.8134399999999</c:v>
                </c:pt>
                <c:pt idx="9549">
                  <c:v>1663.84474</c:v>
                </c:pt>
                <c:pt idx="9550">
                  <c:v>1661.8291400000001</c:v>
                </c:pt>
                <c:pt idx="9551">
                  <c:v>1659.8134399999999</c:v>
                </c:pt>
                <c:pt idx="9552">
                  <c:v>1691.8760399999999</c:v>
                </c:pt>
                <c:pt idx="9553">
                  <c:v>1689.8604399999999</c:v>
                </c:pt>
                <c:pt idx="9554">
                  <c:v>1633.79784</c:v>
                </c:pt>
                <c:pt idx="9555">
                  <c:v>1661.8291400000001</c:v>
                </c:pt>
                <c:pt idx="9556">
                  <c:v>1659.8134399999999</c:v>
                </c:pt>
                <c:pt idx="9557">
                  <c:v>1657.79784</c:v>
                </c:pt>
                <c:pt idx="9558">
                  <c:v>1689.8604399999999</c:v>
                </c:pt>
                <c:pt idx="9559">
                  <c:v>1687.84474</c:v>
                </c:pt>
                <c:pt idx="9560">
                  <c:v>1631.78214</c:v>
                </c:pt>
                <c:pt idx="9561">
                  <c:v>1659.8134399999999</c:v>
                </c:pt>
                <c:pt idx="9562">
                  <c:v>1657.79784</c:v>
                </c:pt>
                <c:pt idx="9563">
                  <c:v>1655.78214</c:v>
                </c:pt>
                <c:pt idx="9564">
                  <c:v>1687.84474</c:v>
                </c:pt>
                <c:pt idx="9565">
                  <c:v>1685.8291400000001</c:v>
                </c:pt>
                <c:pt idx="9566">
                  <c:v>1755.81934</c:v>
                </c:pt>
                <c:pt idx="9567">
                  <c:v>1783.8506399999999</c:v>
                </c:pt>
                <c:pt idx="9568">
                  <c:v>1781.83494</c:v>
                </c:pt>
                <c:pt idx="9569">
                  <c:v>1779.81934</c:v>
                </c:pt>
                <c:pt idx="9570">
                  <c:v>1811.88194</c:v>
                </c:pt>
                <c:pt idx="9571">
                  <c:v>1809.8662400000001</c:v>
                </c:pt>
                <c:pt idx="9572">
                  <c:v>1769.83494</c:v>
                </c:pt>
                <c:pt idx="9573">
                  <c:v>1797.8662400000001</c:v>
                </c:pt>
                <c:pt idx="9574">
                  <c:v>1795.8506399999999</c:v>
                </c:pt>
                <c:pt idx="9575">
                  <c:v>1793.83494</c:v>
                </c:pt>
                <c:pt idx="9576">
                  <c:v>1825.8975399999999</c:v>
                </c:pt>
                <c:pt idx="9577">
                  <c:v>1823.88194</c:v>
                </c:pt>
                <c:pt idx="9578">
                  <c:v>1783.8506399999999</c:v>
                </c:pt>
                <c:pt idx="9579">
                  <c:v>1811.88194</c:v>
                </c:pt>
                <c:pt idx="9580">
                  <c:v>1809.8662400000001</c:v>
                </c:pt>
                <c:pt idx="9581">
                  <c:v>1807.8506399999999</c:v>
                </c:pt>
                <c:pt idx="9582">
                  <c:v>1839.9132400000001</c:v>
                </c:pt>
                <c:pt idx="9583">
                  <c:v>1837.8975399999999</c:v>
                </c:pt>
                <c:pt idx="9584">
                  <c:v>1781.83494</c:v>
                </c:pt>
                <c:pt idx="9585">
                  <c:v>1809.8662400000001</c:v>
                </c:pt>
                <c:pt idx="9586">
                  <c:v>1807.8506399999999</c:v>
                </c:pt>
                <c:pt idx="9587">
                  <c:v>1805.83494</c:v>
                </c:pt>
                <c:pt idx="9588">
                  <c:v>1837.8975399999999</c:v>
                </c:pt>
                <c:pt idx="9589">
                  <c:v>1835.88194</c:v>
                </c:pt>
                <c:pt idx="9590">
                  <c:v>1779.81934</c:v>
                </c:pt>
                <c:pt idx="9591">
                  <c:v>1807.8506399999999</c:v>
                </c:pt>
                <c:pt idx="9592">
                  <c:v>1805.83494</c:v>
                </c:pt>
                <c:pt idx="9593">
                  <c:v>1803.81934</c:v>
                </c:pt>
                <c:pt idx="9594">
                  <c:v>1835.88194</c:v>
                </c:pt>
                <c:pt idx="9595">
                  <c:v>1833.8662400000001</c:v>
                </c:pt>
                <c:pt idx="9596">
                  <c:v>1797.8662400000001</c:v>
                </c:pt>
                <c:pt idx="9597">
                  <c:v>1825.8975399999999</c:v>
                </c:pt>
                <c:pt idx="9598">
                  <c:v>1823.88194</c:v>
                </c:pt>
                <c:pt idx="9599">
                  <c:v>1821.8662400000001</c:v>
                </c:pt>
                <c:pt idx="9600">
                  <c:v>1853.92884</c:v>
                </c:pt>
                <c:pt idx="9601">
                  <c:v>1851.9132400000001</c:v>
                </c:pt>
                <c:pt idx="9602">
                  <c:v>1795.8506399999999</c:v>
                </c:pt>
                <c:pt idx="9603">
                  <c:v>1823.88194</c:v>
                </c:pt>
                <c:pt idx="9604">
                  <c:v>1821.8662400000001</c:v>
                </c:pt>
                <c:pt idx="9605">
                  <c:v>1819.8506399999999</c:v>
                </c:pt>
                <c:pt idx="9606">
                  <c:v>1851.9132400000001</c:v>
                </c:pt>
                <c:pt idx="9607">
                  <c:v>1849.8975399999999</c:v>
                </c:pt>
                <c:pt idx="9608">
                  <c:v>1793.83494</c:v>
                </c:pt>
                <c:pt idx="9609">
                  <c:v>1821.8662400000001</c:v>
                </c:pt>
                <c:pt idx="9610">
                  <c:v>1819.8506399999999</c:v>
                </c:pt>
                <c:pt idx="9611">
                  <c:v>1817.83494</c:v>
                </c:pt>
                <c:pt idx="9612">
                  <c:v>1849.8975399999999</c:v>
                </c:pt>
                <c:pt idx="9613">
                  <c:v>1847.88194</c:v>
                </c:pt>
                <c:pt idx="9614">
                  <c:v>735.35684000000003</c:v>
                </c:pt>
                <c:pt idx="9615">
                  <c:v>749.37243999999998</c:v>
                </c:pt>
                <c:pt idx="9616">
                  <c:v>763.38814000000002</c:v>
                </c:pt>
                <c:pt idx="9617">
                  <c:v>761.37243999999998</c:v>
                </c:pt>
                <c:pt idx="9618">
                  <c:v>759.35684000000003</c:v>
                </c:pt>
                <c:pt idx="9619">
                  <c:v>777.40373999999997</c:v>
                </c:pt>
                <c:pt idx="9620">
                  <c:v>775.38814000000002</c:v>
                </c:pt>
                <c:pt idx="9621">
                  <c:v>773.37243999999998</c:v>
                </c:pt>
                <c:pt idx="9622">
                  <c:v>897.40963999999997</c:v>
                </c:pt>
                <c:pt idx="9623">
                  <c:v>911.42534000000001</c:v>
                </c:pt>
                <c:pt idx="9624">
                  <c:v>925.44093999999996</c:v>
                </c:pt>
                <c:pt idx="9625">
                  <c:v>923.42534000000001</c:v>
                </c:pt>
                <c:pt idx="9626">
                  <c:v>921.40963999999997</c:v>
                </c:pt>
                <c:pt idx="9627">
                  <c:v>939.45663999999999</c:v>
                </c:pt>
                <c:pt idx="9628">
                  <c:v>937.44093999999996</c:v>
                </c:pt>
                <c:pt idx="9629">
                  <c:v>935.42534000000001</c:v>
                </c:pt>
                <c:pt idx="9630">
                  <c:v>1059.46244</c:v>
                </c:pt>
                <c:pt idx="9631">
                  <c:v>1073.4781399999999</c:v>
                </c:pt>
                <c:pt idx="9632">
                  <c:v>1087.4937399999999</c:v>
                </c:pt>
                <c:pt idx="9633">
                  <c:v>1085.4781399999999</c:v>
                </c:pt>
                <c:pt idx="9634">
                  <c:v>1083.46244</c:v>
                </c:pt>
                <c:pt idx="9635">
                  <c:v>1101.50944</c:v>
                </c:pt>
                <c:pt idx="9636">
                  <c:v>1099.4937399999999</c:v>
                </c:pt>
                <c:pt idx="9637">
                  <c:v>1097.4781399999999</c:v>
                </c:pt>
                <c:pt idx="9638">
                  <c:v>1219.53604</c:v>
                </c:pt>
                <c:pt idx="9639">
                  <c:v>1233.5517399999999</c:v>
                </c:pt>
                <c:pt idx="9640">
                  <c:v>1247.5673400000001</c:v>
                </c:pt>
                <c:pt idx="9641">
                  <c:v>1245.5517399999999</c:v>
                </c:pt>
                <c:pt idx="9642">
                  <c:v>1243.53604</c:v>
                </c:pt>
                <c:pt idx="9643">
                  <c:v>1261.58304</c:v>
                </c:pt>
                <c:pt idx="9644">
                  <c:v>1259.5673400000001</c:v>
                </c:pt>
                <c:pt idx="9645">
                  <c:v>1257.5517399999999</c:v>
                </c:pt>
                <c:pt idx="9646">
                  <c:v>1383.5681400000001</c:v>
                </c:pt>
                <c:pt idx="9647">
                  <c:v>1397.58374</c:v>
                </c:pt>
                <c:pt idx="9648">
                  <c:v>1411.59944</c:v>
                </c:pt>
                <c:pt idx="9649">
                  <c:v>1409.58374</c:v>
                </c:pt>
                <c:pt idx="9650">
                  <c:v>1407.5681400000001</c:v>
                </c:pt>
                <c:pt idx="9651">
                  <c:v>1425.6150399999999</c:v>
                </c:pt>
                <c:pt idx="9652">
                  <c:v>1423.59944</c:v>
                </c:pt>
                <c:pt idx="9653">
                  <c:v>1421.58374</c:v>
                </c:pt>
                <c:pt idx="9654">
                  <c:v>1545.62094</c:v>
                </c:pt>
                <c:pt idx="9655">
                  <c:v>1559.6366399999999</c:v>
                </c:pt>
                <c:pt idx="9656">
                  <c:v>1573.6522399999999</c:v>
                </c:pt>
                <c:pt idx="9657">
                  <c:v>1571.6366399999999</c:v>
                </c:pt>
                <c:pt idx="9658">
                  <c:v>1569.62094</c:v>
                </c:pt>
                <c:pt idx="9659">
                  <c:v>1587.66794</c:v>
                </c:pt>
                <c:pt idx="9660">
                  <c:v>1585.6522399999999</c:v>
                </c:pt>
                <c:pt idx="9661">
                  <c:v>1583.6366399999999</c:v>
                </c:pt>
                <c:pt idx="9662">
                  <c:v>1057.75314</c:v>
                </c:pt>
                <c:pt idx="9663">
                  <c:v>744.59073999999998</c:v>
                </c:pt>
                <c:pt idx="9664">
                  <c:v>702.54373999999996</c:v>
                </c:pt>
                <c:pt idx="9665">
                  <c:v>1425.3317400000001</c:v>
                </c:pt>
                <c:pt idx="9666">
                  <c:v>1605.3951400000001</c:v>
                </c:pt>
                <c:pt idx="9667">
                  <c:v>826.59623999999997</c:v>
                </c:pt>
                <c:pt idx="9668">
                  <c:v>798.56493999999998</c:v>
                </c:pt>
                <c:pt idx="9669">
                  <c:v>798.56493999999998</c:v>
                </c:pt>
                <c:pt idx="9670">
                  <c:v>594.37713999999994</c:v>
                </c:pt>
                <c:pt idx="9671">
                  <c:v>610.37203999999997</c:v>
                </c:pt>
                <c:pt idx="9672">
                  <c:v>666.43463999999994</c:v>
                </c:pt>
                <c:pt idx="9673">
                  <c:v>650.43974000000003</c:v>
                </c:pt>
                <c:pt idx="9674">
                  <c:v>650.36694</c:v>
                </c:pt>
                <c:pt idx="9675">
                  <c:v>652.38264000000004</c:v>
                </c:pt>
                <c:pt idx="9676">
                  <c:v>634.37203999999997</c:v>
                </c:pt>
                <c:pt idx="9677">
                  <c:v>636.38764000000003</c:v>
                </c:pt>
                <c:pt idx="9678">
                  <c:v>664.38264000000004</c:v>
                </c:pt>
                <c:pt idx="9679">
                  <c:v>666.39823999999999</c:v>
                </c:pt>
                <c:pt idx="9680">
                  <c:v>648.38764000000003</c:v>
                </c:pt>
                <c:pt idx="9681">
                  <c:v>650.40333999999996</c:v>
                </c:pt>
                <c:pt idx="9682">
                  <c:v>720.44524000000001</c:v>
                </c:pt>
                <c:pt idx="9683">
                  <c:v>722.46083999999996</c:v>
                </c:pt>
                <c:pt idx="9684">
                  <c:v>704.45024000000001</c:v>
                </c:pt>
                <c:pt idx="9685">
                  <c:v>706.46593999999993</c:v>
                </c:pt>
                <c:pt idx="9686">
                  <c:v>580.36144000000002</c:v>
                </c:pt>
                <c:pt idx="9687">
                  <c:v>596.35633999999993</c:v>
                </c:pt>
                <c:pt idx="9688">
                  <c:v>606.37713999999994</c:v>
                </c:pt>
                <c:pt idx="9689">
                  <c:v>622.37203999999997</c:v>
                </c:pt>
                <c:pt idx="9690">
                  <c:v>636.38764000000003</c:v>
                </c:pt>
                <c:pt idx="9691">
                  <c:v>620.39274</c:v>
                </c:pt>
                <c:pt idx="9692">
                  <c:v>676.45533999999998</c:v>
                </c:pt>
                <c:pt idx="9693">
                  <c:v>692.45024000000001</c:v>
                </c:pt>
                <c:pt idx="9694">
                  <c:v>660.38764000000003</c:v>
                </c:pt>
                <c:pt idx="9695">
                  <c:v>676.38264000000004</c:v>
                </c:pt>
                <c:pt idx="9696">
                  <c:v>662.40333999999996</c:v>
                </c:pt>
                <c:pt idx="9697">
                  <c:v>678.39823999999999</c:v>
                </c:pt>
                <c:pt idx="9698">
                  <c:v>674.40333999999996</c:v>
                </c:pt>
                <c:pt idx="9699">
                  <c:v>690.39823999999999</c:v>
                </c:pt>
                <c:pt idx="9700">
                  <c:v>676.41894000000002</c:v>
                </c:pt>
                <c:pt idx="9701">
                  <c:v>692.41394000000003</c:v>
                </c:pt>
                <c:pt idx="9702">
                  <c:v>730.46593999999993</c:v>
                </c:pt>
                <c:pt idx="9703">
                  <c:v>746.46083999999996</c:v>
                </c:pt>
                <c:pt idx="9704">
                  <c:v>732.48154</c:v>
                </c:pt>
                <c:pt idx="9705">
                  <c:v>748.47654</c:v>
                </c:pt>
                <c:pt idx="9706">
                  <c:v>830.55474000000004</c:v>
                </c:pt>
                <c:pt idx="9707">
                  <c:v>812.54413999999997</c:v>
                </c:pt>
                <c:pt idx="9708">
                  <c:v>812.54413999999997</c:v>
                </c:pt>
                <c:pt idx="9709">
                  <c:v>832.57043999999996</c:v>
                </c:pt>
                <c:pt idx="9710">
                  <c:v>828.53913999999997</c:v>
                </c:pt>
                <c:pt idx="9711">
                  <c:v>810.52854000000002</c:v>
                </c:pt>
                <c:pt idx="9712">
                  <c:v>830.55474000000004</c:v>
                </c:pt>
                <c:pt idx="9713">
                  <c:v>830.55474000000004</c:v>
                </c:pt>
                <c:pt idx="9714">
                  <c:v>592.32503999999994</c:v>
                </c:pt>
                <c:pt idx="9715">
                  <c:v>784.54923999999994</c:v>
                </c:pt>
                <c:pt idx="9716">
                  <c:v>784.54923999999994</c:v>
                </c:pt>
                <c:pt idx="9717">
                  <c:v>780.51793999999995</c:v>
                </c:pt>
                <c:pt idx="9718">
                  <c:v>808.54923999999994</c:v>
                </c:pt>
                <c:pt idx="9719">
                  <c:v>740.52304000000004</c:v>
                </c:pt>
                <c:pt idx="9720">
                  <c:v>766.53873999999996</c:v>
                </c:pt>
                <c:pt idx="9721">
                  <c:v>768.55434000000002</c:v>
                </c:pt>
                <c:pt idx="9722">
                  <c:v>740.52304000000004</c:v>
                </c:pt>
                <c:pt idx="9723">
                  <c:v>766.53873999999996</c:v>
                </c:pt>
                <c:pt idx="9724">
                  <c:v>768.55434000000002</c:v>
                </c:pt>
                <c:pt idx="9725">
                  <c:v>740.52304000000004</c:v>
                </c:pt>
                <c:pt idx="9726">
                  <c:v>766.53873999999996</c:v>
                </c:pt>
                <c:pt idx="9727">
                  <c:v>768.55434000000002</c:v>
                </c:pt>
                <c:pt idx="9728">
                  <c:v>764.52304000000004</c:v>
                </c:pt>
                <c:pt idx="9729">
                  <c:v>792.55434000000002</c:v>
                </c:pt>
                <c:pt idx="9730">
                  <c:v>608.32003999999995</c:v>
                </c:pt>
                <c:pt idx="9731">
                  <c:v>610.33564000000001</c:v>
                </c:pt>
                <c:pt idx="9732">
                  <c:v>592.32503999999994</c:v>
                </c:pt>
                <c:pt idx="9733">
                  <c:v>594.34073999999998</c:v>
                </c:pt>
                <c:pt idx="9734">
                  <c:v>622.33564000000001</c:v>
                </c:pt>
                <c:pt idx="9735">
                  <c:v>624.35133999999994</c:v>
                </c:pt>
                <c:pt idx="9736">
                  <c:v>606.34073999999998</c:v>
                </c:pt>
                <c:pt idx="9737">
                  <c:v>608.35633999999993</c:v>
                </c:pt>
                <c:pt idx="9738">
                  <c:v>676.41894000000002</c:v>
                </c:pt>
                <c:pt idx="9739">
                  <c:v>680.41394000000003</c:v>
                </c:pt>
                <c:pt idx="9740">
                  <c:v>662.40333999999996</c:v>
                </c:pt>
                <c:pt idx="9741">
                  <c:v>664.41894000000002</c:v>
                </c:pt>
                <c:pt idx="9742">
                  <c:v>608.39274</c:v>
                </c:pt>
                <c:pt idx="9743">
                  <c:v>624.38764000000003</c:v>
                </c:pt>
                <c:pt idx="9744">
                  <c:v>552.33014000000003</c:v>
                </c:pt>
                <c:pt idx="9745">
                  <c:v>568.32503999999994</c:v>
                </c:pt>
                <c:pt idx="9746">
                  <c:v>538.31453999999997</c:v>
                </c:pt>
                <c:pt idx="9747">
                  <c:v>554.30944</c:v>
                </c:pt>
                <c:pt idx="9748">
                  <c:v>564.33014000000003</c:v>
                </c:pt>
                <c:pt idx="9749">
                  <c:v>580.32503999999994</c:v>
                </c:pt>
                <c:pt idx="9750">
                  <c:v>594.34073999999998</c:v>
                </c:pt>
                <c:pt idx="9751">
                  <c:v>578.34583999999995</c:v>
                </c:pt>
                <c:pt idx="9752">
                  <c:v>634.40844000000004</c:v>
                </c:pt>
                <c:pt idx="9753">
                  <c:v>650.40333999999996</c:v>
                </c:pt>
                <c:pt idx="9754">
                  <c:v>618.34073999999998</c:v>
                </c:pt>
                <c:pt idx="9755">
                  <c:v>634.33564000000001</c:v>
                </c:pt>
                <c:pt idx="9756">
                  <c:v>620.35633999999993</c:v>
                </c:pt>
                <c:pt idx="9757">
                  <c:v>636.35133999999994</c:v>
                </c:pt>
                <c:pt idx="9758">
                  <c:v>632.35633999999993</c:v>
                </c:pt>
                <c:pt idx="9759">
                  <c:v>648.35133999999994</c:v>
                </c:pt>
                <c:pt idx="9760">
                  <c:v>634.37203999999997</c:v>
                </c:pt>
                <c:pt idx="9761">
                  <c:v>650.36694</c:v>
                </c:pt>
                <c:pt idx="9762">
                  <c:v>688.41894000000002</c:v>
                </c:pt>
                <c:pt idx="9763">
                  <c:v>704.41394000000003</c:v>
                </c:pt>
                <c:pt idx="9764">
                  <c:v>690.43463999999994</c:v>
                </c:pt>
                <c:pt idx="9765">
                  <c:v>706.42953999999997</c:v>
                </c:pt>
                <c:pt idx="9766">
                  <c:v>782.53363999999999</c:v>
                </c:pt>
                <c:pt idx="9767">
                  <c:v>550.27814000000001</c:v>
                </c:pt>
                <c:pt idx="9768">
                  <c:v>1481.96994</c:v>
                </c:pt>
                <c:pt idx="9769">
                  <c:v>1513.95974</c:v>
                </c:pt>
                <c:pt idx="9770">
                  <c:v>1513.95974</c:v>
                </c:pt>
                <c:pt idx="9771">
                  <c:v>708.40883999999994</c:v>
                </c:pt>
                <c:pt idx="9772">
                  <c:v>706.39314000000002</c:v>
                </c:pt>
                <c:pt idx="9773">
                  <c:v>724.40373999999997</c:v>
                </c:pt>
                <c:pt idx="9774">
                  <c:v>722.38803999999993</c:v>
                </c:pt>
                <c:pt idx="9775">
                  <c:v>652.34623999999997</c:v>
                </c:pt>
                <c:pt idx="9776">
                  <c:v>650.33054000000004</c:v>
                </c:pt>
                <c:pt idx="9777">
                  <c:v>668.34114</c:v>
                </c:pt>
                <c:pt idx="9778">
                  <c:v>666.32543999999996</c:v>
                </c:pt>
                <c:pt idx="9779">
                  <c:v>638.33054000000004</c:v>
                </c:pt>
                <c:pt idx="9780">
                  <c:v>636.31493999999998</c:v>
                </c:pt>
                <c:pt idx="9781">
                  <c:v>654.32543999999996</c:v>
                </c:pt>
                <c:pt idx="9782">
                  <c:v>652.30984000000001</c:v>
                </c:pt>
                <c:pt idx="9783">
                  <c:v>652.38264000000004</c:v>
                </c:pt>
                <c:pt idx="9784">
                  <c:v>668.37753999999995</c:v>
                </c:pt>
                <c:pt idx="9785">
                  <c:v>596.32003999999995</c:v>
                </c:pt>
                <c:pt idx="9786">
                  <c:v>612.31493999999998</c:v>
                </c:pt>
                <c:pt idx="9787">
                  <c:v>582.30434000000002</c:v>
                </c:pt>
                <c:pt idx="9788">
                  <c:v>598.29923999999994</c:v>
                </c:pt>
                <c:pt idx="9789">
                  <c:v>608.32003999999995</c:v>
                </c:pt>
                <c:pt idx="9790">
                  <c:v>624.31493999999998</c:v>
                </c:pt>
                <c:pt idx="9791">
                  <c:v>638.33054000000004</c:v>
                </c:pt>
                <c:pt idx="9792">
                  <c:v>622.33564000000001</c:v>
                </c:pt>
                <c:pt idx="9793">
                  <c:v>678.39823999999999</c:v>
                </c:pt>
                <c:pt idx="9794">
                  <c:v>694.39314000000002</c:v>
                </c:pt>
                <c:pt idx="9795">
                  <c:v>662.33054000000004</c:v>
                </c:pt>
                <c:pt idx="9796">
                  <c:v>678.32543999999996</c:v>
                </c:pt>
                <c:pt idx="9797">
                  <c:v>664.34623999999997</c:v>
                </c:pt>
                <c:pt idx="9798">
                  <c:v>680.34114</c:v>
                </c:pt>
                <c:pt idx="9799">
                  <c:v>676.34623999999997</c:v>
                </c:pt>
                <c:pt idx="9800">
                  <c:v>692.34114</c:v>
                </c:pt>
                <c:pt idx="9801">
                  <c:v>678.36184000000003</c:v>
                </c:pt>
                <c:pt idx="9802">
                  <c:v>694.35673999999995</c:v>
                </c:pt>
                <c:pt idx="9803">
                  <c:v>732.40883999999994</c:v>
                </c:pt>
                <c:pt idx="9804">
                  <c:v>748.40373999999997</c:v>
                </c:pt>
                <c:pt idx="9805">
                  <c:v>734.42444</c:v>
                </c:pt>
                <c:pt idx="9806">
                  <c:v>750.41934000000003</c:v>
                </c:pt>
                <c:pt idx="9807">
                  <c:v>783.42963999999995</c:v>
                </c:pt>
                <c:pt idx="9808">
                  <c:v>781.41394000000003</c:v>
                </c:pt>
                <c:pt idx="9809">
                  <c:v>799.42453999999998</c:v>
                </c:pt>
                <c:pt idx="9810">
                  <c:v>797.40883999999994</c:v>
                </c:pt>
                <c:pt idx="9811">
                  <c:v>727.36703999999997</c:v>
                </c:pt>
                <c:pt idx="9812">
                  <c:v>725.35133999999994</c:v>
                </c:pt>
                <c:pt idx="9813">
                  <c:v>743.36194</c:v>
                </c:pt>
                <c:pt idx="9814">
                  <c:v>741.34623999999997</c:v>
                </c:pt>
                <c:pt idx="9815">
                  <c:v>713.35133999999994</c:v>
                </c:pt>
                <c:pt idx="9816">
                  <c:v>711.33573999999999</c:v>
                </c:pt>
                <c:pt idx="9817">
                  <c:v>729.34623999999997</c:v>
                </c:pt>
                <c:pt idx="9818">
                  <c:v>727.33064000000002</c:v>
                </c:pt>
                <c:pt idx="9819">
                  <c:v>743.39833999999996</c:v>
                </c:pt>
                <c:pt idx="9820">
                  <c:v>669.36153999999999</c:v>
                </c:pt>
                <c:pt idx="9821">
                  <c:v>685.35644000000002</c:v>
                </c:pt>
                <c:pt idx="9822">
                  <c:v>655.34583999999995</c:v>
                </c:pt>
                <c:pt idx="9823">
                  <c:v>671.34073999999998</c:v>
                </c:pt>
                <c:pt idx="9824">
                  <c:v>727.40333999999996</c:v>
                </c:pt>
                <c:pt idx="9825">
                  <c:v>683.34073999999998</c:v>
                </c:pt>
                <c:pt idx="9826">
                  <c:v>699.33573999999999</c:v>
                </c:pt>
                <c:pt idx="9827">
                  <c:v>713.35133999999994</c:v>
                </c:pt>
                <c:pt idx="9828">
                  <c:v>697.35644000000002</c:v>
                </c:pt>
                <c:pt idx="9829">
                  <c:v>753.41904</c:v>
                </c:pt>
                <c:pt idx="9830">
                  <c:v>769.41394000000003</c:v>
                </c:pt>
                <c:pt idx="9831">
                  <c:v>737.35133999999994</c:v>
                </c:pt>
                <c:pt idx="9832">
                  <c:v>753.34623999999997</c:v>
                </c:pt>
                <c:pt idx="9833">
                  <c:v>739.36703999999997</c:v>
                </c:pt>
                <c:pt idx="9834">
                  <c:v>755.36194</c:v>
                </c:pt>
                <c:pt idx="9835">
                  <c:v>751.36703999999997</c:v>
                </c:pt>
                <c:pt idx="9836">
                  <c:v>767.36194</c:v>
                </c:pt>
                <c:pt idx="9837">
                  <c:v>753.38264000000004</c:v>
                </c:pt>
                <c:pt idx="9838">
                  <c:v>769.37753999999995</c:v>
                </c:pt>
                <c:pt idx="9839">
                  <c:v>807.42963999999995</c:v>
                </c:pt>
                <c:pt idx="9840">
                  <c:v>823.42453999999998</c:v>
                </c:pt>
                <c:pt idx="9841">
                  <c:v>809.44524000000001</c:v>
                </c:pt>
                <c:pt idx="9842">
                  <c:v>825.44014000000004</c:v>
                </c:pt>
                <c:pt idx="9843">
                  <c:v>695.41354000000001</c:v>
                </c:pt>
                <c:pt idx="9844">
                  <c:v>693.39793999999995</c:v>
                </c:pt>
                <c:pt idx="9845">
                  <c:v>711.40844000000004</c:v>
                </c:pt>
                <c:pt idx="9846">
                  <c:v>709.39283999999998</c:v>
                </c:pt>
                <c:pt idx="9847">
                  <c:v>639.35094000000004</c:v>
                </c:pt>
                <c:pt idx="9848">
                  <c:v>637.33533999999997</c:v>
                </c:pt>
                <c:pt idx="9849">
                  <c:v>655.34583999999995</c:v>
                </c:pt>
                <c:pt idx="9850">
                  <c:v>653.33024</c:v>
                </c:pt>
                <c:pt idx="9851">
                  <c:v>625.33533999999997</c:v>
                </c:pt>
                <c:pt idx="9852">
                  <c:v>623.31963999999994</c:v>
                </c:pt>
                <c:pt idx="9853">
                  <c:v>641.33024</c:v>
                </c:pt>
                <c:pt idx="9854">
                  <c:v>639.31453999999997</c:v>
                </c:pt>
                <c:pt idx="9855">
                  <c:v>639.38733999999999</c:v>
                </c:pt>
                <c:pt idx="9856">
                  <c:v>655.38224000000002</c:v>
                </c:pt>
                <c:pt idx="9857">
                  <c:v>583.32474000000002</c:v>
                </c:pt>
                <c:pt idx="9858">
                  <c:v>599.31963999999994</c:v>
                </c:pt>
                <c:pt idx="9859">
                  <c:v>569.30913999999996</c:v>
                </c:pt>
                <c:pt idx="9860">
                  <c:v>585.30403999999999</c:v>
                </c:pt>
                <c:pt idx="9861">
                  <c:v>595.32474000000002</c:v>
                </c:pt>
                <c:pt idx="9862">
                  <c:v>611.31963999999994</c:v>
                </c:pt>
                <c:pt idx="9863">
                  <c:v>625.33533999999997</c:v>
                </c:pt>
                <c:pt idx="9864">
                  <c:v>609.34043999999994</c:v>
                </c:pt>
                <c:pt idx="9865">
                  <c:v>665.40304000000003</c:v>
                </c:pt>
                <c:pt idx="9866">
                  <c:v>681.39793999999995</c:v>
                </c:pt>
                <c:pt idx="9867">
                  <c:v>649.33533999999997</c:v>
                </c:pt>
                <c:pt idx="9868">
                  <c:v>665.33024</c:v>
                </c:pt>
                <c:pt idx="9869">
                  <c:v>651.35094000000004</c:v>
                </c:pt>
                <c:pt idx="9870">
                  <c:v>667.34583999999995</c:v>
                </c:pt>
                <c:pt idx="9871">
                  <c:v>663.35094000000004</c:v>
                </c:pt>
                <c:pt idx="9872">
                  <c:v>679.34583999999995</c:v>
                </c:pt>
                <c:pt idx="9873">
                  <c:v>665.36663999999996</c:v>
                </c:pt>
                <c:pt idx="9874">
                  <c:v>681.36153999999999</c:v>
                </c:pt>
                <c:pt idx="9875">
                  <c:v>719.41354000000001</c:v>
                </c:pt>
                <c:pt idx="9876">
                  <c:v>735.40844000000004</c:v>
                </c:pt>
                <c:pt idx="9877">
                  <c:v>721.42923999999994</c:v>
                </c:pt>
                <c:pt idx="9878">
                  <c:v>737.42413999999997</c:v>
                </c:pt>
                <c:pt idx="9879">
                  <c:v>621.37674000000004</c:v>
                </c:pt>
                <c:pt idx="9880">
                  <c:v>619.36113999999998</c:v>
                </c:pt>
                <c:pt idx="9881">
                  <c:v>637.37173999999993</c:v>
                </c:pt>
                <c:pt idx="9882">
                  <c:v>635.35604000000001</c:v>
                </c:pt>
                <c:pt idx="9883">
                  <c:v>565.31413999999995</c:v>
                </c:pt>
                <c:pt idx="9884">
                  <c:v>563.29854</c:v>
                </c:pt>
                <c:pt idx="9885">
                  <c:v>581.30913999999996</c:v>
                </c:pt>
                <c:pt idx="9886">
                  <c:v>579.29344000000003</c:v>
                </c:pt>
                <c:pt idx="9887">
                  <c:v>551.29854</c:v>
                </c:pt>
                <c:pt idx="9888">
                  <c:v>549.28283999999996</c:v>
                </c:pt>
                <c:pt idx="9889">
                  <c:v>567.29344000000003</c:v>
                </c:pt>
                <c:pt idx="9890">
                  <c:v>565.27783999999997</c:v>
                </c:pt>
                <c:pt idx="9891">
                  <c:v>565.35054000000002</c:v>
                </c:pt>
                <c:pt idx="9892">
                  <c:v>581.34543999999994</c:v>
                </c:pt>
                <c:pt idx="9893">
                  <c:v>509.28793999999999</c:v>
                </c:pt>
                <c:pt idx="9894">
                  <c:v>525.28283999999996</c:v>
                </c:pt>
                <c:pt idx="9895">
                  <c:v>495.27233999999999</c:v>
                </c:pt>
                <c:pt idx="9896">
                  <c:v>511.26724000000002</c:v>
                </c:pt>
                <c:pt idx="9897">
                  <c:v>521.28793999999994</c:v>
                </c:pt>
                <c:pt idx="9898">
                  <c:v>537.28283999999996</c:v>
                </c:pt>
                <c:pt idx="9899">
                  <c:v>551.29854</c:v>
                </c:pt>
                <c:pt idx="9900">
                  <c:v>535.30363999999997</c:v>
                </c:pt>
                <c:pt idx="9901">
                  <c:v>591.36623999999995</c:v>
                </c:pt>
                <c:pt idx="9902">
                  <c:v>607.36113999999998</c:v>
                </c:pt>
                <c:pt idx="9903">
                  <c:v>575.29854</c:v>
                </c:pt>
                <c:pt idx="9904">
                  <c:v>591.29344000000003</c:v>
                </c:pt>
                <c:pt idx="9905">
                  <c:v>577.31413999999995</c:v>
                </c:pt>
                <c:pt idx="9906">
                  <c:v>593.30913999999996</c:v>
                </c:pt>
                <c:pt idx="9907">
                  <c:v>589.31413999999995</c:v>
                </c:pt>
                <c:pt idx="9908">
                  <c:v>605.30913999999996</c:v>
                </c:pt>
                <c:pt idx="9909">
                  <c:v>591.32983999999999</c:v>
                </c:pt>
                <c:pt idx="9910">
                  <c:v>607.32474000000002</c:v>
                </c:pt>
                <c:pt idx="9911">
                  <c:v>645.37674000000004</c:v>
                </c:pt>
                <c:pt idx="9912">
                  <c:v>661.37173999999993</c:v>
                </c:pt>
                <c:pt idx="9913">
                  <c:v>647.39243999999997</c:v>
                </c:pt>
                <c:pt idx="9914">
                  <c:v>663.38733999999999</c:v>
                </c:pt>
                <c:pt idx="9915">
                  <c:v>804.57543999999996</c:v>
                </c:pt>
                <c:pt idx="9916">
                  <c:v>737.51553999999999</c:v>
                </c:pt>
                <c:pt idx="9917">
                  <c:v>681.45294000000001</c:v>
                </c:pt>
                <c:pt idx="9918">
                  <c:v>709.48424</c:v>
                </c:pt>
                <c:pt idx="9919">
                  <c:v>877.67204000000004</c:v>
                </c:pt>
                <c:pt idx="9920">
                  <c:v>905.70334000000003</c:v>
                </c:pt>
                <c:pt idx="9921">
                  <c:v>421.27193999999997</c:v>
                </c:pt>
                <c:pt idx="9922">
                  <c:v>419.25623999999999</c:v>
                </c:pt>
                <c:pt idx="9923">
                  <c:v>393.24063999999998</c:v>
                </c:pt>
                <c:pt idx="9924">
                  <c:v>1034.74254</c:v>
                </c:pt>
                <c:pt idx="9925">
                  <c:v>1050.7374399999999</c:v>
                </c:pt>
                <c:pt idx="9926">
                  <c:v>1066.73234</c:v>
                </c:pt>
                <c:pt idx="9927">
                  <c:v>887.64113999999995</c:v>
                </c:pt>
                <c:pt idx="9928">
                  <c:v>409.23554000000001</c:v>
                </c:pt>
                <c:pt idx="9929">
                  <c:v>411.28753999999998</c:v>
                </c:pt>
                <c:pt idx="9930">
                  <c:v>439.31883999999997</c:v>
                </c:pt>
                <c:pt idx="9931">
                  <c:v>852.57543999999996</c:v>
                </c:pt>
              </c:numCache>
            </c:numRef>
          </c:xVal>
          <c:yVal>
            <c:numRef>
              <c:f>Feuil1!$H$4:$H$9935</c:f>
              <c:numCache>
                <c:formatCode>General</c:formatCode>
                <c:ptCount val="9932"/>
                <c:pt idx="0">
                  <c:v>0.25023741317750137</c:v>
                </c:pt>
                <c:pt idx="1">
                  <c:v>0.2635867762109001</c:v>
                </c:pt>
                <c:pt idx="2">
                  <c:v>0.3038346419895106</c:v>
                </c:pt>
                <c:pt idx="3">
                  <c:v>0.33063325639557206</c:v>
                </c:pt>
                <c:pt idx="4">
                  <c:v>0.26363672038041841</c:v>
                </c:pt>
                <c:pt idx="5">
                  <c:v>0.25018746900786937</c:v>
                </c:pt>
                <c:pt idx="6">
                  <c:v>0.2635867762109001</c:v>
                </c:pt>
                <c:pt idx="7">
                  <c:v>0.25018746900786937</c:v>
                </c:pt>
                <c:pt idx="8">
                  <c:v>0.25018746900786937</c:v>
                </c:pt>
                <c:pt idx="9">
                  <c:v>0.25018746900786937</c:v>
                </c:pt>
                <c:pt idx="10">
                  <c:v>0.2636367203805321</c:v>
                </c:pt>
                <c:pt idx="11">
                  <c:v>0.27698608341393083</c:v>
                </c:pt>
                <c:pt idx="12">
                  <c:v>0.25023741317738768</c:v>
                </c:pt>
                <c:pt idx="13">
                  <c:v>0.25018746900798305</c:v>
                </c:pt>
                <c:pt idx="14">
                  <c:v>0.25023741317738768</c:v>
                </c:pt>
                <c:pt idx="15">
                  <c:v>0.25018746900798305</c:v>
                </c:pt>
                <c:pt idx="16">
                  <c:v>0.25023741317738768</c:v>
                </c:pt>
                <c:pt idx="17">
                  <c:v>0.25018746900798305</c:v>
                </c:pt>
                <c:pt idx="18">
                  <c:v>0.25023741317750137</c:v>
                </c:pt>
                <c:pt idx="19">
                  <c:v>0.25018746900786937</c:v>
                </c:pt>
                <c:pt idx="20">
                  <c:v>0.25018746900786937</c:v>
                </c:pt>
                <c:pt idx="21">
                  <c:v>0.25018746900786937</c:v>
                </c:pt>
                <c:pt idx="22">
                  <c:v>0.25018746900798305</c:v>
                </c:pt>
                <c:pt idx="23">
                  <c:v>0.25023741317738768</c:v>
                </c:pt>
                <c:pt idx="24">
                  <c:v>0.25018746900798305</c:v>
                </c:pt>
                <c:pt idx="25">
                  <c:v>0.25023741317738768</c:v>
                </c:pt>
                <c:pt idx="26">
                  <c:v>0.25018746900798305</c:v>
                </c:pt>
                <c:pt idx="27">
                  <c:v>0.25023741317750137</c:v>
                </c:pt>
                <c:pt idx="28">
                  <c:v>0.25018746900786937</c:v>
                </c:pt>
                <c:pt idx="29">
                  <c:v>0.25018746900786937</c:v>
                </c:pt>
                <c:pt idx="30">
                  <c:v>0.25018746900786937</c:v>
                </c:pt>
                <c:pt idx="31">
                  <c:v>0.25018746900786937</c:v>
                </c:pt>
                <c:pt idx="32">
                  <c:v>0.25018746900798305</c:v>
                </c:pt>
                <c:pt idx="33">
                  <c:v>0.26363672038041841</c:v>
                </c:pt>
                <c:pt idx="34">
                  <c:v>0.25018746900786937</c:v>
                </c:pt>
                <c:pt idx="35">
                  <c:v>0.25018746900798305</c:v>
                </c:pt>
                <c:pt idx="36">
                  <c:v>0.25018746900798305</c:v>
                </c:pt>
                <c:pt idx="37">
                  <c:v>0.33058331222605375</c:v>
                </c:pt>
                <c:pt idx="38">
                  <c:v>0.25023741317750137</c:v>
                </c:pt>
                <c:pt idx="39">
                  <c:v>0.25018746900786937</c:v>
                </c:pt>
                <c:pt idx="40">
                  <c:v>0.25018746900786937</c:v>
                </c:pt>
                <c:pt idx="41">
                  <c:v>0.25018746900786937</c:v>
                </c:pt>
                <c:pt idx="42">
                  <c:v>0.25018746900786937</c:v>
                </c:pt>
                <c:pt idx="43">
                  <c:v>0.25018746900798305</c:v>
                </c:pt>
                <c:pt idx="44">
                  <c:v>0.25018746900798305</c:v>
                </c:pt>
                <c:pt idx="45">
                  <c:v>0.25023741317738768</c:v>
                </c:pt>
                <c:pt idx="46">
                  <c:v>0.25018746900798305</c:v>
                </c:pt>
                <c:pt idx="47">
                  <c:v>0.25018746900786937</c:v>
                </c:pt>
                <c:pt idx="48">
                  <c:v>0.25018746900786937</c:v>
                </c:pt>
                <c:pt idx="49">
                  <c:v>0.25018746900786937</c:v>
                </c:pt>
                <c:pt idx="50">
                  <c:v>0.25018746900786937</c:v>
                </c:pt>
                <c:pt idx="51">
                  <c:v>0.25023741317738768</c:v>
                </c:pt>
                <c:pt idx="52">
                  <c:v>0.25018746900798305</c:v>
                </c:pt>
                <c:pt idx="53">
                  <c:v>0.26363672038041841</c:v>
                </c:pt>
                <c:pt idx="54">
                  <c:v>0.25018746900798305</c:v>
                </c:pt>
                <c:pt idx="55">
                  <c:v>0.26363672038041841</c:v>
                </c:pt>
                <c:pt idx="56">
                  <c:v>0.26363672038041841</c:v>
                </c:pt>
                <c:pt idx="57">
                  <c:v>0.27698608341393083</c:v>
                </c:pt>
                <c:pt idx="58">
                  <c:v>0.27698608341393083</c:v>
                </c:pt>
                <c:pt idx="59">
                  <c:v>0.29043533478647987</c:v>
                </c:pt>
                <c:pt idx="60">
                  <c:v>0.30378469781999229</c:v>
                </c:pt>
                <c:pt idx="61">
                  <c:v>0.30378469781999229</c:v>
                </c:pt>
                <c:pt idx="62">
                  <c:v>0.25018746900786937</c:v>
                </c:pt>
                <c:pt idx="63">
                  <c:v>0.25018746900798305</c:v>
                </c:pt>
                <c:pt idx="64">
                  <c:v>0.30378469781999229</c:v>
                </c:pt>
                <c:pt idx="65">
                  <c:v>0.31723394919254133</c:v>
                </c:pt>
                <c:pt idx="66">
                  <c:v>0.25018746900786937</c:v>
                </c:pt>
                <c:pt idx="67">
                  <c:v>0.33058331222605375</c:v>
                </c:pt>
                <c:pt idx="68">
                  <c:v>0.25018746900786937</c:v>
                </c:pt>
                <c:pt idx="69">
                  <c:v>0.2636367203805321</c:v>
                </c:pt>
                <c:pt idx="70">
                  <c:v>0.25018746900786937</c:v>
                </c:pt>
                <c:pt idx="71">
                  <c:v>0.27698608341393083</c:v>
                </c:pt>
                <c:pt idx="72">
                  <c:v>0.27698608341393083</c:v>
                </c:pt>
                <c:pt idx="73">
                  <c:v>0.25018746900786937</c:v>
                </c:pt>
                <c:pt idx="74">
                  <c:v>0.25018746900798305</c:v>
                </c:pt>
                <c:pt idx="75">
                  <c:v>0.25023741317738768</c:v>
                </c:pt>
                <c:pt idx="76">
                  <c:v>0.2635867762109001</c:v>
                </c:pt>
                <c:pt idx="77">
                  <c:v>0.25018746900798305</c:v>
                </c:pt>
                <c:pt idx="78">
                  <c:v>0.25023741317738768</c:v>
                </c:pt>
                <c:pt idx="79">
                  <c:v>0.26358677621101378</c:v>
                </c:pt>
                <c:pt idx="80">
                  <c:v>0.27703602758344914</c:v>
                </c:pt>
                <c:pt idx="81">
                  <c:v>0.25018746900798305</c:v>
                </c:pt>
                <c:pt idx="82">
                  <c:v>0.25018746900786937</c:v>
                </c:pt>
                <c:pt idx="83">
                  <c:v>0.25018746900786937</c:v>
                </c:pt>
                <c:pt idx="84">
                  <c:v>0.25018746900798305</c:v>
                </c:pt>
                <c:pt idx="85">
                  <c:v>0.25023741317738768</c:v>
                </c:pt>
                <c:pt idx="86">
                  <c:v>0.25018746900798305</c:v>
                </c:pt>
                <c:pt idx="87">
                  <c:v>0.26363672038041841</c:v>
                </c:pt>
                <c:pt idx="88">
                  <c:v>0.30378469781999229</c:v>
                </c:pt>
                <c:pt idx="89">
                  <c:v>0.25023741317738768</c:v>
                </c:pt>
                <c:pt idx="90">
                  <c:v>0.26358677621101378</c:v>
                </c:pt>
                <c:pt idx="91">
                  <c:v>0.25018746900798305</c:v>
                </c:pt>
                <c:pt idx="92">
                  <c:v>0.26363672038041841</c:v>
                </c:pt>
                <c:pt idx="93">
                  <c:v>0.26363672038041841</c:v>
                </c:pt>
                <c:pt idx="94">
                  <c:v>0.26363672038041841</c:v>
                </c:pt>
                <c:pt idx="95">
                  <c:v>0.26363672038041841</c:v>
                </c:pt>
                <c:pt idx="96">
                  <c:v>0.26363672038041841</c:v>
                </c:pt>
                <c:pt idx="97">
                  <c:v>0.27698608341393083</c:v>
                </c:pt>
                <c:pt idx="98">
                  <c:v>0.27698608341393083</c:v>
                </c:pt>
                <c:pt idx="99">
                  <c:v>0.27698608341393083</c:v>
                </c:pt>
                <c:pt idx="100">
                  <c:v>0.27698608341393083</c:v>
                </c:pt>
                <c:pt idx="101">
                  <c:v>0.27698608341393083</c:v>
                </c:pt>
                <c:pt idx="102">
                  <c:v>0.27698608341393083</c:v>
                </c:pt>
                <c:pt idx="103">
                  <c:v>0.27698608341393083</c:v>
                </c:pt>
                <c:pt idx="104">
                  <c:v>0.27698608341393083</c:v>
                </c:pt>
                <c:pt idx="105">
                  <c:v>0.27698608341393083</c:v>
                </c:pt>
                <c:pt idx="106">
                  <c:v>0.29043533478647987</c:v>
                </c:pt>
                <c:pt idx="107">
                  <c:v>0.29043533478647987</c:v>
                </c:pt>
                <c:pt idx="108">
                  <c:v>0.30378469781999229</c:v>
                </c:pt>
                <c:pt idx="109">
                  <c:v>0.30378469781999229</c:v>
                </c:pt>
                <c:pt idx="110">
                  <c:v>0.30378469781999229</c:v>
                </c:pt>
                <c:pt idx="111">
                  <c:v>0.30378469781999229</c:v>
                </c:pt>
                <c:pt idx="112">
                  <c:v>0.25018746900786937</c:v>
                </c:pt>
                <c:pt idx="113">
                  <c:v>0.25018746900786937</c:v>
                </c:pt>
                <c:pt idx="114">
                  <c:v>0.29043533478647987</c:v>
                </c:pt>
                <c:pt idx="115">
                  <c:v>0.29043533478647987</c:v>
                </c:pt>
                <c:pt idx="116">
                  <c:v>0.29043533478647987</c:v>
                </c:pt>
                <c:pt idx="117">
                  <c:v>0.30378469781999229</c:v>
                </c:pt>
                <c:pt idx="118">
                  <c:v>0.31723394919254133</c:v>
                </c:pt>
                <c:pt idx="119">
                  <c:v>0.25018746900786937</c:v>
                </c:pt>
                <c:pt idx="120">
                  <c:v>0.2636367203805321</c:v>
                </c:pt>
                <c:pt idx="121">
                  <c:v>0.30378469781999229</c:v>
                </c:pt>
                <c:pt idx="122">
                  <c:v>0.31723394919254133</c:v>
                </c:pt>
                <c:pt idx="123">
                  <c:v>0.31723394919254133</c:v>
                </c:pt>
                <c:pt idx="124">
                  <c:v>0.33058331222605375</c:v>
                </c:pt>
                <c:pt idx="125">
                  <c:v>0.31718400502302302</c:v>
                </c:pt>
                <c:pt idx="126">
                  <c:v>0.25018746900786937</c:v>
                </c:pt>
                <c:pt idx="127">
                  <c:v>0.2636367203805321</c:v>
                </c:pt>
                <c:pt idx="128">
                  <c:v>0.25018746900786937</c:v>
                </c:pt>
                <c:pt idx="129">
                  <c:v>0.27698608341393083</c:v>
                </c:pt>
                <c:pt idx="130">
                  <c:v>0.25023741317750137</c:v>
                </c:pt>
                <c:pt idx="131">
                  <c:v>0.2635867762109001</c:v>
                </c:pt>
                <c:pt idx="132">
                  <c:v>0.25018746900786937</c:v>
                </c:pt>
                <c:pt idx="133">
                  <c:v>0.25023741317750137</c:v>
                </c:pt>
                <c:pt idx="134">
                  <c:v>0.2635867762109001</c:v>
                </c:pt>
                <c:pt idx="135">
                  <c:v>0.25018746900786937</c:v>
                </c:pt>
                <c:pt idx="136">
                  <c:v>0.25023741317750137</c:v>
                </c:pt>
                <c:pt idx="137">
                  <c:v>0.27698608341393083</c:v>
                </c:pt>
                <c:pt idx="138">
                  <c:v>0.27698608341393083</c:v>
                </c:pt>
                <c:pt idx="139">
                  <c:v>0.27698608341393083</c:v>
                </c:pt>
                <c:pt idx="140">
                  <c:v>0.27698608341393083</c:v>
                </c:pt>
                <c:pt idx="141">
                  <c:v>0.27698608341393083</c:v>
                </c:pt>
                <c:pt idx="142">
                  <c:v>0.29043533478647987</c:v>
                </c:pt>
                <c:pt idx="143">
                  <c:v>0.31723394919254133</c:v>
                </c:pt>
                <c:pt idx="144">
                  <c:v>0.26363672038041841</c:v>
                </c:pt>
                <c:pt idx="145">
                  <c:v>0.31723394919254133</c:v>
                </c:pt>
                <c:pt idx="146">
                  <c:v>0.34403256359860279</c:v>
                </c:pt>
                <c:pt idx="147">
                  <c:v>0.30378469781999229</c:v>
                </c:pt>
                <c:pt idx="148">
                  <c:v>0.30378469781999229</c:v>
                </c:pt>
                <c:pt idx="149">
                  <c:v>0.25023741317750137</c:v>
                </c:pt>
                <c:pt idx="150">
                  <c:v>0.25018746900786937</c:v>
                </c:pt>
                <c:pt idx="151">
                  <c:v>0.25018746900798305</c:v>
                </c:pt>
                <c:pt idx="152">
                  <c:v>0.25018746900798305</c:v>
                </c:pt>
                <c:pt idx="153">
                  <c:v>0.25018746900798305</c:v>
                </c:pt>
                <c:pt idx="154">
                  <c:v>0.25023741317750137</c:v>
                </c:pt>
                <c:pt idx="155">
                  <c:v>0.26358677621101378</c:v>
                </c:pt>
                <c:pt idx="156">
                  <c:v>0.25023741317750137</c:v>
                </c:pt>
                <c:pt idx="157">
                  <c:v>0.31718400502302302</c:v>
                </c:pt>
                <c:pt idx="158">
                  <c:v>0.33063325639557206</c:v>
                </c:pt>
                <c:pt idx="159">
                  <c:v>0.25018746900786937</c:v>
                </c:pt>
                <c:pt idx="160">
                  <c:v>0.25018746900786937</c:v>
                </c:pt>
                <c:pt idx="161">
                  <c:v>0.27698608341393083</c:v>
                </c:pt>
                <c:pt idx="162">
                  <c:v>0.27698608341393083</c:v>
                </c:pt>
                <c:pt idx="163">
                  <c:v>0.30378469781999229</c:v>
                </c:pt>
                <c:pt idx="164">
                  <c:v>0.25018746900786937</c:v>
                </c:pt>
                <c:pt idx="165">
                  <c:v>0.2635867762109001</c:v>
                </c:pt>
                <c:pt idx="166">
                  <c:v>0.25018746900798305</c:v>
                </c:pt>
                <c:pt idx="167">
                  <c:v>0.25018746900798305</c:v>
                </c:pt>
                <c:pt idx="168">
                  <c:v>0.25018746900798305</c:v>
                </c:pt>
                <c:pt idx="169">
                  <c:v>0.26363672038041841</c:v>
                </c:pt>
                <c:pt idx="170">
                  <c:v>0.27698608341393083</c:v>
                </c:pt>
                <c:pt idx="171">
                  <c:v>0.26363672038041841</c:v>
                </c:pt>
                <c:pt idx="172">
                  <c:v>0.26363672038041841</c:v>
                </c:pt>
                <c:pt idx="173">
                  <c:v>0.26363672038041841</c:v>
                </c:pt>
                <c:pt idx="174">
                  <c:v>0.26363672038041841</c:v>
                </c:pt>
                <c:pt idx="175">
                  <c:v>0.26363672038041841</c:v>
                </c:pt>
                <c:pt idx="176">
                  <c:v>0.26363672038041841</c:v>
                </c:pt>
                <c:pt idx="177">
                  <c:v>0.26363672038041841</c:v>
                </c:pt>
                <c:pt idx="178">
                  <c:v>0.26363672038041841</c:v>
                </c:pt>
                <c:pt idx="179">
                  <c:v>0.27698608341404451</c:v>
                </c:pt>
                <c:pt idx="180">
                  <c:v>0.27698608341404451</c:v>
                </c:pt>
                <c:pt idx="181">
                  <c:v>0.27698608341404451</c:v>
                </c:pt>
                <c:pt idx="182">
                  <c:v>0.27698608341404451</c:v>
                </c:pt>
                <c:pt idx="183">
                  <c:v>0.30378469781999229</c:v>
                </c:pt>
                <c:pt idx="184">
                  <c:v>0.30378469781999229</c:v>
                </c:pt>
                <c:pt idx="185">
                  <c:v>0.25018746900786937</c:v>
                </c:pt>
                <c:pt idx="186">
                  <c:v>0.25018746900786937</c:v>
                </c:pt>
                <c:pt idx="187">
                  <c:v>0.2636367203805321</c:v>
                </c:pt>
                <c:pt idx="188">
                  <c:v>0.2636367203805321</c:v>
                </c:pt>
                <c:pt idx="189">
                  <c:v>0.2636367203805321</c:v>
                </c:pt>
                <c:pt idx="190">
                  <c:v>0.2636367203805321</c:v>
                </c:pt>
                <c:pt idx="191">
                  <c:v>0.2636367203805321</c:v>
                </c:pt>
                <c:pt idx="192">
                  <c:v>0.27698608341393083</c:v>
                </c:pt>
                <c:pt idx="193">
                  <c:v>0.27698608341393083</c:v>
                </c:pt>
                <c:pt idx="194">
                  <c:v>0.27698608341393083</c:v>
                </c:pt>
                <c:pt idx="195">
                  <c:v>0.27698608341393083</c:v>
                </c:pt>
                <c:pt idx="196">
                  <c:v>0.27698608341393083</c:v>
                </c:pt>
                <c:pt idx="197">
                  <c:v>0.27698608341393083</c:v>
                </c:pt>
                <c:pt idx="198">
                  <c:v>0.29043533478647987</c:v>
                </c:pt>
                <c:pt idx="199">
                  <c:v>0.29043533478647987</c:v>
                </c:pt>
                <c:pt idx="200">
                  <c:v>0.29043533478647987</c:v>
                </c:pt>
                <c:pt idx="201">
                  <c:v>0.29043533478647987</c:v>
                </c:pt>
                <c:pt idx="202">
                  <c:v>0.30378469781999229</c:v>
                </c:pt>
                <c:pt idx="203">
                  <c:v>0.30378469781999229</c:v>
                </c:pt>
                <c:pt idx="204">
                  <c:v>0.31723394919254133</c:v>
                </c:pt>
                <c:pt idx="205">
                  <c:v>0.31723394919254133</c:v>
                </c:pt>
                <c:pt idx="206">
                  <c:v>0.25018746900786937</c:v>
                </c:pt>
                <c:pt idx="207">
                  <c:v>0.2636367203805321</c:v>
                </c:pt>
                <c:pt idx="208">
                  <c:v>0.29043533478647987</c:v>
                </c:pt>
                <c:pt idx="209">
                  <c:v>0.30378469781999229</c:v>
                </c:pt>
                <c:pt idx="210">
                  <c:v>0.31723394919254133</c:v>
                </c:pt>
                <c:pt idx="211">
                  <c:v>0.31723394919254133</c:v>
                </c:pt>
                <c:pt idx="212">
                  <c:v>0.33058331222605375</c:v>
                </c:pt>
                <c:pt idx="213">
                  <c:v>0.33058331222605375</c:v>
                </c:pt>
                <c:pt idx="214">
                  <c:v>0.25018746900786937</c:v>
                </c:pt>
                <c:pt idx="215">
                  <c:v>0.2636367203805321</c:v>
                </c:pt>
                <c:pt idx="216">
                  <c:v>0.25018746900786937</c:v>
                </c:pt>
                <c:pt idx="217">
                  <c:v>0.25023741317750137</c:v>
                </c:pt>
                <c:pt idx="218">
                  <c:v>0.2635867762109001</c:v>
                </c:pt>
                <c:pt idx="219">
                  <c:v>0.27698608341404451</c:v>
                </c:pt>
                <c:pt idx="220">
                  <c:v>0.27698608341404451</c:v>
                </c:pt>
                <c:pt idx="221">
                  <c:v>0.2636367203805321</c:v>
                </c:pt>
                <c:pt idx="222">
                  <c:v>0.26363672038041841</c:v>
                </c:pt>
                <c:pt idx="223">
                  <c:v>0.27698608341404451</c:v>
                </c:pt>
                <c:pt idx="224">
                  <c:v>0.27698608341393083</c:v>
                </c:pt>
                <c:pt idx="225">
                  <c:v>0.33058331222605375</c:v>
                </c:pt>
                <c:pt idx="226">
                  <c:v>0.2636367203805321</c:v>
                </c:pt>
                <c:pt idx="227">
                  <c:v>0.33058331222605375</c:v>
                </c:pt>
                <c:pt idx="228">
                  <c:v>0.34403256359860279</c:v>
                </c:pt>
                <c:pt idx="229">
                  <c:v>0.27698608341404451</c:v>
                </c:pt>
                <c:pt idx="230">
                  <c:v>0.27698608341404451</c:v>
                </c:pt>
                <c:pt idx="231">
                  <c:v>0.27698608341404451</c:v>
                </c:pt>
                <c:pt idx="232">
                  <c:v>0.27698608341404451</c:v>
                </c:pt>
                <c:pt idx="233">
                  <c:v>0.27698608341404451</c:v>
                </c:pt>
                <c:pt idx="234">
                  <c:v>0.27698608341404451</c:v>
                </c:pt>
                <c:pt idx="235">
                  <c:v>0.27698608341404451</c:v>
                </c:pt>
                <c:pt idx="236">
                  <c:v>0.27698608341404451</c:v>
                </c:pt>
                <c:pt idx="237">
                  <c:v>0.27698608341404451</c:v>
                </c:pt>
                <c:pt idx="238">
                  <c:v>0.27698608341404451</c:v>
                </c:pt>
                <c:pt idx="239">
                  <c:v>0.27698608341404451</c:v>
                </c:pt>
                <c:pt idx="240">
                  <c:v>0.27698608341404451</c:v>
                </c:pt>
                <c:pt idx="241">
                  <c:v>0.27698608341404451</c:v>
                </c:pt>
                <c:pt idx="242">
                  <c:v>0.27698608341404451</c:v>
                </c:pt>
                <c:pt idx="243">
                  <c:v>0.26363672038041841</c:v>
                </c:pt>
                <c:pt idx="244">
                  <c:v>0.2636367203805321</c:v>
                </c:pt>
                <c:pt idx="245">
                  <c:v>0.26363672038041841</c:v>
                </c:pt>
                <c:pt idx="246">
                  <c:v>0.26363672038041841</c:v>
                </c:pt>
                <c:pt idx="247">
                  <c:v>0.27698608341393083</c:v>
                </c:pt>
                <c:pt idx="248">
                  <c:v>0.26363672038041841</c:v>
                </c:pt>
                <c:pt idx="249">
                  <c:v>0.27698608341404451</c:v>
                </c:pt>
                <c:pt idx="250">
                  <c:v>0.29043533478647987</c:v>
                </c:pt>
                <c:pt idx="251">
                  <c:v>0.29043533478647987</c:v>
                </c:pt>
                <c:pt idx="252">
                  <c:v>0.30378469781999229</c:v>
                </c:pt>
                <c:pt idx="253">
                  <c:v>0.26363672038041841</c:v>
                </c:pt>
                <c:pt idx="254">
                  <c:v>0.2636367203805321</c:v>
                </c:pt>
                <c:pt idx="255">
                  <c:v>0.30378469781999229</c:v>
                </c:pt>
                <c:pt idx="256">
                  <c:v>0.31723394919254133</c:v>
                </c:pt>
                <c:pt idx="257">
                  <c:v>0.33058331222605375</c:v>
                </c:pt>
                <c:pt idx="258">
                  <c:v>0.2636367203805321</c:v>
                </c:pt>
                <c:pt idx="259">
                  <c:v>0.34403256359860279</c:v>
                </c:pt>
                <c:pt idx="260">
                  <c:v>0.2636367203805321</c:v>
                </c:pt>
                <c:pt idx="261">
                  <c:v>0.2636367203805321</c:v>
                </c:pt>
                <c:pt idx="262">
                  <c:v>0.27698608341393083</c:v>
                </c:pt>
                <c:pt idx="263">
                  <c:v>0.30378469781999229</c:v>
                </c:pt>
                <c:pt idx="264">
                  <c:v>0.30378469781999229</c:v>
                </c:pt>
                <c:pt idx="265">
                  <c:v>0.27698608341393083</c:v>
                </c:pt>
                <c:pt idx="266">
                  <c:v>0.30378469781999229</c:v>
                </c:pt>
                <c:pt idx="267">
                  <c:v>0.30378469781999229</c:v>
                </c:pt>
                <c:pt idx="268">
                  <c:v>0.3038346419895106</c:v>
                </c:pt>
                <c:pt idx="269">
                  <c:v>0.27698608341393083</c:v>
                </c:pt>
                <c:pt idx="270">
                  <c:v>0.27698608341404451</c:v>
                </c:pt>
                <c:pt idx="271">
                  <c:v>0.30378469781999229</c:v>
                </c:pt>
                <c:pt idx="272">
                  <c:v>0.29043533478647987</c:v>
                </c:pt>
                <c:pt idx="273">
                  <c:v>0.33058331222605375</c:v>
                </c:pt>
                <c:pt idx="274">
                  <c:v>0.34403256359860279</c:v>
                </c:pt>
                <c:pt idx="275">
                  <c:v>0.35738192663211521</c:v>
                </c:pt>
                <c:pt idx="276">
                  <c:v>0.33058331222605375</c:v>
                </c:pt>
                <c:pt idx="277">
                  <c:v>0.33058331222605375</c:v>
                </c:pt>
                <c:pt idx="278">
                  <c:v>0.30378469781999229</c:v>
                </c:pt>
                <c:pt idx="279">
                  <c:v>0.33058331222605375</c:v>
                </c:pt>
                <c:pt idx="280">
                  <c:v>0.33058331222605375</c:v>
                </c:pt>
                <c:pt idx="281">
                  <c:v>0.35738192663211521</c:v>
                </c:pt>
                <c:pt idx="282">
                  <c:v>0.30378469781999229</c:v>
                </c:pt>
                <c:pt idx="283">
                  <c:v>0.35738192663211521</c:v>
                </c:pt>
                <c:pt idx="284">
                  <c:v>0.27698608341404451</c:v>
                </c:pt>
                <c:pt idx="285">
                  <c:v>0.25023741317738768</c:v>
                </c:pt>
                <c:pt idx="286">
                  <c:v>0.25023741317738768</c:v>
                </c:pt>
                <c:pt idx="287">
                  <c:v>0.25018746900798305</c:v>
                </c:pt>
                <c:pt idx="288">
                  <c:v>0.25018746900798305</c:v>
                </c:pt>
                <c:pt idx="289">
                  <c:v>0.25023741317738768</c:v>
                </c:pt>
                <c:pt idx="290">
                  <c:v>0.25018746900798305</c:v>
                </c:pt>
                <c:pt idx="291">
                  <c:v>0.25023741317750137</c:v>
                </c:pt>
                <c:pt idx="292">
                  <c:v>0.25018746900786937</c:v>
                </c:pt>
                <c:pt idx="293">
                  <c:v>0.25023741317750137</c:v>
                </c:pt>
                <c:pt idx="294">
                  <c:v>0.25018746900786937</c:v>
                </c:pt>
                <c:pt idx="295">
                  <c:v>0.25018746900786937</c:v>
                </c:pt>
                <c:pt idx="296">
                  <c:v>0.25018746900786937</c:v>
                </c:pt>
                <c:pt idx="297">
                  <c:v>0.25018746900786937</c:v>
                </c:pt>
                <c:pt idx="298">
                  <c:v>0.26363672038041841</c:v>
                </c:pt>
                <c:pt idx="299">
                  <c:v>0.25018746900786937</c:v>
                </c:pt>
                <c:pt idx="300">
                  <c:v>0.25018746900798305</c:v>
                </c:pt>
                <c:pt idx="301">
                  <c:v>0.25023741317738768</c:v>
                </c:pt>
                <c:pt idx="302">
                  <c:v>0.25018746900798305</c:v>
                </c:pt>
                <c:pt idx="303">
                  <c:v>0.25023741317738768</c:v>
                </c:pt>
                <c:pt idx="304">
                  <c:v>0.25018746900798305</c:v>
                </c:pt>
                <c:pt idx="305">
                  <c:v>0.25018746900786937</c:v>
                </c:pt>
                <c:pt idx="306">
                  <c:v>0.25018746900786937</c:v>
                </c:pt>
                <c:pt idx="307">
                  <c:v>0.2636367203805321</c:v>
                </c:pt>
                <c:pt idx="308">
                  <c:v>0.2636367203805321</c:v>
                </c:pt>
                <c:pt idx="309">
                  <c:v>0.2636367203805321</c:v>
                </c:pt>
                <c:pt idx="310">
                  <c:v>0.2636367203805321</c:v>
                </c:pt>
                <c:pt idx="311">
                  <c:v>0.25018746900786937</c:v>
                </c:pt>
                <c:pt idx="312">
                  <c:v>0.2636367203805321</c:v>
                </c:pt>
                <c:pt idx="313">
                  <c:v>0.2636367203805321</c:v>
                </c:pt>
                <c:pt idx="314">
                  <c:v>0.2636367203805321</c:v>
                </c:pt>
                <c:pt idx="315">
                  <c:v>0.2636367203805321</c:v>
                </c:pt>
                <c:pt idx="316">
                  <c:v>0.27698608341393083</c:v>
                </c:pt>
                <c:pt idx="317">
                  <c:v>0.29043533478647987</c:v>
                </c:pt>
                <c:pt idx="318">
                  <c:v>0.30378469781999229</c:v>
                </c:pt>
                <c:pt idx="319">
                  <c:v>0.25018746900786937</c:v>
                </c:pt>
                <c:pt idx="320">
                  <c:v>0.2636367203805321</c:v>
                </c:pt>
                <c:pt idx="321">
                  <c:v>0.31723394919254133</c:v>
                </c:pt>
                <c:pt idx="322">
                  <c:v>0.33058331222594006</c:v>
                </c:pt>
                <c:pt idx="323">
                  <c:v>0.2636367203805321</c:v>
                </c:pt>
                <c:pt idx="324">
                  <c:v>0.25018746900798305</c:v>
                </c:pt>
                <c:pt idx="325">
                  <c:v>0.25023741317738768</c:v>
                </c:pt>
                <c:pt idx="326">
                  <c:v>0.27698608341393083</c:v>
                </c:pt>
                <c:pt idx="327">
                  <c:v>0.27698608341393083</c:v>
                </c:pt>
                <c:pt idx="328">
                  <c:v>0.2636367203805321</c:v>
                </c:pt>
                <c:pt idx="329">
                  <c:v>0.2636367203805321</c:v>
                </c:pt>
                <c:pt idx="330">
                  <c:v>0.27698608341393083</c:v>
                </c:pt>
                <c:pt idx="331">
                  <c:v>0.27698608341393083</c:v>
                </c:pt>
                <c:pt idx="332">
                  <c:v>0.30378469781999229</c:v>
                </c:pt>
                <c:pt idx="333">
                  <c:v>0.35738192663211521</c:v>
                </c:pt>
                <c:pt idx="334">
                  <c:v>0.30378469781999229</c:v>
                </c:pt>
                <c:pt idx="335">
                  <c:v>0.35738192663211521</c:v>
                </c:pt>
                <c:pt idx="336">
                  <c:v>0.30378469781999229</c:v>
                </c:pt>
                <c:pt idx="337">
                  <c:v>0.30378469781999229</c:v>
                </c:pt>
                <c:pt idx="338">
                  <c:v>0.33058331222605375</c:v>
                </c:pt>
                <c:pt idx="339">
                  <c:v>0.38418054103817667</c:v>
                </c:pt>
                <c:pt idx="340">
                  <c:v>0.39762979241061203</c:v>
                </c:pt>
                <c:pt idx="341">
                  <c:v>0.25023741317738768</c:v>
                </c:pt>
                <c:pt idx="342">
                  <c:v>0.25018746900798305</c:v>
                </c:pt>
                <c:pt idx="343">
                  <c:v>0.25023741317738768</c:v>
                </c:pt>
                <c:pt idx="344">
                  <c:v>0.25018746900798305</c:v>
                </c:pt>
                <c:pt idx="345">
                  <c:v>0.25023741317750137</c:v>
                </c:pt>
                <c:pt idx="346">
                  <c:v>0.25023741317750137</c:v>
                </c:pt>
                <c:pt idx="347">
                  <c:v>0.25018746900786937</c:v>
                </c:pt>
                <c:pt idx="348">
                  <c:v>0.25018746900798305</c:v>
                </c:pt>
                <c:pt idx="349">
                  <c:v>0.25023741317738768</c:v>
                </c:pt>
                <c:pt idx="350">
                  <c:v>0.25018746900798305</c:v>
                </c:pt>
                <c:pt idx="351">
                  <c:v>0.25023741317750137</c:v>
                </c:pt>
                <c:pt idx="352">
                  <c:v>0.25018746900786937</c:v>
                </c:pt>
                <c:pt idx="353">
                  <c:v>0.25018746900786937</c:v>
                </c:pt>
                <c:pt idx="354">
                  <c:v>0.2636367203805321</c:v>
                </c:pt>
                <c:pt idx="355">
                  <c:v>0.2636367203805321</c:v>
                </c:pt>
                <c:pt idx="356">
                  <c:v>0.2636367203805321</c:v>
                </c:pt>
                <c:pt idx="357">
                  <c:v>0.2636367203805321</c:v>
                </c:pt>
                <c:pt idx="358">
                  <c:v>0.2636367203805321</c:v>
                </c:pt>
                <c:pt idx="359">
                  <c:v>0.2636367203805321</c:v>
                </c:pt>
                <c:pt idx="360">
                  <c:v>0.2636367203805321</c:v>
                </c:pt>
                <c:pt idx="361">
                  <c:v>0.25018746900786937</c:v>
                </c:pt>
                <c:pt idx="362">
                  <c:v>0.2636367203805321</c:v>
                </c:pt>
                <c:pt idx="363">
                  <c:v>0.2636367203805321</c:v>
                </c:pt>
                <c:pt idx="364">
                  <c:v>0.25018746900798305</c:v>
                </c:pt>
                <c:pt idx="365">
                  <c:v>0.27698608341393083</c:v>
                </c:pt>
                <c:pt idx="366">
                  <c:v>0.27698608341393083</c:v>
                </c:pt>
                <c:pt idx="367">
                  <c:v>0.33058331222605375</c:v>
                </c:pt>
                <c:pt idx="368">
                  <c:v>0.33058331222605375</c:v>
                </c:pt>
                <c:pt idx="369">
                  <c:v>0.41097915544423813</c:v>
                </c:pt>
                <c:pt idx="370">
                  <c:v>0.25023741317750137</c:v>
                </c:pt>
                <c:pt idx="371">
                  <c:v>0.25018746900798305</c:v>
                </c:pt>
                <c:pt idx="372">
                  <c:v>0.27698608341393083</c:v>
                </c:pt>
                <c:pt idx="373">
                  <c:v>0.25018746900786937</c:v>
                </c:pt>
                <c:pt idx="374">
                  <c:v>0.25018746900786937</c:v>
                </c:pt>
                <c:pt idx="375">
                  <c:v>0.2636367203805321</c:v>
                </c:pt>
                <c:pt idx="376">
                  <c:v>0.2636367203805321</c:v>
                </c:pt>
                <c:pt idx="377">
                  <c:v>0.2636367203805321</c:v>
                </c:pt>
                <c:pt idx="378">
                  <c:v>0.25018746900798305</c:v>
                </c:pt>
                <c:pt idx="379">
                  <c:v>0.27698608341393083</c:v>
                </c:pt>
                <c:pt idx="380">
                  <c:v>0.25023741317750137</c:v>
                </c:pt>
                <c:pt idx="381">
                  <c:v>0.30378469781999229</c:v>
                </c:pt>
                <c:pt idx="382">
                  <c:v>0.30378469781999229</c:v>
                </c:pt>
                <c:pt idx="383">
                  <c:v>0.30378469781999229</c:v>
                </c:pt>
                <c:pt idx="384">
                  <c:v>0.27698608341393083</c:v>
                </c:pt>
                <c:pt idx="385">
                  <c:v>0.30378469781999229</c:v>
                </c:pt>
                <c:pt idx="386">
                  <c:v>0.30378469781999229</c:v>
                </c:pt>
                <c:pt idx="387">
                  <c:v>0.25018746900786937</c:v>
                </c:pt>
                <c:pt idx="388">
                  <c:v>0.30378469781999229</c:v>
                </c:pt>
                <c:pt idx="389">
                  <c:v>0.25018746900798305</c:v>
                </c:pt>
                <c:pt idx="390">
                  <c:v>0.25018746900798305</c:v>
                </c:pt>
                <c:pt idx="391">
                  <c:v>0.25018746900786937</c:v>
                </c:pt>
                <c:pt idx="392">
                  <c:v>0.2636367203805321</c:v>
                </c:pt>
                <c:pt idx="393">
                  <c:v>0.25018746900786937</c:v>
                </c:pt>
                <c:pt idx="394">
                  <c:v>0.25023741317750137</c:v>
                </c:pt>
                <c:pt idx="395">
                  <c:v>0.25018746900792621</c:v>
                </c:pt>
                <c:pt idx="396">
                  <c:v>0.25018746900786937</c:v>
                </c:pt>
                <c:pt idx="397">
                  <c:v>0.25018746900792621</c:v>
                </c:pt>
                <c:pt idx="398">
                  <c:v>0.25018746900786937</c:v>
                </c:pt>
                <c:pt idx="399">
                  <c:v>0.30378469781999229</c:v>
                </c:pt>
                <c:pt idx="400">
                  <c:v>0.30378469781999229</c:v>
                </c:pt>
                <c:pt idx="401">
                  <c:v>0.25018746900786937</c:v>
                </c:pt>
                <c:pt idx="402">
                  <c:v>0.25018746900786937</c:v>
                </c:pt>
                <c:pt idx="403">
                  <c:v>0.25018746900786937</c:v>
                </c:pt>
                <c:pt idx="404">
                  <c:v>0.25023741317750137</c:v>
                </c:pt>
                <c:pt idx="405">
                  <c:v>0.25018746900786937</c:v>
                </c:pt>
                <c:pt idx="406">
                  <c:v>0.25023741317738768</c:v>
                </c:pt>
                <c:pt idx="407">
                  <c:v>0.25018746900786937</c:v>
                </c:pt>
                <c:pt idx="408">
                  <c:v>0.25018746900786937</c:v>
                </c:pt>
                <c:pt idx="409">
                  <c:v>0.30378469781999229</c:v>
                </c:pt>
                <c:pt idx="410">
                  <c:v>0.25023741317750137</c:v>
                </c:pt>
                <c:pt idx="411">
                  <c:v>0.25018746900786937</c:v>
                </c:pt>
                <c:pt idx="412">
                  <c:v>0.25023741317738768</c:v>
                </c:pt>
                <c:pt idx="413">
                  <c:v>0.25018746900798305</c:v>
                </c:pt>
                <c:pt idx="414">
                  <c:v>0.25023741317738768</c:v>
                </c:pt>
                <c:pt idx="415">
                  <c:v>0.25018746900798305</c:v>
                </c:pt>
                <c:pt idx="416">
                  <c:v>0.25018746900786937</c:v>
                </c:pt>
                <c:pt idx="417">
                  <c:v>0.25018746900786937</c:v>
                </c:pt>
                <c:pt idx="418">
                  <c:v>0.27698608341393083</c:v>
                </c:pt>
                <c:pt idx="419">
                  <c:v>0.31723394919254133</c:v>
                </c:pt>
                <c:pt idx="420">
                  <c:v>0.34403256359860279</c:v>
                </c:pt>
                <c:pt idx="421">
                  <c:v>0.2636367203805321</c:v>
                </c:pt>
                <c:pt idx="422">
                  <c:v>0.25023741317750137</c:v>
                </c:pt>
                <c:pt idx="423">
                  <c:v>0.2635867762109001</c:v>
                </c:pt>
                <c:pt idx="424">
                  <c:v>0.2636367203805321</c:v>
                </c:pt>
                <c:pt idx="425">
                  <c:v>0.25023741317738768</c:v>
                </c:pt>
                <c:pt idx="426">
                  <c:v>0.2635867762109001</c:v>
                </c:pt>
                <c:pt idx="427">
                  <c:v>0.27703602758356283</c:v>
                </c:pt>
                <c:pt idx="428">
                  <c:v>0.27698608341393083</c:v>
                </c:pt>
                <c:pt idx="429">
                  <c:v>0.29043533478659356</c:v>
                </c:pt>
                <c:pt idx="430">
                  <c:v>0.29043533478659356</c:v>
                </c:pt>
                <c:pt idx="431">
                  <c:v>0.30378469781999229</c:v>
                </c:pt>
                <c:pt idx="432">
                  <c:v>0.25023741317738768</c:v>
                </c:pt>
                <c:pt idx="433">
                  <c:v>0.2635867762109001</c:v>
                </c:pt>
                <c:pt idx="434">
                  <c:v>0.26363672038041841</c:v>
                </c:pt>
                <c:pt idx="435">
                  <c:v>0.27698608341393083</c:v>
                </c:pt>
                <c:pt idx="436">
                  <c:v>0.29043533478647987</c:v>
                </c:pt>
                <c:pt idx="437">
                  <c:v>0.30378469781999229</c:v>
                </c:pt>
                <c:pt idx="438">
                  <c:v>0.31723394919265502</c:v>
                </c:pt>
                <c:pt idx="439">
                  <c:v>0.25023741317738768</c:v>
                </c:pt>
                <c:pt idx="440">
                  <c:v>0.26363672038041841</c:v>
                </c:pt>
                <c:pt idx="441">
                  <c:v>0.27698608341393083</c:v>
                </c:pt>
                <c:pt idx="442">
                  <c:v>0.30378469781999229</c:v>
                </c:pt>
                <c:pt idx="443">
                  <c:v>0.25023741317750137</c:v>
                </c:pt>
                <c:pt idx="444">
                  <c:v>0.25023741317750137</c:v>
                </c:pt>
                <c:pt idx="445">
                  <c:v>0.2635867762109001</c:v>
                </c:pt>
                <c:pt idx="446">
                  <c:v>0.2636367203805321</c:v>
                </c:pt>
                <c:pt idx="447">
                  <c:v>0.25023741317738768</c:v>
                </c:pt>
                <c:pt idx="448">
                  <c:v>0.2635867762109001</c:v>
                </c:pt>
                <c:pt idx="449">
                  <c:v>0.26363672038041841</c:v>
                </c:pt>
                <c:pt idx="450">
                  <c:v>0.27698608341393083</c:v>
                </c:pt>
                <c:pt idx="451">
                  <c:v>0.25023741317738768</c:v>
                </c:pt>
                <c:pt idx="452">
                  <c:v>0.2635867762109001</c:v>
                </c:pt>
                <c:pt idx="453">
                  <c:v>0.27703602758344914</c:v>
                </c:pt>
                <c:pt idx="454">
                  <c:v>0.29038539061696156</c:v>
                </c:pt>
                <c:pt idx="455">
                  <c:v>0.29038539061696156</c:v>
                </c:pt>
                <c:pt idx="456">
                  <c:v>0.30383464198962429</c:v>
                </c:pt>
                <c:pt idx="457">
                  <c:v>0.26363672038041841</c:v>
                </c:pt>
                <c:pt idx="458">
                  <c:v>0.26358677621101378</c:v>
                </c:pt>
                <c:pt idx="459">
                  <c:v>0.27703602758344914</c:v>
                </c:pt>
                <c:pt idx="460">
                  <c:v>0.29038539061696156</c:v>
                </c:pt>
                <c:pt idx="461">
                  <c:v>0.3038346419895106</c:v>
                </c:pt>
                <c:pt idx="462">
                  <c:v>0.31718400502302302</c:v>
                </c:pt>
                <c:pt idx="463">
                  <c:v>0.25023741317750137</c:v>
                </c:pt>
                <c:pt idx="464">
                  <c:v>0.26358677621101378</c:v>
                </c:pt>
                <c:pt idx="465">
                  <c:v>0.27703602758344914</c:v>
                </c:pt>
                <c:pt idx="466">
                  <c:v>0.3038346419895106</c:v>
                </c:pt>
                <c:pt idx="467">
                  <c:v>0.33063325639557206</c:v>
                </c:pt>
                <c:pt idx="468">
                  <c:v>0.25023741317750137</c:v>
                </c:pt>
                <c:pt idx="469">
                  <c:v>0.2636367203805321</c:v>
                </c:pt>
                <c:pt idx="470">
                  <c:v>0.2635867762109001</c:v>
                </c:pt>
                <c:pt idx="471">
                  <c:v>0.25023741317738768</c:v>
                </c:pt>
                <c:pt idx="472">
                  <c:v>0.2635867762109001</c:v>
                </c:pt>
                <c:pt idx="473">
                  <c:v>0.27703602758344914</c:v>
                </c:pt>
                <c:pt idx="474">
                  <c:v>0.29043533478647987</c:v>
                </c:pt>
                <c:pt idx="475">
                  <c:v>0.25023741317738768</c:v>
                </c:pt>
                <c:pt idx="476">
                  <c:v>0.26358677621101378</c:v>
                </c:pt>
                <c:pt idx="477">
                  <c:v>0.26363672038041841</c:v>
                </c:pt>
                <c:pt idx="478">
                  <c:v>0.27698608341393083</c:v>
                </c:pt>
                <c:pt idx="479">
                  <c:v>0.29043533478647987</c:v>
                </c:pt>
                <c:pt idx="480">
                  <c:v>0.25023741317750137</c:v>
                </c:pt>
                <c:pt idx="481">
                  <c:v>0.26363672038041841</c:v>
                </c:pt>
                <c:pt idx="482">
                  <c:v>0.27698608341404451</c:v>
                </c:pt>
                <c:pt idx="483">
                  <c:v>0.30378469781999229</c:v>
                </c:pt>
                <c:pt idx="484">
                  <c:v>0.2636367203805321</c:v>
                </c:pt>
                <c:pt idx="485">
                  <c:v>0.2635867762109001</c:v>
                </c:pt>
                <c:pt idx="486">
                  <c:v>0.2636367203805321</c:v>
                </c:pt>
                <c:pt idx="487">
                  <c:v>0.2635867762109001</c:v>
                </c:pt>
                <c:pt idx="488">
                  <c:v>0.27703602758356283</c:v>
                </c:pt>
                <c:pt idx="489">
                  <c:v>0.26363672038041841</c:v>
                </c:pt>
                <c:pt idx="490">
                  <c:v>0.27698608341393083</c:v>
                </c:pt>
                <c:pt idx="491">
                  <c:v>0.2635867762109001</c:v>
                </c:pt>
                <c:pt idx="492">
                  <c:v>0.27703602758344914</c:v>
                </c:pt>
                <c:pt idx="493">
                  <c:v>0.29038539061696156</c:v>
                </c:pt>
                <c:pt idx="494">
                  <c:v>0.26363672038041841</c:v>
                </c:pt>
                <c:pt idx="495">
                  <c:v>0.27698608341393083</c:v>
                </c:pt>
                <c:pt idx="496">
                  <c:v>0.29043533478647987</c:v>
                </c:pt>
                <c:pt idx="497">
                  <c:v>0.30378469781999229</c:v>
                </c:pt>
                <c:pt idx="498">
                  <c:v>0.30378469781999229</c:v>
                </c:pt>
                <c:pt idx="499">
                  <c:v>0.31723394919265502</c:v>
                </c:pt>
                <c:pt idx="500">
                  <c:v>0.26358677621101378</c:v>
                </c:pt>
                <c:pt idx="501">
                  <c:v>0.27703602758344914</c:v>
                </c:pt>
                <c:pt idx="502">
                  <c:v>0.26363672038041841</c:v>
                </c:pt>
                <c:pt idx="503">
                  <c:v>0.27698608341393083</c:v>
                </c:pt>
                <c:pt idx="504">
                  <c:v>0.29043533478647987</c:v>
                </c:pt>
                <c:pt idx="505">
                  <c:v>0.30378469781999229</c:v>
                </c:pt>
                <c:pt idx="506">
                  <c:v>0.31723394919254133</c:v>
                </c:pt>
                <c:pt idx="507">
                  <c:v>0.33058331222605375</c:v>
                </c:pt>
                <c:pt idx="508">
                  <c:v>0.26358677621101378</c:v>
                </c:pt>
                <c:pt idx="509">
                  <c:v>0.26363672038041841</c:v>
                </c:pt>
                <c:pt idx="510">
                  <c:v>0.27698608341404451</c:v>
                </c:pt>
                <c:pt idx="511">
                  <c:v>0.29043533478647987</c:v>
                </c:pt>
                <c:pt idx="512">
                  <c:v>0.31723394919254133</c:v>
                </c:pt>
                <c:pt idx="513">
                  <c:v>0.34403256359860279</c:v>
                </c:pt>
                <c:pt idx="514">
                  <c:v>0.25023741317750137</c:v>
                </c:pt>
                <c:pt idx="515">
                  <c:v>0.25023741317738768</c:v>
                </c:pt>
                <c:pt idx="516">
                  <c:v>0.2635867762109001</c:v>
                </c:pt>
                <c:pt idx="517">
                  <c:v>0.26363672038041841</c:v>
                </c:pt>
                <c:pt idx="518">
                  <c:v>0.26363672038041841</c:v>
                </c:pt>
                <c:pt idx="519">
                  <c:v>0.27698608341393083</c:v>
                </c:pt>
                <c:pt idx="520">
                  <c:v>0.26358677621101378</c:v>
                </c:pt>
                <c:pt idx="521">
                  <c:v>0.29038539061696156</c:v>
                </c:pt>
                <c:pt idx="522">
                  <c:v>0.29038539061696156</c:v>
                </c:pt>
                <c:pt idx="523">
                  <c:v>0.3038346419895106</c:v>
                </c:pt>
                <c:pt idx="524">
                  <c:v>0.26363672038041841</c:v>
                </c:pt>
                <c:pt idx="525">
                  <c:v>0.25023741317750137</c:v>
                </c:pt>
                <c:pt idx="526">
                  <c:v>0.26358677621101378</c:v>
                </c:pt>
                <c:pt idx="527">
                  <c:v>0.27703602758344914</c:v>
                </c:pt>
                <c:pt idx="528">
                  <c:v>0.29038539061696156</c:v>
                </c:pt>
                <c:pt idx="529">
                  <c:v>0.3038346419895106</c:v>
                </c:pt>
                <c:pt idx="530">
                  <c:v>0.31718400502302302</c:v>
                </c:pt>
                <c:pt idx="531">
                  <c:v>0.25023741317750137</c:v>
                </c:pt>
                <c:pt idx="532">
                  <c:v>0.2635867762109001</c:v>
                </c:pt>
                <c:pt idx="533">
                  <c:v>0.27703602758344914</c:v>
                </c:pt>
                <c:pt idx="534">
                  <c:v>0.3038346419895106</c:v>
                </c:pt>
                <c:pt idx="535">
                  <c:v>0.33063325639557206</c:v>
                </c:pt>
                <c:pt idx="536">
                  <c:v>0.2635867762109001</c:v>
                </c:pt>
                <c:pt idx="537">
                  <c:v>0.2636367203805321</c:v>
                </c:pt>
                <c:pt idx="538">
                  <c:v>0.2635867762109001</c:v>
                </c:pt>
                <c:pt idx="539">
                  <c:v>0.27703602758356283</c:v>
                </c:pt>
                <c:pt idx="540">
                  <c:v>0.26363672038041841</c:v>
                </c:pt>
                <c:pt idx="541">
                  <c:v>0.27698608341393083</c:v>
                </c:pt>
                <c:pt idx="542">
                  <c:v>0.2635867762109001</c:v>
                </c:pt>
                <c:pt idx="543">
                  <c:v>0.27703602758344914</c:v>
                </c:pt>
                <c:pt idx="544">
                  <c:v>0.26363672038041841</c:v>
                </c:pt>
                <c:pt idx="545">
                  <c:v>0.27698608341393083</c:v>
                </c:pt>
                <c:pt idx="546">
                  <c:v>0.29043533478647987</c:v>
                </c:pt>
                <c:pt idx="547">
                  <c:v>0.26358677621101378</c:v>
                </c:pt>
                <c:pt idx="548">
                  <c:v>0.27703602758344914</c:v>
                </c:pt>
                <c:pt idx="549">
                  <c:v>0.29038539061696156</c:v>
                </c:pt>
                <c:pt idx="550">
                  <c:v>0.3038346419895106</c:v>
                </c:pt>
                <c:pt idx="551">
                  <c:v>0.3038346419895106</c:v>
                </c:pt>
                <c:pt idx="552">
                  <c:v>0.31718400502302302</c:v>
                </c:pt>
                <c:pt idx="553">
                  <c:v>0.26363672038041841</c:v>
                </c:pt>
                <c:pt idx="554">
                  <c:v>0.27698608341393083</c:v>
                </c:pt>
                <c:pt idx="555">
                  <c:v>0.26358677621101378</c:v>
                </c:pt>
                <c:pt idx="556">
                  <c:v>0.27703602758344914</c:v>
                </c:pt>
                <c:pt idx="557">
                  <c:v>0.29038539061696156</c:v>
                </c:pt>
                <c:pt idx="558">
                  <c:v>0.3038346419895106</c:v>
                </c:pt>
                <c:pt idx="559">
                  <c:v>0.31718400502302302</c:v>
                </c:pt>
                <c:pt idx="560">
                  <c:v>0.33063325639557206</c:v>
                </c:pt>
                <c:pt idx="561">
                  <c:v>0.26363672038041841</c:v>
                </c:pt>
                <c:pt idx="562">
                  <c:v>0.2635867762109001</c:v>
                </c:pt>
                <c:pt idx="563">
                  <c:v>0.27703602758344914</c:v>
                </c:pt>
                <c:pt idx="564">
                  <c:v>0.29038539061707525</c:v>
                </c:pt>
                <c:pt idx="565">
                  <c:v>0.31718400502302302</c:v>
                </c:pt>
                <c:pt idx="566">
                  <c:v>0.34398261942908448</c:v>
                </c:pt>
                <c:pt idx="567">
                  <c:v>0.25023741317738768</c:v>
                </c:pt>
                <c:pt idx="568">
                  <c:v>0.26363672038041841</c:v>
                </c:pt>
                <c:pt idx="569">
                  <c:v>0.2635867762109001</c:v>
                </c:pt>
                <c:pt idx="570">
                  <c:v>0.27703602758344914</c:v>
                </c:pt>
                <c:pt idx="571">
                  <c:v>0.25023741317750137</c:v>
                </c:pt>
                <c:pt idx="572">
                  <c:v>0.26358677621101378</c:v>
                </c:pt>
                <c:pt idx="573">
                  <c:v>0.26363672038041841</c:v>
                </c:pt>
                <c:pt idx="574">
                  <c:v>0.27698608341404451</c:v>
                </c:pt>
                <c:pt idx="575">
                  <c:v>0.25023741317750137</c:v>
                </c:pt>
                <c:pt idx="576">
                  <c:v>0.2636367203805321</c:v>
                </c:pt>
                <c:pt idx="577">
                  <c:v>0.27698608341393083</c:v>
                </c:pt>
                <c:pt idx="578">
                  <c:v>0.2636367203805321</c:v>
                </c:pt>
                <c:pt idx="579">
                  <c:v>0.2635867762109001</c:v>
                </c:pt>
                <c:pt idx="580">
                  <c:v>0.26363672038041841</c:v>
                </c:pt>
                <c:pt idx="581">
                  <c:v>0.27698608341393083</c:v>
                </c:pt>
                <c:pt idx="582">
                  <c:v>0.2635867762109001</c:v>
                </c:pt>
                <c:pt idx="583">
                  <c:v>0.27703602758344914</c:v>
                </c:pt>
                <c:pt idx="584">
                  <c:v>0.26363672038041841</c:v>
                </c:pt>
                <c:pt idx="585">
                  <c:v>0.26358677621101378</c:v>
                </c:pt>
                <c:pt idx="586">
                  <c:v>0.27703602758344914</c:v>
                </c:pt>
                <c:pt idx="587">
                  <c:v>0.29038539061696156</c:v>
                </c:pt>
                <c:pt idx="588">
                  <c:v>0.26363672038041841</c:v>
                </c:pt>
                <c:pt idx="589">
                  <c:v>0.30378469781999229</c:v>
                </c:pt>
                <c:pt idx="590">
                  <c:v>0.30378469781999229</c:v>
                </c:pt>
                <c:pt idx="591">
                  <c:v>0.26358677621101378</c:v>
                </c:pt>
                <c:pt idx="592">
                  <c:v>0.27703602758344914</c:v>
                </c:pt>
                <c:pt idx="593">
                  <c:v>0.26363672038041841</c:v>
                </c:pt>
                <c:pt idx="594">
                  <c:v>0.27698608341404451</c:v>
                </c:pt>
                <c:pt idx="595">
                  <c:v>0.29043533478647987</c:v>
                </c:pt>
                <c:pt idx="596">
                  <c:v>0.30378469781999229</c:v>
                </c:pt>
                <c:pt idx="597">
                  <c:v>0.33058331222605375</c:v>
                </c:pt>
                <c:pt idx="598">
                  <c:v>0.2635867762109001</c:v>
                </c:pt>
                <c:pt idx="599">
                  <c:v>0.2636367203805321</c:v>
                </c:pt>
                <c:pt idx="600">
                  <c:v>0.27698608341393083</c:v>
                </c:pt>
                <c:pt idx="601">
                  <c:v>0.29043533478647987</c:v>
                </c:pt>
                <c:pt idx="602">
                  <c:v>0.31723394919254133</c:v>
                </c:pt>
                <c:pt idx="603">
                  <c:v>0.25023741317738768</c:v>
                </c:pt>
                <c:pt idx="604">
                  <c:v>0.25023741317738768</c:v>
                </c:pt>
                <c:pt idx="605">
                  <c:v>0.26363672038041841</c:v>
                </c:pt>
                <c:pt idx="606">
                  <c:v>0.25023741317738768</c:v>
                </c:pt>
                <c:pt idx="607">
                  <c:v>0.26358677621101378</c:v>
                </c:pt>
                <c:pt idx="608">
                  <c:v>0.26363672038041841</c:v>
                </c:pt>
                <c:pt idx="609">
                  <c:v>0.27698608341393083</c:v>
                </c:pt>
                <c:pt idx="610">
                  <c:v>0.27703602758344914</c:v>
                </c:pt>
                <c:pt idx="611">
                  <c:v>0.29038539061696156</c:v>
                </c:pt>
                <c:pt idx="612">
                  <c:v>0.29038539061696156</c:v>
                </c:pt>
                <c:pt idx="613">
                  <c:v>0.3038346419895106</c:v>
                </c:pt>
                <c:pt idx="614">
                  <c:v>0.25018746900786937</c:v>
                </c:pt>
                <c:pt idx="615">
                  <c:v>0.26363672038041841</c:v>
                </c:pt>
                <c:pt idx="616">
                  <c:v>0.25023741317750137</c:v>
                </c:pt>
                <c:pt idx="617">
                  <c:v>0.2635867762109001</c:v>
                </c:pt>
                <c:pt idx="618">
                  <c:v>0.27703602758344914</c:v>
                </c:pt>
                <c:pt idx="619">
                  <c:v>0.29038539061707525</c:v>
                </c:pt>
                <c:pt idx="620">
                  <c:v>0.31718400502302302</c:v>
                </c:pt>
                <c:pt idx="621">
                  <c:v>0.25018746900786937</c:v>
                </c:pt>
                <c:pt idx="622">
                  <c:v>0.25023741317750137</c:v>
                </c:pt>
                <c:pt idx="623">
                  <c:v>0.2635867762109001</c:v>
                </c:pt>
                <c:pt idx="624">
                  <c:v>0.27703602758344914</c:v>
                </c:pt>
                <c:pt idx="625">
                  <c:v>0.3038346419895106</c:v>
                </c:pt>
                <c:pt idx="626">
                  <c:v>0.2635867762109001</c:v>
                </c:pt>
                <c:pt idx="627">
                  <c:v>0.26363672038041841</c:v>
                </c:pt>
                <c:pt idx="628">
                  <c:v>0.2635867762109001</c:v>
                </c:pt>
                <c:pt idx="629">
                  <c:v>0.27703602758344914</c:v>
                </c:pt>
                <c:pt idx="630">
                  <c:v>0.26363672038041841</c:v>
                </c:pt>
                <c:pt idx="631">
                  <c:v>0.27698608341393083</c:v>
                </c:pt>
                <c:pt idx="632">
                  <c:v>0.26358677621101378</c:v>
                </c:pt>
                <c:pt idx="633">
                  <c:v>0.27703602758344914</c:v>
                </c:pt>
                <c:pt idx="634">
                  <c:v>0.26363672038041841</c:v>
                </c:pt>
                <c:pt idx="635">
                  <c:v>0.29043533478647987</c:v>
                </c:pt>
                <c:pt idx="636">
                  <c:v>0.26358677621101378</c:v>
                </c:pt>
                <c:pt idx="637">
                  <c:v>0.27703602758344914</c:v>
                </c:pt>
                <c:pt idx="638">
                  <c:v>0.29038539061696156</c:v>
                </c:pt>
                <c:pt idx="639">
                  <c:v>0.3038346419895106</c:v>
                </c:pt>
                <c:pt idx="640">
                  <c:v>0.3038346419895106</c:v>
                </c:pt>
                <c:pt idx="641">
                  <c:v>0.31718400502302302</c:v>
                </c:pt>
                <c:pt idx="642">
                  <c:v>0.26363672038041841</c:v>
                </c:pt>
                <c:pt idx="643">
                  <c:v>0.27698608341404451</c:v>
                </c:pt>
                <c:pt idx="644">
                  <c:v>0.2635867762109001</c:v>
                </c:pt>
                <c:pt idx="645">
                  <c:v>0.27703602758344914</c:v>
                </c:pt>
                <c:pt idx="646">
                  <c:v>0.29038539061707525</c:v>
                </c:pt>
                <c:pt idx="647">
                  <c:v>0.3038346419895106</c:v>
                </c:pt>
                <c:pt idx="648">
                  <c:v>0.31718400502302302</c:v>
                </c:pt>
                <c:pt idx="649">
                  <c:v>0.33063325639557206</c:v>
                </c:pt>
                <c:pt idx="650">
                  <c:v>0.2636367203805321</c:v>
                </c:pt>
                <c:pt idx="651">
                  <c:v>0.2635867762109001</c:v>
                </c:pt>
                <c:pt idx="652">
                  <c:v>0.27703602758344914</c:v>
                </c:pt>
                <c:pt idx="653">
                  <c:v>0.29038539061696156</c:v>
                </c:pt>
                <c:pt idx="654">
                  <c:v>0.31718400502302302</c:v>
                </c:pt>
                <c:pt idx="655">
                  <c:v>0.34398261942908448</c:v>
                </c:pt>
                <c:pt idx="656">
                  <c:v>0.27703602758356283</c:v>
                </c:pt>
                <c:pt idx="657">
                  <c:v>0.27698608341393083</c:v>
                </c:pt>
                <c:pt idx="658">
                  <c:v>0.27703602758344914</c:v>
                </c:pt>
                <c:pt idx="659">
                  <c:v>0.29038539061696156</c:v>
                </c:pt>
                <c:pt idx="660">
                  <c:v>0.27698608341393083</c:v>
                </c:pt>
                <c:pt idx="661">
                  <c:v>0.29043533478647987</c:v>
                </c:pt>
                <c:pt idx="662">
                  <c:v>0.27703602758344914</c:v>
                </c:pt>
                <c:pt idx="663">
                  <c:v>0.29038539061696156</c:v>
                </c:pt>
                <c:pt idx="664">
                  <c:v>0.27698608341393083</c:v>
                </c:pt>
                <c:pt idx="665">
                  <c:v>0.29043533478647987</c:v>
                </c:pt>
                <c:pt idx="666">
                  <c:v>0.27703602758344914</c:v>
                </c:pt>
                <c:pt idx="667">
                  <c:v>0.29038539061696156</c:v>
                </c:pt>
                <c:pt idx="668">
                  <c:v>0.3038346419895106</c:v>
                </c:pt>
                <c:pt idx="669">
                  <c:v>0.31718400502302302</c:v>
                </c:pt>
                <c:pt idx="670">
                  <c:v>0.31718400502302302</c:v>
                </c:pt>
                <c:pt idx="671">
                  <c:v>0.33063325639557206</c:v>
                </c:pt>
                <c:pt idx="672">
                  <c:v>0.27698608341404451</c:v>
                </c:pt>
                <c:pt idx="673">
                  <c:v>0.29043533478647987</c:v>
                </c:pt>
                <c:pt idx="674">
                  <c:v>0.27703602758344914</c:v>
                </c:pt>
                <c:pt idx="675">
                  <c:v>0.29038539061707525</c:v>
                </c:pt>
                <c:pt idx="676">
                  <c:v>0.3038346419895106</c:v>
                </c:pt>
                <c:pt idx="677">
                  <c:v>0.31718400502302302</c:v>
                </c:pt>
                <c:pt idx="678">
                  <c:v>0.33063325639557206</c:v>
                </c:pt>
                <c:pt idx="679">
                  <c:v>0.34398261942908448</c:v>
                </c:pt>
                <c:pt idx="680">
                  <c:v>0.27698608341393083</c:v>
                </c:pt>
                <c:pt idx="681">
                  <c:v>0.27703602758344914</c:v>
                </c:pt>
                <c:pt idx="682">
                  <c:v>0.29038539061696156</c:v>
                </c:pt>
                <c:pt idx="683">
                  <c:v>0.3038346419895106</c:v>
                </c:pt>
                <c:pt idx="684">
                  <c:v>0.33063325639557206</c:v>
                </c:pt>
                <c:pt idx="685">
                  <c:v>0.35743187080163352</c:v>
                </c:pt>
                <c:pt idx="686">
                  <c:v>0.25023741317738768</c:v>
                </c:pt>
                <c:pt idx="687">
                  <c:v>0.26363672038041841</c:v>
                </c:pt>
                <c:pt idx="688">
                  <c:v>0.25023741317738768</c:v>
                </c:pt>
                <c:pt idx="689">
                  <c:v>0.26358677621101378</c:v>
                </c:pt>
                <c:pt idx="690">
                  <c:v>0.25023741317750137</c:v>
                </c:pt>
                <c:pt idx="691">
                  <c:v>0.26358677621101378</c:v>
                </c:pt>
                <c:pt idx="692">
                  <c:v>0.27703602758344914</c:v>
                </c:pt>
                <c:pt idx="693">
                  <c:v>0.29043533478647987</c:v>
                </c:pt>
                <c:pt idx="694">
                  <c:v>0.29043533478647987</c:v>
                </c:pt>
                <c:pt idx="695">
                  <c:v>0.25023741317750137</c:v>
                </c:pt>
                <c:pt idx="696">
                  <c:v>0.2635867762109001</c:v>
                </c:pt>
                <c:pt idx="697">
                  <c:v>0.25023741317750137</c:v>
                </c:pt>
                <c:pt idx="698">
                  <c:v>0.2636367203805321</c:v>
                </c:pt>
                <c:pt idx="699">
                  <c:v>0.27698608341393083</c:v>
                </c:pt>
                <c:pt idx="700">
                  <c:v>0.26363672038041841</c:v>
                </c:pt>
                <c:pt idx="701">
                  <c:v>0.2635867762109001</c:v>
                </c:pt>
                <c:pt idx="702">
                  <c:v>0.27698608341393083</c:v>
                </c:pt>
                <c:pt idx="703">
                  <c:v>0.26358677621101378</c:v>
                </c:pt>
                <c:pt idx="704">
                  <c:v>0.27703602758344914</c:v>
                </c:pt>
                <c:pt idx="705">
                  <c:v>0.26358677621101378</c:v>
                </c:pt>
                <c:pt idx="706">
                  <c:v>0.27703602758344914</c:v>
                </c:pt>
                <c:pt idx="707">
                  <c:v>0.29038539061696156</c:v>
                </c:pt>
                <c:pt idx="708">
                  <c:v>0.30378469781999229</c:v>
                </c:pt>
                <c:pt idx="709">
                  <c:v>0.31723394919254133</c:v>
                </c:pt>
                <c:pt idx="710">
                  <c:v>0.2635867762109001</c:v>
                </c:pt>
                <c:pt idx="711">
                  <c:v>0.27703602758344914</c:v>
                </c:pt>
                <c:pt idx="712">
                  <c:v>0.27698608341393083</c:v>
                </c:pt>
                <c:pt idx="713">
                  <c:v>0.29043533478647987</c:v>
                </c:pt>
                <c:pt idx="714">
                  <c:v>0.30378469781999229</c:v>
                </c:pt>
                <c:pt idx="715">
                  <c:v>0.2635867762109001</c:v>
                </c:pt>
                <c:pt idx="716">
                  <c:v>0.27698608341393083</c:v>
                </c:pt>
                <c:pt idx="717">
                  <c:v>0.29043533478647987</c:v>
                </c:pt>
                <c:pt idx="718">
                  <c:v>0.31723394919254133</c:v>
                </c:pt>
                <c:pt idx="719">
                  <c:v>0.27698608341393083</c:v>
                </c:pt>
                <c:pt idx="720">
                  <c:v>0.27703602758344914</c:v>
                </c:pt>
                <c:pt idx="721">
                  <c:v>0.27698608341393083</c:v>
                </c:pt>
                <c:pt idx="722">
                  <c:v>0.29043533478647987</c:v>
                </c:pt>
                <c:pt idx="723">
                  <c:v>0.27703602758344914</c:v>
                </c:pt>
                <c:pt idx="724">
                  <c:v>0.29038539061696156</c:v>
                </c:pt>
                <c:pt idx="725">
                  <c:v>0.29043533478647987</c:v>
                </c:pt>
                <c:pt idx="726">
                  <c:v>0.27703602758344914</c:v>
                </c:pt>
                <c:pt idx="727">
                  <c:v>0.29038539061696156</c:v>
                </c:pt>
                <c:pt idx="728">
                  <c:v>0.3038346419895106</c:v>
                </c:pt>
                <c:pt idx="729">
                  <c:v>0.29043533478647987</c:v>
                </c:pt>
                <c:pt idx="730">
                  <c:v>0.31723394919254133</c:v>
                </c:pt>
                <c:pt idx="731">
                  <c:v>0.31723394919254133</c:v>
                </c:pt>
                <c:pt idx="732">
                  <c:v>0.33058331222605375</c:v>
                </c:pt>
                <c:pt idx="733">
                  <c:v>0.27703602758344914</c:v>
                </c:pt>
                <c:pt idx="734">
                  <c:v>0.29038539061707525</c:v>
                </c:pt>
                <c:pt idx="735">
                  <c:v>0.27698608341393083</c:v>
                </c:pt>
                <c:pt idx="736">
                  <c:v>0.29043533478647987</c:v>
                </c:pt>
                <c:pt idx="737">
                  <c:v>0.30378469781999229</c:v>
                </c:pt>
                <c:pt idx="738">
                  <c:v>0.31723394919254133</c:v>
                </c:pt>
                <c:pt idx="739">
                  <c:v>0.34403256359860279</c:v>
                </c:pt>
                <c:pt idx="740">
                  <c:v>0.27703602758344914</c:v>
                </c:pt>
                <c:pt idx="741">
                  <c:v>0.27698608341393083</c:v>
                </c:pt>
                <c:pt idx="742">
                  <c:v>0.29043533478647987</c:v>
                </c:pt>
                <c:pt idx="743">
                  <c:v>0.30378469781999229</c:v>
                </c:pt>
                <c:pt idx="744">
                  <c:v>0.33058331222605375</c:v>
                </c:pt>
                <c:pt idx="745">
                  <c:v>0.29043533478659356</c:v>
                </c:pt>
                <c:pt idx="746">
                  <c:v>0.29038539061696156</c:v>
                </c:pt>
                <c:pt idx="747">
                  <c:v>0.29043533478647987</c:v>
                </c:pt>
                <c:pt idx="748">
                  <c:v>0.30378469781999229</c:v>
                </c:pt>
                <c:pt idx="749">
                  <c:v>0.29038539061696156</c:v>
                </c:pt>
                <c:pt idx="750">
                  <c:v>0.3038346419895106</c:v>
                </c:pt>
                <c:pt idx="751">
                  <c:v>0.29043533478647987</c:v>
                </c:pt>
                <c:pt idx="752">
                  <c:v>0.30378469781999229</c:v>
                </c:pt>
                <c:pt idx="753">
                  <c:v>0.29038539061696156</c:v>
                </c:pt>
                <c:pt idx="754">
                  <c:v>0.3038346419895106</c:v>
                </c:pt>
                <c:pt idx="755">
                  <c:v>0.31718400502302302</c:v>
                </c:pt>
                <c:pt idx="756">
                  <c:v>0.29043533478647987</c:v>
                </c:pt>
                <c:pt idx="757">
                  <c:v>0.30378469781999229</c:v>
                </c:pt>
                <c:pt idx="758">
                  <c:v>0.31723394919254133</c:v>
                </c:pt>
                <c:pt idx="759">
                  <c:v>0.33058331222605375</c:v>
                </c:pt>
                <c:pt idx="760">
                  <c:v>0.33058331222605375</c:v>
                </c:pt>
                <c:pt idx="761">
                  <c:v>0.34403256359860279</c:v>
                </c:pt>
                <c:pt idx="762">
                  <c:v>0.29038539061707525</c:v>
                </c:pt>
                <c:pt idx="763">
                  <c:v>0.3038346419895106</c:v>
                </c:pt>
                <c:pt idx="764">
                  <c:v>0.29043533478647987</c:v>
                </c:pt>
                <c:pt idx="765">
                  <c:v>0.30378469781999229</c:v>
                </c:pt>
                <c:pt idx="766">
                  <c:v>0.31723394919254133</c:v>
                </c:pt>
                <c:pt idx="767">
                  <c:v>0.33058331222605375</c:v>
                </c:pt>
                <c:pt idx="768">
                  <c:v>0.34403256359860279</c:v>
                </c:pt>
                <c:pt idx="769">
                  <c:v>0.35738192663211521</c:v>
                </c:pt>
                <c:pt idx="770">
                  <c:v>0.29038539061696156</c:v>
                </c:pt>
                <c:pt idx="771">
                  <c:v>0.29043533478647987</c:v>
                </c:pt>
                <c:pt idx="772">
                  <c:v>0.30378469781999229</c:v>
                </c:pt>
                <c:pt idx="773">
                  <c:v>0.31723394919254133</c:v>
                </c:pt>
                <c:pt idx="774">
                  <c:v>0.34403256359860279</c:v>
                </c:pt>
                <c:pt idx="775">
                  <c:v>0.37083117800455057</c:v>
                </c:pt>
                <c:pt idx="776">
                  <c:v>0.29043533478659356</c:v>
                </c:pt>
                <c:pt idx="777">
                  <c:v>0.29038539061696156</c:v>
                </c:pt>
                <c:pt idx="778">
                  <c:v>0.29043533478647987</c:v>
                </c:pt>
                <c:pt idx="779">
                  <c:v>0.30378469781999229</c:v>
                </c:pt>
                <c:pt idx="780">
                  <c:v>0.29038539061696156</c:v>
                </c:pt>
                <c:pt idx="781">
                  <c:v>0.3038346419895106</c:v>
                </c:pt>
                <c:pt idx="782">
                  <c:v>0.29043533478647987</c:v>
                </c:pt>
                <c:pt idx="783">
                  <c:v>0.30378469781999229</c:v>
                </c:pt>
                <c:pt idx="784">
                  <c:v>0.29038539061696156</c:v>
                </c:pt>
                <c:pt idx="785">
                  <c:v>0.3038346419895106</c:v>
                </c:pt>
                <c:pt idx="786">
                  <c:v>0.31718400502302302</c:v>
                </c:pt>
                <c:pt idx="787">
                  <c:v>0.29043533478647987</c:v>
                </c:pt>
                <c:pt idx="788">
                  <c:v>0.31723394919254133</c:v>
                </c:pt>
                <c:pt idx="789">
                  <c:v>0.33058331222605375</c:v>
                </c:pt>
                <c:pt idx="790">
                  <c:v>0.34403256359860279</c:v>
                </c:pt>
                <c:pt idx="791">
                  <c:v>0.29038539061707525</c:v>
                </c:pt>
                <c:pt idx="792">
                  <c:v>0.3038346419895106</c:v>
                </c:pt>
                <c:pt idx="793">
                  <c:v>0.29043533478647987</c:v>
                </c:pt>
                <c:pt idx="794">
                  <c:v>0.30378469781999229</c:v>
                </c:pt>
                <c:pt idx="795">
                  <c:v>0.31723394919254133</c:v>
                </c:pt>
                <c:pt idx="796">
                  <c:v>0.33058331222605375</c:v>
                </c:pt>
                <c:pt idx="797">
                  <c:v>0.34403256359860279</c:v>
                </c:pt>
                <c:pt idx="798">
                  <c:v>0.35738192663211521</c:v>
                </c:pt>
                <c:pt idx="799">
                  <c:v>0.29038539061696156</c:v>
                </c:pt>
                <c:pt idx="800">
                  <c:v>0.29043533478647987</c:v>
                </c:pt>
                <c:pt idx="801">
                  <c:v>0.30378469781999229</c:v>
                </c:pt>
                <c:pt idx="802">
                  <c:v>0.31723394919254133</c:v>
                </c:pt>
                <c:pt idx="803">
                  <c:v>0.34403256359860279</c:v>
                </c:pt>
                <c:pt idx="804">
                  <c:v>0.37083117800455057</c:v>
                </c:pt>
                <c:pt idx="805">
                  <c:v>0.30378469781999229</c:v>
                </c:pt>
                <c:pt idx="806">
                  <c:v>0.30383464198962429</c:v>
                </c:pt>
                <c:pt idx="807">
                  <c:v>0.30378469781999229</c:v>
                </c:pt>
                <c:pt idx="808">
                  <c:v>0.31723394919265502</c:v>
                </c:pt>
                <c:pt idx="809">
                  <c:v>0.3038346419895106</c:v>
                </c:pt>
                <c:pt idx="810">
                  <c:v>0.31718400502302302</c:v>
                </c:pt>
                <c:pt idx="811">
                  <c:v>0.30378469781999229</c:v>
                </c:pt>
                <c:pt idx="812">
                  <c:v>0.31723394919254133</c:v>
                </c:pt>
                <c:pt idx="813">
                  <c:v>0.3038346419895106</c:v>
                </c:pt>
                <c:pt idx="814">
                  <c:v>0.31718400502302302</c:v>
                </c:pt>
                <c:pt idx="815">
                  <c:v>0.33063325639557206</c:v>
                </c:pt>
                <c:pt idx="816">
                  <c:v>0.30378469781999229</c:v>
                </c:pt>
                <c:pt idx="817">
                  <c:v>0.31723394919254133</c:v>
                </c:pt>
                <c:pt idx="818">
                  <c:v>0.33058331222605375</c:v>
                </c:pt>
                <c:pt idx="819">
                  <c:v>0.34403256359860279</c:v>
                </c:pt>
                <c:pt idx="820">
                  <c:v>0.34403256359860279</c:v>
                </c:pt>
                <c:pt idx="821">
                  <c:v>0.35738192663211521</c:v>
                </c:pt>
                <c:pt idx="822">
                  <c:v>0.3038346419895106</c:v>
                </c:pt>
                <c:pt idx="823">
                  <c:v>0.31718400502302302</c:v>
                </c:pt>
                <c:pt idx="824">
                  <c:v>0.30378469781999229</c:v>
                </c:pt>
                <c:pt idx="825">
                  <c:v>0.31723394919254133</c:v>
                </c:pt>
                <c:pt idx="826">
                  <c:v>0.33058331222605375</c:v>
                </c:pt>
                <c:pt idx="827">
                  <c:v>0.34403256359860279</c:v>
                </c:pt>
                <c:pt idx="828">
                  <c:v>0.35738192663211521</c:v>
                </c:pt>
                <c:pt idx="829">
                  <c:v>0.37083117800455057</c:v>
                </c:pt>
                <c:pt idx="830">
                  <c:v>0.3038346419895106</c:v>
                </c:pt>
                <c:pt idx="831">
                  <c:v>0.30378469781999229</c:v>
                </c:pt>
                <c:pt idx="832">
                  <c:v>0.31723394919254133</c:v>
                </c:pt>
                <c:pt idx="833">
                  <c:v>0.33058331222605375</c:v>
                </c:pt>
                <c:pt idx="834">
                  <c:v>0.35738192663211521</c:v>
                </c:pt>
                <c:pt idx="835">
                  <c:v>0.38418054103817667</c:v>
                </c:pt>
                <c:pt idx="836">
                  <c:v>0.26358677621101378</c:v>
                </c:pt>
                <c:pt idx="837">
                  <c:v>0.26363672038041841</c:v>
                </c:pt>
                <c:pt idx="838">
                  <c:v>0.25023741317750137</c:v>
                </c:pt>
                <c:pt idx="839">
                  <c:v>0.26358677621101378</c:v>
                </c:pt>
                <c:pt idx="840">
                  <c:v>0.25018746900786937</c:v>
                </c:pt>
                <c:pt idx="841">
                  <c:v>0.26363672038041841</c:v>
                </c:pt>
                <c:pt idx="842">
                  <c:v>0.27698608341404451</c:v>
                </c:pt>
                <c:pt idx="843">
                  <c:v>0.2635867762109001</c:v>
                </c:pt>
                <c:pt idx="844">
                  <c:v>0.27703602758344914</c:v>
                </c:pt>
                <c:pt idx="845">
                  <c:v>0.29038539061707525</c:v>
                </c:pt>
                <c:pt idx="846">
                  <c:v>0.29038539061707525</c:v>
                </c:pt>
                <c:pt idx="847">
                  <c:v>0.3038346419895106</c:v>
                </c:pt>
                <c:pt idx="848">
                  <c:v>0.2636367203805321</c:v>
                </c:pt>
                <c:pt idx="849">
                  <c:v>0.25023741317750137</c:v>
                </c:pt>
                <c:pt idx="850">
                  <c:v>0.2635867762109001</c:v>
                </c:pt>
                <c:pt idx="851">
                  <c:v>0.27703602758344914</c:v>
                </c:pt>
                <c:pt idx="852">
                  <c:v>0.29038539061696156</c:v>
                </c:pt>
                <c:pt idx="853">
                  <c:v>0.3038346419895106</c:v>
                </c:pt>
                <c:pt idx="854">
                  <c:v>0.31718400502302302</c:v>
                </c:pt>
                <c:pt idx="855">
                  <c:v>0.25018746900786937</c:v>
                </c:pt>
                <c:pt idx="856">
                  <c:v>0.25023741317750137</c:v>
                </c:pt>
                <c:pt idx="857">
                  <c:v>0.2635867762109001</c:v>
                </c:pt>
                <c:pt idx="858">
                  <c:v>0.27703602758356283</c:v>
                </c:pt>
                <c:pt idx="859">
                  <c:v>0.3038346419895106</c:v>
                </c:pt>
                <c:pt idx="860">
                  <c:v>0.33063325639557206</c:v>
                </c:pt>
                <c:pt idx="861">
                  <c:v>0.2635867762109001</c:v>
                </c:pt>
                <c:pt idx="862">
                  <c:v>0.26363672038041841</c:v>
                </c:pt>
                <c:pt idx="863">
                  <c:v>0.26358677621101378</c:v>
                </c:pt>
                <c:pt idx="864">
                  <c:v>0.27703602758344914</c:v>
                </c:pt>
                <c:pt idx="865">
                  <c:v>0.26363672038041841</c:v>
                </c:pt>
                <c:pt idx="866">
                  <c:v>0.27698608341393083</c:v>
                </c:pt>
                <c:pt idx="867">
                  <c:v>0.26358677621101378</c:v>
                </c:pt>
                <c:pt idx="868">
                  <c:v>0.27703602758344914</c:v>
                </c:pt>
                <c:pt idx="869">
                  <c:v>0.26363672038041841</c:v>
                </c:pt>
                <c:pt idx="870">
                  <c:v>0.27698608341404451</c:v>
                </c:pt>
                <c:pt idx="871">
                  <c:v>0.29043533478647987</c:v>
                </c:pt>
                <c:pt idx="872">
                  <c:v>0.2635867762109001</c:v>
                </c:pt>
                <c:pt idx="873">
                  <c:v>0.27703602758344914</c:v>
                </c:pt>
                <c:pt idx="874">
                  <c:v>0.29038539061707525</c:v>
                </c:pt>
                <c:pt idx="875">
                  <c:v>0.3038346419895106</c:v>
                </c:pt>
                <c:pt idx="876">
                  <c:v>0.3038346419895106</c:v>
                </c:pt>
                <c:pt idx="877">
                  <c:v>0.31718400502302302</c:v>
                </c:pt>
                <c:pt idx="878">
                  <c:v>0.2636367203805321</c:v>
                </c:pt>
                <c:pt idx="879">
                  <c:v>0.27698608341393083</c:v>
                </c:pt>
                <c:pt idx="880">
                  <c:v>0.2635867762109001</c:v>
                </c:pt>
                <c:pt idx="881">
                  <c:v>0.27703602758344914</c:v>
                </c:pt>
                <c:pt idx="882">
                  <c:v>0.29038539061696156</c:v>
                </c:pt>
                <c:pt idx="883">
                  <c:v>0.3038346419895106</c:v>
                </c:pt>
                <c:pt idx="884">
                  <c:v>0.31718400502302302</c:v>
                </c:pt>
                <c:pt idx="885">
                  <c:v>0.33063325639557206</c:v>
                </c:pt>
                <c:pt idx="886">
                  <c:v>0.2636367203805321</c:v>
                </c:pt>
                <c:pt idx="887">
                  <c:v>0.2635867762109001</c:v>
                </c:pt>
                <c:pt idx="888">
                  <c:v>0.27703602758356283</c:v>
                </c:pt>
                <c:pt idx="889">
                  <c:v>0.29038539061696156</c:v>
                </c:pt>
                <c:pt idx="890">
                  <c:v>0.31718400502290933</c:v>
                </c:pt>
                <c:pt idx="891">
                  <c:v>0.34398261942908448</c:v>
                </c:pt>
                <c:pt idx="892">
                  <c:v>0.26363672038041841</c:v>
                </c:pt>
                <c:pt idx="893">
                  <c:v>0.25023741317750137</c:v>
                </c:pt>
                <c:pt idx="894">
                  <c:v>0.26358677621101378</c:v>
                </c:pt>
                <c:pt idx="895">
                  <c:v>0.26363672038041841</c:v>
                </c:pt>
                <c:pt idx="896">
                  <c:v>0.25023741317750137</c:v>
                </c:pt>
                <c:pt idx="897">
                  <c:v>0.2635867762109001</c:v>
                </c:pt>
                <c:pt idx="898">
                  <c:v>0.27703602758344914</c:v>
                </c:pt>
                <c:pt idx="899">
                  <c:v>0.29043533478647987</c:v>
                </c:pt>
                <c:pt idx="900">
                  <c:v>0.29043533478647987</c:v>
                </c:pt>
                <c:pt idx="901">
                  <c:v>0.30378469781999229</c:v>
                </c:pt>
                <c:pt idx="902">
                  <c:v>0.25023741317750137</c:v>
                </c:pt>
                <c:pt idx="903">
                  <c:v>0.2635867762109001</c:v>
                </c:pt>
                <c:pt idx="904">
                  <c:v>0.29043533478647987</c:v>
                </c:pt>
                <c:pt idx="905">
                  <c:v>0.31723394919254133</c:v>
                </c:pt>
                <c:pt idx="906">
                  <c:v>0.25023741317750137</c:v>
                </c:pt>
                <c:pt idx="907">
                  <c:v>0.2636367203805321</c:v>
                </c:pt>
                <c:pt idx="908">
                  <c:v>0.27698608341393083</c:v>
                </c:pt>
                <c:pt idx="909">
                  <c:v>0.30378469781999229</c:v>
                </c:pt>
                <c:pt idx="910">
                  <c:v>0.26363672038041841</c:v>
                </c:pt>
                <c:pt idx="911">
                  <c:v>0.26358677621101378</c:v>
                </c:pt>
                <c:pt idx="912">
                  <c:v>0.26363672038041841</c:v>
                </c:pt>
                <c:pt idx="913">
                  <c:v>0.27698608341393083</c:v>
                </c:pt>
                <c:pt idx="914">
                  <c:v>0.26358677621101378</c:v>
                </c:pt>
                <c:pt idx="915">
                  <c:v>0.27703602758344914</c:v>
                </c:pt>
                <c:pt idx="916">
                  <c:v>0.26363672038041841</c:v>
                </c:pt>
                <c:pt idx="917">
                  <c:v>0.27698608341404451</c:v>
                </c:pt>
                <c:pt idx="918">
                  <c:v>0.2635867762109001</c:v>
                </c:pt>
                <c:pt idx="919">
                  <c:v>0.27703602758344914</c:v>
                </c:pt>
                <c:pt idx="920">
                  <c:v>0.29038539061707525</c:v>
                </c:pt>
                <c:pt idx="921">
                  <c:v>0.2636367203805321</c:v>
                </c:pt>
                <c:pt idx="922">
                  <c:v>0.27698608341393083</c:v>
                </c:pt>
                <c:pt idx="923">
                  <c:v>0.29043533478647987</c:v>
                </c:pt>
                <c:pt idx="924">
                  <c:v>0.30378469781999229</c:v>
                </c:pt>
                <c:pt idx="925">
                  <c:v>0.30378469781999229</c:v>
                </c:pt>
                <c:pt idx="926">
                  <c:v>0.31723394919254133</c:v>
                </c:pt>
                <c:pt idx="927">
                  <c:v>0.2635867762109001</c:v>
                </c:pt>
                <c:pt idx="928">
                  <c:v>0.27703602758344914</c:v>
                </c:pt>
                <c:pt idx="929">
                  <c:v>0.2636367203805321</c:v>
                </c:pt>
                <c:pt idx="930">
                  <c:v>0.29043533478647987</c:v>
                </c:pt>
                <c:pt idx="931">
                  <c:v>0.30378469781999229</c:v>
                </c:pt>
                <c:pt idx="932">
                  <c:v>0.31723394919254133</c:v>
                </c:pt>
                <c:pt idx="933">
                  <c:v>0.33058331222605375</c:v>
                </c:pt>
                <c:pt idx="934">
                  <c:v>0.2635867762109001</c:v>
                </c:pt>
                <c:pt idx="935">
                  <c:v>0.2636367203805321</c:v>
                </c:pt>
                <c:pt idx="936">
                  <c:v>0.27698608341393083</c:v>
                </c:pt>
                <c:pt idx="937">
                  <c:v>0.29043533478659356</c:v>
                </c:pt>
                <c:pt idx="938">
                  <c:v>0.31723394919254133</c:v>
                </c:pt>
                <c:pt idx="939">
                  <c:v>0.34403256359860279</c:v>
                </c:pt>
                <c:pt idx="940">
                  <c:v>0.27698608341393083</c:v>
                </c:pt>
                <c:pt idx="941">
                  <c:v>0.27703602758344914</c:v>
                </c:pt>
                <c:pt idx="942">
                  <c:v>0.27698608341393083</c:v>
                </c:pt>
                <c:pt idx="943">
                  <c:v>0.29043533478647987</c:v>
                </c:pt>
                <c:pt idx="944">
                  <c:v>0.27703602758344914</c:v>
                </c:pt>
                <c:pt idx="945">
                  <c:v>0.29038539061696156</c:v>
                </c:pt>
                <c:pt idx="946">
                  <c:v>0.27698608341404451</c:v>
                </c:pt>
                <c:pt idx="947">
                  <c:v>0.29043533478647987</c:v>
                </c:pt>
                <c:pt idx="948">
                  <c:v>0.27703602758344914</c:v>
                </c:pt>
                <c:pt idx="949">
                  <c:v>0.29038539061707525</c:v>
                </c:pt>
                <c:pt idx="950">
                  <c:v>0.3038346419895106</c:v>
                </c:pt>
                <c:pt idx="951">
                  <c:v>0.27698608341393083</c:v>
                </c:pt>
                <c:pt idx="952">
                  <c:v>0.29043533478647987</c:v>
                </c:pt>
                <c:pt idx="953">
                  <c:v>0.30378469781999229</c:v>
                </c:pt>
                <c:pt idx="954">
                  <c:v>0.31723394919254133</c:v>
                </c:pt>
                <c:pt idx="955">
                  <c:v>0.31723394919254133</c:v>
                </c:pt>
                <c:pt idx="956">
                  <c:v>0.33058331222605375</c:v>
                </c:pt>
                <c:pt idx="957">
                  <c:v>0.27703602758344914</c:v>
                </c:pt>
                <c:pt idx="958">
                  <c:v>0.29038539061696156</c:v>
                </c:pt>
                <c:pt idx="959">
                  <c:v>0.27698608341393083</c:v>
                </c:pt>
                <c:pt idx="960">
                  <c:v>0.29043533478647987</c:v>
                </c:pt>
                <c:pt idx="961">
                  <c:v>0.30378469781999229</c:v>
                </c:pt>
                <c:pt idx="962">
                  <c:v>0.31723394919254133</c:v>
                </c:pt>
                <c:pt idx="963">
                  <c:v>0.33058331222605375</c:v>
                </c:pt>
                <c:pt idx="964">
                  <c:v>0.34403256359860279</c:v>
                </c:pt>
                <c:pt idx="965">
                  <c:v>0.27703602758356283</c:v>
                </c:pt>
                <c:pt idx="966">
                  <c:v>0.27698608341393083</c:v>
                </c:pt>
                <c:pt idx="967">
                  <c:v>0.29043533478659356</c:v>
                </c:pt>
                <c:pt idx="968">
                  <c:v>0.30378469781999229</c:v>
                </c:pt>
                <c:pt idx="969">
                  <c:v>0.33058331222594006</c:v>
                </c:pt>
                <c:pt idx="970">
                  <c:v>0.35738192663211521</c:v>
                </c:pt>
                <c:pt idx="971">
                  <c:v>0.29043533478647987</c:v>
                </c:pt>
                <c:pt idx="972">
                  <c:v>0.29038539061696156</c:v>
                </c:pt>
                <c:pt idx="973">
                  <c:v>0.29043533478647987</c:v>
                </c:pt>
                <c:pt idx="974">
                  <c:v>0.30378469781999229</c:v>
                </c:pt>
                <c:pt idx="975">
                  <c:v>0.29038539061696156</c:v>
                </c:pt>
                <c:pt idx="976">
                  <c:v>0.3038346419895106</c:v>
                </c:pt>
                <c:pt idx="977">
                  <c:v>0.29043533478647987</c:v>
                </c:pt>
                <c:pt idx="978">
                  <c:v>0.30378469781999229</c:v>
                </c:pt>
                <c:pt idx="979">
                  <c:v>0.29038539061707525</c:v>
                </c:pt>
                <c:pt idx="980">
                  <c:v>0.3038346419895106</c:v>
                </c:pt>
                <c:pt idx="981">
                  <c:v>0.31718400502302302</c:v>
                </c:pt>
                <c:pt idx="982">
                  <c:v>0.29043533478647987</c:v>
                </c:pt>
                <c:pt idx="983">
                  <c:v>0.30378469781999229</c:v>
                </c:pt>
                <c:pt idx="984">
                  <c:v>0.31723394919254133</c:v>
                </c:pt>
                <c:pt idx="985">
                  <c:v>0.33058331222605375</c:v>
                </c:pt>
                <c:pt idx="986">
                  <c:v>0.33058331222605375</c:v>
                </c:pt>
                <c:pt idx="987">
                  <c:v>0.34403256359860279</c:v>
                </c:pt>
                <c:pt idx="988">
                  <c:v>0.29038539061696156</c:v>
                </c:pt>
                <c:pt idx="989">
                  <c:v>0.3038346419895106</c:v>
                </c:pt>
                <c:pt idx="990">
                  <c:v>0.29043533478647987</c:v>
                </c:pt>
                <c:pt idx="991">
                  <c:v>0.30378469781999229</c:v>
                </c:pt>
                <c:pt idx="992">
                  <c:v>0.31723394919254133</c:v>
                </c:pt>
                <c:pt idx="993">
                  <c:v>0.33058331222605375</c:v>
                </c:pt>
                <c:pt idx="994">
                  <c:v>0.34403256359860279</c:v>
                </c:pt>
                <c:pt idx="995">
                  <c:v>0.35738192663211521</c:v>
                </c:pt>
                <c:pt idx="996">
                  <c:v>0.29038539061696156</c:v>
                </c:pt>
                <c:pt idx="997">
                  <c:v>0.29043533478659356</c:v>
                </c:pt>
                <c:pt idx="998">
                  <c:v>0.30378469781999229</c:v>
                </c:pt>
                <c:pt idx="999">
                  <c:v>0.31723394919254133</c:v>
                </c:pt>
                <c:pt idx="1000">
                  <c:v>0.34403256359860279</c:v>
                </c:pt>
                <c:pt idx="1001">
                  <c:v>0.37083117800466425</c:v>
                </c:pt>
                <c:pt idx="1002">
                  <c:v>0.30378469781999229</c:v>
                </c:pt>
                <c:pt idx="1003">
                  <c:v>0.3038346419895106</c:v>
                </c:pt>
                <c:pt idx="1004">
                  <c:v>0.30378469781999229</c:v>
                </c:pt>
                <c:pt idx="1005">
                  <c:v>0.31723394919254133</c:v>
                </c:pt>
                <c:pt idx="1006">
                  <c:v>0.3038346419895106</c:v>
                </c:pt>
                <c:pt idx="1007">
                  <c:v>0.31718400502302302</c:v>
                </c:pt>
                <c:pt idx="1008">
                  <c:v>0.31723394919254133</c:v>
                </c:pt>
                <c:pt idx="1009">
                  <c:v>0.3038346419895106</c:v>
                </c:pt>
                <c:pt idx="1010">
                  <c:v>0.31718400502302302</c:v>
                </c:pt>
                <c:pt idx="1011">
                  <c:v>0.33063325639557206</c:v>
                </c:pt>
                <c:pt idx="1012">
                  <c:v>0.30378469781999229</c:v>
                </c:pt>
                <c:pt idx="1013">
                  <c:v>0.31723394919254133</c:v>
                </c:pt>
                <c:pt idx="1014">
                  <c:v>0.33058331222605375</c:v>
                </c:pt>
                <c:pt idx="1015">
                  <c:v>0.34403256359860279</c:v>
                </c:pt>
                <c:pt idx="1016">
                  <c:v>0.34403256359860279</c:v>
                </c:pt>
                <c:pt idx="1017">
                  <c:v>0.35738192663211521</c:v>
                </c:pt>
                <c:pt idx="1018">
                  <c:v>0.3038346419895106</c:v>
                </c:pt>
                <c:pt idx="1019">
                  <c:v>0.31718400502302302</c:v>
                </c:pt>
                <c:pt idx="1020">
                  <c:v>0.30378469781999229</c:v>
                </c:pt>
                <c:pt idx="1021">
                  <c:v>0.31723394919254133</c:v>
                </c:pt>
                <c:pt idx="1022">
                  <c:v>0.33058331222605375</c:v>
                </c:pt>
                <c:pt idx="1023">
                  <c:v>0.34403256359860279</c:v>
                </c:pt>
                <c:pt idx="1024">
                  <c:v>0.37083117800455057</c:v>
                </c:pt>
                <c:pt idx="1025">
                  <c:v>0.3038346419895106</c:v>
                </c:pt>
                <c:pt idx="1026">
                  <c:v>0.30378469781999229</c:v>
                </c:pt>
                <c:pt idx="1027">
                  <c:v>0.31723394919254133</c:v>
                </c:pt>
                <c:pt idx="1028">
                  <c:v>0.33058331222594006</c:v>
                </c:pt>
                <c:pt idx="1029">
                  <c:v>0.35738192663211521</c:v>
                </c:pt>
                <c:pt idx="1030">
                  <c:v>0.38418054103817667</c:v>
                </c:pt>
                <c:pt idx="1031">
                  <c:v>0.31723394919265502</c:v>
                </c:pt>
                <c:pt idx="1032">
                  <c:v>0.31718400502302302</c:v>
                </c:pt>
                <c:pt idx="1033">
                  <c:v>0.31723394919254133</c:v>
                </c:pt>
                <c:pt idx="1034">
                  <c:v>0.33058331222605375</c:v>
                </c:pt>
                <c:pt idx="1035">
                  <c:v>0.31718400502302302</c:v>
                </c:pt>
                <c:pt idx="1036">
                  <c:v>0.33063325639557206</c:v>
                </c:pt>
                <c:pt idx="1037">
                  <c:v>0.31723394919254133</c:v>
                </c:pt>
                <c:pt idx="1038">
                  <c:v>0.33058331222605375</c:v>
                </c:pt>
                <c:pt idx="1039">
                  <c:v>0.31718400502302302</c:v>
                </c:pt>
                <c:pt idx="1040">
                  <c:v>0.33063325639557206</c:v>
                </c:pt>
                <c:pt idx="1041">
                  <c:v>0.34398261942908448</c:v>
                </c:pt>
                <c:pt idx="1042">
                  <c:v>0.31723394919254133</c:v>
                </c:pt>
                <c:pt idx="1043">
                  <c:v>0.34403256359860279</c:v>
                </c:pt>
                <c:pt idx="1044">
                  <c:v>0.35738192663211521</c:v>
                </c:pt>
                <c:pt idx="1045">
                  <c:v>0.35738192663211521</c:v>
                </c:pt>
                <c:pt idx="1046">
                  <c:v>0.37083117800455057</c:v>
                </c:pt>
                <c:pt idx="1047">
                  <c:v>0.31718400502302302</c:v>
                </c:pt>
                <c:pt idx="1048">
                  <c:v>0.33063325639557206</c:v>
                </c:pt>
                <c:pt idx="1049">
                  <c:v>0.31723394919254133</c:v>
                </c:pt>
                <c:pt idx="1050">
                  <c:v>0.33058331222605375</c:v>
                </c:pt>
                <c:pt idx="1051">
                  <c:v>0.34403256359860279</c:v>
                </c:pt>
                <c:pt idx="1052">
                  <c:v>0.35738192663211521</c:v>
                </c:pt>
                <c:pt idx="1053">
                  <c:v>0.37083117800455057</c:v>
                </c:pt>
                <c:pt idx="1054">
                  <c:v>0.38418054103817667</c:v>
                </c:pt>
                <c:pt idx="1055">
                  <c:v>0.31718400502290933</c:v>
                </c:pt>
                <c:pt idx="1056">
                  <c:v>0.31723394919254133</c:v>
                </c:pt>
                <c:pt idx="1057">
                  <c:v>0.33058331222594006</c:v>
                </c:pt>
                <c:pt idx="1058">
                  <c:v>0.34403256359860279</c:v>
                </c:pt>
                <c:pt idx="1059">
                  <c:v>0.37083117800466425</c:v>
                </c:pt>
                <c:pt idx="1060">
                  <c:v>0.26358677621101378</c:v>
                </c:pt>
                <c:pt idx="1061">
                  <c:v>0.25018746900786937</c:v>
                </c:pt>
                <c:pt idx="1062">
                  <c:v>0.26363672038041841</c:v>
                </c:pt>
                <c:pt idx="1063">
                  <c:v>0.25023741317750137</c:v>
                </c:pt>
                <c:pt idx="1064">
                  <c:v>0.2635867762109001</c:v>
                </c:pt>
                <c:pt idx="1065">
                  <c:v>0.25018746900786937</c:v>
                </c:pt>
                <c:pt idx="1066">
                  <c:v>0.2636367203805321</c:v>
                </c:pt>
                <c:pt idx="1067">
                  <c:v>0.27698608341393083</c:v>
                </c:pt>
                <c:pt idx="1068">
                  <c:v>0.2635867762109001</c:v>
                </c:pt>
                <c:pt idx="1069">
                  <c:v>0.27703602758344914</c:v>
                </c:pt>
                <c:pt idx="1070">
                  <c:v>0.29038539061696156</c:v>
                </c:pt>
                <c:pt idx="1071">
                  <c:v>0.29038539061696156</c:v>
                </c:pt>
                <c:pt idx="1072">
                  <c:v>0.3038346419895106</c:v>
                </c:pt>
                <c:pt idx="1073">
                  <c:v>0.25018746900786937</c:v>
                </c:pt>
                <c:pt idx="1074">
                  <c:v>0.2636367203805321</c:v>
                </c:pt>
                <c:pt idx="1075">
                  <c:v>0.25023741317750137</c:v>
                </c:pt>
                <c:pt idx="1076">
                  <c:v>0.2635867762109001</c:v>
                </c:pt>
                <c:pt idx="1077">
                  <c:v>0.27703602758356283</c:v>
                </c:pt>
                <c:pt idx="1078">
                  <c:v>0.29038539061696156</c:v>
                </c:pt>
                <c:pt idx="1079">
                  <c:v>0.3038346419895106</c:v>
                </c:pt>
                <c:pt idx="1080">
                  <c:v>0.31718400502290933</c:v>
                </c:pt>
                <c:pt idx="1081">
                  <c:v>0.25023741317750137</c:v>
                </c:pt>
                <c:pt idx="1082">
                  <c:v>0.2635867762109001</c:v>
                </c:pt>
                <c:pt idx="1083">
                  <c:v>0.27703602758356283</c:v>
                </c:pt>
                <c:pt idx="1084">
                  <c:v>0.3038346419895106</c:v>
                </c:pt>
                <c:pt idx="1085">
                  <c:v>0.26363672038041841</c:v>
                </c:pt>
                <c:pt idx="1086">
                  <c:v>0.25023741317750137</c:v>
                </c:pt>
                <c:pt idx="1087">
                  <c:v>0.2635867762109001</c:v>
                </c:pt>
                <c:pt idx="1088">
                  <c:v>0.25018746900786937</c:v>
                </c:pt>
                <c:pt idx="1089">
                  <c:v>0.2636367203805321</c:v>
                </c:pt>
                <c:pt idx="1090">
                  <c:v>0.25023741317750137</c:v>
                </c:pt>
                <c:pt idx="1091">
                  <c:v>0.2635867762109001</c:v>
                </c:pt>
                <c:pt idx="1092">
                  <c:v>0.27703602758344914</c:v>
                </c:pt>
                <c:pt idx="1093">
                  <c:v>0.27698608341393083</c:v>
                </c:pt>
                <c:pt idx="1094">
                  <c:v>0.29043533478647987</c:v>
                </c:pt>
                <c:pt idx="1095">
                  <c:v>0.29043533478647987</c:v>
                </c:pt>
                <c:pt idx="1096">
                  <c:v>0.30378469781999229</c:v>
                </c:pt>
                <c:pt idx="1097">
                  <c:v>0.25023741317750137</c:v>
                </c:pt>
                <c:pt idx="1098">
                  <c:v>0.2635867762109001</c:v>
                </c:pt>
                <c:pt idx="1099">
                  <c:v>0.25018746900786937</c:v>
                </c:pt>
                <c:pt idx="1100">
                  <c:v>0.27698608341393083</c:v>
                </c:pt>
                <c:pt idx="1101">
                  <c:v>0.29043533478659356</c:v>
                </c:pt>
                <c:pt idx="1102">
                  <c:v>0.30378469781999229</c:v>
                </c:pt>
                <c:pt idx="1103">
                  <c:v>0.31723394919254133</c:v>
                </c:pt>
                <c:pt idx="1104">
                  <c:v>0.25023741317750137</c:v>
                </c:pt>
                <c:pt idx="1105">
                  <c:v>0.2636367203805321</c:v>
                </c:pt>
                <c:pt idx="1106">
                  <c:v>0.27698608341393083</c:v>
                </c:pt>
                <c:pt idx="1107">
                  <c:v>0.30378469781999229</c:v>
                </c:pt>
                <c:pt idx="1108">
                  <c:v>0.33058331222594006</c:v>
                </c:pt>
                <c:pt idx="1109">
                  <c:v>0.26363672038041841</c:v>
                </c:pt>
                <c:pt idx="1110">
                  <c:v>0.26358677621101378</c:v>
                </c:pt>
                <c:pt idx="1111">
                  <c:v>0.26363672038041841</c:v>
                </c:pt>
                <c:pt idx="1112">
                  <c:v>0.27698608341404451</c:v>
                </c:pt>
                <c:pt idx="1113">
                  <c:v>0.2635867762109001</c:v>
                </c:pt>
                <c:pt idx="1114">
                  <c:v>0.27703602758344914</c:v>
                </c:pt>
                <c:pt idx="1115">
                  <c:v>0.2636367203805321</c:v>
                </c:pt>
                <c:pt idx="1116">
                  <c:v>0.27698608341393083</c:v>
                </c:pt>
                <c:pt idx="1117">
                  <c:v>0.2635867762109001</c:v>
                </c:pt>
                <c:pt idx="1118">
                  <c:v>0.27703602758344914</c:v>
                </c:pt>
                <c:pt idx="1119">
                  <c:v>0.29038539061696156</c:v>
                </c:pt>
                <c:pt idx="1120">
                  <c:v>0.2636367203805321</c:v>
                </c:pt>
                <c:pt idx="1121">
                  <c:v>0.27698608341393083</c:v>
                </c:pt>
                <c:pt idx="1122">
                  <c:v>0.29043533478647987</c:v>
                </c:pt>
                <c:pt idx="1123">
                  <c:v>0.30378469781999229</c:v>
                </c:pt>
                <c:pt idx="1124">
                  <c:v>0.30378469781999229</c:v>
                </c:pt>
                <c:pt idx="1125">
                  <c:v>0.31723394919254133</c:v>
                </c:pt>
                <c:pt idx="1126">
                  <c:v>0.2635867762109001</c:v>
                </c:pt>
                <c:pt idx="1127">
                  <c:v>0.27703602758356283</c:v>
                </c:pt>
                <c:pt idx="1128">
                  <c:v>0.2636367203805321</c:v>
                </c:pt>
                <c:pt idx="1129">
                  <c:v>0.27698608341393083</c:v>
                </c:pt>
                <c:pt idx="1130">
                  <c:v>0.29043533478659356</c:v>
                </c:pt>
                <c:pt idx="1131">
                  <c:v>0.30378469781999229</c:v>
                </c:pt>
                <c:pt idx="1132">
                  <c:v>0.31723394919254133</c:v>
                </c:pt>
                <c:pt idx="1133">
                  <c:v>0.33058331222594006</c:v>
                </c:pt>
                <c:pt idx="1134">
                  <c:v>0.2635867762109001</c:v>
                </c:pt>
                <c:pt idx="1135">
                  <c:v>0.2636367203805321</c:v>
                </c:pt>
                <c:pt idx="1136">
                  <c:v>0.27698608341393083</c:v>
                </c:pt>
                <c:pt idx="1137">
                  <c:v>0.29043533478659356</c:v>
                </c:pt>
                <c:pt idx="1138">
                  <c:v>0.31723394919254133</c:v>
                </c:pt>
                <c:pt idx="1139">
                  <c:v>0.34403256359860279</c:v>
                </c:pt>
                <c:pt idx="1140">
                  <c:v>0.27698608341393083</c:v>
                </c:pt>
                <c:pt idx="1141">
                  <c:v>0.27703602758344914</c:v>
                </c:pt>
                <c:pt idx="1142">
                  <c:v>0.27698608341404451</c:v>
                </c:pt>
                <c:pt idx="1143">
                  <c:v>0.29043533478647987</c:v>
                </c:pt>
                <c:pt idx="1144">
                  <c:v>0.27703602758344914</c:v>
                </c:pt>
                <c:pt idx="1145">
                  <c:v>0.29038539061707525</c:v>
                </c:pt>
                <c:pt idx="1146">
                  <c:v>0.27698608341393083</c:v>
                </c:pt>
                <c:pt idx="1147">
                  <c:v>0.29043533478647987</c:v>
                </c:pt>
                <c:pt idx="1148">
                  <c:v>0.27703602758344914</c:v>
                </c:pt>
                <c:pt idx="1149">
                  <c:v>0.29038539061696156</c:v>
                </c:pt>
                <c:pt idx="1150">
                  <c:v>0.3038346419895106</c:v>
                </c:pt>
                <c:pt idx="1151">
                  <c:v>0.27698608341393083</c:v>
                </c:pt>
                <c:pt idx="1152">
                  <c:v>0.29043533478647987</c:v>
                </c:pt>
                <c:pt idx="1153">
                  <c:v>0.30378469781999229</c:v>
                </c:pt>
                <c:pt idx="1154">
                  <c:v>0.31723394919254133</c:v>
                </c:pt>
                <c:pt idx="1155">
                  <c:v>0.31723394919254133</c:v>
                </c:pt>
                <c:pt idx="1156">
                  <c:v>0.33058331222605375</c:v>
                </c:pt>
                <c:pt idx="1157">
                  <c:v>0.27703602758356283</c:v>
                </c:pt>
                <c:pt idx="1158">
                  <c:v>0.29038539061696156</c:v>
                </c:pt>
                <c:pt idx="1159">
                  <c:v>0.27698608341393083</c:v>
                </c:pt>
                <c:pt idx="1160">
                  <c:v>0.29043533478659356</c:v>
                </c:pt>
                <c:pt idx="1161">
                  <c:v>0.30378469781999229</c:v>
                </c:pt>
                <c:pt idx="1162">
                  <c:v>0.31723394919254133</c:v>
                </c:pt>
                <c:pt idx="1163">
                  <c:v>0.33058331222594006</c:v>
                </c:pt>
                <c:pt idx="1164">
                  <c:v>0.34403256359860279</c:v>
                </c:pt>
                <c:pt idx="1165">
                  <c:v>0.27703602758356283</c:v>
                </c:pt>
                <c:pt idx="1166">
                  <c:v>0.27698608341393083</c:v>
                </c:pt>
                <c:pt idx="1167">
                  <c:v>0.29043533478659356</c:v>
                </c:pt>
                <c:pt idx="1168">
                  <c:v>0.30378469781999229</c:v>
                </c:pt>
                <c:pt idx="1169">
                  <c:v>0.33058331222594006</c:v>
                </c:pt>
                <c:pt idx="1170">
                  <c:v>0.35738192663200152</c:v>
                </c:pt>
                <c:pt idx="1171">
                  <c:v>0.30378469781999229</c:v>
                </c:pt>
                <c:pt idx="1172">
                  <c:v>0.3038346419895106</c:v>
                </c:pt>
                <c:pt idx="1173">
                  <c:v>0.30378469781999229</c:v>
                </c:pt>
                <c:pt idx="1174">
                  <c:v>0.31723394919254133</c:v>
                </c:pt>
                <c:pt idx="1175">
                  <c:v>0.3038346419895106</c:v>
                </c:pt>
                <c:pt idx="1176">
                  <c:v>0.31718400502302302</c:v>
                </c:pt>
                <c:pt idx="1177">
                  <c:v>0.30378469781999229</c:v>
                </c:pt>
                <c:pt idx="1178">
                  <c:v>0.31723394919254133</c:v>
                </c:pt>
                <c:pt idx="1179">
                  <c:v>0.3038346419895106</c:v>
                </c:pt>
                <c:pt idx="1180">
                  <c:v>0.31718400502302302</c:v>
                </c:pt>
                <c:pt idx="1181">
                  <c:v>0.33063325639557206</c:v>
                </c:pt>
                <c:pt idx="1182">
                  <c:v>0.30378469781999229</c:v>
                </c:pt>
                <c:pt idx="1183">
                  <c:v>0.31723394919254133</c:v>
                </c:pt>
                <c:pt idx="1184">
                  <c:v>0.33058331222605375</c:v>
                </c:pt>
                <c:pt idx="1185">
                  <c:v>0.34403256359860279</c:v>
                </c:pt>
                <c:pt idx="1186">
                  <c:v>0.34403256359860279</c:v>
                </c:pt>
                <c:pt idx="1187">
                  <c:v>0.35738192663211521</c:v>
                </c:pt>
                <c:pt idx="1188">
                  <c:v>0.3038346419895106</c:v>
                </c:pt>
                <c:pt idx="1189">
                  <c:v>0.31718400502290933</c:v>
                </c:pt>
                <c:pt idx="1190">
                  <c:v>0.30378469781999229</c:v>
                </c:pt>
                <c:pt idx="1191">
                  <c:v>0.31723394919254133</c:v>
                </c:pt>
                <c:pt idx="1192">
                  <c:v>0.33058331222594006</c:v>
                </c:pt>
                <c:pt idx="1193">
                  <c:v>0.34403256359860279</c:v>
                </c:pt>
                <c:pt idx="1194">
                  <c:v>0.35738192663211521</c:v>
                </c:pt>
                <c:pt idx="1195">
                  <c:v>0.37083117800466425</c:v>
                </c:pt>
                <c:pt idx="1196">
                  <c:v>0.3038346419895106</c:v>
                </c:pt>
                <c:pt idx="1197">
                  <c:v>0.30378469781999229</c:v>
                </c:pt>
                <c:pt idx="1198">
                  <c:v>0.31723394919254133</c:v>
                </c:pt>
                <c:pt idx="1199">
                  <c:v>0.33058331222594006</c:v>
                </c:pt>
                <c:pt idx="1200">
                  <c:v>0.35738192663200152</c:v>
                </c:pt>
                <c:pt idx="1201">
                  <c:v>0.38418054103817667</c:v>
                </c:pt>
                <c:pt idx="1202">
                  <c:v>0.33058331222605375</c:v>
                </c:pt>
                <c:pt idx="1203">
                  <c:v>0.33063325639557206</c:v>
                </c:pt>
                <c:pt idx="1204">
                  <c:v>0.33058331222605375</c:v>
                </c:pt>
                <c:pt idx="1205">
                  <c:v>0.34403256359860279</c:v>
                </c:pt>
                <c:pt idx="1206">
                  <c:v>0.33063325639557206</c:v>
                </c:pt>
                <c:pt idx="1207">
                  <c:v>0.34398261942908448</c:v>
                </c:pt>
                <c:pt idx="1208">
                  <c:v>0.34403256359860279</c:v>
                </c:pt>
                <c:pt idx="1209">
                  <c:v>0.33063325639557206</c:v>
                </c:pt>
                <c:pt idx="1210">
                  <c:v>0.34398261942908448</c:v>
                </c:pt>
                <c:pt idx="1211">
                  <c:v>0.35743187080163352</c:v>
                </c:pt>
                <c:pt idx="1212">
                  <c:v>0.33058331222605375</c:v>
                </c:pt>
                <c:pt idx="1213">
                  <c:v>0.34403256359860279</c:v>
                </c:pt>
                <c:pt idx="1214">
                  <c:v>0.35738192663211521</c:v>
                </c:pt>
                <c:pt idx="1215">
                  <c:v>0.37083117800455057</c:v>
                </c:pt>
                <c:pt idx="1216">
                  <c:v>0.37083117800455057</c:v>
                </c:pt>
                <c:pt idx="1217">
                  <c:v>0.38418054103817667</c:v>
                </c:pt>
                <c:pt idx="1218">
                  <c:v>0.33063325639557206</c:v>
                </c:pt>
                <c:pt idx="1219">
                  <c:v>0.34398261942908448</c:v>
                </c:pt>
                <c:pt idx="1220">
                  <c:v>0.33058331222594006</c:v>
                </c:pt>
                <c:pt idx="1221">
                  <c:v>0.34403256359860279</c:v>
                </c:pt>
                <c:pt idx="1222">
                  <c:v>0.35738192663211521</c:v>
                </c:pt>
                <c:pt idx="1223">
                  <c:v>0.37083117800466425</c:v>
                </c:pt>
                <c:pt idx="1224">
                  <c:v>0.38418054103817667</c:v>
                </c:pt>
                <c:pt idx="1225">
                  <c:v>0.39762979241061203</c:v>
                </c:pt>
                <c:pt idx="1226">
                  <c:v>0.33063325639557206</c:v>
                </c:pt>
                <c:pt idx="1227">
                  <c:v>0.33058331222594006</c:v>
                </c:pt>
                <c:pt idx="1228">
                  <c:v>0.34403256359860279</c:v>
                </c:pt>
                <c:pt idx="1229">
                  <c:v>0.35738192663200152</c:v>
                </c:pt>
                <c:pt idx="1230">
                  <c:v>0.38418054103817667</c:v>
                </c:pt>
                <c:pt idx="1231">
                  <c:v>0.2636367203805321</c:v>
                </c:pt>
                <c:pt idx="1232">
                  <c:v>0.29043533478647987</c:v>
                </c:pt>
                <c:pt idx="1233">
                  <c:v>0.30378469781999229</c:v>
                </c:pt>
                <c:pt idx="1234">
                  <c:v>0.26363672038041841</c:v>
                </c:pt>
                <c:pt idx="1235">
                  <c:v>0.31723394919254133</c:v>
                </c:pt>
                <c:pt idx="1236">
                  <c:v>0.31723394919254133</c:v>
                </c:pt>
                <c:pt idx="1237">
                  <c:v>0.30378469781999229</c:v>
                </c:pt>
                <c:pt idx="1238">
                  <c:v>0.27698608341404451</c:v>
                </c:pt>
                <c:pt idx="1239">
                  <c:v>0.33058331222605375</c:v>
                </c:pt>
                <c:pt idx="1240">
                  <c:v>0.33058331222605375</c:v>
                </c:pt>
                <c:pt idx="1241">
                  <c:v>0.30378469781999229</c:v>
                </c:pt>
                <c:pt idx="1242">
                  <c:v>0.33058331222605375</c:v>
                </c:pt>
                <c:pt idx="1243">
                  <c:v>0.30378469781999229</c:v>
                </c:pt>
                <c:pt idx="1244">
                  <c:v>0.31723394919254133</c:v>
                </c:pt>
                <c:pt idx="1245">
                  <c:v>0.33058331222605375</c:v>
                </c:pt>
                <c:pt idx="1246">
                  <c:v>0.33058331222605375</c:v>
                </c:pt>
                <c:pt idx="1247">
                  <c:v>0.27698608341393083</c:v>
                </c:pt>
                <c:pt idx="1248">
                  <c:v>0.30378469781999229</c:v>
                </c:pt>
                <c:pt idx="1249">
                  <c:v>0.26363672038041841</c:v>
                </c:pt>
                <c:pt idx="1250">
                  <c:v>0.26363672038041841</c:v>
                </c:pt>
                <c:pt idx="1251">
                  <c:v>0.27698608341393083</c:v>
                </c:pt>
                <c:pt idx="1252">
                  <c:v>0.27698608341404451</c:v>
                </c:pt>
                <c:pt idx="1253">
                  <c:v>0.29043533478647987</c:v>
                </c:pt>
                <c:pt idx="1254">
                  <c:v>0.30378469781999229</c:v>
                </c:pt>
                <c:pt idx="1255">
                  <c:v>0.30378469781999229</c:v>
                </c:pt>
                <c:pt idx="1256">
                  <c:v>0.31723394919254133</c:v>
                </c:pt>
                <c:pt idx="1257">
                  <c:v>0.29043533478647987</c:v>
                </c:pt>
                <c:pt idx="1258">
                  <c:v>0.30378469781999229</c:v>
                </c:pt>
                <c:pt idx="1259">
                  <c:v>0.30378469781999229</c:v>
                </c:pt>
                <c:pt idx="1260">
                  <c:v>0.31723394919254133</c:v>
                </c:pt>
                <c:pt idx="1261">
                  <c:v>0.31723394919254133</c:v>
                </c:pt>
                <c:pt idx="1262">
                  <c:v>0.27698608341393083</c:v>
                </c:pt>
                <c:pt idx="1263">
                  <c:v>0.29043533478647987</c:v>
                </c:pt>
                <c:pt idx="1264">
                  <c:v>0.31723394919254133</c:v>
                </c:pt>
                <c:pt idx="1265">
                  <c:v>0.2636367203805321</c:v>
                </c:pt>
                <c:pt idx="1266">
                  <c:v>0.27698608341393083</c:v>
                </c:pt>
                <c:pt idx="1267">
                  <c:v>0.27698608341404451</c:v>
                </c:pt>
                <c:pt idx="1268">
                  <c:v>0.31723394919254133</c:v>
                </c:pt>
                <c:pt idx="1269">
                  <c:v>0.27698608341393083</c:v>
                </c:pt>
                <c:pt idx="1270">
                  <c:v>0.27698608341393083</c:v>
                </c:pt>
                <c:pt idx="1271">
                  <c:v>0.29043533478647987</c:v>
                </c:pt>
                <c:pt idx="1272">
                  <c:v>0.31723394919254133</c:v>
                </c:pt>
                <c:pt idx="1273">
                  <c:v>0.33058331222605375</c:v>
                </c:pt>
                <c:pt idx="1274">
                  <c:v>0.29043533478647987</c:v>
                </c:pt>
                <c:pt idx="1275">
                  <c:v>0.27698608341393083</c:v>
                </c:pt>
                <c:pt idx="1276">
                  <c:v>0.30378469781999229</c:v>
                </c:pt>
                <c:pt idx="1277">
                  <c:v>0.33058331222605375</c:v>
                </c:pt>
                <c:pt idx="1278">
                  <c:v>0.30378469781999229</c:v>
                </c:pt>
                <c:pt idx="1279">
                  <c:v>0.30378469781999229</c:v>
                </c:pt>
                <c:pt idx="1280">
                  <c:v>0.30378469781999229</c:v>
                </c:pt>
                <c:pt idx="1281">
                  <c:v>0.33058331222605375</c:v>
                </c:pt>
                <c:pt idx="1282">
                  <c:v>0.30378469781999229</c:v>
                </c:pt>
                <c:pt idx="1283">
                  <c:v>0.30378469781999229</c:v>
                </c:pt>
                <c:pt idx="1284">
                  <c:v>0.31723394919254133</c:v>
                </c:pt>
                <c:pt idx="1285">
                  <c:v>0.31723394919254133</c:v>
                </c:pt>
                <c:pt idx="1286">
                  <c:v>0.30378469781999229</c:v>
                </c:pt>
                <c:pt idx="1287">
                  <c:v>0.29043533478647987</c:v>
                </c:pt>
                <c:pt idx="1288">
                  <c:v>0.30378469781999229</c:v>
                </c:pt>
                <c:pt idx="1289">
                  <c:v>0.30378469781999229</c:v>
                </c:pt>
                <c:pt idx="1290">
                  <c:v>0.31723394919254133</c:v>
                </c:pt>
                <c:pt idx="1291">
                  <c:v>0.27698608341393083</c:v>
                </c:pt>
                <c:pt idx="1292">
                  <c:v>0.29043533478647987</c:v>
                </c:pt>
                <c:pt idx="1293">
                  <c:v>0.31723394919254133</c:v>
                </c:pt>
                <c:pt idx="1294">
                  <c:v>0.29043533478647987</c:v>
                </c:pt>
                <c:pt idx="1295">
                  <c:v>0.30378469781999229</c:v>
                </c:pt>
                <c:pt idx="1296">
                  <c:v>0.29043533478647987</c:v>
                </c:pt>
                <c:pt idx="1297">
                  <c:v>0.30378469781999229</c:v>
                </c:pt>
                <c:pt idx="1298">
                  <c:v>0.29043533478647987</c:v>
                </c:pt>
                <c:pt idx="1299">
                  <c:v>0.30378469781999229</c:v>
                </c:pt>
                <c:pt idx="1300">
                  <c:v>0.30378469781999229</c:v>
                </c:pt>
                <c:pt idx="1301">
                  <c:v>0.31723394919254133</c:v>
                </c:pt>
                <c:pt idx="1302">
                  <c:v>0.33058331222605375</c:v>
                </c:pt>
                <c:pt idx="1303">
                  <c:v>0.33058331222605375</c:v>
                </c:pt>
                <c:pt idx="1304">
                  <c:v>0.29043533478647987</c:v>
                </c:pt>
                <c:pt idx="1305">
                  <c:v>0.30378469781999229</c:v>
                </c:pt>
                <c:pt idx="1306">
                  <c:v>0.31723394919254133</c:v>
                </c:pt>
                <c:pt idx="1307">
                  <c:v>0.30378469781999229</c:v>
                </c:pt>
                <c:pt idx="1308">
                  <c:v>0.30378469781999229</c:v>
                </c:pt>
                <c:pt idx="1309">
                  <c:v>0.30378469781999229</c:v>
                </c:pt>
                <c:pt idx="1310">
                  <c:v>0.31723394919254133</c:v>
                </c:pt>
                <c:pt idx="1311">
                  <c:v>0.30378469781999229</c:v>
                </c:pt>
                <c:pt idx="1312">
                  <c:v>0.31723394919254133</c:v>
                </c:pt>
                <c:pt idx="1313">
                  <c:v>0.31723394919254133</c:v>
                </c:pt>
                <c:pt idx="1314">
                  <c:v>0.33058331222605375</c:v>
                </c:pt>
                <c:pt idx="1315">
                  <c:v>0.30378469781999229</c:v>
                </c:pt>
                <c:pt idx="1316">
                  <c:v>0.31723394919254133</c:v>
                </c:pt>
                <c:pt idx="1317">
                  <c:v>0.30378469781999229</c:v>
                </c:pt>
                <c:pt idx="1318">
                  <c:v>0.33058331222605375</c:v>
                </c:pt>
                <c:pt idx="1319">
                  <c:v>0.30378469781999229</c:v>
                </c:pt>
                <c:pt idx="1320">
                  <c:v>0.26363672038041841</c:v>
                </c:pt>
                <c:pt idx="1321">
                  <c:v>0.27698608341404451</c:v>
                </c:pt>
                <c:pt idx="1322">
                  <c:v>0.27698608341393083</c:v>
                </c:pt>
                <c:pt idx="1323">
                  <c:v>0.27698608341393083</c:v>
                </c:pt>
                <c:pt idx="1324">
                  <c:v>0.29043533478647987</c:v>
                </c:pt>
                <c:pt idx="1325">
                  <c:v>0.30378469781999229</c:v>
                </c:pt>
                <c:pt idx="1326">
                  <c:v>0.30378469781999229</c:v>
                </c:pt>
                <c:pt idx="1327">
                  <c:v>0.31723394919254133</c:v>
                </c:pt>
                <c:pt idx="1328">
                  <c:v>0.2636367203805321</c:v>
                </c:pt>
                <c:pt idx="1329">
                  <c:v>0.27698608341393083</c:v>
                </c:pt>
                <c:pt idx="1330">
                  <c:v>0.30378469781999229</c:v>
                </c:pt>
                <c:pt idx="1331">
                  <c:v>0.30378469781999229</c:v>
                </c:pt>
                <c:pt idx="1332">
                  <c:v>0.29043533478647987</c:v>
                </c:pt>
                <c:pt idx="1333">
                  <c:v>0.31723394919254133</c:v>
                </c:pt>
                <c:pt idx="1334">
                  <c:v>0.31723394919254133</c:v>
                </c:pt>
                <c:pt idx="1335">
                  <c:v>0.33058331222605375</c:v>
                </c:pt>
                <c:pt idx="1336">
                  <c:v>0.31723394919254133</c:v>
                </c:pt>
                <c:pt idx="1337">
                  <c:v>0.33058331222605375</c:v>
                </c:pt>
                <c:pt idx="1338">
                  <c:v>0.2636367203805321</c:v>
                </c:pt>
                <c:pt idx="1339">
                  <c:v>0.27698608341393083</c:v>
                </c:pt>
                <c:pt idx="1340">
                  <c:v>0.30378469781999229</c:v>
                </c:pt>
                <c:pt idx="1341">
                  <c:v>0.27698608341393083</c:v>
                </c:pt>
                <c:pt idx="1342">
                  <c:v>0.2636367203805321</c:v>
                </c:pt>
                <c:pt idx="1343">
                  <c:v>0.27698608341393083</c:v>
                </c:pt>
                <c:pt idx="1344">
                  <c:v>0.27698608341393083</c:v>
                </c:pt>
                <c:pt idx="1345">
                  <c:v>0.30378469781999229</c:v>
                </c:pt>
                <c:pt idx="1346">
                  <c:v>0.30378469781999229</c:v>
                </c:pt>
                <c:pt idx="1347">
                  <c:v>0.41097915544412444</c:v>
                </c:pt>
                <c:pt idx="1348">
                  <c:v>0.41097915544423813</c:v>
                </c:pt>
                <c:pt idx="1349">
                  <c:v>0.37083117800466425</c:v>
                </c:pt>
                <c:pt idx="1350">
                  <c:v>0.35738192663211521</c:v>
                </c:pt>
                <c:pt idx="1351">
                  <c:v>0.25018746900786937</c:v>
                </c:pt>
                <c:pt idx="1352">
                  <c:v>0.25018746900786937</c:v>
                </c:pt>
                <c:pt idx="1353">
                  <c:v>0.25023741317750137</c:v>
                </c:pt>
                <c:pt idx="1354">
                  <c:v>0.25023741317750137</c:v>
                </c:pt>
                <c:pt idx="1355">
                  <c:v>0.25018746900786937</c:v>
                </c:pt>
                <c:pt idx="1356">
                  <c:v>0.22732730911525323</c:v>
                </c:pt>
                <c:pt idx="1357">
                  <c:v>0.2139280019122225</c:v>
                </c:pt>
                <c:pt idx="1358">
                  <c:v>0.21392800191216566</c:v>
                </c:pt>
                <c:pt idx="1359">
                  <c:v>0.21387805774264734</c:v>
                </c:pt>
                <c:pt idx="1360">
                  <c:v>0.2139280019122225</c:v>
                </c:pt>
                <c:pt idx="1361">
                  <c:v>0.2138780577425905</c:v>
                </c:pt>
                <c:pt idx="1362">
                  <c:v>0.22732730911525323</c:v>
                </c:pt>
                <c:pt idx="1363">
                  <c:v>0.21387805774270419</c:v>
                </c:pt>
                <c:pt idx="1364">
                  <c:v>0.22732730911525323</c:v>
                </c:pt>
                <c:pt idx="1365">
                  <c:v>0.24067667214865196</c:v>
                </c:pt>
                <c:pt idx="1366">
                  <c:v>0.25412592352131469</c:v>
                </c:pt>
                <c:pt idx="1367">
                  <c:v>0.21387805774264734</c:v>
                </c:pt>
                <c:pt idx="1368">
                  <c:v>0.26747528655471342</c:v>
                </c:pt>
                <c:pt idx="1369">
                  <c:v>0.21387805774270419</c:v>
                </c:pt>
                <c:pt idx="1370">
                  <c:v>0.2139280019122225</c:v>
                </c:pt>
                <c:pt idx="1371">
                  <c:v>0.26752523072434542</c:v>
                </c:pt>
                <c:pt idx="1372">
                  <c:v>0.2139280019122225</c:v>
                </c:pt>
                <c:pt idx="1373">
                  <c:v>0.21387805774270419</c:v>
                </c:pt>
                <c:pt idx="1374">
                  <c:v>0.2139280019122225</c:v>
                </c:pt>
                <c:pt idx="1375">
                  <c:v>0.21387805774270419</c:v>
                </c:pt>
                <c:pt idx="1376">
                  <c:v>0.24067667214865196</c:v>
                </c:pt>
                <c:pt idx="1377">
                  <c:v>0.25412592352131469</c:v>
                </c:pt>
                <c:pt idx="1378">
                  <c:v>0.25412592352131469</c:v>
                </c:pt>
                <c:pt idx="1379">
                  <c:v>0.21392800191210881</c:v>
                </c:pt>
                <c:pt idx="1380">
                  <c:v>0.21387805774270419</c:v>
                </c:pt>
                <c:pt idx="1381">
                  <c:v>0.21387805774270419</c:v>
                </c:pt>
                <c:pt idx="1382">
                  <c:v>0.22732730911513954</c:v>
                </c:pt>
                <c:pt idx="1383">
                  <c:v>0.25412592352131469</c:v>
                </c:pt>
                <c:pt idx="1384">
                  <c:v>0.26747528655471342</c:v>
                </c:pt>
                <c:pt idx="1385">
                  <c:v>0.26747528655471342</c:v>
                </c:pt>
                <c:pt idx="1386">
                  <c:v>0.28092453792737615</c:v>
                </c:pt>
                <c:pt idx="1387">
                  <c:v>0.21387805774270419</c:v>
                </c:pt>
                <c:pt idx="1388">
                  <c:v>0.29427390096077488</c:v>
                </c:pt>
                <c:pt idx="1389">
                  <c:v>0.28092453792737615</c:v>
                </c:pt>
                <c:pt idx="1390">
                  <c:v>0.21392800191210881</c:v>
                </c:pt>
                <c:pt idx="1391">
                  <c:v>0.22727736494573492</c:v>
                </c:pt>
                <c:pt idx="1392">
                  <c:v>0.21387805774270419</c:v>
                </c:pt>
                <c:pt idx="1393">
                  <c:v>0.2139280019122225</c:v>
                </c:pt>
                <c:pt idx="1394">
                  <c:v>0.21387805774270419</c:v>
                </c:pt>
                <c:pt idx="1395">
                  <c:v>0.21387805774270419</c:v>
                </c:pt>
                <c:pt idx="1396">
                  <c:v>0.22727736494573492</c:v>
                </c:pt>
                <c:pt idx="1397">
                  <c:v>0.21392800191210881</c:v>
                </c:pt>
                <c:pt idx="1398">
                  <c:v>0.2139280019122225</c:v>
                </c:pt>
                <c:pt idx="1399">
                  <c:v>0.26752523072434542</c:v>
                </c:pt>
                <c:pt idx="1400">
                  <c:v>0.2139280019122225</c:v>
                </c:pt>
                <c:pt idx="1401">
                  <c:v>0.21392800191210881</c:v>
                </c:pt>
                <c:pt idx="1402">
                  <c:v>0.21387805774270419</c:v>
                </c:pt>
                <c:pt idx="1403">
                  <c:v>0.22732730911525323</c:v>
                </c:pt>
                <c:pt idx="1404">
                  <c:v>0.21387805774270419</c:v>
                </c:pt>
                <c:pt idx="1405">
                  <c:v>0.21387805774270419</c:v>
                </c:pt>
                <c:pt idx="1406">
                  <c:v>0.21387805774270419</c:v>
                </c:pt>
                <c:pt idx="1407">
                  <c:v>0.22732730911513954</c:v>
                </c:pt>
                <c:pt idx="1408">
                  <c:v>0.26747528655471342</c:v>
                </c:pt>
                <c:pt idx="1409">
                  <c:v>0.26747528655471342</c:v>
                </c:pt>
                <c:pt idx="1410">
                  <c:v>0.28092453792737615</c:v>
                </c:pt>
                <c:pt idx="1411">
                  <c:v>0.21387805774270419</c:v>
                </c:pt>
                <c:pt idx="1412">
                  <c:v>0.28092453792726246</c:v>
                </c:pt>
                <c:pt idx="1413">
                  <c:v>0.28092453792726246</c:v>
                </c:pt>
                <c:pt idx="1414">
                  <c:v>0.29427390096077488</c:v>
                </c:pt>
                <c:pt idx="1415">
                  <c:v>0.2139280019122225</c:v>
                </c:pt>
                <c:pt idx="1416">
                  <c:v>0.22727736494573492</c:v>
                </c:pt>
                <c:pt idx="1417">
                  <c:v>0.21387805774270419</c:v>
                </c:pt>
                <c:pt idx="1418">
                  <c:v>0.2139280019122225</c:v>
                </c:pt>
                <c:pt idx="1419">
                  <c:v>0.2139280019122225</c:v>
                </c:pt>
                <c:pt idx="1420">
                  <c:v>0.21387805774264734</c:v>
                </c:pt>
                <c:pt idx="1421">
                  <c:v>0.21387805774270419</c:v>
                </c:pt>
                <c:pt idx="1422">
                  <c:v>0.21387805774270419</c:v>
                </c:pt>
                <c:pt idx="1423">
                  <c:v>0.2138780577425905</c:v>
                </c:pt>
                <c:pt idx="1424">
                  <c:v>0.2138780577425905</c:v>
                </c:pt>
                <c:pt idx="1425">
                  <c:v>0.22732730911519639</c:v>
                </c:pt>
                <c:pt idx="1426">
                  <c:v>0.22727736494562123</c:v>
                </c:pt>
                <c:pt idx="1427">
                  <c:v>0.22732730911513954</c:v>
                </c:pt>
                <c:pt idx="1428">
                  <c:v>0.22732730911513954</c:v>
                </c:pt>
                <c:pt idx="1429">
                  <c:v>0.22732730911525323</c:v>
                </c:pt>
                <c:pt idx="1430">
                  <c:v>0.22732730911513954</c:v>
                </c:pt>
                <c:pt idx="1431">
                  <c:v>0.28092453792737615</c:v>
                </c:pt>
                <c:pt idx="1432">
                  <c:v>0.24067667214865196</c:v>
                </c:pt>
                <c:pt idx="1433">
                  <c:v>0.2138780577425905</c:v>
                </c:pt>
                <c:pt idx="1434">
                  <c:v>0.2139280019122225</c:v>
                </c:pt>
                <c:pt idx="1435">
                  <c:v>0.2138780577425905</c:v>
                </c:pt>
                <c:pt idx="1436">
                  <c:v>0.22732730911525323</c:v>
                </c:pt>
                <c:pt idx="1437">
                  <c:v>0.2139280019122225</c:v>
                </c:pt>
                <c:pt idx="1438">
                  <c:v>0.22727736494562123</c:v>
                </c:pt>
                <c:pt idx="1439">
                  <c:v>0.22732730911525323</c:v>
                </c:pt>
                <c:pt idx="1440">
                  <c:v>0.22727736494562123</c:v>
                </c:pt>
                <c:pt idx="1441">
                  <c:v>0.24072661631828396</c:v>
                </c:pt>
                <c:pt idx="1442">
                  <c:v>0.26747528655471342</c:v>
                </c:pt>
                <c:pt idx="1443">
                  <c:v>0.22727736494573492</c:v>
                </c:pt>
                <c:pt idx="1444">
                  <c:v>0.22732730911513954</c:v>
                </c:pt>
                <c:pt idx="1445">
                  <c:v>0.24067667214865196</c:v>
                </c:pt>
                <c:pt idx="1446">
                  <c:v>0.2139280019122225</c:v>
                </c:pt>
                <c:pt idx="1447">
                  <c:v>0.22732730911513954</c:v>
                </c:pt>
                <c:pt idx="1448">
                  <c:v>0.24067667214876565</c:v>
                </c:pt>
                <c:pt idx="1449">
                  <c:v>0.26747528655471342</c:v>
                </c:pt>
                <c:pt idx="1450">
                  <c:v>0.2138780577425905</c:v>
                </c:pt>
                <c:pt idx="1451">
                  <c:v>0.2139280019122225</c:v>
                </c:pt>
                <c:pt idx="1452">
                  <c:v>0.21387805774270419</c:v>
                </c:pt>
                <c:pt idx="1453">
                  <c:v>0.22732730911525323</c:v>
                </c:pt>
                <c:pt idx="1454">
                  <c:v>0.2139280019122225</c:v>
                </c:pt>
                <c:pt idx="1455">
                  <c:v>0.22727736494562123</c:v>
                </c:pt>
                <c:pt idx="1456">
                  <c:v>0.21392800191210881</c:v>
                </c:pt>
                <c:pt idx="1457">
                  <c:v>0.22727736494573492</c:v>
                </c:pt>
                <c:pt idx="1458">
                  <c:v>0.24072661631828396</c:v>
                </c:pt>
                <c:pt idx="1459">
                  <c:v>0.22732730911513954</c:v>
                </c:pt>
                <c:pt idx="1460">
                  <c:v>0.24067667214865196</c:v>
                </c:pt>
                <c:pt idx="1461">
                  <c:v>0.25412592352131469</c:v>
                </c:pt>
                <c:pt idx="1462">
                  <c:v>0.25412592352131469</c:v>
                </c:pt>
                <c:pt idx="1463">
                  <c:v>0.26747528655471342</c:v>
                </c:pt>
                <c:pt idx="1464">
                  <c:v>0.2139280019122225</c:v>
                </c:pt>
                <c:pt idx="1465">
                  <c:v>0.22727736494573492</c:v>
                </c:pt>
                <c:pt idx="1466">
                  <c:v>0.22732730911513954</c:v>
                </c:pt>
                <c:pt idx="1467">
                  <c:v>0.24067667214876565</c:v>
                </c:pt>
                <c:pt idx="1468">
                  <c:v>0.254125923521201</c:v>
                </c:pt>
                <c:pt idx="1469">
                  <c:v>0.2139280019122225</c:v>
                </c:pt>
                <c:pt idx="1470">
                  <c:v>0.22732730911525323</c:v>
                </c:pt>
                <c:pt idx="1471">
                  <c:v>0.24067667214876565</c:v>
                </c:pt>
                <c:pt idx="1472">
                  <c:v>0.26747528655471342</c:v>
                </c:pt>
                <c:pt idx="1473">
                  <c:v>0.21387805774270419</c:v>
                </c:pt>
                <c:pt idx="1474">
                  <c:v>0.2139280019122225</c:v>
                </c:pt>
                <c:pt idx="1475">
                  <c:v>0.21387805774270419</c:v>
                </c:pt>
                <c:pt idx="1476">
                  <c:v>0.22732730911525323</c:v>
                </c:pt>
                <c:pt idx="1477">
                  <c:v>0.21392800191210881</c:v>
                </c:pt>
                <c:pt idx="1478">
                  <c:v>0.22727736494573492</c:v>
                </c:pt>
                <c:pt idx="1479">
                  <c:v>0.22732730911513954</c:v>
                </c:pt>
                <c:pt idx="1480">
                  <c:v>0.2139280019122225</c:v>
                </c:pt>
                <c:pt idx="1481">
                  <c:v>0.22727736494573492</c:v>
                </c:pt>
                <c:pt idx="1482">
                  <c:v>0.24072661631817027</c:v>
                </c:pt>
                <c:pt idx="1483">
                  <c:v>0.21387805774270419</c:v>
                </c:pt>
                <c:pt idx="1484">
                  <c:v>0.22732730911513954</c:v>
                </c:pt>
                <c:pt idx="1485">
                  <c:v>0.24067667214876565</c:v>
                </c:pt>
                <c:pt idx="1486">
                  <c:v>0.254125923521201</c:v>
                </c:pt>
                <c:pt idx="1487">
                  <c:v>0.254125923521201</c:v>
                </c:pt>
                <c:pt idx="1488">
                  <c:v>0.26747528655471342</c:v>
                </c:pt>
                <c:pt idx="1489">
                  <c:v>0.2139280019122225</c:v>
                </c:pt>
                <c:pt idx="1490">
                  <c:v>0.22727736494573492</c:v>
                </c:pt>
                <c:pt idx="1491">
                  <c:v>0.21387805774270419</c:v>
                </c:pt>
                <c:pt idx="1492">
                  <c:v>0.22732730911525323</c:v>
                </c:pt>
                <c:pt idx="1493">
                  <c:v>0.24067667214876565</c:v>
                </c:pt>
                <c:pt idx="1494">
                  <c:v>0.254125923521201</c:v>
                </c:pt>
                <c:pt idx="1495">
                  <c:v>0.26747528655471342</c:v>
                </c:pt>
                <c:pt idx="1496">
                  <c:v>0.28092453792726246</c:v>
                </c:pt>
                <c:pt idx="1497">
                  <c:v>0.2139280019122225</c:v>
                </c:pt>
                <c:pt idx="1498">
                  <c:v>0.22732730911525323</c:v>
                </c:pt>
                <c:pt idx="1499">
                  <c:v>0.24067667214876565</c:v>
                </c:pt>
                <c:pt idx="1500">
                  <c:v>0.26747528655471342</c:v>
                </c:pt>
                <c:pt idx="1501">
                  <c:v>0.29427390096077488</c:v>
                </c:pt>
                <c:pt idx="1502">
                  <c:v>0.26747528655471342</c:v>
                </c:pt>
                <c:pt idx="1503">
                  <c:v>0.26747528655471342</c:v>
                </c:pt>
                <c:pt idx="1504">
                  <c:v>0.26747528655471342</c:v>
                </c:pt>
                <c:pt idx="1505">
                  <c:v>0.254125923521201</c:v>
                </c:pt>
                <c:pt idx="1506">
                  <c:v>0.22732730911525323</c:v>
                </c:pt>
                <c:pt idx="1507">
                  <c:v>0.254125923521201</c:v>
                </c:pt>
                <c:pt idx="1508">
                  <c:v>0.254125923521201</c:v>
                </c:pt>
                <c:pt idx="1509">
                  <c:v>0.254125923521201</c:v>
                </c:pt>
                <c:pt idx="1510">
                  <c:v>0.26747528655482711</c:v>
                </c:pt>
                <c:pt idx="1511">
                  <c:v>0.22732730911525323</c:v>
                </c:pt>
                <c:pt idx="1512">
                  <c:v>0.25412592352131469</c:v>
                </c:pt>
                <c:pt idx="1513">
                  <c:v>0.22732730911513954</c:v>
                </c:pt>
                <c:pt idx="1514">
                  <c:v>0.28092453792737615</c:v>
                </c:pt>
                <c:pt idx="1515">
                  <c:v>0.22732730911513954</c:v>
                </c:pt>
                <c:pt idx="1516">
                  <c:v>0.22732730911525323</c:v>
                </c:pt>
                <c:pt idx="1517">
                  <c:v>0.25412592352131469</c:v>
                </c:pt>
                <c:pt idx="1518">
                  <c:v>0.24067667214865196</c:v>
                </c:pt>
                <c:pt idx="1519">
                  <c:v>0.25412592352131469</c:v>
                </c:pt>
                <c:pt idx="1520">
                  <c:v>0.22732730911513954</c:v>
                </c:pt>
                <c:pt idx="1521">
                  <c:v>0.24067667214876565</c:v>
                </c:pt>
                <c:pt idx="1522">
                  <c:v>0.28092453792737615</c:v>
                </c:pt>
                <c:pt idx="1523">
                  <c:v>0.22732730911525323</c:v>
                </c:pt>
                <c:pt idx="1524">
                  <c:v>0.22732730911525323</c:v>
                </c:pt>
                <c:pt idx="1525">
                  <c:v>0.26747528655471342</c:v>
                </c:pt>
                <c:pt idx="1526">
                  <c:v>0.24067667214876565</c:v>
                </c:pt>
                <c:pt idx="1527">
                  <c:v>0.24067667214876565</c:v>
                </c:pt>
                <c:pt idx="1528">
                  <c:v>0.24067667214876565</c:v>
                </c:pt>
                <c:pt idx="1529">
                  <c:v>0.28092453792726246</c:v>
                </c:pt>
                <c:pt idx="1530">
                  <c:v>0.254125923521201</c:v>
                </c:pt>
                <c:pt idx="1531">
                  <c:v>0.26747528655482711</c:v>
                </c:pt>
                <c:pt idx="1532">
                  <c:v>0.26747528655482711</c:v>
                </c:pt>
                <c:pt idx="1533">
                  <c:v>0.28092453792726246</c:v>
                </c:pt>
                <c:pt idx="1534">
                  <c:v>0.27319746140926782</c:v>
                </c:pt>
                <c:pt idx="1535">
                  <c:v>0.24067667214865196</c:v>
                </c:pt>
                <c:pt idx="1536">
                  <c:v>0.24067667214865196</c:v>
                </c:pt>
                <c:pt idx="1537">
                  <c:v>0.25412592352131469</c:v>
                </c:pt>
                <c:pt idx="1538">
                  <c:v>0.22732730911513954</c:v>
                </c:pt>
                <c:pt idx="1539">
                  <c:v>0.28092453792737615</c:v>
                </c:pt>
                <c:pt idx="1540">
                  <c:v>0.22732730911513954</c:v>
                </c:pt>
                <c:pt idx="1541">
                  <c:v>0.28092453792737615</c:v>
                </c:pt>
                <c:pt idx="1542">
                  <c:v>0.24067667214865196</c:v>
                </c:pt>
                <c:pt idx="1543">
                  <c:v>0.30772315233343761</c:v>
                </c:pt>
                <c:pt idx="1544">
                  <c:v>0.30772315233332392</c:v>
                </c:pt>
                <c:pt idx="1545">
                  <c:v>0.22732730911525323</c:v>
                </c:pt>
                <c:pt idx="1546">
                  <c:v>0.22727736494562123</c:v>
                </c:pt>
                <c:pt idx="1547">
                  <c:v>0.22732730911525323</c:v>
                </c:pt>
                <c:pt idx="1548">
                  <c:v>0.24067667214865196</c:v>
                </c:pt>
                <c:pt idx="1549">
                  <c:v>0.22727736494562123</c:v>
                </c:pt>
                <c:pt idx="1550">
                  <c:v>0.24072661631828396</c:v>
                </c:pt>
                <c:pt idx="1551">
                  <c:v>0.22732730911525323</c:v>
                </c:pt>
                <c:pt idx="1552">
                  <c:v>0.24067667214865196</c:v>
                </c:pt>
                <c:pt idx="1553">
                  <c:v>0.22727736494562123</c:v>
                </c:pt>
                <c:pt idx="1554">
                  <c:v>0.24072661631828396</c:v>
                </c:pt>
                <c:pt idx="1555">
                  <c:v>0.25407597935168269</c:v>
                </c:pt>
                <c:pt idx="1556">
                  <c:v>0.22732730911525323</c:v>
                </c:pt>
                <c:pt idx="1557">
                  <c:v>0.26747528655471342</c:v>
                </c:pt>
                <c:pt idx="1558">
                  <c:v>0.26747528655471342</c:v>
                </c:pt>
                <c:pt idx="1559">
                  <c:v>0.28092453792737615</c:v>
                </c:pt>
                <c:pt idx="1560">
                  <c:v>0.22727736494573492</c:v>
                </c:pt>
                <c:pt idx="1561">
                  <c:v>0.24072661631828396</c:v>
                </c:pt>
                <c:pt idx="1562">
                  <c:v>0.22732730911513954</c:v>
                </c:pt>
                <c:pt idx="1563">
                  <c:v>0.24067667214865196</c:v>
                </c:pt>
                <c:pt idx="1564">
                  <c:v>0.25412592352131469</c:v>
                </c:pt>
                <c:pt idx="1565">
                  <c:v>0.26747528655471342</c:v>
                </c:pt>
                <c:pt idx="1566">
                  <c:v>0.29427390096077488</c:v>
                </c:pt>
                <c:pt idx="1567">
                  <c:v>0.22727736494573492</c:v>
                </c:pt>
                <c:pt idx="1568">
                  <c:v>0.22732730911513954</c:v>
                </c:pt>
                <c:pt idx="1569">
                  <c:v>0.24067667214876565</c:v>
                </c:pt>
                <c:pt idx="1570">
                  <c:v>0.254125923521201</c:v>
                </c:pt>
                <c:pt idx="1571">
                  <c:v>0.28092453792737615</c:v>
                </c:pt>
                <c:pt idx="1572">
                  <c:v>0.22732730911525323</c:v>
                </c:pt>
                <c:pt idx="1573">
                  <c:v>0.22727736494562123</c:v>
                </c:pt>
                <c:pt idx="1574">
                  <c:v>0.22732730911525323</c:v>
                </c:pt>
                <c:pt idx="1575">
                  <c:v>0.24067667214865196</c:v>
                </c:pt>
                <c:pt idx="1576">
                  <c:v>0.22727736494562123</c:v>
                </c:pt>
                <c:pt idx="1577">
                  <c:v>0.24072661631828396</c:v>
                </c:pt>
                <c:pt idx="1578">
                  <c:v>0.22732730911525323</c:v>
                </c:pt>
                <c:pt idx="1579">
                  <c:v>0.24067667214865196</c:v>
                </c:pt>
                <c:pt idx="1580">
                  <c:v>0.22727736494573492</c:v>
                </c:pt>
                <c:pt idx="1581">
                  <c:v>0.24072661631828396</c:v>
                </c:pt>
                <c:pt idx="1582">
                  <c:v>0.25407597935168269</c:v>
                </c:pt>
                <c:pt idx="1583">
                  <c:v>0.22732730911513954</c:v>
                </c:pt>
                <c:pt idx="1584">
                  <c:v>0.25412592352131469</c:v>
                </c:pt>
                <c:pt idx="1585">
                  <c:v>0.26747528655471342</c:v>
                </c:pt>
                <c:pt idx="1586">
                  <c:v>0.26747528655471342</c:v>
                </c:pt>
                <c:pt idx="1587">
                  <c:v>0.28092453792737615</c:v>
                </c:pt>
                <c:pt idx="1588">
                  <c:v>0.22727736494573492</c:v>
                </c:pt>
                <c:pt idx="1589">
                  <c:v>0.24072661631817027</c:v>
                </c:pt>
                <c:pt idx="1590">
                  <c:v>0.22732730911513954</c:v>
                </c:pt>
                <c:pt idx="1591">
                  <c:v>0.24067667214876565</c:v>
                </c:pt>
                <c:pt idx="1592">
                  <c:v>0.254125923521201</c:v>
                </c:pt>
                <c:pt idx="1593">
                  <c:v>0.26747528655471342</c:v>
                </c:pt>
                <c:pt idx="1594">
                  <c:v>0.29427390096077488</c:v>
                </c:pt>
                <c:pt idx="1595">
                  <c:v>0.22727736494573492</c:v>
                </c:pt>
                <c:pt idx="1596">
                  <c:v>0.22732730911525323</c:v>
                </c:pt>
                <c:pt idx="1597">
                  <c:v>0.24067667214876565</c:v>
                </c:pt>
                <c:pt idx="1598">
                  <c:v>0.254125923521201</c:v>
                </c:pt>
                <c:pt idx="1599">
                  <c:v>0.28092453792726246</c:v>
                </c:pt>
                <c:pt idx="1600">
                  <c:v>0.22732730911525323</c:v>
                </c:pt>
                <c:pt idx="1601">
                  <c:v>0.22727736494562123</c:v>
                </c:pt>
                <c:pt idx="1602">
                  <c:v>0.22732730911525323</c:v>
                </c:pt>
                <c:pt idx="1603">
                  <c:v>0.24067667214865196</c:v>
                </c:pt>
                <c:pt idx="1604">
                  <c:v>0.22727736494573492</c:v>
                </c:pt>
                <c:pt idx="1605">
                  <c:v>0.24072661631828396</c:v>
                </c:pt>
                <c:pt idx="1606">
                  <c:v>0.22732730911513954</c:v>
                </c:pt>
                <c:pt idx="1607">
                  <c:v>0.24067667214865196</c:v>
                </c:pt>
                <c:pt idx="1608">
                  <c:v>0.22727736494573492</c:v>
                </c:pt>
                <c:pt idx="1609">
                  <c:v>0.24072661631817027</c:v>
                </c:pt>
                <c:pt idx="1610">
                  <c:v>0.25407597935168269</c:v>
                </c:pt>
                <c:pt idx="1611">
                  <c:v>0.22732730911513954</c:v>
                </c:pt>
                <c:pt idx="1612">
                  <c:v>0.24067667214876565</c:v>
                </c:pt>
                <c:pt idx="1613">
                  <c:v>0.254125923521201</c:v>
                </c:pt>
                <c:pt idx="1614">
                  <c:v>0.26747528655471342</c:v>
                </c:pt>
                <c:pt idx="1615">
                  <c:v>0.26747528655471342</c:v>
                </c:pt>
                <c:pt idx="1616">
                  <c:v>0.28092453792737615</c:v>
                </c:pt>
                <c:pt idx="1617">
                  <c:v>0.22727736494573492</c:v>
                </c:pt>
                <c:pt idx="1618">
                  <c:v>0.24072661631817027</c:v>
                </c:pt>
                <c:pt idx="1619">
                  <c:v>0.22732730911525323</c:v>
                </c:pt>
                <c:pt idx="1620">
                  <c:v>0.24067667214876565</c:v>
                </c:pt>
                <c:pt idx="1621">
                  <c:v>0.254125923521201</c:v>
                </c:pt>
                <c:pt idx="1622">
                  <c:v>0.26747528655471342</c:v>
                </c:pt>
                <c:pt idx="1623">
                  <c:v>0.28092453792726246</c:v>
                </c:pt>
                <c:pt idx="1624">
                  <c:v>0.29427390096077488</c:v>
                </c:pt>
                <c:pt idx="1625">
                  <c:v>0.22727736494573492</c:v>
                </c:pt>
                <c:pt idx="1626">
                  <c:v>0.22732730911525323</c:v>
                </c:pt>
                <c:pt idx="1627">
                  <c:v>0.24067667214876565</c:v>
                </c:pt>
                <c:pt idx="1628">
                  <c:v>0.254125923521201</c:v>
                </c:pt>
                <c:pt idx="1629">
                  <c:v>0.28092453792726246</c:v>
                </c:pt>
                <c:pt idx="1630">
                  <c:v>0.30772315233332392</c:v>
                </c:pt>
                <c:pt idx="1631">
                  <c:v>0.24067667214865196</c:v>
                </c:pt>
                <c:pt idx="1632">
                  <c:v>0.26747528655471342</c:v>
                </c:pt>
                <c:pt idx="1633">
                  <c:v>0.24067667214865196</c:v>
                </c:pt>
                <c:pt idx="1634">
                  <c:v>0.26747528655471342</c:v>
                </c:pt>
                <c:pt idx="1635">
                  <c:v>0.24067667214876565</c:v>
                </c:pt>
                <c:pt idx="1636">
                  <c:v>0.24067667214865196</c:v>
                </c:pt>
                <c:pt idx="1637">
                  <c:v>0.24067667214865196</c:v>
                </c:pt>
                <c:pt idx="1638">
                  <c:v>0.25412592352131469</c:v>
                </c:pt>
                <c:pt idx="1639">
                  <c:v>0.24067667214865196</c:v>
                </c:pt>
                <c:pt idx="1640">
                  <c:v>0.25412592352131469</c:v>
                </c:pt>
                <c:pt idx="1641">
                  <c:v>0.26747528655471342</c:v>
                </c:pt>
                <c:pt idx="1642">
                  <c:v>0.254125923521201</c:v>
                </c:pt>
                <c:pt idx="1643">
                  <c:v>0.26747528655471342</c:v>
                </c:pt>
                <c:pt idx="1644">
                  <c:v>0.24067667214876565</c:v>
                </c:pt>
                <c:pt idx="1645">
                  <c:v>0.254125923521201</c:v>
                </c:pt>
                <c:pt idx="1646">
                  <c:v>0.24067667214865196</c:v>
                </c:pt>
                <c:pt idx="1647">
                  <c:v>0.24067667214865196</c:v>
                </c:pt>
                <c:pt idx="1648">
                  <c:v>0.25412592352131469</c:v>
                </c:pt>
                <c:pt idx="1649">
                  <c:v>0.24067667214865196</c:v>
                </c:pt>
                <c:pt idx="1650">
                  <c:v>0.254125923521201</c:v>
                </c:pt>
                <c:pt idx="1651">
                  <c:v>0.26747528655471342</c:v>
                </c:pt>
                <c:pt idx="1652">
                  <c:v>0.24067667214876565</c:v>
                </c:pt>
                <c:pt idx="1653">
                  <c:v>0.254125923521201</c:v>
                </c:pt>
                <c:pt idx="1654">
                  <c:v>0.29811246713506989</c:v>
                </c:pt>
                <c:pt idx="1655">
                  <c:v>0.29811246713506989</c:v>
                </c:pt>
                <c:pt idx="1656">
                  <c:v>0.28476310410144379</c:v>
                </c:pt>
                <c:pt idx="1657">
                  <c:v>0.28476310410155747</c:v>
                </c:pt>
                <c:pt idx="1658">
                  <c:v>0.23116587528943455</c:v>
                </c:pt>
                <c:pt idx="1659">
                  <c:v>0.23111593111991624</c:v>
                </c:pt>
                <c:pt idx="1660">
                  <c:v>0.23116587528943455</c:v>
                </c:pt>
                <c:pt idx="1661">
                  <c:v>0.28476310410155747</c:v>
                </c:pt>
                <c:pt idx="1662">
                  <c:v>0.23116587528943455</c:v>
                </c:pt>
                <c:pt idx="1663">
                  <c:v>0.25796448969549601</c:v>
                </c:pt>
                <c:pt idx="1664">
                  <c:v>0.20436726088348678</c:v>
                </c:pt>
                <c:pt idx="1665">
                  <c:v>0.17756864647742532</c:v>
                </c:pt>
                <c:pt idx="1666">
                  <c:v>0.21392800191216566</c:v>
                </c:pt>
                <c:pt idx="1667">
                  <c:v>0.22727736494567807</c:v>
                </c:pt>
                <c:pt idx="1668">
                  <c:v>0.25407597935168269</c:v>
                </c:pt>
                <c:pt idx="1669">
                  <c:v>0.26752523072423173</c:v>
                </c:pt>
                <c:pt idx="1670">
                  <c:v>0.2138780577425905</c:v>
                </c:pt>
                <c:pt idx="1671">
                  <c:v>0.21392800191216566</c:v>
                </c:pt>
                <c:pt idx="1672">
                  <c:v>0.21387805774264734</c:v>
                </c:pt>
                <c:pt idx="1673">
                  <c:v>0.21387805774264734</c:v>
                </c:pt>
                <c:pt idx="1674">
                  <c:v>0.22732730911519639</c:v>
                </c:pt>
                <c:pt idx="1675">
                  <c:v>0.21392800191216566</c:v>
                </c:pt>
                <c:pt idx="1676">
                  <c:v>0.21387805774264734</c:v>
                </c:pt>
                <c:pt idx="1677">
                  <c:v>0.22732730911519639</c:v>
                </c:pt>
                <c:pt idx="1678">
                  <c:v>0.22732730911519639</c:v>
                </c:pt>
                <c:pt idx="1679">
                  <c:v>0.2139280019122225</c:v>
                </c:pt>
                <c:pt idx="1680">
                  <c:v>0.21387805774270419</c:v>
                </c:pt>
                <c:pt idx="1681">
                  <c:v>0.22732730911513954</c:v>
                </c:pt>
                <c:pt idx="1682">
                  <c:v>0.22732730911513954</c:v>
                </c:pt>
                <c:pt idx="1683">
                  <c:v>0.22732730911513954</c:v>
                </c:pt>
                <c:pt idx="1684">
                  <c:v>0.24067667214865196</c:v>
                </c:pt>
                <c:pt idx="1685">
                  <c:v>0.24067667214865196</c:v>
                </c:pt>
                <c:pt idx="1686">
                  <c:v>0.25412592352131469</c:v>
                </c:pt>
                <c:pt idx="1687">
                  <c:v>0.26747528655471342</c:v>
                </c:pt>
                <c:pt idx="1688">
                  <c:v>0.21392800191210881</c:v>
                </c:pt>
                <c:pt idx="1689">
                  <c:v>0.2138780577425905</c:v>
                </c:pt>
                <c:pt idx="1690">
                  <c:v>0.21387805774270419</c:v>
                </c:pt>
                <c:pt idx="1691">
                  <c:v>0.22732730911513954</c:v>
                </c:pt>
                <c:pt idx="1692">
                  <c:v>0.26747528655471342</c:v>
                </c:pt>
                <c:pt idx="1693">
                  <c:v>0.28092453792737615</c:v>
                </c:pt>
                <c:pt idx="1694">
                  <c:v>0.2139280019122225</c:v>
                </c:pt>
                <c:pt idx="1695">
                  <c:v>0.21387805774270419</c:v>
                </c:pt>
                <c:pt idx="1696">
                  <c:v>0.29427390096077488</c:v>
                </c:pt>
                <c:pt idx="1697">
                  <c:v>0.2138780577425905</c:v>
                </c:pt>
                <c:pt idx="1698">
                  <c:v>0.21392800191216566</c:v>
                </c:pt>
                <c:pt idx="1699">
                  <c:v>0.21387805774264734</c:v>
                </c:pt>
                <c:pt idx="1700">
                  <c:v>0.21387805774264734</c:v>
                </c:pt>
                <c:pt idx="1701">
                  <c:v>0.21392800191216566</c:v>
                </c:pt>
                <c:pt idx="1702">
                  <c:v>0.21387805774264734</c:v>
                </c:pt>
                <c:pt idx="1703">
                  <c:v>0.2139280019122225</c:v>
                </c:pt>
                <c:pt idx="1704">
                  <c:v>0.21387805774264734</c:v>
                </c:pt>
                <c:pt idx="1705">
                  <c:v>0.21387805774264734</c:v>
                </c:pt>
                <c:pt idx="1706">
                  <c:v>0.21387805774270419</c:v>
                </c:pt>
                <c:pt idx="1707">
                  <c:v>0.22732730911513954</c:v>
                </c:pt>
                <c:pt idx="1708">
                  <c:v>0.22732730911513954</c:v>
                </c:pt>
                <c:pt idx="1709">
                  <c:v>0.22732730911513954</c:v>
                </c:pt>
                <c:pt idx="1710">
                  <c:v>0.2138780577425905</c:v>
                </c:pt>
                <c:pt idx="1711">
                  <c:v>0.21392800191216566</c:v>
                </c:pt>
                <c:pt idx="1712">
                  <c:v>0.22727736494562123</c:v>
                </c:pt>
                <c:pt idx="1713">
                  <c:v>0.21387805774264734</c:v>
                </c:pt>
                <c:pt idx="1714">
                  <c:v>0.21392800191216566</c:v>
                </c:pt>
                <c:pt idx="1715">
                  <c:v>0.21387805774264734</c:v>
                </c:pt>
                <c:pt idx="1716">
                  <c:v>0.21392800191216566</c:v>
                </c:pt>
                <c:pt idx="1717">
                  <c:v>0.21387805774264734</c:v>
                </c:pt>
                <c:pt idx="1718">
                  <c:v>0.22732730911513954</c:v>
                </c:pt>
                <c:pt idx="1719">
                  <c:v>0.26747528655471342</c:v>
                </c:pt>
                <c:pt idx="1720">
                  <c:v>0.26747528655471342</c:v>
                </c:pt>
                <c:pt idx="1721">
                  <c:v>0.22727736494567807</c:v>
                </c:pt>
                <c:pt idx="1722">
                  <c:v>0.22727736494567807</c:v>
                </c:pt>
                <c:pt idx="1723">
                  <c:v>0.24072661631822712</c:v>
                </c:pt>
                <c:pt idx="1724">
                  <c:v>0.25412592352131469</c:v>
                </c:pt>
                <c:pt idx="1725">
                  <c:v>0.26747528655471342</c:v>
                </c:pt>
                <c:pt idx="1726">
                  <c:v>0.22727736494573492</c:v>
                </c:pt>
                <c:pt idx="1727">
                  <c:v>0.22732730911513954</c:v>
                </c:pt>
                <c:pt idx="1728">
                  <c:v>0.24067667214865196</c:v>
                </c:pt>
                <c:pt idx="1729">
                  <c:v>0.254125923521201</c:v>
                </c:pt>
                <c:pt idx="1730">
                  <c:v>0.22732730911513954</c:v>
                </c:pt>
                <c:pt idx="1731">
                  <c:v>0.24067667214876565</c:v>
                </c:pt>
                <c:pt idx="1732">
                  <c:v>0.24072661631817027</c:v>
                </c:pt>
                <c:pt idx="1733">
                  <c:v>0.22732730911513954</c:v>
                </c:pt>
                <c:pt idx="1734">
                  <c:v>0.254125923521201</c:v>
                </c:pt>
                <c:pt idx="1735">
                  <c:v>0.26747528655471342</c:v>
                </c:pt>
                <c:pt idx="1736">
                  <c:v>0.22732730911513954</c:v>
                </c:pt>
                <c:pt idx="1737">
                  <c:v>0.28092453792726246</c:v>
                </c:pt>
                <c:pt idx="1738">
                  <c:v>0.28092453792726246</c:v>
                </c:pt>
                <c:pt idx="1739">
                  <c:v>0.22732730911525323</c:v>
                </c:pt>
                <c:pt idx="1740">
                  <c:v>0.22727736494573492</c:v>
                </c:pt>
                <c:pt idx="1741">
                  <c:v>0.22732730911513954</c:v>
                </c:pt>
                <c:pt idx="1742">
                  <c:v>0.17756864647731163</c:v>
                </c:pt>
                <c:pt idx="1743">
                  <c:v>0.17751870230779332</c:v>
                </c:pt>
                <c:pt idx="1744">
                  <c:v>0.17756864647736847</c:v>
                </c:pt>
                <c:pt idx="1745">
                  <c:v>0.17751870230779332</c:v>
                </c:pt>
                <c:pt idx="1746">
                  <c:v>0.17756864647736847</c:v>
                </c:pt>
                <c:pt idx="1747">
                  <c:v>0.17751870230779332</c:v>
                </c:pt>
                <c:pt idx="1748">
                  <c:v>0.17751870230779332</c:v>
                </c:pt>
                <c:pt idx="1749">
                  <c:v>0.23116587528943455</c:v>
                </c:pt>
                <c:pt idx="1750">
                  <c:v>0.19091800951082405</c:v>
                </c:pt>
                <c:pt idx="1751">
                  <c:v>0.19091800951082405</c:v>
                </c:pt>
                <c:pt idx="1752">
                  <c:v>0.19091800951082405</c:v>
                </c:pt>
                <c:pt idx="1753">
                  <c:v>0.19091800951082405</c:v>
                </c:pt>
                <c:pt idx="1754">
                  <c:v>0.19091800951082405</c:v>
                </c:pt>
                <c:pt idx="1755">
                  <c:v>0.19091800951082405</c:v>
                </c:pt>
                <c:pt idx="1756">
                  <c:v>0.17756864647742532</c:v>
                </c:pt>
                <c:pt idx="1757">
                  <c:v>0.20047875053950293</c:v>
                </c:pt>
                <c:pt idx="1758">
                  <c:v>0.2139280019122225</c:v>
                </c:pt>
                <c:pt idx="1759">
                  <c:v>0.17751870230779332</c:v>
                </c:pt>
                <c:pt idx="1760">
                  <c:v>0.19091800951082405</c:v>
                </c:pt>
                <c:pt idx="1761">
                  <c:v>0.19091800951082405</c:v>
                </c:pt>
                <c:pt idx="1762">
                  <c:v>0.19091800951082405</c:v>
                </c:pt>
                <c:pt idx="1763">
                  <c:v>0.19091800951082405</c:v>
                </c:pt>
                <c:pt idx="1764">
                  <c:v>0.19091800951082405</c:v>
                </c:pt>
                <c:pt idx="1765">
                  <c:v>0.19096795368034236</c:v>
                </c:pt>
                <c:pt idx="1766">
                  <c:v>0.19091800951082405</c:v>
                </c:pt>
                <c:pt idx="1767">
                  <c:v>0.19096795368039921</c:v>
                </c:pt>
                <c:pt idx="1768">
                  <c:v>0.19091800951082405</c:v>
                </c:pt>
                <c:pt idx="1769">
                  <c:v>0.20431731671385478</c:v>
                </c:pt>
                <c:pt idx="1770">
                  <c:v>0.20436726088337309</c:v>
                </c:pt>
                <c:pt idx="1771">
                  <c:v>0.19091800951082405</c:v>
                </c:pt>
                <c:pt idx="1772">
                  <c:v>0.33452176673938538</c:v>
                </c:pt>
                <c:pt idx="1773">
                  <c:v>0.33452176673938538</c:v>
                </c:pt>
                <c:pt idx="1774">
                  <c:v>0.32107251536683634</c:v>
                </c:pt>
                <c:pt idx="1775">
                  <c:v>0.32107251536683634</c:v>
                </c:pt>
                <c:pt idx="1776">
                  <c:v>0.26747528655471342</c:v>
                </c:pt>
                <c:pt idx="1777">
                  <c:v>0.30378469781999229</c:v>
                </c:pt>
                <c:pt idx="1778">
                  <c:v>0.33058331222605375</c:v>
                </c:pt>
                <c:pt idx="1779">
                  <c:v>0.2636367203805321</c:v>
                </c:pt>
                <c:pt idx="1780">
                  <c:v>0.25018746900786937</c:v>
                </c:pt>
                <c:pt idx="1781">
                  <c:v>0.2635867762109001</c:v>
                </c:pt>
                <c:pt idx="1782">
                  <c:v>0.2635867762109001</c:v>
                </c:pt>
                <c:pt idx="1783">
                  <c:v>0.25023741317750137</c:v>
                </c:pt>
                <c:pt idx="1784">
                  <c:v>0.30383464198962429</c:v>
                </c:pt>
                <c:pt idx="1785">
                  <c:v>0.26358677621101378</c:v>
                </c:pt>
                <c:pt idx="1786">
                  <c:v>0.25023741317738768</c:v>
                </c:pt>
                <c:pt idx="1787">
                  <c:v>0.27703602758344914</c:v>
                </c:pt>
                <c:pt idx="1788">
                  <c:v>0.29038539061696156</c:v>
                </c:pt>
                <c:pt idx="1789">
                  <c:v>0.27703602758344914</c:v>
                </c:pt>
                <c:pt idx="1790">
                  <c:v>0.27703602758344914</c:v>
                </c:pt>
                <c:pt idx="1791">
                  <c:v>0.29038539061696156</c:v>
                </c:pt>
                <c:pt idx="1792">
                  <c:v>0.29038539061696156</c:v>
                </c:pt>
                <c:pt idx="1793">
                  <c:v>0.26358677621101378</c:v>
                </c:pt>
                <c:pt idx="1794">
                  <c:v>0.27703602758344914</c:v>
                </c:pt>
                <c:pt idx="1795">
                  <c:v>0.25023741317750137</c:v>
                </c:pt>
                <c:pt idx="1796">
                  <c:v>0.25018746900798305</c:v>
                </c:pt>
                <c:pt idx="1797">
                  <c:v>0.25023741317750137</c:v>
                </c:pt>
                <c:pt idx="1798">
                  <c:v>0.25023741317750137</c:v>
                </c:pt>
                <c:pt idx="1799">
                  <c:v>0.41102909961364276</c:v>
                </c:pt>
                <c:pt idx="1800">
                  <c:v>0.33063325639557206</c:v>
                </c:pt>
                <c:pt idx="1801">
                  <c:v>0.33063325639557206</c:v>
                </c:pt>
                <c:pt idx="1802">
                  <c:v>0.3038346419895106</c:v>
                </c:pt>
                <c:pt idx="1803">
                  <c:v>0.25023741317738768</c:v>
                </c:pt>
                <c:pt idx="1804">
                  <c:v>0.25023741317750137</c:v>
                </c:pt>
                <c:pt idx="1805">
                  <c:v>0.2635867762109001</c:v>
                </c:pt>
                <c:pt idx="1806">
                  <c:v>0.25023741317738768</c:v>
                </c:pt>
                <c:pt idx="1807">
                  <c:v>0.25023741317744452</c:v>
                </c:pt>
                <c:pt idx="1808">
                  <c:v>0.25023741317744452</c:v>
                </c:pt>
                <c:pt idx="1809">
                  <c:v>0.25023741317750137</c:v>
                </c:pt>
                <c:pt idx="1810">
                  <c:v>0.27703602758356283</c:v>
                </c:pt>
                <c:pt idx="1811">
                  <c:v>0.27703602758344914</c:v>
                </c:pt>
                <c:pt idx="1812">
                  <c:v>0.3038346419895106</c:v>
                </c:pt>
                <c:pt idx="1813">
                  <c:v>0.3038346419895106</c:v>
                </c:pt>
                <c:pt idx="1814">
                  <c:v>0.3038346419895106</c:v>
                </c:pt>
                <c:pt idx="1815">
                  <c:v>0.3038346419895106</c:v>
                </c:pt>
                <c:pt idx="1816">
                  <c:v>0.3038346419895106</c:v>
                </c:pt>
                <c:pt idx="1817">
                  <c:v>0.3038346419895106</c:v>
                </c:pt>
                <c:pt idx="1818">
                  <c:v>0.27703602758344914</c:v>
                </c:pt>
                <c:pt idx="1819">
                  <c:v>0.27703602758344914</c:v>
                </c:pt>
                <c:pt idx="1820">
                  <c:v>0.27703602758344914</c:v>
                </c:pt>
                <c:pt idx="1821">
                  <c:v>0.27703602758344914</c:v>
                </c:pt>
                <c:pt idx="1822">
                  <c:v>0.3038346419895106</c:v>
                </c:pt>
                <c:pt idx="1823">
                  <c:v>0.25023741317750137</c:v>
                </c:pt>
                <c:pt idx="1824">
                  <c:v>0.25023741317750137</c:v>
                </c:pt>
                <c:pt idx="1825">
                  <c:v>0.26358677621101378</c:v>
                </c:pt>
                <c:pt idx="1826">
                  <c:v>0.26358677621101378</c:v>
                </c:pt>
                <c:pt idx="1827">
                  <c:v>0.26358677621101378</c:v>
                </c:pt>
                <c:pt idx="1828">
                  <c:v>0.26358677621101378</c:v>
                </c:pt>
                <c:pt idx="1829">
                  <c:v>0.26358677621101378</c:v>
                </c:pt>
                <c:pt idx="1830">
                  <c:v>0.27703602758344914</c:v>
                </c:pt>
                <c:pt idx="1831">
                  <c:v>0.26358677621101378</c:v>
                </c:pt>
                <c:pt idx="1832">
                  <c:v>0.26358677621101378</c:v>
                </c:pt>
                <c:pt idx="1833">
                  <c:v>0.25023741317750137</c:v>
                </c:pt>
                <c:pt idx="1834">
                  <c:v>0.2635867762109001</c:v>
                </c:pt>
                <c:pt idx="1835">
                  <c:v>0.2635867762109001</c:v>
                </c:pt>
                <c:pt idx="1836">
                  <c:v>0.2635867762109001</c:v>
                </c:pt>
                <c:pt idx="1837">
                  <c:v>0.2635867762109001</c:v>
                </c:pt>
                <c:pt idx="1838">
                  <c:v>0.2635867762109001</c:v>
                </c:pt>
                <c:pt idx="1839">
                  <c:v>0.2635867762109001</c:v>
                </c:pt>
                <c:pt idx="1840">
                  <c:v>0.2635867762109001</c:v>
                </c:pt>
                <c:pt idx="1841">
                  <c:v>0.2635867762109001</c:v>
                </c:pt>
                <c:pt idx="1842">
                  <c:v>0.2635867762109001</c:v>
                </c:pt>
                <c:pt idx="1843">
                  <c:v>0.2635867762109001</c:v>
                </c:pt>
                <c:pt idx="1844">
                  <c:v>0.2635867762109001</c:v>
                </c:pt>
                <c:pt idx="1845">
                  <c:v>0.3842304852075813</c:v>
                </c:pt>
                <c:pt idx="1846">
                  <c:v>0.25023741317750137</c:v>
                </c:pt>
                <c:pt idx="1847">
                  <c:v>0.25023741317750137</c:v>
                </c:pt>
                <c:pt idx="1848">
                  <c:v>0.30383464198962429</c:v>
                </c:pt>
                <c:pt idx="1849">
                  <c:v>0.30383464198962429</c:v>
                </c:pt>
                <c:pt idx="1850">
                  <c:v>0.25018746900798305</c:v>
                </c:pt>
                <c:pt idx="1851">
                  <c:v>0.25018746900798305</c:v>
                </c:pt>
                <c:pt idx="1852">
                  <c:v>0.25023741317750137</c:v>
                </c:pt>
                <c:pt idx="1853">
                  <c:v>0.25023741317738768</c:v>
                </c:pt>
                <c:pt idx="1854">
                  <c:v>0.2635867762109001</c:v>
                </c:pt>
                <c:pt idx="1855">
                  <c:v>0.2635867762109001</c:v>
                </c:pt>
                <c:pt idx="1856">
                  <c:v>0.2635867762109001</c:v>
                </c:pt>
                <c:pt idx="1857">
                  <c:v>0.2635867762109001</c:v>
                </c:pt>
                <c:pt idx="1858">
                  <c:v>0.2635867762109001</c:v>
                </c:pt>
                <c:pt idx="1859">
                  <c:v>0.2635867762109001</c:v>
                </c:pt>
                <c:pt idx="1860">
                  <c:v>0.2635867762109001</c:v>
                </c:pt>
                <c:pt idx="1861">
                  <c:v>0.2635867762109001</c:v>
                </c:pt>
                <c:pt idx="1862">
                  <c:v>0.25023741317750137</c:v>
                </c:pt>
                <c:pt idx="1863">
                  <c:v>0.26358677621101378</c:v>
                </c:pt>
                <c:pt idx="1864">
                  <c:v>0.25023741317750137</c:v>
                </c:pt>
                <c:pt idx="1865">
                  <c:v>0.25023741317750137</c:v>
                </c:pt>
                <c:pt idx="1866">
                  <c:v>0.2635867762109001</c:v>
                </c:pt>
                <c:pt idx="1867">
                  <c:v>0.26358677621101378</c:v>
                </c:pt>
                <c:pt idx="1868">
                  <c:v>0.25023741317750137</c:v>
                </c:pt>
                <c:pt idx="1869">
                  <c:v>0.25023741317750137</c:v>
                </c:pt>
                <c:pt idx="1870">
                  <c:v>0.25023741317750137</c:v>
                </c:pt>
                <c:pt idx="1871">
                  <c:v>0.25023741317750137</c:v>
                </c:pt>
                <c:pt idx="1872">
                  <c:v>0.26358677621101378</c:v>
                </c:pt>
                <c:pt idx="1873">
                  <c:v>0.25023741317738768</c:v>
                </c:pt>
                <c:pt idx="1874">
                  <c:v>0.27703602758344914</c:v>
                </c:pt>
                <c:pt idx="1875">
                  <c:v>0.27703602758344914</c:v>
                </c:pt>
                <c:pt idx="1876">
                  <c:v>0.26358677621101378</c:v>
                </c:pt>
                <c:pt idx="1877">
                  <c:v>0.27698608341393083</c:v>
                </c:pt>
                <c:pt idx="1878">
                  <c:v>0.25018746900798305</c:v>
                </c:pt>
                <c:pt idx="1879">
                  <c:v>0.27698608341393083</c:v>
                </c:pt>
                <c:pt idx="1880">
                  <c:v>0.26363672038041841</c:v>
                </c:pt>
                <c:pt idx="1881">
                  <c:v>0.26363672038041841</c:v>
                </c:pt>
                <c:pt idx="1882">
                  <c:v>0.25018746900786937</c:v>
                </c:pt>
                <c:pt idx="1883">
                  <c:v>0.25018746900786937</c:v>
                </c:pt>
                <c:pt idx="1884">
                  <c:v>0.25018746900798305</c:v>
                </c:pt>
                <c:pt idx="1885">
                  <c:v>0.25018746900786937</c:v>
                </c:pt>
                <c:pt idx="1886">
                  <c:v>0.25018746900786937</c:v>
                </c:pt>
                <c:pt idx="1887">
                  <c:v>0.25023741317750137</c:v>
                </c:pt>
                <c:pt idx="1888">
                  <c:v>0.2636367203805321</c:v>
                </c:pt>
                <c:pt idx="1889">
                  <c:v>0.27703602758356283</c:v>
                </c:pt>
                <c:pt idx="1890">
                  <c:v>0.2636367203805321</c:v>
                </c:pt>
                <c:pt idx="1891">
                  <c:v>0.27703602758356283</c:v>
                </c:pt>
                <c:pt idx="1892">
                  <c:v>0.25018746900798305</c:v>
                </c:pt>
                <c:pt idx="1893">
                  <c:v>0.31334543884872801</c:v>
                </c:pt>
                <c:pt idx="1894">
                  <c:v>0.2635867762109001</c:v>
                </c:pt>
                <c:pt idx="1895">
                  <c:v>0.25018746900786937</c:v>
                </c:pt>
                <c:pt idx="1896">
                  <c:v>0.2636367203805321</c:v>
                </c:pt>
                <c:pt idx="1897">
                  <c:v>0.2635867762109001</c:v>
                </c:pt>
                <c:pt idx="1898">
                  <c:v>0.25018746900786937</c:v>
                </c:pt>
                <c:pt idx="1899">
                  <c:v>0.2636367203805321</c:v>
                </c:pt>
                <c:pt idx="1900">
                  <c:v>0.27698608341393083</c:v>
                </c:pt>
                <c:pt idx="1901">
                  <c:v>0.27703602758356283</c:v>
                </c:pt>
                <c:pt idx="1902">
                  <c:v>0.29038539061696156</c:v>
                </c:pt>
                <c:pt idx="1903">
                  <c:v>0.29038539061696156</c:v>
                </c:pt>
                <c:pt idx="1904">
                  <c:v>0.3038346419895106</c:v>
                </c:pt>
                <c:pt idx="1905">
                  <c:v>0.25018746900786937</c:v>
                </c:pt>
                <c:pt idx="1906">
                  <c:v>0.2636367203805321</c:v>
                </c:pt>
                <c:pt idx="1907">
                  <c:v>0.2635867762109001</c:v>
                </c:pt>
                <c:pt idx="1908">
                  <c:v>0.27703602758356283</c:v>
                </c:pt>
                <c:pt idx="1909">
                  <c:v>0.29038539061696156</c:v>
                </c:pt>
                <c:pt idx="1910">
                  <c:v>0.30383464198962429</c:v>
                </c:pt>
                <c:pt idx="1911">
                  <c:v>0.31718400502302302</c:v>
                </c:pt>
                <c:pt idx="1912">
                  <c:v>0.25018746900798305</c:v>
                </c:pt>
                <c:pt idx="1913">
                  <c:v>0.2635867762109001</c:v>
                </c:pt>
                <c:pt idx="1914">
                  <c:v>0.27703602758344914</c:v>
                </c:pt>
                <c:pt idx="1915">
                  <c:v>0.30383464198962429</c:v>
                </c:pt>
                <c:pt idx="1916">
                  <c:v>0.25018746900786937</c:v>
                </c:pt>
                <c:pt idx="1917">
                  <c:v>0.25018746900786937</c:v>
                </c:pt>
                <c:pt idx="1918">
                  <c:v>0.2636367203805321</c:v>
                </c:pt>
                <c:pt idx="1919">
                  <c:v>0.2635867762109001</c:v>
                </c:pt>
                <c:pt idx="1920">
                  <c:v>0.25018746900786937</c:v>
                </c:pt>
                <c:pt idx="1921">
                  <c:v>0.2636367203805321</c:v>
                </c:pt>
                <c:pt idx="1922">
                  <c:v>0.2635867762109001</c:v>
                </c:pt>
                <c:pt idx="1923">
                  <c:v>0.27703602758356283</c:v>
                </c:pt>
                <c:pt idx="1924">
                  <c:v>0.25018746900786937</c:v>
                </c:pt>
                <c:pt idx="1925">
                  <c:v>0.2636367203805321</c:v>
                </c:pt>
                <c:pt idx="1926">
                  <c:v>0.27698608341393083</c:v>
                </c:pt>
                <c:pt idx="1927">
                  <c:v>0.29043533478659356</c:v>
                </c:pt>
                <c:pt idx="1928">
                  <c:v>0.29043533478659356</c:v>
                </c:pt>
                <c:pt idx="1929">
                  <c:v>0.30378469781999229</c:v>
                </c:pt>
                <c:pt idx="1930">
                  <c:v>0.2635867762109001</c:v>
                </c:pt>
                <c:pt idx="1931">
                  <c:v>0.26363672038041841</c:v>
                </c:pt>
                <c:pt idx="1932">
                  <c:v>0.27698608341393083</c:v>
                </c:pt>
                <c:pt idx="1933">
                  <c:v>0.29043533478659356</c:v>
                </c:pt>
                <c:pt idx="1934">
                  <c:v>0.30378469781999229</c:v>
                </c:pt>
                <c:pt idx="1935">
                  <c:v>0.31723394919254133</c:v>
                </c:pt>
                <c:pt idx="1936">
                  <c:v>0.25018746900798305</c:v>
                </c:pt>
                <c:pt idx="1937">
                  <c:v>0.26363672038041841</c:v>
                </c:pt>
                <c:pt idx="1938">
                  <c:v>0.27698608341393083</c:v>
                </c:pt>
                <c:pt idx="1939">
                  <c:v>0.30378469781999229</c:v>
                </c:pt>
                <c:pt idx="1940">
                  <c:v>0.33058331222605375</c:v>
                </c:pt>
                <c:pt idx="1941">
                  <c:v>0.25018746900786937</c:v>
                </c:pt>
                <c:pt idx="1942">
                  <c:v>0.2635867762109001</c:v>
                </c:pt>
                <c:pt idx="1943">
                  <c:v>0.2636367203805321</c:v>
                </c:pt>
                <c:pt idx="1944">
                  <c:v>0.25018746900786937</c:v>
                </c:pt>
                <c:pt idx="1945">
                  <c:v>0.2636367203805321</c:v>
                </c:pt>
                <c:pt idx="1946">
                  <c:v>0.27698608341393083</c:v>
                </c:pt>
                <c:pt idx="1947">
                  <c:v>0.29038539061696156</c:v>
                </c:pt>
                <c:pt idx="1948">
                  <c:v>0.25018746900798305</c:v>
                </c:pt>
                <c:pt idx="1949">
                  <c:v>0.26363672038041841</c:v>
                </c:pt>
                <c:pt idx="1950">
                  <c:v>0.2635867762109001</c:v>
                </c:pt>
                <c:pt idx="1951">
                  <c:v>0.27703602758344914</c:v>
                </c:pt>
                <c:pt idx="1952">
                  <c:v>0.29038539061696156</c:v>
                </c:pt>
                <c:pt idx="1953">
                  <c:v>0.25018746900798305</c:v>
                </c:pt>
                <c:pt idx="1954">
                  <c:v>0.26358677621101378</c:v>
                </c:pt>
                <c:pt idx="1955">
                  <c:v>0.27703602758344914</c:v>
                </c:pt>
                <c:pt idx="1956">
                  <c:v>0.3038346419895106</c:v>
                </c:pt>
                <c:pt idx="1957">
                  <c:v>0.2635867762109001</c:v>
                </c:pt>
                <c:pt idx="1958">
                  <c:v>0.2636367203805321</c:v>
                </c:pt>
                <c:pt idx="1959">
                  <c:v>0.2635867762109001</c:v>
                </c:pt>
                <c:pt idx="1960">
                  <c:v>0.2636367203805321</c:v>
                </c:pt>
                <c:pt idx="1961">
                  <c:v>0.27698608341393083</c:v>
                </c:pt>
                <c:pt idx="1962">
                  <c:v>0.2635867762109001</c:v>
                </c:pt>
                <c:pt idx="1963">
                  <c:v>0.27703602758356283</c:v>
                </c:pt>
                <c:pt idx="1964">
                  <c:v>0.2636367203805321</c:v>
                </c:pt>
                <c:pt idx="1965">
                  <c:v>0.27698608341393083</c:v>
                </c:pt>
                <c:pt idx="1966">
                  <c:v>0.29043533478659356</c:v>
                </c:pt>
                <c:pt idx="1967">
                  <c:v>0.2635867762109001</c:v>
                </c:pt>
                <c:pt idx="1968">
                  <c:v>0.27703602758356283</c:v>
                </c:pt>
                <c:pt idx="1969">
                  <c:v>0.29038539061696156</c:v>
                </c:pt>
                <c:pt idx="1970">
                  <c:v>0.30383464198962429</c:v>
                </c:pt>
                <c:pt idx="1971">
                  <c:v>0.30383464198962429</c:v>
                </c:pt>
                <c:pt idx="1972">
                  <c:v>0.31718400502302302</c:v>
                </c:pt>
                <c:pt idx="1973">
                  <c:v>0.26363672038041841</c:v>
                </c:pt>
                <c:pt idx="1974">
                  <c:v>0.27698608341393083</c:v>
                </c:pt>
                <c:pt idx="1975">
                  <c:v>0.2635867762109001</c:v>
                </c:pt>
                <c:pt idx="1976">
                  <c:v>0.27703602758344914</c:v>
                </c:pt>
                <c:pt idx="1977">
                  <c:v>0.29038539061696156</c:v>
                </c:pt>
                <c:pt idx="1978">
                  <c:v>0.30383464198962429</c:v>
                </c:pt>
                <c:pt idx="1979">
                  <c:v>0.31718400502302302</c:v>
                </c:pt>
                <c:pt idx="1980">
                  <c:v>0.33063325639557206</c:v>
                </c:pt>
                <c:pt idx="1981">
                  <c:v>0.26363672038041841</c:v>
                </c:pt>
                <c:pt idx="1982">
                  <c:v>0.26358677621101378</c:v>
                </c:pt>
                <c:pt idx="1983">
                  <c:v>0.27703602758344914</c:v>
                </c:pt>
                <c:pt idx="1984">
                  <c:v>0.29038539061696156</c:v>
                </c:pt>
                <c:pt idx="1985">
                  <c:v>0.31718400502302302</c:v>
                </c:pt>
                <c:pt idx="1986">
                  <c:v>0.34398261942908448</c:v>
                </c:pt>
                <c:pt idx="1987">
                  <c:v>0.25018746900786937</c:v>
                </c:pt>
                <c:pt idx="1988">
                  <c:v>0.25018746900786937</c:v>
                </c:pt>
                <c:pt idx="1989">
                  <c:v>0.2636367203805321</c:v>
                </c:pt>
                <c:pt idx="1990">
                  <c:v>0.2635867762109001</c:v>
                </c:pt>
                <c:pt idx="1991">
                  <c:v>0.2635867762109001</c:v>
                </c:pt>
                <c:pt idx="1992">
                  <c:v>0.27703602758356283</c:v>
                </c:pt>
                <c:pt idx="1993">
                  <c:v>0.26363672038041841</c:v>
                </c:pt>
                <c:pt idx="1994">
                  <c:v>0.29043533478659356</c:v>
                </c:pt>
                <c:pt idx="1995">
                  <c:v>0.29043533478659356</c:v>
                </c:pt>
                <c:pt idx="1996">
                  <c:v>0.30378469781999229</c:v>
                </c:pt>
                <c:pt idx="1997">
                  <c:v>0.2635867762109001</c:v>
                </c:pt>
                <c:pt idx="1998">
                  <c:v>0.25018746900798305</c:v>
                </c:pt>
                <c:pt idx="1999">
                  <c:v>0.26363672038041841</c:v>
                </c:pt>
                <c:pt idx="2000">
                  <c:v>0.27698608341393083</c:v>
                </c:pt>
                <c:pt idx="2001">
                  <c:v>0.29043533478647987</c:v>
                </c:pt>
                <c:pt idx="2002">
                  <c:v>0.30378469781999229</c:v>
                </c:pt>
                <c:pt idx="2003">
                  <c:v>0.31723394919265502</c:v>
                </c:pt>
                <c:pt idx="2004">
                  <c:v>0.25018746900798305</c:v>
                </c:pt>
                <c:pt idx="2005">
                  <c:v>0.26363672038041841</c:v>
                </c:pt>
                <c:pt idx="2006">
                  <c:v>0.27698608341393083</c:v>
                </c:pt>
                <c:pt idx="2007">
                  <c:v>0.30378469781999229</c:v>
                </c:pt>
                <c:pt idx="2008">
                  <c:v>0.33058331222605375</c:v>
                </c:pt>
                <c:pt idx="2009">
                  <c:v>0.2636367203805321</c:v>
                </c:pt>
                <c:pt idx="2010">
                  <c:v>0.2635867762109001</c:v>
                </c:pt>
                <c:pt idx="2011">
                  <c:v>0.2636367203805321</c:v>
                </c:pt>
                <c:pt idx="2012">
                  <c:v>0.27698608341393083</c:v>
                </c:pt>
                <c:pt idx="2013">
                  <c:v>0.2635867762109001</c:v>
                </c:pt>
                <c:pt idx="2014">
                  <c:v>0.27703602758356283</c:v>
                </c:pt>
                <c:pt idx="2015">
                  <c:v>0.2636367203805321</c:v>
                </c:pt>
                <c:pt idx="2016">
                  <c:v>0.27698608341393083</c:v>
                </c:pt>
                <c:pt idx="2017">
                  <c:v>0.2635867762109001</c:v>
                </c:pt>
                <c:pt idx="2018">
                  <c:v>0.27703602758356283</c:v>
                </c:pt>
                <c:pt idx="2019">
                  <c:v>0.29038539061696156</c:v>
                </c:pt>
                <c:pt idx="2020">
                  <c:v>0.26363672038041841</c:v>
                </c:pt>
                <c:pt idx="2021">
                  <c:v>0.27698608341393083</c:v>
                </c:pt>
                <c:pt idx="2022">
                  <c:v>0.29043533478659356</c:v>
                </c:pt>
                <c:pt idx="2023">
                  <c:v>0.30378469781999229</c:v>
                </c:pt>
                <c:pt idx="2024">
                  <c:v>0.30378469781999229</c:v>
                </c:pt>
                <c:pt idx="2025">
                  <c:v>0.31723394919254133</c:v>
                </c:pt>
                <c:pt idx="2026">
                  <c:v>0.2635867762109001</c:v>
                </c:pt>
                <c:pt idx="2027">
                  <c:v>0.27703602758344914</c:v>
                </c:pt>
                <c:pt idx="2028">
                  <c:v>0.26363672038041841</c:v>
                </c:pt>
                <c:pt idx="2029">
                  <c:v>0.27698608341393083</c:v>
                </c:pt>
                <c:pt idx="2030">
                  <c:v>0.29043533478647987</c:v>
                </c:pt>
                <c:pt idx="2031">
                  <c:v>0.30378469781999229</c:v>
                </c:pt>
                <c:pt idx="2032">
                  <c:v>0.31723394919265502</c:v>
                </c:pt>
                <c:pt idx="2033">
                  <c:v>0.33058331222605375</c:v>
                </c:pt>
                <c:pt idx="2034">
                  <c:v>0.26358677621101378</c:v>
                </c:pt>
                <c:pt idx="2035">
                  <c:v>0.26363672038041841</c:v>
                </c:pt>
                <c:pt idx="2036">
                  <c:v>0.27698608341393083</c:v>
                </c:pt>
                <c:pt idx="2037">
                  <c:v>0.29043533478647987</c:v>
                </c:pt>
                <c:pt idx="2038">
                  <c:v>0.31723394919254133</c:v>
                </c:pt>
                <c:pt idx="2039">
                  <c:v>0.34403256359860279</c:v>
                </c:pt>
                <c:pt idx="2040">
                  <c:v>0.25018746900786937</c:v>
                </c:pt>
                <c:pt idx="2041">
                  <c:v>0.2635867762109001</c:v>
                </c:pt>
                <c:pt idx="2042">
                  <c:v>0.2636367203805321</c:v>
                </c:pt>
                <c:pt idx="2043">
                  <c:v>0.27698608341393083</c:v>
                </c:pt>
                <c:pt idx="2044">
                  <c:v>0.26363672038041841</c:v>
                </c:pt>
                <c:pt idx="2045">
                  <c:v>0.27703602758344914</c:v>
                </c:pt>
                <c:pt idx="2046">
                  <c:v>0.25018746900798305</c:v>
                </c:pt>
                <c:pt idx="2047">
                  <c:v>0.26358677621101378</c:v>
                </c:pt>
                <c:pt idx="2048">
                  <c:v>0.27703602758344914</c:v>
                </c:pt>
                <c:pt idx="2049">
                  <c:v>0.2635867762109001</c:v>
                </c:pt>
                <c:pt idx="2050">
                  <c:v>0.2636367203805321</c:v>
                </c:pt>
                <c:pt idx="2051">
                  <c:v>0.2635867762109001</c:v>
                </c:pt>
                <c:pt idx="2052">
                  <c:v>0.27703602758356283</c:v>
                </c:pt>
                <c:pt idx="2053">
                  <c:v>0.2636367203805321</c:v>
                </c:pt>
                <c:pt idx="2054">
                  <c:v>0.27698608341393083</c:v>
                </c:pt>
                <c:pt idx="2055">
                  <c:v>0.2635867762109001</c:v>
                </c:pt>
                <c:pt idx="2056">
                  <c:v>0.26363672038041841</c:v>
                </c:pt>
                <c:pt idx="2057">
                  <c:v>0.27698608341393083</c:v>
                </c:pt>
                <c:pt idx="2058">
                  <c:v>0.29043533478659356</c:v>
                </c:pt>
                <c:pt idx="2059">
                  <c:v>0.2635867762109001</c:v>
                </c:pt>
                <c:pt idx="2060">
                  <c:v>0.30383464198962429</c:v>
                </c:pt>
                <c:pt idx="2061">
                  <c:v>0.30383464198962429</c:v>
                </c:pt>
                <c:pt idx="2062">
                  <c:v>0.26363672038041841</c:v>
                </c:pt>
                <c:pt idx="2063">
                  <c:v>0.27698608341393083</c:v>
                </c:pt>
                <c:pt idx="2064">
                  <c:v>0.26358677621101378</c:v>
                </c:pt>
                <c:pt idx="2065">
                  <c:v>0.27703602758344914</c:v>
                </c:pt>
                <c:pt idx="2066">
                  <c:v>0.29038539061696156</c:v>
                </c:pt>
                <c:pt idx="2067">
                  <c:v>0.3038346419895106</c:v>
                </c:pt>
                <c:pt idx="2068">
                  <c:v>0.33063325639568575</c:v>
                </c:pt>
                <c:pt idx="2069">
                  <c:v>0.26363672038041841</c:v>
                </c:pt>
                <c:pt idx="2070">
                  <c:v>0.26358677621101378</c:v>
                </c:pt>
                <c:pt idx="2071">
                  <c:v>0.27703602758344914</c:v>
                </c:pt>
                <c:pt idx="2072">
                  <c:v>0.29038539061696156</c:v>
                </c:pt>
                <c:pt idx="2073">
                  <c:v>0.31718400502302302</c:v>
                </c:pt>
                <c:pt idx="2074">
                  <c:v>0.25018746900786937</c:v>
                </c:pt>
                <c:pt idx="2075">
                  <c:v>0.25018746900786937</c:v>
                </c:pt>
                <c:pt idx="2076">
                  <c:v>0.2635867762109001</c:v>
                </c:pt>
                <c:pt idx="2077">
                  <c:v>0.25018746900798305</c:v>
                </c:pt>
                <c:pt idx="2078">
                  <c:v>0.26363672038041841</c:v>
                </c:pt>
                <c:pt idx="2079">
                  <c:v>0.2635867762109001</c:v>
                </c:pt>
                <c:pt idx="2080">
                  <c:v>0.27703602758344914</c:v>
                </c:pt>
                <c:pt idx="2081">
                  <c:v>0.27698608341393083</c:v>
                </c:pt>
                <c:pt idx="2082">
                  <c:v>0.29043533478647987</c:v>
                </c:pt>
                <c:pt idx="2083">
                  <c:v>0.29043533478647987</c:v>
                </c:pt>
                <c:pt idx="2084">
                  <c:v>0.30378469781999229</c:v>
                </c:pt>
                <c:pt idx="2085">
                  <c:v>0.25023741317738768</c:v>
                </c:pt>
                <c:pt idx="2086">
                  <c:v>0.26358677621101378</c:v>
                </c:pt>
                <c:pt idx="2087">
                  <c:v>0.26363672038041841</c:v>
                </c:pt>
                <c:pt idx="2088">
                  <c:v>0.27698608341393083</c:v>
                </c:pt>
                <c:pt idx="2089">
                  <c:v>0.29043533478647987</c:v>
                </c:pt>
                <c:pt idx="2090">
                  <c:v>0.31723394919254133</c:v>
                </c:pt>
                <c:pt idx="2091">
                  <c:v>0.25023741317750137</c:v>
                </c:pt>
                <c:pt idx="2092">
                  <c:v>0.25018746900786937</c:v>
                </c:pt>
                <c:pt idx="2093">
                  <c:v>0.26363672038041841</c:v>
                </c:pt>
                <c:pt idx="2094">
                  <c:v>0.27698608341404451</c:v>
                </c:pt>
                <c:pt idx="2095">
                  <c:v>0.30378469781999229</c:v>
                </c:pt>
                <c:pt idx="2096">
                  <c:v>0.2636367203805321</c:v>
                </c:pt>
                <c:pt idx="2097">
                  <c:v>0.2635867762109001</c:v>
                </c:pt>
                <c:pt idx="2098">
                  <c:v>0.2636367203805321</c:v>
                </c:pt>
                <c:pt idx="2099">
                  <c:v>0.27698608341393083</c:v>
                </c:pt>
                <c:pt idx="2100">
                  <c:v>0.2635867762109001</c:v>
                </c:pt>
                <c:pt idx="2101">
                  <c:v>0.27703602758356283</c:v>
                </c:pt>
                <c:pt idx="2102">
                  <c:v>0.26363672038041841</c:v>
                </c:pt>
                <c:pt idx="2103">
                  <c:v>0.27698608341393083</c:v>
                </c:pt>
                <c:pt idx="2104">
                  <c:v>0.2635867762109001</c:v>
                </c:pt>
                <c:pt idx="2105">
                  <c:v>0.29038539061696156</c:v>
                </c:pt>
                <c:pt idx="2106">
                  <c:v>0.26363672038041841</c:v>
                </c:pt>
                <c:pt idx="2107">
                  <c:v>0.27698608341393083</c:v>
                </c:pt>
                <c:pt idx="2108">
                  <c:v>0.29043533478647987</c:v>
                </c:pt>
                <c:pt idx="2109">
                  <c:v>0.30378469781999229</c:v>
                </c:pt>
                <c:pt idx="2110">
                  <c:v>0.30378469781999229</c:v>
                </c:pt>
                <c:pt idx="2111">
                  <c:v>0.31723394919265502</c:v>
                </c:pt>
                <c:pt idx="2112">
                  <c:v>0.26358677621101378</c:v>
                </c:pt>
                <c:pt idx="2113">
                  <c:v>0.27703602758344914</c:v>
                </c:pt>
                <c:pt idx="2114">
                  <c:v>0.26363672038041841</c:v>
                </c:pt>
                <c:pt idx="2115">
                  <c:v>0.27698608341393083</c:v>
                </c:pt>
                <c:pt idx="2116">
                  <c:v>0.29043533478647987</c:v>
                </c:pt>
                <c:pt idx="2117">
                  <c:v>0.30378469781999229</c:v>
                </c:pt>
                <c:pt idx="2118">
                  <c:v>0.31723394919254133</c:v>
                </c:pt>
                <c:pt idx="2119">
                  <c:v>0.33058331222605375</c:v>
                </c:pt>
                <c:pt idx="2120">
                  <c:v>0.26358677621101378</c:v>
                </c:pt>
                <c:pt idx="2121">
                  <c:v>0.26363672038041841</c:v>
                </c:pt>
                <c:pt idx="2122">
                  <c:v>0.27698608341404451</c:v>
                </c:pt>
                <c:pt idx="2123">
                  <c:v>0.29043533478647987</c:v>
                </c:pt>
                <c:pt idx="2124">
                  <c:v>0.31723394919254133</c:v>
                </c:pt>
                <c:pt idx="2125">
                  <c:v>0.34403256359860279</c:v>
                </c:pt>
                <c:pt idx="2126">
                  <c:v>0.27698608341393083</c:v>
                </c:pt>
                <c:pt idx="2127">
                  <c:v>0.27703602758356283</c:v>
                </c:pt>
                <c:pt idx="2128">
                  <c:v>0.27698608341393083</c:v>
                </c:pt>
                <c:pt idx="2129">
                  <c:v>0.29043533478659356</c:v>
                </c:pt>
                <c:pt idx="2130">
                  <c:v>0.27703602758356283</c:v>
                </c:pt>
                <c:pt idx="2131">
                  <c:v>0.29038539061696156</c:v>
                </c:pt>
                <c:pt idx="2132">
                  <c:v>0.27698608341393083</c:v>
                </c:pt>
                <c:pt idx="2133">
                  <c:v>0.29043533478659356</c:v>
                </c:pt>
                <c:pt idx="2134">
                  <c:v>0.27703602758344914</c:v>
                </c:pt>
                <c:pt idx="2135">
                  <c:v>0.29038539061696156</c:v>
                </c:pt>
                <c:pt idx="2136">
                  <c:v>0.27698608341393083</c:v>
                </c:pt>
                <c:pt idx="2137">
                  <c:v>0.29043533478647987</c:v>
                </c:pt>
                <c:pt idx="2138">
                  <c:v>0.30378469781999229</c:v>
                </c:pt>
                <c:pt idx="2139">
                  <c:v>0.31723394919265502</c:v>
                </c:pt>
                <c:pt idx="2140">
                  <c:v>0.31723394919265502</c:v>
                </c:pt>
                <c:pt idx="2141">
                  <c:v>0.33058331222605375</c:v>
                </c:pt>
                <c:pt idx="2142">
                  <c:v>0.27703602758344914</c:v>
                </c:pt>
                <c:pt idx="2143">
                  <c:v>0.29038539061696156</c:v>
                </c:pt>
                <c:pt idx="2144">
                  <c:v>0.27698608341393083</c:v>
                </c:pt>
                <c:pt idx="2145">
                  <c:v>0.29043533478647987</c:v>
                </c:pt>
                <c:pt idx="2146">
                  <c:v>0.30378469781999229</c:v>
                </c:pt>
                <c:pt idx="2147">
                  <c:v>0.31723394919254133</c:v>
                </c:pt>
                <c:pt idx="2148">
                  <c:v>0.33058331222605375</c:v>
                </c:pt>
                <c:pt idx="2149">
                  <c:v>0.34403256359860279</c:v>
                </c:pt>
                <c:pt idx="2150">
                  <c:v>0.27703602758344914</c:v>
                </c:pt>
                <c:pt idx="2151">
                  <c:v>0.27698608341404451</c:v>
                </c:pt>
                <c:pt idx="2152">
                  <c:v>0.29043533478647987</c:v>
                </c:pt>
                <c:pt idx="2153">
                  <c:v>0.30378469781999229</c:v>
                </c:pt>
                <c:pt idx="2154">
                  <c:v>0.33058331222605375</c:v>
                </c:pt>
                <c:pt idx="2155">
                  <c:v>0.35738192663211521</c:v>
                </c:pt>
                <c:pt idx="2156">
                  <c:v>0.25018746900786937</c:v>
                </c:pt>
                <c:pt idx="2157">
                  <c:v>0.2635867762109001</c:v>
                </c:pt>
                <c:pt idx="2158">
                  <c:v>0.25018746900798305</c:v>
                </c:pt>
                <c:pt idx="2159">
                  <c:v>0.26363672038041841</c:v>
                </c:pt>
                <c:pt idx="2160">
                  <c:v>0.25018746900798305</c:v>
                </c:pt>
                <c:pt idx="2161">
                  <c:v>0.26363672038041841</c:v>
                </c:pt>
                <c:pt idx="2162">
                  <c:v>0.27698608341393083</c:v>
                </c:pt>
                <c:pt idx="2163">
                  <c:v>0.29038539061696156</c:v>
                </c:pt>
                <c:pt idx="2164">
                  <c:v>0.29038539061696156</c:v>
                </c:pt>
                <c:pt idx="2165">
                  <c:v>0.25018746900798305</c:v>
                </c:pt>
                <c:pt idx="2166">
                  <c:v>0.26363672038041841</c:v>
                </c:pt>
                <c:pt idx="2167">
                  <c:v>0.25018746900786937</c:v>
                </c:pt>
                <c:pt idx="2168">
                  <c:v>0.2635867762109001</c:v>
                </c:pt>
                <c:pt idx="2169">
                  <c:v>0.27703602758344914</c:v>
                </c:pt>
                <c:pt idx="2170">
                  <c:v>0.2635867762109001</c:v>
                </c:pt>
                <c:pt idx="2171">
                  <c:v>0.2636367203805321</c:v>
                </c:pt>
                <c:pt idx="2172">
                  <c:v>0.27703602758356283</c:v>
                </c:pt>
                <c:pt idx="2173">
                  <c:v>0.26363672038041841</c:v>
                </c:pt>
                <c:pt idx="2174">
                  <c:v>0.27698608341393083</c:v>
                </c:pt>
                <c:pt idx="2175">
                  <c:v>0.26363672038041841</c:v>
                </c:pt>
                <c:pt idx="2176">
                  <c:v>0.27698608341393083</c:v>
                </c:pt>
                <c:pt idx="2177">
                  <c:v>0.29043533478647987</c:v>
                </c:pt>
                <c:pt idx="2178">
                  <c:v>0.3038346419895106</c:v>
                </c:pt>
                <c:pt idx="2179">
                  <c:v>0.31718400502302302</c:v>
                </c:pt>
                <c:pt idx="2180">
                  <c:v>0.26363672038041841</c:v>
                </c:pt>
                <c:pt idx="2181">
                  <c:v>0.27698608341393083</c:v>
                </c:pt>
                <c:pt idx="2182">
                  <c:v>0.29038539061696156</c:v>
                </c:pt>
                <c:pt idx="2183">
                  <c:v>0.3038346419895106</c:v>
                </c:pt>
                <c:pt idx="2184">
                  <c:v>0.26363672038041841</c:v>
                </c:pt>
                <c:pt idx="2185">
                  <c:v>0.27703602758344914</c:v>
                </c:pt>
                <c:pt idx="2186">
                  <c:v>0.29038539061707525</c:v>
                </c:pt>
                <c:pt idx="2187">
                  <c:v>0.31718400502302302</c:v>
                </c:pt>
                <c:pt idx="2188">
                  <c:v>0.27703602758356283</c:v>
                </c:pt>
                <c:pt idx="2189">
                  <c:v>0.27698608341393083</c:v>
                </c:pt>
                <c:pt idx="2190">
                  <c:v>0.27703602758356283</c:v>
                </c:pt>
                <c:pt idx="2191">
                  <c:v>0.29038539061696156</c:v>
                </c:pt>
                <c:pt idx="2192">
                  <c:v>0.27698608341393083</c:v>
                </c:pt>
                <c:pt idx="2193">
                  <c:v>0.29043533478659356</c:v>
                </c:pt>
                <c:pt idx="2194">
                  <c:v>0.29038539061696156</c:v>
                </c:pt>
                <c:pt idx="2195">
                  <c:v>0.27698608341393083</c:v>
                </c:pt>
                <c:pt idx="2196">
                  <c:v>0.29043533478647987</c:v>
                </c:pt>
                <c:pt idx="2197">
                  <c:v>0.30378469781999229</c:v>
                </c:pt>
                <c:pt idx="2198">
                  <c:v>0.29038539061696156</c:v>
                </c:pt>
                <c:pt idx="2199">
                  <c:v>0.31718400502302302</c:v>
                </c:pt>
                <c:pt idx="2200">
                  <c:v>0.31718400502302302</c:v>
                </c:pt>
                <c:pt idx="2201">
                  <c:v>0.33063325639568575</c:v>
                </c:pt>
                <c:pt idx="2202">
                  <c:v>0.27698608341393083</c:v>
                </c:pt>
                <c:pt idx="2203">
                  <c:v>0.29043533478647987</c:v>
                </c:pt>
                <c:pt idx="2204">
                  <c:v>0.27703602758344914</c:v>
                </c:pt>
                <c:pt idx="2205">
                  <c:v>0.29038539061696156</c:v>
                </c:pt>
                <c:pt idx="2206">
                  <c:v>0.3038346419895106</c:v>
                </c:pt>
                <c:pt idx="2207">
                  <c:v>0.31718400502302302</c:v>
                </c:pt>
                <c:pt idx="2208">
                  <c:v>0.34398261942908448</c:v>
                </c:pt>
                <c:pt idx="2209">
                  <c:v>0.27698608341404451</c:v>
                </c:pt>
                <c:pt idx="2210">
                  <c:v>0.27703602758344914</c:v>
                </c:pt>
                <c:pt idx="2211">
                  <c:v>0.29038539061707525</c:v>
                </c:pt>
                <c:pt idx="2212">
                  <c:v>0.3038346419895106</c:v>
                </c:pt>
                <c:pt idx="2213">
                  <c:v>0.33063325639557206</c:v>
                </c:pt>
                <c:pt idx="2214">
                  <c:v>0.29038539061696156</c:v>
                </c:pt>
                <c:pt idx="2215">
                  <c:v>0.29043533478659356</c:v>
                </c:pt>
                <c:pt idx="2216">
                  <c:v>0.29038539061696156</c:v>
                </c:pt>
                <c:pt idx="2217">
                  <c:v>0.30383464198962429</c:v>
                </c:pt>
                <c:pt idx="2218">
                  <c:v>0.29043533478659356</c:v>
                </c:pt>
                <c:pt idx="2219">
                  <c:v>0.30378469781999229</c:v>
                </c:pt>
                <c:pt idx="2220">
                  <c:v>0.29038539061696156</c:v>
                </c:pt>
                <c:pt idx="2221">
                  <c:v>0.30383464198962429</c:v>
                </c:pt>
                <c:pt idx="2222">
                  <c:v>0.29043533478647987</c:v>
                </c:pt>
                <c:pt idx="2223">
                  <c:v>0.30378469781999229</c:v>
                </c:pt>
                <c:pt idx="2224">
                  <c:v>0.31723394919265502</c:v>
                </c:pt>
                <c:pt idx="2225">
                  <c:v>0.29038539061696156</c:v>
                </c:pt>
                <c:pt idx="2226">
                  <c:v>0.3038346419895106</c:v>
                </c:pt>
                <c:pt idx="2227">
                  <c:v>0.31718400502302302</c:v>
                </c:pt>
                <c:pt idx="2228">
                  <c:v>0.33063325639568575</c:v>
                </c:pt>
                <c:pt idx="2229">
                  <c:v>0.33063325639568575</c:v>
                </c:pt>
                <c:pt idx="2230">
                  <c:v>0.34398261942908448</c:v>
                </c:pt>
                <c:pt idx="2231">
                  <c:v>0.29043533478647987</c:v>
                </c:pt>
                <c:pt idx="2232">
                  <c:v>0.30378469781999229</c:v>
                </c:pt>
                <c:pt idx="2233">
                  <c:v>0.29038539061696156</c:v>
                </c:pt>
                <c:pt idx="2234">
                  <c:v>0.3038346419895106</c:v>
                </c:pt>
                <c:pt idx="2235">
                  <c:v>0.31718400502302302</c:v>
                </c:pt>
                <c:pt idx="2236">
                  <c:v>0.33063325639557206</c:v>
                </c:pt>
                <c:pt idx="2237">
                  <c:v>0.34398261942908448</c:v>
                </c:pt>
                <c:pt idx="2238">
                  <c:v>0.35743187080163352</c:v>
                </c:pt>
                <c:pt idx="2239">
                  <c:v>0.29043533478647987</c:v>
                </c:pt>
                <c:pt idx="2240">
                  <c:v>0.29038539061707525</c:v>
                </c:pt>
                <c:pt idx="2241">
                  <c:v>0.3038346419895106</c:v>
                </c:pt>
                <c:pt idx="2242">
                  <c:v>0.31718400502302302</c:v>
                </c:pt>
                <c:pt idx="2243">
                  <c:v>0.34398261942908448</c:v>
                </c:pt>
                <c:pt idx="2244">
                  <c:v>0.37078123383514594</c:v>
                </c:pt>
                <c:pt idx="2245">
                  <c:v>0.29038539061696156</c:v>
                </c:pt>
                <c:pt idx="2246">
                  <c:v>0.29043533478659356</c:v>
                </c:pt>
                <c:pt idx="2247">
                  <c:v>0.29038539061696156</c:v>
                </c:pt>
                <c:pt idx="2248">
                  <c:v>0.30383464198962429</c:v>
                </c:pt>
                <c:pt idx="2249">
                  <c:v>0.29043533478659356</c:v>
                </c:pt>
                <c:pt idx="2250">
                  <c:v>0.30378469781999229</c:v>
                </c:pt>
                <c:pt idx="2251">
                  <c:v>0.30383464198962429</c:v>
                </c:pt>
                <c:pt idx="2252">
                  <c:v>0.29043533478647987</c:v>
                </c:pt>
                <c:pt idx="2253">
                  <c:v>0.30378469781999229</c:v>
                </c:pt>
                <c:pt idx="2254">
                  <c:v>0.31723394919265502</c:v>
                </c:pt>
                <c:pt idx="2255">
                  <c:v>0.29038539061696156</c:v>
                </c:pt>
                <c:pt idx="2256">
                  <c:v>0.31718400502302302</c:v>
                </c:pt>
                <c:pt idx="2257">
                  <c:v>0.33063325639568575</c:v>
                </c:pt>
                <c:pt idx="2258">
                  <c:v>0.34398261942908448</c:v>
                </c:pt>
                <c:pt idx="2259">
                  <c:v>0.29043533478647987</c:v>
                </c:pt>
                <c:pt idx="2260">
                  <c:v>0.30378469781999229</c:v>
                </c:pt>
                <c:pt idx="2261">
                  <c:v>0.29038539061696156</c:v>
                </c:pt>
                <c:pt idx="2262">
                  <c:v>0.3038346419895106</c:v>
                </c:pt>
                <c:pt idx="2263">
                  <c:v>0.31718400502302302</c:v>
                </c:pt>
                <c:pt idx="2264">
                  <c:v>0.33063325639557206</c:v>
                </c:pt>
                <c:pt idx="2265">
                  <c:v>0.34398261942908448</c:v>
                </c:pt>
                <c:pt idx="2266">
                  <c:v>0.35743187080163352</c:v>
                </c:pt>
                <c:pt idx="2267">
                  <c:v>0.29043533478647987</c:v>
                </c:pt>
                <c:pt idx="2268">
                  <c:v>0.29038539061707525</c:v>
                </c:pt>
                <c:pt idx="2269">
                  <c:v>0.3038346419895106</c:v>
                </c:pt>
                <c:pt idx="2270">
                  <c:v>0.31718400502302302</c:v>
                </c:pt>
                <c:pt idx="2271">
                  <c:v>0.34398261942908448</c:v>
                </c:pt>
                <c:pt idx="2272">
                  <c:v>0.37078123383514594</c:v>
                </c:pt>
                <c:pt idx="2273">
                  <c:v>0.3038346419895106</c:v>
                </c:pt>
                <c:pt idx="2274">
                  <c:v>0.30378469781999229</c:v>
                </c:pt>
                <c:pt idx="2275">
                  <c:v>0.30383464198962429</c:v>
                </c:pt>
                <c:pt idx="2276">
                  <c:v>0.31718400502302302</c:v>
                </c:pt>
                <c:pt idx="2277">
                  <c:v>0.30378469781999229</c:v>
                </c:pt>
                <c:pt idx="2278">
                  <c:v>0.31723394919254133</c:v>
                </c:pt>
                <c:pt idx="2279">
                  <c:v>0.30383464198962429</c:v>
                </c:pt>
                <c:pt idx="2280">
                  <c:v>0.31718400502302302</c:v>
                </c:pt>
                <c:pt idx="2281">
                  <c:v>0.30378469781999229</c:v>
                </c:pt>
                <c:pt idx="2282">
                  <c:v>0.31723394919265502</c:v>
                </c:pt>
                <c:pt idx="2283">
                  <c:v>0.33058331222605375</c:v>
                </c:pt>
                <c:pt idx="2284">
                  <c:v>0.3038346419895106</c:v>
                </c:pt>
                <c:pt idx="2285">
                  <c:v>0.31718400502302302</c:v>
                </c:pt>
                <c:pt idx="2286">
                  <c:v>0.33063325639568575</c:v>
                </c:pt>
                <c:pt idx="2287">
                  <c:v>0.34398261942908448</c:v>
                </c:pt>
                <c:pt idx="2288">
                  <c:v>0.34398261942908448</c:v>
                </c:pt>
                <c:pt idx="2289">
                  <c:v>0.35743187080163352</c:v>
                </c:pt>
                <c:pt idx="2290">
                  <c:v>0.30378469781999229</c:v>
                </c:pt>
                <c:pt idx="2291">
                  <c:v>0.31723394919254133</c:v>
                </c:pt>
                <c:pt idx="2292">
                  <c:v>0.3038346419895106</c:v>
                </c:pt>
                <c:pt idx="2293">
                  <c:v>0.31718400502302302</c:v>
                </c:pt>
                <c:pt idx="2294">
                  <c:v>0.33063325639557206</c:v>
                </c:pt>
                <c:pt idx="2295">
                  <c:v>0.34398261942908448</c:v>
                </c:pt>
                <c:pt idx="2296">
                  <c:v>0.35743187080163352</c:v>
                </c:pt>
                <c:pt idx="2297">
                  <c:v>0.37078123383503225</c:v>
                </c:pt>
                <c:pt idx="2298">
                  <c:v>0.30378469781999229</c:v>
                </c:pt>
                <c:pt idx="2299">
                  <c:v>0.3038346419895106</c:v>
                </c:pt>
                <c:pt idx="2300">
                  <c:v>0.31718400502302302</c:v>
                </c:pt>
                <c:pt idx="2301">
                  <c:v>0.33063325639557206</c:v>
                </c:pt>
                <c:pt idx="2302">
                  <c:v>0.35743187080151984</c:v>
                </c:pt>
                <c:pt idx="2303">
                  <c:v>0.38423048520769498</c:v>
                </c:pt>
                <c:pt idx="2304">
                  <c:v>0.26363672038041841</c:v>
                </c:pt>
                <c:pt idx="2305">
                  <c:v>0.2635867762109001</c:v>
                </c:pt>
                <c:pt idx="2306">
                  <c:v>0.26363672038041841</c:v>
                </c:pt>
                <c:pt idx="2307">
                  <c:v>0.25023741317738768</c:v>
                </c:pt>
                <c:pt idx="2308">
                  <c:v>0.26358677621101378</c:v>
                </c:pt>
                <c:pt idx="2309">
                  <c:v>0.27703602758344914</c:v>
                </c:pt>
                <c:pt idx="2310">
                  <c:v>0.26363672038041841</c:v>
                </c:pt>
                <c:pt idx="2311">
                  <c:v>0.27698608341393083</c:v>
                </c:pt>
                <c:pt idx="2312">
                  <c:v>0.29043533478647987</c:v>
                </c:pt>
                <c:pt idx="2313">
                  <c:v>0.29043533478647987</c:v>
                </c:pt>
                <c:pt idx="2314">
                  <c:v>0.30378469781999229</c:v>
                </c:pt>
                <c:pt idx="2315">
                  <c:v>0.26358677621101378</c:v>
                </c:pt>
                <c:pt idx="2316">
                  <c:v>0.25018746900786937</c:v>
                </c:pt>
                <c:pt idx="2317">
                  <c:v>0.26363672038041841</c:v>
                </c:pt>
                <c:pt idx="2318">
                  <c:v>0.27698608341404451</c:v>
                </c:pt>
                <c:pt idx="2319">
                  <c:v>0.29043533478647987</c:v>
                </c:pt>
                <c:pt idx="2320">
                  <c:v>0.30378469781999229</c:v>
                </c:pt>
                <c:pt idx="2321">
                  <c:v>0.31723394919254133</c:v>
                </c:pt>
                <c:pt idx="2322">
                  <c:v>0.25023741317750137</c:v>
                </c:pt>
                <c:pt idx="2323">
                  <c:v>0.25018746900786937</c:v>
                </c:pt>
                <c:pt idx="2324">
                  <c:v>0.2636367203805321</c:v>
                </c:pt>
                <c:pt idx="2325">
                  <c:v>0.27698608341393083</c:v>
                </c:pt>
                <c:pt idx="2326">
                  <c:v>0.30378469781999229</c:v>
                </c:pt>
                <c:pt idx="2327">
                  <c:v>0.33058331222605375</c:v>
                </c:pt>
                <c:pt idx="2328">
                  <c:v>0.2636367203805321</c:v>
                </c:pt>
                <c:pt idx="2329">
                  <c:v>0.2635867762109001</c:v>
                </c:pt>
                <c:pt idx="2330">
                  <c:v>0.26363672038041841</c:v>
                </c:pt>
                <c:pt idx="2331">
                  <c:v>0.27698608341393083</c:v>
                </c:pt>
                <c:pt idx="2332">
                  <c:v>0.2635867762109001</c:v>
                </c:pt>
                <c:pt idx="2333">
                  <c:v>0.27703602758344914</c:v>
                </c:pt>
                <c:pt idx="2334">
                  <c:v>0.26363672038041841</c:v>
                </c:pt>
                <c:pt idx="2335">
                  <c:v>0.27698608341393083</c:v>
                </c:pt>
                <c:pt idx="2336">
                  <c:v>0.26358677621101378</c:v>
                </c:pt>
                <c:pt idx="2337">
                  <c:v>0.27703602758344914</c:v>
                </c:pt>
                <c:pt idx="2338">
                  <c:v>0.29038539061696156</c:v>
                </c:pt>
                <c:pt idx="2339">
                  <c:v>0.26363672038041841</c:v>
                </c:pt>
                <c:pt idx="2340">
                  <c:v>0.27698608341393083</c:v>
                </c:pt>
                <c:pt idx="2341">
                  <c:v>0.29043533478647987</c:v>
                </c:pt>
                <c:pt idx="2342">
                  <c:v>0.30378469781999229</c:v>
                </c:pt>
                <c:pt idx="2343">
                  <c:v>0.30378469781999229</c:v>
                </c:pt>
                <c:pt idx="2344">
                  <c:v>0.31723394919254133</c:v>
                </c:pt>
                <c:pt idx="2345">
                  <c:v>0.26358677621101378</c:v>
                </c:pt>
                <c:pt idx="2346">
                  <c:v>0.27703602758344914</c:v>
                </c:pt>
                <c:pt idx="2347">
                  <c:v>0.26363672038041841</c:v>
                </c:pt>
                <c:pt idx="2348">
                  <c:v>0.27698608341404451</c:v>
                </c:pt>
                <c:pt idx="2349">
                  <c:v>0.29043533478647987</c:v>
                </c:pt>
                <c:pt idx="2350">
                  <c:v>0.30378469781999229</c:v>
                </c:pt>
                <c:pt idx="2351">
                  <c:v>0.31723394919254133</c:v>
                </c:pt>
                <c:pt idx="2352">
                  <c:v>0.33058331222605375</c:v>
                </c:pt>
                <c:pt idx="2353">
                  <c:v>0.2635867762109001</c:v>
                </c:pt>
                <c:pt idx="2354">
                  <c:v>0.2636367203805321</c:v>
                </c:pt>
                <c:pt idx="2355">
                  <c:v>0.27698608341393083</c:v>
                </c:pt>
                <c:pt idx="2356">
                  <c:v>0.29043533478647987</c:v>
                </c:pt>
                <c:pt idx="2357">
                  <c:v>0.31723394919254133</c:v>
                </c:pt>
                <c:pt idx="2358">
                  <c:v>0.34403256359860279</c:v>
                </c:pt>
                <c:pt idx="2359">
                  <c:v>0.2635867762109001</c:v>
                </c:pt>
                <c:pt idx="2360">
                  <c:v>0.25018746900798305</c:v>
                </c:pt>
                <c:pt idx="2361">
                  <c:v>0.26363672038041841</c:v>
                </c:pt>
                <c:pt idx="2362">
                  <c:v>0.26358677621101378</c:v>
                </c:pt>
                <c:pt idx="2363">
                  <c:v>0.25018746900798305</c:v>
                </c:pt>
                <c:pt idx="2364">
                  <c:v>0.26363672038041841</c:v>
                </c:pt>
                <c:pt idx="2365">
                  <c:v>0.27698608341393083</c:v>
                </c:pt>
                <c:pt idx="2366">
                  <c:v>0.29038539061696156</c:v>
                </c:pt>
                <c:pt idx="2367">
                  <c:v>0.29038539061696156</c:v>
                </c:pt>
                <c:pt idx="2368">
                  <c:v>0.25018746900786937</c:v>
                </c:pt>
                <c:pt idx="2369">
                  <c:v>0.26363672038041841</c:v>
                </c:pt>
                <c:pt idx="2370">
                  <c:v>0.29038539061707525</c:v>
                </c:pt>
                <c:pt idx="2371">
                  <c:v>0.31718400502302302</c:v>
                </c:pt>
                <c:pt idx="2372">
                  <c:v>0.25018746900786937</c:v>
                </c:pt>
                <c:pt idx="2373">
                  <c:v>0.2635867762109001</c:v>
                </c:pt>
                <c:pt idx="2374">
                  <c:v>0.27703602758344914</c:v>
                </c:pt>
                <c:pt idx="2375">
                  <c:v>0.3038346419895106</c:v>
                </c:pt>
                <c:pt idx="2376">
                  <c:v>0.2635867762109001</c:v>
                </c:pt>
                <c:pt idx="2377">
                  <c:v>0.26363672038041841</c:v>
                </c:pt>
                <c:pt idx="2378">
                  <c:v>0.2635867762109001</c:v>
                </c:pt>
                <c:pt idx="2379">
                  <c:v>0.27703602758344914</c:v>
                </c:pt>
                <c:pt idx="2380">
                  <c:v>0.26363672038041841</c:v>
                </c:pt>
                <c:pt idx="2381">
                  <c:v>0.27698608341393083</c:v>
                </c:pt>
                <c:pt idx="2382">
                  <c:v>0.26358677621101378</c:v>
                </c:pt>
                <c:pt idx="2383">
                  <c:v>0.27703602758344914</c:v>
                </c:pt>
                <c:pt idx="2384">
                  <c:v>0.26363672038041841</c:v>
                </c:pt>
                <c:pt idx="2385">
                  <c:v>0.27698608341393083</c:v>
                </c:pt>
                <c:pt idx="2386">
                  <c:v>0.29043533478647987</c:v>
                </c:pt>
                <c:pt idx="2387">
                  <c:v>0.26358677621101378</c:v>
                </c:pt>
                <c:pt idx="2388">
                  <c:v>0.27703602758344914</c:v>
                </c:pt>
                <c:pt idx="2389">
                  <c:v>0.29038539061696156</c:v>
                </c:pt>
                <c:pt idx="2390">
                  <c:v>0.3038346419895106</c:v>
                </c:pt>
                <c:pt idx="2391">
                  <c:v>0.3038346419895106</c:v>
                </c:pt>
                <c:pt idx="2392">
                  <c:v>0.31718400502302302</c:v>
                </c:pt>
                <c:pt idx="2393">
                  <c:v>0.26363672038041841</c:v>
                </c:pt>
                <c:pt idx="2394">
                  <c:v>0.27698608341404451</c:v>
                </c:pt>
                <c:pt idx="2395">
                  <c:v>0.2635867762109001</c:v>
                </c:pt>
                <c:pt idx="2396">
                  <c:v>0.29038539061707525</c:v>
                </c:pt>
                <c:pt idx="2397">
                  <c:v>0.3038346419895106</c:v>
                </c:pt>
                <c:pt idx="2398">
                  <c:v>0.31718400502302302</c:v>
                </c:pt>
                <c:pt idx="2399">
                  <c:v>0.33063325639557206</c:v>
                </c:pt>
                <c:pt idx="2400">
                  <c:v>0.2636367203805321</c:v>
                </c:pt>
                <c:pt idx="2401">
                  <c:v>0.2635867762109001</c:v>
                </c:pt>
                <c:pt idx="2402">
                  <c:v>0.27703602758344914</c:v>
                </c:pt>
                <c:pt idx="2403">
                  <c:v>0.29038539061696156</c:v>
                </c:pt>
                <c:pt idx="2404">
                  <c:v>0.31718400502302302</c:v>
                </c:pt>
                <c:pt idx="2405">
                  <c:v>0.34398261942908448</c:v>
                </c:pt>
                <c:pt idx="2406">
                  <c:v>0.27703602758356283</c:v>
                </c:pt>
                <c:pt idx="2407">
                  <c:v>0.27698608341393083</c:v>
                </c:pt>
                <c:pt idx="2408">
                  <c:v>0.27703602758344914</c:v>
                </c:pt>
                <c:pt idx="2409">
                  <c:v>0.29038539061696156</c:v>
                </c:pt>
                <c:pt idx="2410">
                  <c:v>0.27698608341393083</c:v>
                </c:pt>
                <c:pt idx="2411">
                  <c:v>0.29043533478647987</c:v>
                </c:pt>
                <c:pt idx="2412">
                  <c:v>0.27703602758344914</c:v>
                </c:pt>
                <c:pt idx="2413">
                  <c:v>0.29038539061696156</c:v>
                </c:pt>
                <c:pt idx="2414">
                  <c:v>0.27698608341393083</c:v>
                </c:pt>
                <c:pt idx="2415">
                  <c:v>0.29043533478647987</c:v>
                </c:pt>
                <c:pt idx="2416">
                  <c:v>0.30378469781999229</c:v>
                </c:pt>
                <c:pt idx="2417">
                  <c:v>0.27703602758344914</c:v>
                </c:pt>
                <c:pt idx="2418">
                  <c:v>0.29038539061696156</c:v>
                </c:pt>
                <c:pt idx="2419">
                  <c:v>0.3038346419895106</c:v>
                </c:pt>
                <c:pt idx="2420">
                  <c:v>0.31718400502302302</c:v>
                </c:pt>
                <c:pt idx="2421">
                  <c:v>0.31718400502302302</c:v>
                </c:pt>
                <c:pt idx="2422">
                  <c:v>0.33063325639557206</c:v>
                </c:pt>
                <c:pt idx="2423">
                  <c:v>0.27698608341404451</c:v>
                </c:pt>
                <c:pt idx="2424">
                  <c:v>0.29043533478647987</c:v>
                </c:pt>
                <c:pt idx="2425">
                  <c:v>0.27703602758344914</c:v>
                </c:pt>
                <c:pt idx="2426">
                  <c:v>0.29038539061707525</c:v>
                </c:pt>
                <c:pt idx="2427">
                  <c:v>0.3038346419895106</c:v>
                </c:pt>
                <c:pt idx="2428">
                  <c:v>0.31718400502302302</c:v>
                </c:pt>
                <c:pt idx="2429">
                  <c:v>0.33063325639557206</c:v>
                </c:pt>
                <c:pt idx="2430">
                  <c:v>0.34398261942908448</c:v>
                </c:pt>
                <c:pt idx="2431">
                  <c:v>0.27698608341393083</c:v>
                </c:pt>
                <c:pt idx="2432">
                  <c:v>0.27703602758344914</c:v>
                </c:pt>
                <c:pt idx="2433">
                  <c:v>0.29038539061696156</c:v>
                </c:pt>
                <c:pt idx="2434">
                  <c:v>0.3038346419895106</c:v>
                </c:pt>
                <c:pt idx="2435">
                  <c:v>0.33063325639557206</c:v>
                </c:pt>
                <c:pt idx="2436">
                  <c:v>0.35743187080163352</c:v>
                </c:pt>
                <c:pt idx="2437">
                  <c:v>0.29038539061696156</c:v>
                </c:pt>
                <c:pt idx="2438">
                  <c:v>0.29043533478659356</c:v>
                </c:pt>
                <c:pt idx="2439">
                  <c:v>0.29038539061696156</c:v>
                </c:pt>
                <c:pt idx="2440">
                  <c:v>0.30383464198962429</c:v>
                </c:pt>
                <c:pt idx="2441">
                  <c:v>0.29043533478647987</c:v>
                </c:pt>
                <c:pt idx="2442">
                  <c:v>0.30378469781999229</c:v>
                </c:pt>
                <c:pt idx="2443">
                  <c:v>0.29038539061696156</c:v>
                </c:pt>
                <c:pt idx="2444">
                  <c:v>0.3038346419895106</c:v>
                </c:pt>
                <c:pt idx="2445">
                  <c:v>0.29043533478647987</c:v>
                </c:pt>
                <c:pt idx="2446">
                  <c:v>0.30378469781999229</c:v>
                </c:pt>
                <c:pt idx="2447">
                  <c:v>0.31723394919254133</c:v>
                </c:pt>
                <c:pt idx="2448">
                  <c:v>0.29038539061696156</c:v>
                </c:pt>
                <c:pt idx="2449">
                  <c:v>0.3038346419895106</c:v>
                </c:pt>
                <c:pt idx="2450">
                  <c:v>0.31718400502302302</c:v>
                </c:pt>
                <c:pt idx="2451">
                  <c:v>0.33063325639557206</c:v>
                </c:pt>
                <c:pt idx="2452">
                  <c:v>0.33063325639557206</c:v>
                </c:pt>
                <c:pt idx="2453">
                  <c:v>0.34398261942908448</c:v>
                </c:pt>
                <c:pt idx="2454">
                  <c:v>0.29043533478647987</c:v>
                </c:pt>
                <c:pt idx="2455">
                  <c:v>0.30378469781999229</c:v>
                </c:pt>
                <c:pt idx="2456">
                  <c:v>0.29038539061707525</c:v>
                </c:pt>
                <c:pt idx="2457">
                  <c:v>0.3038346419895106</c:v>
                </c:pt>
                <c:pt idx="2458">
                  <c:v>0.31718400502302302</c:v>
                </c:pt>
                <c:pt idx="2459">
                  <c:v>0.33063325639557206</c:v>
                </c:pt>
                <c:pt idx="2460">
                  <c:v>0.34398261942908448</c:v>
                </c:pt>
                <c:pt idx="2461">
                  <c:v>0.35743187080151984</c:v>
                </c:pt>
                <c:pt idx="2462">
                  <c:v>0.29043533478647987</c:v>
                </c:pt>
                <c:pt idx="2463">
                  <c:v>0.29038539061696156</c:v>
                </c:pt>
                <c:pt idx="2464">
                  <c:v>0.3038346419895106</c:v>
                </c:pt>
                <c:pt idx="2465">
                  <c:v>0.31718400502302302</c:v>
                </c:pt>
                <c:pt idx="2466">
                  <c:v>0.34398261942908448</c:v>
                </c:pt>
                <c:pt idx="2467">
                  <c:v>0.37078123383514594</c:v>
                </c:pt>
                <c:pt idx="2468">
                  <c:v>0.30383464198962429</c:v>
                </c:pt>
                <c:pt idx="2469">
                  <c:v>0.30378469781999229</c:v>
                </c:pt>
                <c:pt idx="2470">
                  <c:v>0.30383464198962429</c:v>
                </c:pt>
                <c:pt idx="2471">
                  <c:v>0.31718400502302302</c:v>
                </c:pt>
                <c:pt idx="2472">
                  <c:v>0.30378469781999229</c:v>
                </c:pt>
                <c:pt idx="2473">
                  <c:v>0.31723394919265502</c:v>
                </c:pt>
                <c:pt idx="2474">
                  <c:v>0.31718400502302302</c:v>
                </c:pt>
                <c:pt idx="2475">
                  <c:v>0.30378469781999229</c:v>
                </c:pt>
                <c:pt idx="2476">
                  <c:v>0.31723394919254133</c:v>
                </c:pt>
                <c:pt idx="2477">
                  <c:v>0.33058331222605375</c:v>
                </c:pt>
                <c:pt idx="2478">
                  <c:v>0.3038346419895106</c:v>
                </c:pt>
                <c:pt idx="2479">
                  <c:v>0.31718400502302302</c:v>
                </c:pt>
                <c:pt idx="2480">
                  <c:v>0.33063325639557206</c:v>
                </c:pt>
                <c:pt idx="2481">
                  <c:v>0.34398261942908448</c:v>
                </c:pt>
                <c:pt idx="2482">
                  <c:v>0.34398261942908448</c:v>
                </c:pt>
                <c:pt idx="2483">
                  <c:v>0.35743187080163352</c:v>
                </c:pt>
                <c:pt idx="2484">
                  <c:v>0.30378469781999229</c:v>
                </c:pt>
                <c:pt idx="2485">
                  <c:v>0.31723394919254133</c:v>
                </c:pt>
                <c:pt idx="2486">
                  <c:v>0.3038346419895106</c:v>
                </c:pt>
                <c:pt idx="2487">
                  <c:v>0.31718400502302302</c:v>
                </c:pt>
                <c:pt idx="2488">
                  <c:v>0.33063325639557206</c:v>
                </c:pt>
                <c:pt idx="2489">
                  <c:v>0.34398261942908448</c:v>
                </c:pt>
                <c:pt idx="2490">
                  <c:v>0.37078123383514594</c:v>
                </c:pt>
                <c:pt idx="2491">
                  <c:v>0.30378469781999229</c:v>
                </c:pt>
                <c:pt idx="2492">
                  <c:v>0.3038346419895106</c:v>
                </c:pt>
                <c:pt idx="2493">
                  <c:v>0.31718400502302302</c:v>
                </c:pt>
                <c:pt idx="2494">
                  <c:v>0.33063325639557206</c:v>
                </c:pt>
                <c:pt idx="2495">
                  <c:v>0.35743187080163352</c:v>
                </c:pt>
                <c:pt idx="2496">
                  <c:v>0.3842304852075813</c:v>
                </c:pt>
                <c:pt idx="2497">
                  <c:v>0.31718400502302302</c:v>
                </c:pt>
                <c:pt idx="2498">
                  <c:v>0.31723394919254133</c:v>
                </c:pt>
                <c:pt idx="2499">
                  <c:v>0.31718400502302302</c:v>
                </c:pt>
                <c:pt idx="2500">
                  <c:v>0.33063325639557206</c:v>
                </c:pt>
                <c:pt idx="2501">
                  <c:v>0.31723394919265502</c:v>
                </c:pt>
                <c:pt idx="2502">
                  <c:v>0.33058331222605375</c:v>
                </c:pt>
                <c:pt idx="2503">
                  <c:v>0.31718400502302302</c:v>
                </c:pt>
                <c:pt idx="2504">
                  <c:v>0.33063325639568575</c:v>
                </c:pt>
                <c:pt idx="2505">
                  <c:v>0.31723394919254133</c:v>
                </c:pt>
                <c:pt idx="2506">
                  <c:v>0.33058331222605375</c:v>
                </c:pt>
                <c:pt idx="2507">
                  <c:v>0.34403256359860279</c:v>
                </c:pt>
                <c:pt idx="2508">
                  <c:v>0.31718400502302302</c:v>
                </c:pt>
                <c:pt idx="2509">
                  <c:v>0.34398261942908448</c:v>
                </c:pt>
                <c:pt idx="2510">
                  <c:v>0.35743187080163352</c:v>
                </c:pt>
                <c:pt idx="2511">
                  <c:v>0.35743187080163352</c:v>
                </c:pt>
                <c:pt idx="2512">
                  <c:v>0.37078123383503225</c:v>
                </c:pt>
                <c:pt idx="2513">
                  <c:v>0.31723394919254133</c:v>
                </c:pt>
                <c:pt idx="2514">
                  <c:v>0.33058331222605375</c:v>
                </c:pt>
                <c:pt idx="2515">
                  <c:v>0.31718400502302302</c:v>
                </c:pt>
                <c:pt idx="2516">
                  <c:v>0.33063325639557206</c:v>
                </c:pt>
                <c:pt idx="2517">
                  <c:v>0.34398261942908448</c:v>
                </c:pt>
                <c:pt idx="2518">
                  <c:v>0.35743187080151984</c:v>
                </c:pt>
                <c:pt idx="2519">
                  <c:v>0.37078123383514594</c:v>
                </c:pt>
                <c:pt idx="2520">
                  <c:v>0.38423048520769498</c:v>
                </c:pt>
                <c:pt idx="2521">
                  <c:v>0.31723394919254133</c:v>
                </c:pt>
                <c:pt idx="2522">
                  <c:v>0.31718400502302302</c:v>
                </c:pt>
                <c:pt idx="2523">
                  <c:v>0.33063325639557206</c:v>
                </c:pt>
                <c:pt idx="2524">
                  <c:v>0.34398261942908448</c:v>
                </c:pt>
                <c:pt idx="2525">
                  <c:v>0.37078123383514594</c:v>
                </c:pt>
                <c:pt idx="2526">
                  <c:v>0.26363672038041841</c:v>
                </c:pt>
                <c:pt idx="2527">
                  <c:v>0.25023741317738768</c:v>
                </c:pt>
                <c:pt idx="2528">
                  <c:v>0.26358677621101378</c:v>
                </c:pt>
                <c:pt idx="2529">
                  <c:v>0.25018746900798305</c:v>
                </c:pt>
                <c:pt idx="2530">
                  <c:v>0.26363672038041841</c:v>
                </c:pt>
                <c:pt idx="2531">
                  <c:v>0.25023741317750137</c:v>
                </c:pt>
                <c:pt idx="2532">
                  <c:v>0.26358677621101378</c:v>
                </c:pt>
                <c:pt idx="2533">
                  <c:v>0.27703602758344914</c:v>
                </c:pt>
                <c:pt idx="2534">
                  <c:v>0.26363672038041841</c:v>
                </c:pt>
                <c:pt idx="2535">
                  <c:v>0.27698608341404451</c:v>
                </c:pt>
                <c:pt idx="2536">
                  <c:v>0.29043533478647987</c:v>
                </c:pt>
                <c:pt idx="2537">
                  <c:v>0.29043533478647987</c:v>
                </c:pt>
                <c:pt idx="2538">
                  <c:v>0.30378469781999229</c:v>
                </c:pt>
                <c:pt idx="2539">
                  <c:v>0.25023741317750137</c:v>
                </c:pt>
                <c:pt idx="2540">
                  <c:v>0.2635867762109001</c:v>
                </c:pt>
                <c:pt idx="2541">
                  <c:v>0.25018746900786937</c:v>
                </c:pt>
                <c:pt idx="2542">
                  <c:v>0.2636367203805321</c:v>
                </c:pt>
                <c:pt idx="2543">
                  <c:v>0.27698608341393083</c:v>
                </c:pt>
                <c:pt idx="2544">
                  <c:v>0.29043533478647987</c:v>
                </c:pt>
                <c:pt idx="2545">
                  <c:v>0.30378469781999229</c:v>
                </c:pt>
                <c:pt idx="2546">
                  <c:v>0.31723394919254133</c:v>
                </c:pt>
                <c:pt idx="2547">
                  <c:v>0.25018746900786937</c:v>
                </c:pt>
                <c:pt idx="2548">
                  <c:v>0.2636367203805321</c:v>
                </c:pt>
                <c:pt idx="2549">
                  <c:v>0.27698608341393083</c:v>
                </c:pt>
                <c:pt idx="2550">
                  <c:v>0.30378469781999229</c:v>
                </c:pt>
                <c:pt idx="2551">
                  <c:v>0.26358677621101378</c:v>
                </c:pt>
                <c:pt idx="2552">
                  <c:v>0.25018746900798305</c:v>
                </c:pt>
                <c:pt idx="2553">
                  <c:v>0.26363672038041841</c:v>
                </c:pt>
                <c:pt idx="2554">
                  <c:v>0.25023741317750137</c:v>
                </c:pt>
                <c:pt idx="2555">
                  <c:v>0.26358677621101378</c:v>
                </c:pt>
                <c:pt idx="2556">
                  <c:v>0.25018746900786937</c:v>
                </c:pt>
                <c:pt idx="2557">
                  <c:v>0.26363672038041841</c:v>
                </c:pt>
                <c:pt idx="2558">
                  <c:v>0.27698608341404451</c:v>
                </c:pt>
                <c:pt idx="2559">
                  <c:v>0.27703602758344914</c:v>
                </c:pt>
                <c:pt idx="2560">
                  <c:v>0.29038539061707525</c:v>
                </c:pt>
                <c:pt idx="2561">
                  <c:v>0.29038539061707525</c:v>
                </c:pt>
                <c:pt idx="2562">
                  <c:v>0.3038346419895106</c:v>
                </c:pt>
                <c:pt idx="2563">
                  <c:v>0.25018746900786937</c:v>
                </c:pt>
                <c:pt idx="2564">
                  <c:v>0.2636367203805321</c:v>
                </c:pt>
                <c:pt idx="2565">
                  <c:v>0.25023741317750137</c:v>
                </c:pt>
                <c:pt idx="2566">
                  <c:v>0.27703602758344914</c:v>
                </c:pt>
                <c:pt idx="2567">
                  <c:v>0.29038539061696156</c:v>
                </c:pt>
                <c:pt idx="2568">
                  <c:v>0.3038346419895106</c:v>
                </c:pt>
                <c:pt idx="2569">
                  <c:v>0.31718400502302302</c:v>
                </c:pt>
                <c:pt idx="2570">
                  <c:v>0.25018746900786937</c:v>
                </c:pt>
                <c:pt idx="2571">
                  <c:v>0.2635867762109001</c:v>
                </c:pt>
                <c:pt idx="2572">
                  <c:v>0.27703602758356283</c:v>
                </c:pt>
                <c:pt idx="2573">
                  <c:v>0.3038346419895106</c:v>
                </c:pt>
                <c:pt idx="2574">
                  <c:v>0.33063325639557206</c:v>
                </c:pt>
                <c:pt idx="2575">
                  <c:v>0.2635867762109001</c:v>
                </c:pt>
                <c:pt idx="2576">
                  <c:v>0.26363672038041841</c:v>
                </c:pt>
                <c:pt idx="2577">
                  <c:v>0.26358677621101378</c:v>
                </c:pt>
                <c:pt idx="2578">
                  <c:v>0.27703602758344914</c:v>
                </c:pt>
                <c:pt idx="2579">
                  <c:v>0.26363672038041841</c:v>
                </c:pt>
                <c:pt idx="2580">
                  <c:v>0.27698608341393083</c:v>
                </c:pt>
                <c:pt idx="2581">
                  <c:v>0.26358677621101378</c:v>
                </c:pt>
                <c:pt idx="2582">
                  <c:v>0.27703602758344914</c:v>
                </c:pt>
                <c:pt idx="2583">
                  <c:v>0.26363672038041841</c:v>
                </c:pt>
                <c:pt idx="2584">
                  <c:v>0.27698608341404451</c:v>
                </c:pt>
                <c:pt idx="2585">
                  <c:v>0.29043533478647987</c:v>
                </c:pt>
                <c:pt idx="2586">
                  <c:v>0.2635867762109001</c:v>
                </c:pt>
                <c:pt idx="2587">
                  <c:v>0.27703602758344914</c:v>
                </c:pt>
                <c:pt idx="2588">
                  <c:v>0.29038539061707525</c:v>
                </c:pt>
                <c:pt idx="2589">
                  <c:v>0.3038346419895106</c:v>
                </c:pt>
                <c:pt idx="2590">
                  <c:v>0.3038346419895106</c:v>
                </c:pt>
                <c:pt idx="2591">
                  <c:v>0.31718400502302302</c:v>
                </c:pt>
                <c:pt idx="2592">
                  <c:v>0.2636367203805321</c:v>
                </c:pt>
                <c:pt idx="2593">
                  <c:v>0.27698608341393083</c:v>
                </c:pt>
                <c:pt idx="2594">
                  <c:v>0.2635867762109001</c:v>
                </c:pt>
                <c:pt idx="2595">
                  <c:v>0.27703602758344914</c:v>
                </c:pt>
                <c:pt idx="2596">
                  <c:v>0.29038539061696156</c:v>
                </c:pt>
                <c:pt idx="2597">
                  <c:v>0.3038346419895106</c:v>
                </c:pt>
                <c:pt idx="2598">
                  <c:v>0.31718400502302302</c:v>
                </c:pt>
                <c:pt idx="2599">
                  <c:v>0.33063325639557206</c:v>
                </c:pt>
                <c:pt idx="2600">
                  <c:v>0.2636367203805321</c:v>
                </c:pt>
                <c:pt idx="2601">
                  <c:v>0.2635867762109001</c:v>
                </c:pt>
                <c:pt idx="2602">
                  <c:v>0.27703602758356283</c:v>
                </c:pt>
                <c:pt idx="2603">
                  <c:v>0.29038539061696156</c:v>
                </c:pt>
                <c:pt idx="2604">
                  <c:v>0.31718400502290933</c:v>
                </c:pt>
                <c:pt idx="2605">
                  <c:v>0.34398261942908448</c:v>
                </c:pt>
                <c:pt idx="2606">
                  <c:v>0.27703602758344914</c:v>
                </c:pt>
                <c:pt idx="2607">
                  <c:v>0.27698608341393083</c:v>
                </c:pt>
                <c:pt idx="2608">
                  <c:v>0.27703602758344914</c:v>
                </c:pt>
                <c:pt idx="2609">
                  <c:v>0.29038539061696156</c:v>
                </c:pt>
                <c:pt idx="2610">
                  <c:v>0.27698608341393083</c:v>
                </c:pt>
                <c:pt idx="2611">
                  <c:v>0.29043533478647987</c:v>
                </c:pt>
                <c:pt idx="2612">
                  <c:v>0.27703602758344914</c:v>
                </c:pt>
                <c:pt idx="2613">
                  <c:v>0.29038539061696156</c:v>
                </c:pt>
                <c:pt idx="2614">
                  <c:v>0.27698608341404451</c:v>
                </c:pt>
                <c:pt idx="2615">
                  <c:v>0.29043533478647987</c:v>
                </c:pt>
                <c:pt idx="2616">
                  <c:v>0.30378469781999229</c:v>
                </c:pt>
                <c:pt idx="2617">
                  <c:v>0.27703602758344914</c:v>
                </c:pt>
                <c:pt idx="2618">
                  <c:v>0.29038539061707525</c:v>
                </c:pt>
                <c:pt idx="2619">
                  <c:v>0.3038346419895106</c:v>
                </c:pt>
                <c:pt idx="2620">
                  <c:v>0.31718400502302302</c:v>
                </c:pt>
                <c:pt idx="2621">
                  <c:v>0.31718400502302302</c:v>
                </c:pt>
                <c:pt idx="2622">
                  <c:v>0.33063325639557206</c:v>
                </c:pt>
                <c:pt idx="2623">
                  <c:v>0.27698608341393083</c:v>
                </c:pt>
                <c:pt idx="2624">
                  <c:v>0.29043533478647987</c:v>
                </c:pt>
                <c:pt idx="2625">
                  <c:v>0.27703602758344914</c:v>
                </c:pt>
                <c:pt idx="2626">
                  <c:v>0.29038539061696156</c:v>
                </c:pt>
                <c:pt idx="2627">
                  <c:v>0.3038346419895106</c:v>
                </c:pt>
                <c:pt idx="2628">
                  <c:v>0.31718400502302302</c:v>
                </c:pt>
                <c:pt idx="2629">
                  <c:v>0.33063325639557206</c:v>
                </c:pt>
                <c:pt idx="2630">
                  <c:v>0.34398261942908448</c:v>
                </c:pt>
                <c:pt idx="2631">
                  <c:v>0.27698608341393083</c:v>
                </c:pt>
                <c:pt idx="2632">
                  <c:v>0.27703602758356283</c:v>
                </c:pt>
                <c:pt idx="2633">
                  <c:v>0.29038539061696156</c:v>
                </c:pt>
                <c:pt idx="2634">
                  <c:v>0.3038346419895106</c:v>
                </c:pt>
                <c:pt idx="2635">
                  <c:v>0.33063325639557206</c:v>
                </c:pt>
                <c:pt idx="2636">
                  <c:v>0.35743187080163352</c:v>
                </c:pt>
                <c:pt idx="2637">
                  <c:v>0.30383464198962429</c:v>
                </c:pt>
                <c:pt idx="2638">
                  <c:v>0.30378469781999229</c:v>
                </c:pt>
                <c:pt idx="2639">
                  <c:v>0.3038346419895106</c:v>
                </c:pt>
                <c:pt idx="2640">
                  <c:v>0.31718400502302302</c:v>
                </c:pt>
                <c:pt idx="2641">
                  <c:v>0.30378469781999229</c:v>
                </c:pt>
                <c:pt idx="2642">
                  <c:v>0.31723394919254133</c:v>
                </c:pt>
                <c:pt idx="2643">
                  <c:v>0.3038346419895106</c:v>
                </c:pt>
                <c:pt idx="2644">
                  <c:v>0.31718400502302302</c:v>
                </c:pt>
                <c:pt idx="2645">
                  <c:v>0.30378469781999229</c:v>
                </c:pt>
                <c:pt idx="2646">
                  <c:v>0.31723394919254133</c:v>
                </c:pt>
                <c:pt idx="2647">
                  <c:v>0.33058331222605375</c:v>
                </c:pt>
                <c:pt idx="2648">
                  <c:v>0.3038346419895106</c:v>
                </c:pt>
                <c:pt idx="2649">
                  <c:v>0.31718400502302302</c:v>
                </c:pt>
                <c:pt idx="2650">
                  <c:v>0.33063325639557206</c:v>
                </c:pt>
                <c:pt idx="2651">
                  <c:v>0.34398261942908448</c:v>
                </c:pt>
                <c:pt idx="2652">
                  <c:v>0.34398261942908448</c:v>
                </c:pt>
                <c:pt idx="2653">
                  <c:v>0.35743187080151984</c:v>
                </c:pt>
                <c:pt idx="2654">
                  <c:v>0.30378469781999229</c:v>
                </c:pt>
                <c:pt idx="2655">
                  <c:v>0.31723394919254133</c:v>
                </c:pt>
                <c:pt idx="2656">
                  <c:v>0.3038346419895106</c:v>
                </c:pt>
                <c:pt idx="2657">
                  <c:v>0.31718400502302302</c:v>
                </c:pt>
                <c:pt idx="2658">
                  <c:v>0.33063325639557206</c:v>
                </c:pt>
                <c:pt idx="2659">
                  <c:v>0.34398261942908448</c:v>
                </c:pt>
                <c:pt idx="2660">
                  <c:v>0.35743187080163352</c:v>
                </c:pt>
                <c:pt idx="2661">
                  <c:v>0.37078123383514594</c:v>
                </c:pt>
                <c:pt idx="2662">
                  <c:v>0.30378469781999229</c:v>
                </c:pt>
                <c:pt idx="2663">
                  <c:v>0.3038346419895106</c:v>
                </c:pt>
                <c:pt idx="2664">
                  <c:v>0.31718400502290933</c:v>
                </c:pt>
                <c:pt idx="2665">
                  <c:v>0.33063325639557206</c:v>
                </c:pt>
                <c:pt idx="2666">
                  <c:v>0.35743187080163352</c:v>
                </c:pt>
                <c:pt idx="2667">
                  <c:v>0.33063325639557206</c:v>
                </c:pt>
                <c:pt idx="2668">
                  <c:v>0.33058331222605375</c:v>
                </c:pt>
                <c:pt idx="2669">
                  <c:v>0.33063325639568575</c:v>
                </c:pt>
                <c:pt idx="2670">
                  <c:v>0.34398261942908448</c:v>
                </c:pt>
                <c:pt idx="2671">
                  <c:v>0.33058331222605375</c:v>
                </c:pt>
                <c:pt idx="2672">
                  <c:v>0.34403256359860279</c:v>
                </c:pt>
                <c:pt idx="2673">
                  <c:v>0.34398261942908448</c:v>
                </c:pt>
                <c:pt idx="2674">
                  <c:v>0.33058331222605375</c:v>
                </c:pt>
                <c:pt idx="2675">
                  <c:v>0.34403256359860279</c:v>
                </c:pt>
                <c:pt idx="2676">
                  <c:v>0.35738192663211521</c:v>
                </c:pt>
                <c:pt idx="2677">
                  <c:v>0.33063325639557206</c:v>
                </c:pt>
                <c:pt idx="2678">
                  <c:v>0.34398261942908448</c:v>
                </c:pt>
                <c:pt idx="2679">
                  <c:v>0.35743187080151984</c:v>
                </c:pt>
                <c:pt idx="2680">
                  <c:v>0.37078123383514594</c:v>
                </c:pt>
                <c:pt idx="2681">
                  <c:v>0.37078123383514594</c:v>
                </c:pt>
                <c:pt idx="2682">
                  <c:v>0.38423048520769498</c:v>
                </c:pt>
                <c:pt idx="2683">
                  <c:v>0.33058331222605375</c:v>
                </c:pt>
                <c:pt idx="2684">
                  <c:v>0.34403256359860279</c:v>
                </c:pt>
                <c:pt idx="2685">
                  <c:v>0.33063325639557206</c:v>
                </c:pt>
                <c:pt idx="2686">
                  <c:v>0.34398261942908448</c:v>
                </c:pt>
                <c:pt idx="2687">
                  <c:v>0.35743187080163352</c:v>
                </c:pt>
                <c:pt idx="2688">
                  <c:v>0.37078123383514594</c:v>
                </c:pt>
                <c:pt idx="2689">
                  <c:v>0.3842304852075813</c:v>
                </c:pt>
                <c:pt idx="2690">
                  <c:v>0.39757984824109371</c:v>
                </c:pt>
                <c:pt idx="2691">
                  <c:v>0.33058331222605375</c:v>
                </c:pt>
                <c:pt idx="2692">
                  <c:v>0.33063325639557206</c:v>
                </c:pt>
                <c:pt idx="2693">
                  <c:v>0.34398261942908448</c:v>
                </c:pt>
                <c:pt idx="2694">
                  <c:v>0.35743187080163352</c:v>
                </c:pt>
                <c:pt idx="2695">
                  <c:v>0.3842304852075813</c:v>
                </c:pt>
                <c:pt idx="2696">
                  <c:v>0.33063325639557206</c:v>
                </c:pt>
                <c:pt idx="2697">
                  <c:v>0.25023741317750137</c:v>
                </c:pt>
                <c:pt idx="2698">
                  <c:v>0.25023741317738768</c:v>
                </c:pt>
                <c:pt idx="2699">
                  <c:v>0.25018746900798305</c:v>
                </c:pt>
                <c:pt idx="2700">
                  <c:v>0.25023741317738768</c:v>
                </c:pt>
                <c:pt idx="2701">
                  <c:v>0.25023741317750137</c:v>
                </c:pt>
                <c:pt idx="2702">
                  <c:v>0.25018746900786937</c:v>
                </c:pt>
                <c:pt idx="2703">
                  <c:v>0.25018746900798305</c:v>
                </c:pt>
                <c:pt idx="2704">
                  <c:v>0.25023741317738768</c:v>
                </c:pt>
                <c:pt idx="2705">
                  <c:v>0.25018746900798305</c:v>
                </c:pt>
                <c:pt idx="2706">
                  <c:v>0.39757984824109371</c:v>
                </c:pt>
                <c:pt idx="2707">
                  <c:v>0.33063325639557206</c:v>
                </c:pt>
                <c:pt idx="2708">
                  <c:v>0.35743187080151984</c:v>
                </c:pt>
                <c:pt idx="2709">
                  <c:v>0.3038346419895106</c:v>
                </c:pt>
                <c:pt idx="2710">
                  <c:v>0.27703602758344914</c:v>
                </c:pt>
                <c:pt idx="2711">
                  <c:v>0.33063325639557206</c:v>
                </c:pt>
                <c:pt idx="2712">
                  <c:v>0.3038346419895106</c:v>
                </c:pt>
                <c:pt idx="2713">
                  <c:v>0.25023741317750137</c:v>
                </c:pt>
                <c:pt idx="2714">
                  <c:v>0.25023741317738768</c:v>
                </c:pt>
                <c:pt idx="2715">
                  <c:v>0.25023741317738768</c:v>
                </c:pt>
                <c:pt idx="2716">
                  <c:v>0.25018746900798305</c:v>
                </c:pt>
                <c:pt idx="2717">
                  <c:v>0.25023741317738768</c:v>
                </c:pt>
                <c:pt idx="2718">
                  <c:v>0.25023741317750137</c:v>
                </c:pt>
                <c:pt idx="2719">
                  <c:v>0.25018746900798305</c:v>
                </c:pt>
                <c:pt idx="2720">
                  <c:v>0.25023741317738768</c:v>
                </c:pt>
                <c:pt idx="2721">
                  <c:v>0.25018746900798305</c:v>
                </c:pt>
                <c:pt idx="2722">
                  <c:v>0.25023741317738768</c:v>
                </c:pt>
                <c:pt idx="2723">
                  <c:v>0.25018746900786937</c:v>
                </c:pt>
                <c:pt idx="2724">
                  <c:v>0.33063325639568575</c:v>
                </c:pt>
                <c:pt idx="2725">
                  <c:v>0.3038346419895106</c:v>
                </c:pt>
                <c:pt idx="2726">
                  <c:v>0.35743187080151984</c:v>
                </c:pt>
                <c:pt idx="2727">
                  <c:v>0.33063325639557206</c:v>
                </c:pt>
                <c:pt idx="2728">
                  <c:v>0.27703602758344914</c:v>
                </c:pt>
                <c:pt idx="2729">
                  <c:v>0.27703602758344914</c:v>
                </c:pt>
                <c:pt idx="2730">
                  <c:v>0.33063325639557206</c:v>
                </c:pt>
                <c:pt idx="2731">
                  <c:v>0.31718400502302302</c:v>
                </c:pt>
                <c:pt idx="2732">
                  <c:v>0.3038346419895106</c:v>
                </c:pt>
                <c:pt idx="2733">
                  <c:v>0.27703602758344914</c:v>
                </c:pt>
                <c:pt idx="2734">
                  <c:v>0.2635867762109001</c:v>
                </c:pt>
                <c:pt idx="2735">
                  <c:v>0.3038346419895106</c:v>
                </c:pt>
                <c:pt idx="2736">
                  <c:v>0.31718400502302302</c:v>
                </c:pt>
                <c:pt idx="2737">
                  <c:v>0.29038539061696156</c:v>
                </c:pt>
                <c:pt idx="2738">
                  <c:v>0.3038346419895106</c:v>
                </c:pt>
                <c:pt idx="2739">
                  <c:v>0.2635867762109001</c:v>
                </c:pt>
                <c:pt idx="2740">
                  <c:v>0.25023741317738768</c:v>
                </c:pt>
                <c:pt idx="2741">
                  <c:v>0.25023741317738768</c:v>
                </c:pt>
                <c:pt idx="2742">
                  <c:v>0.25023741317750137</c:v>
                </c:pt>
                <c:pt idx="2743">
                  <c:v>0.30383464198962429</c:v>
                </c:pt>
                <c:pt idx="2744">
                  <c:v>0.27703602758344914</c:v>
                </c:pt>
                <c:pt idx="2745">
                  <c:v>0.33058331222605375</c:v>
                </c:pt>
                <c:pt idx="2746">
                  <c:v>0.26363672038041841</c:v>
                </c:pt>
                <c:pt idx="2747">
                  <c:v>0.25018746900798305</c:v>
                </c:pt>
                <c:pt idx="2748">
                  <c:v>0.25023741317738768</c:v>
                </c:pt>
                <c:pt idx="2749">
                  <c:v>0.25023741317738768</c:v>
                </c:pt>
                <c:pt idx="2750">
                  <c:v>0.25023741317750137</c:v>
                </c:pt>
                <c:pt idx="2751">
                  <c:v>0.34398261942908448</c:v>
                </c:pt>
                <c:pt idx="2752">
                  <c:v>0.31718400502302302</c:v>
                </c:pt>
                <c:pt idx="2753">
                  <c:v>0.31718400502302302</c:v>
                </c:pt>
                <c:pt idx="2754">
                  <c:v>0.29038539061696156</c:v>
                </c:pt>
                <c:pt idx="2755">
                  <c:v>0.27703602758344914</c:v>
                </c:pt>
                <c:pt idx="2756">
                  <c:v>0.31718400502302302</c:v>
                </c:pt>
                <c:pt idx="2757">
                  <c:v>0.29038539061696156</c:v>
                </c:pt>
                <c:pt idx="2758">
                  <c:v>0.30383464198962429</c:v>
                </c:pt>
                <c:pt idx="2759">
                  <c:v>0.29038539061696156</c:v>
                </c:pt>
                <c:pt idx="2760">
                  <c:v>0.25023741317738768</c:v>
                </c:pt>
                <c:pt idx="2761">
                  <c:v>0.26363672038041841</c:v>
                </c:pt>
                <c:pt idx="2762">
                  <c:v>0.25018746900798305</c:v>
                </c:pt>
                <c:pt idx="2763">
                  <c:v>0.2635867762109001</c:v>
                </c:pt>
                <c:pt idx="2764">
                  <c:v>0.25018746900786937</c:v>
                </c:pt>
                <c:pt idx="2765">
                  <c:v>0.25023741317738768</c:v>
                </c:pt>
                <c:pt idx="2766">
                  <c:v>0.25023741317738768</c:v>
                </c:pt>
                <c:pt idx="2767">
                  <c:v>0.27698608341393083</c:v>
                </c:pt>
                <c:pt idx="2768">
                  <c:v>0.25018746900798305</c:v>
                </c:pt>
                <c:pt idx="2769">
                  <c:v>0.25023741317738768</c:v>
                </c:pt>
                <c:pt idx="2770">
                  <c:v>0.2636367203805321</c:v>
                </c:pt>
                <c:pt idx="2771">
                  <c:v>0.25018746900786937</c:v>
                </c:pt>
                <c:pt idx="2772">
                  <c:v>0.25023741317750137</c:v>
                </c:pt>
                <c:pt idx="2773">
                  <c:v>0.27703602758356283</c:v>
                </c:pt>
                <c:pt idx="2774">
                  <c:v>0.33063325639568575</c:v>
                </c:pt>
                <c:pt idx="2775">
                  <c:v>0.25023741317738768</c:v>
                </c:pt>
                <c:pt idx="2776">
                  <c:v>0.31718400502302302</c:v>
                </c:pt>
                <c:pt idx="2777">
                  <c:v>0.30383464198962429</c:v>
                </c:pt>
                <c:pt idx="2778">
                  <c:v>0.25023741317738768</c:v>
                </c:pt>
                <c:pt idx="2779">
                  <c:v>0.30383464198962429</c:v>
                </c:pt>
                <c:pt idx="2780">
                  <c:v>0.29038539061696156</c:v>
                </c:pt>
                <c:pt idx="2781">
                  <c:v>0.27703602758356283</c:v>
                </c:pt>
                <c:pt idx="2782">
                  <c:v>0.2635867762109001</c:v>
                </c:pt>
                <c:pt idx="2783">
                  <c:v>0.25023741317738768</c:v>
                </c:pt>
                <c:pt idx="2784">
                  <c:v>0.2635867762109001</c:v>
                </c:pt>
                <c:pt idx="2785">
                  <c:v>0.25018746900786937</c:v>
                </c:pt>
                <c:pt idx="2786">
                  <c:v>0.25023741317750137</c:v>
                </c:pt>
                <c:pt idx="2787">
                  <c:v>0.25023741317738768</c:v>
                </c:pt>
                <c:pt idx="2788">
                  <c:v>0.25018746900798305</c:v>
                </c:pt>
                <c:pt idx="2789">
                  <c:v>0.25023741317738768</c:v>
                </c:pt>
                <c:pt idx="2790">
                  <c:v>0.25023741317750137</c:v>
                </c:pt>
                <c:pt idx="2791">
                  <c:v>0.25023741317750137</c:v>
                </c:pt>
                <c:pt idx="2792">
                  <c:v>0.33063325639557206</c:v>
                </c:pt>
                <c:pt idx="2793">
                  <c:v>0.25023741317738768</c:v>
                </c:pt>
                <c:pt idx="2794">
                  <c:v>0.25023741317738768</c:v>
                </c:pt>
                <c:pt idx="2795">
                  <c:v>0.2635867762109001</c:v>
                </c:pt>
                <c:pt idx="2796">
                  <c:v>0.25023741317750137</c:v>
                </c:pt>
                <c:pt idx="2797">
                  <c:v>0.25023741317750137</c:v>
                </c:pt>
                <c:pt idx="2798">
                  <c:v>0.3535933046274522</c:v>
                </c:pt>
                <c:pt idx="2799">
                  <c:v>0.34398261942908448</c:v>
                </c:pt>
                <c:pt idx="2800">
                  <c:v>0.26363672038041841</c:v>
                </c:pt>
                <c:pt idx="2801">
                  <c:v>0.26363672038041841</c:v>
                </c:pt>
                <c:pt idx="2802">
                  <c:v>0.2636367203805321</c:v>
                </c:pt>
                <c:pt idx="2803">
                  <c:v>0.2635867762109001</c:v>
                </c:pt>
                <c:pt idx="2804">
                  <c:v>0.27703602758344914</c:v>
                </c:pt>
                <c:pt idx="2805">
                  <c:v>0.27703602758344914</c:v>
                </c:pt>
                <c:pt idx="2806">
                  <c:v>0.25023741317750137</c:v>
                </c:pt>
                <c:pt idx="2807">
                  <c:v>0.3842304852075813</c:v>
                </c:pt>
                <c:pt idx="2808">
                  <c:v>0.25023741317750137</c:v>
                </c:pt>
                <c:pt idx="2809">
                  <c:v>0.25023741317750137</c:v>
                </c:pt>
                <c:pt idx="2810">
                  <c:v>0.25018746900786937</c:v>
                </c:pt>
                <c:pt idx="2811">
                  <c:v>0.25023741317738768</c:v>
                </c:pt>
                <c:pt idx="2812">
                  <c:v>0.28087459375774415</c:v>
                </c:pt>
                <c:pt idx="2813">
                  <c:v>0.28087459375774415</c:v>
                </c:pt>
                <c:pt idx="2814">
                  <c:v>0.28087459375774415</c:v>
                </c:pt>
                <c:pt idx="2815">
                  <c:v>0.2139280019122225</c:v>
                </c:pt>
                <c:pt idx="2816">
                  <c:v>0.2139280019122225</c:v>
                </c:pt>
                <c:pt idx="2817">
                  <c:v>0.21392800191210881</c:v>
                </c:pt>
                <c:pt idx="2818">
                  <c:v>0.21392800191210881</c:v>
                </c:pt>
                <c:pt idx="2819">
                  <c:v>0.2139280019122225</c:v>
                </c:pt>
                <c:pt idx="2820">
                  <c:v>0.22727736494562123</c:v>
                </c:pt>
                <c:pt idx="2821">
                  <c:v>0.26752523072434542</c:v>
                </c:pt>
                <c:pt idx="2822">
                  <c:v>0.29432384513029319</c:v>
                </c:pt>
                <c:pt idx="2823">
                  <c:v>0.2139280019122225</c:v>
                </c:pt>
                <c:pt idx="2824">
                  <c:v>0.2138780577425905</c:v>
                </c:pt>
                <c:pt idx="2825">
                  <c:v>0.2139280019122225</c:v>
                </c:pt>
                <c:pt idx="2826">
                  <c:v>0.22727736494562123</c:v>
                </c:pt>
                <c:pt idx="2827">
                  <c:v>0.2138780577425905</c:v>
                </c:pt>
                <c:pt idx="2828">
                  <c:v>0.22732730911525323</c:v>
                </c:pt>
                <c:pt idx="2829">
                  <c:v>0.22727736494562123</c:v>
                </c:pt>
                <c:pt idx="2830">
                  <c:v>0.22732730911525323</c:v>
                </c:pt>
                <c:pt idx="2831">
                  <c:v>0.24067667214865196</c:v>
                </c:pt>
                <c:pt idx="2832">
                  <c:v>0.26752523072434542</c:v>
                </c:pt>
                <c:pt idx="2833">
                  <c:v>0.22732730911525323</c:v>
                </c:pt>
                <c:pt idx="2834">
                  <c:v>0.22727736494562123</c:v>
                </c:pt>
                <c:pt idx="2835">
                  <c:v>0.24072661631828396</c:v>
                </c:pt>
                <c:pt idx="2836">
                  <c:v>0.21387805774270419</c:v>
                </c:pt>
                <c:pt idx="2837">
                  <c:v>0.22727736494573492</c:v>
                </c:pt>
                <c:pt idx="2838">
                  <c:v>0.24072661631828396</c:v>
                </c:pt>
                <c:pt idx="2839">
                  <c:v>0.26752523072434542</c:v>
                </c:pt>
                <c:pt idx="2840">
                  <c:v>0.2139280019122225</c:v>
                </c:pt>
                <c:pt idx="2841">
                  <c:v>0.2138780577425905</c:v>
                </c:pt>
                <c:pt idx="2842">
                  <c:v>0.2139280019122225</c:v>
                </c:pt>
                <c:pt idx="2843">
                  <c:v>0.22727736494562123</c:v>
                </c:pt>
                <c:pt idx="2844">
                  <c:v>0.2138780577425905</c:v>
                </c:pt>
                <c:pt idx="2845">
                  <c:v>0.22732730911525323</c:v>
                </c:pt>
                <c:pt idx="2846">
                  <c:v>0.21387805774270419</c:v>
                </c:pt>
                <c:pt idx="2847">
                  <c:v>0.22732730911525323</c:v>
                </c:pt>
                <c:pt idx="2848">
                  <c:v>0.24067667214865196</c:v>
                </c:pt>
                <c:pt idx="2849">
                  <c:v>0.22727736494562123</c:v>
                </c:pt>
                <c:pt idx="2850">
                  <c:v>0.24072661631828396</c:v>
                </c:pt>
                <c:pt idx="2851">
                  <c:v>0.25407597935168269</c:v>
                </c:pt>
                <c:pt idx="2852">
                  <c:v>0.25407597935168269</c:v>
                </c:pt>
                <c:pt idx="2853">
                  <c:v>0.26752523072434542</c:v>
                </c:pt>
                <c:pt idx="2854">
                  <c:v>0.21387805774270419</c:v>
                </c:pt>
                <c:pt idx="2855">
                  <c:v>0.22732730911525323</c:v>
                </c:pt>
                <c:pt idx="2856">
                  <c:v>0.22727736494573492</c:v>
                </c:pt>
                <c:pt idx="2857">
                  <c:v>0.24072661631828396</c:v>
                </c:pt>
                <c:pt idx="2858">
                  <c:v>0.25407597935168269</c:v>
                </c:pt>
                <c:pt idx="2859">
                  <c:v>0.21387805774270419</c:v>
                </c:pt>
                <c:pt idx="2860">
                  <c:v>0.22727736494573492</c:v>
                </c:pt>
                <c:pt idx="2861">
                  <c:v>0.24072661631817027</c:v>
                </c:pt>
                <c:pt idx="2862">
                  <c:v>0.26752523072434542</c:v>
                </c:pt>
                <c:pt idx="2863">
                  <c:v>0.2139280019122225</c:v>
                </c:pt>
                <c:pt idx="2864">
                  <c:v>0.2138780577425905</c:v>
                </c:pt>
                <c:pt idx="2865">
                  <c:v>0.2139280019122225</c:v>
                </c:pt>
                <c:pt idx="2866">
                  <c:v>0.22727736494562123</c:v>
                </c:pt>
                <c:pt idx="2867">
                  <c:v>0.21387805774270419</c:v>
                </c:pt>
                <c:pt idx="2868">
                  <c:v>0.22732730911525323</c:v>
                </c:pt>
                <c:pt idx="2869">
                  <c:v>0.22727736494562123</c:v>
                </c:pt>
                <c:pt idx="2870">
                  <c:v>0.21387805774270419</c:v>
                </c:pt>
                <c:pt idx="2871">
                  <c:v>0.22732730911525323</c:v>
                </c:pt>
                <c:pt idx="2872">
                  <c:v>0.24067667214865196</c:v>
                </c:pt>
                <c:pt idx="2873">
                  <c:v>0.21392800191210881</c:v>
                </c:pt>
                <c:pt idx="2874">
                  <c:v>0.22727736494573492</c:v>
                </c:pt>
                <c:pt idx="2875">
                  <c:v>0.24072661631828396</c:v>
                </c:pt>
                <c:pt idx="2876">
                  <c:v>0.25407597935168269</c:v>
                </c:pt>
                <c:pt idx="2877">
                  <c:v>0.25407597935168269</c:v>
                </c:pt>
                <c:pt idx="2878">
                  <c:v>0.26752523072434542</c:v>
                </c:pt>
                <c:pt idx="2879">
                  <c:v>0.21387805774270419</c:v>
                </c:pt>
                <c:pt idx="2880">
                  <c:v>0.22732730911513954</c:v>
                </c:pt>
                <c:pt idx="2881">
                  <c:v>0.2139280019122225</c:v>
                </c:pt>
                <c:pt idx="2882">
                  <c:v>0.22727736494573492</c:v>
                </c:pt>
                <c:pt idx="2883">
                  <c:v>0.24072661631817027</c:v>
                </c:pt>
                <c:pt idx="2884">
                  <c:v>0.25407597935168269</c:v>
                </c:pt>
                <c:pt idx="2885">
                  <c:v>0.26752523072434542</c:v>
                </c:pt>
                <c:pt idx="2886">
                  <c:v>0.28087459375774415</c:v>
                </c:pt>
                <c:pt idx="2887">
                  <c:v>0.21387805774270419</c:v>
                </c:pt>
                <c:pt idx="2888">
                  <c:v>0.22727736494573492</c:v>
                </c:pt>
                <c:pt idx="2889">
                  <c:v>0.24072661631817027</c:v>
                </c:pt>
                <c:pt idx="2890">
                  <c:v>0.26752523072423173</c:v>
                </c:pt>
                <c:pt idx="2891">
                  <c:v>0.29432384513040688</c:v>
                </c:pt>
                <c:pt idx="2892">
                  <c:v>0.2139280019122225</c:v>
                </c:pt>
                <c:pt idx="2893">
                  <c:v>0.2139280019122225</c:v>
                </c:pt>
                <c:pt idx="2894">
                  <c:v>0.26752523072434542</c:v>
                </c:pt>
                <c:pt idx="2895">
                  <c:v>0.22727736494562123</c:v>
                </c:pt>
                <c:pt idx="2896">
                  <c:v>0.2139280019122225</c:v>
                </c:pt>
                <c:pt idx="2897">
                  <c:v>0.28087459375774415</c:v>
                </c:pt>
                <c:pt idx="2898">
                  <c:v>0.25407597935168269</c:v>
                </c:pt>
                <c:pt idx="2899">
                  <c:v>0.21387805774270419</c:v>
                </c:pt>
                <c:pt idx="2900">
                  <c:v>0.25407597935168269</c:v>
                </c:pt>
                <c:pt idx="2901">
                  <c:v>0.25407597935168269</c:v>
                </c:pt>
                <c:pt idx="2902">
                  <c:v>0.24072661631828396</c:v>
                </c:pt>
                <c:pt idx="2903">
                  <c:v>0.2139280019122225</c:v>
                </c:pt>
                <c:pt idx="2904">
                  <c:v>0.2138780577425905</c:v>
                </c:pt>
                <c:pt idx="2905">
                  <c:v>0.2139280019122225</c:v>
                </c:pt>
                <c:pt idx="2906">
                  <c:v>0.29432384513040688</c:v>
                </c:pt>
                <c:pt idx="2907">
                  <c:v>0.2139280019122225</c:v>
                </c:pt>
                <c:pt idx="2908">
                  <c:v>0.30767320816380561</c:v>
                </c:pt>
                <c:pt idx="2909">
                  <c:v>0.28087459375774415</c:v>
                </c:pt>
                <c:pt idx="2910">
                  <c:v>0.24072661631828396</c:v>
                </c:pt>
                <c:pt idx="2911">
                  <c:v>0.30767320816380561</c:v>
                </c:pt>
                <c:pt idx="2912">
                  <c:v>0.32112245953635465</c:v>
                </c:pt>
                <c:pt idx="2913">
                  <c:v>0.22727736494562123</c:v>
                </c:pt>
                <c:pt idx="2914">
                  <c:v>0.22732730911525323</c:v>
                </c:pt>
                <c:pt idx="2915">
                  <c:v>0.22727736494562123</c:v>
                </c:pt>
                <c:pt idx="2916">
                  <c:v>0.24072661631828396</c:v>
                </c:pt>
                <c:pt idx="2917">
                  <c:v>0.22732730911525323</c:v>
                </c:pt>
                <c:pt idx="2918">
                  <c:v>0.24067667214865196</c:v>
                </c:pt>
                <c:pt idx="2919">
                  <c:v>0.22727736494562123</c:v>
                </c:pt>
                <c:pt idx="2920">
                  <c:v>0.24072661631828396</c:v>
                </c:pt>
                <c:pt idx="2921">
                  <c:v>0.22732730911525323</c:v>
                </c:pt>
                <c:pt idx="2922">
                  <c:v>0.24067667214865196</c:v>
                </c:pt>
                <c:pt idx="2923">
                  <c:v>0.25412592352131469</c:v>
                </c:pt>
                <c:pt idx="2924">
                  <c:v>0.22727736494562123</c:v>
                </c:pt>
                <c:pt idx="2925">
                  <c:v>0.26752523072434542</c:v>
                </c:pt>
                <c:pt idx="2926">
                  <c:v>0.26752523072434542</c:v>
                </c:pt>
                <c:pt idx="2927">
                  <c:v>0.28087459375774415</c:v>
                </c:pt>
                <c:pt idx="2928">
                  <c:v>0.22732730911525323</c:v>
                </c:pt>
                <c:pt idx="2929">
                  <c:v>0.24067667214865196</c:v>
                </c:pt>
                <c:pt idx="2930">
                  <c:v>0.22727736494562123</c:v>
                </c:pt>
                <c:pt idx="2931">
                  <c:v>0.24072661631828396</c:v>
                </c:pt>
                <c:pt idx="2932">
                  <c:v>0.25407597935168269</c:v>
                </c:pt>
                <c:pt idx="2933">
                  <c:v>0.26752523072434542</c:v>
                </c:pt>
                <c:pt idx="2934">
                  <c:v>0.29432384513029319</c:v>
                </c:pt>
                <c:pt idx="2935">
                  <c:v>0.22732730911525323</c:v>
                </c:pt>
                <c:pt idx="2936">
                  <c:v>0.22727736494573492</c:v>
                </c:pt>
                <c:pt idx="2937">
                  <c:v>0.24072661631828396</c:v>
                </c:pt>
                <c:pt idx="2938">
                  <c:v>0.25407597935168269</c:v>
                </c:pt>
                <c:pt idx="2939">
                  <c:v>0.28087459375774415</c:v>
                </c:pt>
                <c:pt idx="2940">
                  <c:v>0.22727736494562123</c:v>
                </c:pt>
                <c:pt idx="2941">
                  <c:v>0.22732730911525323</c:v>
                </c:pt>
                <c:pt idx="2942">
                  <c:v>0.22727736494562123</c:v>
                </c:pt>
                <c:pt idx="2943">
                  <c:v>0.24072661631828396</c:v>
                </c:pt>
                <c:pt idx="2944">
                  <c:v>0.22732730911525323</c:v>
                </c:pt>
                <c:pt idx="2945">
                  <c:v>0.24067667214865196</c:v>
                </c:pt>
                <c:pt idx="2946">
                  <c:v>0.22727736494562123</c:v>
                </c:pt>
                <c:pt idx="2947">
                  <c:v>0.24072661631828396</c:v>
                </c:pt>
                <c:pt idx="2948">
                  <c:v>0.22732730911525323</c:v>
                </c:pt>
                <c:pt idx="2949">
                  <c:v>0.24067667214865196</c:v>
                </c:pt>
                <c:pt idx="2950">
                  <c:v>0.25412592352131469</c:v>
                </c:pt>
                <c:pt idx="2951">
                  <c:v>0.22727736494562123</c:v>
                </c:pt>
                <c:pt idx="2952">
                  <c:v>0.25407597935168269</c:v>
                </c:pt>
                <c:pt idx="2953">
                  <c:v>0.26752523072434542</c:v>
                </c:pt>
                <c:pt idx="2954">
                  <c:v>0.26752523072434542</c:v>
                </c:pt>
                <c:pt idx="2955">
                  <c:v>0.28087459375774415</c:v>
                </c:pt>
                <c:pt idx="2956">
                  <c:v>0.22732730911525323</c:v>
                </c:pt>
                <c:pt idx="2957">
                  <c:v>0.24067667214865196</c:v>
                </c:pt>
                <c:pt idx="2958">
                  <c:v>0.22727736494573492</c:v>
                </c:pt>
                <c:pt idx="2959">
                  <c:v>0.24072661631828396</c:v>
                </c:pt>
                <c:pt idx="2960">
                  <c:v>0.25407597935168269</c:v>
                </c:pt>
                <c:pt idx="2961">
                  <c:v>0.26752523072434542</c:v>
                </c:pt>
                <c:pt idx="2962">
                  <c:v>0.29432384513029319</c:v>
                </c:pt>
                <c:pt idx="2963">
                  <c:v>0.22732730911513954</c:v>
                </c:pt>
                <c:pt idx="2964">
                  <c:v>0.22727736494573492</c:v>
                </c:pt>
                <c:pt idx="2965">
                  <c:v>0.24072661631817027</c:v>
                </c:pt>
                <c:pt idx="2966">
                  <c:v>0.25407597935168269</c:v>
                </c:pt>
                <c:pt idx="2967">
                  <c:v>0.28087459375774415</c:v>
                </c:pt>
                <c:pt idx="2968">
                  <c:v>0.22727736494562123</c:v>
                </c:pt>
                <c:pt idx="2969">
                  <c:v>0.22732730911525323</c:v>
                </c:pt>
                <c:pt idx="2970">
                  <c:v>0.22727736494562123</c:v>
                </c:pt>
                <c:pt idx="2971">
                  <c:v>0.24072661631828396</c:v>
                </c:pt>
                <c:pt idx="2972">
                  <c:v>0.22732730911525323</c:v>
                </c:pt>
                <c:pt idx="2973">
                  <c:v>0.24067667214865196</c:v>
                </c:pt>
                <c:pt idx="2974">
                  <c:v>0.22727736494562123</c:v>
                </c:pt>
                <c:pt idx="2975">
                  <c:v>0.24072661631828396</c:v>
                </c:pt>
                <c:pt idx="2976">
                  <c:v>0.22732730911525323</c:v>
                </c:pt>
                <c:pt idx="2977">
                  <c:v>0.24067667214865196</c:v>
                </c:pt>
                <c:pt idx="2978">
                  <c:v>0.25412592352131469</c:v>
                </c:pt>
                <c:pt idx="2979">
                  <c:v>0.22727736494573492</c:v>
                </c:pt>
                <c:pt idx="2980">
                  <c:v>0.24072661631828396</c:v>
                </c:pt>
                <c:pt idx="2981">
                  <c:v>0.25407597935168269</c:v>
                </c:pt>
                <c:pt idx="2982">
                  <c:v>0.26752523072434542</c:v>
                </c:pt>
                <c:pt idx="2983">
                  <c:v>0.26752523072434542</c:v>
                </c:pt>
                <c:pt idx="2984">
                  <c:v>0.28087459375774415</c:v>
                </c:pt>
                <c:pt idx="2985">
                  <c:v>0.22732730911513954</c:v>
                </c:pt>
                <c:pt idx="2986">
                  <c:v>0.24067667214865196</c:v>
                </c:pt>
                <c:pt idx="2987">
                  <c:v>0.22727736494573492</c:v>
                </c:pt>
                <c:pt idx="2988">
                  <c:v>0.24072661631817027</c:v>
                </c:pt>
                <c:pt idx="2989">
                  <c:v>0.25407597935168269</c:v>
                </c:pt>
                <c:pt idx="2990">
                  <c:v>0.26752523072434542</c:v>
                </c:pt>
                <c:pt idx="2991">
                  <c:v>0.28087459375774415</c:v>
                </c:pt>
                <c:pt idx="2992">
                  <c:v>0.29432384513040688</c:v>
                </c:pt>
                <c:pt idx="2993">
                  <c:v>0.22732730911513954</c:v>
                </c:pt>
                <c:pt idx="2994">
                  <c:v>0.22727736494573492</c:v>
                </c:pt>
                <c:pt idx="2995">
                  <c:v>0.24072661631817027</c:v>
                </c:pt>
                <c:pt idx="2996">
                  <c:v>0.25407597935168269</c:v>
                </c:pt>
                <c:pt idx="2997">
                  <c:v>0.28087459375774415</c:v>
                </c:pt>
                <c:pt idx="2998">
                  <c:v>0.30767320816380561</c:v>
                </c:pt>
                <c:pt idx="2999">
                  <c:v>0.28087459375774415</c:v>
                </c:pt>
                <c:pt idx="3000">
                  <c:v>0.25407597935168269</c:v>
                </c:pt>
                <c:pt idx="3001">
                  <c:v>0.24072661631828396</c:v>
                </c:pt>
                <c:pt idx="3002">
                  <c:v>0.22727736494562123</c:v>
                </c:pt>
                <c:pt idx="3003">
                  <c:v>0.2981624113045882</c:v>
                </c:pt>
                <c:pt idx="3004">
                  <c:v>0.29816241130447452</c:v>
                </c:pt>
                <c:pt idx="3005">
                  <c:v>0.23111593111991624</c:v>
                </c:pt>
                <c:pt idx="3006">
                  <c:v>0.28471315993203916</c:v>
                </c:pt>
                <c:pt idx="3007">
                  <c:v>0.28471315993203916</c:v>
                </c:pt>
                <c:pt idx="3008">
                  <c:v>0.20047875053967346</c:v>
                </c:pt>
                <c:pt idx="3009">
                  <c:v>0.21392800191216566</c:v>
                </c:pt>
                <c:pt idx="3010">
                  <c:v>0.21392800191216566</c:v>
                </c:pt>
                <c:pt idx="3011">
                  <c:v>0.21392800191216566</c:v>
                </c:pt>
                <c:pt idx="3012">
                  <c:v>0.22727736494567807</c:v>
                </c:pt>
                <c:pt idx="3013">
                  <c:v>0.2139280019122225</c:v>
                </c:pt>
                <c:pt idx="3014">
                  <c:v>0.2138780577425905</c:v>
                </c:pt>
                <c:pt idx="3015">
                  <c:v>0.22732730911519639</c:v>
                </c:pt>
                <c:pt idx="3016">
                  <c:v>0.26752523072423173</c:v>
                </c:pt>
                <c:pt idx="3017">
                  <c:v>0.22727736494562123</c:v>
                </c:pt>
                <c:pt idx="3018">
                  <c:v>0.24072661631822712</c:v>
                </c:pt>
                <c:pt idx="3019">
                  <c:v>0.2139280019122225</c:v>
                </c:pt>
                <c:pt idx="3020">
                  <c:v>0.29432384513029319</c:v>
                </c:pt>
                <c:pt idx="3021">
                  <c:v>0.26752523072434542</c:v>
                </c:pt>
                <c:pt idx="3022">
                  <c:v>0.22732730911519639</c:v>
                </c:pt>
                <c:pt idx="3023">
                  <c:v>0.24067667214865196</c:v>
                </c:pt>
                <c:pt idx="3024">
                  <c:v>0.25407597935168269</c:v>
                </c:pt>
                <c:pt idx="3025">
                  <c:v>0.26752523072423173</c:v>
                </c:pt>
                <c:pt idx="3026">
                  <c:v>0.22732730911519639</c:v>
                </c:pt>
                <c:pt idx="3027">
                  <c:v>0.22727736494567807</c:v>
                </c:pt>
                <c:pt idx="3028">
                  <c:v>0.24072661631822712</c:v>
                </c:pt>
                <c:pt idx="3029">
                  <c:v>0.25407597935168269</c:v>
                </c:pt>
                <c:pt idx="3030">
                  <c:v>0.22727736494573492</c:v>
                </c:pt>
                <c:pt idx="3031">
                  <c:v>0.24072661631817027</c:v>
                </c:pt>
                <c:pt idx="3032">
                  <c:v>0.21392800191210881</c:v>
                </c:pt>
                <c:pt idx="3033">
                  <c:v>0.21387805774270419</c:v>
                </c:pt>
                <c:pt idx="3034">
                  <c:v>0.28087459375774415</c:v>
                </c:pt>
                <c:pt idx="3035">
                  <c:v>0.21387805774264734</c:v>
                </c:pt>
                <c:pt idx="3036">
                  <c:v>0.25407597935168269</c:v>
                </c:pt>
                <c:pt idx="3037">
                  <c:v>0.21387805774264734</c:v>
                </c:pt>
                <c:pt idx="3038">
                  <c:v>0.21387805774264734</c:v>
                </c:pt>
                <c:pt idx="3039">
                  <c:v>0.22727736494562123</c:v>
                </c:pt>
                <c:pt idx="3040">
                  <c:v>0.21392800191216566</c:v>
                </c:pt>
                <c:pt idx="3041">
                  <c:v>0.22727736494562123</c:v>
                </c:pt>
                <c:pt idx="3042">
                  <c:v>0.21387805774264734</c:v>
                </c:pt>
                <c:pt idx="3043">
                  <c:v>0.21392800191216566</c:v>
                </c:pt>
                <c:pt idx="3044">
                  <c:v>0.22727736494562123</c:v>
                </c:pt>
                <c:pt idx="3045">
                  <c:v>0.21392800191216566</c:v>
                </c:pt>
                <c:pt idx="3046">
                  <c:v>0.22727736494567807</c:v>
                </c:pt>
                <c:pt idx="3047">
                  <c:v>0.22727736494567807</c:v>
                </c:pt>
                <c:pt idx="3048">
                  <c:v>0.24072661631822712</c:v>
                </c:pt>
                <c:pt idx="3049">
                  <c:v>0.25407597935168269</c:v>
                </c:pt>
                <c:pt idx="3050">
                  <c:v>0.25407597935168269</c:v>
                </c:pt>
                <c:pt idx="3051">
                  <c:v>0.26752523072423173</c:v>
                </c:pt>
                <c:pt idx="3052">
                  <c:v>0.2139280019122225</c:v>
                </c:pt>
                <c:pt idx="3053">
                  <c:v>0.22727736494567807</c:v>
                </c:pt>
                <c:pt idx="3054">
                  <c:v>0.24072661631822712</c:v>
                </c:pt>
                <c:pt idx="3055">
                  <c:v>0.25407597935168269</c:v>
                </c:pt>
                <c:pt idx="3056">
                  <c:v>0.25407597935168269</c:v>
                </c:pt>
                <c:pt idx="3057">
                  <c:v>0.25407597935168269</c:v>
                </c:pt>
                <c:pt idx="3058">
                  <c:v>0.26752523072423173</c:v>
                </c:pt>
                <c:pt idx="3059">
                  <c:v>0.26752523072423173</c:v>
                </c:pt>
                <c:pt idx="3060">
                  <c:v>0.28087459375774415</c:v>
                </c:pt>
                <c:pt idx="3061">
                  <c:v>0.21392800191210881</c:v>
                </c:pt>
                <c:pt idx="3062">
                  <c:v>0.22727736494573492</c:v>
                </c:pt>
                <c:pt idx="3063">
                  <c:v>0.24072661631817027</c:v>
                </c:pt>
                <c:pt idx="3064">
                  <c:v>0.26752523072434542</c:v>
                </c:pt>
                <c:pt idx="3065">
                  <c:v>0.28087459375774415</c:v>
                </c:pt>
                <c:pt idx="3066">
                  <c:v>0.28087459375774415</c:v>
                </c:pt>
                <c:pt idx="3067">
                  <c:v>0.29432384513029319</c:v>
                </c:pt>
                <c:pt idx="3068">
                  <c:v>0.2139280019122225</c:v>
                </c:pt>
                <c:pt idx="3069">
                  <c:v>0.22727736494573492</c:v>
                </c:pt>
                <c:pt idx="3070">
                  <c:v>0.29432384513040688</c:v>
                </c:pt>
                <c:pt idx="3071">
                  <c:v>0.22727736494567807</c:v>
                </c:pt>
                <c:pt idx="3072">
                  <c:v>0.25407597935168269</c:v>
                </c:pt>
                <c:pt idx="3073">
                  <c:v>0.25407597935168269</c:v>
                </c:pt>
                <c:pt idx="3074">
                  <c:v>0.26752523072423173</c:v>
                </c:pt>
                <c:pt idx="3075">
                  <c:v>0.22727736494573492</c:v>
                </c:pt>
                <c:pt idx="3076">
                  <c:v>0.28087459375774415</c:v>
                </c:pt>
                <c:pt idx="3077">
                  <c:v>0.28087459375774415</c:v>
                </c:pt>
                <c:pt idx="3078">
                  <c:v>0.2139280019122225</c:v>
                </c:pt>
                <c:pt idx="3079">
                  <c:v>0.22727736494573492</c:v>
                </c:pt>
                <c:pt idx="3080">
                  <c:v>0.29432384513040688</c:v>
                </c:pt>
                <c:pt idx="3081">
                  <c:v>0.2311159311198594</c:v>
                </c:pt>
                <c:pt idx="3082">
                  <c:v>0.17751870230779332</c:v>
                </c:pt>
                <c:pt idx="3083">
                  <c:v>0.17751870230779332</c:v>
                </c:pt>
                <c:pt idx="3084">
                  <c:v>0.19096795368034236</c:v>
                </c:pt>
                <c:pt idx="3085">
                  <c:v>0.17751870230779332</c:v>
                </c:pt>
                <c:pt idx="3086">
                  <c:v>0.33611641272443649</c:v>
                </c:pt>
                <c:pt idx="3087">
                  <c:v>0.33611641272443649</c:v>
                </c:pt>
                <c:pt idx="3088">
                  <c:v>0.21387805774264734</c:v>
                </c:pt>
                <c:pt idx="3089">
                  <c:v>0.20052869470913492</c:v>
                </c:pt>
                <c:pt idx="3090">
                  <c:v>0.21392800191216566</c:v>
                </c:pt>
                <c:pt idx="3091">
                  <c:v>0.20047875053961661</c:v>
                </c:pt>
                <c:pt idx="3092">
                  <c:v>0.21392800191216566</c:v>
                </c:pt>
                <c:pt idx="3093">
                  <c:v>0.20047875053961661</c:v>
                </c:pt>
                <c:pt idx="3094">
                  <c:v>0.20052869470919177</c:v>
                </c:pt>
                <c:pt idx="3095">
                  <c:v>0.20052869470919177</c:v>
                </c:pt>
                <c:pt idx="3096">
                  <c:v>0.20052869470919177</c:v>
                </c:pt>
                <c:pt idx="3097">
                  <c:v>0.21387805774264734</c:v>
                </c:pt>
                <c:pt idx="3098">
                  <c:v>0.21387805774264734</c:v>
                </c:pt>
                <c:pt idx="3099">
                  <c:v>0.21392800191216566</c:v>
                </c:pt>
                <c:pt idx="3100">
                  <c:v>0.21387805774264734</c:v>
                </c:pt>
                <c:pt idx="3101">
                  <c:v>0.20052869470919177</c:v>
                </c:pt>
                <c:pt idx="3102">
                  <c:v>0.20047875053950293</c:v>
                </c:pt>
                <c:pt idx="3103">
                  <c:v>0.20052869470907808</c:v>
                </c:pt>
                <c:pt idx="3104">
                  <c:v>0.20047875053967346</c:v>
                </c:pt>
                <c:pt idx="3105">
                  <c:v>0.20052869470919177</c:v>
                </c:pt>
                <c:pt idx="3106">
                  <c:v>0.2139280019122225</c:v>
                </c:pt>
                <c:pt idx="3107">
                  <c:v>0.20047875053967346</c:v>
                </c:pt>
                <c:pt idx="3108">
                  <c:v>0.20052869470919177</c:v>
                </c:pt>
                <c:pt idx="3109">
                  <c:v>0.21387805774270419</c:v>
                </c:pt>
                <c:pt idx="3110">
                  <c:v>0.2139280019122225</c:v>
                </c:pt>
                <c:pt idx="3111">
                  <c:v>0.22732730911525323</c:v>
                </c:pt>
                <c:pt idx="3112">
                  <c:v>0.22732730911525323</c:v>
                </c:pt>
                <c:pt idx="3113">
                  <c:v>0.2138780577425905</c:v>
                </c:pt>
                <c:pt idx="3114">
                  <c:v>0.2139280019122225</c:v>
                </c:pt>
                <c:pt idx="3115">
                  <c:v>0.2138780577425905</c:v>
                </c:pt>
                <c:pt idx="3116">
                  <c:v>0.22732730911525323</c:v>
                </c:pt>
                <c:pt idx="3117">
                  <c:v>0.19096795368039921</c:v>
                </c:pt>
                <c:pt idx="3118">
                  <c:v>0.19096795368034236</c:v>
                </c:pt>
                <c:pt idx="3119">
                  <c:v>0.20436726088337309</c:v>
                </c:pt>
                <c:pt idx="3120">
                  <c:v>0.19096795368039921</c:v>
                </c:pt>
                <c:pt idx="3121">
                  <c:v>0.33447182256975339</c:v>
                </c:pt>
                <c:pt idx="3122">
                  <c:v>0.33447182256975339</c:v>
                </c:pt>
                <c:pt idx="3123">
                  <c:v>0.32112245953635465</c:v>
                </c:pt>
                <c:pt idx="3124">
                  <c:v>0.26747528655471342</c:v>
                </c:pt>
                <c:pt idx="3125">
                  <c:v>0.26752523072434542</c:v>
                </c:pt>
                <c:pt idx="3126">
                  <c:v>0.32112245953635465</c:v>
                </c:pt>
                <c:pt idx="3127">
                  <c:v>0.30950687267454668</c:v>
                </c:pt>
                <c:pt idx="3128">
                  <c:v>0.36310410148655592</c:v>
                </c:pt>
                <c:pt idx="3129">
                  <c:v>0.38990271589261738</c:v>
                </c:pt>
                <c:pt idx="3130">
                  <c:v>0.32295612404709573</c:v>
                </c:pt>
                <c:pt idx="3131">
                  <c:v>0.32290617987746373</c:v>
                </c:pt>
                <c:pt idx="3132">
                  <c:v>0.309556816844065</c:v>
                </c:pt>
                <c:pt idx="3133">
                  <c:v>0.309556816844065</c:v>
                </c:pt>
                <c:pt idx="3134">
                  <c:v>0.309556816844065</c:v>
                </c:pt>
                <c:pt idx="3135">
                  <c:v>0.36315404565618792</c:v>
                </c:pt>
                <c:pt idx="3136">
                  <c:v>0.32290617987746373</c:v>
                </c:pt>
                <c:pt idx="3137">
                  <c:v>0.32290617987757742</c:v>
                </c:pt>
                <c:pt idx="3138">
                  <c:v>0.309556816844065</c:v>
                </c:pt>
                <c:pt idx="3139">
                  <c:v>0.309556816844065</c:v>
                </c:pt>
                <c:pt idx="3140">
                  <c:v>0.309556816844065</c:v>
                </c:pt>
                <c:pt idx="3141">
                  <c:v>0.33635543125012646</c:v>
                </c:pt>
                <c:pt idx="3142">
                  <c:v>0.33635543125012646</c:v>
                </c:pt>
                <c:pt idx="3143">
                  <c:v>0.32290617987757742</c:v>
                </c:pt>
                <c:pt idx="3144">
                  <c:v>0.309556816844065</c:v>
                </c:pt>
                <c:pt idx="3145">
                  <c:v>0.309556816844065</c:v>
                </c:pt>
                <c:pt idx="3146">
                  <c:v>0.36315404565618792</c:v>
                </c:pt>
                <c:pt idx="3147">
                  <c:v>0.36315404565618792</c:v>
                </c:pt>
                <c:pt idx="3148">
                  <c:v>0.38995266006224938</c:v>
                </c:pt>
                <c:pt idx="3149">
                  <c:v>0.35921559114285628</c:v>
                </c:pt>
                <c:pt idx="3150">
                  <c:v>0.37261489834577333</c:v>
                </c:pt>
                <c:pt idx="3151">
                  <c:v>0.38995266006224938</c:v>
                </c:pt>
                <c:pt idx="3152">
                  <c:v>0.40330202309564811</c:v>
                </c:pt>
                <c:pt idx="3153">
                  <c:v>0.40330202309564811</c:v>
                </c:pt>
                <c:pt idx="3154">
                  <c:v>0.32290617987757742</c:v>
                </c:pt>
                <c:pt idx="3155">
                  <c:v>0.30950687267454668</c:v>
                </c:pt>
                <c:pt idx="3156">
                  <c:v>0.32295612404709573</c:v>
                </c:pt>
                <c:pt idx="3157">
                  <c:v>0.32290617987757742</c:v>
                </c:pt>
                <c:pt idx="3158">
                  <c:v>0.30950687267454668</c:v>
                </c:pt>
                <c:pt idx="3159">
                  <c:v>0.32295612404709573</c:v>
                </c:pt>
                <c:pt idx="3160">
                  <c:v>0.33630548708060815</c:v>
                </c:pt>
                <c:pt idx="3161">
                  <c:v>0.33635543125012646</c:v>
                </c:pt>
                <c:pt idx="3162">
                  <c:v>0.34970479428363888</c:v>
                </c:pt>
                <c:pt idx="3163">
                  <c:v>0.34970479428363888</c:v>
                </c:pt>
                <c:pt idx="3164">
                  <c:v>0.36315404565607423</c:v>
                </c:pt>
                <c:pt idx="3165">
                  <c:v>0.309506872674433</c:v>
                </c:pt>
                <c:pt idx="3166">
                  <c:v>0.32295612404709573</c:v>
                </c:pt>
                <c:pt idx="3167">
                  <c:v>0.32290617987746373</c:v>
                </c:pt>
                <c:pt idx="3168">
                  <c:v>0.33635543125012646</c:v>
                </c:pt>
                <c:pt idx="3169">
                  <c:v>0.34970479428363888</c:v>
                </c:pt>
                <c:pt idx="3170">
                  <c:v>0.36315404565618792</c:v>
                </c:pt>
                <c:pt idx="3171">
                  <c:v>0.37650340868970034</c:v>
                </c:pt>
                <c:pt idx="3172">
                  <c:v>0.30950687267454668</c:v>
                </c:pt>
                <c:pt idx="3173">
                  <c:v>0.32290617987746373</c:v>
                </c:pt>
                <c:pt idx="3174">
                  <c:v>0.33635543125012646</c:v>
                </c:pt>
                <c:pt idx="3175">
                  <c:v>0.36315404565618792</c:v>
                </c:pt>
                <c:pt idx="3176">
                  <c:v>0.30950687267454668</c:v>
                </c:pt>
                <c:pt idx="3177">
                  <c:v>0.30950687267454668</c:v>
                </c:pt>
                <c:pt idx="3178">
                  <c:v>0.32295612404709573</c:v>
                </c:pt>
                <c:pt idx="3179">
                  <c:v>0.32290617987757742</c:v>
                </c:pt>
                <c:pt idx="3180">
                  <c:v>0.30950687267454668</c:v>
                </c:pt>
                <c:pt idx="3181">
                  <c:v>0.32295612404709573</c:v>
                </c:pt>
                <c:pt idx="3182">
                  <c:v>0.32290617987757742</c:v>
                </c:pt>
                <c:pt idx="3183">
                  <c:v>0.33635543125012646</c:v>
                </c:pt>
                <c:pt idx="3184">
                  <c:v>0.309506872674433</c:v>
                </c:pt>
                <c:pt idx="3185">
                  <c:v>0.32295612404709573</c:v>
                </c:pt>
                <c:pt idx="3186">
                  <c:v>0.33630548708060815</c:v>
                </c:pt>
                <c:pt idx="3187">
                  <c:v>0.34975473845315719</c:v>
                </c:pt>
                <c:pt idx="3188">
                  <c:v>0.34975473845315719</c:v>
                </c:pt>
                <c:pt idx="3189">
                  <c:v>0.36310410148666961</c:v>
                </c:pt>
                <c:pt idx="3190">
                  <c:v>0.32290617987746373</c:v>
                </c:pt>
                <c:pt idx="3191">
                  <c:v>0.32295612404709573</c:v>
                </c:pt>
                <c:pt idx="3192">
                  <c:v>0.33630548708049446</c:v>
                </c:pt>
                <c:pt idx="3193">
                  <c:v>0.34975473845315719</c:v>
                </c:pt>
                <c:pt idx="3194">
                  <c:v>0.36310410148666961</c:v>
                </c:pt>
                <c:pt idx="3195">
                  <c:v>0.37655335285910496</c:v>
                </c:pt>
                <c:pt idx="3196">
                  <c:v>0.30950687267454668</c:v>
                </c:pt>
                <c:pt idx="3197">
                  <c:v>0.32295612404709573</c:v>
                </c:pt>
                <c:pt idx="3198">
                  <c:v>0.33630548708049446</c:v>
                </c:pt>
                <c:pt idx="3199">
                  <c:v>0.36310410148655592</c:v>
                </c:pt>
                <c:pt idx="3200">
                  <c:v>0.38990271589273107</c:v>
                </c:pt>
                <c:pt idx="3201">
                  <c:v>0.30950687267454668</c:v>
                </c:pt>
                <c:pt idx="3202">
                  <c:v>0.32290617987757742</c:v>
                </c:pt>
                <c:pt idx="3203">
                  <c:v>0.32295612404709573</c:v>
                </c:pt>
                <c:pt idx="3204">
                  <c:v>0.309506872674433</c:v>
                </c:pt>
                <c:pt idx="3205">
                  <c:v>0.32295612404709573</c:v>
                </c:pt>
                <c:pt idx="3206">
                  <c:v>0.33630548708060815</c:v>
                </c:pt>
                <c:pt idx="3207">
                  <c:v>0.34970479428363888</c:v>
                </c:pt>
                <c:pt idx="3208">
                  <c:v>0.30950687267454668</c:v>
                </c:pt>
                <c:pt idx="3209">
                  <c:v>0.32295612404709573</c:v>
                </c:pt>
                <c:pt idx="3210">
                  <c:v>0.32290617987746373</c:v>
                </c:pt>
                <c:pt idx="3211">
                  <c:v>0.33635543125012646</c:v>
                </c:pt>
                <c:pt idx="3212">
                  <c:v>0.34970479428352519</c:v>
                </c:pt>
                <c:pt idx="3213">
                  <c:v>0.30950687267454668</c:v>
                </c:pt>
                <c:pt idx="3214">
                  <c:v>0.32290617987757742</c:v>
                </c:pt>
                <c:pt idx="3215">
                  <c:v>0.33635543125012646</c:v>
                </c:pt>
                <c:pt idx="3216">
                  <c:v>0.36315404565618792</c:v>
                </c:pt>
                <c:pt idx="3217">
                  <c:v>0.32290617987757742</c:v>
                </c:pt>
                <c:pt idx="3218">
                  <c:v>0.32295612404709573</c:v>
                </c:pt>
                <c:pt idx="3219">
                  <c:v>0.32290617987757742</c:v>
                </c:pt>
                <c:pt idx="3220">
                  <c:v>0.32295612404709573</c:v>
                </c:pt>
                <c:pt idx="3221">
                  <c:v>0.33630548708060815</c:v>
                </c:pt>
                <c:pt idx="3222">
                  <c:v>0.32290617987757742</c:v>
                </c:pt>
                <c:pt idx="3223">
                  <c:v>0.33635543125012646</c:v>
                </c:pt>
                <c:pt idx="3224">
                  <c:v>0.32295612404709573</c:v>
                </c:pt>
                <c:pt idx="3225">
                  <c:v>0.33630548708060815</c:v>
                </c:pt>
                <c:pt idx="3226">
                  <c:v>0.34975473845315719</c:v>
                </c:pt>
                <c:pt idx="3227">
                  <c:v>0.32290617987746373</c:v>
                </c:pt>
                <c:pt idx="3228">
                  <c:v>0.33635543125012646</c:v>
                </c:pt>
                <c:pt idx="3229">
                  <c:v>0.34970479428363888</c:v>
                </c:pt>
                <c:pt idx="3230">
                  <c:v>0.36315404565618792</c:v>
                </c:pt>
                <c:pt idx="3231">
                  <c:v>0.36315404565618792</c:v>
                </c:pt>
                <c:pt idx="3232">
                  <c:v>0.37650340868970034</c:v>
                </c:pt>
                <c:pt idx="3233">
                  <c:v>0.32295612404709573</c:v>
                </c:pt>
                <c:pt idx="3234">
                  <c:v>0.33630548708049446</c:v>
                </c:pt>
                <c:pt idx="3235">
                  <c:v>0.32290617987746373</c:v>
                </c:pt>
                <c:pt idx="3236">
                  <c:v>0.33635543125012646</c:v>
                </c:pt>
                <c:pt idx="3237">
                  <c:v>0.34970479428352519</c:v>
                </c:pt>
                <c:pt idx="3238">
                  <c:v>0.36315404565618792</c:v>
                </c:pt>
                <c:pt idx="3239">
                  <c:v>0.37650340868970034</c:v>
                </c:pt>
                <c:pt idx="3240">
                  <c:v>0.38995266006213569</c:v>
                </c:pt>
                <c:pt idx="3241">
                  <c:v>0.32295612404709573</c:v>
                </c:pt>
                <c:pt idx="3242">
                  <c:v>0.32290617987757742</c:v>
                </c:pt>
                <c:pt idx="3243">
                  <c:v>0.33635543125012646</c:v>
                </c:pt>
                <c:pt idx="3244">
                  <c:v>0.34970479428352519</c:v>
                </c:pt>
                <c:pt idx="3245">
                  <c:v>0.37650340868958665</c:v>
                </c:pt>
                <c:pt idx="3246">
                  <c:v>0.4033020230957618</c:v>
                </c:pt>
                <c:pt idx="3247">
                  <c:v>0.30950687267454668</c:v>
                </c:pt>
                <c:pt idx="3248">
                  <c:v>0.30950687267454668</c:v>
                </c:pt>
                <c:pt idx="3249">
                  <c:v>0.32295612404709573</c:v>
                </c:pt>
                <c:pt idx="3250">
                  <c:v>0.32290617987757742</c:v>
                </c:pt>
                <c:pt idx="3251">
                  <c:v>0.32290617987746373</c:v>
                </c:pt>
                <c:pt idx="3252">
                  <c:v>0.33635543125012646</c:v>
                </c:pt>
                <c:pt idx="3253">
                  <c:v>0.32295612404709573</c:v>
                </c:pt>
                <c:pt idx="3254">
                  <c:v>0.34975473845315719</c:v>
                </c:pt>
                <c:pt idx="3255">
                  <c:v>0.34975473845315719</c:v>
                </c:pt>
                <c:pt idx="3256">
                  <c:v>0.36310410148666961</c:v>
                </c:pt>
                <c:pt idx="3257">
                  <c:v>0.32290617987746373</c:v>
                </c:pt>
                <c:pt idx="3258">
                  <c:v>0.30950687267454668</c:v>
                </c:pt>
                <c:pt idx="3259">
                  <c:v>0.32295612404709573</c:v>
                </c:pt>
                <c:pt idx="3260">
                  <c:v>0.33630548708049446</c:v>
                </c:pt>
                <c:pt idx="3261">
                  <c:v>0.34975473845315719</c:v>
                </c:pt>
                <c:pt idx="3262">
                  <c:v>0.36310410148655592</c:v>
                </c:pt>
                <c:pt idx="3263">
                  <c:v>0.37655335285921865</c:v>
                </c:pt>
                <c:pt idx="3264">
                  <c:v>0.30950687267454668</c:v>
                </c:pt>
                <c:pt idx="3265">
                  <c:v>0.32295612404709573</c:v>
                </c:pt>
                <c:pt idx="3266">
                  <c:v>0.33630548708049446</c:v>
                </c:pt>
                <c:pt idx="3267">
                  <c:v>0.36310410148655592</c:v>
                </c:pt>
                <c:pt idx="3268">
                  <c:v>0.38990271589261738</c:v>
                </c:pt>
                <c:pt idx="3269">
                  <c:v>0.32295612404709573</c:v>
                </c:pt>
                <c:pt idx="3270">
                  <c:v>0.32290617987757742</c:v>
                </c:pt>
                <c:pt idx="3271">
                  <c:v>0.32295612404709573</c:v>
                </c:pt>
                <c:pt idx="3272">
                  <c:v>0.33630548708060815</c:v>
                </c:pt>
                <c:pt idx="3273">
                  <c:v>0.32290617987757742</c:v>
                </c:pt>
                <c:pt idx="3274">
                  <c:v>0.33635543125012646</c:v>
                </c:pt>
                <c:pt idx="3275">
                  <c:v>0.32295612404709573</c:v>
                </c:pt>
                <c:pt idx="3276">
                  <c:v>0.33630548708060815</c:v>
                </c:pt>
                <c:pt idx="3277">
                  <c:v>0.32290617987746373</c:v>
                </c:pt>
                <c:pt idx="3278">
                  <c:v>0.33635543125012646</c:v>
                </c:pt>
                <c:pt idx="3279">
                  <c:v>0.34970479428363888</c:v>
                </c:pt>
                <c:pt idx="3280">
                  <c:v>0.32295612404709573</c:v>
                </c:pt>
                <c:pt idx="3281">
                  <c:v>0.33630548708049446</c:v>
                </c:pt>
                <c:pt idx="3282">
                  <c:v>0.34975473845315719</c:v>
                </c:pt>
                <c:pt idx="3283">
                  <c:v>0.36310410148666961</c:v>
                </c:pt>
                <c:pt idx="3284">
                  <c:v>0.36310410148666961</c:v>
                </c:pt>
                <c:pt idx="3285">
                  <c:v>0.37655335285910496</c:v>
                </c:pt>
                <c:pt idx="3286">
                  <c:v>0.32290617987746373</c:v>
                </c:pt>
                <c:pt idx="3287">
                  <c:v>0.33635543125012646</c:v>
                </c:pt>
                <c:pt idx="3288">
                  <c:v>0.32295612404709573</c:v>
                </c:pt>
                <c:pt idx="3289">
                  <c:v>0.33630548708049446</c:v>
                </c:pt>
                <c:pt idx="3290">
                  <c:v>0.34975473845315719</c:v>
                </c:pt>
                <c:pt idx="3291">
                  <c:v>0.36310410148655592</c:v>
                </c:pt>
                <c:pt idx="3292">
                  <c:v>0.37655335285921865</c:v>
                </c:pt>
                <c:pt idx="3293">
                  <c:v>0.38990271589273107</c:v>
                </c:pt>
                <c:pt idx="3294">
                  <c:v>0.32290617987757742</c:v>
                </c:pt>
                <c:pt idx="3295">
                  <c:v>0.32295612404709573</c:v>
                </c:pt>
                <c:pt idx="3296">
                  <c:v>0.33630548708049446</c:v>
                </c:pt>
                <c:pt idx="3297">
                  <c:v>0.34975473845315719</c:v>
                </c:pt>
                <c:pt idx="3298">
                  <c:v>0.37655335285921865</c:v>
                </c:pt>
                <c:pt idx="3299">
                  <c:v>0.40335196726516642</c:v>
                </c:pt>
                <c:pt idx="3300">
                  <c:v>0.30950687267454668</c:v>
                </c:pt>
                <c:pt idx="3301">
                  <c:v>0.32290617987757742</c:v>
                </c:pt>
                <c:pt idx="3302">
                  <c:v>0.32295612404709573</c:v>
                </c:pt>
                <c:pt idx="3303">
                  <c:v>0.33630548708049446</c:v>
                </c:pt>
                <c:pt idx="3304">
                  <c:v>0.32295612404709573</c:v>
                </c:pt>
                <c:pt idx="3305">
                  <c:v>0.33635543125012646</c:v>
                </c:pt>
                <c:pt idx="3306">
                  <c:v>0.30950687267454668</c:v>
                </c:pt>
                <c:pt idx="3307">
                  <c:v>0.32290617987757742</c:v>
                </c:pt>
                <c:pt idx="3308">
                  <c:v>0.33635543125012646</c:v>
                </c:pt>
                <c:pt idx="3309">
                  <c:v>0.32290617987757742</c:v>
                </c:pt>
                <c:pt idx="3310">
                  <c:v>0.32295612404709573</c:v>
                </c:pt>
                <c:pt idx="3311">
                  <c:v>0.32290617987757742</c:v>
                </c:pt>
                <c:pt idx="3312">
                  <c:v>0.33635543125012646</c:v>
                </c:pt>
                <c:pt idx="3313">
                  <c:v>0.32295612404709573</c:v>
                </c:pt>
                <c:pt idx="3314">
                  <c:v>0.33630548708060815</c:v>
                </c:pt>
                <c:pt idx="3315">
                  <c:v>0.32290617987746373</c:v>
                </c:pt>
                <c:pt idx="3316">
                  <c:v>0.32295612404709573</c:v>
                </c:pt>
                <c:pt idx="3317">
                  <c:v>0.33630548708049446</c:v>
                </c:pt>
                <c:pt idx="3318">
                  <c:v>0.34975473845315719</c:v>
                </c:pt>
                <c:pt idx="3319">
                  <c:v>0.32290617987746373</c:v>
                </c:pt>
                <c:pt idx="3320">
                  <c:v>0.36315404565618792</c:v>
                </c:pt>
                <c:pt idx="3321">
                  <c:v>0.36315404565618792</c:v>
                </c:pt>
                <c:pt idx="3322">
                  <c:v>0.32295612404709573</c:v>
                </c:pt>
                <c:pt idx="3323">
                  <c:v>0.33630548708049446</c:v>
                </c:pt>
                <c:pt idx="3324">
                  <c:v>0.32290617987757742</c:v>
                </c:pt>
                <c:pt idx="3325">
                  <c:v>0.33635543125012646</c:v>
                </c:pt>
                <c:pt idx="3326">
                  <c:v>0.34970479428352519</c:v>
                </c:pt>
                <c:pt idx="3327">
                  <c:v>0.36315404565618792</c:v>
                </c:pt>
                <c:pt idx="3328">
                  <c:v>0.38995266006213569</c:v>
                </c:pt>
                <c:pt idx="3329">
                  <c:v>0.32295612404709573</c:v>
                </c:pt>
                <c:pt idx="3330">
                  <c:v>0.32290617987757742</c:v>
                </c:pt>
                <c:pt idx="3331">
                  <c:v>0.33635543125012646</c:v>
                </c:pt>
                <c:pt idx="3332">
                  <c:v>0.34970479428352519</c:v>
                </c:pt>
                <c:pt idx="3333">
                  <c:v>0.37650340868958665</c:v>
                </c:pt>
                <c:pt idx="3334">
                  <c:v>0.30950687267454668</c:v>
                </c:pt>
                <c:pt idx="3335">
                  <c:v>0.309506872674433</c:v>
                </c:pt>
                <c:pt idx="3336">
                  <c:v>0.32290617987746373</c:v>
                </c:pt>
                <c:pt idx="3337">
                  <c:v>0.30950687267454668</c:v>
                </c:pt>
                <c:pt idx="3338">
                  <c:v>0.32295612404709573</c:v>
                </c:pt>
                <c:pt idx="3339">
                  <c:v>0.32290617987746373</c:v>
                </c:pt>
                <c:pt idx="3340">
                  <c:v>0.33635543125012646</c:v>
                </c:pt>
                <c:pt idx="3341">
                  <c:v>0.33630548708049446</c:v>
                </c:pt>
                <c:pt idx="3342">
                  <c:v>0.34975473845315719</c:v>
                </c:pt>
                <c:pt idx="3343">
                  <c:v>0.34975473845315719</c:v>
                </c:pt>
                <c:pt idx="3344">
                  <c:v>0.36310410148655592</c:v>
                </c:pt>
                <c:pt idx="3345">
                  <c:v>0.309556816844065</c:v>
                </c:pt>
                <c:pt idx="3346">
                  <c:v>0.32290617987757742</c:v>
                </c:pt>
                <c:pt idx="3347">
                  <c:v>0.32295612404709573</c:v>
                </c:pt>
                <c:pt idx="3348">
                  <c:v>0.33630548708049446</c:v>
                </c:pt>
                <c:pt idx="3349">
                  <c:v>0.34975473845315719</c:v>
                </c:pt>
                <c:pt idx="3350">
                  <c:v>0.37655335285921865</c:v>
                </c:pt>
                <c:pt idx="3351">
                  <c:v>0.30955681684417868</c:v>
                </c:pt>
                <c:pt idx="3352">
                  <c:v>0.30950687267454668</c:v>
                </c:pt>
                <c:pt idx="3353">
                  <c:v>0.32295612404709573</c:v>
                </c:pt>
                <c:pt idx="3354">
                  <c:v>0.33630548708060815</c:v>
                </c:pt>
                <c:pt idx="3355">
                  <c:v>0.36310410148655592</c:v>
                </c:pt>
                <c:pt idx="3356">
                  <c:v>0.32295612404709573</c:v>
                </c:pt>
                <c:pt idx="3357">
                  <c:v>0.32290617987757742</c:v>
                </c:pt>
                <c:pt idx="3358">
                  <c:v>0.32295612404709573</c:v>
                </c:pt>
                <c:pt idx="3359">
                  <c:v>0.33630548708060815</c:v>
                </c:pt>
                <c:pt idx="3360">
                  <c:v>0.32290617987746373</c:v>
                </c:pt>
                <c:pt idx="3361">
                  <c:v>0.33635543125012646</c:v>
                </c:pt>
                <c:pt idx="3362">
                  <c:v>0.32295612404709573</c:v>
                </c:pt>
                <c:pt idx="3363">
                  <c:v>0.33630548708049446</c:v>
                </c:pt>
                <c:pt idx="3364">
                  <c:v>0.32290617987746373</c:v>
                </c:pt>
                <c:pt idx="3365">
                  <c:v>0.34970479428352519</c:v>
                </c:pt>
                <c:pt idx="3366">
                  <c:v>0.32295612404709573</c:v>
                </c:pt>
                <c:pt idx="3367">
                  <c:v>0.33630548708049446</c:v>
                </c:pt>
                <c:pt idx="3368">
                  <c:v>0.34975473845315719</c:v>
                </c:pt>
                <c:pt idx="3369">
                  <c:v>0.36310410148655592</c:v>
                </c:pt>
                <c:pt idx="3370">
                  <c:v>0.36310410148655592</c:v>
                </c:pt>
                <c:pt idx="3371">
                  <c:v>0.37655335285921865</c:v>
                </c:pt>
                <c:pt idx="3372">
                  <c:v>0.32290617987757742</c:v>
                </c:pt>
                <c:pt idx="3373">
                  <c:v>0.33635543125012646</c:v>
                </c:pt>
                <c:pt idx="3374">
                  <c:v>0.32295612404709573</c:v>
                </c:pt>
                <c:pt idx="3375">
                  <c:v>0.33630548708049446</c:v>
                </c:pt>
                <c:pt idx="3376">
                  <c:v>0.34975473845315719</c:v>
                </c:pt>
                <c:pt idx="3377">
                  <c:v>0.36310410148655592</c:v>
                </c:pt>
                <c:pt idx="3378">
                  <c:v>0.37655335285921865</c:v>
                </c:pt>
                <c:pt idx="3379">
                  <c:v>0.38990271589261738</c:v>
                </c:pt>
                <c:pt idx="3380">
                  <c:v>0.32290617987757742</c:v>
                </c:pt>
                <c:pt idx="3381">
                  <c:v>0.32295612404709573</c:v>
                </c:pt>
                <c:pt idx="3382">
                  <c:v>0.33630548708060815</c:v>
                </c:pt>
                <c:pt idx="3383">
                  <c:v>0.34975473845315719</c:v>
                </c:pt>
                <c:pt idx="3384">
                  <c:v>0.37655335285921865</c:v>
                </c:pt>
                <c:pt idx="3385">
                  <c:v>0.40335196726516642</c:v>
                </c:pt>
                <c:pt idx="3386">
                  <c:v>0.33630548708060815</c:v>
                </c:pt>
                <c:pt idx="3387">
                  <c:v>0.33635543125012646</c:v>
                </c:pt>
                <c:pt idx="3388">
                  <c:v>0.33630548708060815</c:v>
                </c:pt>
                <c:pt idx="3389">
                  <c:v>0.34975473845315719</c:v>
                </c:pt>
                <c:pt idx="3390">
                  <c:v>0.33635543125012646</c:v>
                </c:pt>
                <c:pt idx="3391">
                  <c:v>0.34970479428363888</c:v>
                </c:pt>
                <c:pt idx="3392">
                  <c:v>0.33630548708049446</c:v>
                </c:pt>
                <c:pt idx="3393">
                  <c:v>0.34975473845315719</c:v>
                </c:pt>
                <c:pt idx="3394">
                  <c:v>0.33635543125012646</c:v>
                </c:pt>
                <c:pt idx="3395">
                  <c:v>0.34970479428352519</c:v>
                </c:pt>
                <c:pt idx="3396">
                  <c:v>0.33630548708049446</c:v>
                </c:pt>
                <c:pt idx="3397">
                  <c:v>0.34975473845315719</c:v>
                </c:pt>
                <c:pt idx="3398">
                  <c:v>0.36310410148655592</c:v>
                </c:pt>
                <c:pt idx="3399">
                  <c:v>0.37655335285921865</c:v>
                </c:pt>
                <c:pt idx="3400">
                  <c:v>0.37655335285921865</c:v>
                </c:pt>
                <c:pt idx="3401">
                  <c:v>0.38990271589273107</c:v>
                </c:pt>
                <c:pt idx="3402">
                  <c:v>0.33635543125012646</c:v>
                </c:pt>
                <c:pt idx="3403">
                  <c:v>0.34970479428352519</c:v>
                </c:pt>
                <c:pt idx="3404">
                  <c:v>0.33630548708049446</c:v>
                </c:pt>
                <c:pt idx="3405">
                  <c:v>0.34975473845315719</c:v>
                </c:pt>
                <c:pt idx="3406">
                  <c:v>0.36310410148655592</c:v>
                </c:pt>
                <c:pt idx="3407">
                  <c:v>0.37655335285921865</c:v>
                </c:pt>
                <c:pt idx="3408">
                  <c:v>0.38990271589261738</c:v>
                </c:pt>
                <c:pt idx="3409">
                  <c:v>0.40335196726516642</c:v>
                </c:pt>
                <c:pt idx="3410">
                  <c:v>0.33635543125012646</c:v>
                </c:pt>
                <c:pt idx="3411">
                  <c:v>0.33630548708060815</c:v>
                </c:pt>
                <c:pt idx="3412">
                  <c:v>0.34975473845315719</c:v>
                </c:pt>
                <c:pt idx="3413">
                  <c:v>0.36310410148655592</c:v>
                </c:pt>
                <c:pt idx="3414">
                  <c:v>0.38990271589261738</c:v>
                </c:pt>
                <c:pt idx="3415">
                  <c:v>0.41670133029867884</c:v>
                </c:pt>
                <c:pt idx="3416">
                  <c:v>0.309506872674433</c:v>
                </c:pt>
                <c:pt idx="3417">
                  <c:v>0.32290617987746373</c:v>
                </c:pt>
                <c:pt idx="3418">
                  <c:v>0.30950687267454668</c:v>
                </c:pt>
                <c:pt idx="3419">
                  <c:v>0.32295612404709573</c:v>
                </c:pt>
                <c:pt idx="3420">
                  <c:v>0.30950687267454668</c:v>
                </c:pt>
                <c:pt idx="3421">
                  <c:v>0.32295612404709573</c:v>
                </c:pt>
                <c:pt idx="3422">
                  <c:v>0.33630548708049446</c:v>
                </c:pt>
                <c:pt idx="3423">
                  <c:v>0.34970479428352519</c:v>
                </c:pt>
                <c:pt idx="3424">
                  <c:v>0.34970479428352519</c:v>
                </c:pt>
                <c:pt idx="3425">
                  <c:v>0.30950687267454668</c:v>
                </c:pt>
                <c:pt idx="3426">
                  <c:v>0.32295612404709573</c:v>
                </c:pt>
                <c:pt idx="3427">
                  <c:v>0.30950687267454668</c:v>
                </c:pt>
                <c:pt idx="3428">
                  <c:v>0.32290617987757742</c:v>
                </c:pt>
                <c:pt idx="3429">
                  <c:v>0.33635543125012646</c:v>
                </c:pt>
                <c:pt idx="3430">
                  <c:v>0.32290617987757742</c:v>
                </c:pt>
                <c:pt idx="3431">
                  <c:v>0.32295612404709573</c:v>
                </c:pt>
                <c:pt idx="3432">
                  <c:v>0.33635543125012646</c:v>
                </c:pt>
                <c:pt idx="3433">
                  <c:v>0.32295612404709573</c:v>
                </c:pt>
                <c:pt idx="3434">
                  <c:v>0.33630548708049446</c:v>
                </c:pt>
                <c:pt idx="3435">
                  <c:v>0.32295612404709573</c:v>
                </c:pt>
                <c:pt idx="3436">
                  <c:v>0.33630548708049446</c:v>
                </c:pt>
                <c:pt idx="3437">
                  <c:v>0.34975473845315719</c:v>
                </c:pt>
                <c:pt idx="3438">
                  <c:v>0.36315404565618792</c:v>
                </c:pt>
                <c:pt idx="3439">
                  <c:v>0.37650340868958665</c:v>
                </c:pt>
                <c:pt idx="3440">
                  <c:v>0.32295612404709573</c:v>
                </c:pt>
                <c:pt idx="3441">
                  <c:v>0.33630548708049446</c:v>
                </c:pt>
                <c:pt idx="3442">
                  <c:v>0.34970479428352519</c:v>
                </c:pt>
                <c:pt idx="3443">
                  <c:v>0.36315404565618792</c:v>
                </c:pt>
                <c:pt idx="3444">
                  <c:v>0.32295612404709573</c:v>
                </c:pt>
                <c:pt idx="3445">
                  <c:v>0.33635543125012646</c:v>
                </c:pt>
                <c:pt idx="3446">
                  <c:v>0.34970479428352519</c:v>
                </c:pt>
                <c:pt idx="3447">
                  <c:v>0.37650340868958665</c:v>
                </c:pt>
                <c:pt idx="3448">
                  <c:v>0.33635543125012646</c:v>
                </c:pt>
                <c:pt idx="3449">
                  <c:v>0.33630548708060815</c:v>
                </c:pt>
                <c:pt idx="3450">
                  <c:v>0.33635543125012646</c:v>
                </c:pt>
                <c:pt idx="3451">
                  <c:v>0.34970479428363888</c:v>
                </c:pt>
                <c:pt idx="3452">
                  <c:v>0.33630548708049446</c:v>
                </c:pt>
                <c:pt idx="3453">
                  <c:v>0.34975473845315719</c:v>
                </c:pt>
                <c:pt idx="3454">
                  <c:v>0.34970479428352519</c:v>
                </c:pt>
                <c:pt idx="3455">
                  <c:v>0.33630548708049446</c:v>
                </c:pt>
                <c:pt idx="3456">
                  <c:v>0.34975473845315719</c:v>
                </c:pt>
                <c:pt idx="3457">
                  <c:v>0.36310410148655592</c:v>
                </c:pt>
                <c:pt idx="3458">
                  <c:v>0.34970479428352519</c:v>
                </c:pt>
                <c:pt idx="3459">
                  <c:v>0.37650340868958665</c:v>
                </c:pt>
                <c:pt idx="3460">
                  <c:v>0.37650340868958665</c:v>
                </c:pt>
                <c:pt idx="3461">
                  <c:v>0.38995266006213569</c:v>
                </c:pt>
                <c:pt idx="3462">
                  <c:v>0.33630548708049446</c:v>
                </c:pt>
                <c:pt idx="3463">
                  <c:v>0.34975473845315719</c:v>
                </c:pt>
                <c:pt idx="3464">
                  <c:v>0.33635543125012646</c:v>
                </c:pt>
                <c:pt idx="3465">
                  <c:v>0.34970479428352519</c:v>
                </c:pt>
                <c:pt idx="3466">
                  <c:v>0.36315404565618792</c:v>
                </c:pt>
                <c:pt idx="3467">
                  <c:v>0.37650340868958665</c:v>
                </c:pt>
                <c:pt idx="3468">
                  <c:v>0.40330202309564811</c:v>
                </c:pt>
                <c:pt idx="3469">
                  <c:v>0.33630548708060815</c:v>
                </c:pt>
                <c:pt idx="3470">
                  <c:v>0.33635543125012646</c:v>
                </c:pt>
                <c:pt idx="3471">
                  <c:v>0.34970479428352519</c:v>
                </c:pt>
                <c:pt idx="3472">
                  <c:v>0.36315404565618792</c:v>
                </c:pt>
                <c:pt idx="3473">
                  <c:v>0.38995266006224938</c:v>
                </c:pt>
                <c:pt idx="3474">
                  <c:v>0.34970479428363888</c:v>
                </c:pt>
                <c:pt idx="3475">
                  <c:v>0.34975473845315719</c:v>
                </c:pt>
                <c:pt idx="3476">
                  <c:v>0.34970479428363888</c:v>
                </c:pt>
                <c:pt idx="3477">
                  <c:v>0.36315404565618792</c:v>
                </c:pt>
                <c:pt idx="3478">
                  <c:v>0.34975473845315719</c:v>
                </c:pt>
                <c:pt idx="3479">
                  <c:v>0.36310410148666961</c:v>
                </c:pt>
                <c:pt idx="3480">
                  <c:v>0.34970479428352519</c:v>
                </c:pt>
                <c:pt idx="3481">
                  <c:v>0.36315404565618792</c:v>
                </c:pt>
                <c:pt idx="3482">
                  <c:v>0.34975473845315719</c:v>
                </c:pt>
                <c:pt idx="3483">
                  <c:v>0.36310410148655592</c:v>
                </c:pt>
                <c:pt idx="3484">
                  <c:v>0.37655335285921865</c:v>
                </c:pt>
                <c:pt idx="3485">
                  <c:v>0.34970479428352519</c:v>
                </c:pt>
                <c:pt idx="3486">
                  <c:v>0.36315404565618792</c:v>
                </c:pt>
                <c:pt idx="3487">
                  <c:v>0.37650340868958665</c:v>
                </c:pt>
                <c:pt idx="3488">
                  <c:v>0.38995266006213569</c:v>
                </c:pt>
                <c:pt idx="3489">
                  <c:v>0.38995266006213569</c:v>
                </c:pt>
                <c:pt idx="3490">
                  <c:v>0.4033020230957618</c:v>
                </c:pt>
                <c:pt idx="3491">
                  <c:v>0.34975473845315719</c:v>
                </c:pt>
                <c:pt idx="3492">
                  <c:v>0.36310410148655592</c:v>
                </c:pt>
                <c:pt idx="3493">
                  <c:v>0.34970479428352519</c:v>
                </c:pt>
                <c:pt idx="3494">
                  <c:v>0.36315404565618792</c:v>
                </c:pt>
                <c:pt idx="3495">
                  <c:v>0.37650340868958665</c:v>
                </c:pt>
                <c:pt idx="3496">
                  <c:v>0.38995266006224938</c:v>
                </c:pt>
                <c:pt idx="3497">
                  <c:v>0.40330202309564811</c:v>
                </c:pt>
                <c:pt idx="3498">
                  <c:v>0.41675127446819715</c:v>
                </c:pt>
                <c:pt idx="3499">
                  <c:v>0.34975473845315719</c:v>
                </c:pt>
                <c:pt idx="3500">
                  <c:v>0.34970479428352519</c:v>
                </c:pt>
                <c:pt idx="3501">
                  <c:v>0.36315404565618792</c:v>
                </c:pt>
                <c:pt idx="3502">
                  <c:v>0.37650340868958665</c:v>
                </c:pt>
                <c:pt idx="3503">
                  <c:v>0.40330202309564811</c:v>
                </c:pt>
                <c:pt idx="3504">
                  <c:v>0.43010063750170957</c:v>
                </c:pt>
                <c:pt idx="3505">
                  <c:v>0.34970479428363888</c:v>
                </c:pt>
                <c:pt idx="3506">
                  <c:v>0.34975473845315719</c:v>
                </c:pt>
                <c:pt idx="3507">
                  <c:v>0.34970479428363888</c:v>
                </c:pt>
                <c:pt idx="3508">
                  <c:v>0.36315404565618792</c:v>
                </c:pt>
                <c:pt idx="3509">
                  <c:v>0.34975473845315719</c:v>
                </c:pt>
                <c:pt idx="3510">
                  <c:v>0.36310410148666961</c:v>
                </c:pt>
                <c:pt idx="3511">
                  <c:v>0.36315404565618792</c:v>
                </c:pt>
                <c:pt idx="3512">
                  <c:v>0.34975473845315719</c:v>
                </c:pt>
                <c:pt idx="3513">
                  <c:v>0.36310410148655592</c:v>
                </c:pt>
                <c:pt idx="3514">
                  <c:v>0.37655335285921865</c:v>
                </c:pt>
                <c:pt idx="3515">
                  <c:v>0.34970479428352519</c:v>
                </c:pt>
                <c:pt idx="3516">
                  <c:v>0.37650340868958665</c:v>
                </c:pt>
                <c:pt idx="3517">
                  <c:v>0.38995266006213569</c:v>
                </c:pt>
                <c:pt idx="3518">
                  <c:v>0.4033020230957618</c:v>
                </c:pt>
                <c:pt idx="3519">
                  <c:v>0.34975473845315719</c:v>
                </c:pt>
                <c:pt idx="3520">
                  <c:v>0.36310410148655592</c:v>
                </c:pt>
                <c:pt idx="3521">
                  <c:v>0.34970479428352519</c:v>
                </c:pt>
                <c:pt idx="3522">
                  <c:v>0.36315404565618792</c:v>
                </c:pt>
                <c:pt idx="3523">
                  <c:v>0.37650340868958665</c:v>
                </c:pt>
                <c:pt idx="3524">
                  <c:v>0.38995266006224938</c:v>
                </c:pt>
                <c:pt idx="3525">
                  <c:v>0.40330202309564811</c:v>
                </c:pt>
                <c:pt idx="3526">
                  <c:v>0.41675127446819715</c:v>
                </c:pt>
                <c:pt idx="3527">
                  <c:v>0.34975473845315719</c:v>
                </c:pt>
                <c:pt idx="3528">
                  <c:v>0.34970479428352519</c:v>
                </c:pt>
                <c:pt idx="3529">
                  <c:v>0.36315404565618792</c:v>
                </c:pt>
                <c:pt idx="3530">
                  <c:v>0.37650340868958665</c:v>
                </c:pt>
                <c:pt idx="3531">
                  <c:v>0.40330202309564811</c:v>
                </c:pt>
                <c:pt idx="3532">
                  <c:v>0.43010063750170957</c:v>
                </c:pt>
                <c:pt idx="3533">
                  <c:v>0.36315404565607423</c:v>
                </c:pt>
                <c:pt idx="3534">
                  <c:v>0.36310410148666961</c:v>
                </c:pt>
                <c:pt idx="3535">
                  <c:v>0.36315404565618792</c:v>
                </c:pt>
                <c:pt idx="3536">
                  <c:v>0.37650340868970034</c:v>
                </c:pt>
                <c:pt idx="3537">
                  <c:v>0.36310410148666961</c:v>
                </c:pt>
                <c:pt idx="3538">
                  <c:v>0.37655335285910496</c:v>
                </c:pt>
                <c:pt idx="3539">
                  <c:v>0.36315404565618792</c:v>
                </c:pt>
                <c:pt idx="3540">
                  <c:v>0.37650340868970034</c:v>
                </c:pt>
                <c:pt idx="3541">
                  <c:v>0.36310410148655592</c:v>
                </c:pt>
                <c:pt idx="3542">
                  <c:v>0.37655335285921865</c:v>
                </c:pt>
                <c:pt idx="3543">
                  <c:v>0.38990271589273107</c:v>
                </c:pt>
                <c:pt idx="3544">
                  <c:v>0.36315404565618792</c:v>
                </c:pt>
                <c:pt idx="3545">
                  <c:v>0.37650340868958665</c:v>
                </c:pt>
                <c:pt idx="3546">
                  <c:v>0.38995266006213569</c:v>
                </c:pt>
                <c:pt idx="3547">
                  <c:v>0.4033020230957618</c:v>
                </c:pt>
                <c:pt idx="3548">
                  <c:v>0.4033020230957618</c:v>
                </c:pt>
                <c:pt idx="3549">
                  <c:v>0.41675127446819715</c:v>
                </c:pt>
                <c:pt idx="3550">
                  <c:v>0.36310410148655592</c:v>
                </c:pt>
                <c:pt idx="3551">
                  <c:v>0.37655335285921865</c:v>
                </c:pt>
                <c:pt idx="3552">
                  <c:v>0.36315404565618792</c:v>
                </c:pt>
                <c:pt idx="3553">
                  <c:v>0.37650340868958665</c:v>
                </c:pt>
                <c:pt idx="3554">
                  <c:v>0.38995266006224938</c:v>
                </c:pt>
                <c:pt idx="3555">
                  <c:v>0.40330202309564811</c:v>
                </c:pt>
                <c:pt idx="3556">
                  <c:v>0.41675127446819715</c:v>
                </c:pt>
                <c:pt idx="3557">
                  <c:v>0.43010063750170957</c:v>
                </c:pt>
                <c:pt idx="3558">
                  <c:v>0.36310410148655592</c:v>
                </c:pt>
                <c:pt idx="3559">
                  <c:v>0.36315404565618792</c:v>
                </c:pt>
                <c:pt idx="3560">
                  <c:v>0.37650340868958665</c:v>
                </c:pt>
                <c:pt idx="3561">
                  <c:v>0.38995266006224938</c:v>
                </c:pt>
                <c:pt idx="3562">
                  <c:v>0.41675127446819715</c:v>
                </c:pt>
                <c:pt idx="3563">
                  <c:v>0.44354988887425861</c:v>
                </c:pt>
                <c:pt idx="3564">
                  <c:v>0.32295612404709573</c:v>
                </c:pt>
                <c:pt idx="3565">
                  <c:v>0.32290617987746373</c:v>
                </c:pt>
                <c:pt idx="3566">
                  <c:v>0.32295612404709573</c:v>
                </c:pt>
                <c:pt idx="3567">
                  <c:v>0.309556816844065</c:v>
                </c:pt>
                <c:pt idx="3568">
                  <c:v>0.32290617987757742</c:v>
                </c:pt>
                <c:pt idx="3569">
                  <c:v>0.33635543125012646</c:v>
                </c:pt>
                <c:pt idx="3570">
                  <c:v>0.32295612404709573</c:v>
                </c:pt>
                <c:pt idx="3571">
                  <c:v>0.33630548708049446</c:v>
                </c:pt>
                <c:pt idx="3572">
                  <c:v>0.34975473845315719</c:v>
                </c:pt>
                <c:pt idx="3573">
                  <c:v>0.34975473845315719</c:v>
                </c:pt>
                <c:pt idx="3574">
                  <c:v>0.36310410148655592</c:v>
                </c:pt>
                <c:pt idx="3575">
                  <c:v>0.32290617987757742</c:v>
                </c:pt>
                <c:pt idx="3576">
                  <c:v>0.30950687267454668</c:v>
                </c:pt>
                <c:pt idx="3577">
                  <c:v>0.32295612404709573</c:v>
                </c:pt>
                <c:pt idx="3578">
                  <c:v>0.33630548708060815</c:v>
                </c:pt>
                <c:pt idx="3579">
                  <c:v>0.34975473845315719</c:v>
                </c:pt>
                <c:pt idx="3580">
                  <c:v>0.36310410148655592</c:v>
                </c:pt>
                <c:pt idx="3581">
                  <c:v>0.37655335285921865</c:v>
                </c:pt>
                <c:pt idx="3582">
                  <c:v>0.30955681684417868</c:v>
                </c:pt>
                <c:pt idx="3583">
                  <c:v>0.30950687267454668</c:v>
                </c:pt>
                <c:pt idx="3584">
                  <c:v>0.32295612404720941</c:v>
                </c:pt>
                <c:pt idx="3585">
                  <c:v>0.33630548708060815</c:v>
                </c:pt>
                <c:pt idx="3586">
                  <c:v>0.36310410148655592</c:v>
                </c:pt>
                <c:pt idx="3587">
                  <c:v>0.38990271589261738</c:v>
                </c:pt>
                <c:pt idx="3588">
                  <c:v>0.32295612404709573</c:v>
                </c:pt>
                <c:pt idx="3589">
                  <c:v>0.32290617987746373</c:v>
                </c:pt>
                <c:pt idx="3590">
                  <c:v>0.32295612404709573</c:v>
                </c:pt>
                <c:pt idx="3591">
                  <c:v>0.33630548708049446</c:v>
                </c:pt>
                <c:pt idx="3592">
                  <c:v>0.32290617987746373</c:v>
                </c:pt>
                <c:pt idx="3593">
                  <c:v>0.33635543125012646</c:v>
                </c:pt>
                <c:pt idx="3594">
                  <c:v>0.32295612404709573</c:v>
                </c:pt>
                <c:pt idx="3595">
                  <c:v>0.33630548708049446</c:v>
                </c:pt>
                <c:pt idx="3596">
                  <c:v>0.32290617987757742</c:v>
                </c:pt>
                <c:pt idx="3597">
                  <c:v>0.33635543125012646</c:v>
                </c:pt>
                <c:pt idx="3598">
                  <c:v>0.34970479428352519</c:v>
                </c:pt>
                <c:pt idx="3599">
                  <c:v>0.32295612404709573</c:v>
                </c:pt>
                <c:pt idx="3600">
                  <c:v>0.33630548708049446</c:v>
                </c:pt>
                <c:pt idx="3601">
                  <c:v>0.34975473845315719</c:v>
                </c:pt>
                <c:pt idx="3602">
                  <c:v>0.36310410148655592</c:v>
                </c:pt>
                <c:pt idx="3603">
                  <c:v>0.36310410148655592</c:v>
                </c:pt>
                <c:pt idx="3604">
                  <c:v>0.37655335285921865</c:v>
                </c:pt>
                <c:pt idx="3605">
                  <c:v>0.32290617987757742</c:v>
                </c:pt>
                <c:pt idx="3606">
                  <c:v>0.33635543125012646</c:v>
                </c:pt>
                <c:pt idx="3607">
                  <c:v>0.32295612404709573</c:v>
                </c:pt>
                <c:pt idx="3608">
                  <c:v>0.33630548708060815</c:v>
                </c:pt>
                <c:pt idx="3609">
                  <c:v>0.34975473845315719</c:v>
                </c:pt>
                <c:pt idx="3610">
                  <c:v>0.36310410148655592</c:v>
                </c:pt>
                <c:pt idx="3611">
                  <c:v>0.37655335285921865</c:v>
                </c:pt>
                <c:pt idx="3612">
                  <c:v>0.38990271589261738</c:v>
                </c:pt>
                <c:pt idx="3613">
                  <c:v>0.32290617987757742</c:v>
                </c:pt>
                <c:pt idx="3614">
                  <c:v>0.32295612404720941</c:v>
                </c:pt>
                <c:pt idx="3615">
                  <c:v>0.33630548708060815</c:v>
                </c:pt>
                <c:pt idx="3616">
                  <c:v>0.34975473845315719</c:v>
                </c:pt>
                <c:pt idx="3617">
                  <c:v>0.37655335285921865</c:v>
                </c:pt>
                <c:pt idx="3618">
                  <c:v>0.40335196726528011</c:v>
                </c:pt>
                <c:pt idx="3619">
                  <c:v>0.32290617987746373</c:v>
                </c:pt>
                <c:pt idx="3620">
                  <c:v>0.30950687267454668</c:v>
                </c:pt>
                <c:pt idx="3621">
                  <c:v>0.32295612404709573</c:v>
                </c:pt>
                <c:pt idx="3622">
                  <c:v>0.32290617987757742</c:v>
                </c:pt>
                <c:pt idx="3623">
                  <c:v>0.30950687267454668</c:v>
                </c:pt>
                <c:pt idx="3624">
                  <c:v>0.32295612404709573</c:v>
                </c:pt>
                <c:pt idx="3625">
                  <c:v>0.33630548708049446</c:v>
                </c:pt>
                <c:pt idx="3626">
                  <c:v>0.34970479428352519</c:v>
                </c:pt>
                <c:pt idx="3627">
                  <c:v>0.34970479428352519</c:v>
                </c:pt>
                <c:pt idx="3628">
                  <c:v>0.30950687267454668</c:v>
                </c:pt>
                <c:pt idx="3629">
                  <c:v>0.32295612404709573</c:v>
                </c:pt>
                <c:pt idx="3630">
                  <c:v>0.34970479428352519</c:v>
                </c:pt>
                <c:pt idx="3631">
                  <c:v>0.37650340868958665</c:v>
                </c:pt>
                <c:pt idx="3632">
                  <c:v>0.30950687267454668</c:v>
                </c:pt>
                <c:pt idx="3633">
                  <c:v>0.32290617987757742</c:v>
                </c:pt>
                <c:pt idx="3634">
                  <c:v>0.33635543125012646</c:v>
                </c:pt>
                <c:pt idx="3635">
                  <c:v>0.36315404565618792</c:v>
                </c:pt>
                <c:pt idx="3636">
                  <c:v>0.32290617987746373</c:v>
                </c:pt>
                <c:pt idx="3637">
                  <c:v>0.32295612404709573</c:v>
                </c:pt>
                <c:pt idx="3638">
                  <c:v>0.32290617987746373</c:v>
                </c:pt>
                <c:pt idx="3639">
                  <c:v>0.33635543125012646</c:v>
                </c:pt>
                <c:pt idx="3640">
                  <c:v>0.32295612404709573</c:v>
                </c:pt>
                <c:pt idx="3641">
                  <c:v>0.33630548708049446</c:v>
                </c:pt>
                <c:pt idx="3642">
                  <c:v>0.32290617987757742</c:v>
                </c:pt>
                <c:pt idx="3643">
                  <c:v>0.33635543125012646</c:v>
                </c:pt>
                <c:pt idx="3644">
                  <c:v>0.32295612404709573</c:v>
                </c:pt>
                <c:pt idx="3645">
                  <c:v>0.33630548708049446</c:v>
                </c:pt>
                <c:pt idx="3646">
                  <c:v>0.34975473845315719</c:v>
                </c:pt>
                <c:pt idx="3647">
                  <c:v>0.32290617987757742</c:v>
                </c:pt>
                <c:pt idx="3648">
                  <c:v>0.33635543125012646</c:v>
                </c:pt>
                <c:pt idx="3649">
                  <c:v>0.34970479428352519</c:v>
                </c:pt>
                <c:pt idx="3650">
                  <c:v>0.36315404565618792</c:v>
                </c:pt>
                <c:pt idx="3651">
                  <c:v>0.36315404565618792</c:v>
                </c:pt>
                <c:pt idx="3652">
                  <c:v>0.37650340868958665</c:v>
                </c:pt>
                <c:pt idx="3653">
                  <c:v>0.32295612404709573</c:v>
                </c:pt>
                <c:pt idx="3654">
                  <c:v>0.33630548708060815</c:v>
                </c:pt>
                <c:pt idx="3655">
                  <c:v>0.32290617987757742</c:v>
                </c:pt>
                <c:pt idx="3656">
                  <c:v>0.34970479428352519</c:v>
                </c:pt>
                <c:pt idx="3657">
                  <c:v>0.36315404565618792</c:v>
                </c:pt>
                <c:pt idx="3658">
                  <c:v>0.37650340868958665</c:v>
                </c:pt>
                <c:pt idx="3659">
                  <c:v>0.38995266006224938</c:v>
                </c:pt>
                <c:pt idx="3660">
                  <c:v>0.32295612404720941</c:v>
                </c:pt>
                <c:pt idx="3661">
                  <c:v>0.32290617987757742</c:v>
                </c:pt>
                <c:pt idx="3662">
                  <c:v>0.33635543125012646</c:v>
                </c:pt>
                <c:pt idx="3663">
                  <c:v>0.34970479428363888</c:v>
                </c:pt>
                <c:pt idx="3664">
                  <c:v>0.37650340868958665</c:v>
                </c:pt>
                <c:pt idx="3665">
                  <c:v>0.40330202309564811</c:v>
                </c:pt>
                <c:pt idx="3666">
                  <c:v>0.33635543125012646</c:v>
                </c:pt>
                <c:pt idx="3667">
                  <c:v>0.33630548708049446</c:v>
                </c:pt>
                <c:pt idx="3668">
                  <c:v>0.33635543125012646</c:v>
                </c:pt>
                <c:pt idx="3669">
                  <c:v>0.34970479428352519</c:v>
                </c:pt>
                <c:pt idx="3670">
                  <c:v>0.33630548708049446</c:v>
                </c:pt>
                <c:pt idx="3671">
                  <c:v>0.34975473845315719</c:v>
                </c:pt>
                <c:pt idx="3672">
                  <c:v>0.33635543125012646</c:v>
                </c:pt>
                <c:pt idx="3673">
                  <c:v>0.34970479428352519</c:v>
                </c:pt>
                <c:pt idx="3674">
                  <c:v>0.33630548708049446</c:v>
                </c:pt>
                <c:pt idx="3675">
                  <c:v>0.34975473845315719</c:v>
                </c:pt>
                <c:pt idx="3676">
                  <c:v>0.36310410148655592</c:v>
                </c:pt>
                <c:pt idx="3677">
                  <c:v>0.33635543125012646</c:v>
                </c:pt>
                <c:pt idx="3678">
                  <c:v>0.34970479428352519</c:v>
                </c:pt>
                <c:pt idx="3679">
                  <c:v>0.36315404565618792</c:v>
                </c:pt>
                <c:pt idx="3680">
                  <c:v>0.37650340868958665</c:v>
                </c:pt>
                <c:pt idx="3681">
                  <c:v>0.37650340868958665</c:v>
                </c:pt>
                <c:pt idx="3682">
                  <c:v>0.38995266006224938</c:v>
                </c:pt>
                <c:pt idx="3683">
                  <c:v>0.33630548708060815</c:v>
                </c:pt>
                <c:pt idx="3684">
                  <c:v>0.34975473845315719</c:v>
                </c:pt>
                <c:pt idx="3685">
                  <c:v>0.33635543125012646</c:v>
                </c:pt>
                <c:pt idx="3686">
                  <c:v>0.34970479428352519</c:v>
                </c:pt>
                <c:pt idx="3687">
                  <c:v>0.36315404565618792</c:v>
                </c:pt>
                <c:pt idx="3688">
                  <c:v>0.37650340868958665</c:v>
                </c:pt>
                <c:pt idx="3689">
                  <c:v>0.38995266006224938</c:v>
                </c:pt>
                <c:pt idx="3690">
                  <c:v>0.40330202309564811</c:v>
                </c:pt>
                <c:pt idx="3691">
                  <c:v>0.33630548708060815</c:v>
                </c:pt>
                <c:pt idx="3692">
                  <c:v>0.33635543125012646</c:v>
                </c:pt>
                <c:pt idx="3693">
                  <c:v>0.34970479428363888</c:v>
                </c:pt>
                <c:pt idx="3694">
                  <c:v>0.36315404565618792</c:v>
                </c:pt>
                <c:pt idx="3695">
                  <c:v>0.38995266006224938</c:v>
                </c:pt>
                <c:pt idx="3696">
                  <c:v>0.41675127446831084</c:v>
                </c:pt>
                <c:pt idx="3697">
                  <c:v>0.34970479428363888</c:v>
                </c:pt>
                <c:pt idx="3698">
                  <c:v>0.34975473845315719</c:v>
                </c:pt>
                <c:pt idx="3699">
                  <c:v>0.34970479428352519</c:v>
                </c:pt>
                <c:pt idx="3700">
                  <c:v>0.36315404565618792</c:v>
                </c:pt>
                <c:pt idx="3701">
                  <c:v>0.34975473845315719</c:v>
                </c:pt>
                <c:pt idx="3702">
                  <c:v>0.36310410148655592</c:v>
                </c:pt>
                <c:pt idx="3703">
                  <c:v>0.34970479428352519</c:v>
                </c:pt>
                <c:pt idx="3704">
                  <c:v>0.36315404565618792</c:v>
                </c:pt>
                <c:pt idx="3705">
                  <c:v>0.34975473845315719</c:v>
                </c:pt>
                <c:pt idx="3706">
                  <c:v>0.36310410148655592</c:v>
                </c:pt>
                <c:pt idx="3707">
                  <c:v>0.37655335285921865</c:v>
                </c:pt>
                <c:pt idx="3708">
                  <c:v>0.34970479428352519</c:v>
                </c:pt>
                <c:pt idx="3709">
                  <c:v>0.36315404565618792</c:v>
                </c:pt>
                <c:pt idx="3710">
                  <c:v>0.37650340868958665</c:v>
                </c:pt>
                <c:pt idx="3711">
                  <c:v>0.38995266006224938</c:v>
                </c:pt>
                <c:pt idx="3712">
                  <c:v>0.38995266006224938</c:v>
                </c:pt>
                <c:pt idx="3713">
                  <c:v>0.40330202309564811</c:v>
                </c:pt>
                <c:pt idx="3714">
                  <c:v>0.34975473845315719</c:v>
                </c:pt>
                <c:pt idx="3715">
                  <c:v>0.36310410148655592</c:v>
                </c:pt>
                <c:pt idx="3716">
                  <c:v>0.34970479428352519</c:v>
                </c:pt>
                <c:pt idx="3717">
                  <c:v>0.36315404565618792</c:v>
                </c:pt>
                <c:pt idx="3718">
                  <c:v>0.37650340868958665</c:v>
                </c:pt>
                <c:pt idx="3719">
                  <c:v>0.38995266006224938</c:v>
                </c:pt>
                <c:pt idx="3720">
                  <c:v>0.40330202309564811</c:v>
                </c:pt>
                <c:pt idx="3721">
                  <c:v>0.41675127446819715</c:v>
                </c:pt>
                <c:pt idx="3722">
                  <c:v>0.34975473845315719</c:v>
                </c:pt>
                <c:pt idx="3723">
                  <c:v>0.34970479428363888</c:v>
                </c:pt>
                <c:pt idx="3724">
                  <c:v>0.36315404565618792</c:v>
                </c:pt>
                <c:pt idx="3725">
                  <c:v>0.37650340868958665</c:v>
                </c:pt>
                <c:pt idx="3726">
                  <c:v>0.40330202309564811</c:v>
                </c:pt>
                <c:pt idx="3727">
                  <c:v>0.43010063750170957</c:v>
                </c:pt>
                <c:pt idx="3728">
                  <c:v>0.36315404565618792</c:v>
                </c:pt>
                <c:pt idx="3729">
                  <c:v>0.36310410148666961</c:v>
                </c:pt>
                <c:pt idx="3730">
                  <c:v>0.36315404565618792</c:v>
                </c:pt>
                <c:pt idx="3731">
                  <c:v>0.37650340868970034</c:v>
                </c:pt>
                <c:pt idx="3732">
                  <c:v>0.36310410148655592</c:v>
                </c:pt>
                <c:pt idx="3733">
                  <c:v>0.37655335285921865</c:v>
                </c:pt>
                <c:pt idx="3734">
                  <c:v>0.37650340868958665</c:v>
                </c:pt>
                <c:pt idx="3735">
                  <c:v>0.36310410148655592</c:v>
                </c:pt>
                <c:pt idx="3736">
                  <c:v>0.37655335285921865</c:v>
                </c:pt>
                <c:pt idx="3737">
                  <c:v>0.38990271589261738</c:v>
                </c:pt>
                <c:pt idx="3738">
                  <c:v>0.36315404565618792</c:v>
                </c:pt>
                <c:pt idx="3739">
                  <c:v>0.37650340868958665</c:v>
                </c:pt>
                <c:pt idx="3740">
                  <c:v>0.38995266006224938</c:v>
                </c:pt>
                <c:pt idx="3741">
                  <c:v>0.40330202309564811</c:v>
                </c:pt>
                <c:pt idx="3742">
                  <c:v>0.40330202309564811</c:v>
                </c:pt>
                <c:pt idx="3743">
                  <c:v>0.41675127446819715</c:v>
                </c:pt>
                <c:pt idx="3744">
                  <c:v>0.36310410148655592</c:v>
                </c:pt>
                <c:pt idx="3745">
                  <c:v>0.37655335285921865</c:v>
                </c:pt>
                <c:pt idx="3746">
                  <c:v>0.36315404565618792</c:v>
                </c:pt>
                <c:pt idx="3747">
                  <c:v>0.37650340868958665</c:v>
                </c:pt>
                <c:pt idx="3748">
                  <c:v>0.38995266006224938</c:v>
                </c:pt>
                <c:pt idx="3749">
                  <c:v>0.40330202309564811</c:v>
                </c:pt>
                <c:pt idx="3750">
                  <c:v>0.43010063750170957</c:v>
                </c:pt>
                <c:pt idx="3751">
                  <c:v>0.36310410148655592</c:v>
                </c:pt>
                <c:pt idx="3752">
                  <c:v>0.36315404565618792</c:v>
                </c:pt>
                <c:pt idx="3753">
                  <c:v>0.37650340868958665</c:v>
                </c:pt>
                <c:pt idx="3754">
                  <c:v>0.38995266006224938</c:v>
                </c:pt>
                <c:pt idx="3755">
                  <c:v>0.41675127446831084</c:v>
                </c:pt>
                <c:pt idx="3756">
                  <c:v>0.37650340868970034</c:v>
                </c:pt>
                <c:pt idx="3757">
                  <c:v>0.37655335285910496</c:v>
                </c:pt>
                <c:pt idx="3758">
                  <c:v>0.37650340868970034</c:v>
                </c:pt>
                <c:pt idx="3759">
                  <c:v>0.38995266006213569</c:v>
                </c:pt>
                <c:pt idx="3760">
                  <c:v>0.37655335285921865</c:v>
                </c:pt>
                <c:pt idx="3761">
                  <c:v>0.38990271589273107</c:v>
                </c:pt>
                <c:pt idx="3762">
                  <c:v>0.37650340868958665</c:v>
                </c:pt>
                <c:pt idx="3763">
                  <c:v>0.38995266006213569</c:v>
                </c:pt>
                <c:pt idx="3764">
                  <c:v>0.37655335285921865</c:v>
                </c:pt>
                <c:pt idx="3765">
                  <c:v>0.38990271589261738</c:v>
                </c:pt>
                <c:pt idx="3766">
                  <c:v>0.40335196726516642</c:v>
                </c:pt>
                <c:pt idx="3767">
                  <c:v>0.37650340868958665</c:v>
                </c:pt>
                <c:pt idx="3768">
                  <c:v>0.40330202309564811</c:v>
                </c:pt>
                <c:pt idx="3769">
                  <c:v>0.41675127446819715</c:v>
                </c:pt>
                <c:pt idx="3770">
                  <c:v>0.41675127446819715</c:v>
                </c:pt>
                <c:pt idx="3771">
                  <c:v>0.43010063750170957</c:v>
                </c:pt>
                <c:pt idx="3772">
                  <c:v>0.37655335285921865</c:v>
                </c:pt>
                <c:pt idx="3773">
                  <c:v>0.38990271589261738</c:v>
                </c:pt>
                <c:pt idx="3774">
                  <c:v>0.37650340868958665</c:v>
                </c:pt>
                <c:pt idx="3775">
                  <c:v>0.38995266006224938</c:v>
                </c:pt>
                <c:pt idx="3776">
                  <c:v>0.40330202309564811</c:v>
                </c:pt>
                <c:pt idx="3777">
                  <c:v>0.41675127446819715</c:v>
                </c:pt>
                <c:pt idx="3778">
                  <c:v>0.43010063750170957</c:v>
                </c:pt>
                <c:pt idx="3779">
                  <c:v>0.44354988887425861</c:v>
                </c:pt>
                <c:pt idx="3780">
                  <c:v>0.37655335285921865</c:v>
                </c:pt>
                <c:pt idx="3781">
                  <c:v>0.37650340868958665</c:v>
                </c:pt>
                <c:pt idx="3782">
                  <c:v>0.38995266006224938</c:v>
                </c:pt>
                <c:pt idx="3783">
                  <c:v>0.40330202309564811</c:v>
                </c:pt>
                <c:pt idx="3784">
                  <c:v>0.43010063750170957</c:v>
                </c:pt>
                <c:pt idx="3785">
                  <c:v>0.32295612404709573</c:v>
                </c:pt>
                <c:pt idx="3786">
                  <c:v>0.309556816844065</c:v>
                </c:pt>
                <c:pt idx="3787">
                  <c:v>0.32290617987757742</c:v>
                </c:pt>
                <c:pt idx="3788">
                  <c:v>0.30950687267454668</c:v>
                </c:pt>
                <c:pt idx="3789">
                  <c:v>0.32295612404709573</c:v>
                </c:pt>
                <c:pt idx="3790">
                  <c:v>0.30955681684417868</c:v>
                </c:pt>
                <c:pt idx="3791">
                  <c:v>0.32290617987757742</c:v>
                </c:pt>
                <c:pt idx="3792">
                  <c:v>0.33635543125012646</c:v>
                </c:pt>
                <c:pt idx="3793">
                  <c:v>0.32295612404709573</c:v>
                </c:pt>
                <c:pt idx="3794">
                  <c:v>0.33630548708060815</c:v>
                </c:pt>
                <c:pt idx="3795">
                  <c:v>0.34975473845315719</c:v>
                </c:pt>
                <c:pt idx="3796">
                  <c:v>0.34975473845315719</c:v>
                </c:pt>
                <c:pt idx="3797">
                  <c:v>0.36310410148655592</c:v>
                </c:pt>
                <c:pt idx="3798">
                  <c:v>0.30955681684417868</c:v>
                </c:pt>
                <c:pt idx="3799">
                  <c:v>0.32290617987757742</c:v>
                </c:pt>
                <c:pt idx="3800">
                  <c:v>0.30950687267454668</c:v>
                </c:pt>
                <c:pt idx="3801">
                  <c:v>0.32295612404720941</c:v>
                </c:pt>
                <c:pt idx="3802">
                  <c:v>0.33630548708060815</c:v>
                </c:pt>
                <c:pt idx="3803">
                  <c:v>0.34975473845315719</c:v>
                </c:pt>
                <c:pt idx="3804">
                  <c:v>0.36310410148655592</c:v>
                </c:pt>
                <c:pt idx="3805">
                  <c:v>0.37655335285921865</c:v>
                </c:pt>
                <c:pt idx="3806">
                  <c:v>0.30950687267454668</c:v>
                </c:pt>
                <c:pt idx="3807">
                  <c:v>0.32295612404709573</c:v>
                </c:pt>
                <c:pt idx="3808">
                  <c:v>0.33630548708060815</c:v>
                </c:pt>
                <c:pt idx="3809">
                  <c:v>0.36310410148655592</c:v>
                </c:pt>
                <c:pt idx="3810">
                  <c:v>0.32290617987757742</c:v>
                </c:pt>
                <c:pt idx="3811">
                  <c:v>0.30950687267454668</c:v>
                </c:pt>
                <c:pt idx="3812">
                  <c:v>0.32295612404709573</c:v>
                </c:pt>
                <c:pt idx="3813">
                  <c:v>0.30955681684417868</c:v>
                </c:pt>
                <c:pt idx="3814">
                  <c:v>0.32290617987757742</c:v>
                </c:pt>
                <c:pt idx="3815">
                  <c:v>0.30950687267454668</c:v>
                </c:pt>
                <c:pt idx="3816">
                  <c:v>0.32295612404709573</c:v>
                </c:pt>
                <c:pt idx="3817">
                  <c:v>0.33630548708060815</c:v>
                </c:pt>
                <c:pt idx="3818">
                  <c:v>0.33635543125012646</c:v>
                </c:pt>
                <c:pt idx="3819">
                  <c:v>0.34970479428352519</c:v>
                </c:pt>
                <c:pt idx="3820">
                  <c:v>0.34970479428352519</c:v>
                </c:pt>
                <c:pt idx="3821">
                  <c:v>0.36315404565618792</c:v>
                </c:pt>
                <c:pt idx="3822">
                  <c:v>0.30950687267454668</c:v>
                </c:pt>
                <c:pt idx="3823">
                  <c:v>0.32295612404720941</c:v>
                </c:pt>
                <c:pt idx="3824">
                  <c:v>0.309556816844065</c:v>
                </c:pt>
                <c:pt idx="3825">
                  <c:v>0.33635543125012646</c:v>
                </c:pt>
                <c:pt idx="3826">
                  <c:v>0.34970479428363888</c:v>
                </c:pt>
                <c:pt idx="3827">
                  <c:v>0.36315404565618792</c:v>
                </c:pt>
                <c:pt idx="3828">
                  <c:v>0.37650340868958665</c:v>
                </c:pt>
                <c:pt idx="3829">
                  <c:v>0.30950687267454668</c:v>
                </c:pt>
                <c:pt idx="3830">
                  <c:v>0.32290617987757742</c:v>
                </c:pt>
                <c:pt idx="3831">
                  <c:v>0.33635543125012646</c:v>
                </c:pt>
                <c:pt idx="3832">
                  <c:v>0.36315404565618792</c:v>
                </c:pt>
                <c:pt idx="3833">
                  <c:v>0.32290617987746373</c:v>
                </c:pt>
                <c:pt idx="3834">
                  <c:v>0.32295612404709573</c:v>
                </c:pt>
                <c:pt idx="3835">
                  <c:v>0.32290617987757742</c:v>
                </c:pt>
                <c:pt idx="3836">
                  <c:v>0.33635543125012646</c:v>
                </c:pt>
                <c:pt idx="3837">
                  <c:v>0.32295612404709573</c:v>
                </c:pt>
                <c:pt idx="3838">
                  <c:v>0.33630548708049446</c:v>
                </c:pt>
                <c:pt idx="3839">
                  <c:v>0.32290617987757742</c:v>
                </c:pt>
                <c:pt idx="3840">
                  <c:v>0.33635543125012646</c:v>
                </c:pt>
                <c:pt idx="3841">
                  <c:v>0.32295612404709573</c:v>
                </c:pt>
                <c:pt idx="3842">
                  <c:v>0.33630548708060815</c:v>
                </c:pt>
                <c:pt idx="3843">
                  <c:v>0.34975473845315719</c:v>
                </c:pt>
                <c:pt idx="3844">
                  <c:v>0.32290617987757742</c:v>
                </c:pt>
                <c:pt idx="3845">
                  <c:v>0.33635543125012646</c:v>
                </c:pt>
                <c:pt idx="3846">
                  <c:v>0.34970479428352519</c:v>
                </c:pt>
                <c:pt idx="3847">
                  <c:v>0.36315404565618792</c:v>
                </c:pt>
                <c:pt idx="3848">
                  <c:v>0.36315404565618792</c:v>
                </c:pt>
                <c:pt idx="3849">
                  <c:v>0.37650340868958665</c:v>
                </c:pt>
                <c:pt idx="3850">
                  <c:v>0.32295612404720941</c:v>
                </c:pt>
                <c:pt idx="3851">
                  <c:v>0.33630548708060815</c:v>
                </c:pt>
                <c:pt idx="3852">
                  <c:v>0.32290617987757742</c:v>
                </c:pt>
                <c:pt idx="3853">
                  <c:v>0.33635543125012646</c:v>
                </c:pt>
                <c:pt idx="3854">
                  <c:v>0.34970479428363888</c:v>
                </c:pt>
                <c:pt idx="3855">
                  <c:v>0.36315404565618792</c:v>
                </c:pt>
                <c:pt idx="3856">
                  <c:v>0.37650340868958665</c:v>
                </c:pt>
                <c:pt idx="3857">
                  <c:v>0.38995266006224938</c:v>
                </c:pt>
                <c:pt idx="3858">
                  <c:v>0.32295612404709573</c:v>
                </c:pt>
                <c:pt idx="3859">
                  <c:v>0.32290617987757742</c:v>
                </c:pt>
                <c:pt idx="3860">
                  <c:v>0.33635543125012646</c:v>
                </c:pt>
                <c:pt idx="3861">
                  <c:v>0.34970479428363888</c:v>
                </c:pt>
                <c:pt idx="3862">
                  <c:v>0.37650340868958665</c:v>
                </c:pt>
                <c:pt idx="3863">
                  <c:v>0.40330202309564811</c:v>
                </c:pt>
                <c:pt idx="3864">
                  <c:v>0.33635543125012646</c:v>
                </c:pt>
                <c:pt idx="3865">
                  <c:v>0.33630548708049446</c:v>
                </c:pt>
                <c:pt idx="3866">
                  <c:v>0.33635543125012646</c:v>
                </c:pt>
                <c:pt idx="3867">
                  <c:v>0.34970479428352519</c:v>
                </c:pt>
                <c:pt idx="3868">
                  <c:v>0.33630548708049446</c:v>
                </c:pt>
                <c:pt idx="3869">
                  <c:v>0.34975473845315719</c:v>
                </c:pt>
                <c:pt idx="3870">
                  <c:v>0.33635543125012646</c:v>
                </c:pt>
                <c:pt idx="3871">
                  <c:v>0.34970479428352519</c:v>
                </c:pt>
                <c:pt idx="3872">
                  <c:v>0.33630548708060815</c:v>
                </c:pt>
                <c:pt idx="3873">
                  <c:v>0.34975473845315719</c:v>
                </c:pt>
                <c:pt idx="3874">
                  <c:v>0.36310410148655592</c:v>
                </c:pt>
                <c:pt idx="3875">
                  <c:v>0.33635543125012646</c:v>
                </c:pt>
                <c:pt idx="3876">
                  <c:v>0.34970479428352519</c:v>
                </c:pt>
                <c:pt idx="3877">
                  <c:v>0.36315404565618792</c:v>
                </c:pt>
                <c:pt idx="3878">
                  <c:v>0.37650340868958665</c:v>
                </c:pt>
                <c:pt idx="3879">
                  <c:v>0.37650340868958665</c:v>
                </c:pt>
                <c:pt idx="3880">
                  <c:v>0.38995266006224938</c:v>
                </c:pt>
                <c:pt idx="3881">
                  <c:v>0.33630548708060815</c:v>
                </c:pt>
                <c:pt idx="3882">
                  <c:v>0.34975473845315719</c:v>
                </c:pt>
                <c:pt idx="3883">
                  <c:v>0.33635543125012646</c:v>
                </c:pt>
                <c:pt idx="3884">
                  <c:v>0.34970479428363888</c:v>
                </c:pt>
                <c:pt idx="3885">
                  <c:v>0.36315404565618792</c:v>
                </c:pt>
                <c:pt idx="3886">
                  <c:v>0.37650340868958665</c:v>
                </c:pt>
                <c:pt idx="3887">
                  <c:v>0.38995266006224938</c:v>
                </c:pt>
                <c:pt idx="3888">
                  <c:v>0.40330202309564811</c:v>
                </c:pt>
                <c:pt idx="3889">
                  <c:v>0.33630548708060815</c:v>
                </c:pt>
                <c:pt idx="3890">
                  <c:v>0.33635543125012646</c:v>
                </c:pt>
                <c:pt idx="3891">
                  <c:v>0.34970479428363888</c:v>
                </c:pt>
                <c:pt idx="3892">
                  <c:v>0.36315404565618792</c:v>
                </c:pt>
                <c:pt idx="3893">
                  <c:v>0.38995266006224938</c:v>
                </c:pt>
                <c:pt idx="3894">
                  <c:v>0.41675127446831084</c:v>
                </c:pt>
                <c:pt idx="3895">
                  <c:v>0.36315404565618792</c:v>
                </c:pt>
                <c:pt idx="3896">
                  <c:v>0.36310410148655592</c:v>
                </c:pt>
                <c:pt idx="3897">
                  <c:v>0.36315404565618792</c:v>
                </c:pt>
                <c:pt idx="3898">
                  <c:v>0.37650340868958665</c:v>
                </c:pt>
                <c:pt idx="3899">
                  <c:v>0.36310410148655592</c:v>
                </c:pt>
                <c:pt idx="3900">
                  <c:v>0.37655335285921865</c:v>
                </c:pt>
                <c:pt idx="3901">
                  <c:v>0.36315404565618792</c:v>
                </c:pt>
                <c:pt idx="3902">
                  <c:v>0.37650340868958665</c:v>
                </c:pt>
                <c:pt idx="3903">
                  <c:v>0.36310410148655592</c:v>
                </c:pt>
                <c:pt idx="3904">
                  <c:v>0.37655335285921865</c:v>
                </c:pt>
                <c:pt idx="3905">
                  <c:v>0.38990271589261738</c:v>
                </c:pt>
                <c:pt idx="3906">
                  <c:v>0.36315404565618792</c:v>
                </c:pt>
                <c:pt idx="3907">
                  <c:v>0.37650340868958665</c:v>
                </c:pt>
                <c:pt idx="3908">
                  <c:v>0.38995266006224938</c:v>
                </c:pt>
                <c:pt idx="3909">
                  <c:v>0.40330202309564811</c:v>
                </c:pt>
                <c:pt idx="3910">
                  <c:v>0.40330202309564811</c:v>
                </c:pt>
                <c:pt idx="3911">
                  <c:v>0.41675127446819715</c:v>
                </c:pt>
                <c:pt idx="3912">
                  <c:v>0.36310410148655592</c:v>
                </c:pt>
                <c:pt idx="3913">
                  <c:v>0.37655335285921865</c:v>
                </c:pt>
                <c:pt idx="3914">
                  <c:v>0.36315404565618792</c:v>
                </c:pt>
                <c:pt idx="3915">
                  <c:v>0.37650340868958665</c:v>
                </c:pt>
                <c:pt idx="3916">
                  <c:v>0.38995266006224938</c:v>
                </c:pt>
                <c:pt idx="3917">
                  <c:v>0.40330202309564811</c:v>
                </c:pt>
                <c:pt idx="3918">
                  <c:v>0.41675127446831084</c:v>
                </c:pt>
                <c:pt idx="3919">
                  <c:v>0.43010063750170957</c:v>
                </c:pt>
                <c:pt idx="3920">
                  <c:v>0.36310410148655592</c:v>
                </c:pt>
                <c:pt idx="3921">
                  <c:v>0.36315404565618792</c:v>
                </c:pt>
                <c:pt idx="3922">
                  <c:v>0.37650340868958665</c:v>
                </c:pt>
                <c:pt idx="3923">
                  <c:v>0.38995266006224938</c:v>
                </c:pt>
                <c:pt idx="3924">
                  <c:v>0.41675127446831084</c:v>
                </c:pt>
                <c:pt idx="3925">
                  <c:v>0.38995266006213569</c:v>
                </c:pt>
                <c:pt idx="3926">
                  <c:v>0.38990271589273107</c:v>
                </c:pt>
                <c:pt idx="3927">
                  <c:v>0.38995266006213569</c:v>
                </c:pt>
                <c:pt idx="3928">
                  <c:v>0.4033020230957618</c:v>
                </c:pt>
                <c:pt idx="3929">
                  <c:v>0.38990271589261738</c:v>
                </c:pt>
                <c:pt idx="3930">
                  <c:v>0.40335196726516642</c:v>
                </c:pt>
                <c:pt idx="3931">
                  <c:v>0.40330202309564811</c:v>
                </c:pt>
                <c:pt idx="3932">
                  <c:v>0.38990271589261738</c:v>
                </c:pt>
                <c:pt idx="3933">
                  <c:v>0.40335196726516642</c:v>
                </c:pt>
                <c:pt idx="3934">
                  <c:v>0.41670133029867884</c:v>
                </c:pt>
                <c:pt idx="3935">
                  <c:v>0.38995266006224938</c:v>
                </c:pt>
                <c:pt idx="3936">
                  <c:v>0.40330202309564811</c:v>
                </c:pt>
                <c:pt idx="3937">
                  <c:v>0.41675127446819715</c:v>
                </c:pt>
                <c:pt idx="3938">
                  <c:v>0.43010063750170957</c:v>
                </c:pt>
                <c:pt idx="3939">
                  <c:v>0.43010063750170957</c:v>
                </c:pt>
                <c:pt idx="3940">
                  <c:v>0.44354988887425861</c:v>
                </c:pt>
                <c:pt idx="3941">
                  <c:v>0.38990271589261738</c:v>
                </c:pt>
                <c:pt idx="3942">
                  <c:v>0.40335196726528011</c:v>
                </c:pt>
                <c:pt idx="3943">
                  <c:v>0.38995266006224938</c:v>
                </c:pt>
                <c:pt idx="3944">
                  <c:v>0.40330202309564811</c:v>
                </c:pt>
                <c:pt idx="3945">
                  <c:v>0.41675127446831084</c:v>
                </c:pt>
                <c:pt idx="3946">
                  <c:v>0.43010063750170957</c:v>
                </c:pt>
                <c:pt idx="3947">
                  <c:v>0.44354988887425861</c:v>
                </c:pt>
                <c:pt idx="3948">
                  <c:v>0.45689925190765734</c:v>
                </c:pt>
                <c:pt idx="3949">
                  <c:v>0.38990271589261738</c:v>
                </c:pt>
                <c:pt idx="3950">
                  <c:v>0.38995266006224938</c:v>
                </c:pt>
                <c:pt idx="3951">
                  <c:v>0.40330202309564811</c:v>
                </c:pt>
                <c:pt idx="3952">
                  <c:v>0.41675127446831084</c:v>
                </c:pt>
                <c:pt idx="3953">
                  <c:v>0.44354988887425861</c:v>
                </c:pt>
                <c:pt idx="3954">
                  <c:v>0.38995266006224938</c:v>
                </c:pt>
                <c:pt idx="3955">
                  <c:v>0.30955681684417868</c:v>
                </c:pt>
                <c:pt idx="3956">
                  <c:v>0.309556816844065</c:v>
                </c:pt>
                <c:pt idx="3957">
                  <c:v>0.30950687267454668</c:v>
                </c:pt>
                <c:pt idx="3958">
                  <c:v>0.309556816844065</c:v>
                </c:pt>
                <c:pt idx="3959">
                  <c:v>0.309556816844065</c:v>
                </c:pt>
                <c:pt idx="3960">
                  <c:v>0.30950687267454668</c:v>
                </c:pt>
                <c:pt idx="3961">
                  <c:v>0.30950687267454668</c:v>
                </c:pt>
                <c:pt idx="3962">
                  <c:v>0.309556816844065</c:v>
                </c:pt>
                <c:pt idx="3963">
                  <c:v>0.30950687267454668</c:v>
                </c:pt>
                <c:pt idx="3964">
                  <c:v>0.45689925190765734</c:v>
                </c:pt>
                <c:pt idx="3965">
                  <c:v>0.38995266006224938</c:v>
                </c:pt>
                <c:pt idx="3966">
                  <c:v>0.41675127446819715</c:v>
                </c:pt>
                <c:pt idx="3967">
                  <c:v>0.36315404565618792</c:v>
                </c:pt>
                <c:pt idx="3968">
                  <c:v>0.33635543125012646</c:v>
                </c:pt>
                <c:pt idx="3969">
                  <c:v>0.38995266006224938</c:v>
                </c:pt>
                <c:pt idx="3970">
                  <c:v>0.36315404565618792</c:v>
                </c:pt>
                <c:pt idx="3971">
                  <c:v>0.30955681684417868</c:v>
                </c:pt>
                <c:pt idx="3972">
                  <c:v>0.309556816844065</c:v>
                </c:pt>
                <c:pt idx="3973">
                  <c:v>0.309556816844065</c:v>
                </c:pt>
                <c:pt idx="3974">
                  <c:v>0.30950687267454668</c:v>
                </c:pt>
                <c:pt idx="3975">
                  <c:v>0.309556816844065</c:v>
                </c:pt>
                <c:pt idx="3976">
                  <c:v>0.30955681684417868</c:v>
                </c:pt>
                <c:pt idx="3977">
                  <c:v>0.30950687267454668</c:v>
                </c:pt>
                <c:pt idx="3978">
                  <c:v>0.309556816844065</c:v>
                </c:pt>
                <c:pt idx="3979">
                  <c:v>0.30950687267454668</c:v>
                </c:pt>
                <c:pt idx="3980">
                  <c:v>0.309556816844065</c:v>
                </c:pt>
                <c:pt idx="3981">
                  <c:v>0.309506872674433</c:v>
                </c:pt>
                <c:pt idx="3982">
                  <c:v>0.36315404565618792</c:v>
                </c:pt>
                <c:pt idx="3983">
                  <c:v>0.38995266006224938</c:v>
                </c:pt>
                <c:pt idx="3984">
                  <c:v>0.33635543125012646</c:v>
                </c:pt>
                <c:pt idx="3985">
                  <c:v>0.33635543125012646</c:v>
                </c:pt>
                <c:pt idx="3986">
                  <c:v>0.38995266006224938</c:v>
                </c:pt>
                <c:pt idx="3987">
                  <c:v>0.37650340868958665</c:v>
                </c:pt>
                <c:pt idx="3988">
                  <c:v>0.36315404565618792</c:v>
                </c:pt>
                <c:pt idx="3989">
                  <c:v>0.33635543125012646</c:v>
                </c:pt>
                <c:pt idx="3990">
                  <c:v>0.32290617987746373</c:v>
                </c:pt>
                <c:pt idx="3991">
                  <c:v>0.36315404565618792</c:v>
                </c:pt>
                <c:pt idx="3992">
                  <c:v>0.37650340868958665</c:v>
                </c:pt>
                <c:pt idx="3993">
                  <c:v>0.34970479428352519</c:v>
                </c:pt>
                <c:pt idx="3994">
                  <c:v>0.36315404565618792</c:v>
                </c:pt>
                <c:pt idx="3995">
                  <c:v>0.32290617987746373</c:v>
                </c:pt>
                <c:pt idx="3996">
                  <c:v>0.309556816844065</c:v>
                </c:pt>
                <c:pt idx="3997">
                  <c:v>0.309556816844065</c:v>
                </c:pt>
                <c:pt idx="3998">
                  <c:v>0.36315404565618792</c:v>
                </c:pt>
                <c:pt idx="3999">
                  <c:v>0.33635543125012646</c:v>
                </c:pt>
                <c:pt idx="4000">
                  <c:v>0.38990271589261738</c:v>
                </c:pt>
                <c:pt idx="4001">
                  <c:v>0.32295612404709573</c:v>
                </c:pt>
                <c:pt idx="4002">
                  <c:v>0.30950687267454668</c:v>
                </c:pt>
                <c:pt idx="4003">
                  <c:v>0.309556816844065</c:v>
                </c:pt>
                <c:pt idx="4004">
                  <c:v>0.309556816844065</c:v>
                </c:pt>
                <c:pt idx="4005">
                  <c:v>0.309556816844065</c:v>
                </c:pt>
                <c:pt idx="4006">
                  <c:v>0.37650340868958665</c:v>
                </c:pt>
                <c:pt idx="4007">
                  <c:v>0.37650340868970034</c:v>
                </c:pt>
                <c:pt idx="4008">
                  <c:v>0.34970479428352519</c:v>
                </c:pt>
                <c:pt idx="4009">
                  <c:v>0.33635543125012646</c:v>
                </c:pt>
                <c:pt idx="4010">
                  <c:v>0.37650340868958665</c:v>
                </c:pt>
                <c:pt idx="4011">
                  <c:v>0.34970479428352519</c:v>
                </c:pt>
                <c:pt idx="4012">
                  <c:v>0.36315404565618792</c:v>
                </c:pt>
                <c:pt idx="4013">
                  <c:v>0.34970479428352519</c:v>
                </c:pt>
                <c:pt idx="4014">
                  <c:v>0.309556816844065</c:v>
                </c:pt>
                <c:pt idx="4015">
                  <c:v>0.32295612404709573</c:v>
                </c:pt>
                <c:pt idx="4016">
                  <c:v>0.30950687267454668</c:v>
                </c:pt>
                <c:pt idx="4017">
                  <c:v>0.32290617987746373</c:v>
                </c:pt>
                <c:pt idx="4018">
                  <c:v>0.309506872674433</c:v>
                </c:pt>
                <c:pt idx="4019">
                  <c:v>0.309556816844065</c:v>
                </c:pt>
                <c:pt idx="4020">
                  <c:v>0.309556816844065</c:v>
                </c:pt>
                <c:pt idx="4021">
                  <c:v>0.33630548708049446</c:v>
                </c:pt>
                <c:pt idx="4022">
                  <c:v>0.30950687267454668</c:v>
                </c:pt>
                <c:pt idx="4023">
                  <c:v>0.309556816844065</c:v>
                </c:pt>
                <c:pt idx="4024">
                  <c:v>0.32295612404709573</c:v>
                </c:pt>
                <c:pt idx="4025">
                  <c:v>0.309506872674433</c:v>
                </c:pt>
                <c:pt idx="4026">
                  <c:v>0.309556816844065</c:v>
                </c:pt>
                <c:pt idx="4027">
                  <c:v>0.33635543125012646</c:v>
                </c:pt>
                <c:pt idx="4028">
                  <c:v>0.38995266006213569</c:v>
                </c:pt>
                <c:pt idx="4029">
                  <c:v>0.309556816844065</c:v>
                </c:pt>
                <c:pt idx="4030">
                  <c:v>0.37650340868970034</c:v>
                </c:pt>
                <c:pt idx="4031">
                  <c:v>0.36315404565618792</c:v>
                </c:pt>
                <c:pt idx="4032">
                  <c:v>0.309556816844065</c:v>
                </c:pt>
                <c:pt idx="4033">
                  <c:v>0.36315404565618792</c:v>
                </c:pt>
                <c:pt idx="4034">
                  <c:v>0.34970479428363888</c:v>
                </c:pt>
                <c:pt idx="4035">
                  <c:v>0.33635543125012646</c:v>
                </c:pt>
                <c:pt idx="4036">
                  <c:v>0.309556816844065</c:v>
                </c:pt>
                <c:pt idx="4037">
                  <c:v>0.32290617987757742</c:v>
                </c:pt>
                <c:pt idx="4038">
                  <c:v>0.30950687267454668</c:v>
                </c:pt>
                <c:pt idx="4039">
                  <c:v>0.309556816844065</c:v>
                </c:pt>
                <c:pt idx="4040">
                  <c:v>0.309556816844065</c:v>
                </c:pt>
                <c:pt idx="4041">
                  <c:v>0.30950687267454668</c:v>
                </c:pt>
                <c:pt idx="4042">
                  <c:v>0.309556816844065</c:v>
                </c:pt>
                <c:pt idx="4043">
                  <c:v>0.309556816844065</c:v>
                </c:pt>
                <c:pt idx="4044">
                  <c:v>0.309556816844065</c:v>
                </c:pt>
                <c:pt idx="4045">
                  <c:v>0.38995266006213569</c:v>
                </c:pt>
                <c:pt idx="4046">
                  <c:v>0.309556816844065</c:v>
                </c:pt>
                <c:pt idx="4047">
                  <c:v>0.309556816844065</c:v>
                </c:pt>
                <c:pt idx="4048">
                  <c:v>0.32290617987757742</c:v>
                </c:pt>
                <c:pt idx="4049">
                  <c:v>0.309556816844065</c:v>
                </c:pt>
                <c:pt idx="4050">
                  <c:v>0.309556816844065</c:v>
                </c:pt>
                <c:pt idx="4051">
                  <c:v>0.309556816844065</c:v>
                </c:pt>
                <c:pt idx="4052">
                  <c:v>0.32290617987757742</c:v>
                </c:pt>
                <c:pt idx="4053">
                  <c:v>0.32290617987757742</c:v>
                </c:pt>
                <c:pt idx="4054">
                  <c:v>0.309556816844065</c:v>
                </c:pt>
                <c:pt idx="4055">
                  <c:v>0.33635543125012646</c:v>
                </c:pt>
                <c:pt idx="4056">
                  <c:v>0.32290617987757742</c:v>
                </c:pt>
                <c:pt idx="4057">
                  <c:v>0.36315404565618792</c:v>
                </c:pt>
                <c:pt idx="4058">
                  <c:v>0.33635543125012646</c:v>
                </c:pt>
                <c:pt idx="4059">
                  <c:v>0.32290617987757742</c:v>
                </c:pt>
                <c:pt idx="4060">
                  <c:v>0.30955681684417868</c:v>
                </c:pt>
                <c:pt idx="4061">
                  <c:v>0.30950687267454668</c:v>
                </c:pt>
                <c:pt idx="4062">
                  <c:v>0.34970479428352519</c:v>
                </c:pt>
                <c:pt idx="4063">
                  <c:v>0.32290617987757742</c:v>
                </c:pt>
                <c:pt idx="4064">
                  <c:v>0.33635543125012646</c:v>
                </c:pt>
                <c:pt idx="4065">
                  <c:v>0.32290617987757742</c:v>
                </c:pt>
                <c:pt idx="4066">
                  <c:v>0.34970479428352519</c:v>
                </c:pt>
                <c:pt idx="4067">
                  <c:v>0.32290617987746373</c:v>
                </c:pt>
                <c:pt idx="4068">
                  <c:v>0.33635543125012646</c:v>
                </c:pt>
                <c:pt idx="4069">
                  <c:v>0.32290617987757742</c:v>
                </c:pt>
                <c:pt idx="4070">
                  <c:v>0.30955681684417868</c:v>
                </c:pt>
                <c:pt idx="4071">
                  <c:v>0.30950687267454668</c:v>
                </c:pt>
                <c:pt idx="4072">
                  <c:v>0.33635543125012646</c:v>
                </c:pt>
                <c:pt idx="4073">
                  <c:v>0.36315404565618792</c:v>
                </c:pt>
                <c:pt idx="4074">
                  <c:v>0.30955681684417868</c:v>
                </c:pt>
                <c:pt idx="4075">
                  <c:v>0.32290617987757742</c:v>
                </c:pt>
                <c:pt idx="4076">
                  <c:v>0.30950687267454668</c:v>
                </c:pt>
                <c:pt idx="4077">
                  <c:v>0.34970479428352519</c:v>
                </c:pt>
                <c:pt idx="4078">
                  <c:v>0.309556816844065</c:v>
                </c:pt>
                <c:pt idx="4079">
                  <c:v>0.309556816844065</c:v>
                </c:pt>
                <c:pt idx="4080">
                  <c:v>0.309556816844065</c:v>
                </c:pt>
                <c:pt idx="4081">
                  <c:v>0.38995266006224938</c:v>
                </c:pt>
                <c:pt idx="4082">
                  <c:v>0.38995266006213569</c:v>
                </c:pt>
                <c:pt idx="4083">
                  <c:v>0.30955681684417868</c:v>
                </c:pt>
                <c:pt idx="4084">
                  <c:v>0.33635543125012646</c:v>
                </c:pt>
                <c:pt idx="4085">
                  <c:v>0.32290617987746373</c:v>
                </c:pt>
                <c:pt idx="4086">
                  <c:v>0.44354988887425861</c:v>
                </c:pt>
                <c:pt idx="4087">
                  <c:v>0.41675127446819715</c:v>
                </c:pt>
                <c:pt idx="4088">
                  <c:v>0.309556816844065</c:v>
                </c:pt>
                <c:pt idx="4089">
                  <c:v>0.309556816844065</c:v>
                </c:pt>
                <c:pt idx="4090">
                  <c:v>0.309556816844065</c:v>
                </c:pt>
                <c:pt idx="4091">
                  <c:v>0.309556816844065</c:v>
                </c:pt>
                <c:pt idx="4092">
                  <c:v>0.44354988887425861</c:v>
                </c:pt>
                <c:pt idx="4093">
                  <c:v>0.47034850328032007</c:v>
                </c:pt>
                <c:pt idx="4094">
                  <c:v>0.27314751723963582</c:v>
                </c:pt>
                <c:pt idx="4095">
                  <c:v>0.27319746140926782</c:v>
                </c:pt>
                <c:pt idx="4096">
                  <c:v>0.27314751723963582</c:v>
                </c:pt>
                <c:pt idx="4097">
                  <c:v>0.28659676861229855</c:v>
                </c:pt>
                <c:pt idx="4098">
                  <c:v>0.27319746140926782</c:v>
                </c:pt>
                <c:pt idx="4099">
                  <c:v>0.28654682444266655</c:v>
                </c:pt>
                <c:pt idx="4100">
                  <c:v>0.28659676861229855</c:v>
                </c:pt>
                <c:pt idx="4101">
                  <c:v>0.28654682444266655</c:v>
                </c:pt>
                <c:pt idx="4102">
                  <c:v>0.29999607581532928</c:v>
                </c:pt>
                <c:pt idx="4103">
                  <c:v>0.32674474605175874</c:v>
                </c:pt>
                <c:pt idx="4104">
                  <c:v>0.28654682444278023</c:v>
                </c:pt>
                <c:pt idx="4105">
                  <c:v>0.28659676861218486</c:v>
                </c:pt>
                <c:pt idx="4106">
                  <c:v>0.29994613164581096</c:v>
                </c:pt>
                <c:pt idx="4107">
                  <c:v>0.27319746140926782</c:v>
                </c:pt>
                <c:pt idx="4108">
                  <c:v>0.28659676861218486</c:v>
                </c:pt>
                <c:pt idx="4109">
                  <c:v>0.29994613164581096</c:v>
                </c:pt>
                <c:pt idx="4110">
                  <c:v>0.32674474605175874</c:v>
                </c:pt>
                <c:pt idx="4111">
                  <c:v>0.27314751723963582</c:v>
                </c:pt>
                <c:pt idx="4112">
                  <c:v>0.27319746140926782</c:v>
                </c:pt>
                <c:pt idx="4113">
                  <c:v>0.2731475172397495</c:v>
                </c:pt>
                <c:pt idx="4114">
                  <c:v>0.28659676861229855</c:v>
                </c:pt>
                <c:pt idx="4115">
                  <c:v>0.27319746140926782</c:v>
                </c:pt>
                <c:pt idx="4116">
                  <c:v>0.28654682444266655</c:v>
                </c:pt>
                <c:pt idx="4117">
                  <c:v>0.27319746140915413</c:v>
                </c:pt>
                <c:pt idx="4118">
                  <c:v>0.28654682444278023</c:v>
                </c:pt>
                <c:pt idx="4119">
                  <c:v>0.29999607581532928</c:v>
                </c:pt>
                <c:pt idx="4120">
                  <c:v>0.28659676861218486</c:v>
                </c:pt>
                <c:pt idx="4121">
                  <c:v>0.29994613164581096</c:v>
                </c:pt>
                <c:pt idx="4122">
                  <c:v>0.31339538301836001</c:v>
                </c:pt>
                <c:pt idx="4123">
                  <c:v>0.31339538301836001</c:v>
                </c:pt>
                <c:pt idx="4124">
                  <c:v>0.32674474605175874</c:v>
                </c:pt>
                <c:pt idx="4125">
                  <c:v>0.27319746140926782</c:v>
                </c:pt>
                <c:pt idx="4126">
                  <c:v>0.28654682444278023</c:v>
                </c:pt>
                <c:pt idx="4127">
                  <c:v>0.28659676861218486</c:v>
                </c:pt>
                <c:pt idx="4128">
                  <c:v>0.29994613164581096</c:v>
                </c:pt>
                <c:pt idx="4129">
                  <c:v>0.31339538301824632</c:v>
                </c:pt>
                <c:pt idx="4130">
                  <c:v>0.27319746140926782</c:v>
                </c:pt>
                <c:pt idx="4131">
                  <c:v>0.28659676861229855</c:v>
                </c:pt>
                <c:pt idx="4132">
                  <c:v>0.29994613164581096</c:v>
                </c:pt>
                <c:pt idx="4133">
                  <c:v>0.32674474605175874</c:v>
                </c:pt>
                <c:pt idx="4134">
                  <c:v>0.2731475172397495</c:v>
                </c:pt>
                <c:pt idx="4135">
                  <c:v>0.27319746140926782</c:v>
                </c:pt>
                <c:pt idx="4136">
                  <c:v>0.2731475172397495</c:v>
                </c:pt>
                <c:pt idx="4137">
                  <c:v>0.28659676861229855</c:v>
                </c:pt>
                <c:pt idx="4138">
                  <c:v>0.27319746140915413</c:v>
                </c:pt>
                <c:pt idx="4139">
                  <c:v>0.28654682444278023</c:v>
                </c:pt>
                <c:pt idx="4140">
                  <c:v>0.28659676861218486</c:v>
                </c:pt>
                <c:pt idx="4141">
                  <c:v>0.27319746140926782</c:v>
                </c:pt>
                <c:pt idx="4142">
                  <c:v>0.28654682444278023</c:v>
                </c:pt>
                <c:pt idx="4143">
                  <c:v>0.29999607581521559</c:v>
                </c:pt>
                <c:pt idx="4144">
                  <c:v>0.2731475172397495</c:v>
                </c:pt>
                <c:pt idx="4145">
                  <c:v>0.28659676861218486</c:v>
                </c:pt>
                <c:pt idx="4146">
                  <c:v>0.29994613164581096</c:v>
                </c:pt>
                <c:pt idx="4147">
                  <c:v>0.31339538301824632</c:v>
                </c:pt>
                <c:pt idx="4148">
                  <c:v>0.31339538301824632</c:v>
                </c:pt>
                <c:pt idx="4149">
                  <c:v>0.32674474605175874</c:v>
                </c:pt>
                <c:pt idx="4150">
                  <c:v>0.27319746140926782</c:v>
                </c:pt>
                <c:pt idx="4151">
                  <c:v>0.28654682444278023</c:v>
                </c:pt>
                <c:pt idx="4152">
                  <c:v>0.2731475172397495</c:v>
                </c:pt>
                <c:pt idx="4153">
                  <c:v>0.28659676861229855</c:v>
                </c:pt>
                <c:pt idx="4154">
                  <c:v>0.29994613164581096</c:v>
                </c:pt>
                <c:pt idx="4155">
                  <c:v>0.31339538301824632</c:v>
                </c:pt>
                <c:pt idx="4156">
                  <c:v>0.32674474605175874</c:v>
                </c:pt>
                <c:pt idx="4157">
                  <c:v>0.34019399742430778</c:v>
                </c:pt>
                <c:pt idx="4158">
                  <c:v>0.27319746140926782</c:v>
                </c:pt>
                <c:pt idx="4159">
                  <c:v>0.28659676861229855</c:v>
                </c:pt>
                <c:pt idx="4160">
                  <c:v>0.29994613164581096</c:v>
                </c:pt>
                <c:pt idx="4161">
                  <c:v>0.32674474605187243</c:v>
                </c:pt>
                <c:pt idx="4162">
                  <c:v>0.27314751723963582</c:v>
                </c:pt>
                <c:pt idx="4163">
                  <c:v>0.2731475172397495</c:v>
                </c:pt>
                <c:pt idx="4164">
                  <c:v>0.32674474605175874</c:v>
                </c:pt>
                <c:pt idx="4165">
                  <c:v>0.28659676861229855</c:v>
                </c:pt>
                <c:pt idx="4166">
                  <c:v>0.2731475172397495</c:v>
                </c:pt>
                <c:pt idx="4167">
                  <c:v>0.34019399742442147</c:v>
                </c:pt>
                <c:pt idx="4168">
                  <c:v>0.31339538301836001</c:v>
                </c:pt>
                <c:pt idx="4169">
                  <c:v>0.27319746140915413</c:v>
                </c:pt>
                <c:pt idx="4170">
                  <c:v>0.31339538301836001</c:v>
                </c:pt>
                <c:pt idx="4171">
                  <c:v>0.31339538301836001</c:v>
                </c:pt>
                <c:pt idx="4172">
                  <c:v>0.29994613164569728</c:v>
                </c:pt>
                <c:pt idx="4173">
                  <c:v>0.2731475172397495</c:v>
                </c:pt>
                <c:pt idx="4174">
                  <c:v>0.27319746140926782</c:v>
                </c:pt>
                <c:pt idx="4175">
                  <c:v>0.2731475172397495</c:v>
                </c:pt>
                <c:pt idx="4176">
                  <c:v>0.3535433604578202</c:v>
                </c:pt>
                <c:pt idx="4177">
                  <c:v>0.2731475172397495</c:v>
                </c:pt>
                <c:pt idx="4178">
                  <c:v>0.34019399742442147</c:v>
                </c:pt>
                <c:pt idx="4179">
                  <c:v>0.2731475172397495</c:v>
                </c:pt>
                <c:pt idx="4180">
                  <c:v>0.2731475172397495</c:v>
                </c:pt>
                <c:pt idx="4181">
                  <c:v>0.3535433604578202</c:v>
                </c:pt>
                <c:pt idx="4182">
                  <c:v>0.2731475172397495</c:v>
                </c:pt>
                <c:pt idx="4183">
                  <c:v>0.32674474605175874</c:v>
                </c:pt>
                <c:pt idx="4184">
                  <c:v>0.2731475172397495</c:v>
                </c:pt>
                <c:pt idx="4185">
                  <c:v>0.28659676861229855</c:v>
                </c:pt>
                <c:pt idx="4186">
                  <c:v>0.3535433604578202</c:v>
                </c:pt>
                <c:pt idx="4187">
                  <c:v>0.28659676861229855</c:v>
                </c:pt>
                <c:pt idx="4188">
                  <c:v>0.28654682444266655</c:v>
                </c:pt>
                <c:pt idx="4189">
                  <c:v>0.28659676861229855</c:v>
                </c:pt>
                <c:pt idx="4190">
                  <c:v>0.29994613164569728</c:v>
                </c:pt>
                <c:pt idx="4191">
                  <c:v>0.28654682444266655</c:v>
                </c:pt>
                <c:pt idx="4192">
                  <c:v>0.29999607581532928</c:v>
                </c:pt>
                <c:pt idx="4193">
                  <c:v>0.28659676861229855</c:v>
                </c:pt>
                <c:pt idx="4194">
                  <c:v>0.29994613164569728</c:v>
                </c:pt>
                <c:pt idx="4195">
                  <c:v>0.28654682444266655</c:v>
                </c:pt>
                <c:pt idx="4196">
                  <c:v>0.29999607581532928</c:v>
                </c:pt>
                <c:pt idx="4197">
                  <c:v>0.31334543884872801</c:v>
                </c:pt>
                <c:pt idx="4198">
                  <c:v>0.28659676861229855</c:v>
                </c:pt>
                <c:pt idx="4199">
                  <c:v>0.32674474605175874</c:v>
                </c:pt>
                <c:pt idx="4200">
                  <c:v>0.32674474605175874</c:v>
                </c:pt>
                <c:pt idx="4201">
                  <c:v>0.34019399742442147</c:v>
                </c:pt>
                <c:pt idx="4202">
                  <c:v>0.28654682444278023</c:v>
                </c:pt>
                <c:pt idx="4203">
                  <c:v>0.29999607581532928</c:v>
                </c:pt>
                <c:pt idx="4204">
                  <c:v>0.28659676861218486</c:v>
                </c:pt>
                <c:pt idx="4205">
                  <c:v>0.29994613164581096</c:v>
                </c:pt>
                <c:pt idx="4206">
                  <c:v>0.31339538301836001</c:v>
                </c:pt>
                <c:pt idx="4207">
                  <c:v>0.32674474605175874</c:v>
                </c:pt>
                <c:pt idx="4208">
                  <c:v>0.3535433604578202</c:v>
                </c:pt>
                <c:pt idx="4209">
                  <c:v>0.28654682444278023</c:v>
                </c:pt>
                <c:pt idx="4210">
                  <c:v>0.28659676861218486</c:v>
                </c:pt>
                <c:pt idx="4211">
                  <c:v>0.29994613164581096</c:v>
                </c:pt>
                <c:pt idx="4212">
                  <c:v>0.31339538301824632</c:v>
                </c:pt>
                <c:pt idx="4213">
                  <c:v>0.34019399742442147</c:v>
                </c:pt>
                <c:pt idx="4214">
                  <c:v>0.28659676861229855</c:v>
                </c:pt>
                <c:pt idx="4215">
                  <c:v>0.28654682444266655</c:v>
                </c:pt>
                <c:pt idx="4216">
                  <c:v>0.28659676861229855</c:v>
                </c:pt>
                <c:pt idx="4217">
                  <c:v>0.29994613164569728</c:v>
                </c:pt>
                <c:pt idx="4218">
                  <c:v>0.28654682444266655</c:v>
                </c:pt>
                <c:pt idx="4219">
                  <c:v>0.29999607581532928</c:v>
                </c:pt>
                <c:pt idx="4220">
                  <c:v>0.28659676861229855</c:v>
                </c:pt>
                <c:pt idx="4221">
                  <c:v>0.29994613164569728</c:v>
                </c:pt>
                <c:pt idx="4222">
                  <c:v>0.28654682444278023</c:v>
                </c:pt>
                <c:pt idx="4223">
                  <c:v>0.29999607581532928</c:v>
                </c:pt>
                <c:pt idx="4224">
                  <c:v>0.31334543884872801</c:v>
                </c:pt>
                <c:pt idx="4225">
                  <c:v>0.28659676861218486</c:v>
                </c:pt>
                <c:pt idx="4226">
                  <c:v>0.31339538301836001</c:v>
                </c:pt>
                <c:pt idx="4227">
                  <c:v>0.32674474605175874</c:v>
                </c:pt>
                <c:pt idx="4228">
                  <c:v>0.32674474605175874</c:v>
                </c:pt>
                <c:pt idx="4229">
                  <c:v>0.34019399742442147</c:v>
                </c:pt>
                <c:pt idx="4230">
                  <c:v>0.28654682444278023</c:v>
                </c:pt>
                <c:pt idx="4231">
                  <c:v>0.29999607581521559</c:v>
                </c:pt>
                <c:pt idx="4232">
                  <c:v>0.28659676861218486</c:v>
                </c:pt>
                <c:pt idx="4233">
                  <c:v>0.29994613164581096</c:v>
                </c:pt>
                <c:pt idx="4234">
                  <c:v>0.31339538301824632</c:v>
                </c:pt>
                <c:pt idx="4235">
                  <c:v>0.32674474605175874</c:v>
                </c:pt>
                <c:pt idx="4236">
                  <c:v>0.3535433604578202</c:v>
                </c:pt>
                <c:pt idx="4237">
                  <c:v>0.28654682444278023</c:v>
                </c:pt>
                <c:pt idx="4238">
                  <c:v>0.28659676861229855</c:v>
                </c:pt>
                <c:pt idx="4239">
                  <c:v>0.29994613164581096</c:v>
                </c:pt>
                <c:pt idx="4240">
                  <c:v>0.31339538301824632</c:v>
                </c:pt>
                <c:pt idx="4241">
                  <c:v>0.34019399742430778</c:v>
                </c:pt>
                <c:pt idx="4242">
                  <c:v>0.28659676861229855</c:v>
                </c:pt>
                <c:pt idx="4243">
                  <c:v>0.28654682444266655</c:v>
                </c:pt>
                <c:pt idx="4244">
                  <c:v>0.28659676861229855</c:v>
                </c:pt>
                <c:pt idx="4245">
                  <c:v>0.29994613164569728</c:v>
                </c:pt>
                <c:pt idx="4246">
                  <c:v>0.28654682444278023</c:v>
                </c:pt>
                <c:pt idx="4247">
                  <c:v>0.29999607581532928</c:v>
                </c:pt>
                <c:pt idx="4248">
                  <c:v>0.28659676861218486</c:v>
                </c:pt>
                <c:pt idx="4249">
                  <c:v>0.29994613164581096</c:v>
                </c:pt>
                <c:pt idx="4250">
                  <c:v>0.28654682444278023</c:v>
                </c:pt>
                <c:pt idx="4251">
                  <c:v>0.29999607581521559</c:v>
                </c:pt>
                <c:pt idx="4252">
                  <c:v>0.31334543884872801</c:v>
                </c:pt>
                <c:pt idx="4253">
                  <c:v>0.28659676861218486</c:v>
                </c:pt>
                <c:pt idx="4254">
                  <c:v>0.29994613164581096</c:v>
                </c:pt>
                <c:pt idx="4255">
                  <c:v>0.31339538301824632</c:v>
                </c:pt>
                <c:pt idx="4256">
                  <c:v>0.32674474605175874</c:v>
                </c:pt>
                <c:pt idx="4257">
                  <c:v>0.32674474605175874</c:v>
                </c:pt>
                <c:pt idx="4258">
                  <c:v>0.34019399742442147</c:v>
                </c:pt>
                <c:pt idx="4259">
                  <c:v>0.28654682444278023</c:v>
                </c:pt>
                <c:pt idx="4260">
                  <c:v>0.29999607581521559</c:v>
                </c:pt>
                <c:pt idx="4261">
                  <c:v>0.28659676861229855</c:v>
                </c:pt>
                <c:pt idx="4262">
                  <c:v>0.29994613164581096</c:v>
                </c:pt>
                <c:pt idx="4263">
                  <c:v>0.31339538301824632</c:v>
                </c:pt>
                <c:pt idx="4264">
                  <c:v>0.32674474605175874</c:v>
                </c:pt>
                <c:pt idx="4265">
                  <c:v>0.34019399742430778</c:v>
                </c:pt>
                <c:pt idx="4266">
                  <c:v>0.3535433604578202</c:v>
                </c:pt>
                <c:pt idx="4267">
                  <c:v>0.28654682444278023</c:v>
                </c:pt>
                <c:pt idx="4268">
                  <c:v>0.28659676861229855</c:v>
                </c:pt>
                <c:pt idx="4269">
                  <c:v>0.29994613164581096</c:v>
                </c:pt>
                <c:pt idx="4270">
                  <c:v>0.31339538301824632</c:v>
                </c:pt>
                <c:pt idx="4271">
                  <c:v>0.34019399742430778</c:v>
                </c:pt>
                <c:pt idx="4272">
                  <c:v>0.34019399742442147</c:v>
                </c:pt>
                <c:pt idx="4273">
                  <c:v>0.31339538301836001</c:v>
                </c:pt>
                <c:pt idx="4274">
                  <c:v>0.29994613164569728</c:v>
                </c:pt>
                <c:pt idx="4275">
                  <c:v>0.36699261183048293</c:v>
                </c:pt>
                <c:pt idx="4276">
                  <c:v>0.34019399742442147</c:v>
                </c:pt>
                <c:pt idx="4277">
                  <c:v>0.29994613164581096</c:v>
                </c:pt>
                <c:pt idx="4278">
                  <c:v>0.36699261183048293</c:v>
                </c:pt>
                <c:pt idx="4279">
                  <c:v>0.36699261183036924</c:v>
                </c:pt>
                <c:pt idx="4280">
                  <c:v>0.28659676861218486</c:v>
                </c:pt>
                <c:pt idx="4281">
                  <c:v>0.27314751723969266</c:v>
                </c:pt>
                <c:pt idx="4282">
                  <c:v>0.27319746140921097</c:v>
                </c:pt>
                <c:pt idx="4283">
                  <c:v>0.2731475172397495</c:v>
                </c:pt>
                <c:pt idx="4284">
                  <c:v>0.32674474605175874</c:v>
                </c:pt>
                <c:pt idx="4285">
                  <c:v>0.27314751723969266</c:v>
                </c:pt>
                <c:pt idx="4286">
                  <c:v>0.27314751723969266</c:v>
                </c:pt>
                <c:pt idx="4287">
                  <c:v>0.2865967686122417</c:v>
                </c:pt>
                <c:pt idx="4288">
                  <c:v>0.29994613164569728</c:v>
                </c:pt>
                <c:pt idx="4289">
                  <c:v>0.2731475172397495</c:v>
                </c:pt>
                <c:pt idx="4290">
                  <c:v>0.3535433604578202</c:v>
                </c:pt>
                <c:pt idx="4291">
                  <c:v>0.32674474605175874</c:v>
                </c:pt>
                <c:pt idx="4292">
                  <c:v>0.28654682444272339</c:v>
                </c:pt>
                <c:pt idx="4293">
                  <c:v>0.29999607581527243</c:v>
                </c:pt>
                <c:pt idx="4294">
                  <c:v>0.31339538301836001</c:v>
                </c:pt>
                <c:pt idx="4295">
                  <c:v>0.32674474605175874</c:v>
                </c:pt>
                <c:pt idx="4296">
                  <c:v>0.28654682444278023</c:v>
                </c:pt>
                <c:pt idx="4297">
                  <c:v>0.28659676861218486</c:v>
                </c:pt>
                <c:pt idx="4298">
                  <c:v>0.29994613164581096</c:v>
                </c:pt>
                <c:pt idx="4299">
                  <c:v>0.31339538301824632</c:v>
                </c:pt>
                <c:pt idx="4300">
                  <c:v>0.28659676861229855</c:v>
                </c:pt>
                <c:pt idx="4301">
                  <c:v>0.29994613164581096</c:v>
                </c:pt>
                <c:pt idx="4302">
                  <c:v>0.2731475172397495</c:v>
                </c:pt>
                <c:pt idx="4303">
                  <c:v>0.27319746140926782</c:v>
                </c:pt>
                <c:pt idx="4304">
                  <c:v>0.34019399742442147</c:v>
                </c:pt>
                <c:pt idx="4305">
                  <c:v>0.27319746140915413</c:v>
                </c:pt>
                <c:pt idx="4306">
                  <c:v>0.31339538301836001</c:v>
                </c:pt>
                <c:pt idx="4307">
                  <c:v>0.27319746140921097</c:v>
                </c:pt>
                <c:pt idx="4308">
                  <c:v>0.27319746140921097</c:v>
                </c:pt>
                <c:pt idx="4309">
                  <c:v>0.2865967686122417</c:v>
                </c:pt>
                <c:pt idx="4310">
                  <c:v>0.28654682444272339</c:v>
                </c:pt>
                <c:pt idx="4311">
                  <c:v>0.23683810597447064</c:v>
                </c:pt>
                <c:pt idx="4312">
                  <c:v>0.23683810597441379</c:v>
                </c:pt>
                <c:pt idx="4313">
                  <c:v>0.23683810597441379</c:v>
                </c:pt>
                <c:pt idx="4314">
                  <c:v>0.25974821003666193</c:v>
                </c:pt>
                <c:pt idx="4315">
                  <c:v>0.27319746140921097</c:v>
                </c:pt>
                <c:pt idx="4316">
                  <c:v>0.27314751723969266</c:v>
                </c:pt>
                <c:pt idx="4317">
                  <c:v>0.25979815420623709</c:v>
                </c:pt>
                <c:pt idx="4318">
                  <c:v>0.25979815420623709</c:v>
                </c:pt>
                <c:pt idx="4319">
                  <c:v>0.25974821003671877</c:v>
                </c:pt>
                <c:pt idx="4320">
                  <c:v>0.25974821003671877</c:v>
                </c:pt>
                <c:pt idx="4321">
                  <c:v>0.27314751723969266</c:v>
                </c:pt>
                <c:pt idx="4322">
                  <c:v>0.27319746140921097</c:v>
                </c:pt>
                <c:pt idx="4323">
                  <c:v>0.27319746140921097</c:v>
                </c:pt>
                <c:pt idx="4324">
                  <c:v>0.25974821003671877</c:v>
                </c:pt>
                <c:pt idx="4325">
                  <c:v>0.2731475172397495</c:v>
                </c:pt>
                <c:pt idx="4326">
                  <c:v>0.27319746140915413</c:v>
                </c:pt>
                <c:pt idx="4327">
                  <c:v>0.25974821003671877</c:v>
                </c:pt>
                <c:pt idx="4328">
                  <c:v>0.25979815420623709</c:v>
                </c:pt>
                <c:pt idx="4329">
                  <c:v>0.25974821003671877</c:v>
                </c:pt>
                <c:pt idx="4330">
                  <c:v>0.25979815420623709</c:v>
                </c:pt>
                <c:pt idx="4331">
                  <c:v>0.25974821003660509</c:v>
                </c:pt>
                <c:pt idx="4332">
                  <c:v>0.25979815420623709</c:v>
                </c:pt>
                <c:pt idx="4333">
                  <c:v>0.25974821003660509</c:v>
                </c:pt>
                <c:pt idx="4334">
                  <c:v>0.27314751723963582</c:v>
                </c:pt>
                <c:pt idx="4335">
                  <c:v>0.27319746140926782</c:v>
                </c:pt>
                <c:pt idx="4336">
                  <c:v>0.27314751723963582</c:v>
                </c:pt>
                <c:pt idx="4337">
                  <c:v>0.27319746140926782</c:v>
                </c:pt>
                <c:pt idx="4338">
                  <c:v>0.27314751723963582</c:v>
                </c:pt>
                <c:pt idx="4339">
                  <c:v>0.27319746140926782</c:v>
                </c:pt>
                <c:pt idx="4340">
                  <c:v>0.28654682444266655</c:v>
                </c:pt>
                <c:pt idx="4341">
                  <c:v>0.28654682444266655</c:v>
                </c:pt>
                <c:pt idx="4342">
                  <c:v>0.28654682444266655</c:v>
                </c:pt>
                <c:pt idx="4343">
                  <c:v>0.25018746900786937</c:v>
                </c:pt>
                <c:pt idx="4344">
                  <c:v>0.25018746900786937</c:v>
                </c:pt>
                <c:pt idx="4345">
                  <c:v>0.25018746900786937</c:v>
                </c:pt>
                <c:pt idx="4346">
                  <c:v>0.29029620459982652</c:v>
                </c:pt>
                <c:pt idx="4347">
                  <c:v>0.30369551180297094</c:v>
                </c:pt>
                <c:pt idx="4348">
                  <c:v>0.37069204781801091</c:v>
                </c:pt>
                <c:pt idx="4349">
                  <c:v>0.2902462604304219</c:v>
                </c:pt>
                <c:pt idx="4350">
                  <c:v>0.34389343341194945</c:v>
                </c:pt>
                <c:pt idx="4351">
                  <c:v>0.30364556763333894</c:v>
                </c:pt>
                <c:pt idx="4352">
                  <c:v>0.30369551180297094</c:v>
                </c:pt>
                <c:pt idx="4353">
                  <c:v>0.29024626043030821</c:v>
                </c:pt>
                <c:pt idx="4354">
                  <c:v>0.29024626043030821</c:v>
                </c:pt>
                <c:pt idx="4355">
                  <c:v>0.2902462604304219</c:v>
                </c:pt>
                <c:pt idx="4356">
                  <c:v>0.29024626043030821</c:v>
                </c:pt>
                <c:pt idx="4357">
                  <c:v>0.29024626043036506</c:v>
                </c:pt>
                <c:pt idx="4358">
                  <c:v>0.29024626043030821</c:v>
                </c:pt>
                <c:pt idx="4359">
                  <c:v>0.29024626043030821</c:v>
                </c:pt>
                <c:pt idx="4360">
                  <c:v>0.31704487483636967</c:v>
                </c:pt>
                <c:pt idx="4361">
                  <c:v>0.2902462604304219</c:v>
                </c:pt>
                <c:pt idx="4362">
                  <c:v>0.34384348924243113</c:v>
                </c:pt>
                <c:pt idx="4363">
                  <c:v>0.30369551180297094</c:v>
                </c:pt>
                <c:pt idx="4364">
                  <c:v>0.29024626043030821</c:v>
                </c:pt>
                <c:pt idx="4365">
                  <c:v>0.34384348924243113</c:v>
                </c:pt>
                <c:pt idx="4366">
                  <c:v>0.37064210364849259</c:v>
                </c:pt>
                <c:pt idx="4367">
                  <c:v>0.37064210364837891</c:v>
                </c:pt>
                <c:pt idx="4368">
                  <c:v>0.38409135502104164</c:v>
                </c:pt>
                <c:pt idx="4369">
                  <c:v>0.42423933246050183</c:v>
                </c:pt>
                <c:pt idx="4370">
                  <c:v>0.39744071805444037</c:v>
                </c:pt>
                <c:pt idx="4371">
                  <c:v>0.30369551180285725</c:v>
                </c:pt>
                <c:pt idx="4372">
                  <c:v>0.29029620459982652</c:v>
                </c:pt>
                <c:pt idx="4373">
                  <c:v>0.30364556763345263</c:v>
                </c:pt>
                <c:pt idx="4374">
                  <c:v>0.30369551180285725</c:v>
                </c:pt>
                <c:pt idx="4375">
                  <c:v>0.29029620459994021</c:v>
                </c:pt>
                <c:pt idx="4376">
                  <c:v>0.30364556763345263</c:v>
                </c:pt>
                <c:pt idx="4377">
                  <c:v>0.31709481900588798</c:v>
                </c:pt>
                <c:pt idx="4378">
                  <c:v>0.31704487483648336</c:v>
                </c:pt>
                <c:pt idx="4379">
                  <c:v>0.33049412620891871</c:v>
                </c:pt>
                <c:pt idx="4380">
                  <c:v>0.33049412620891871</c:v>
                </c:pt>
                <c:pt idx="4381">
                  <c:v>0.34384348924243113</c:v>
                </c:pt>
                <c:pt idx="4382">
                  <c:v>0.29029620459994021</c:v>
                </c:pt>
                <c:pt idx="4383">
                  <c:v>0.30364556763333894</c:v>
                </c:pt>
                <c:pt idx="4384">
                  <c:v>0.30369551180297094</c:v>
                </c:pt>
                <c:pt idx="4385">
                  <c:v>0.31704487483636967</c:v>
                </c:pt>
                <c:pt idx="4386">
                  <c:v>0.33049412620891871</c:v>
                </c:pt>
                <c:pt idx="4387">
                  <c:v>0.34384348924243113</c:v>
                </c:pt>
                <c:pt idx="4388">
                  <c:v>0.35729274061498018</c:v>
                </c:pt>
                <c:pt idx="4389">
                  <c:v>0.29029620459994021</c:v>
                </c:pt>
                <c:pt idx="4390">
                  <c:v>0.30369551180297094</c:v>
                </c:pt>
                <c:pt idx="4391">
                  <c:v>0.31704487483636967</c:v>
                </c:pt>
                <c:pt idx="4392">
                  <c:v>0.34384348924243113</c:v>
                </c:pt>
                <c:pt idx="4393">
                  <c:v>0.29029620459982652</c:v>
                </c:pt>
                <c:pt idx="4394">
                  <c:v>0.29029620459982652</c:v>
                </c:pt>
                <c:pt idx="4395">
                  <c:v>0.30364556763345263</c:v>
                </c:pt>
                <c:pt idx="4396">
                  <c:v>0.30369551180285725</c:v>
                </c:pt>
                <c:pt idx="4397">
                  <c:v>0.29029620459994021</c:v>
                </c:pt>
                <c:pt idx="4398">
                  <c:v>0.30364556763345263</c:v>
                </c:pt>
                <c:pt idx="4399">
                  <c:v>0.30369551180285725</c:v>
                </c:pt>
                <c:pt idx="4400">
                  <c:v>0.31704487483648336</c:v>
                </c:pt>
                <c:pt idx="4401">
                  <c:v>0.29029620459994021</c:v>
                </c:pt>
                <c:pt idx="4402">
                  <c:v>0.30364556763333894</c:v>
                </c:pt>
                <c:pt idx="4403">
                  <c:v>0.31709481900588798</c:v>
                </c:pt>
                <c:pt idx="4404">
                  <c:v>0.33044418203951409</c:v>
                </c:pt>
                <c:pt idx="4405">
                  <c:v>0.33044418203951409</c:v>
                </c:pt>
                <c:pt idx="4406">
                  <c:v>0.34389343341194945</c:v>
                </c:pt>
                <c:pt idx="4407">
                  <c:v>0.30369551180297094</c:v>
                </c:pt>
                <c:pt idx="4408">
                  <c:v>0.30364556763333894</c:v>
                </c:pt>
                <c:pt idx="4409">
                  <c:v>0.31709481900588798</c:v>
                </c:pt>
                <c:pt idx="4410">
                  <c:v>0.3304441820394004</c:v>
                </c:pt>
                <c:pt idx="4411">
                  <c:v>0.34389343341194945</c:v>
                </c:pt>
                <c:pt idx="4412">
                  <c:v>0.35724279644546186</c:v>
                </c:pt>
                <c:pt idx="4413">
                  <c:v>0.29029620459994021</c:v>
                </c:pt>
                <c:pt idx="4414">
                  <c:v>0.30364556763333894</c:v>
                </c:pt>
                <c:pt idx="4415">
                  <c:v>0.31709481900600167</c:v>
                </c:pt>
                <c:pt idx="4416">
                  <c:v>0.34389343341194945</c:v>
                </c:pt>
                <c:pt idx="4417">
                  <c:v>0.37069204781801091</c:v>
                </c:pt>
                <c:pt idx="4418">
                  <c:v>0.29029620459982652</c:v>
                </c:pt>
                <c:pt idx="4419">
                  <c:v>0.30369551180285725</c:v>
                </c:pt>
                <c:pt idx="4420">
                  <c:v>0.30364556763345263</c:v>
                </c:pt>
                <c:pt idx="4421">
                  <c:v>0.29029620459994021</c:v>
                </c:pt>
                <c:pt idx="4422">
                  <c:v>0.30364556763333894</c:v>
                </c:pt>
                <c:pt idx="4423">
                  <c:v>0.31709481900588798</c:v>
                </c:pt>
                <c:pt idx="4424">
                  <c:v>0.33049412620891871</c:v>
                </c:pt>
                <c:pt idx="4425">
                  <c:v>0.29029620459994021</c:v>
                </c:pt>
                <c:pt idx="4426">
                  <c:v>0.30364556763333894</c:v>
                </c:pt>
                <c:pt idx="4427">
                  <c:v>0.30369551180297094</c:v>
                </c:pt>
                <c:pt idx="4428">
                  <c:v>0.31704487483636967</c:v>
                </c:pt>
                <c:pt idx="4429">
                  <c:v>0.33049412620891871</c:v>
                </c:pt>
                <c:pt idx="4430">
                  <c:v>0.29029620459994021</c:v>
                </c:pt>
                <c:pt idx="4431">
                  <c:v>0.30369551180297094</c:v>
                </c:pt>
                <c:pt idx="4432">
                  <c:v>0.31704487483636967</c:v>
                </c:pt>
                <c:pt idx="4433">
                  <c:v>0.34384348924243113</c:v>
                </c:pt>
                <c:pt idx="4434">
                  <c:v>0.30369551180285725</c:v>
                </c:pt>
                <c:pt idx="4435">
                  <c:v>0.30364556763345263</c:v>
                </c:pt>
                <c:pt idx="4436">
                  <c:v>0.30369551180285725</c:v>
                </c:pt>
                <c:pt idx="4437">
                  <c:v>0.30364556763345263</c:v>
                </c:pt>
                <c:pt idx="4438">
                  <c:v>0.31709481900588798</c:v>
                </c:pt>
                <c:pt idx="4439">
                  <c:v>0.30369551180285725</c:v>
                </c:pt>
                <c:pt idx="4440">
                  <c:v>0.31704487483648336</c:v>
                </c:pt>
                <c:pt idx="4441">
                  <c:v>0.30364556763333894</c:v>
                </c:pt>
                <c:pt idx="4442">
                  <c:v>0.31709481900588798</c:v>
                </c:pt>
                <c:pt idx="4443">
                  <c:v>0.33044418203951409</c:v>
                </c:pt>
                <c:pt idx="4444">
                  <c:v>0.30369551180297094</c:v>
                </c:pt>
                <c:pt idx="4445">
                  <c:v>0.31704487483636967</c:v>
                </c:pt>
                <c:pt idx="4446">
                  <c:v>0.33049412620891871</c:v>
                </c:pt>
                <c:pt idx="4447">
                  <c:v>0.34384348924243113</c:v>
                </c:pt>
                <c:pt idx="4448">
                  <c:v>0.34384348924243113</c:v>
                </c:pt>
                <c:pt idx="4449">
                  <c:v>0.35729274061498018</c:v>
                </c:pt>
                <c:pt idx="4450">
                  <c:v>0.30364556763333894</c:v>
                </c:pt>
                <c:pt idx="4451">
                  <c:v>0.31709481900588798</c:v>
                </c:pt>
                <c:pt idx="4452">
                  <c:v>0.30369551180297094</c:v>
                </c:pt>
                <c:pt idx="4453">
                  <c:v>0.31704487483636967</c:v>
                </c:pt>
                <c:pt idx="4454">
                  <c:v>0.33049412620891871</c:v>
                </c:pt>
                <c:pt idx="4455">
                  <c:v>0.34384348924243113</c:v>
                </c:pt>
                <c:pt idx="4456">
                  <c:v>0.35729274061498018</c:v>
                </c:pt>
                <c:pt idx="4457">
                  <c:v>0.37064210364849259</c:v>
                </c:pt>
                <c:pt idx="4458">
                  <c:v>0.30364556763333894</c:v>
                </c:pt>
                <c:pt idx="4459">
                  <c:v>0.30369551180297094</c:v>
                </c:pt>
                <c:pt idx="4460">
                  <c:v>0.31704487483636967</c:v>
                </c:pt>
                <c:pt idx="4461">
                  <c:v>0.3304941262090324</c:v>
                </c:pt>
                <c:pt idx="4462">
                  <c:v>0.35729274061498018</c:v>
                </c:pt>
                <c:pt idx="4463">
                  <c:v>0.38409135502104164</c:v>
                </c:pt>
                <c:pt idx="4464">
                  <c:v>0.29029620459982652</c:v>
                </c:pt>
                <c:pt idx="4465">
                  <c:v>0.29029620459994021</c:v>
                </c:pt>
                <c:pt idx="4466">
                  <c:v>0.30364556763345263</c:v>
                </c:pt>
                <c:pt idx="4467">
                  <c:v>0.30369551180285725</c:v>
                </c:pt>
                <c:pt idx="4468">
                  <c:v>0.30369551180297094</c:v>
                </c:pt>
                <c:pt idx="4469">
                  <c:v>0.31704487483636967</c:v>
                </c:pt>
                <c:pt idx="4470">
                  <c:v>0.30364556763333894</c:v>
                </c:pt>
                <c:pt idx="4471">
                  <c:v>0.3304441820394004</c:v>
                </c:pt>
                <c:pt idx="4472">
                  <c:v>0.3304441820394004</c:v>
                </c:pt>
                <c:pt idx="4473">
                  <c:v>0.34389343341194945</c:v>
                </c:pt>
                <c:pt idx="4474">
                  <c:v>0.30369551180297094</c:v>
                </c:pt>
                <c:pt idx="4475">
                  <c:v>0.29029620459994021</c:v>
                </c:pt>
                <c:pt idx="4476">
                  <c:v>0.30364556763333894</c:v>
                </c:pt>
                <c:pt idx="4477">
                  <c:v>0.31709481900600167</c:v>
                </c:pt>
                <c:pt idx="4478">
                  <c:v>0.3304441820394004</c:v>
                </c:pt>
                <c:pt idx="4479">
                  <c:v>0.34389343341194945</c:v>
                </c:pt>
                <c:pt idx="4480">
                  <c:v>0.35724279644534818</c:v>
                </c:pt>
                <c:pt idx="4481">
                  <c:v>0.29029620459994021</c:v>
                </c:pt>
                <c:pt idx="4482">
                  <c:v>0.30364556763333894</c:v>
                </c:pt>
                <c:pt idx="4483">
                  <c:v>0.31709481900600167</c:v>
                </c:pt>
                <c:pt idx="4484">
                  <c:v>0.34389343341194945</c:v>
                </c:pt>
                <c:pt idx="4485">
                  <c:v>0.37069204781801091</c:v>
                </c:pt>
                <c:pt idx="4486">
                  <c:v>0.30364556763345263</c:v>
                </c:pt>
                <c:pt idx="4487">
                  <c:v>0.30369551180285725</c:v>
                </c:pt>
                <c:pt idx="4488">
                  <c:v>0.30364556763345263</c:v>
                </c:pt>
                <c:pt idx="4489">
                  <c:v>0.31709481900588798</c:v>
                </c:pt>
                <c:pt idx="4490">
                  <c:v>0.30369551180285725</c:v>
                </c:pt>
                <c:pt idx="4491">
                  <c:v>0.31704487483648336</c:v>
                </c:pt>
                <c:pt idx="4492">
                  <c:v>0.30364556763333894</c:v>
                </c:pt>
                <c:pt idx="4493">
                  <c:v>0.31709481900588798</c:v>
                </c:pt>
                <c:pt idx="4494">
                  <c:v>0.30369551180297094</c:v>
                </c:pt>
                <c:pt idx="4495">
                  <c:v>0.31704487483636967</c:v>
                </c:pt>
                <c:pt idx="4496">
                  <c:v>0.33049412620891871</c:v>
                </c:pt>
                <c:pt idx="4497">
                  <c:v>0.30364556763333894</c:v>
                </c:pt>
                <c:pt idx="4498">
                  <c:v>0.31709481900588798</c:v>
                </c:pt>
                <c:pt idx="4499">
                  <c:v>0.3304441820394004</c:v>
                </c:pt>
                <c:pt idx="4500">
                  <c:v>0.34389343341194945</c:v>
                </c:pt>
                <c:pt idx="4501">
                  <c:v>0.34389343341194945</c:v>
                </c:pt>
                <c:pt idx="4502">
                  <c:v>0.35724279644546186</c:v>
                </c:pt>
                <c:pt idx="4503">
                  <c:v>0.30369551180297094</c:v>
                </c:pt>
                <c:pt idx="4504">
                  <c:v>0.31704487483636967</c:v>
                </c:pt>
                <c:pt idx="4505">
                  <c:v>0.30364556763333894</c:v>
                </c:pt>
                <c:pt idx="4506">
                  <c:v>0.31709481900600167</c:v>
                </c:pt>
                <c:pt idx="4507">
                  <c:v>0.3304441820394004</c:v>
                </c:pt>
                <c:pt idx="4508">
                  <c:v>0.34389343341194945</c:v>
                </c:pt>
                <c:pt idx="4509">
                  <c:v>0.35724279644534818</c:v>
                </c:pt>
                <c:pt idx="4510">
                  <c:v>0.37069204781801091</c:v>
                </c:pt>
                <c:pt idx="4511">
                  <c:v>0.30369551180297094</c:v>
                </c:pt>
                <c:pt idx="4512">
                  <c:v>0.30364556763333894</c:v>
                </c:pt>
                <c:pt idx="4513">
                  <c:v>0.31709481900600167</c:v>
                </c:pt>
                <c:pt idx="4514">
                  <c:v>0.3304441820394004</c:v>
                </c:pt>
                <c:pt idx="4515">
                  <c:v>0.35724279644546186</c:v>
                </c:pt>
                <c:pt idx="4516">
                  <c:v>0.38404141085140964</c:v>
                </c:pt>
                <c:pt idx="4517">
                  <c:v>0.29029620459994021</c:v>
                </c:pt>
                <c:pt idx="4518">
                  <c:v>0.30369551180285725</c:v>
                </c:pt>
                <c:pt idx="4519">
                  <c:v>0.30364556763333894</c:v>
                </c:pt>
                <c:pt idx="4520">
                  <c:v>0.31709481900588798</c:v>
                </c:pt>
                <c:pt idx="4521">
                  <c:v>0.30364556763333894</c:v>
                </c:pt>
                <c:pt idx="4522">
                  <c:v>0.31704487483636967</c:v>
                </c:pt>
                <c:pt idx="4523">
                  <c:v>0.29029620459994021</c:v>
                </c:pt>
                <c:pt idx="4524">
                  <c:v>0.30369551180297094</c:v>
                </c:pt>
                <c:pt idx="4525">
                  <c:v>0.31704487483636967</c:v>
                </c:pt>
                <c:pt idx="4526">
                  <c:v>0.30369551180285725</c:v>
                </c:pt>
                <c:pt idx="4527">
                  <c:v>0.30364556763345263</c:v>
                </c:pt>
                <c:pt idx="4528">
                  <c:v>0.30369551180285725</c:v>
                </c:pt>
                <c:pt idx="4529">
                  <c:v>0.31704487483648336</c:v>
                </c:pt>
                <c:pt idx="4530">
                  <c:v>0.30364556763333894</c:v>
                </c:pt>
                <c:pt idx="4531">
                  <c:v>0.31709481900588798</c:v>
                </c:pt>
                <c:pt idx="4532">
                  <c:v>0.30369551180297094</c:v>
                </c:pt>
                <c:pt idx="4533">
                  <c:v>0.30364556763333894</c:v>
                </c:pt>
                <c:pt idx="4534">
                  <c:v>0.31709481900588798</c:v>
                </c:pt>
                <c:pt idx="4535">
                  <c:v>0.3304441820394004</c:v>
                </c:pt>
                <c:pt idx="4536">
                  <c:v>0.30369551180297094</c:v>
                </c:pt>
                <c:pt idx="4537">
                  <c:v>0.34384348924243113</c:v>
                </c:pt>
                <c:pt idx="4538">
                  <c:v>0.34384348924243113</c:v>
                </c:pt>
                <c:pt idx="4539">
                  <c:v>0.30364556763333894</c:v>
                </c:pt>
                <c:pt idx="4540">
                  <c:v>0.31709481900600167</c:v>
                </c:pt>
                <c:pt idx="4541">
                  <c:v>0.30369551180297094</c:v>
                </c:pt>
                <c:pt idx="4542">
                  <c:v>0.31704487483636967</c:v>
                </c:pt>
                <c:pt idx="4543">
                  <c:v>0.3304941262090324</c:v>
                </c:pt>
                <c:pt idx="4544">
                  <c:v>0.34384348924243113</c:v>
                </c:pt>
                <c:pt idx="4545">
                  <c:v>0.37064210364837891</c:v>
                </c:pt>
                <c:pt idx="4546">
                  <c:v>0.30364556763333894</c:v>
                </c:pt>
                <c:pt idx="4547">
                  <c:v>0.30369551180297094</c:v>
                </c:pt>
                <c:pt idx="4548">
                  <c:v>0.31704487483636967</c:v>
                </c:pt>
                <c:pt idx="4549">
                  <c:v>0.3304941262090324</c:v>
                </c:pt>
                <c:pt idx="4550">
                  <c:v>0.35729274061498018</c:v>
                </c:pt>
                <c:pt idx="4551">
                  <c:v>0.29029620459994021</c:v>
                </c:pt>
                <c:pt idx="4552">
                  <c:v>0.29029620459994021</c:v>
                </c:pt>
                <c:pt idx="4553">
                  <c:v>0.30369551180297094</c:v>
                </c:pt>
                <c:pt idx="4554">
                  <c:v>0.29029620459994021</c:v>
                </c:pt>
                <c:pt idx="4555">
                  <c:v>0.30364556763333894</c:v>
                </c:pt>
                <c:pt idx="4556">
                  <c:v>0.30369551180297094</c:v>
                </c:pt>
                <c:pt idx="4557">
                  <c:v>0.31704487483636967</c:v>
                </c:pt>
                <c:pt idx="4558">
                  <c:v>0.31709481900600167</c:v>
                </c:pt>
                <c:pt idx="4559">
                  <c:v>0.3304441820394004</c:v>
                </c:pt>
                <c:pt idx="4560">
                  <c:v>0.3304441820394004</c:v>
                </c:pt>
                <c:pt idx="4561">
                  <c:v>0.34389343341194945</c:v>
                </c:pt>
                <c:pt idx="4562">
                  <c:v>0.29024626043030821</c:v>
                </c:pt>
                <c:pt idx="4563">
                  <c:v>0.30369551180297094</c:v>
                </c:pt>
                <c:pt idx="4564">
                  <c:v>0.30364556763333894</c:v>
                </c:pt>
                <c:pt idx="4565">
                  <c:v>0.31709481900600167</c:v>
                </c:pt>
                <c:pt idx="4566">
                  <c:v>0.3304441820394004</c:v>
                </c:pt>
                <c:pt idx="4567">
                  <c:v>0.35724279644546186</c:v>
                </c:pt>
                <c:pt idx="4568">
                  <c:v>0.29024626043030821</c:v>
                </c:pt>
                <c:pt idx="4569">
                  <c:v>0.29029620459994021</c:v>
                </c:pt>
                <c:pt idx="4570">
                  <c:v>0.30364556763333894</c:v>
                </c:pt>
                <c:pt idx="4571">
                  <c:v>0.31709481900600167</c:v>
                </c:pt>
                <c:pt idx="4572">
                  <c:v>0.34389343341206313</c:v>
                </c:pt>
                <c:pt idx="4573">
                  <c:v>0.30364556763345263</c:v>
                </c:pt>
                <c:pt idx="4574">
                  <c:v>0.30369551180285725</c:v>
                </c:pt>
                <c:pt idx="4575">
                  <c:v>0.30364556763333894</c:v>
                </c:pt>
                <c:pt idx="4576">
                  <c:v>0.31709481900588798</c:v>
                </c:pt>
                <c:pt idx="4577">
                  <c:v>0.30369551180297094</c:v>
                </c:pt>
                <c:pt idx="4578">
                  <c:v>0.31704487483636967</c:v>
                </c:pt>
                <c:pt idx="4579">
                  <c:v>0.30364556763333894</c:v>
                </c:pt>
                <c:pt idx="4580">
                  <c:v>0.31709481900588798</c:v>
                </c:pt>
                <c:pt idx="4581">
                  <c:v>0.30369551180297094</c:v>
                </c:pt>
                <c:pt idx="4582">
                  <c:v>0.33049412620891871</c:v>
                </c:pt>
                <c:pt idx="4583">
                  <c:v>0.30364556763333894</c:v>
                </c:pt>
                <c:pt idx="4584">
                  <c:v>0.31709481900600167</c:v>
                </c:pt>
                <c:pt idx="4585">
                  <c:v>0.3304441820394004</c:v>
                </c:pt>
                <c:pt idx="4586">
                  <c:v>0.34389343341194945</c:v>
                </c:pt>
                <c:pt idx="4587">
                  <c:v>0.34389343341194945</c:v>
                </c:pt>
                <c:pt idx="4588">
                  <c:v>0.35724279644534818</c:v>
                </c:pt>
                <c:pt idx="4589">
                  <c:v>0.30369551180297094</c:v>
                </c:pt>
                <c:pt idx="4590">
                  <c:v>0.31704487483636967</c:v>
                </c:pt>
                <c:pt idx="4591">
                  <c:v>0.30364556763333894</c:v>
                </c:pt>
                <c:pt idx="4592">
                  <c:v>0.31709481900600167</c:v>
                </c:pt>
                <c:pt idx="4593">
                  <c:v>0.3304441820394004</c:v>
                </c:pt>
                <c:pt idx="4594">
                  <c:v>0.34389343341194945</c:v>
                </c:pt>
                <c:pt idx="4595">
                  <c:v>0.35724279644546186</c:v>
                </c:pt>
                <c:pt idx="4596">
                  <c:v>0.37069204781801091</c:v>
                </c:pt>
                <c:pt idx="4597">
                  <c:v>0.30369551180297094</c:v>
                </c:pt>
                <c:pt idx="4598">
                  <c:v>0.30364556763333894</c:v>
                </c:pt>
                <c:pt idx="4599">
                  <c:v>0.31709481900600167</c:v>
                </c:pt>
                <c:pt idx="4600">
                  <c:v>0.3304441820394004</c:v>
                </c:pt>
                <c:pt idx="4601">
                  <c:v>0.35724279644546186</c:v>
                </c:pt>
                <c:pt idx="4602">
                  <c:v>0.38404141085140964</c:v>
                </c:pt>
                <c:pt idx="4603">
                  <c:v>0.31709481900588798</c:v>
                </c:pt>
                <c:pt idx="4604">
                  <c:v>0.31704487483648336</c:v>
                </c:pt>
                <c:pt idx="4605">
                  <c:v>0.31709481900588798</c:v>
                </c:pt>
                <c:pt idx="4606">
                  <c:v>0.33044418203951409</c:v>
                </c:pt>
                <c:pt idx="4607">
                  <c:v>0.31704487483636967</c:v>
                </c:pt>
                <c:pt idx="4608">
                  <c:v>0.33049412620891871</c:v>
                </c:pt>
                <c:pt idx="4609">
                  <c:v>0.31709481900588798</c:v>
                </c:pt>
                <c:pt idx="4610">
                  <c:v>0.3304441820394004</c:v>
                </c:pt>
                <c:pt idx="4611">
                  <c:v>0.31704487483636967</c:v>
                </c:pt>
                <c:pt idx="4612">
                  <c:v>0.33049412620891871</c:v>
                </c:pt>
                <c:pt idx="4613">
                  <c:v>0.31709481900600167</c:v>
                </c:pt>
                <c:pt idx="4614">
                  <c:v>0.3304441820394004</c:v>
                </c:pt>
                <c:pt idx="4615">
                  <c:v>0.34389343341194945</c:v>
                </c:pt>
                <c:pt idx="4616">
                  <c:v>0.35724279644534818</c:v>
                </c:pt>
                <c:pt idx="4617">
                  <c:v>0.35724279644534818</c:v>
                </c:pt>
                <c:pt idx="4618">
                  <c:v>0.37069204781801091</c:v>
                </c:pt>
                <c:pt idx="4619">
                  <c:v>0.31704487483636967</c:v>
                </c:pt>
                <c:pt idx="4620">
                  <c:v>0.3304941262090324</c:v>
                </c:pt>
                <c:pt idx="4621">
                  <c:v>0.31709481900600167</c:v>
                </c:pt>
                <c:pt idx="4622">
                  <c:v>0.3304441820394004</c:v>
                </c:pt>
                <c:pt idx="4623">
                  <c:v>0.34389343341194945</c:v>
                </c:pt>
                <c:pt idx="4624">
                  <c:v>0.35724279644546186</c:v>
                </c:pt>
                <c:pt idx="4625">
                  <c:v>0.37069204781801091</c:v>
                </c:pt>
                <c:pt idx="4626">
                  <c:v>0.38404141085140964</c:v>
                </c:pt>
                <c:pt idx="4627">
                  <c:v>0.31704487483636967</c:v>
                </c:pt>
                <c:pt idx="4628">
                  <c:v>0.31709481900600167</c:v>
                </c:pt>
                <c:pt idx="4629">
                  <c:v>0.3304441820394004</c:v>
                </c:pt>
                <c:pt idx="4630">
                  <c:v>0.34389343341206313</c:v>
                </c:pt>
                <c:pt idx="4631">
                  <c:v>0.37069204781801091</c:v>
                </c:pt>
                <c:pt idx="4632">
                  <c:v>0.39749066222407237</c:v>
                </c:pt>
                <c:pt idx="4633">
                  <c:v>0.29029620459994021</c:v>
                </c:pt>
                <c:pt idx="4634">
                  <c:v>0.30369551180297094</c:v>
                </c:pt>
                <c:pt idx="4635">
                  <c:v>0.29029620459994021</c:v>
                </c:pt>
                <c:pt idx="4636">
                  <c:v>0.30364556763333894</c:v>
                </c:pt>
                <c:pt idx="4637">
                  <c:v>0.29029620459994021</c:v>
                </c:pt>
                <c:pt idx="4638">
                  <c:v>0.30364556763333894</c:v>
                </c:pt>
                <c:pt idx="4639">
                  <c:v>0.31709481900600167</c:v>
                </c:pt>
                <c:pt idx="4640">
                  <c:v>0.3304941262090324</c:v>
                </c:pt>
                <c:pt idx="4641">
                  <c:v>0.3304941262090324</c:v>
                </c:pt>
                <c:pt idx="4642">
                  <c:v>0.29029620459994021</c:v>
                </c:pt>
                <c:pt idx="4643">
                  <c:v>0.30364556763333894</c:v>
                </c:pt>
                <c:pt idx="4644">
                  <c:v>0.29029620459994021</c:v>
                </c:pt>
                <c:pt idx="4645">
                  <c:v>0.30369551180297094</c:v>
                </c:pt>
                <c:pt idx="4646">
                  <c:v>0.31704487483636967</c:v>
                </c:pt>
                <c:pt idx="4647">
                  <c:v>0.30369551180285725</c:v>
                </c:pt>
                <c:pt idx="4648">
                  <c:v>0.30364556763333894</c:v>
                </c:pt>
                <c:pt idx="4649">
                  <c:v>0.31704487483636967</c:v>
                </c:pt>
                <c:pt idx="4650">
                  <c:v>0.30364556763333894</c:v>
                </c:pt>
                <c:pt idx="4651">
                  <c:v>0.31709481900588798</c:v>
                </c:pt>
                <c:pt idx="4652">
                  <c:v>0.30364556763333894</c:v>
                </c:pt>
                <c:pt idx="4653">
                  <c:v>0.31709481900600167</c:v>
                </c:pt>
                <c:pt idx="4654">
                  <c:v>0.3304441820394004</c:v>
                </c:pt>
                <c:pt idx="4655">
                  <c:v>0.34384348924243113</c:v>
                </c:pt>
                <c:pt idx="4656">
                  <c:v>0.35729274061498018</c:v>
                </c:pt>
                <c:pt idx="4657">
                  <c:v>0.30364556763333894</c:v>
                </c:pt>
                <c:pt idx="4658">
                  <c:v>0.31709481900600167</c:v>
                </c:pt>
                <c:pt idx="4659">
                  <c:v>0.3304941262090324</c:v>
                </c:pt>
                <c:pt idx="4660">
                  <c:v>0.34384348924243113</c:v>
                </c:pt>
                <c:pt idx="4661">
                  <c:v>0.30364556763333894</c:v>
                </c:pt>
                <c:pt idx="4662">
                  <c:v>0.31704487483636967</c:v>
                </c:pt>
                <c:pt idx="4663">
                  <c:v>0.3304941262090324</c:v>
                </c:pt>
                <c:pt idx="4664">
                  <c:v>0.35729274061498018</c:v>
                </c:pt>
                <c:pt idx="4665">
                  <c:v>0.31704487483648336</c:v>
                </c:pt>
                <c:pt idx="4666">
                  <c:v>0.31709481900588798</c:v>
                </c:pt>
                <c:pt idx="4667">
                  <c:v>0.31704487483636967</c:v>
                </c:pt>
                <c:pt idx="4668">
                  <c:v>0.33049412620891871</c:v>
                </c:pt>
                <c:pt idx="4669">
                  <c:v>0.31709481900588798</c:v>
                </c:pt>
                <c:pt idx="4670">
                  <c:v>0.3304441820394004</c:v>
                </c:pt>
                <c:pt idx="4671">
                  <c:v>0.33049412620891871</c:v>
                </c:pt>
                <c:pt idx="4672">
                  <c:v>0.31709481900600167</c:v>
                </c:pt>
                <c:pt idx="4673">
                  <c:v>0.3304441820394004</c:v>
                </c:pt>
                <c:pt idx="4674">
                  <c:v>0.34389343341194945</c:v>
                </c:pt>
                <c:pt idx="4675">
                  <c:v>0.3304941262090324</c:v>
                </c:pt>
                <c:pt idx="4676">
                  <c:v>0.35729274061498018</c:v>
                </c:pt>
                <c:pt idx="4677">
                  <c:v>0.35729274061498018</c:v>
                </c:pt>
                <c:pt idx="4678">
                  <c:v>0.37064210364837891</c:v>
                </c:pt>
                <c:pt idx="4679">
                  <c:v>0.31709481900600167</c:v>
                </c:pt>
                <c:pt idx="4680">
                  <c:v>0.3304441820394004</c:v>
                </c:pt>
                <c:pt idx="4681">
                  <c:v>0.31704487483636967</c:v>
                </c:pt>
                <c:pt idx="4682">
                  <c:v>0.3304941262090324</c:v>
                </c:pt>
                <c:pt idx="4683">
                  <c:v>0.34384348924243113</c:v>
                </c:pt>
                <c:pt idx="4684">
                  <c:v>0.35729274061498018</c:v>
                </c:pt>
                <c:pt idx="4685">
                  <c:v>0.38409135502104164</c:v>
                </c:pt>
                <c:pt idx="4686">
                  <c:v>0.31709481900600167</c:v>
                </c:pt>
                <c:pt idx="4687">
                  <c:v>0.31704487483636967</c:v>
                </c:pt>
                <c:pt idx="4688">
                  <c:v>0.3304941262090324</c:v>
                </c:pt>
                <c:pt idx="4689">
                  <c:v>0.34384348924243113</c:v>
                </c:pt>
                <c:pt idx="4690">
                  <c:v>0.37064210364849259</c:v>
                </c:pt>
                <c:pt idx="4691">
                  <c:v>0.33049412620891871</c:v>
                </c:pt>
                <c:pt idx="4692">
                  <c:v>0.33044418203951409</c:v>
                </c:pt>
                <c:pt idx="4693">
                  <c:v>0.33049412620891871</c:v>
                </c:pt>
                <c:pt idx="4694">
                  <c:v>0.34384348924243113</c:v>
                </c:pt>
                <c:pt idx="4695">
                  <c:v>0.3304441820394004</c:v>
                </c:pt>
                <c:pt idx="4696">
                  <c:v>0.34389343341194945</c:v>
                </c:pt>
                <c:pt idx="4697">
                  <c:v>0.33049412620891871</c:v>
                </c:pt>
                <c:pt idx="4698">
                  <c:v>0.34384348924243113</c:v>
                </c:pt>
                <c:pt idx="4699">
                  <c:v>0.3304441820394004</c:v>
                </c:pt>
                <c:pt idx="4700">
                  <c:v>0.34389343341194945</c:v>
                </c:pt>
                <c:pt idx="4701">
                  <c:v>0.35724279644534818</c:v>
                </c:pt>
                <c:pt idx="4702">
                  <c:v>0.3304941262090324</c:v>
                </c:pt>
                <c:pt idx="4703">
                  <c:v>0.34384348924243113</c:v>
                </c:pt>
                <c:pt idx="4704">
                  <c:v>0.35729274061498018</c:v>
                </c:pt>
                <c:pt idx="4705">
                  <c:v>0.37064210364837891</c:v>
                </c:pt>
                <c:pt idx="4706">
                  <c:v>0.37064210364837891</c:v>
                </c:pt>
                <c:pt idx="4707">
                  <c:v>0.38409135502104164</c:v>
                </c:pt>
                <c:pt idx="4708">
                  <c:v>0.3304441820394004</c:v>
                </c:pt>
                <c:pt idx="4709">
                  <c:v>0.34389343341194945</c:v>
                </c:pt>
                <c:pt idx="4710">
                  <c:v>0.3304941262090324</c:v>
                </c:pt>
                <c:pt idx="4711">
                  <c:v>0.34384348924243113</c:v>
                </c:pt>
                <c:pt idx="4712">
                  <c:v>0.35729274061498018</c:v>
                </c:pt>
                <c:pt idx="4713">
                  <c:v>0.37064210364837891</c:v>
                </c:pt>
                <c:pt idx="4714">
                  <c:v>0.38409135502104164</c:v>
                </c:pt>
                <c:pt idx="4715">
                  <c:v>0.39744071805444037</c:v>
                </c:pt>
                <c:pt idx="4716">
                  <c:v>0.3304441820394004</c:v>
                </c:pt>
                <c:pt idx="4717">
                  <c:v>0.3304941262090324</c:v>
                </c:pt>
                <c:pt idx="4718">
                  <c:v>0.34384348924243113</c:v>
                </c:pt>
                <c:pt idx="4719">
                  <c:v>0.35729274061498018</c:v>
                </c:pt>
                <c:pt idx="4720">
                  <c:v>0.38409135502104164</c:v>
                </c:pt>
                <c:pt idx="4721">
                  <c:v>0.4108899694271031</c:v>
                </c:pt>
                <c:pt idx="4722">
                  <c:v>0.33049412620891871</c:v>
                </c:pt>
                <c:pt idx="4723">
                  <c:v>0.33044418203951409</c:v>
                </c:pt>
                <c:pt idx="4724">
                  <c:v>0.33049412620891871</c:v>
                </c:pt>
                <c:pt idx="4725">
                  <c:v>0.34384348924243113</c:v>
                </c:pt>
                <c:pt idx="4726">
                  <c:v>0.3304441820394004</c:v>
                </c:pt>
                <c:pt idx="4727">
                  <c:v>0.34389343341194945</c:v>
                </c:pt>
                <c:pt idx="4728">
                  <c:v>0.34384348924243113</c:v>
                </c:pt>
                <c:pt idx="4729">
                  <c:v>0.3304441820394004</c:v>
                </c:pt>
                <c:pt idx="4730">
                  <c:v>0.34389343341194945</c:v>
                </c:pt>
                <c:pt idx="4731">
                  <c:v>0.35724279644534818</c:v>
                </c:pt>
                <c:pt idx="4732">
                  <c:v>0.3304941262090324</c:v>
                </c:pt>
                <c:pt idx="4733">
                  <c:v>0.35729274061498018</c:v>
                </c:pt>
                <c:pt idx="4734">
                  <c:v>0.37064210364837891</c:v>
                </c:pt>
                <c:pt idx="4735">
                  <c:v>0.38409135502104164</c:v>
                </c:pt>
                <c:pt idx="4736">
                  <c:v>0.3304441820394004</c:v>
                </c:pt>
                <c:pt idx="4737">
                  <c:v>0.34389343341194945</c:v>
                </c:pt>
                <c:pt idx="4738">
                  <c:v>0.3304941262090324</c:v>
                </c:pt>
                <c:pt idx="4739">
                  <c:v>0.34384348924243113</c:v>
                </c:pt>
                <c:pt idx="4740">
                  <c:v>0.35729274061498018</c:v>
                </c:pt>
                <c:pt idx="4741">
                  <c:v>0.37064210364837891</c:v>
                </c:pt>
                <c:pt idx="4742">
                  <c:v>0.38409135502104164</c:v>
                </c:pt>
                <c:pt idx="4743">
                  <c:v>0.39744071805444037</c:v>
                </c:pt>
                <c:pt idx="4744">
                  <c:v>0.3304441820394004</c:v>
                </c:pt>
                <c:pt idx="4745">
                  <c:v>0.3304941262090324</c:v>
                </c:pt>
                <c:pt idx="4746">
                  <c:v>0.34384348924243113</c:v>
                </c:pt>
                <c:pt idx="4747">
                  <c:v>0.35729274061498018</c:v>
                </c:pt>
                <c:pt idx="4748">
                  <c:v>0.38409135502104164</c:v>
                </c:pt>
                <c:pt idx="4749">
                  <c:v>0.4108899694271031</c:v>
                </c:pt>
                <c:pt idx="4750">
                  <c:v>0.34384348924243113</c:v>
                </c:pt>
                <c:pt idx="4751">
                  <c:v>0.34389343341194945</c:v>
                </c:pt>
                <c:pt idx="4752">
                  <c:v>0.34384348924243113</c:v>
                </c:pt>
                <c:pt idx="4753">
                  <c:v>0.35729274061498018</c:v>
                </c:pt>
                <c:pt idx="4754">
                  <c:v>0.34389343341194945</c:v>
                </c:pt>
                <c:pt idx="4755">
                  <c:v>0.35724279644546186</c:v>
                </c:pt>
                <c:pt idx="4756">
                  <c:v>0.34384348924243113</c:v>
                </c:pt>
                <c:pt idx="4757">
                  <c:v>0.35729274061498018</c:v>
                </c:pt>
                <c:pt idx="4758">
                  <c:v>0.34389343341194945</c:v>
                </c:pt>
                <c:pt idx="4759">
                  <c:v>0.35724279644534818</c:v>
                </c:pt>
                <c:pt idx="4760">
                  <c:v>0.37069204781801091</c:v>
                </c:pt>
                <c:pt idx="4761">
                  <c:v>0.34384348924243113</c:v>
                </c:pt>
                <c:pt idx="4762">
                  <c:v>0.35729274061498018</c:v>
                </c:pt>
                <c:pt idx="4763">
                  <c:v>0.37064210364837891</c:v>
                </c:pt>
                <c:pt idx="4764">
                  <c:v>0.38409135502104164</c:v>
                </c:pt>
                <c:pt idx="4765">
                  <c:v>0.38409135502104164</c:v>
                </c:pt>
                <c:pt idx="4766">
                  <c:v>0.39744071805455405</c:v>
                </c:pt>
                <c:pt idx="4767">
                  <c:v>0.34389343341194945</c:v>
                </c:pt>
                <c:pt idx="4768">
                  <c:v>0.35724279644546186</c:v>
                </c:pt>
                <c:pt idx="4769">
                  <c:v>0.34384348924243113</c:v>
                </c:pt>
                <c:pt idx="4770">
                  <c:v>0.35729274061498018</c:v>
                </c:pt>
                <c:pt idx="4771">
                  <c:v>0.37064210364837891</c:v>
                </c:pt>
                <c:pt idx="4772">
                  <c:v>0.38409135502104164</c:v>
                </c:pt>
                <c:pt idx="4773">
                  <c:v>0.39744071805444037</c:v>
                </c:pt>
                <c:pt idx="4774">
                  <c:v>0.4108899694271031</c:v>
                </c:pt>
                <c:pt idx="4775">
                  <c:v>0.34389343341206313</c:v>
                </c:pt>
                <c:pt idx="4776">
                  <c:v>0.34384348924243113</c:v>
                </c:pt>
                <c:pt idx="4777">
                  <c:v>0.35729274061498018</c:v>
                </c:pt>
                <c:pt idx="4778">
                  <c:v>0.37064210364849259</c:v>
                </c:pt>
                <c:pt idx="4779">
                  <c:v>0.39744071805444037</c:v>
                </c:pt>
                <c:pt idx="4780">
                  <c:v>0.42423933246050183</c:v>
                </c:pt>
                <c:pt idx="4781">
                  <c:v>0.30364556763333894</c:v>
                </c:pt>
                <c:pt idx="4782">
                  <c:v>0.30369551180297094</c:v>
                </c:pt>
                <c:pt idx="4783">
                  <c:v>0.30364556763333894</c:v>
                </c:pt>
                <c:pt idx="4784">
                  <c:v>0.29024626043030821</c:v>
                </c:pt>
                <c:pt idx="4785">
                  <c:v>0.30369551180297094</c:v>
                </c:pt>
                <c:pt idx="4786">
                  <c:v>0.31704487483636967</c:v>
                </c:pt>
                <c:pt idx="4787">
                  <c:v>0.30364556763333894</c:v>
                </c:pt>
                <c:pt idx="4788">
                  <c:v>0.31709481900600167</c:v>
                </c:pt>
                <c:pt idx="4789">
                  <c:v>0.3304441820394004</c:v>
                </c:pt>
                <c:pt idx="4790">
                  <c:v>0.3304441820394004</c:v>
                </c:pt>
                <c:pt idx="4791">
                  <c:v>0.34389343341194945</c:v>
                </c:pt>
                <c:pt idx="4792">
                  <c:v>0.30369551180297094</c:v>
                </c:pt>
                <c:pt idx="4793">
                  <c:v>0.29029620459994021</c:v>
                </c:pt>
                <c:pt idx="4794">
                  <c:v>0.30364556763333894</c:v>
                </c:pt>
                <c:pt idx="4795">
                  <c:v>0.31709481900600167</c:v>
                </c:pt>
                <c:pt idx="4796">
                  <c:v>0.3304441820394004</c:v>
                </c:pt>
                <c:pt idx="4797">
                  <c:v>0.34389343341206313</c:v>
                </c:pt>
                <c:pt idx="4798">
                  <c:v>0.35724279644546186</c:v>
                </c:pt>
                <c:pt idx="4799">
                  <c:v>0.2902462604304219</c:v>
                </c:pt>
                <c:pt idx="4800">
                  <c:v>0.29029620459982652</c:v>
                </c:pt>
                <c:pt idx="4801">
                  <c:v>0.30364556763333894</c:v>
                </c:pt>
                <c:pt idx="4802">
                  <c:v>0.31709481900600167</c:v>
                </c:pt>
                <c:pt idx="4803">
                  <c:v>0.34389343341206313</c:v>
                </c:pt>
                <c:pt idx="4804">
                  <c:v>0.37069204781801091</c:v>
                </c:pt>
                <c:pt idx="4805">
                  <c:v>0.30364556763333894</c:v>
                </c:pt>
                <c:pt idx="4806">
                  <c:v>0.30369551180297094</c:v>
                </c:pt>
                <c:pt idx="4807">
                  <c:v>0.30364556763333894</c:v>
                </c:pt>
                <c:pt idx="4808">
                  <c:v>0.31709481900588798</c:v>
                </c:pt>
                <c:pt idx="4809">
                  <c:v>0.30369551180297094</c:v>
                </c:pt>
                <c:pt idx="4810">
                  <c:v>0.31704487483636967</c:v>
                </c:pt>
                <c:pt idx="4811">
                  <c:v>0.30364556763333894</c:v>
                </c:pt>
                <c:pt idx="4812">
                  <c:v>0.31709481900600167</c:v>
                </c:pt>
                <c:pt idx="4813">
                  <c:v>0.30369551180297094</c:v>
                </c:pt>
                <c:pt idx="4814">
                  <c:v>0.31704487483636967</c:v>
                </c:pt>
                <c:pt idx="4815">
                  <c:v>0.3304941262090324</c:v>
                </c:pt>
                <c:pt idx="4816">
                  <c:v>0.30364556763333894</c:v>
                </c:pt>
                <c:pt idx="4817">
                  <c:v>0.31709481900600167</c:v>
                </c:pt>
                <c:pt idx="4818">
                  <c:v>0.3304441820394004</c:v>
                </c:pt>
                <c:pt idx="4819">
                  <c:v>0.34389343341194945</c:v>
                </c:pt>
                <c:pt idx="4820">
                  <c:v>0.34389343341194945</c:v>
                </c:pt>
                <c:pt idx="4821">
                  <c:v>0.35724279644546186</c:v>
                </c:pt>
                <c:pt idx="4822">
                  <c:v>0.30369551180297094</c:v>
                </c:pt>
                <c:pt idx="4823">
                  <c:v>0.31704487483636967</c:v>
                </c:pt>
                <c:pt idx="4824">
                  <c:v>0.30364556763333894</c:v>
                </c:pt>
                <c:pt idx="4825">
                  <c:v>0.31709481900600167</c:v>
                </c:pt>
                <c:pt idx="4826">
                  <c:v>0.3304441820394004</c:v>
                </c:pt>
                <c:pt idx="4827">
                  <c:v>0.34389343341206313</c:v>
                </c:pt>
                <c:pt idx="4828">
                  <c:v>0.35724279644546186</c:v>
                </c:pt>
                <c:pt idx="4829">
                  <c:v>0.37069204781801091</c:v>
                </c:pt>
                <c:pt idx="4830">
                  <c:v>0.30369551180297094</c:v>
                </c:pt>
                <c:pt idx="4831">
                  <c:v>0.30364556763333894</c:v>
                </c:pt>
                <c:pt idx="4832">
                  <c:v>0.31709481900600167</c:v>
                </c:pt>
                <c:pt idx="4833">
                  <c:v>0.3304441820394004</c:v>
                </c:pt>
                <c:pt idx="4834">
                  <c:v>0.35724279644546186</c:v>
                </c:pt>
                <c:pt idx="4835">
                  <c:v>0.38404141085140964</c:v>
                </c:pt>
                <c:pt idx="4836">
                  <c:v>0.30369551180297094</c:v>
                </c:pt>
                <c:pt idx="4837">
                  <c:v>0.29029620459994021</c:v>
                </c:pt>
                <c:pt idx="4838">
                  <c:v>0.30364556763333894</c:v>
                </c:pt>
                <c:pt idx="4839">
                  <c:v>0.30369551180297094</c:v>
                </c:pt>
                <c:pt idx="4840">
                  <c:v>0.29029620459994021</c:v>
                </c:pt>
                <c:pt idx="4841">
                  <c:v>0.30364556763333894</c:v>
                </c:pt>
                <c:pt idx="4842">
                  <c:v>0.31709481900600167</c:v>
                </c:pt>
                <c:pt idx="4843">
                  <c:v>0.3304941262090324</c:v>
                </c:pt>
                <c:pt idx="4844">
                  <c:v>0.3304941262090324</c:v>
                </c:pt>
                <c:pt idx="4845">
                  <c:v>0.29029620459994021</c:v>
                </c:pt>
                <c:pt idx="4846">
                  <c:v>0.30364556763333894</c:v>
                </c:pt>
                <c:pt idx="4847">
                  <c:v>0.3304941262090324</c:v>
                </c:pt>
                <c:pt idx="4848">
                  <c:v>0.35729274061498018</c:v>
                </c:pt>
                <c:pt idx="4849">
                  <c:v>0.29029620459982652</c:v>
                </c:pt>
                <c:pt idx="4850">
                  <c:v>0.30369551180285725</c:v>
                </c:pt>
                <c:pt idx="4851">
                  <c:v>0.31704487483636967</c:v>
                </c:pt>
                <c:pt idx="4852">
                  <c:v>0.34384348924243113</c:v>
                </c:pt>
                <c:pt idx="4853">
                  <c:v>0.30369551180297094</c:v>
                </c:pt>
                <c:pt idx="4854">
                  <c:v>0.30364556763333894</c:v>
                </c:pt>
                <c:pt idx="4855">
                  <c:v>0.30369551180297094</c:v>
                </c:pt>
                <c:pt idx="4856">
                  <c:v>0.31704487483636967</c:v>
                </c:pt>
                <c:pt idx="4857">
                  <c:v>0.30364556763333894</c:v>
                </c:pt>
                <c:pt idx="4858">
                  <c:v>0.31709481900600167</c:v>
                </c:pt>
                <c:pt idx="4859">
                  <c:v>0.30369551180297094</c:v>
                </c:pt>
                <c:pt idx="4860">
                  <c:v>0.31704487483636967</c:v>
                </c:pt>
                <c:pt idx="4861">
                  <c:v>0.30364556763333894</c:v>
                </c:pt>
                <c:pt idx="4862">
                  <c:v>0.31709481900600167</c:v>
                </c:pt>
                <c:pt idx="4863">
                  <c:v>0.3304441820394004</c:v>
                </c:pt>
                <c:pt idx="4864">
                  <c:v>0.30369551180297094</c:v>
                </c:pt>
                <c:pt idx="4865">
                  <c:v>0.31704487483636967</c:v>
                </c:pt>
                <c:pt idx="4866">
                  <c:v>0.3304941262090324</c:v>
                </c:pt>
                <c:pt idx="4867">
                  <c:v>0.34384348924243113</c:v>
                </c:pt>
                <c:pt idx="4868">
                  <c:v>0.34384348924243113</c:v>
                </c:pt>
                <c:pt idx="4869">
                  <c:v>0.35729274061498018</c:v>
                </c:pt>
                <c:pt idx="4870">
                  <c:v>0.30364556763333894</c:v>
                </c:pt>
                <c:pt idx="4871">
                  <c:v>0.31709481900600167</c:v>
                </c:pt>
                <c:pt idx="4872">
                  <c:v>0.30369551180297094</c:v>
                </c:pt>
                <c:pt idx="4873">
                  <c:v>0.3304941262090324</c:v>
                </c:pt>
                <c:pt idx="4874">
                  <c:v>0.34384348924243113</c:v>
                </c:pt>
                <c:pt idx="4875">
                  <c:v>0.35729274061498018</c:v>
                </c:pt>
                <c:pt idx="4876">
                  <c:v>0.37064210364849259</c:v>
                </c:pt>
                <c:pt idx="4877">
                  <c:v>0.30364556763333894</c:v>
                </c:pt>
                <c:pt idx="4878">
                  <c:v>0.30369551180285725</c:v>
                </c:pt>
                <c:pt idx="4879">
                  <c:v>0.31704487483636967</c:v>
                </c:pt>
                <c:pt idx="4880">
                  <c:v>0.3304941262090324</c:v>
                </c:pt>
                <c:pt idx="4881">
                  <c:v>0.35729274061509386</c:v>
                </c:pt>
                <c:pt idx="4882">
                  <c:v>0.38409135502104164</c:v>
                </c:pt>
                <c:pt idx="4883">
                  <c:v>0.31704487483636967</c:v>
                </c:pt>
                <c:pt idx="4884">
                  <c:v>0.31709481900588798</c:v>
                </c:pt>
                <c:pt idx="4885">
                  <c:v>0.31704487483636967</c:v>
                </c:pt>
                <c:pt idx="4886">
                  <c:v>0.33049412620891871</c:v>
                </c:pt>
                <c:pt idx="4887">
                  <c:v>0.31709481900600167</c:v>
                </c:pt>
                <c:pt idx="4888">
                  <c:v>0.3304441820394004</c:v>
                </c:pt>
                <c:pt idx="4889">
                  <c:v>0.31704487483636967</c:v>
                </c:pt>
                <c:pt idx="4890">
                  <c:v>0.3304941262090324</c:v>
                </c:pt>
                <c:pt idx="4891">
                  <c:v>0.31709481900600167</c:v>
                </c:pt>
                <c:pt idx="4892">
                  <c:v>0.3304441820394004</c:v>
                </c:pt>
                <c:pt idx="4893">
                  <c:v>0.34389343341194945</c:v>
                </c:pt>
                <c:pt idx="4894">
                  <c:v>0.31704487483636967</c:v>
                </c:pt>
                <c:pt idx="4895">
                  <c:v>0.3304941262090324</c:v>
                </c:pt>
                <c:pt idx="4896">
                  <c:v>0.34384348924243113</c:v>
                </c:pt>
                <c:pt idx="4897">
                  <c:v>0.35729274061498018</c:v>
                </c:pt>
                <c:pt idx="4898">
                  <c:v>0.35729274061498018</c:v>
                </c:pt>
                <c:pt idx="4899">
                  <c:v>0.37064210364837891</c:v>
                </c:pt>
                <c:pt idx="4900">
                  <c:v>0.31709481900600167</c:v>
                </c:pt>
                <c:pt idx="4901">
                  <c:v>0.3304441820394004</c:v>
                </c:pt>
                <c:pt idx="4902">
                  <c:v>0.31704487483636967</c:v>
                </c:pt>
                <c:pt idx="4903">
                  <c:v>0.3304941262090324</c:v>
                </c:pt>
                <c:pt idx="4904">
                  <c:v>0.34384348924243113</c:v>
                </c:pt>
                <c:pt idx="4905">
                  <c:v>0.35729274061498018</c:v>
                </c:pt>
                <c:pt idx="4906">
                  <c:v>0.37064210364849259</c:v>
                </c:pt>
                <c:pt idx="4907">
                  <c:v>0.38409135502104164</c:v>
                </c:pt>
                <c:pt idx="4908">
                  <c:v>0.31709481900600167</c:v>
                </c:pt>
                <c:pt idx="4909">
                  <c:v>0.31704487483636967</c:v>
                </c:pt>
                <c:pt idx="4910">
                  <c:v>0.3304941262090324</c:v>
                </c:pt>
                <c:pt idx="4911">
                  <c:v>0.34384348924243113</c:v>
                </c:pt>
                <c:pt idx="4912">
                  <c:v>0.37064210364849259</c:v>
                </c:pt>
                <c:pt idx="4913">
                  <c:v>0.39744071805444037</c:v>
                </c:pt>
                <c:pt idx="4914">
                  <c:v>0.33049412620891871</c:v>
                </c:pt>
                <c:pt idx="4915">
                  <c:v>0.3304441820394004</c:v>
                </c:pt>
                <c:pt idx="4916">
                  <c:v>0.33049412620891871</c:v>
                </c:pt>
                <c:pt idx="4917">
                  <c:v>0.34384348924243113</c:v>
                </c:pt>
                <c:pt idx="4918">
                  <c:v>0.3304441820394004</c:v>
                </c:pt>
                <c:pt idx="4919">
                  <c:v>0.34389343341194945</c:v>
                </c:pt>
                <c:pt idx="4920">
                  <c:v>0.3304941262090324</c:v>
                </c:pt>
                <c:pt idx="4921">
                  <c:v>0.34384348924243113</c:v>
                </c:pt>
                <c:pt idx="4922">
                  <c:v>0.3304441820394004</c:v>
                </c:pt>
                <c:pt idx="4923">
                  <c:v>0.34389343341194945</c:v>
                </c:pt>
                <c:pt idx="4924">
                  <c:v>0.35724279644546186</c:v>
                </c:pt>
                <c:pt idx="4925">
                  <c:v>0.3304941262090324</c:v>
                </c:pt>
                <c:pt idx="4926">
                  <c:v>0.34384348924243113</c:v>
                </c:pt>
                <c:pt idx="4927">
                  <c:v>0.35729274061498018</c:v>
                </c:pt>
                <c:pt idx="4928">
                  <c:v>0.37064210364837891</c:v>
                </c:pt>
                <c:pt idx="4929">
                  <c:v>0.37064210364837891</c:v>
                </c:pt>
                <c:pt idx="4930">
                  <c:v>0.38409135502104164</c:v>
                </c:pt>
                <c:pt idx="4931">
                  <c:v>0.3304441820394004</c:v>
                </c:pt>
                <c:pt idx="4932">
                  <c:v>0.34389343341206313</c:v>
                </c:pt>
                <c:pt idx="4933">
                  <c:v>0.3304941262090324</c:v>
                </c:pt>
                <c:pt idx="4934">
                  <c:v>0.34384348924243113</c:v>
                </c:pt>
                <c:pt idx="4935">
                  <c:v>0.35729274061498018</c:v>
                </c:pt>
                <c:pt idx="4936">
                  <c:v>0.37064210364849259</c:v>
                </c:pt>
                <c:pt idx="4937">
                  <c:v>0.38409135502104164</c:v>
                </c:pt>
                <c:pt idx="4938">
                  <c:v>0.39744071805444037</c:v>
                </c:pt>
                <c:pt idx="4939">
                  <c:v>0.3304441820394004</c:v>
                </c:pt>
                <c:pt idx="4940">
                  <c:v>0.3304941262090324</c:v>
                </c:pt>
                <c:pt idx="4941">
                  <c:v>0.34384348924243113</c:v>
                </c:pt>
                <c:pt idx="4942">
                  <c:v>0.35729274061509386</c:v>
                </c:pt>
                <c:pt idx="4943">
                  <c:v>0.38409135502104164</c:v>
                </c:pt>
                <c:pt idx="4944">
                  <c:v>0.4108899694271031</c:v>
                </c:pt>
                <c:pt idx="4945">
                  <c:v>0.34384348924243113</c:v>
                </c:pt>
                <c:pt idx="4946">
                  <c:v>0.34389343341194945</c:v>
                </c:pt>
                <c:pt idx="4947">
                  <c:v>0.34384348924243113</c:v>
                </c:pt>
                <c:pt idx="4948">
                  <c:v>0.35729274061498018</c:v>
                </c:pt>
                <c:pt idx="4949">
                  <c:v>0.34389343341194945</c:v>
                </c:pt>
                <c:pt idx="4950">
                  <c:v>0.35724279644534818</c:v>
                </c:pt>
                <c:pt idx="4951">
                  <c:v>0.35729274061498018</c:v>
                </c:pt>
                <c:pt idx="4952">
                  <c:v>0.34389343341194945</c:v>
                </c:pt>
                <c:pt idx="4953">
                  <c:v>0.35724279644546186</c:v>
                </c:pt>
                <c:pt idx="4954">
                  <c:v>0.37069204781801091</c:v>
                </c:pt>
                <c:pt idx="4955">
                  <c:v>0.34384348924243113</c:v>
                </c:pt>
                <c:pt idx="4956">
                  <c:v>0.35729274061498018</c:v>
                </c:pt>
                <c:pt idx="4957">
                  <c:v>0.37064210364837891</c:v>
                </c:pt>
                <c:pt idx="4958">
                  <c:v>0.38409135502104164</c:v>
                </c:pt>
                <c:pt idx="4959">
                  <c:v>0.38409135502104164</c:v>
                </c:pt>
                <c:pt idx="4960">
                  <c:v>0.39744071805444037</c:v>
                </c:pt>
                <c:pt idx="4961">
                  <c:v>0.34389343341206313</c:v>
                </c:pt>
                <c:pt idx="4962">
                  <c:v>0.35724279644546186</c:v>
                </c:pt>
                <c:pt idx="4963">
                  <c:v>0.34384348924243113</c:v>
                </c:pt>
                <c:pt idx="4964">
                  <c:v>0.35729274061498018</c:v>
                </c:pt>
                <c:pt idx="4965">
                  <c:v>0.37064210364849259</c:v>
                </c:pt>
                <c:pt idx="4966">
                  <c:v>0.38409135502104164</c:v>
                </c:pt>
                <c:pt idx="4967">
                  <c:v>0.4108899694271031</c:v>
                </c:pt>
                <c:pt idx="4968">
                  <c:v>0.34389343341206313</c:v>
                </c:pt>
                <c:pt idx="4969">
                  <c:v>0.34384348924243113</c:v>
                </c:pt>
                <c:pt idx="4970">
                  <c:v>0.35729274061509386</c:v>
                </c:pt>
                <c:pt idx="4971">
                  <c:v>0.37064210364849259</c:v>
                </c:pt>
                <c:pt idx="4972">
                  <c:v>0.39744071805444037</c:v>
                </c:pt>
                <c:pt idx="4973">
                  <c:v>0.35729274061498018</c:v>
                </c:pt>
                <c:pt idx="4974">
                  <c:v>0.35724279644546186</c:v>
                </c:pt>
                <c:pt idx="4975">
                  <c:v>0.35729274061498018</c:v>
                </c:pt>
                <c:pt idx="4976">
                  <c:v>0.37064210364849259</c:v>
                </c:pt>
                <c:pt idx="4977">
                  <c:v>0.35724279644534818</c:v>
                </c:pt>
                <c:pt idx="4978">
                  <c:v>0.37069204781801091</c:v>
                </c:pt>
                <c:pt idx="4979">
                  <c:v>0.35729274061498018</c:v>
                </c:pt>
                <c:pt idx="4980">
                  <c:v>0.37064210364837891</c:v>
                </c:pt>
                <c:pt idx="4981">
                  <c:v>0.35724279644546186</c:v>
                </c:pt>
                <c:pt idx="4982">
                  <c:v>0.37069204781801091</c:v>
                </c:pt>
                <c:pt idx="4983">
                  <c:v>0.38404141085140964</c:v>
                </c:pt>
                <c:pt idx="4984">
                  <c:v>0.35729274061498018</c:v>
                </c:pt>
                <c:pt idx="4985">
                  <c:v>0.38409135502104164</c:v>
                </c:pt>
                <c:pt idx="4986">
                  <c:v>0.39744071805444037</c:v>
                </c:pt>
                <c:pt idx="4987">
                  <c:v>0.39744071805444037</c:v>
                </c:pt>
                <c:pt idx="4988">
                  <c:v>0.4108899694271031</c:v>
                </c:pt>
                <c:pt idx="4989">
                  <c:v>0.35724279644546186</c:v>
                </c:pt>
                <c:pt idx="4990">
                  <c:v>0.37069204781801091</c:v>
                </c:pt>
                <c:pt idx="4991">
                  <c:v>0.35729274061498018</c:v>
                </c:pt>
                <c:pt idx="4992">
                  <c:v>0.37064210364849259</c:v>
                </c:pt>
                <c:pt idx="4993">
                  <c:v>0.38409135502104164</c:v>
                </c:pt>
                <c:pt idx="4994">
                  <c:v>0.39744071805444037</c:v>
                </c:pt>
                <c:pt idx="4995">
                  <c:v>0.4108899694271031</c:v>
                </c:pt>
                <c:pt idx="4996">
                  <c:v>0.42423933246050183</c:v>
                </c:pt>
                <c:pt idx="4997">
                  <c:v>0.35724279644546186</c:v>
                </c:pt>
                <c:pt idx="4998">
                  <c:v>0.35729274061509386</c:v>
                </c:pt>
                <c:pt idx="4999">
                  <c:v>0.37064210364849259</c:v>
                </c:pt>
                <c:pt idx="5000">
                  <c:v>0.38409135502104164</c:v>
                </c:pt>
                <c:pt idx="5001">
                  <c:v>0.4108899694271031</c:v>
                </c:pt>
                <c:pt idx="5002">
                  <c:v>0.30364556763333894</c:v>
                </c:pt>
                <c:pt idx="5003">
                  <c:v>0.29024626043030821</c:v>
                </c:pt>
                <c:pt idx="5004">
                  <c:v>0.30369551180297094</c:v>
                </c:pt>
                <c:pt idx="5005">
                  <c:v>0.29029620459994021</c:v>
                </c:pt>
                <c:pt idx="5006">
                  <c:v>0.30364556763333894</c:v>
                </c:pt>
                <c:pt idx="5007">
                  <c:v>0.29024626043030821</c:v>
                </c:pt>
                <c:pt idx="5008">
                  <c:v>0.30369551180297094</c:v>
                </c:pt>
                <c:pt idx="5009">
                  <c:v>0.31704487483636967</c:v>
                </c:pt>
                <c:pt idx="5010">
                  <c:v>0.30364556763333894</c:v>
                </c:pt>
                <c:pt idx="5011">
                  <c:v>0.31709481900600167</c:v>
                </c:pt>
                <c:pt idx="5012">
                  <c:v>0.3304441820394004</c:v>
                </c:pt>
                <c:pt idx="5013">
                  <c:v>0.3304441820394004</c:v>
                </c:pt>
                <c:pt idx="5014">
                  <c:v>0.34389343341206313</c:v>
                </c:pt>
                <c:pt idx="5015">
                  <c:v>0.2902462604304219</c:v>
                </c:pt>
                <c:pt idx="5016">
                  <c:v>0.30369551180297094</c:v>
                </c:pt>
                <c:pt idx="5017">
                  <c:v>0.29029620459982652</c:v>
                </c:pt>
                <c:pt idx="5018">
                  <c:v>0.30364556763333894</c:v>
                </c:pt>
                <c:pt idx="5019">
                  <c:v>0.31709481900600167</c:v>
                </c:pt>
                <c:pt idx="5020">
                  <c:v>0.3304441820394004</c:v>
                </c:pt>
                <c:pt idx="5021">
                  <c:v>0.34389343341206313</c:v>
                </c:pt>
                <c:pt idx="5022">
                  <c:v>0.35724279644546186</c:v>
                </c:pt>
                <c:pt idx="5023">
                  <c:v>0.29029620459982652</c:v>
                </c:pt>
                <c:pt idx="5024">
                  <c:v>0.30364556763345263</c:v>
                </c:pt>
                <c:pt idx="5025">
                  <c:v>0.31709481900588798</c:v>
                </c:pt>
                <c:pt idx="5026">
                  <c:v>0.34389343341206313</c:v>
                </c:pt>
                <c:pt idx="5027">
                  <c:v>0.30369551180297094</c:v>
                </c:pt>
                <c:pt idx="5028">
                  <c:v>0.29029620459994021</c:v>
                </c:pt>
                <c:pt idx="5029">
                  <c:v>0.30364556763333894</c:v>
                </c:pt>
                <c:pt idx="5030">
                  <c:v>0.29024626043030821</c:v>
                </c:pt>
                <c:pt idx="5031">
                  <c:v>0.30369551180297094</c:v>
                </c:pt>
                <c:pt idx="5032">
                  <c:v>0.29029620459994021</c:v>
                </c:pt>
                <c:pt idx="5033">
                  <c:v>0.30364556763333894</c:v>
                </c:pt>
                <c:pt idx="5034">
                  <c:v>0.31709481900600167</c:v>
                </c:pt>
                <c:pt idx="5035">
                  <c:v>0.31704487483636967</c:v>
                </c:pt>
                <c:pt idx="5036">
                  <c:v>0.3304941262090324</c:v>
                </c:pt>
                <c:pt idx="5037">
                  <c:v>0.3304941262090324</c:v>
                </c:pt>
                <c:pt idx="5038">
                  <c:v>0.34384348924243113</c:v>
                </c:pt>
                <c:pt idx="5039">
                  <c:v>0.29029620459982652</c:v>
                </c:pt>
                <c:pt idx="5040">
                  <c:v>0.30364556763333894</c:v>
                </c:pt>
                <c:pt idx="5041">
                  <c:v>0.2902462604304219</c:v>
                </c:pt>
                <c:pt idx="5042">
                  <c:v>0.31704487483636967</c:v>
                </c:pt>
                <c:pt idx="5043">
                  <c:v>0.3304941262090324</c:v>
                </c:pt>
                <c:pt idx="5044">
                  <c:v>0.34384348924243113</c:v>
                </c:pt>
                <c:pt idx="5045">
                  <c:v>0.35729274061509386</c:v>
                </c:pt>
                <c:pt idx="5046">
                  <c:v>0.29029620459982652</c:v>
                </c:pt>
                <c:pt idx="5047">
                  <c:v>0.30369551180285725</c:v>
                </c:pt>
                <c:pt idx="5048">
                  <c:v>0.31704487483636967</c:v>
                </c:pt>
                <c:pt idx="5049">
                  <c:v>0.34384348924243113</c:v>
                </c:pt>
                <c:pt idx="5050">
                  <c:v>0.30369551180297094</c:v>
                </c:pt>
                <c:pt idx="5051">
                  <c:v>0.30364556763333894</c:v>
                </c:pt>
                <c:pt idx="5052">
                  <c:v>0.30369551180297094</c:v>
                </c:pt>
                <c:pt idx="5053">
                  <c:v>0.31704487483636967</c:v>
                </c:pt>
                <c:pt idx="5054">
                  <c:v>0.30364556763333894</c:v>
                </c:pt>
                <c:pt idx="5055">
                  <c:v>0.31709481900600167</c:v>
                </c:pt>
                <c:pt idx="5056">
                  <c:v>0.30369551180297094</c:v>
                </c:pt>
                <c:pt idx="5057">
                  <c:v>0.31704487483636967</c:v>
                </c:pt>
                <c:pt idx="5058">
                  <c:v>0.30364556763333894</c:v>
                </c:pt>
                <c:pt idx="5059">
                  <c:v>0.31709481900600167</c:v>
                </c:pt>
                <c:pt idx="5060">
                  <c:v>0.3304441820394004</c:v>
                </c:pt>
                <c:pt idx="5061">
                  <c:v>0.30369551180297094</c:v>
                </c:pt>
                <c:pt idx="5062">
                  <c:v>0.31704487483636967</c:v>
                </c:pt>
                <c:pt idx="5063">
                  <c:v>0.3304941262090324</c:v>
                </c:pt>
                <c:pt idx="5064">
                  <c:v>0.34384348924243113</c:v>
                </c:pt>
                <c:pt idx="5065">
                  <c:v>0.34384348924243113</c:v>
                </c:pt>
                <c:pt idx="5066">
                  <c:v>0.35729274061498018</c:v>
                </c:pt>
                <c:pt idx="5067">
                  <c:v>0.30364556763333894</c:v>
                </c:pt>
                <c:pt idx="5068">
                  <c:v>0.31709481900600167</c:v>
                </c:pt>
                <c:pt idx="5069">
                  <c:v>0.30369551180285725</c:v>
                </c:pt>
                <c:pt idx="5070">
                  <c:v>0.31704487483636967</c:v>
                </c:pt>
                <c:pt idx="5071">
                  <c:v>0.3304941262090324</c:v>
                </c:pt>
                <c:pt idx="5072">
                  <c:v>0.34384348924243113</c:v>
                </c:pt>
                <c:pt idx="5073">
                  <c:v>0.35729274061509386</c:v>
                </c:pt>
                <c:pt idx="5074">
                  <c:v>0.37064210364849259</c:v>
                </c:pt>
                <c:pt idx="5075">
                  <c:v>0.30364556763345263</c:v>
                </c:pt>
                <c:pt idx="5076">
                  <c:v>0.30369551180285725</c:v>
                </c:pt>
                <c:pt idx="5077">
                  <c:v>0.31704487483636967</c:v>
                </c:pt>
                <c:pt idx="5078">
                  <c:v>0.33049412620891871</c:v>
                </c:pt>
                <c:pt idx="5079">
                  <c:v>0.35729274061509386</c:v>
                </c:pt>
                <c:pt idx="5080">
                  <c:v>0.38409135502104164</c:v>
                </c:pt>
                <c:pt idx="5081">
                  <c:v>0.31704487483636967</c:v>
                </c:pt>
                <c:pt idx="5082">
                  <c:v>0.31709481900600167</c:v>
                </c:pt>
                <c:pt idx="5083">
                  <c:v>0.31704487483636967</c:v>
                </c:pt>
                <c:pt idx="5084">
                  <c:v>0.3304941262090324</c:v>
                </c:pt>
                <c:pt idx="5085">
                  <c:v>0.31709481900600167</c:v>
                </c:pt>
                <c:pt idx="5086">
                  <c:v>0.3304441820394004</c:v>
                </c:pt>
                <c:pt idx="5087">
                  <c:v>0.31704487483636967</c:v>
                </c:pt>
                <c:pt idx="5088">
                  <c:v>0.3304941262090324</c:v>
                </c:pt>
                <c:pt idx="5089">
                  <c:v>0.31709481900600167</c:v>
                </c:pt>
                <c:pt idx="5090">
                  <c:v>0.3304441820394004</c:v>
                </c:pt>
                <c:pt idx="5091">
                  <c:v>0.34389343341206313</c:v>
                </c:pt>
                <c:pt idx="5092">
                  <c:v>0.31704487483636967</c:v>
                </c:pt>
                <c:pt idx="5093">
                  <c:v>0.3304941262090324</c:v>
                </c:pt>
                <c:pt idx="5094">
                  <c:v>0.34384348924243113</c:v>
                </c:pt>
                <c:pt idx="5095">
                  <c:v>0.35729274061498018</c:v>
                </c:pt>
                <c:pt idx="5096">
                  <c:v>0.35729274061498018</c:v>
                </c:pt>
                <c:pt idx="5097">
                  <c:v>0.37064210364849259</c:v>
                </c:pt>
                <c:pt idx="5098">
                  <c:v>0.31709481900600167</c:v>
                </c:pt>
                <c:pt idx="5099">
                  <c:v>0.3304441820394004</c:v>
                </c:pt>
                <c:pt idx="5100">
                  <c:v>0.31704487483636967</c:v>
                </c:pt>
                <c:pt idx="5101">
                  <c:v>0.3304941262090324</c:v>
                </c:pt>
                <c:pt idx="5102">
                  <c:v>0.34384348924243113</c:v>
                </c:pt>
                <c:pt idx="5103">
                  <c:v>0.35729274061509386</c:v>
                </c:pt>
                <c:pt idx="5104">
                  <c:v>0.37064210364849259</c:v>
                </c:pt>
                <c:pt idx="5105">
                  <c:v>0.38409135502104164</c:v>
                </c:pt>
                <c:pt idx="5106">
                  <c:v>0.31709481900588798</c:v>
                </c:pt>
                <c:pt idx="5107">
                  <c:v>0.31704487483636967</c:v>
                </c:pt>
                <c:pt idx="5108">
                  <c:v>0.33049412620891871</c:v>
                </c:pt>
                <c:pt idx="5109">
                  <c:v>0.34384348924243113</c:v>
                </c:pt>
                <c:pt idx="5110">
                  <c:v>0.37064210364849259</c:v>
                </c:pt>
                <c:pt idx="5111">
                  <c:v>0.39744071805455405</c:v>
                </c:pt>
                <c:pt idx="5112">
                  <c:v>0.34384348924243113</c:v>
                </c:pt>
                <c:pt idx="5113">
                  <c:v>0.34389343341194945</c:v>
                </c:pt>
                <c:pt idx="5114">
                  <c:v>0.34384348924243113</c:v>
                </c:pt>
                <c:pt idx="5115">
                  <c:v>0.35729274061498018</c:v>
                </c:pt>
                <c:pt idx="5116">
                  <c:v>0.34389343341194945</c:v>
                </c:pt>
                <c:pt idx="5117">
                  <c:v>0.35724279644546186</c:v>
                </c:pt>
                <c:pt idx="5118">
                  <c:v>0.34384348924243113</c:v>
                </c:pt>
                <c:pt idx="5119">
                  <c:v>0.35729274061498018</c:v>
                </c:pt>
                <c:pt idx="5120">
                  <c:v>0.34389343341206313</c:v>
                </c:pt>
                <c:pt idx="5121">
                  <c:v>0.35724279644546186</c:v>
                </c:pt>
                <c:pt idx="5122">
                  <c:v>0.37069204781801091</c:v>
                </c:pt>
                <c:pt idx="5123">
                  <c:v>0.34384348924243113</c:v>
                </c:pt>
                <c:pt idx="5124">
                  <c:v>0.35729274061498018</c:v>
                </c:pt>
                <c:pt idx="5125">
                  <c:v>0.37064210364849259</c:v>
                </c:pt>
                <c:pt idx="5126">
                  <c:v>0.38409135502104164</c:v>
                </c:pt>
                <c:pt idx="5127">
                  <c:v>0.38409135502104164</c:v>
                </c:pt>
                <c:pt idx="5128">
                  <c:v>0.39744071805444037</c:v>
                </c:pt>
                <c:pt idx="5129">
                  <c:v>0.34389343341206313</c:v>
                </c:pt>
                <c:pt idx="5130">
                  <c:v>0.35724279644546186</c:v>
                </c:pt>
                <c:pt idx="5131">
                  <c:v>0.34384348924243113</c:v>
                </c:pt>
                <c:pt idx="5132">
                  <c:v>0.35729274061509386</c:v>
                </c:pt>
                <c:pt idx="5133">
                  <c:v>0.37064210364849259</c:v>
                </c:pt>
                <c:pt idx="5134">
                  <c:v>0.38409135502104164</c:v>
                </c:pt>
                <c:pt idx="5135">
                  <c:v>0.39744071805444037</c:v>
                </c:pt>
                <c:pt idx="5136">
                  <c:v>0.4108899694271031</c:v>
                </c:pt>
                <c:pt idx="5137">
                  <c:v>0.34389343341206313</c:v>
                </c:pt>
                <c:pt idx="5138">
                  <c:v>0.34384348924243113</c:v>
                </c:pt>
                <c:pt idx="5139">
                  <c:v>0.35729274061509386</c:v>
                </c:pt>
                <c:pt idx="5140">
                  <c:v>0.37064210364849259</c:v>
                </c:pt>
                <c:pt idx="5141">
                  <c:v>0.39744071805455405</c:v>
                </c:pt>
                <c:pt idx="5142">
                  <c:v>0.37064210364849259</c:v>
                </c:pt>
                <c:pt idx="5143">
                  <c:v>0.37069204781801091</c:v>
                </c:pt>
                <c:pt idx="5144">
                  <c:v>0.37064210364837891</c:v>
                </c:pt>
                <c:pt idx="5145">
                  <c:v>0.38409135502104164</c:v>
                </c:pt>
                <c:pt idx="5146">
                  <c:v>0.37069204781801091</c:v>
                </c:pt>
                <c:pt idx="5147">
                  <c:v>0.38404141085140964</c:v>
                </c:pt>
                <c:pt idx="5148">
                  <c:v>0.38409135502104164</c:v>
                </c:pt>
                <c:pt idx="5149">
                  <c:v>0.37069204781801091</c:v>
                </c:pt>
                <c:pt idx="5150">
                  <c:v>0.38404141085140964</c:v>
                </c:pt>
                <c:pt idx="5151">
                  <c:v>0.39749066222407237</c:v>
                </c:pt>
                <c:pt idx="5152">
                  <c:v>0.37064210364849259</c:v>
                </c:pt>
                <c:pt idx="5153">
                  <c:v>0.38409135502104164</c:v>
                </c:pt>
                <c:pt idx="5154">
                  <c:v>0.39744071805444037</c:v>
                </c:pt>
                <c:pt idx="5155">
                  <c:v>0.4108899694271031</c:v>
                </c:pt>
                <c:pt idx="5156">
                  <c:v>0.4108899694271031</c:v>
                </c:pt>
                <c:pt idx="5157">
                  <c:v>0.42423933246050183</c:v>
                </c:pt>
                <c:pt idx="5158">
                  <c:v>0.37069204781801091</c:v>
                </c:pt>
                <c:pt idx="5159">
                  <c:v>0.38404141085140964</c:v>
                </c:pt>
                <c:pt idx="5160">
                  <c:v>0.37064210364849259</c:v>
                </c:pt>
                <c:pt idx="5161">
                  <c:v>0.38409135502104164</c:v>
                </c:pt>
                <c:pt idx="5162">
                  <c:v>0.39744071805444037</c:v>
                </c:pt>
                <c:pt idx="5163">
                  <c:v>0.4108899694271031</c:v>
                </c:pt>
                <c:pt idx="5164">
                  <c:v>0.42423933246050183</c:v>
                </c:pt>
                <c:pt idx="5165">
                  <c:v>0.43768858383316456</c:v>
                </c:pt>
                <c:pt idx="5166">
                  <c:v>0.37069204781801091</c:v>
                </c:pt>
                <c:pt idx="5167">
                  <c:v>0.37064210364849259</c:v>
                </c:pt>
                <c:pt idx="5168">
                  <c:v>0.38409135502104164</c:v>
                </c:pt>
                <c:pt idx="5169">
                  <c:v>0.39744071805455405</c:v>
                </c:pt>
                <c:pt idx="5170">
                  <c:v>0.42423933246050183</c:v>
                </c:pt>
                <c:pt idx="5171">
                  <c:v>0.37064210364837891</c:v>
                </c:pt>
                <c:pt idx="5172">
                  <c:v>0.2902462604304219</c:v>
                </c:pt>
                <c:pt idx="5173">
                  <c:v>0.29024626043030821</c:v>
                </c:pt>
                <c:pt idx="5174">
                  <c:v>0.29029620459994021</c:v>
                </c:pt>
                <c:pt idx="5175">
                  <c:v>0.29024626043030821</c:v>
                </c:pt>
                <c:pt idx="5176">
                  <c:v>0.2902462604304219</c:v>
                </c:pt>
                <c:pt idx="5177">
                  <c:v>0.29029620459994021</c:v>
                </c:pt>
                <c:pt idx="5178">
                  <c:v>0.29029620459994021</c:v>
                </c:pt>
                <c:pt idx="5179">
                  <c:v>0.29024626043030821</c:v>
                </c:pt>
                <c:pt idx="5180">
                  <c:v>0.29029620459994021</c:v>
                </c:pt>
                <c:pt idx="5181">
                  <c:v>0.43768858383316456</c:v>
                </c:pt>
                <c:pt idx="5182">
                  <c:v>0.37064210364837891</c:v>
                </c:pt>
                <c:pt idx="5183">
                  <c:v>0.39744071805444037</c:v>
                </c:pt>
                <c:pt idx="5184">
                  <c:v>0.34384348924243113</c:v>
                </c:pt>
                <c:pt idx="5185">
                  <c:v>0.31704487483636967</c:v>
                </c:pt>
                <c:pt idx="5186">
                  <c:v>0.37064210364849259</c:v>
                </c:pt>
                <c:pt idx="5187">
                  <c:v>0.34384348924243113</c:v>
                </c:pt>
                <c:pt idx="5188">
                  <c:v>0.2902462604304219</c:v>
                </c:pt>
                <c:pt idx="5189">
                  <c:v>0.29024626043030821</c:v>
                </c:pt>
                <c:pt idx="5190">
                  <c:v>0.29024626043030821</c:v>
                </c:pt>
                <c:pt idx="5191">
                  <c:v>0.29029620459994021</c:v>
                </c:pt>
                <c:pt idx="5192">
                  <c:v>0.29024626043030821</c:v>
                </c:pt>
                <c:pt idx="5193">
                  <c:v>0.29024626043030821</c:v>
                </c:pt>
                <c:pt idx="5194">
                  <c:v>0.29029620459994021</c:v>
                </c:pt>
                <c:pt idx="5195">
                  <c:v>0.29024626043030821</c:v>
                </c:pt>
                <c:pt idx="5196">
                  <c:v>0.29029620459994021</c:v>
                </c:pt>
                <c:pt idx="5197">
                  <c:v>0.29024626043030821</c:v>
                </c:pt>
                <c:pt idx="5198">
                  <c:v>0.29029620459994021</c:v>
                </c:pt>
                <c:pt idx="5199">
                  <c:v>0.34384348924243113</c:v>
                </c:pt>
                <c:pt idx="5200">
                  <c:v>0.37064210364837891</c:v>
                </c:pt>
                <c:pt idx="5201">
                  <c:v>0.31704487483636967</c:v>
                </c:pt>
                <c:pt idx="5202">
                  <c:v>0.31704487483636967</c:v>
                </c:pt>
                <c:pt idx="5203">
                  <c:v>0.37064210364837891</c:v>
                </c:pt>
                <c:pt idx="5204">
                  <c:v>0.35729274061498018</c:v>
                </c:pt>
                <c:pt idx="5205">
                  <c:v>0.34384348924243113</c:v>
                </c:pt>
                <c:pt idx="5206">
                  <c:v>0.31704487483636967</c:v>
                </c:pt>
                <c:pt idx="5207">
                  <c:v>0.30369551180297094</c:v>
                </c:pt>
                <c:pt idx="5208">
                  <c:v>0.34384348924243113</c:v>
                </c:pt>
                <c:pt idx="5209">
                  <c:v>0.35729274061498018</c:v>
                </c:pt>
                <c:pt idx="5210">
                  <c:v>0.3304941262090324</c:v>
                </c:pt>
                <c:pt idx="5211">
                  <c:v>0.34384348924243113</c:v>
                </c:pt>
                <c:pt idx="5212">
                  <c:v>0.30369551180297094</c:v>
                </c:pt>
                <c:pt idx="5213">
                  <c:v>0.29024626043030821</c:v>
                </c:pt>
                <c:pt idx="5214">
                  <c:v>0.29024626043030821</c:v>
                </c:pt>
                <c:pt idx="5215">
                  <c:v>0.34384348924243113</c:v>
                </c:pt>
                <c:pt idx="5216">
                  <c:v>0.31704487483636967</c:v>
                </c:pt>
                <c:pt idx="5217">
                  <c:v>0.37069204781801091</c:v>
                </c:pt>
                <c:pt idx="5218">
                  <c:v>0.30364556763333894</c:v>
                </c:pt>
                <c:pt idx="5219">
                  <c:v>0.29029620459994021</c:v>
                </c:pt>
                <c:pt idx="5220">
                  <c:v>0.29024626043030821</c:v>
                </c:pt>
                <c:pt idx="5221">
                  <c:v>0.29024626043030821</c:v>
                </c:pt>
                <c:pt idx="5222">
                  <c:v>0.29024626043030821</c:v>
                </c:pt>
                <c:pt idx="5223">
                  <c:v>0.38409135502104164</c:v>
                </c:pt>
                <c:pt idx="5224">
                  <c:v>0.35729274061498018</c:v>
                </c:pt>
                <c:pt idx="5225">
                  <c:v>0.35729274061498018</c:v>
                </c:pt>
                <c:pt idx="5226">
                  <c:v>0.33049412620891871</c:v>
                </c:pt>
                <c:pt idx="5227">
                  <c:v>0.31704487483636967</c:v>
                </c:pt>
                <c:pt idx="5228">
                  <c:v>0.35729274061498018</c:v>
                </c:pt>
                <c:pt idx="5229">
                  <c:v>0.3304941262090324</c:v>
                </c:pt>
                <c:pt idx="5230">
                  <c:v>0.34384348924243113</c:v>
                </c:pt>
                <c:pt idx="5231">
                  <c:v>0.33049412620891871</c:v>
                </c:pt>
                <c:pt idx="5232">
                  <c:v>0.29024626043030821</c:v>
                </c:pt>
                <c:pt idx="5233">
                  <c:v>0.30364556763333894</c:v>
                </c:pt>
                <c:pt idx="5234">
                  <c:v>0.29029620459994021</c:v>
                </c:pt>
                <c:pt idx="5235">
                  <c:v>0.30369551180297094</c:v>
                </c:pt>
                <c:pt idx="5236">
                  <c:v>0.29029620459994021</c:v>
                </c:pt>
                <c:pt idx="5237">
                  <c:v>0.29024626043030821</c:v>
                </c:pt>
                <c:pt idx="5238">
                  <c:v>0.29024626043030821</c:v>
                </c:pt>
                <c:pt idx="5239">
                  <c:v>0.31709481900588798</c:v>
                </c:pt>
                <c:pt idx="5240">
                  <c:v>0.29029620459994021</c:v>
                </c:pt>
                <c:pt idx="5241">
                  <c:v>0.29024626043030821</c:v>
                </c:pt>
                <c:pt idx="5242">
                  <c:v>0.30364556763333894</c:v>
                </c:pt>
                <c:pt idx="5243">
                  <c:v>0.29029620459994021</c:v>
                </c:pt>
                <c:pt idx="5244">
                  <c:v>0.2902462604304219</c:v>
                </c:pt>
                <c:pt idx="5245">
                  <c:v>0.31704487483636967</c:v>
                </c:pt>
                <c:pt idx="5246">
                  <c:v>0.37064210364837891</c:v>
                </c:pt>
                <c:pt idx="5247">
                  <c:v>0.29024626043030821</c:v>
                </c:pt>
                <c:pt idx="5248">
                  <c:v>0.35729274061498018</c:v>
                </c:pt>
                <c:pt idx="5249">
                  <c:v>0.34384348924243113</c:v>
                </c:pt>
                <c:pt idx="5250">
                  <c:v>0.29024626043030821</c:v>
                </c:pt>
                <c:pt idx="5251">
                  <c:v>0.34384348924243113</c:v>
                </c:pt>
                <c:pt idx="5252">
                  <c:v>0.33049412620891871</c:v>
                </c:pt>
                <c:pt idx="5253">
                  <c:v>0.31704487483636967</c:v>
                </c:pt>
                <c:pt idx="5254">
                  <c:v>0.29024626043030821</c:v>
                </c:pt>
                <c:pt idx="5255">
                  <c:v>0.30369551180285725</c:v>
                </c:pt>
                <c:pt idx="5256">
                  <c:v>0.29029620459994021</c:v>
                </c:pt>
                <c:pt idx="5257">
                  <c:v>0.2902462604304219</c:v>
                </c:pt>
                <c:pt idx="5258">
                  <c:v>0.29024626043030821</c:v>
                </c:pt>
                <c:pt idx="5259">
                  <c:v>0.29029620459994021</c:v>
                </c:pt>
                <c:pt idx="5260">
                  <c:v>0.29024626043030821</c:v>
                </c:pt>
                <c:pt idx="5261">
                  <c:v>0.29024626043030821</c:v>
                </c:pt>
                <c:pt idx="5262">
                  <c:v>0.2902462604304219</c:v>
                </c:pt>
                <c:pt idx="5263">
                  <c:v>0.37064210364849259</c:v>
                </c:pt>
                <c:pt idx="5264">
                  <c:v>0.29024626043030821</c:v>
                </c:pt>
                <c:pt idx="5265">
                  <c:v>0.29024626043030821</c:v>
                </c:pt>
                <c:pt idx="5266">
                  <c:v>0.30369551180285725</c:v>
                </c:pt>
                <c:pt idx="5267">
                  <c:v>0.29024626043030821</c:v>
                </c:pt>
                <c:pt idx="5268">
                  <c:v>0.2902462604304219</c:v>
                </c:pt>
                <c:pt idx="5269">
                  <c:v>0.2902462604304219</c:v>
                </c:pt>
                <c:pt idx="5270">
                  <c:v>0.30369551180285725</c:v>
                </c:pt>
                <c:pt idx="5271">
                  <c:v>0.30369551180297094</c:v>
                </c:pt>
                <c:pt idx="5272">
                  <c:v>0.2902462604304219</c:v>
                </c:pt>
                <c:pt idx="5273">
                  <c:v>0.31704487483636967</c:v>
                </c:pt>
                <c:pt idx="5274">
                  <c:v>0.30369551180297094</c:v>
                </c:pt>
                <c:pt idx="5275">
                  <c:v>0.34384348924243113</c:v>
                </c:pt>
                <c:pt idx="5276">
                  <c:v>0.31704487483636967</c:v>
                </c:pt>
                <c:pt idx="5277">
                  <c:v>0.30369551180297094</c:v>
                </c:pt>
                <c:pt idx="5278">
                  <c:v>0.29024626043030821</c:v>
                </c:pt>
                <c:pt idx="5279">
                  <c:v>0.29029620459994021</c:v>
                </c:pt>
                <c:pt idx="5280">
                  <c:v>0.33049412620891871</c:v>
                </c:pt>
                <c:pt idx="5281">
                  <c:v>0.34384348924243113</c:v>
                </c:pt>
                <c:pt idx="5282">
                  <c:v>0.30369551180297094</c:v>
                </c:pt>
                <c:pt idx="5283">
                  <c:v>0.31704487483636967</c:v>
                </c:pt>
                <c:pt idx="5284">
                  <c:v>0.30369551180297094</c:v>
                </c:pt>
                <c:pt idx="5285">
                  <c:v>0.3304941262090324</c:v>
                </c:pt>
                <c:pt idx="5286">
                  <c:v>0.30369551180297094</c:v>
                </c:pt>
                <c:pt idx="5287">
                  <c:v>0.30369551180297094</c:v>
                </c:pt>
                <c:pt idx="5288">
                  <c:v>0.31704487483636967</c:v>
                </c:pt>
                <c:pt idx="5289">
                  <c:v>0.30369551180297094</c:v>
                </c:pt>
                <c:pt idx="5290">
                  <c:v>0.29024626043030821</c:v>
                </c:pt>
                <c:pt idx="5291">
                  <c:v>0.29029620459994021</c:v>
                </c:pt>
                <c:pt idx="5292">
                  <c:v>0.31704487483636967</c:v>
                </c:pt>
                <c:pt idx="5293">
                  <c:v>0.34384348924243113</c:v>
                </c:pt>
                <c:pt idx="5294">
                  <c:v>0.29024626043030821</c:v>
                </c:pt>
                <c:pt idx="5295">
                  <c:v>0.30369551180297094</c:v>
                </c:pt>
                <c:pt idx="5296">
                  <c:v>0.29024626043030821</c:v>
                </c:pt>
                <c:pt idx="5297">
                  <c:v>0.29029620459994021</c:v>
                </c:pt>
                <c:pt idx="5298">
                  <c:v>0.33049412620891871</c:v>
                </c:pt>
                <c:pt idx="5299">
                  <c:v>0.29024626043030821</c:v>
                </c:pt>
                <c:pt idx="5300">
                  <c:v>0.2902462604304219</c:v>
                </c:pt>
                <c:pt idx="5301">
                  <c:v>0.2902462604304219</c:v>
                </c:pt>
                <c:pt idx="5302">
                  <c:v>0.45103794686656329</c:v>
                </c:pt>
                <c:pt idx="5303">
                  <c:v>0.42423933246050183</c:v>
                </c:pt>
                <c:pt idx="5304">
                  <c:v>0.37064210364849259</c:v>
                </c:pt>
                <c:pt idx="5305">
                  <c:v>0.37064210364837891</c:v>
                </c:pt>
                <c:pt idx="5306">
                  <c:v>0.2902462604304219</c:v>
                </c:pt>
                <c:pt idx="5307">
                  <c:v>0.31704487483636967</c:v>
                </c:pt>
                <c:pt idx="5308">
                  <c:v>0.31704487483636967</c:v>
                </c:pt>
                <c:pt idx="5309">
                  <c:v>0.30369551180297094</c:v>
                </c:pt>
                <c:pt idx="5310">
                  <c:v>0.31704487483636967</c:v>
                </c:pt>
                <c:pt idx="5311">
                  <c:v>0.29024626043030821</c:v>
                </c:pt>
                <c:pt idx="5312">
                  <c:v>0.30369551180297094</c:v>
                </c:pt>
                <c:pt idx="5313">
                  <c:v>0.30364556763333894</c:v>
                </c:pt>
                <c:pt idx="5314">
                  <c:v>0.30364556763333894</c:v>
                </c:pt>
                <c:pt idx="5315">
                  <c:v>0.30364556763333894</c:v>
                </c:pt>
                <c:pt idx="5316">
                  <c:v>0.30369551180297094</c:v>
                </c:pt>
                <c:pt idx="5317">
                  <c:v>0.2902462604304219</c:v>
                </c:pt>
                <c:pt idx="5318">
                  <c:v>0.29024626043030821</c:v>
                </c:pt>
                <c:pt idx="5319">
                  <c:v>0.29024626043030821</c:v>
                </c:pt>
                <c:pt idx="5320">
                  <c:v>0.29024626043030821</c:v>
                </c:pt>
                <c:pt idx="5321">
                  <c:v>0.29024626043030821</c:v>
                </c:pt>
                <c:pt idx="5322">
                  <c:v>0.25393684916514303</c:v>
                </c:pt>
                <c:pt idx="5323">
                  <c:v>0.25388690499551103</c:v>
                </c:pt>
                <c:pt idx="5324">
                  <c:v>0.25393684916514303</c:v>
                </c:pt>
                <c:pt idx="5325">
                  <c:v>0.26728621219854176</c:v>
                </c:pt>
                <c:pt idx="5326">
                  <c:v>0.25388690499551103</c:v>
                </c:pt>
                <c:pt idx="5327">
                  <c:v>0.26733615636817376</c:v>
                </c:pt>
                <c:pt idx="5328">
                  <c:v>0.26728621219854176</c:v>
                </c:pt>
                <c:pt idx="5329">
                  <c:v>0.26733615636817376</c:v>
                </c:pt>
                <c:pt idx="5330">
                  <c:v>0.28068551940157249</c:v>
                </c:pt>
                <c:pt idx="5331">
                  <c:v>0.30753407797715226</c:v>
                </c:pt>
                <c:pt idx="5332">
                  <c:v>0.26733615636817376</c:v>
                </c:pt>
                <c:pt idx="5333">
                  <c:v>0.26728621219854176</c:v>
                </c:pt>
                <c:pt idx="5334">
                  <c:v>0.28073546357120449</c:v>
                </c:pt>
                <c:pt idx="5335">
                  <c:v>0.25388690499551103</c:v>
                </c:pt>
                <c:pt idx="5336">
                  <c:v>0.26728621219854176</c:v>
                </c:pt>
                <c:pt idx="5337">
                  <c:v>0.2807354635710908</c:v>
                </c:pt>
                <c:pt idx="5338">
                  <c:v>0.30753407797726595</c:v>
                </c:pt>
                <c:pt idx="5339">
                  <c:v>0.25393684916514303</c:v>
                </c:pt>
                <c:pt idx="5340">
                  <c:v>0.25388690499551103</c:v>
                </c:pt>
                <c:pt idx="5341">
                  <c:v>0.25393684916514303</c:v>
                </c:pt>
                <c:pt idx="5342">
                  <c:v>0.26728621219854176</c:v>
                </c:pt>
                <c:pt idx="5343">
                  <c:v>0.25388690499551103</c:v>
                </c:pt>
                <c:pt idx="5344">
                  <c:v>0.26733615636817376</c:v>
                </c:pt>
                <c:pt idx="5345">
                  <c:v>0.25388690499551103</c:v>
                </c:pt>
                <c:pt idx="5346">
                  <c:v>0.26733615636817376</c:v>
                </c:pt>
                <c:pt idx="5347">
                  <c:v>0.28068551940157249</c:v>
                </c:pt>
                <c:pt idx="5348">
                  <c:v>0.26728621219854176</c:v>
                </c:pt>
                <c:pt idx="5349">
                  <c:v>0.28073546357120449</c:v>
                </c:pt>
                <c:pt idx="5350">
                  <c:v>0.29408482660460322</c:v>
                </c:pt>
                <c:pt idx="5351">
                  <c:v>0.29408482660460322</c:v>
                </c:pt>
                <c:pt idx="5352">
                  <c:v>0.30753407797715226</c:v>
                </c:pt>
                <c:pt idx="5353">
                  <c:v>0.25388690499551103</c:v>
                </c:pt>
                <c:pt idx="5354">
                  <c:v>0.26733615636806007</c:v>
                </c:pt>
                <c:pt idx="5355">
                  <c:v>0.26728621219854176</c:v>
                </c:pt>
                <c:pt idx="5356">
                  <c:v>0.2807354635710908</c:v>
                </c:pt>
                <c:pt idx="5357">
                  <c:v>0.29408482660460322</c:v>
                </c:pt>
                <c:pt idx="5358">
                  <c:v>0.25388690499562472</c:v>
                </c:pt>
                <c:pt idx="5359">
                  <c:v>0.26728621219854176</c:v>
                </c:pt>
                <c:pt idx="5360">
                  <c:v>0.2807354635710908</c:v>
                </c:pt>
                <c:pt idx="5361">
                  <c:v>0.30753407797715226</c:v>
                </c:pt>
                <c:pt idx="5362">
                  <c:v>0.25393684916514303</c:v>
                </c:pt>
                <c:pt idx="5363">
                  <c:v>0.25388690499551103</c:v>
                </c:pt>
                <c:pt idx="5364">
                  <c:v>0.25393684916514303</c:v>
                </c:pt>
                <c:pt idx="5365">
                  <c:v>0.26728621219854176</c:v>
                </c:pt>
                <c:pt idx="5366">
                  <c:v>0.25388690499551103</c:v>
                </c:pt>
                <c:pt idx="5367">
                  <c:v>0.26733615636817376</c:v>
                </c:pt>
                <c:pt idx="5368">
                  <c:v>0.26728621219854176</c:v>
                </c:pt>
                <c:pt idx="5369">
                  <c:v>0.25388690499551103</c:v>
                </c:pt>
                <c:pt idx="5370">
                  <c:v>0.26733615636806007</c:v>
                </c:pt>
                <c:pt idx="5371">
                  <c:v>0.28068551940157249</c:v>
                </c:pt>
                <c:pt idx="5372">
                  <c:v>0.25393684916502934</c:v>
                </c:pt>
                <c:pt idx="5373">
                  <c:v>0.26728621219854176</c:v>
                </c:pt>
                <c:pt idx="5374">
                  <c:v>0.2807354635710908</c:v>
                </c:pt>
                <c:pt idx="5375">
                  <c:v>0.29408482660460322</c:v>
                </c:pt>
                <c:pt idx="5376">
                  <c:v>0.29408482660460322</c:v>
                </c:pt>
                <c:pt idx="5377">
                  <c:v>0.30753407797726595</c:v>
                </c:pt>
                <c:pt idx="5378">
                  <c:v>0.25388690499562472</c:v>
                </c:pt>
                <c:pt idx="5379">
                  <c:v>0.26733615636806007</c:v>
                </c:pt>
                <c:pt idx="5380">
                  <c:v>0.25393684916502934</c:v>
                </c:pt>
                <c:pt idx="5381">
                  <c:v>0.26728621219854176</c:v>
                </c:pt>
                <c:pt idx="5382">
                  <c:v>0.2807354635710908</c:v>
                </c:pt>
                <c:pt idx="5383">
                  <c:v>0.29408482660460322</c:v>
                </c:pt>
                <c:pt idx="5384">
                  <c:v>0.30753407797715226</c:v>
                </c:pt>
                <c:pt idx="5385">
                  <c:v>0.32088344101066468</c:v>
                </c:pt>
                <c:pt idx="5386">
                  <c:v>0.25388690499562472</c:v>
                </c:pt>
                <c:pt idx="5387">
                  <c:v>0.26728621219865545</c:v>
                </c:pt>
                <c:pt idx="5388">
                  <c:v>0.2807354635710908</c:v>
                </c:pt>
                <c:pt idx="5389">
                  <c:v>0.30753407797715226</c:v>
                </c:pt>
                <c:pt idx="5390">
                  <c:v>0.25393684916502934</c:v>
                </c:pt>
                <c:pt idx="5391">
                  <c:v>0.25393684916502934</c:v>
                </c:pt>
                <c:pt idx="5392">
                  <c:v>0.30753407797726595</c:v>
                </c:pt>
                <c:pt idx="5393">
                  <c:v>0.26728621219854176</c:v>
                </c:pt>
                <c:pt idx="5394">
                  <c:v>0.25393684916514303</c:v>
                </c:pt>
                <c:pt idx="5395">
                  <c:v>0.32088344101066468</c:v>
                </c:pt>
                <c:pt idx="5396">
                  <c:v>0.29408482660460322</c:v>
                </c:pt>
                <c:pt idx="5397">
                  <c:v>0.25388690499551103</c:v>
                </c:pt>
                <c:pt idx="5398">
                  <c:v>0.29408482660460322</c:v>
                </c:pt>
                <c:pt idx="5399">
                  <c:v>0.29408482660460322</c:v>
                </c:pt>
                <c:pt idx="5400">
                  <c:v>0.28073546357120449</c:v>
                </c:pt>
                <c:pt idx="5401">
                  <c:v>0.25393684916514303</c:v>
                </c:pt>
                <c:pt idx="5402">
                  <c:v>0.25388690499551103</c:v>
                </c:pt>
                <c:pt idx="5403">
                  <c:v>0.25393684916514303</c:v>
                </c:pt>
                <c:pt idx="5404">
                  <c:v>0.33433269238321373</c:v>
                </c:pt>
                <c:pt idx="5405">
                  <c:v>0.25393684916502934</c:v>
                </c:pt>
                <c:pt idx="5406">
                  <c:v>0.32088344101066468</c:v>
                </c:pt>
                <c:pt idx="5407">
                  <c:v>0.25393684916502934</c:v>
                </c:pt>
                <c:pt idx="5408">
                  <c:v>0.25393684916502934</c:v>
                </c:pt>
                <c:pt idx="5409">
                  <c:v>0.33433269238321373</c:v>
                </c:pt>
                <c:pt idx="5410">
                  <c:v>0.25393684916502934</c:v>
                </c:pt>
                <c:pt idx="5411">
                  <c:v>0.30753407797715226</c:v>
                </c:pt>
                <c:pt idx="5412">
                  <c:v>0.25393684916502934</c:v>
                </c:pt>
                <c:pt idx="5413">
                  <c:v>0.26728621219854176</c:v>
                </c:pt>
                <c:pt idx="5414">
                  <c:v>0.33433269238321373</c:v>
                </c:pt>
                <c:pt idx="5415">
                  <c:v>0.26728621219854176</c:v>
                </c:pt>
                <c:pt idx="5416">
                  <c:v>0.26733615636817376</c:v>
                </c:pt>
                <c:pt idx="5417">
                  <c:v>0.26728621219854176</c:v>
                </c:pt>
                <c:pt idx="5418">
                  <c:v>0.2807354635710908</c:v>
                </c:pt>
                <c:pt idx="5419">
                  <c:v>0.26733615636817376</c:v>
                </c:pt>
                <c:pt idx="5420">
                  <c:v>0.28068551940157249</c:v>
                </c:pt>
                <c:pt idx="5421">
                  <c:v>0.26728621219854176</c:v>
                </c:pt>
                <c:pt idx="5422">
                  <c:v>0.28073546357120449</c:v>
                </c:pt>
                <c:pt idx="5423">
                  <c:v>0.26733615636817376</c:v>
                </c:pt>
                <c:pt idx="5424">
                  <c:v>0.28068551940157249</c:v>
                </c:pt>
                <c:pt idx="5425">
                  <c:v>0.29413477077412153</c:v>
                </c:pt>
                <c:pt idx="5426">
                  <c:v>0.26728621219854176</c:v>
                </c:pt>
                <c:pt idx="5427">
                  <c:v>0.30753407797715226</c:v>
                </c:pt>
                <c:pt idx="5428">
                  <c:v>0.30753407797715226</c:v>
                </c:pt>
                <c:pt idx="5429">
                  <c:v>0.32088344101066468</c:v>
                </c:pt>
                <c:pt idx="5430">
                  <c:v>0.26733615636817376</c:v>
                </c:pt>
                <c:pt idx="5431">
                  <c:v>0.28068551940157249</c:v>
                </c:pt>
                <c:pt idx="5432">
                  <c:v>0.26728621219854176</c:v>
                </c:pt>
                <c:pt idx="5433">
                  <c:v>0.28073546357120449</c:v>
                </c:pt>
                <c:pt idx="5434">
                  <c:v>0.29408482660460322</c:v>
                </c:pt>
                <c:pt idx="5435">
                  <c:v>0.30753407797715226</c:v>
                </c:pt>
                <c:pt idx="5436">
                  <c:v>0.33433269238321373</c:v>
                </c:pt>
                <c:pt idx="5437">
                  <c:v>0.26733615636806007</c:v>
                </c:pt>
                <c:pt idx="5438">
                  <c:v>0.26728621219854176</c:v>
                </c:pt>
                <c:pt idx="5439">
                  <c:v>0.2807354635710908</c:v>
                </c:pt>
                <c:pt idx="5440">
                  <c:v>0.29408482660460322</c:v>
                </c:pt>
                <c:pt idx="5441">
                  <c:v>0.32088344101066468</c:v>
                </c:pt>
                <c:pt idx="5442">
                  <c:v>0.26728621219854176</c:v>
                </c:pt>
                <c:pt idx="5443">
                  <c:v>0.26733615636817376</c:v>
                </c:pt>
                <c:pt idx="5444">
                  <c:v>0.26728621219854176</c:v>
                </c:pt>
                <c:pt idx="5445">
                  <c:v>0.28073546357120449</c:v>
                </c:pt>
                <c:pt idx="5446">
                  <c:v>0.26733615636817376</c:v>
                </c:pt>
                <c:pt idx="5447">
                  <c:v>0.28068551940157249</c:v>
                </c:pt>
                <c:pt idx="5448">
                  <c:v>0.26728621219854176</c:v>
                </c:pt>
                <c:pt idx="5449">
                  <c:v>0.28073546357120449</c:v>
                </c:pt>
                <c:pt idx="5450">
                  <c:v>0.26733615636817376</c:v>
                </c:pt>
                <c:pt idx="5451">
                  <c:v>0.28068551940157249</c:v>
                </c:pt>
                <c:pt idx="5452">
                  <c:v>0.29413477077423522</c:v>
                </c:pt>
                <c:pt idx="5453">
                  <c:v>0.26728621219854176</c:v>
                </c:pt>
                <c:pt idx="5454">
                  <c:v>0.29408482660460322</c:v>
                </c:pt>
                <c:pt idx="5455">
                  <c:v>0.30753407797715226</c:v>
                </c:pt>
                <c:pt idx="5456">
                  <c:v>0.30753407797715226</c:v>
                </c:pt>
                <c:pt idx="5457">
                  <c:v>0.32088344101066468</c:v>
                </c:pt>
                <c:pt idx="5458">
                  <c:v>0.26733615636806007</c:v>
                </c:pt>
                <c:pt idx="5459">
                  <c:v>0.28068551940157249</c:v>
                </c:pt>
                <c:pt idx="5460">
                  <c:v>0.26728621219854176</c:v>
                </c:pt>
                <c:pt idx="5461">
                  <c:v>0.2807354635710908</c:v>
                </c:pt>
                <c:pt idx="5462">
                  <c:v>0.29408482660460322</c:v>
                </c:pt>
                <c:pt idx="5463">
                  <c:v>0.30753407797726595</c:v>
                </c:pt>
                <c:pt idx="5464">
                  <c:v>0.33433269238321373</c:v>
                </c:pt>
                <c:pt idx="5465">
                  <c:v>0.26733615636806007</c:v>
                </c:pt>
                <c:pt idx="5466">
                  <c:v>0.26728621219854176</c:v>
                </c:pt>
                <c:pt idx="5467">
                  <c:v>0.2807354635710908</c:v>
                </c:pt>
                <c:pt idx="5468">
                  <c:v>0.29408482660460322</c:v>
                </c:pt>
                <c:pt idx="5469">
                  <c:v>0.32088344101066468</c:v>
                </c:pt>
                <c:pt idx="5470">
                  <c:v>0.26728621219854176</c:v>
                </c:pt>
                <c:pt idx="5471">
                  <c:v>0.26733615636817376</c:v>
                </c:pt>
                <c:pt idx="5472">
                  <c:v>0.26728621219854176</c:v>
                </c:pt>
                <c:pt idx="5473">
                  <c:v>0.28073546357120449</c:v>
                </c:pt>
                <c:pt idx="5474">
                  <c:v>0.26733615636817376</c:v>
                </c:pt>
                <c:pt idx="5475">
                  <c:v>0.28068551940157249</c:v>
                </c:pt>
                <c:pt idx="5476">
                  <c:v>0.26728621219854176</c:v>
                </c:pt>
                <c:pt idx="5477">
                  <c:v>0.28073546357120449</c:v>
                </c:pt>
                <c:pt idx="5478">
                  <c:v>0.26733615636806007</c:v>
                </c:pt>
                <c:pt idx="5479">
                  <c:v>0.28068551940157249</c:v>
                </c:pt>
                <c:pt idx="5480">
                  <c:v>0.29413477077423522</c:v>
                </c:pt>
                <c:pt idx="5481">
                  <c:v>0.26728621219854176</c:v>
                </c:pt>
                <c:pt idx="5482">
                  <c:v>0.2807354635710908</c:v>
                </c:pt>
                <c:pt idx="5483">
                  <c:v>0.29408482660460322</c:v>
                </c:pt>
                <c:pt idx="5484">
                  <c:v>0.30753407797726595</c:v>
                </c:pt>
                <c:pt idx="5485">
                  <c:v>0.30753407797726595</c:v>
                </c:pt>
                <c:pt idx="5486">
                  <c:v>0.32088344101066468</c:v>
                </c:pt>
                <c:pt idx="5487">
                  <c:v>0.26733615636806007</c:v>
                </c:pt>
                <c:pt idx="5488">
                  <c:v>0.28068551940157249</c:v>
                </c:pt>
                <c:pt idx="5489">
                  <c:v>0.26728621219854176</c:v>
                </c:pt>
                <c:pt idx="5490">
                  <c:v>0.2807354635710908</c:v>
                </c:pt>
                <c:pt idx="5491">
                  <c:v>0.29408482660460322</c:v>
                </c:pt>
                <c:pt idx="5492">
                  <c:v>0.30753407797715226</c:v>
                </c:pt>
                <c:pt idx="5493">
                  <c:v>0.32088344101066468</c:v>
                </c:pt>
                <c:pt idx="5494">
                  <c:v>0.33433269238321373</c:v>
                </c:pt>
                <c:pt idx="5495">
                  <c:v>0.26733615636806007</c:v>
                </c:pt>
                <c:pt idx="5496">
                  <c:v>0.26728621219865545</c:v>
                </c:pt>
                <c:pt idx="5497">
                  <c:v>0.2807354635710908</c:v>
                </c:pt>
                <c:pt idx="5498">
                  <c:v>0.29408482660460322</c:v>
                </c:pt>
                <c:pt idx="5499">
                  <c:v>0.32088344101066468</c:v>
                </c:pt>
                <c:pt idx="5500">
                  <c:v>0.32088344101066468</c:v>
                </c:pt>
                <c:pt idx="5501">
                  <c:v>0.29408482660460322</c:v>
                </c:pt>
                <c:pt idx="5502">
                  <c:v>0.28073546357120449</c:v>
                </c:pt>
                <c:pt idx="5503">
                  <c:v>0.34768205541672614</c:v>
                </c:pt>
                <c:pt idx="5504">
                  <c:v>0.32088344101066468</c:v>
                </c:pt>
                <c:pt idx="5505">
                  <c:v>0.28073546357120449</c:v>
                </c:pt>
                <c:pt idx="5506">
                  <c:v>0.34768205541661246</c:v>
                </c:pt>
                <c:pt idx="5507">
                  <c:v>0.34768205541672614</c:v>
                </c:pt>
                <c:pt idx="5508">
                  <c:v>0.33817125855750874</c:v>
                </c:pt>
                <c:pt idx="5509">
                  <c:v>0.27112477837283677</c:v>
                </c:pt>
                <c:pt idx="5510">
                  <c:v>0.33817125855739505</c:v>
                </c:pt>
                <c:pt idx="5511">
                  <c:v>0.32472200718495969</c:v>
                </c:pt>
                <c:pt idx="5512">
                  <c:v>0.37448066982267392</c:v>
                </c:pt>
                <c:pt idx="5513">
                  <c:v>0.24048759779259399</c:v>
                </c:pt>
                <c:pt idx="5514">
                  <c:v>0.21752754956071385</c:v>
                </c:pt>
                <c:pt idx="5515">
                  <c:v>0.26728621219854176</c:v>
                </c:pt>
                <c:pt idx="5516">
                  <c:v>0.25388690499551103</c:v>
                </c:pt>
                <c:pt idx="5517">
                  <c:v>0.25393684916508619</c:v>
                </c:pt>
                <c:pt idx="5518">
                  <c:v>0.25393684916502934</c:v>
                </c:pt>
                <c:pt idx="5519">
                  <c:v>0.30753407797726595</c:v>
                </c:pt>
                <c:pt idx="5520">
                  <c:v>0.25393684916508619</c:v>
                </c:pt>
                <c:pt idx="5521">
                  <c:v>0.25393684916508619</c:v>
                </c:pt>
                <c:pt idx="5522">
                  <c:v>0.26728621219854176</c:v>
                </c:pt>
                <c:pt idx="5523">
                  <c:v>0.2807354635710908</c:v>
                </c:pt>
                <c:pt idx="5524">
                  <c:v>0.25393684916502934</c:v>
                </c:pt>
                <c:pt idx="5525">
                  <c:v>0.33433269238321373</c:v>
                </c:pt>
                <c:pt idx="5526">
                  <c:v>0.30753407797715226</c:v>
                </c:pt>
                <c:pt idx="5527">
                  <c:v>0.26733615636806007</c:v>
                </c:pt>
                <c:pt idx="5528">
                  <c:v>0.28068551940157249</c:v>
                </c:pt>
                <c:pt idx="5529">
                  <c:v>0.29408482660460322</c:v>
                </c:pt>
                <c:pt idx="5530">
                  <c:v>0.30753407797715226</c:v>
                </c:pt>
                <c:pt idx="5531">
                  <c:v>0.26733615636806007</c:v>
                </c:pt>
                <c:pt idx="5532">
                  <c:v>0.26728621219854176</c:v>
                </c:pt>
                <c:pt idx="5533">
                  <c:v>0.2807354635710908</c:v>
                </c:pt>
                <c:pt idx="5534">
                  <c:v>0.29408482660460322</c:v>
                </c:pt>
                <c:pt idx="5535">
                  <c:v>0.26728621219854176</c:v>
                </c:pt>
                <c:pt idx="5536">
                  <c:v>0.2807354635710908</c:v>
                </c:pt>
                <c:pt idx="5537">
                  <c:v>0.25393684916502934</c:v>
                </c:pt>
                <c:pt idx="5538">
                  <c:v>0.25388690499551103</c:v>
                </c:pt>
                <c:pt idx="5539">
                  <c:v>0.32088344101066468</c:v>
                </c:pt>
                <c:pt idx="5540">
                  <c:v>0.25388690499551103</c:v>
                </c:pt>
                <c:pt idx="5541">
                  <c:v>0.29408482660460322</c:v>
                </c:pt>
                <c:pt idx="5542">
                  <c:v>0.25388690499551103</c:v>
                </c:pt>
                <c:pt idx="5543">
                  <c:v>0.25388690499551103</c:v>
                </c:pt>
                <c:pt idx="5544">
                  <c:v>0.26728621219854176</c:v>
                </c:pt>
                <c:pt idx="5545">
                  <c:v>0.26733615636811692</c:v>
                </c:pt>
                <c:pt idx="5546">
                  <c:v>0.21752754956071385</c:v>
                </c:pt>
                <c:pt idx="5547">
                  <c:v>0.21752754956071385</c:v>
                </c:pt>
                <c:pt idx="5548">
                  <c:v>0.21752754956071385</c:v>
                </c:pt>
                <c:pt idx="5549">
                  <c:v>0.23097680093326289</c:v>
                </c:pt>
                <c:pt idx="5550">
                  <c:v>0.23097680093326289</c:v>
                </c:pt>
                <c:pt idx="5551">
                  <c:v>0.23097680093331974</c:v>
                </c:pt>
                <c:pt idx="5552">
                  <c:v>0.32655567169570077</c:v>
                </c:pt>
                <c:pt idx="5553">
                  <c:v>0.36680353747419758</c:v>
                </c:pt>
                <c:pt idx="5554">
                  <c:v>0.39744071805444037</c:v>
                </c:pt>
                <c:pt idx="5555">
                  <c:v>0.30369551180297094</c:v>
                </c:pt>
                <c:pt idx="5556">
                  <c:v>0.31704487483636967</c:v>
                </c:pt>
                <c:pt idx="5557">
                  <c:v>0.31704487483636967</c:v>
                </c:pt>
                <c:pt idx="5558">
                  <c:v>0.30753407797715226</c:v>
                </c:pt>
                <c:pt idx="5559">
                  <c:v>0.37448066982267392</c:v>
                </c:pt>
                <c:pt idx="5560">
                  <c:v>0.36113130678927519</c:v>
                </c:pt>
                <c:pt idx="5561">
                  <c:v>0.36113130678927519</c:v>
                </c:pt>
                <c:pt idx="5562">
                  <c:v>0.42658670842956781</c:v>
                </c:pt>
                <c:pt idx="5563">
                  <c:v>0.42658670842956781</c:v>
                </c:pt>
                <c:pt idx="5564">
                  <c:v>0.34056857869597934</c:v>
                </c:pt>
                <c:pt idx="5565">
                  <c:v>0.38587507536215071</c:v>
                </c:pt>
                <c:pt idx="5566">
                  <c:v>0.37247576815923367</c:v>
                </c:pt>
                <c:pt idx="5567">
                  <c:v>0.4260729969712429</c:v>
                </c:pt>
                <c:pt idx="5568">
                  <c:v>0.45287161137730436</c:v>
                </c:pt>
                <c:pt idx="5569">
                  <c:v>0.38592501953178271</c:v>
                </c:pt>
                <c:pt idx="5570">
                  <c:v>0.37252571232875198</c:v>
                </c:pt>
                <c:pt idx="5571">
                  <c:v>0.37252571232875198</c:v>
                </c:pt>
                <c:pt idx="5572">
                  <c:v>0.4261229411408749</c:v>
                </c:pt>
                <c:pt idx="5573">
                  <c:v>0.45292155554693636</c:v>
                </c:pt>
                <c:pt idx="5574">
                  <c:v>0.45292155554693636</c:v>
                </c:pt>
                <c:pt idx="5575">
                  <c:v>0.46627091858033509</c:v>
                </c:pt>
                <c:pt idx="5576">
                  <c:v>0.3858750753622644</c:v>
                </c:pt>
                <c:pt idx="5577">
                  <c:v>0.37247576815923367</c:v>
                </c:pt>
                <c:pt idx="5578">
                  <c:v>0.38592501953178271</c:v>
                </c:pt>
                <c:pt idx="5579">
                  <c:v>0.3858750753622644</c:v>
                </c:pt>
                <c:pt idx="5580">
                  <c:v>0.37247576815923367</c:v>
                </c:pt>
                <c:pt idx="5581">
                  <c:v>0.38592501953178271</c:v>
                </c:pt>
                <c:pt idx="5582">
                  <c:v>0.39927438256529513</c:v>
                </c:pt>
                <c:pt idx="5583">
                  <c:v>0.39932432673481344</c:v>
                </c:pt>
                <c:pt idx="5584">
                  <c:v>0.41267368976832586</c:v>
                </c:pt>
                <c:pt idx="5585">
                  <c:v>0.41267368976832586</c:v>
                </c:pt>
                <c:pt idx="5586">
                  <c:v>0.42612294114076121</c:v>
                </c:pt>
                <c:pt idx="5587">
                  <c:v>0.37247576815911998</c:v>
                </c:pt>
                <c:pt idx="5588">
                  <c:v>0.38592501953178271</c:v>
                </c:pt>
                <c:pt idx="5589">
                  <c:v>0.38587507536215071</c:v>
                </c:pt>
                <c:pt idx="5590">
                  <c:v>0.39932432673481344</c:v>
                </c:pt>
                <c:pt idx="5591">
                  <c:v>0.41267368976832586</c:v>
                </c:pt>
                <c:pt idx="5592">
                  <c:v>0.4261229411408749</c:v>
                </c:pt>
                <c:pt idx="5593">
                  <c:v>0.43947230417438732</c:v>
                </c:pt>
                <c:pt idx="5594">
                  <c:v>0.37247576815911998</c:v>
                </c:pt>
                <c:pt idx="5595">
                  <c:v>0.38587507536215071</c:v>
                </c:pt>
                <c:pt idx="5596">
                  <c:v>0.39932432673481344</c:v>
                </c:pt>
                <c:pt idx="5597">
                  <c:v>0.4261229411408749</c:v>
                </c:pt>
                <c:pt idx="5598">
                  <c:v>0.37247576815923367</c:v>
                </c:pt>
                <c:pt idx="5599">
                  <c:v>0.37247576815923367</c:v>
                </c:pt>
                <c:pt idx="5600">
                  <c:v>0.38592501953178271</c:v>
                </c:pt>
                <c:pt idx="5601">
                  <c:v>0.3858750753622644</c:v>
                </c:pt>
                <c:pt idx="5602">
                  <c:v>0.37247576815923367</c:v>
                </c:pt>
                <c:pt idx="5603">
                  <c:v>0.38592501953178271</c:v>
                </c:pt>
                <c:pt idx="5604">
                  <c:v>0.3858750753622644</c:v>
                </c:pt>
                <c:pt idx="5605">
                  <c:v>0.39932432673481344</c:v>
                </c:pt>
                <c:pt idx="5606">
                  <c:v>0.37247576815911998</c:v>
                </c:pt>
                <c:pt idx="5607">
                  <c:v>0.38592501953178271</c:v>
                </c:pt>
                <c:pt idx="5608">
                  <c:v>0.39927438256529513</c:v>
                </c:pt>
                <c:pt idx="5609">
                  <c:v>0.41272363393784417</c:v>
                </c:pt>
                <c:pt idx="5610">
                  <c:v>0.41272363393784417</c:v>
                </c:pt>
                <c:pt idx="5611">
                  <c:v>0.42607299697135659</c:v>
                </c:pt>
                <c:pt idx="5612">
                  <c:v>0.38587507536215071</c:v>
                </c:pt>
                <c:pt idx="5613">
                  <c:v>0.38592501953178271</c:v>
                </c:pt>
                <c:pt idx="5614">
                  <c:v>0.39927438256518144</c:v>
                </c:pt>
                <c:pt idx="5615">
                  <c:v>0.41272363393784417</c:v>
                </c:pt>
                <c:pt idx="5616">
                  <c:v>0.42607299697135659</c:v>
                </c:pt>
                <c:pt idx="5617">
                  <c:v>0.43952224834379194</c:v>
                </c:pt>
                <c:pt idx="5618">
                  <c:v>0.37247576815923367</c:v>
                </c:pt>
                <c:pt idx="5619">
                  <c:v>0.38592501953178271</c:v>
                </c:pt>
                <c:pt idx="5620">
                  <c:v>0.39927438256518144</c:v>
                </c:pt>
                <c:pt idx="5621">
                  <c:v>0.4260729969712429</c:v>
                </c:pt>
                <c:pt idx="5622">
                  <c:v>0.45287161137741805</c:v>
                </c:pt>
                <c:pt idx="5623">
                  <c:v>0.37247576815923367</c:v>
                </c:pt>
                <c:pt idx="5624">
                  <c:v>0.3858750753622644</c:v>
                </c:pt>
                <c:pt idx="5625">
                  <c:v>0.38592501953178271</c:v>
                </c:pt>
                <c:pt idx="5626">
                  <c:v>0.37247576815911998</c:v>
                </c:pt>
                <c:pt idx="5627">
                  <c:v>0.38592501953178271</c:v>
                </c:pt>
                <c:pt idx="5628">
                  <c:v>0.39927438256529513</c:v>
                </c:pt>
                <c:pt idx="5629">
                  <c:v>0.41267368976832586</c:v>
                </c:pt>
                <c:pt idx="5630">
                  <c:v>0.37247576815911998</c:v>
                </c:pt>
                <c:pt idx="5631">
                  <c:v>0.38592501953178271</c:v>
                </c:pt>
                <c:pt idx="5632">
                  <c:v>0.38587507536215071</c:v>
                </c:pt>
                <c:pt idx="5633">
                  <c:v>0.39932432673481344</c:v>
                </c:pt>
                <c:pt idx="5634">
                  <c:v>0.41267368976821217</c:v>
                </c:pt>
                <c:pt idx="5635">
                  <c:v>0.37247576815923367</c:v>
                </c:pt>
                <c:pt idx="5636">
                  <c:v>0.3858750753622644</c:v>
                </c:pt>
                <c:pt idx="5637">
                  <c:v>0.39932432673481344</c:v>
                </c:pt>
                <c:pt idx="5638">
                  <c:v>0.4261229411408749</c:v>
                </c:pt>
                <c:pt idx="5639">
                  <c:v>0.3858750753622644</c:v>
                </c:pt>
                <c:pt idx="5640">
                  <c:v>0.38592501953178271</c:v>
                </c:pt>
                <c:pt idx="5641">
                  <c:v>0.3858750753622644</c:v>
                </c:pt>
                <c:pt idx="5642">
                  <c:v>0.38592501953178271</c:v>
                </c:pt>
                <c:pt idx="5643">
                  <c:v>0.39927438256529513</c:v>
                </c:pt>
                <c:pt idx="5644">
                  <c:v>0.3858750753622644</c:v>
                </c:pt>
                <c:pt idx="5645">
                  <c:v>0.39932432673481344</c:v>
                </c:pt>
                <c:pt idx="5646">
                  <c:v>0.38592501953178271</c:v>
                </c:pt>
                <c:pt idx="5647">
                  <c:v>0.39927438256529513</c:v>
                </c:pt>
                <c:pt idx="5648">
                  <c:v>0.41272363393784417</c:v>
                </c:pt>
                <c:pt idx="5649">
                  <c:v>0.38587507536215071</c:v>
                </c:pt>
                <c:pt idx="5650">
                  <c:v>0.39932432673481344</c:v>
                </c:pt>
                <c:pt idx="5651">
                  <c:v>0.41267368976832586</c:v>
                </c:pt>
                <c:pt idx="5652">
                  <c:v>0.4261229411408749</c:v>
                </c:pt>
                <c:pt idx="5653">
                  <c:v>0.4261229411408749</c:v>
                </c:pt>
                <c:pt idx="5654">
                  <c:v>0.43947230417438732</c:v>
                </c:pt>
                <c:pt idx="5655">
                  <c:v>0.38592501953178271</c:v>
                </c:pt>
                <c:pt idx="5656">
                  <c:v>0.39927438256518144</c:v>
                </c:pt>
                <c:pt idx="5657">
                  <c:v>0.38587507536215071</c:v>
                </c:pt>
                <c:pt idx="5658">
                  <c:v>0.39932432673481344</c:v>
                </c:pt>
                <c:pt idx="5659">
                  <c:v>0.41267368976821217</c:v>
                </c:pt>
                <c:pt idx="5660">
                  <c:v>0.4261229411408749</c:v>
                </c:pt>
                <c:pt idx="5661">
                  <c:v>0.43947230417438732</c:v>
                </c:pt>
                <c:pt idx="5662">
                  <c:v>0.45292155554682267</c:v>
                </c:pt>
                <c:pt idx="5663">
                  <c:v>0.38592501953178271</c:v>
                </c:pt>
                <c:pt idx="5664">
                  <c:v>0.3858750753622644</c:v>
                </c:pt>
                <c:pt idx="5665">
                  <c:v>0.39932432673481344</c:v>
                </c:pt>
                <c:pt idx="5666">
                  <c:v>0.41267368976821217</c:v>
                </c:pt>
                <c:pt idx="5667">
                  <c:v>0.43947230417427363</c:v>
                </c:pt>
                <c:pt idx="5668">
                  <c:v>0.46627091858044878</c:v>
                </c:pt>
                <c:pt idx="5669">
                  <c:v>0.37247576815923367</c:v>
                </c:pt>
                <c:pt idx="5670">
                  <c:v>0.37247576815923367</c:v>
                </c:pt>
                <c:pt idx="5671">
                  <c:v>0.38592501953178271</c:v>
                </c:pt>
                <c:pt idx="5672">
                  <c:v>0.3858750753622644</c:v>
                </c:pt>
                <c:pt idx="5673">
                  <c:v>0.38587507536215071</c:v>
                </c:pt>
                <c:pt idx="5674">
                  <c:v>0.39932432673481344</c:v>
                </c:pt>
                <c:pt idx="5675">
                  <c:v>0.38592501953178271</c:v>
                </c:pt>
                <c:pt idx="5676">
                  <c:v>0.41272363393784417</c:v>
                </c:pt>
                <c:pt idx="5677">
                  <c:v>0.41272363393784417</c:v>
                </c:pt>
                <c:pt idx="5678">
                  <c:v>0.42607299697135659</c:v>
                </c:pt>
                <c:pt idx="5679">
                  <c:v>0.38587507536215071</c:v>
                </c:pt>
                <c:pt idx="5680">
                  <c:v>0.37247576815923367</c:v>
                </c:pt>
                <c:pt idx="5681">
                  <c:v>0.38592501953178271</c:v>
                </c:pt>
                <c:pt idx="5682">
                  <c:v>0.39927438256518144</c:v>
                </c:pt>
                <c:pt idx="5683">
                  <c:v>0.41272363393784417</c:v>
                </c:pt>
                <c:pt idx="5684">
                  <c:v>0.4260729969712429</c:v>
                </c:pt>
                <c:pt idx="5685">
                  <c:v>0.43952224834390563</c:v>
                </c:pt>
                <c:pt idx="5686">
                  <c:v>0.37247576815923367</c:v>
                </c:pt>
                <c:pt idx="5687">
                  <c:v>0.38592501953178271</c:v>
                </c:pt>
                <c:pt idx="5688">
                  <c:v>0.39927438256518144</c:v>
                </c:pt>
                <c:pt idx="5689">
                  <c:v>0.4260729969712429</c:v>
                </c:pt>
                <c:pt idx="5690">
                  <c:v>0.45287161137730436</c:v>
                </c:pt>
                <c:pt idx="5691">
                  <c:v>0.38592501953178271</c:v>
                </c:pt>
                <c:pt idx="5692">
                  <c:v>0.3858750753622644</c:v>
                </c:pt>
                <c:pt idx="5693">
                  <c:v>0.38592501953178271</c:v>
                </c:pt>
                <c:pt idx="5694">
                  <c:v>0.39927438256529513</c:v>
                </c:pt>
                <c:pt idx="5695">
                  <c:v>0.3858750753622644</c:v>
                </c:pt>
                <c:pt idx="5696">
                  <c:v>0.39932432673481344</c:v>
                </c:pt>
                <c:pt idx="5697">
                  <c:v>0.38592501953178271</c:v>
                </c:pt>
                <c:pt idx="5698">
                  <c:v>0.39927438256529513</c:v>
                </c:pt>
                <c:pt idx="5699">
                  <c:v>0.38587507536215071</c:v>
                </c:pt>
                <c:pt idx="5700">
                  <c:v>0.39932432673481344</c:v>
                </c:pt>
                <c:pt idx="5701">
                  <c:v>0.41267368976832586</c:v>
                </c:pt>
                <c:pt idx="5702">
                  <c:v>0.38592501953178271</c:v>
                </c:pt>
                <c:pt idx="5703">
                  <c:v>0.39927438256518144</c:v>
                </c:pt>
                <c:pt idx="5704">
                  <c:v>0.41272363393784417</c:v>
                </c:pt>
                <c:pt idx="5705">
                  <c:v>0.42607299697135659</c:v>
                </c:pt>
                <c:pt idx="5706">
                  <c:v>0.42607299697135659</c:v>
                </c:pt>
                <c:pt idx="5707">
                  <c:v>0.43952224834379194</c:v>
                </c:pt>
                <c:pt idx="5708">
                  <c:v>0.38587507536215071</c:v>
                </c:pt>
                <c:pt idx="5709">
                  <c:v>0.39932432673481344</c:v>
                </c:pt>
                <c:pt idx="5710">
                  <c:v>0.38592501953178271</c:v>
                </c:pt>
                <c:pt idx="5711">
                  <c:v>0.39927438256518144</c:v>
                </c:pt>
                <c:pt idx="5712">
                  <c:v>0.41272363393784417</c:v>
                </c:pt>
                <c:pt idx="5713">
                  <c:v>0.4260729969712429</c:v>
                </c:pt>
                <c:pt idx="5714">
                  <c:v>0.43952224834390563</c:v>
                </c:pt>
                <c:pt idx="5715">
                  <c:v>0.45287161137741805</c:v>
                </c:pt>
                <c:pt idx="5716">
                  <c:v>0.3858750753622644</c:v>
                </c:pt>
                <c:pt idx="5717">
                  <c:v>0.38592501953178271</c:v>
                </c:pt>
                <c:pt idx="5718">
                  <c:v>0.39927438256518144</c:v>
                </c:pt>
                <c:pt idx="5719">
                  <c:v>0.41272363393784417</c:v>
                </c:pt>
                <c:pt idx="5720">
                  <c:v>0.43952224834390563</c:v>
                </c:pt>
                <c:pt idx="5721">
                  <c:v>0.4663208627498534</c:v>
                </c:pt>
                <c:pt idx="5722">
                  <c:v>0.37247576815923367</c:v>
                </c:pt>
                <c:pt idx="5723">
                  <c:v>0.3858750753622644</c:v>
                </c:pt>
                <c:pt idx="5724">
                  <c:v>0.38592501953178271</c:v>
                </c:pt>
                <c:pt idx="5725">
                  <c:v>0.39927438256518144</c:v>
                </c:pt>
                <c:pt idx="5726">
                  <c:v>0.38592501953178271</c:v>
                </c:pt>
                <c:pt idx="5727">
                  <c:v>0.39932432673481344</c:v>
                </c:pt>
                <c:pt idx="5728">
                  <c:v>0.37247576815923367</c:v>
                </c:pt>
                <c:pt idx="5729">
                  <c:v>0.3858750753622644</c:v>
                </c:pt>
                <c:pt idx="5730">
                  <c:v>0.39932432673481344</c:v>
                </c:pt>
                <c:pt idx="5731">
                  <c:v>0.3858750753622644</c:v>
                </c:pt>
                <c:pt idx="5732">
                  <c:v>0.38592501953178271</c:v>
                </c:pt>
                <c:pt idx="5733">
                  <c:v>0.3858750753622644</c:v>
                </c:pt>
                <c:pt idx="5734">
                  <c:v>0.39932432673481344</c:v>
                </c:pt>
                <c:pt idx="5735">
                  <c:v>0.38592501953178271</c:v>
                </c:pt>
                <c:pt idx="5736">
                  <c:v>0.39927438256529513</c:v>
                </c:pt>
                <c:pt idx="5737">
                  <c:v>0.38587507536215071</c:v>
                </c:pt>
                <c:pt idx="5738">
                  <c:v>0.38592501953178271</c:v>
                </c:pt>
                <c:pt idx="5739">
                  <c:v>0.39927438256518144</c:v>
                </c:pt>
                <c:pt idx="5740">
                  <c:v>0.41272363393784417</c:v>
                </c:pt>
                <c:pt idx="5741">
                  <c:v>0.38587507536215071</c:v>
                </c:pt>
                <c:pt idx="5742">
                  <c:v>0.4261229411408749</c:v>
                </c:pt>
                <c:pt idx="5743">
                  <c:v>0.4261229411408749</c:v>
                </c:pt>
                <c:pt idx="5744">
                  <c:v>0.38592501953178271</c:v>
                </c:pt>
                <c:pt idx="5745">
                  <c:v>0.39927438256518144</c:v>
                </c:pt>
                <c:pt idx="5746">
                  <c:v>0.3858750753622644</c:v>
                </c:pt>
                <c:pt idx="5747">
                  <c:v>0.39932432673481344</c:v>
                </c:pt>
                <c:pt idx="5748">
                  <c:v>0.41267368976821217</c:v>
                </c:pt>
                <c:pt idx="5749">
                  <c:v>0.4261229411408749</c:v>
                </c:pt>
                <c:pt idx="5750">
                  <c:v>0.45292155554682267</c:v>
                </c:pt>
                <c:pt idx="5751">
                  <c:v>0.38592501953178271</c:v>
                </c:pt>
                <c:pt idx="5752">
                  <c:v>0.3858750753622644</c:v>
                </c:pt>
                <c:pt idx="5753">
                  <c:v>0.39932432673481344</c:v>
                </c:pt>
                <c:pt idx="5754">
                  <c:v>0.41267368976821217</c:v>
                </c:pt>
                <c:pt idx="5755">
                  <c:v>0.43947230417427363</c:v>
                </c:pt>
                <c:pt idx="5756">
                  <c:v>0.37247576815923367</c:v>
                </c:pt>
                <c:pt idx="5757">
                  <c:v>0.37247576815911998</c:v>
                </c:pt>
                <c:pt idx="5758">
                  <c:v>0.38587507536215071</c:v>
                </c:pt>
                <c:pt idx="5759">
                  <c:v>0.37247576815911998</c:v>
                </c:pt>
                <c:pt idx="5760">
                  <c:v>0.38592501953178271</c:v>
                </c:pt>
                <c:pt idx="5761">
                  <c:v>0.38587507536215071</c:v>
                </c:pt>
                <c:pt idx="5762">
                  <c:v>0.39932432673481344</c:v>
                </c:pt>
                <c:pt idx="5763">
                  <c:v>0.39927438256518144</c:v>
                </c:pt>
                <c:pt idx="5764">
                  <c:v>0.41272363393784417</c:v>
                </c:pt>
                <c:pt idx="5765">
                  <c:v>0.41272363393784417</c:v>
                </c:pt>
                <c:pt idx="5766">
                  <c:v>0.4260729969712429</c:v>
                </c:pt>
                <c:pt idx="5767">
                  <c:v>0.37252571232875198</c:v>
                </c:pt>
                <c:pt idx="5768">
                  <c:v>0.3858750753622644</c:v>
                </c:pt>
                <c:pt idx="5769">
                  <c:v>0.38592501953178271</c:v>
                </c:pt>
                <c:pt idx="5770">
                  <c:v>0.39927438256518144</c:v>
                </c:pt>
                <c:pt idx="5771">
                  <c:v>0.41272363393784417</c:v>
                </c:pt>
                <c:pt idx="5772">
                  <c:v>0.43952224834390563</c:v>
                </c:pt>
                <c:pt idx="5773">
                  <c:v>0.37252571232875198</c:v>
                </c:pt>
                <c:pt idx="5774">
                  <c:v>0.37247576815923367</c:v>
                </c:pt>
                <c:pt idx="5775">
                  <c:v>0.38592501953178271</c:v>
                </c:pt>
                <c:pt idx="5776">
                  <c:v>0.39927438256529513</c:v>
                </c:pt>
                <c:pt idx="5777">
                  <c:v>0.4260729969712429</c:v>
                </c:pt>
                <c:pt idx="5778">
                  <c:v>0.38592501953178271</c:v>
                </c:pt>
                <c:pt idx="5779">
                  <c:v>0.3858750753622644</c:v>
                </c:pt>
                <c:pt idx="5780">
                  <c:v>0.38592501953178271</c:v>
                </c:pt>
                <c:pt idx="5781">
                  <c:v>0.39927438256529513</c:v>
                </c:pt>
                <c:pt idx="5782">
                  <c:v>0.38587507536215071</c:v>
                </c:pt>
                <c:pt idx="5783">
                  <c:v>0.39932432673481344</c:v>
                </c:pt>
                <c:pt idx="5784">
                  <c:v>0.38592501953178271</c:v>
                </c:pt>
                <c:pt idx="5785">
                  <c:v>0.39927438256518144</c:v>
                </c:pt>
                <c:pt idx="5786">
                  <c:v>0.38587507536215071</c:v>
                </c:pt>
                <c:pt idx="5787">
                  <c:v>0.41267368976821217</c:v>
                </c:pt>
                <c:pt idx="5788">
                  <c:v>0.38592501953178271</c:v>
                </c:pt>
                <c:pt idx="5789">
                  <c:v>0.39927438256518144</c:v>
                </c:pt>
                <c:pt idx="5790">
                  <c:v>0.41272363393784417</c:v>
                </c:pt>
                <c:pt idx="5791">
                  <c:v>0.4260729969712429</c:v>
                </c:pt>
                <c:pt idx="5792">
                  <c:v>0.4260729969712429</c:v>
                </c:pt>
                <c:pt idx="5793">
                  <c:v>0.43952224834390563</c:v>
                </c:pt>
                <c:pt idx="5794">
                  <c:v>0.3858750753622644</c:v>
                </c:pt>
                <c:pt idx="5795">
                  <c:v>0.39932432673481344</c:v>
                </c:pt>
                <c:pt idx="5796">
                  <c:v>0.38592501953178271</c:v>
                </c:pt>
                <c:pt idx="5797">
                  <c:v>0.39927438256518144</c:v>
                </c:pt>
                <c:pt idx="5798">
                  <c:v>0.41272363393784417</c:v>
                </c:pt>
                <c:pt idx="5799">
                  <c:v>0.4260729969712429</c:v>
                </c:pt>
                <c:pt idx="5800">
                  <c:v>0.43952224834390563</c:v>
                </c:pt>
                <c:pt idx="5801">
                  <c:v>0.45287161137730436</c:v>
                </c:pt>
                <c:pt idx="5802">
                  <c:v>0.3858750753622644</c:v>
                </c:pt>
                <c:pt idx="5803">
                  <c:v>0.38592501953178271</c:v>
                </c:pt>
                <c:pt idx="5804">
                  <c:v>0.39927438256529513</c:v>
                </c:pt>
                <c:pt idx="5805">
                  <c:v>0.41272363393784417</c:v>
                </c:pt>
                <c:pt idx="5806">
                  <c:v>0.43952224834390563</c:v>
                </c:pt>
                <c:pt idx="5807">
                  <c:v>0.4663208627498534</c:v>
                </c:pt>
                <c:pt idx="5808">
                  <c:v>0.39927438256529513</c:v>
                </c:pt>
                <c:pt idx="5809">
                  <c:v>0.39932432673481344</c:v>
                </c:pt>
                <c:pt idx="5810">
                  <c:v>0.39927438256529513</c:v>
                </c:pt>
                <c:pt idx="5811">
                  <c:v>0.41272363393784417</c:v>
                </c:pt>
                <c:pt idx="5812">
                  <c:v>0.39932432673481344</c:v>
                </c:pt>
                <c:pt idx="5813">
                  <c:v>0.41267368976832586</c:v>
                </c:pt>
                <c:pt idx="5814">
                  <c:v>0.39927438256518144</c:v>
                </c:pt>
                <c:pt idx="5815">
                  <c:v>0.41272363393784417</c:v>
                </c:pt>
                <c:pt idx="5816">
                  <c:v>0.39932432673481344</c:v>
                </c:pt>
                <c:pt idx="5817">
                  <c:v>0.41267368976821217</c:v>
                </c:pt>
                <c:pt idx="5818">
                  <c:v>0.39927438256518144</c:v>
                </c:pt>
                <c:pt idx="5819">
                  <c:v>0.41272363393784417</c:v>
                </c:pt>
                <c:pt idx="5820">
                  <c:v>0.4260729969712429</c:v>
                </c:pt>
                <c:pt idx="5821">
                  <c:v>0.43952224834390563</c:v>
                </c:pt>
                <c:pt idx="5822">
                  <c:v>0.43952224834390563</c:v>
                </c:pt>
                <c:pt idx="5823">
                  <c:v>0.45287161137741805</c:v>
                </c:pt>
                <c:pt idx="5824">
                  <c:v>0.39932432673481344</c:v>
                </c:pt>
                <c:pt idx="5825">
                  <c:v>0.41267368976821217</c:v>
                </c:pt>
                <c:pt idx="5826">
                  <c:v>0.39927438256518144</c:v>
                </c:pt>
                <c:pt idx="5827">
                  <c:v>0.41272363393784417</c:v>
                </c:pt>
                <c:pt idx="5828">
                  <c:v>0.4260729969712429</c:v>
                </c:pt>
                <c:pt idx="5829">
                  <c:v>0.43952224834390563</c:v>
                </c:pt>
                <c:pt idx="5830">
                  <c:v>0.45287161137730436</c:v>
                </c:pt>
                <c:pt idx="5831">
                  <c:v>0.4663208627498534</c:v>
                </c:pt>
                <c:pt idx="5832">
                  <c:v>0.39932432673481344</c:v>
                </c:pt>
                <c:pt idx="5833">
                  <c:v>0.39927438256529513</c:v>
                </c:pt>
                <c:pt idx="5834">
                  <c:v>0.41272363393784417</c:v>
                </c:pt>
                <c:pt idx="5835">
                  <c:v>0.4260729969712429</c:v>
                </c:pt>
                <c:pt idx="5836">
                  <c:v>0.45287161137730436</c:v>
                </c:pt>
                <c:pt idx="5837">
                  <c:v>0.47967022578336582</c:v>
                </c:pt>
                <c:pt idx="5838">
                  <c:v>0.37247576815911998</c:v>
                </c:pt>
                <c:pt idx="5839">
                  <c:v>0.38587507536215071</c:v>
                </c:pt>
                <c:pt idx="5840">
                  <c:v>0.37247576815911998</c:v>
                </c:pt>
                <c:pt idx="5841">
                  <c:v>0.38592501953178271</c:v>
                </c:pt>
                <c:pt idx="5842">
                  <c:v>0.37247576815923367</c:v>
                </c:pt>
                <c:pt idx="5843">
                  <c:v>0.38592501953178271</c:v>
                </c:pt>
                <c:pt idx="5844">
                  <c:v>0.39927438256518144</c:v>
                </c:pt>
                <c:pt idx="5845">
                  <c:v>0.41267368976821217</c:v>
                </c:pt>
                <c:pt idx="5846">
                  <c:v>0.41267368976821217</c:v>
                </c:pt>
                <c:pt idx="5847">
                  <c:v>0.37247576815923367</c:v>
                </c:pt>
                <c:pt idx="5848">
                  <c:v>0.38592501953178271</c:v>
                </c:pt>
                <c:pt idx="5849">
                  <c:v>0.37247576815923367</c:v>
                </c:pt>
                <c:pt idx="5850">
                  <c:v>0.3858750753622644</c:v>
                </c:pt>
                <c:pt idx="5851">
                  <c:v>0.39932432673481344</c:v>
                </c:pt>
                <c:pt idx="5852">
                  <c:v>0.3858750753622644</c:v>
                </c:pt>
                <c:pt idx="5853">
                  <c:v>0.38592501953178271</c:v>
                </c:pt>
                <c:pt idx="5854">
                  <c:v>0.39932432673481344</c:v>
                </c:pt>
                <c:pt idx="5855">
                  <c:v>0.38592501953178271</c:v>
                </c:pt>
                <c:pt idx="5856">
                  <c:v>0.39927438256518144</c:v>
                </c:pt>
                <c:pt idx="5857">
                  <c:v>0.38592501953178271</c:v>
                </c:pt>
                <c:pt idx="5858">
                  <c:v>0.39927438256518144</c:v>
                </c:pt>
                <c:pt idx="5859">
                  <c:v>0.41272363393784417</c:v>
                </c:pt>
                <c:pt idx="5860">
                  <c:v>0.4261229411408749</c:v>
                </c:pt>
                <c:pt idx="5861">
                  <c:v>0.43947230417427363</c:v>
                </c:pt>
                <c:pt idx="5862">
                  <c:v>0.38592501953178271</c:v>
                </c:pt>
                <c:pt idx="5863">
                  <c:v>0.39927438256518144</c:v>
                </c:pt>
                <c:pt idx="5864">
                  <c:v>0.41267368976821217</c:v>
                </c:pt>
                <c:pt idx="5865">
                  <c:v>0.4261229411408749</c:v>
                </c:pt>
                <c:pt idx="5866">
                  <c:v>0.38592501953178271</c:v>
                </c:pt>
                <c:pt idx="5867">
                  <c:v>0.39932432673481344</c:v>
                </c:pt>
                <c:pt idx="5868">
                  <c:v>0.41267368976821217</c:v>
                </c:pt>
                <c:pt idx="5869">
                  <c:v>0.43947230417427363</c:v>
                </c:pt>
                <c:pt idx="5870">
                  <c:v>0.39932432673481344</c:v>
                </c:pt>
                <c:pt idx="5871">
                  <c:v>0.39927438256529513</c:v>
                </c:pt>
                <c:pt idx="5872">
                  <c:v>0.39932432673481344</c:v>
                </c:pt>
                <c:pt idx="5873">
                  <c:v>0.41267368976832586</c:v>
                </c:pt>
                <c:pt idx="5874">
                  <c:v>0.39927438256518144</c:v>
                </c:pt>
                <c:pt idx="5875">
                  <c:v>0.41272363393784417</c:v>
                </c:pt>
                <c:pt idx="5876">
                  <c:v>0.41267368976821217</c:v>
                </c:pt>
                <c:pt idx="5877">
                  <c:v>0.39927438256518144</c:v>
                </c:pt>
                <c:pt idx="5878">
                  <c:v>0.41272363393784417</c:v>
                </c:pt>
                <c:pt idx="5879">
                  <c:v>0.4260729969712429</c:v>
                </c:pt>
                <c:pt idx="5880">
                  <c:v>0.41267368976821217</c:v>
                </c:pt>
                <c:pt idx="5881">
                  <c:v>0.43947230417427363</c:v>
                </c:pt>
                <c:pt idx="5882">
                  <c:v>0.43947230417427363</c:v>
                </c:pt>
                <c:pt idx="5883">
                  <c:v>0.45292155554682267</c:v>
                </c:pt>
                <c:pt idx="5884">
                  <c:v>0.39927438256518144</c:v>
                </c:pt>
                <c:pt idx="5885">
                  <c:v>0.41272363393784417</c:v>
                </c:pt>
                <c:pt idx="5886">
                  <c:v>0.39932432673481344</c:v>
                </c:pt>
                <c:pt idx="5887">
                  <c:v>0.41267368976821217</c:v>
                </c:pt>
                <c:pt idx="5888">
                  <c:v>0.4261229411408749</c:v>
                </c:pt>
                <c:pt idx="5889">
                  <c:v>0.43947230417427363</c:v>
                </c:pt>
                <c:pt idx="5890">
                  <c:v>0.46627091858033509</c:v>
                </c:pt>
                <c:pt idx="5891">
                  <c:v>0.39927438256529513</c:v>
                </c:pt>
                <c:pt idx="5892">
                  <c:v>0.39932432673481344</c:v>
                </c:pt>
                <c:pt idx="5893">
                  <c:v>0.41267368976821217</c:v>
                </c:pt>
                <c:pt idx="5894">
                  <c:v>0.4261229411408749</c:v>
                </c:pt>
                <c:pt idx="5895">
                  <c:v>0.45292155554693636</c:v>
                </c:pt>
                <c:pt idx="5896">
                  <c:v>0.41267368976832586</c:v>
                </c:pt>
                <c:pt idx="5897">
                  <c:v>0.41272363393784417</c:v>
                </c:pt>
                <c:pt idx="5898">
                  <c:v>0.41267368976832586</c:v>
                </c:pt>
                <c:pt idx="5899">
                  <c:v>0.4261229411408749</c:v>
                </c:pt>
                <c:pt idx="5900">
                  <c:v>0.41272363393784417</c:v>
                </c:pt>
                <c:pt idx="5901">
                  <c:v>0.42607299697135659</c:v>
                </c:pt>
                <c:pt idx="5902">
                  <c:v>0.41267368976821217</c:v>
                </c:pt>
                <c:pt idx="5903">
                  <c:v>0.4261229411408749</c:v>
                </c:pt>
                <c:pt idx="5904">
                  <c:v>0.41272363393784417</c:v>
                </c:pt>
                <c:pt idx="5905">
                  <c:v>0.4260729969712429</c:v>
                </c:pt>
                <c:pt idx="5906">
                  <c:v>0.43952224834390563</c:v>
                </c:pt>
                <c:pt idx="5907">
                  <c:v>0.41267368976821217</c:v>
                </c:pt>
                <c:pt idx="5908">
                  <c:v>0.4261229411408749</c:v>
                </c:pt>
                <c:pt idx="5909">
                  <c:v>0.43947230417427363</c:v>
                </c:pt>
                <c:pt idx="5910">
                  <c:v>0.45292155554682267</c:v>
                </c:pt>
                <c:pt idx="5911">
                  <c:v>0.45292155554682267</c:v>
                </c:pt>
                <c:pt idx="5912">
                  <c:v>0.46627091858044878</c:v>
                </c:pt>
                <c:pt idx="5913">
                  <c:v>0.41272363393784417</c:v>
                </c:pt>
                <c:pt idx="5914">
                  <c:v>0.4260729969712429</c:v>
                </c:pt>
                <c:pt idx="5915">
                  <c:v>0.41267368976821217</c:v>
                </c:pt>
                <c:pt idx="5916">
                  <c:v>0.4261229411408749</c:v>
                </c:pt>
                <c:pt idx="5917">
                  <c:v>0.43947230417427363</c:v>
                </c:pt>
                <c:pt idx="5918">
                  <c:v>0.45292155554693636</c:v>
                </c:pt>
                <c:pt idx="5919">
                  <c:v>0.46627091858033509</c:v>
                </c:pt>
                <c:pt idx="5920">
                  <c:v>0.47972016995288413</c:v>
                </c:pt>
                <c:pt idx="5921">
                  <c:v>0.41272363393784417</c:v>
                </c:pt>
                <c:pt idx="5922">
                  <c:v>0.41267368976821217</c:v>
                </c:pt>
                <c:pt idx="5923">
                  <c:v>0.4261229411408749</c:v>
                </c:pt>
                <c:pt idx="5924">
                  <c:v>0.43947230417427363</c:v>
                </c:pt>
                <c:pt idx="5925">
                  <c:v>0.46627091858033509</c:v>
                </c:pt>
                <c:pt idx="5926">
                  <c:v>0.49306953298639655</c:v>
                </c:pt>
                <c:pt idx="5927">
                  <c:v>0.41267368976832586</c:v>
                </c:pt>
                <c:pt idx="5928">
                  <c:v>0.41272363393784417</c:v>
                </c:pt>
                <c:pt idx="5929">
                  <c:v>0.41267368976832586</c:v>
                </c:pt>
                <c:pt idx="5930">
                  <c:v>0.4261229411408749</c:v>
                </c:pt>
                <c:pt idx="5931">
                  <c:v>0.41272363393784417</c:v>
                </c:pt>
                <c:pt idx="5932">
                  <c:v>0.42607299697135659</c:v>
                </c:pt>
                <c:pt idx="5933">
                  <c:v>0.4261229411408749</c:v>
                </c:pt>
                <c:pt idx="5934">
                  <c:v>0.41272363393784417</c:v>
                </c:pt>
                <c:pt idx="5935">
                  <c:v>0.4260729969712429</c:v>
                </c:pt>
                <c:pt idx="5936">
                  <c:v>0.43952224834390563</c:v>
                </c:pt>
                <c:pt idx="5937">
                  <c:v>0.41267368976821217</c:v>
                </c:pt>
                <c:pt idx="5938">
                  <c:v>0.43947230417427363</c:v>
                </c:pt>
                <c:pt idx="5939">
                  <c:v>0.45292155554682267</c:v>
                </c:pt>
                <c:pt idx="5940">
                  <c:v>0.46627091858044878</c:v>
                </c:pt>
                <c:pt idx="5941">
                  <c:v>0.41272363393784417</c:v>
                </c:pt>
                <c:pt idx="5942">
                  <c:v>0.4260729969712429</c:v>
                </c:pt>
                <c:pt idx="5943">
                  <c:v>0.41267368976821217</c:v>
                </c:pt>
                <c:pt idx="5944">
                  <c:v>0.4261229411408749</c:v>
                </c:pt>
                <c:pt idx="5945">
                  <c:v>0.43947230417427363</c:v>
                </c:pt>
                <c:pt idx="5946">
                  <c:v>0.45292155554693636</c:v>
                </c:pt>
                <c:pt idx="5947">
                  <c:v>0.46627091858033509</c:v>
                </c:pt>
                <c:pt idx="5948">
                  <c:v>0.47972016995288413</c:v>
                </c:pt>
                <c:pt idx="5949">
                  <c:v>0.41272363393784417</c:v>
                </c:pt>
                <c:pt idx="5950">
                  <c:v>0.41267368976821217</c:v>
                </c:pt>
                <c:pt idx="5951">
                  <c:v>0.4261229411408749</c:v>
                </c:pt>
                <c:pt idx="5952">
                  <c:v>0.43947230417427363</c:v>
                </c:pt>
                <c:pt idx="5953">
                  <c:v>0.46627091858033509</c:v>
                </c:pt>
                <c:pt idx="5954">
                  <c:v>0.49306953298639655</c:v>
                </c:pt>
                <c:pt idx="5955">
                  <c:v>0.42612294114076121</c:v>
                </c:pt>
                <c:pt idx="5956">
                  <c:v>0.42607299697135659</c:v>
                </c:pt>
                <c:pt idx="5957">
                  <c:v>0.4261229411408749</c:v>
                </c:pt>
                <c:pt idx="5958">
                  <c:v>0.43947230417438732</c:v>
                </c:pt>
                <c:pt idx="5959">
                  <c:v>0.42607299697135659</c:v>
                </c:pt>
                <c:pt idx="5960">
                  <c:v>0.43952224834379194</c:v>
                </c:pt>
                <c:pt idx="5961">
                  <c:v>0.4261229411408749</c:v>
                </c:pt>
                <c:pt idx="5962">
                  <c:v>0.43947230417438732</c:v>
                </c:pt>
                <c:pt idx="5963">
                  <c:v>0.4260729969712429</c:v>
                </c:pt>
                <c:pt idx="5964">
                  <c:v>0.43952224834390563</c:v>
                </c:pt>
                <c:pt idx="5965">
                  <c:v>0.45287161137741805</c:v>
                </c:pt>
                <c:pt idx="5966">
                  <c:v>0.4261229411408749</c:v>
                </c:pt>
                <c:pt idx="5967">
                  <c:v>0.43947230417427363</c:v>
                </c:pt>
                <c:pt idx="5968">
                  <c:v>0.45292155554682267</c:v>
                </c:pt>
                <c:pt idx="5969">
                  <c:v>0.46627091858044878</c:v>
                </c:pt>
                <c:pt idx="5970">
                  <c:v>0.46627091858044878</c:v>
                </c:pt>
                <c:pt idx="5971">
                  <c:v>0.47972016995288413</c:v>
                </c:pt>
                <c:pt idx="5972">
                  <c:v>0.4260729969712429</c:v>
                </c:pt>
                <c:pt idx="5973">
                  <c:v>0.43952224834390563</c:v>
                </c:pt>
                <c:pt idx="5974">
                  <c:v>0.4261229411408749</c:v>
                </c:pt>
                <c:pt idx="5975">
                  <c:v>0.43947230417427363</c:v>
                </c:pt>
                <c:pt idx="5976">
                  <c:v>0.45292155554693636</c:v>
                </c:pt>
                <c:pt idx="5977">
                  <c:v>0.46627091858033509</c:v>
                </c:pt>
                <c:pt idx="5978">
                  <c:v>0.47972016995288413</c:v>
                </c:pt>
                <c:pt idx="5979">
                  <c:v>0.49306953298639655</c:v>
                </c:pt>
                <c:pt idx="5980">
                  <c:v>0.4260729969712429</c:v>
                </c:pt>
                <c:pt idx="5981">
                  <c:v>0.4261229411408749</c:v>
                </c:pt>
                <c:pt idx="5982">
                  <c:v>0.43947230417427363</c:v>
                </c:pt>
                <c:pt idx="5983">
                  <c:v>0.45292155554693636</c:v>
                </c:pt>
                <c:pt idx="5984">
                  <c:v>0.47972016995288413</c:v>
                </c:pt>
                <c:pt idx="5985">
                  <c:v>0.5065187843589456</c:v>
                </c:pt>
                <c:pt idx="5986">
                  <c:v>0.38592501953178271</c:v>
                </c:pt>
                <c:pt idx="5987">
                  <c:v>0.38587507536215071</c:v>
                </c:pt>
                <c:pt idx="5988">
                  <c:v>0.38592501953178271</c:v>
                </c:pt>
                <c:pt idx="5989">
                  <c:v>0.37252571232875198</c:v>
                </c:pt>
                <c:pt idx="5990">
                  <c:v>0.3858750753622644</c:v>
                </c:pt>
                <c:pt idx="5991">
                  <c:v>0.39932432673481344</c:v>
                </c:pt>
                <c:pt idx="5992">
                  <c:v>0.38592501953178271</c:v>
                </c:pt>
                <c:pt idx="5993">
                  <c:v>0.39927438256518144</c:v>
                </c:pt>
                <c:pt idx="5994">
                  <c:v>0.41272363393784417</c:v>
                </c:pt>
                <c:pt idx="5995">
                  <c:v>0.41272363393784417</c:v>
                </c:pt>
                <c:pt idx="5996">
                  <c:v>0.4260729969712429</c:v>
                </c:pt>
                <c:pt idx="5997">
                  <c:v>0.3858750753622644</c:v>
                </c:pt>
                <c:pt idx="5998">
                  <c:v>0.37247576815923367</c:v>
                </c:pt>
                <c:pt idx="5999">
                  <c:v>0.38592501953178271</c:v>
                </c:pt>
                <c:pt idx="6000">
                  <c:v>0.39927438256529513</c:v>
                </c:pt>
                <c:pt idx="6001">
                  <c:v>0.41272363393784417</c:v>
                </c:pt>
                <c:pt idx="6002">
                  <c:v>0.4260729969712429</c:v>
                </c:pt>
                <c:pt idx="6003">
                  <c:v>0.43952224834390563</c:v>
                </c:pt>
                <c:pt idx="6004">
                  <c:v>0.37252571232886567</c:v>
                </c:pt>
                <c:pt idx="6005">
                  <c:v>0.37247576815923367</c:v>
                </c:pt>
                <c:pt idx="6006">
                  <c:v>0.3859250195318964</c:v>
                </c:pt>
                <c:pt idx="6007">
                  <c:v>0.39927438256529513</c:v>
                </c:pt>
                <c:pt idx="6008">
                  <c:v>0.4260729969712429</c:v>
                </c:pt>
                <c:pt idx="6009">
                  <c:v>0.45287161137730436</c:v>
                </c:pt>
                <c:pt idx="6010">
                  <c:v>0.38592501953178271</c:v>
                </c:pt>
                <c:pt idx="6011">
                  <c:v>0.38587507536215071</c:v>
                </c:pt>
                <c:pt idx="6012">
                  <c:v>0.38592501953178271</c:v>
                </c:pt>
                <c:pt idx="6013">
                  <c:v>0.39927438256518144</c:v>
                </c:pt>
                <c:pt idx="6014">
                  <c:v>0.38587507536215071</c:v>
                </c:pt>
                <c:pt idx="6015">
                  <c:v>0.39932432673481344</c:v>
                </c:pt>
                <c:pt idx="6016">
                  <c:v>0.38592501953178271</c:v>
                </c:pt>
                <c:pt idx="6017">
                  <c:v>0.39927438256518144</c:v>
                </c:pt>
                <c:pt idx="6018">
                  <c:v>0.3858750753622644</c:v>
                </c:pt>
                <c:pt idx="6019">
                  <c:v>0.39932432673481344</c:v>
                </c:pt>
                <c:pt idx="6020">
                  <c:v>0.41267368976821217</c:v>
                </c:pt>
                <c:pt idx="6021">
                  <c:v>0.38592501953178271</c:v>
                </c:pt>
                <c:pt idx="6022">
                  <c:v>0.39927438256518144</c:v>
                </c:pt>
                <c:pt idx="6023">
                  <c:v>0.41272363393784417</c:v>
                </c:pt>
                <c:pt idx="6024">
                  <c:v>0.4260729969712429</c:v>
                </c:pt>
                <c:pt idx="6025">
                  <c:v>0.4260729969712429</c:v>
                </c:pt>
                <c:pt idx="6026">
                  <c:v>0.43952224834390563</c:v>
                </c:pt>
                <c:pt idx="6027">
                  <c:v>0.3858750753622644</c:v>
                </c:pt>
                <c:pt idx="6028">
                  <c:v>0.39932432673481344</c:v>
                </c:pt>
                <c:pt idx="6029">
                  <c:v>0.38592501953178271</c:v>
                </c:pt>
                <c:pt idx="6030">
                  <c:v>0.39927438256529513</c:v>
                </c:pt>
                <c:pt idx="6031">
                  <c:v>0.41272363393784417</c:v>
                </c:pt>
                <c:pt idx="6032">
                  <c:v>0.4260729969712429</c:v>
                </c:pt>
                <c:pt idx="6033">
                  <c:v>0.43952224834390563</c:v>
                </c:pt>
                <c:pt idx="6034">
                  <c:v>0.45287161137730436</c:v>
                </c:pt>
                <c:pt idx="6035">
                  <c:v>0.3858750753622644</c:v>
                </c:pt>
                <c:pt idx="6036">
                  <c:v>0.3859250195318964</c:v>
                </c:pt>
                <c:pt idx="6037">
                  <c:v>0.39927438256529513</c:v>
                </c:pt>
                <c:pt idx="6038">
                  <c:v>0.41272363393784417</c:v>
                </c:pt>
                <c:pt idx="6039">
                  <c:v>0.43952224834390563</c:v>
                </c:pt>
                <c:pt idx="6040">
                  <c:v>0.46632086274996709</c:v>
                </c:pt>
                <c:pt idx="6041">
                  <c:v>0.38587507536215071</c:v>
                </c:pt>
                <c:pt idx="6042">
                  <c:v>0.37247576815923367</c:v>
                </c:pt>
                <c:pt idx="6043">
                  <c:v>0.38592501953178271</c:v>
                </c:pt>
                <c:pt idx="6044">
                  <c:v>0.3858750753622644</c:v>
                </c:pt>
                <c:pt idx="6045">
                  <c:v>0.37247576815923367</c:v>
                </c:pt>
                <c:pt idx="6046">
                  <c:v>0.38592501953178271</c:v>
                </c:pt>
                <c:pt idx="6047">
                  <c:v>0.39927438256518144</c:v>
                </c:pt>
                <c:pt idx="6048">
                  <c:v>0.41267368976821217</c:v>
                </c:pt>
                <c:pt idx="6049">
                  <c:v>0.41267368976821217</c:v>
                </c:pt>
                <c:pt idx="6050">
                  <c:v>0.37247576815923367</c:v>
                </c:pt>
                <c:pt idx="6051">
                  <c:v>0.38592501953178271</c:v>
                </c:pt>
                <c:pt idx="6052">
                  <c:v>0.41267368976821217</c:v>
                </c:pt>
                <c:pt idx="6053">
                  <c:v>0.43947230417427363</c:v>
                </c:pt>
                <c:pt idx="6054">
                  <c:v>0.37247576815923367</c:v>
                </c:pt>
                <c:pt idx="6055">
                  <c:v>0.3858750753622644</c:v>
                </c:pt>
                <c:pt idx="6056">
                  <c:v>0.39932432673481344</c:v>
                </c:pt>
                <c:pt idx="6057">
                  <c:v>0.4261229411408749</c:v>
                </c:pt>
                <c:pt idx="6058">
                  <c:v>0.38587507536215071</c:v>
                </c:pt>
                <c:pt idx="6059">
                  <c:v>0.38592501953178271</c:v>
                </c:pt>
                <c:pt idx="6060">
                  <c:v>0.38587507536215071</c:v>
                </c:pt>
                <c:pt idx="6061">
                  <c:v>0.39932432673481344</c:v>
                </c:pt>
                <c:pt idx="6062">
                  <c:v>0.38592501953178271</c:v>
                </c:pt>
                <c:pt idx="6063">
                  <c:v>0.39927438256518144</c:v>
                </c:pt>
                <c:pt idx="6064">
                  <c:v>0.3858750753622644</c:v>
                </c:pt>
                <c:pt idx="6065">
                  <c:v>0.39932432673481344</c:v>
                </c:pt>
                <c:pt idx="6066">
                  <c:v>0.38592501953178271</c:v>
                </c:pt>
                <c:pt idx="6067">
                  <c:v>0.39927438256518144</c:v>
                </c:pt>
                <c:pt idx="6068">
                  <c:v>0.41272363393784417</c:v>
                </c:pt>
                <c:pt idx="6069">
                  <c:v>0.3858750753622644</c:v>
                </c:pt>
                <c:pt idx="6070">
                  <c:v>0.39932432673481344</c:v>
                </c:pt>
                <c:pt idx="6071">
                  <c:v>0.41267368976821217</c:v>
                </c:pt>
                <c:pt idx="6072">
                  <c:v>0.4261229411408749</c:v>
                </c:pt>
                <c:pt idx="6073">
                  <c:v>0.4261229411408749</c:v>
                </c:pt>
                <c:pt idx="6074">
                  <c:v>0.43947230417427363</c:v>
                </c:pt>
                <c:pt idx="6075">
                  <c:v>0.38592501953178271</c:v>
                </c:pt>
                <c:pt idx="6076">
                  <c:v>0.39927438256529513</c:v>
                </c:pt>
                <c:pt idx="6077">
                  <c:v>0.3858750753622644</c:v>
                </c:pt>
                <c:pt idx="6078">
                  <c:v>0.41267368976821217</c:v>
                </c:pt>
                <c:pt idx="6079">
                  <c:v>0.4261229411408749</c:v>
                </c:pt>
                <c:pt idx="6080">
                  <c:v>0.43947230417427363</c:v>
                </c:pt>
                <c:pt idx="6081">
                  <c:v>0.45292155554693636</c:v>
                </c:pt>
                <c:pt idx="6082">
                  <c:v>0.3859250195318964</c:v>
                </c:pt>
                <c:pt idx="6083">
                  <c:v>0.3858750753622644</c:v>
                </c:pt>
                <c:pt idx="6084">
                  <c:v>0.39932432673481344</c:v>
                </c:pt>
                <c:pt idx="6085">
                  <c:v>0.41267368976832586</c:v>
                </c:pt>
                <c:pt idx="6086">
                  <c:v>0.43947230417427363</c:v>
                </c:pt>
                <c:pt idx="6087">
                  <c:v>0.46627091858033509</c:v>
                </c:pt>
                <c:pt idx="6088">
                  <c:v>0.39932432673481344</c:v>
                </c:pt>
                <c:pt idx="6089">
                  <c:v>0.39927438256518144</c:v>
                </c:pt>
                <c:pt idx="6090">
                  <c:v>0.39932432673481344</c:v>
                </c:pt>
                <c:pt idx="6091">
                  <c:v>0.41267368976821217</c:v>
                </c:pt>
                <c:pt idx="6092">
                  <c:v>0.39927438256518144</c:v>
                </c:pt>
                <c:pt idx="6093">
                  <c:v>0.41272363393784417</c:v>
                </c:pt>
                <c:pt idx="6094">
                  <c:v>0.39932432673481344</c:v>
                </c:pt>
                <c:pt idx="6095">
                  <c:v>0.41267368976821217</c:v>
                </c:pt>
                <c:pt idx="6096">
                  <c:v>0.39927438256518144</c:v>
                </c:pt>
                <c:pt idx="6097">
                  <c:v>0.41272363393784417</c:v>
                </c:pt>
                <c:pt idx="6098">
                  <c:v>0.4260729969712429</c:v>
                </c:pt>
                <c:pt idx="6099">
                  <c:v>0.39932432673481344</c:v>
                </c:pt>
                <c:pt idx="6100">
                  <c:v>0.41267368976821217</c:v>
                </c:pt>
                <c:pt idx="6101">
                  <c:v>0.4261229411408749</c:v>
                </c:pt>
                <c:pt idx="6102">
                  <c:v>0.43947230417427363</c:v>
                </c:pt>
                <c:pt idx="6103">
                  <c:v>0.43947230417427363</c:v>
                </c:pt>
                <c:pt idx="6104">
                  <c:v>0.45292155554693636</c:v>
                </c:pt>
                <c:pt idx="6105">
                  <c:v>0.39927438256529513</c:v>
                </c:pt>
                <c:pt idx="6106">
                  <c:v>0.41272363393784417</c:v>
                </c:pt>
                <c:pt idx="6107">
                  <c:v>0.39932432673481344</c:v>
                </c:pt>
                <c:pt idx="6108">
                  <c:v>0.41267368976821217</c:v>
                </c:pt>
                <c:pt idx="6109">
                  <c:v>0.4261229411408749</c:v>
                </c:pt>
                <c:pt idx="6110">
                  <c:v>0.43947230417427363</c:v>
                </c:pt>
                <c:pt idx="6111">
                  <c:v>0.45292155554693636</c:v>
                </c:pt>
                <c:pt idx="6112">
                  <c:v>0.46627091858033509</c:v>
                </c:pt>
                <c:pt idx="6113">
                  <c:v>0.39927438256529513</c:v>
                </c:pt>
                <c:pt idx="6114">
                  <c:v>0.39932432673481344</c:v>
                </c:pt>
                <c:pt idx="6115">
                  <c:v>0.41267368976832586</c:v>
                </c:pt>
                <c:pt idx="6116">
                  <c:v>0.4261229411408749</c:v>
                </c:pt>
                <c:pt idx="6117">
                  <c:v>0.45292155554693636</c:v>
                </c:pt>
                <c:pt idx="6118">
                  <c:v>0.47972016995299782</c:v>
                </c:pt>
                <c:pt idx="6119">
                  <c:v>0.41267368976832586</c:v>
                </c:pt>
                <c:pt idx="6120">
                  <c:v>0.41272363393784417</c:v>
                </c:pt>
                <c:pt idx="6121">
                  <c:v>0.41267368976821217</c:v>
                </c:pt>
                <c:pt idx="6122">
                  <c:v>0.4261229411408749</c:v>
                </c:pt>
                <c:pt idx="6123">
                  <c:v>0.41272363393784417</c:v>
                </c:pt>
                <c:pt idx="6124">
                  <c:v>0.4260729969712429</c:v>
                </c:pt>
                <c:pt idx="6125">
                  <c:v>0.41267368976821217</c:v>
                </c:pt>
                <c:pt idx="6126">
                  <c:v>0.4261229411408749</c:v>
                </c:pt>
                <c:pt idx="6127">
                  <c:v>0.41272363393784417</c:v>
                </c:pt>
                <c:pt idx="6128">
                  <c:v>0.4260729969712429</c:v>
                </c:pt>
                <c:pt idx="6129">
                  <c:v>0.43952224834390563</c:v>
                </c:pt>
                <c:pt idx="6130">
                  <c:v>0.41267368976821217</c:v>
                </c:pt>
                <c:pt idx="6131">
                  <c:v>0.4261229411408749</c:v>
                </c:pt>
                <c:pt idx="6132">
                  <c:v>0.43947230417427363</c:v>
                </c:pt>
                <c:pt idx="6133">
                  <c:v>0.45292155554693636</c:v>
                </c:pt>
                <c:pt idx="6134">
                  <c:v>0.45292155554693636</c:v>
                </c:pt>
                <c:pt idx="6135">
                  <c:v>0.46627091858033509</c:v>
                </c:pt>
                <c:pt idx="6136">
                  <c:v>0.41272363393784417</c:v>
                </c:pt>
                <c:pt idx="6137">
                  <c:v>0.4260729969712429</c:v>
                </c:pt>
                <c:pt idx="6138">
                  <c:v>0.41267368976821217</c:v>
                </c:pt>
                <c:pt idx="6139">
                  <c:v>0.4261229411408749</c:v>
                </c:pt>
                <c:pt idx="6140">
                  <c:v>0.43947230417427363</c:v>
                </c:pt>
                <c:pt idx="6141">
                  <c:v>0.45292155554693636</c:v>
                </c:pt>
                <c:pt idx="6142">
                  <c:v>0.46627091858033509</c:v>
                </c:pt>
                <c:pt idx="6143">
                  <c:v>0.47972016995288413</c:v>
                </c:pt>
                <c:pt idx="6144">
                  <c:v>0.41272363393784417</c:v>
                </c:pt>
                <c:pt idx="6145">
                  <c:v>0.41267368976832586</c:v>
                </c:pt>
                <c:pt idx="6146">
                  <c:v>0.4261229411408749</c:v>
                </c:pt>
                <c:pt idx="6147">
                  <c:v>0.43947230417427363</c:v>
                </c:pt>
                <c:pt idx="6148">
                  <c:v>0.46627091858033509</c:v>
                </c:pt>
                <c:pt idx="6149">
                  <c:v>0.49306953298639655</c:v>
                </c:pt>
                <c:pt idx="6150">
                  <c:v>0.4261229411408749</c:v>
                </c:pt>
                <c:pt idx="6151">
                  <c:v>0.42607299697135659</c:v>
                </c:pt>
                <c:pt idx="6152">
                  <c:v>0.4261229411408749</c:v>
                </c:pt>
                <c:pt idx="6153">
                  <c:v>0.43947230417438732</c:v>
                </c:pt>
                <c:pt idx="6154">
                  <c:v>0.4260729969712429</c:v>
                </c:pt>
                <c:pt idx="6155">
                  <c:v>0.43952224834390563</c:v>
                </c:pt>
                <c:pt idx="6156">
                  <c:v>0.43947230417427363</c:v>
                </c:pt>
                <c:pt idx="6157">
                  <c:v>0.4260729969712429</c:v>
                </c:pt>
                <c:pt idx="6158">
                  <c:v>0.43952224834390563</c:v>
                </c:pt>
                <c:pt idx="6159">
                  <c:v>0.45287161137730436</c:v>
                </c:pt>
                <c:pt idx="6160">
                  <c:v>0.4261229411408749</c:v>
                </c:pt>
                <c:pt idx="6161">
                  <c:v>0.43947230417427363</c:v>
                </c:pt>
                <c:pt idx="6162">
                  <c:v>0.45292155554693636</c:v>
                </c:pt>
                <c:pt idx="6163">
                  <c:v>0.46627091858033509</c:v>
                </c:pt>
                <c:pt idx="6164">
                  <c:v>0.46627091858033509</c:v>
                </c:pt>
                <c:pt idx="6165">
                  <c:v>0.47972016995288413</c:v>
                </c:pt>
                <c:pt idx="6166">
                  <c:v>0.4260729969712429</c:v>
                </c:pt>
                <c:pt idx="6167">
                  <c:v>0.43952224834390563</c:v>
                </c:pt>
                <c:pt idx="6168">
                  <c:v>0.4261229411408749</c:v>
                </c:pt>
                <c:pt idx="6169">
                  <c:v>0.43947230417427363</c:v>
                </c:pt>
                <c:pt idx="6170">
                  <c:v>0.45292155554693636</c:v>
                </c:pt>
                <c:pt idx="6171">
                  <c:v>0.46627091858033509</c:v>
                </c:pt>
                <c:pt idx="6172">
                  <c:v>0.49306953298639655</c:v>
                </c:pt>
                <c:pt idx="6173">
                  <c:v>0.4260729969712429</c:v>
                </c:pt>
                <c:pt idx="6174">
                  <c:v>0.4261229411408749</c:v>
                </c:pt>
                <c:pt idx="6175">
                  <c:v>0.43947230417427363</c:v>
                </c:pt>
                <c:pt idx="6176">
                  <c:v>0.45292155554693636</c:v>
                </c:pt>
                <c:pt idx="6177">
                  <c:v>0.47972016995299782</c:v>
                </c:pt>
                <c:pt idx="6178">
                  <c:v>0.5065187843589456</c:v>
                </c:pt>
                <c:pt idx="6179">
                  <c:v>0.43947230417438732</c:v>
                </c:pt>
                <c:pt idx="6180">
                  <c:v>0.43952224834379194</c:v>
                </c:pt>
                <c:pt idx="6181">
                  <c:v>0.43947230417438732</c:v>
                </c:pt>
                <c:pt idx="6182">
                  <c:v>0.45292155554682267</c:v>
                </c:pt>
                <c:pt idx="6183">
                  <c:v>0.43952224834390563</c:v>
                </c:pt>
                <c:pt idx="6184">
                  <c:v>0.45287161137741805</c:v>
                </c:pt>
                <c:pt idx="6185">
                  <c:v>0.43947230417427363</c:v>
                </c:pt>
                <c:pt idx="6186">
                  <c:v>0.45292155554682267</c:v>
                </c:pt>
                <c:pt idx="6187">
                  <c:v>0.43952224834390563</c:v>
                </c:pt>
                <c:pt idx="6188">
                  <c:v>0.45287161137730436</c:v>
                </c:pt>
                <c:pt idx="6189">
                  <c:v>0.4663208627498534</c:v>
                </c:pt>
                <c:pt idx="6190">
                  <c:v>0.43947230417427363</c:v>
                </c:pt>
                <c:pt idx="6191">
                  <c:v>0.46627091858033509</c:v>
                </c:pt>
                <c:pt idx="6192">
                  <c:v>0.47972016995288413</c:v>
                </c:pt>
                <c:pt idx="6193">
                  <c:v>0.47972016995288413</c:v>
                </c:pt>
                <c:pt idx="6194">
                  <c:v>0.49306953298639655</c:v>
                </c:pt>
                <c:pt idx="6195">
                  <c:v>0.43952224834390563</c:v>
                </c:pt>
                <c:pt idx="6196">
                  <c:v>0.45287161137730436</c:v>
                </c:pt>
                <c:pt idx="6197">
                  <c:v>0.43947230417427363</c:v>
                </c:pt>
                <c:pt idx="6198">
                  <c:v>0.45292155554693636</c:v>
                </c:pt>
                <c:pt idx="6199">
                  <c:v>0.46627091858033509</c:v>
                </c:pt>
                <c:pt idx="6200">
                  <c:v>0.47972016995288413</c:v>
                </c:pt>
                <c:pt idx="6201">
                  <c:v>0.49306953298639655</c:v>
                </c:pt>
                <c:pt idx="6202">
                  <c:v>0.5065187843589456</c:v>
                </c:pt>
                <c:pt idx="6203">
                  <c:v>0.43952224834390563</c:v>
                </c:pt>
                <c:pt idx="6204">
                  <c:v>0.43947230417427363</c:v>
                </c:pt>
                <c:pt idx="6205">
                  <c:v>0.45292155554693636</c:v>
                </c:pt>
                <c:pt idx="6206">
                  <c:v>0.46627091858033509</c:v>
                </c:pt>
                <c:pt idx="6207">
                  <c:v>0.49306953298639655</c:v>
                </c:pt>
                <c:pt idx="6208">
                  <c:v>0.38592501953178271</c:v>
                </c:pt>
                <c:pt idx="6209">
                  <c:v>0.37252571232875198</c:v>
                </c:pt>
                <c:pt idx="6210">
                  <c:v>0.3858750753622644</c:v>
                </c:pt>
                <c:pt idx="6211">
                  <c:v>0.37247576815923367</c:v>
                </c:pt>
                <c:pt idx="6212">
                  <c:v>0.38592501953178271</c:v>
                </c:pt>
                <c:pt idx="6213">
                  <c:v>0.37252571232875198</c:v>
                </c:pt>
                <c:pt idx="6214">
                  <c:v>0.3858750753622644</c:v>
                </c:pt>
                <c:pt idx="6215">
                  <c:v>0.39932432673481344</c:v>
                </c:pt>
                <c:pt idx="6216">
                  <c:v>0.38592501953178271</c:v>
                </c:pt>
                <c:pt idx="6217">
                  <c:v>0.39927438256529513</c:v>
                </c:pt>
                <c:pt idx="6218">
                  <c:v>0.41272363393784417</c:v>
                </c:pt>
                <c:pt idx="6219">
                  <c:v>0.41272363393784417</c:v>
                </c:pt>
                <c:pt idx="6220">
                  <c:v>0.4260729969712429</c:v>
                </c:pt>
                <c:pt idx="6221">
                  <c:v>0.37252571232886567</c:v>
                </c:pt>
                <c:pt idx="6222">
                  <c:v>0.3858750753622644</c:v>
                </c:pt>
                <c:pt idx="6223">
                  <c:v>0.37247576815923367</c:v>
                </c:pt>
                <c:pt idx="6224">
                  <c:v>0.3859250195318964</c:v>
                </c:pt>
                <c:pt idx="6225">
                  <c:v>0.39927438256529513</c:v>
                </c:pt>
                <c:pt idx="6226">
                  <c:v>0.41272363393784417</c:v>
                </c:pt>
                <c:pt idx="6227">
                  <c:v>0.4260729969712429</c:v>
                </c:pt>
                <c:pt idx="6228">
                  <c:v>0.43952224834390563</c:v>
                </c:pt>
                <c:pt idx="6229">
                  <c:v>0.37247576815923367</c:v>
                </c:pt>
                <c:pt idx="6230">
                  <c:v>0.38592501953178271</c:v>
                </c:pt>
                <c:pt idx="6231">
                  <c:v>0.39927438256529513</c:v>
                </c:pt>
                <c:pt idx="6232">
                  <c:v>0.4260729969712429</c:v>
                </c:pt>
                <c:pt idx="6233">
                  <c:v>0.3858750753622644</c:v>
                </c:pt>
                <c:pt idx="6234">
                  <c:v>0.37247576815923367</c:v>
                </c:pt>
                <c:pt idx="6235">
                  <c:v>0.38592501953178271</c:v>
                </c:pt>
                <c:pt idx="6236">
                  <c:v>0.37252571232875198</c:v>
                </c:pt>
                <c:pt idx="6237">
                  <c:v>0.3858750753622644</c:v>
                </c:pt>
                <c:pt idx="6238">
                  <c:v>0.37247576815923367</c:v>
                </c:pt>
                <c:pt idx="6239">
                  <c:v>0.38592501953178271</c:v>
                </c:pt>
                <c:pt idx="6240">
                  <c:v>0.39927438256529513</c:v>
                </c:pt>
                <c:pt idx="6241">
                  <c:v>0.39932432673481344</c:v>
                </c:pt>
                <c:pt idx="6242">
                  <c:v>0.41267368976821217</c:v>
                </c:pt>
                <c:pt idx="6243">
                  <c:v>0.41267368976821217</c:v>
                </c:pt>
                <c:pt idx="6244">
                  <c:v>0.4261229411408749</c:v>
                </c:pt>
                <c:pt idx="6245">
                  <c:v>0.37247576815923367</c:v>
                </c:pt>
                <c:pt idx="6246">
                  <c:v>0.3859250195318964</c:v>
                </c:pt>
                <c:pt idx="6247">
                  <c:v>0.37252571232875198</c:v>
                </c:pt>
                <c:pt idx="6248">
                  <c:v>0.39932432673481344</c:v>
                </c:pt>
                <c:pt idx="6249">
                  <c:v>0.41267368976832586</c:v>
                </c:pt>
                <c:pt idx="6250">
                  <c:v>0.4261229411408749</c:v>
                </c:pt>
                <c:pt idx="6251">
                  <c:v>0.43947230417427363</c:v>
                </c:pt>
                <c:pt idx="6252">
                  <c:v>0.37247576815923367</c:v>
                </c:pt>
                <c:pt idx="6253">
                  <c:v>0.3858750753622644</c:v>
                </c:pt>
                <c:pt idx="6254">
                  <c:v>0.39932432673481344</c:v>
                </c:pt>
                <c:pt idx="6255">
                  <c:v>0.4261229411408749</c:v>
                </c:pt>
                <c:pt idx="6256">
                  <c:v>0.38587507536215071</c:v>
                </c:pt>
                <c:pt idx="6257">
                  <c:v>0.38592501953178271</c:v>
                </c:pt>
                <c:pt idx="6258">
                  <c:v>0.3858750753622644</c:v>
                </c:pt>
                <c:pt idx="6259">
                  <c:v>0.39932432673481344</c:v>
                </c:pt>
                <c:pt idx="6260">
                  <c:v>0.38592501953178271</c:v>
                </c:pt>
                <c:pt idx="6261">
                  <c:v>0.39927438256518144</c:v>
                </c:pt>
                <c:pt idx="6262">
                  <c:v>0.3858750753622644</c:v>
                </c:pt>
                <c:pt idx="6263">
                  <c:v>0.39932432673481344</c:v>
                </c:pt>
                <c:pt idx="6264">
                  <c:v>0.38592501953178271</c:v>
                </c:pt>
                <c:pt idx="6265">
                  <c:v>0.39927438256529513</c:v>
                </c:pt>
                <c:pt idx="6266">
                  <c:v>0.41272363393784417</c:v>
                </c:pt>
                <c:pt idx="6267">
                  <c:v>0.3858750753622644</c:v>
                </c:pt>
                <c:pt idx="6268">
                  <c:v>0.39932432673481344</c:v>
                </c:pt>
                <c:pt idx="6269">
                  <c:v>0.41267368976821217</c:v>
                </c:pt>
                <c:pt idx="6270">
                  <c:v>0.4261229411408749</c:v>
                </c:pt>
                <c:pt idx="6271">
                  <c:v>0.4261229411408749</c:v>
                </c:pt>
                <c:pt idx="6272">
                  <c:v>0.43947230417427363</c:v>
                </c:pt>
                <c:pt idx="6273">
                  <c:v>0.3859250195318964</c:v>
                </c:pt>
                <c:pt idx="6274">
                  <c:v>0.39927438256529513</c:v>
                </c:pt>
                <c:pt idx="6275">
                  <c:v>0.3858750753622644</c:v>
                </c:pt>
                <c:pt idx="6276">
                  <c:v>0.39932432673481344</c:v>
                </c:pt>
                <c:pt idx="6277">
                  <c:v>0.41267368976832586</c:v>
                </c:pt>
                <c:pt idx="6278">
                  <c:v>0.4261229411408749</c:v>
                </c:pt>
                <c:pt idx="6279">
                  <c:v>0.43947230417427363</c:v>
                </c:pt>
                <c:pt idx="6280">
                  <c:v>0.45292155554693636</c:v>
                </c:pt>
                <c:pt idx="6281">
                  <c:v>0.38592501953178271</c:v>
                </c:pt>
                <c:pt idx="6282">
                  <c:v>0.3858750753622644</c:v>
                </c:pt>
                <c:pt idx="6283">
                  <c:v>0.39932432673481344</c:v>
                </c:pt>
                <c:pt idx="6284">
                  <c:v>0.41267368976832586</c:v>
                </c:pt>
                <c:pt idx="6285">
                  <c:v>0.43947230417427363</c:v>
                </c:pt>
                <c:pt idx="6286">
                  <c:v>0.46627091858033509</c:v>
                </c:pt>
                <c:pt idx="6287">
                  <c:v>0.39932432673481344</c:v>
                </c:pt>
                <c:pt idx="6288">
                  <c:v>0.39927438256518144</c:v>
                </c:pt>
                <c:pt idx="6289">
                  <c:v>0.39932432673481344</c:v>
                </c:pt>
                <c:pt idx="6290">
                  <c:v>0.41267368976821217</c:v>
                </c:pt>
                <c:pt idx="6291">
                  <c:v>0.39927438256518144</c:v>
                </c:pt>
                <c:pt idx="6292">
                  <c:v>0.41272363393784417</c:v>
                </c:pt>
                <c:pt idx="6293">
                  <c:v>0.39932432673481344</c:v>
                </c:pt>
                <c:pt idx="6294">
                  <c:v>0.41267368976821217</c:v>
                </c:pt>
                <c:pt idx="6295">
                  <c:v>0.39927438256529513</c:v>
                </c:pt>
                <c:pt idx="6296">
                  <c:v>0.41272363393784417</c:v>
                </c:pt>
                <c:pt idx="6297">
                  <c:v>0.4260729969712429</c:v>
                </c:pt>
                <c:pt idx="6298">
                  <c:v>0.39932432673481344</c:v>
                </c:pt>
                <c:pt idx="6299">
                  <c:v>0.41267368976821217</c:v>
                </c:pt>
                <c:pt idx="6300">
                  <c:v>0.4261229411408749</c:v>
                </c:pt>
                <c:pt idx="6301">
                  <c:v>0.43947230417427363</c:v>
                </c:pt>
                <c:pt idx="6302">
                  <c:v>0.43947230417427363</c:v>
                </c:pt>
                <c:pt idx="6303">
                  <c:v>0.45292155554693636</c:v>
                </c:pt>
                <c:pt idx="6304">
                  <c:v>0.39927438256529513</c:v>
                </c:pt>
                <c:pt idx="6305">
                  <c:v>0.41272363393784417</c:v>
                </c:pt>
                <c:pt idx="6306">
                  <c:v>0.39932432673481344</c:v>
                </c:pt>
                <c:pt idx="6307">
                  <c:v>0.41267368976832586</c:v>
                </c:pt>
                <c:pt idx="6308">
                  <c:v>0.4261229411408749</c:v>
                </c:pt>
                <c:pt idx="6309">
                  <c:v>0.43947230417427363</c:v>
                </c:pt>
                <c:pt idx="6310">
                  <c:v>0.45292155554693636</c:v>
                </c:pt>
                <c:pt idx="6311">
                  <c:v>0.46627091858033509</c:v>
                </c:pt>
                <c:pt idx="6312">
                  <c:v>0.39927438256529513</c:v>
                </c:pt>
                <c:pt idx="6313">
                  <c:v>0.39932432673481344</c:v>
                </c:pt>
                <c:pt idx="6314">
                  <c:v>0.41267368976832586</c:v>
                </c:pt>
                <c:pt idx="6315">
                  <c:v>0.4261229411408749</c:v>
                </c:pt>
                <c:pt idx="6316">
                  <c:v>0.45292155554693636</c:v>
                </c:pt>
                <c:pt idx="6317">
                  <c:v>0.47972016995299782</c:v>
                </c:pt>
                <c:pt idx="6318">
                  <c:v>0.4261229411408749</c:v>
                </c:pt>
                <c:pt idx="6319">
                  <c:v>0.4260729969712429</c:v>
                </c:pt>
                <c:pt idx="6320">
                  <c:v>0.4261229411408749</c:v>
                </c:pt>
                <c:pt idx="6321">
                  <c:v>0.43947230417427363</c:v>
                </c:pt>
                <c:pt idx="6322">
                  <c:v>0.4260729969712429</c:v>
                </c:pt>
                <c:pt idx="6323">
                  <c:v>0.43952224834390563</c:v>
                </c:pt>
                <c:pt idx="6324">
                  <c:v>0.4261229411408749</c:v>
                </c:pt>
                <c:pt idx="6325">
                  <c:v>0.43947230417427363</c:v>
                </c:pt>
                <c:pt idx="6326">
                  <c:v>0.4260729969712429</c:v>
                </c:pt>
                <c:pt idx="6327">
                  <c:v>0.43952224834390563</c:v>
                </c:pt>
                <c:pt idx="6328">
                  <c:v>0.45287161137730436</c:v>
                </c:pt>
                <c:pt idx="6329">
                  <c:v>0.4261229411408749</c:v>
                </c:pt>
                <c:pt idx="6330">
                  <c:v>0.43947230417427363</c:v>
                </c:pt>
                <c:pt idx="6331">
                  <c:v>0.45292155554693636</c:v>
                </c:pt>
                <c:pt idx="6332">
                  <c:v>0.46627091858033509</c:v>
                </c:pt>
                <c:pt idx="6333">
                  <c:v>0.46627091858033509</c:v>
                </c:pt>
                <c:pt idx="6334">
                  <c:v>0.47972016995288413</c:v>
                </c:pt>
                <c:pt idx="6335">
                  <c:v>0.4260729969712429</c:v>
                </c:pt>
                <c:pt idx="6336">
                  <c:v>0.43952224834390563</c:v>
                </c:pt>
                <c:pt idx="6337">
                  <c:v>0.4261229411408749</c:v>
                </c:pt>
                <c:pt idx="6338">
                  <c:v>0.43947230417427363</c:v>
                </c:pt>
                <c:pt idx="6339">
                  <c:v>0.45292155554693636</c:v>
                </c:pt>
                <c:pt idx="6340">
                  <c:v>0.46627091858033509</c:v>
                </c:pt>
                <c:pt idx="6341">
                  <c:v>0.47972016995299782</c:v>
                </c:pt>
                <c:pt idx="6342">
                  <c:v>0.49306953298639655</c:v>
                </c:pt>
                <c:pt idx="6343">
                  <c:v>0.4260729969712429</c:v>
                </c:pt>
                <c:pt idx="6344">
                  <c:v>0.4261229411408749</c:v>
                </c:pt>
                <c:pt idx="6345">
                  <c:v>0.43947230417427363</c:v>
                </c:pt>
                <c:pt idx="6346">
                  <c:v>0.45292155554693636</c:v>
                </c:pt>
                <c:pt idx="6347">
                  <c:v>0.47972016995299782</c:v>
                </c:pt>
                <c:pt idx="6348">
                  <c:v>0.45292155554682267</c:v>
                </c:pt>
                <c:pt idx="6349">
                  <c:v>0.45287161137741805</c:v>
                </c:pt>
                <c:pt idx="6350">
                  <c:v>0.45292155554682267</c:v>
                </c:pt>
                <c:pt idx="6351">
                  <c:v>0.46627091858044878</c:v>
                </c:pt>
                <c:pt idx="6352">
                  <c:v>0.45287161137730436</c:v>
                </c:pt>
                <c:pt idx="6353">
                  <c:v>0.4663208627498534</c:v>
                </c:pt>
                <c:pt idx="6354">
                  <c:v>0.46627091858033509</c:v>
                </c:pt>
                <c:pt idx="6355">
                  <c:v>0.45287161137730436</c:v>
                </c:pt>
                <c:pt idx="6356">
                  <c:v>0.4663208627498534</c:v>
                </c:pt>
                <c:pt idx="6357">
                  <c:v>0.47967022578336582</c:v>
                </c:pt>
                <c:pt idx="6358">
                  <c:v>0.45292155554693636</c:v>
                </c:pt>
                <c:pt idx="6359">
                  <c:v>0.46627091858033509</c:v>
                </c:pt>
                <c:pt idx="6360">
                  <c:v>0.47972016995288413</c:v>
                </c:pt>
                <c:pt idx="6361">
                  <c:v>0.49306953298639655</c:v>
                </c:pt>
                <c:pt idx="6362">
                  <c:v>0.49306953298639655</c:v>
                </c:pt>
                <c:pt idx="6363">
                  <c:v>0.5065187843589456</c:v>
                </c:pt>
                <c:pt idx="6364">
                  <c:v>0.45287161137730436</c:v>
                </c:pt>
                <c:pt idx="6365">
                  <c:v>0.46632086274996709</c:v>
                </c:pt>
                <c:pt idx="6366">
                  <c:v>0.45292155554693636</c:v>
                </c:pt>
                <c:pt idx="6367">
                  <c:v>0.46627091858033509</c:v>
                </c:pt>
                <c:pt idx="6368">
                  <c:v>0.47972016995299782</c:v>
                </c:pt>
                <c:pt idx="6369">
                  <c:v>0.49306953298639655</c:v>
                </c:pt>
                <c:pt idx="6370">
                  <c:v>0.5065187843589456</c:v>
                </c:pt>
                <c:pt idx="6371">
                  <c:v>0.51986814739234433</c:v>
                </c:pt>
                <c:pt idx="6372">
                  <c:v>0.45287161137730436</c:v>
                </c:pt>
                <c:pt idx="6373">
                  <c:v>0.45292155554693636</c:v>
                </c:pt>
                <c:pt idx="6374">
                  <c:v>0.46627091858033509</c:v>
                </c:pt>
                <c:pt idx="6375">
                  <c:v>0.47972016995299782</c:v>
                </c:pt>
                <c:pt idx="6376">
                  <c:v>0.5065187843589456</c:v>
                </c:pt>
                <c:pt idx="6377">
                  <c:v>0.45292155554693636</c:v>
                </c:pt>
                <c:pt idx="6378">
                  <c:v>0.37252571232886567</c:v>
                </c:pt>
                <c:pt idx="6379">
                  <c:v>0.37252571232875198</c:v>
                </c:pt>
                <c:pt idx="6380">
                  <c:v>0.37247576815923367</c:v>
                </c:pt>
                <c:pt idx="6381">
                  <c:v>0.37252571232875198</c:v>
                </c:pt>
                <c:pt idx="6382">
                  <c:v>0.37252571232875198</c:v>
                </c:pt>
                <c:pt idx="6383">
                  <c:v>0.37247576815923367</c:v>
                </c:pt>
                <c:pt idx="6384">
                  <c:v>0.37247576815923367</c:v>
                </c:pt>
                <c:pt idx="6385">
                  <c:v>0.37252571232875198</c:v>
                </c:pt>
                <c:pt idx="6386">
                  <c:v>0.37247576815911998</c:v>
                </c:pt>
                <c:pt idx="6387">
                  <c:v>0.51986814739234433</c:v>
                </c:pt>
                <c:pt idx="6388">
                  <c:v>0.45292155554693636</c:v>
                </c:pt>
                <c:pt idx="6389">
                  <c:v>0.47972016995288413</c:v>
                </c:pt>
                <c:pt idx="6390">
                  <c:v>0.4261229411408749</c:v>
                </c:pt>
                <c:pt idx="6391">
                  <c:v>0.39932432673481344</c:v>
                </c:pt>
                <c:pt idx="6392">
                  <c:v>0.45292155554693636</c:v>
                </c:pt>
                <c:pt idx="6393">
                  <c:v>0.4261229411408749</c:v>
                </c:pt>
                <c:pt idx="6394">
                  <c:v>0.37252571232886567</c:v>
                </c:pt>
                <c:pt idx="6395">
                  <c:v>0.37252571232875198</c:v>
                </c:pt>
                <c:pt idx="6396">
                  <c:v>0.37252571232875198</c:v>
                </c:pt>
                <c:pt idx="6397">
                  <c:v>0.37247576815911998</c:v>
                </c:pt>
                <c:pt idx="6398">
                  <c:v>0.37252571232875198</c:v>
                </c:pt>
                <c:pt idx="6399">
                  <c:v>0.37252571232875198</c:v>
                </c:pt>
                <c:pt idx="6400">
                  <c:v>0.37247576815923367</c:v>
                </c:pt>
                <c:pt idx="6401">
                  <c:v>0.37252571232875198</c:v>
                </c:pt>
                <c:pt idx="6402">
                  <c:v>0.37247576815911998</c:v>
                </c:pt>
                <c:pt idx="6403">
                  <c:v>0.37252571232875198</c:v>
                </c:pt>
                <c:pt idx="6404">
                  <c:v>0.37247576815911998</c:v>
                </c:pt>
                <c:pt idx="6405">
                  <c:v>0.4261229411408749</c:v>
                </c:pt>
                <c:pt idx="6406">
                  <c:v>0.47972016995288413</c:v>
                </c:pt>
                <c:pt idx="6407">
                  <c:v>0.45292155554693636</c:v>
                </c:pt>
                <c:pt idx="6408">
                  <c:v>0.39932432673481344</c:v>
                </c:pt>
                <c:pt idx="6409">
                  <c:v>0.39932432673481344</c:v>
                </c:pt>
                <c:pt idx="6410">
                  <c:v>0.45292155554693636</c:v>
                </c:pt>
                <c:pt idx="6411">
                  <c:v>0.43947230417427363</c:v>
                </c:pt>
                <c:pt idx="6412">
                  <c:v>0.4261229411408749</c:v>
                </c:pt>
                <c:pt idx="6413">
                  <c:v>0.39932432673481344</c:v>
                </c:pt>
                <c:pt idx="6414">
                  <c:v>0.38587507536215071</c:v>
                </c:pt>
                <c:pt idx="6415">
                  <c:v>0.4261229411408749</c:v>
                </c:pt>
                <c:pt idx="6416">
                  <c:v>0.43947230417427363</c:v>
                </c:pt>
                <c:pt idx="6417">
                  <c:v>0.41267368976821217</c:v>
                </c:pt>
                <c:pt idx="6418">
                  <c:v>0.4261229411408749</c:v>
                </c:pt>
                <c:pt idx="6419">
                  <c:v>0.38587507536215071</c:v>
                </c:pt>
                <c:pt idx="6420">
                  <c:v>0.37252571232875198</c:v>
                </c:pt>
                <c:pt idx="6421">
                  <c:v>0.37252571232875198</c:v>
                </c:pt>
                <c:pt idx="6422">
                  <c:v>0.37252571232875198</c:v>
                </c:pt>
                <c:pt idx="6423">
                  <c:v>0.4261229411408749</c:v>
                </c:pt>
                <c:pt idx="6424">
                  <c:v>0.39932432673481344</c:v>
                </c:pt>
                <c:pt idx="6425">
                  <c:v>0.45287161137730436</c:v>
                </c:pt>
                <c:pt idx="6426">
                  <c:v>0.38592501953178271</c:v>
                </c:pt>
                <c:pt idx="6427">
                  <c:v>0.37247576815923367</c:v>
                </c:pt>
                <c:pt idx="6428">
                  <c:v>0.37252571232875198</c:v>
                </c:pt>
                <c:pt idx="6429">
                  <c:v>0.37252571232875198</c:v>
                </c:pt>
                <c:pt idx="6430">
                  <c:v>0.37252571232875198</c:v>
                </c:pt>
                <c:pt idx="6431">
                  <c:v>0.46627091858033509</c:v>
                </c:pt>
                <c:pt idx="6432">
                  <c:v>0.43947230417427363</c:v>
                </c:pt>
                <c:pt idx="6433">
                  <c:v>0.43947230417438732</c:v>
                </c:pt>
                <c:pt idx="6434">
                  <c:v>0.41267368976821217</c:v>
                </c:pt>
                <c:pt idx="6435">
                  <c:v>0.39932432673481344</c:v>
                </c:pt>
                <c:pt idx="6436">
                  <c:v>0.43947230417427363</c:v>
                </c:pt>
                <c:pt idx="6437">
                  <c:v>0.41267368976821217</c:v>
                </c:pt>
                <c:pt idx="6438">
                  <c:v>0.4261229411408749</c:v>
                </c:pt>
                <c:pt idx="6439">
                  <c:v>0.41267368976821217</c:v>
                </c:pt>
                <c:pt idx="6440">
                  <c:v>0.37252571232875198</c:v>
                </c:pt>
                <c:pt idx="6441">
                  <c:v>0.38592501953178271</c:v>
                </c:pt>
                <c:pt idx="6442">
                  <c:v>0.37247576815911998</c:v>
                </c:pt>
                <c:pt idx="6443">
                  <c:v>0.38587507536215071</c:v>
                </c:pt>
                <c:pt idx="6444">
                  <c:v>0.37247576815911998</c:v>
                </c:pt>
                <c:pt idx="6445">
                  <c:v>0.37252571232875198</c:v>
                </c:pt>
                <c:pt idx="6446">
                  <c:v>0.37252571232875198</c:v>
                </c:pt>
                <c:pt idx="6447">
                  <c:v>0.39927438256518144</c:v>
                </c:pt>
                <c:pt idx="6448">
                  <c:v>0.37247576815911998</c:v>
                </c:pt>
                <c:pt idx="6449">
                  <c:v>0.37252571232875198</c:v>
                </c:pt>
                <c:pt idx="6450">
                  <c:v>0.38592501953178271</c:v>
                </c:pt>
                <c:pt idx="6451">
                  <c:v>0.37247576815911998</c:v>
                </c:pt>
                <c:pt idx="6452">
                  <c:v>0.37252571232875198</c:v>
                </c:pt>
                <c:pt idx="6453">
                  <c:v>0.39932432673481344</c:v>
                </c:pt>
                <c:pt idx="6454">
                  <c:v>0.45292155554682267</c:v>
                </c:pt>
                <c:pt idx="6455">
                  <c:v>0.37252571232875198</c:v>
                </c:pt>
                <c:pt idx="6456">
                  <c:v>0.43947230417438732</c:v>
                </c:pt>
                <c:pt idx="6457">
                  <c:v>0.4261229411408749</c:v>
                </c:pt>
                <c:pt idx="6458">
                  <c:v>0.37252571232875198</c:v>
                </c:pt>
                <c:pt idx="6459">
                  <c:v>0.4261229411408749</c:v>
                </c:pt>
                <c:pt idx="6460">
                  <c:v>0.41267368976832586</c:v>
                </c:pt>
                <c:pt idx="6461">
                  <c:v>0.39932432673481344</c:v>
                </c:pt>
                <c:pt idx="6462">
                  <c:v>0.37252571232875198</c:v>
                </c:pt>
                <c:pt idx="6463">
                  <c:v>0.3858750753622644</c:v>
                </c:pt>
                <c:pt idx="6464">
                  <c:v>0.37247576815923367</c:v>
                </c:pt>
                <c:pt idx="6465">
                  <c:v>0.37252571232875198</c:v>
                </c:pt>
                <c:pt idx="6466">
                  <c:v>0.37252571232875198</c:v>
                </c:pt>
                <c:pt idx="6467">
                  <c:v>0.37247576815911998</c:v>
                </c:pt>
                <c:pt idx="6468">
                  <c:v>0.37252571232875198</c:v>
                </c:pt>
                <c:pt idx="6469">
                  <c:v>0.37252571232875198</c:v>
                </c:pt>
                <c:pt idx="6470">
                  <c:v>0.37252571232875198</c:v>
                </c:pt>
                <c:pt idx="6471">
                  <c:v>0.45292155554682267</c:v>
                </c:pt>
                <c:pt idx="6472">
                  <c:v>0.37252571232875198</c:v>
                </c:pt>
                <c:pt idx="6473">
                  <c:v>0.37252571232875198</c:v>
                </c:pt>
                <c:pt idx="6474">
                  <c:v>0.3858750753622644</c:v>
                </c:pt>
                <c:pt idx="6475">
                  <c:v>0.37252571232875198</c:v>
                </c:pt>
                <c:pt idx="6476">
                  <c:v>0.37252571232875198</c:v>
                </c:pt>
                <c:pt idx="6477">
                  <c:v>0.37252571232875198</c:v>
                </c:pt>
                <c:pt idx="6478">
                  <c:v>0.3858750753622644</c:v>
                </c:pt>
                <c:pt idx="6479">
                  <c:v>0.3858750753622644</c:v>
                </c:pt>
                <c:pt idx="6480">
                  <c:v>0.37252571232875198</c:v>
                </c:pt>
                <c:pt idx="6481">
                  <c:v>0.39932432673481344</c:v>
                </c:pt>
                <c:pt idx="6482">
                  <c:v>0.3858750753622644</c:v>
                </c:pt>
                <c:pt idx="6483">
                  <c:v>0.4261229411408749</c:v>
                </c:pt>
                <c:pt idx="6484">
                  <c:v>0.39932432673481344</c:v>
                </c:pt>
                <c:pt idx="6485">
                  <c:v>0.3858750753622644</c:v>
                </c:pt>
                <c:pt idx="6486">
                  <c:v>0.37252571232875198</c:v>
                </c:pt>
                <c:pt idx="6487">
                  <c:v>0.37247576815923367</c:v>
                </c:pt>
                <c:pt idx="6488">
                  <c:v>0.41267368976821217</c:v>
                </c:pt>
                <c:pt idx="6489">
                  <c:v>0.4261229411408749</c:v>
                </c:pt>
                <c:pt idx="6490">
                  <c:v>0.3858750753622644</c:v>
                </c:pt>
                <c:pt idx="6491">
                  <c:v>0.39932432673481344</c:v>
                </c:pt>
                <c:pt idx="6492">
                  <c:v>0.3858750753622644</c:v>
                </c:pt>
                <c:pt idx="6493">
                  <c:v>0.41267368976821217</c:v>
                </c:pt>
                <c:pt idx="6494">
                  <c:v>0.3858750753622644</c:v>
                </c:pt>
                <c:pt idx="6495">
                  <c:v>0.38587507536215071</c:v>
                </c:pt>
                <c:pt idx="6496">
                  <c:v>0.39932432673481344</c:v>
                </c:pt>
                <c:pt idx="6497">
                  <c:v>0.3858750753622644</c:v>
                </c:pt>
                <c:pt idx="6498">
                  <c:v>0.37252571232875198</c:v>
                </c:pt>
                <c:pt idx="6499">
                  <c:v>0.37247576815923367</c:v>
                </c:pt>
                <c:pt idx="6500">
                  <c:v>0.39932432673481344</c:v>
                </c:pt>
                <c:pt idx="6501">
                  <c:v>0.4261229411408749</c:v>
                </c:pt>
                <c:pt idx="6502">
                  <c:v>0.37252571232875198</c:v>
                </c:pt>
                <c:pt idx="6503">
                  <c:v>0.3858750753622644</c:v>
                </c:pt>
                <c:pt idx="6504">
                  <c:v>0.37252571232875198</c:v>
                </c:pt>
                <c:pt idx="6505">
                  <c:v>0.37247576815923367</c:v>
                </c:pt>
                <c:pt idx="6506">
                  <c:v>0.41267368976821217</c:v>
                </c:pt>
                <c:pt idx="6507">
                  <c:v>0.37252571232875198</c:v>
                </c:pt>
                <c:pt idx="6508">
                  <c:v>0.37252571232875198</c:v>
                </c:pt>
                <c:pt idx="6509">
                  <c:v>0.37252571232875198</c:v>
                </c:pt>
                <c:pt idx="6510">
                  <c:v>0.37252571232875198</c:v>
                </c:pt>
                <c:pt idx="6511">
                  <c:v>0.37252571232875198</c:v>
                </c:pt>
                <c:pt idx="6512">
                  <c:v>0.37252571232875198</c:v>
                </c:pt>
                <c:pt idx="6513">
                  <c:v>0.53331739876500706</c:v>
                </c:pt>
                <c:pt idx="6514">
                  <c:v>0.5065187843589456</c:v>
                </c:pt>
                <c:pt idx="6515">
                  <c:v>0.45292155554693636</c:v>
                </c:pt>
                <c:pt idx="6516">
                  <c:v>0.45292155554682267</c:v>
                </c:pt>
                <c:pt idx="6517">
                  <c:v>0.37252571232886567</c:v>
                </c:pt>
                <c:pt idx="6518">
                  <c:v>0.39932432673481344</c:v>
                </c:pt>
                <c:pt idx="6519">
                  <c:v>0.3858750753622644</c:v>
                </c:pt>
                <c:pt idx="6520">
                  <c:v>0.4261229411408749</c:v>
                </c:pt>
                <c:pt idx="6521">
                  <c:v>0.39932432673481344</c:v>
                </c:pt>
                <c:pt idx="6522">
                  <c:v>0.38587507536215071</c:v>
                </c:pt>
                <c:pt idx="6523">
                  <c:v>0.37252571232875198</c:v>
                </c:pt>
                <c:pt idx="6524">
                  <c:v>0.37252571232875198</c:v>
                </c:pt>
                <c:pt idx="6525">
                  <c:v>0.37252571232875198</c:v>
                </c:pt>
                <c:pt idx="6526">
                  <c:v>0.3858750753622644</c:v>
                </c:pt>
                <c:pt idx="6527">
                  <c:v>0.37252571232875198</c:v>
                </c:pt>
                <c:pt idx="6528">
                  <c:v>0.41651225594250718</c:v>
                </c:pt>
                <c:pt idx="6529">
                  <c:v>0.3361164127243228</c:v>
                </c:pt>
                <c:pt idx="6530">
                  <c:v>0.3361663568939548</c:v>
                </c:pt>
                <c:pt idx="6531">
                  <c:v>0.3361164127243228</c:v>
                </c:pt>
                <c:pt idx="6532">
                  <c:v>0.34956566409698553</c:v>
                </c:pt>
                <c:pt idx="6533">
                  <c:v>0.3361663568939548</c:v>
                </c:pt>
                <c:pt idx="6534">
                  <c:v>0.34951571992735353</c:v>
                </c:pt>
                <c:pt idx="6535">
                  <c:v>0.34956566409698553</c:v>
                </c:pt>
                <c:pt idx="6536">
                  <c:v>0.34951571992735353</c:v>
                </c:pt>
                <c:pt idx="6537">
                  <c:v>0.36296497130001626</c:v>
                </c:pt>
                <c:pt idx="6538">
                  <c:v>0.38971364153644572</c:v>
                </c:pt>
                <c:pt idx="6539">
                  <c:v>0.34951571992746722</c:v>
                </c:pt>
                <c:pt idx="6540">
                  <c:v>0.34956566409698553</c:v>
                </c:pt>
                <c:pt idx="6541">
                  <c:v>0.36291502713038426</c:v>
                </c:pt>
                <c:pt idx="6542">
                  <c:v>0.3361663568939548</c:v>
                </c:pt>
                <c:pt idx="6543">
                  <c:v>0.34956566409687184</c:v>
                </c:pt>
                <c:pt idx="6544">
                  <c:v>0.36291502713049795</c:v>
                </c:pt>
                <c:pt idx="6545">
                  <c:v>0.38971364153644572</c:v>
                </c:pt>
                <c:pt idx="6546">
                  <c:v>0.3361164127243228</c:v>
                </c:pt>
                <c:pt idx="6547">
                  <c:v>0.3361663568939548</c:v>
                </c:pt>
                <c:pt idx="6548">
                  <c:v>0.33611641272443649</c:v>
                </c:pt>
                <c:pt idx="6549">
                  <c:v>0.34956566409698553</c:v>
                </c:pt>
                <c:pt idx="6550">
                  <c:v>0.3361663568939548</c:v>
                </c:pt>
                <c:pt idx="6551">
                  <c:v>0.34951571992735353</c:v>
                </c:pt>
                <c:pt idx="6552">
                  <c:v>0.3361663568939548</c:v>
                </c:pt>
                <c:pt idx="6553">
                  <c:v>0.34951571992746722</c:v>
                </c:pt>
                <c:pt idx="6554">
                  <c:v>0.36296497130001626</c:v>
                </c:pt>
                <c:pt idx="6555">
                  <c:v>0.34956566409698553</c:v>
                </c:pt>
                <c:pt idx="6556">
                  <c:v>0.36291502713038426</c:v>
                </c:pt>
                <c:pt idx="6557">
                  <c:v>0.37636427850304699</c:v>
                </c:pt>
                <c:pt idx="6558">
                  <c:v>0.37636427850304699</c:v>
                </c:pt>
                <c:pt idx="6559">
                  <c:v>0.38971364153644572</c:v>
                </c:pt>
                <c:pt idx="6560">
                  <c:v>0.3361663568939548</c:v>
                </c:pt>
                <c:pt idx="6561">
                  <c:v>0.34951571992746722</c:v>
                </c:pt>
                <c:pt idx="6562">
                  <c:v>0.34956566409687184</c:v>
                </c:pt>
                <c:pt idx="6563">
                  <c:v>0.36291502713049795</c:v>
                </c:pt>
                <c:pt idx="6564">
                  <c:v>0.37636427850304699</c:v>
                </c:pt>
                <c:pt idx="6565">
                  <c:v>0.3361663568939548</c:v>
                </c:pt>
                <c:pt idx="6566">
                  <c:v>0.34956566409698553</c:v>
                </c:pt>
                <c:pt idx="6567">
                  <c:v>0.36291502713049795</c:v>
                </c:pt>
                <c:pt idx="6568">
                  <c:v>0.38971364153644572</c:v>
                </c:pt>
                <c:pt idx="6569">
                  <c:v>0.33611641272443649</c:v>
                </c:pt>
                <c:pt idx="6570">
                  <c:v>0.3361663568939548</c:v>
                </c:pt>
                <c:pt idx="6571">
                  <c:v>0.33611641272443649</c:v>
                </c:pt>
                <c:pt idx="6572">
                  <c:v>0.34956566409698553</c:v>
                </c:pt>
                <c:pt idx="6573">
                  <c:v>0.3361663568939548</c:v>
                </c:pt>
                <c:pt idx="6574">
                  <c:v>0.34951571992746722</c:v>
                </c:pt>
                <c:pt idx="6575">
                  <c:v>0.34956566409698553</c:v>
                </c:pt>
                <c:pt idx="6576">
                  <c:v>0.3361663568939548</c:v>
                </c:pt>
                <c:pt idx="6577">
                  <c:v>0.34951571992746722</c:v>
                </c:pt>
                <c:pt idx="6578">
                  <c:v>0.36296497130001626</c:v>
                </c:pt>
                <c:pt idx="6579">
                  <c:v>0.33611641272443649</c:v>
                </c:pt>
                <c:pt idx="6580">
                  <c:v>0.34956566409687184</c:v>
                </c:pt>
                <c:pt idx="6581">
                  <c:v>0.36291502713049795</c:v>
                </c:pt>
                <c:pt idx="6582">
                  <c:v>0.37636427850304699</c:v>
                </c:pt>
                <c:pt idx="6583">
                  <c:v>0.37636427850304699</c:v>
                </c:pt>
                <c:pt idx="6584">
                  <c:v>0.38971364153644572</c:v>
                </c:pt>
                <c:pt idx="6585">
                  <c:v>0.3361663568939548</c:v>
                </c:pt>
                <c:pt idx="6586">
                  <c:v>0.34951571992746722</c:v>
                </c:pt>
                <c:pt idx="6587">
                  <c:v>0.33611641272443649</c:v>
                </c:pt>
                <c:pt idx="6588">
                  <c:v>0.34956566409698553</c:v>
                </c:pt>
                <c:pt idx="6589">
                  <c:v>0.36291502713049795</c:v>
                </c:pt>
                <c:pt idx="6590">
                  <c:v>0.3763642785029333</c:v>
                </c:pt>
                <c:pt idx="6591">
                  <c:v>0.38971364153644572</c:v>
                </c:pt>
                <c:pt idx="6592">
                  <c:v>0.40316289290910845</c:v>
                </c:pt>
                <c:pt idx="6593">
                  <c:v>0.3361663568939548</c:v>
                </c:pt>
                <c:pt idx="6594">
                  <c:v>0.34956566409698553</c:v>
                </c:pt>
                <c:pt idx="6595">
                  <c:v>0.36291502713049795</c:v>
                </c:pt>
                <c:pt idx="6596">
                  <c:v>0.38971364153655941</c:v>
                </c:pt>
                <c:pt idx="6597">
                  <c:v>0.33611641272443649</c:v>
                </c:pt>
                <c:pt idx="6598">
                  <c:v>0.33611641272443649</c:v>
                </c:pt>
                <c:pt idx="6599">
                  <c:v>0.38971364153644572</c:v>
                </c:pt>
                <c:pt idx="6600">
                  <c:v>0.34956566409698553</c:v>
                </c:pt>
                <c:pt idx="6601">
                  <c:v>0.33611641272443649</c:v>
                </c:pt>
                <c:pt idx="6602">
                  <c:v>0.40316289290910845</c:v>
                </c:pt>
                <c:pt idx="6603">
                  <c:v>0.37636427850304699</c:v>
                </c:pt>
                <c:pt idx="6604">
                  <c:v>0.3361663568939548</c:v>
                </c:pt>
                <c:pt idx="6605">
                  <c:v>0.37636427850304699</c:v>
                </c:pt>
                <c:pt idx="6606">
                  <c:v>0.37636427850304699</c:v>
                </c:pt>
                <c:pt idx="6607">
                  <c:v>0.36291502713038426</c:v>
                </c:pt>
                <c:pt idx="6608">
                  <c:v>0.33611641272443649</c:v>
                </c:pt>
                <c:pt idx="6609">
                  <c:v>0.3361663568939548</c:v>
                </c:pt>
                <c:pt idx="6610">
                  <c:v>0.33611641272443649</c:v>
                </c:pt>
                <c:pt idx="6611">
                  <c:v>0.41651225594250718</c:v>
                </c:pt>
                <c:pt idx="6612">
                  <c:v>0.33611641272443649</c:v>
                </c:pt>
                <c:pt idx="6613">
                  <c:v>0.40316289290910845</c:v>
                </c:pt>
                <c:pt idx="6614">
                  <c:v>0.33611641272443649</c:v>
                </c:pt>
                <c:pt idx="6615">
                  <c:v>0.33611641272443649</c:v>
                </c:pt>
                <c:pt idx="6616">
                  <c:v>0.41651225594250718</c:v>
                </c:pt>
                <c:pt idx="6617">
                  <c:v>0.33611641272443649</c:v>
                </c:pt>
                <c:pt idx="6618">
                  <c:v>0.38971364153644572</c:v>
                </c:pt>
                <c:pt idx="6619">
                  <c:v>0.33611641272443649</c:v>
                </c:pt>
                <c:pt idx="6620">
                  <c:v>0.34956566409698553</c:v>
                </c:pt>
                <c:pt idx="6621">
                  <c:v>0.42996150731516991</c:v>
                </c:pt>
                <c:pt idx="6622">
                  <c:v>0.34956566409698553</c:v>
                </c:pt>
                <c:pt idx="6623">
                  <c:v>0.34951571992735353</c:v>
                </c:pt>
                <c:pt idx="6624">
                  <c:v>0.34956566409698553</c:v>
                </c:pt>
                <c:pt idx="6625">
                  <c:v>0.36291502713038426</c:v>
                </c:pt>
                <c:pt idx="6626">
                  <c:v>0.34951571992735353</c:v>
                </c:pt>
                <c:pt idx="6627">
                  <c:v>0.36296497130001626</c:v>
                </c:pt>
                <c:pt idx="6628">
                  <c:v>0.34956566409698553</c:v>
                </c:pt>
                <c:pt idx="6629">
                  <c:v>0.36291502713038426</c:v>
                </c:pt>
                <c:pt idx="6630">
                  <c:v>0.34951571992735353</c:v>
                </c:pt>
                <c:pt idx="6631">
                  <c:v>0.36296497130001626</c:v>
                </c:pt>
                <c:pt idx="6632">
                  <c:v>0.37631433433341499</c:v>
                </c:pt>
                <c:pt idx="6633">
                  <c:v>0.34956566409698553</c:v>
                </c:pt>
                <c:pt idx="6634">
                  <c:v>0.38971364153644572</c:v>
                </c:pt>
                <c:pt idx="6635">
                  <c:v>0.38971364153644572</c:v>
                </c:pt>
                <c:pt idx="6636">
                  <c:v>0.40316289290910845</c:v>
                </c:pt>
                <c:pt idx="6637">
                  <c:v>0.34951571992746722</c:v>
                </c:pt>
                <c:pt idx="6638">
                  <c:v>0.36296497130001626</c:v>
                </c:pt>
                <c:pt idx="6639">
                  <c:v>0.34956566409698553</c:v>
                </c:pt>
                <c:pt idx="6640">
                  <c:v>0.36291502713038426</c:v>
                </c:pt>
                <c:pt idx="6641">
                  <c:v>0.37636427850304699</c:v>
                </c:pt>
                <c:pt idx="6642">
                  <c:v>0.38971364153644572</c:v>
                </c:pt>
                <c:pt idx="6643">
                  <c:v>0.41651225594250718</c:v>
                </c:pt>
                <c:pt idx="6644">
                  <c:v>0.34951571992746722</c:v>
                </c:pt>
                <c:pt idx="6645">
                  <c:v>0.34956566409687184</c:v>
                </c:pt>
                <c:pt idx="6646">
                  <c:v>0.36291502713049795</c:v>
                </c:pt>
                <c:pt idx="6647">
                  <c:v>0.37636427850304699</c:v>
                </c:pt>
                <c:pt idx="6648">
                  <c:v>0.40316289290910845</c:v>
                </c:pt>
                <c:pt idx="6649">
                  <c:v>0.34956566409698553</c:v>
                </c:pt>
                <c:pt idx="6650">
                  <c:v>0.34951571992735353</c:v>
                </c:pt>
                <c:pt idx="6651">
                  <c:v>0.34956566409698553</c:v>
                </c:pt>
                <c:pt idx="6652">
                  <c:v>0.36291502713038426</c:v>
                </c:pt>
                <c:pt idx="6653">
                  <c:v>0.34951571992735353</c:v>
                </c:pt>
                <c:pt idx="6654">
                  <c:v>0.36296497130001626</c:v>
                </c:pt>
                <c:pt idx="6655">
                  <c:v>0.34956566409698553</c:v>
                </c:pt>
                <c:pt idx="6656">
                  <c:v>0.36291502713038426</c:v>
                </c:pt>
                <c:pt idx="6657">
                  <c:v>0.34951571992746722</c:v>
                </c:pt>
                <c:pt idx="6658">
                  <c:v>0.36296497130001626</c:v>
                </c:pt>
                <c:pt idx="6659">
                  <c:v>0.37631433433341499</c:v>
                </c:pt>
                <c:pt idx="6660">
                  <c:v>0.34956566409698553</c:v>
                </c:pt>
                <c:pt idx="6661">
                  <c:v>0.37636427850304699</c:v>
                </c:pt>
                <c:pt idx="6662">
                  <c:v>0.38971364153644572</c:v>
                </c:pt>
                <c:pt idx="6663">
                  <c:v>0.38971364153644572</c:v>
                </c:pt>
                <c:pt idx="6664">
                  <c:v>0.40316289290910845</c:v>
                </c:pt>
                <c:pt idx="6665">
                  <c:v>0.34951571992746722</c:v>
                </c:pt>
                <c:pt idx="6666">
                  <c:v>0.36296497130001626</c:v>
                </c:pt>
                <c:pt idx="6667">
                  <c:v>0.34956566409687184</c:v>
                </c:pt>
                <c:pt idx="6668">
                  <c:v>0.36291502713049795</c:v>
                </c:pt>
                <c:pt idx="6669">
                  <c:v>0.37636427850304699</c:v>
                </c:pt>
                <c:pt idx="6670">
                  <c:v>0.38971364153644572</c:v>
                </c:pt>
                <c:pt idx="6671">
                  <c:v>0.41651225594250718</c:v>
                </c:pt>
                <c:pt idx="6672">
                  <c:v>0.34951571992746722</c:v>
                </c:pt>
                <c:pt idx="6673">
                  <c:v>0.34956566409698553</c:v>
                </c:pt>
                <c:pt idx="6674">
                  <c:v>0.36291502713049795</c:v>
                </c:pt>
                <c:pt idx="6675">
                  <c:v>0.3763642785029333</c:v>
                </c:pt>
                <c:pt idx="6676">
                  <c:v>0.40316289290910845</c:v>
                </c:pt>
                <c:pt idx="6677">
                  <c:v>0.34956566409698553</c:v>
                </c:pt>
                <c:pt idx="6678">
                  <c:v>0.34951571992735353</c:v>
                </c:pt>
                <c:pt idx="6679">
                  <c:v>0.34956566409698553</c:v>
                </c:pt>
                <c:pt idx="6680">
                  <c:v>0.36291502713038426</c:v>
                </c:pt>
                <c:pt idx="6681">
                  <c:v>0.34951571992746722</c:v>
                </c:pt>
                <c:pt idx="6682">
                  <c:v>0.36296497130001626</c:v>
                </c:pt>
                <c:pt idx="6683">
                  <c:v>0.34956566409698553</c:v>
                </c:pt>
                <c:pt idx="6684">
                  <c:v>0.36291502713038426</c:v>
                </c:pt>
                <c:pt idx="6685">
                  <c:v>0.34951571992746722</c:v>
                </c:pt>
                <c:pt idx="6686">
                  <c:v>0.36296497130001626</c:v>
                </c:pt>
                <c:pt idx="6687">
                  <c:v>0.37631433433341499</c:v>
                </c:pt>
                <c:pt idx="6688">
                  <c:v>0.34956566409687184</c:v>
                </c:pt>
                <c:pt idx="6689">
                  <c:v>0.36291502713049795</c:v>
                </c:pt>
                <c:pt idx="6690">
                  <c:v>0.37636427850304699</c:v>
                </c:pt>
                <c:pt idx="6691">
                  <c:v>0.38971364153644572</c:v>
                </c:pt>
                <c:pt idx="6692">
                  <c:v>0.38971364153644572</c:v>
                </c:pt>
                <c:pt idx="6693">
                  <c:v>0.40316289290910845</c:v>
                </c:pt>
                <c:pt idx="6694">
                  <c:v>0.34951571992746722</c:v>
                </c:pt>
                <c:pt idx="6695">
                  <c:v>0.36296497129990257</c:v>
                </c:pt>
                <c:pt idx="6696">
                  <c:v>0.34956566409698553</c:v>
                </c:pt>
                <c:pt idx="6697">
                  <c:v>0.36291502713049795</c:v>
                </c:pt>
                <c:pt idx="6698">
                  <c:v>0.3763642785029333</c:v>
                </c:pt>
                <c:pt idx="6699">
                  <c:v>0.38971364153644572</c:v>
                </c:pt>
                <c:pt idx="6700">
                  <c:v>0.40316289290910845</c:v>
                </c:pt>
                <c:pt idx="6701">
                  <c:v>0.41651225594250718</c:v>
                </c:pt>
                <c:pt idx="6702">
                  <c:v>0.34951571992746722</c:v>
                </c:pt>
                <c:pt idx="6703">
                  <c:v>0.34956566409698553</c:v>
                </c:pt>
                <c:pt idx="6704">
                  <c:v>0.36291502713049795</c:v>
                </c:pt>
                <c:pt idx="6705">
                  <c:v>0.3763642785029333</c:v>
                </c:pt>
                <c:pt idx="6706">
                  <c:v>0.40316289290899476</c:v>
                </c:pt>
                <c:pt idx="6707">
                  <c:v>0.40316289290910845</c:v>
                </c:pt>
                <c:pt idx="6708">
                  <c:v>0.37636427850304699</c:v>
                </c:pt>
                <c:pt idx="6709">
                  <c:v>0.36291502713038426</c:v>
                </c:pt>
                <c:pt idx="6710">
                  <c:v>0.42996150731516991</c:v>
                </c:pt>
                <c:pt idx="6711">
                  <c:v>0.40316289290910845</c:v>
                </c:pt>
                <c:pt idx="6712">
                  <c:v>0.36291502713038426</c:v>
                </c:pt>
                <c:pt idx="6713">
                  <c:v>0.42996150731516991</c:v>
                </c:pt>
                <c:pt idx="6714">
                  <c:v>0.29975705728952562</c:v>
                </c:pt>
                <c:pt idx="6715">
                  <c:v>0.3361663568939548</c:v>
                </c:pt>
                <c:pt idx="6716">
                  <c:v>0.33611641272443649</c:v>
                </c:pt>
                <c:pt idx="6717">
                  <c:v>0.34951571992735353</c:v>
                </c:pt>
                <c:pt idx="6718">
                  <c:v>0.33611641272443649</c:v>
                </c:pt>
                <c:pt idx="6719">
                  <c:v>0.34956566409698553</c:v>
                </c:pt>
                <c:pt idx="6720">
                  <c:v>0.38971364153644572</c:v>
                </c:pt>
                <c:pt idx="6721">
                  <c:v>0.3361164127243228</c:v>
                </c:pt>
                <c:pt idx="6722">
                  <c:v>0.3361164127243228</c:v>
                </c:pt>
                <c:pt idx="6723">
                  <c:v>0.34956566409698553</c:v>
                </c:pt>
                <c:pt idx="6724">
                  <c:v>0.36291502713038426</c:v>
                </c:pt>
                <c:pt idx="6725">
                  <c:v>0.33611641272443649</c:v>
                </c:pt>
                <c:pt idx="6726">
                  <c:v>0.41651225594250718</c:v>
                </c:pt>
                <c:pt idx="6727">
                  <c:v>0.38971364153644572</c:v>
                </c:pt>
                <c:pt idx="6728">
                  <c:v>0.34951571992735353</c:v>
                </c:pt>
                <c:pt idx="6729">
                  <c:v>0.36296497130001626</c:v>
                </c:pt>
                <c:pt idx="6730">
                  <c:v>0.37636427850304699</c:v>
                </c:pt>
                <c:pt idx="6731">
                  <c:v>0.38971364153644572</c:v>
                </c:pt>
                <c:pt idx="6732">
                  <c:v>0.34951571992746722</c:v>
                </c:pt>
                <c:pt idx="6733">
                  <c:v>0.34956566409687184</c:v>
                </c:pt>
                <c:pt idx="6734">
                  <c:v>0.36291502713049795</c:v>
                </c:pt>
                <c:pt idx="6735">
                  <c:v>0.37636427850304699</c:v>
                </c:pt>
                <c:pt idx="6736">
                  <c:v>0.34956566409687184</c:v>
                </c:pt>
                <c:pt idx="6737">
                  <c:v>0.36291502713049795</c:v>
                </c:pt>
                <c:pt idx="6738">
                  <c:v>0.33611641272443649</c:v>
                </c:pt>
                <c:pt idx="6739">
                  <c:v>0.3361663568939548</c:v>
                </c:pt>
                <c:pt idx="6740">
                  <c:v>0.40316289290910845</c:v>
                </c:pt>
                <c:pt idx="6741">
                  <c:v>0.33616635689384111</c:v>
                </c:pt>
                <c:pt idx="6742">
                  <c:v>0.37636427850304699</c:v>
                </c:pt>
                <c:pt idx="6743">
                  <c:v>0.3361663568939548</c:v>
                </c:pt>
                <c:pt idx="6744">
                  <c:v>0.3361663568939548</c:v>
                </c:pt>
                <c:pt idx="6745">
                  <c:v>0.34956566409698553</c:v>
                </c:pt>
                <c:pt idx="6746">
                  <c:v>0.34951571992735353</c:v>
                </c:pt>
                <c:pt idx="6747">
                  <c:v>0.29980700145915762</c:v>
                </c:pt>
                <c:pt idx="6748">
                  <c:v>0.29980700145915762</c:v>
                </c:pt>
                <c:pt idx="6749">
                  <c:v>0.29980700145904393</c:v>
                </c:pt>
                <c:pt idx="6750">
                  <c:v>0.31315636449267004</c:v>
                </c:pt>
                <c:pt idx="6751">
                  <c:v>0.31315636449267004</c:v>
                </c:pt>
                <c:pt idx="6752">
                  <c:v>0.31315636449267004</c:v>
                </c:pt>
                <c:pt idx="6753">
                  <c:v>0.50886616032801157</c:v>
                </c:pt>
                <c:pt idx="6754">
                  <c:v>0.54906408193710377</c:v>
                </c:pt>
                <c:pt idx="6755">
                  <c:v>0.54906408193710377</c:v>
                </c:pt>
                <c:pt idx="6756">
                  <c:v>0.54906408193710377</c:v>
                </c:pt>
                <c:pt idx="6757">
                  <c:v>0.67205516690296463</c:v>
                </c:pt>
                <c:pt idx="6758">
                  <c:v>0.67205516690296463</c:v>
                </c:pt>
                <c:pt idx="6759">
                  <c:v>0.67205516690296463</c:v>
                </c:pt>
                <c:pt idx="6760">
                  <c:v>0.61840799392120971</c:v>
                </c:pt>
                <c:pt idx="6761">
                  <c:v>0.79494636352956149</c:v>
                </c:pt>
                <c:pt idx="6762">
                  <c:v>0.24432616396666162</c:v>
                </c:pt>
                <c:pt idx="6763">
                  <c:v>0.29792339277878455</c:v>
                </c:pt>
                <c:pt idx="6764">
                  <c:v>0.32472200718495969</c:v>
                </c:pt>
                <c:pt idx="6765">
                  <c:v>0.25777541533932435</c:v>
                </c:pt>
                <c:pt idx="6766">
                  <c:v>0.25772547116980604</c:v>
                </c:pt>
                <c:pt idx="6767">
                  <c:v>0.24437610813629362</c:v>
                </c:pt>
                <c:pt idx="6768">
                  <c:v>0.32477195135447801</c:v>
                </c:pt>
                <c:pt idx="6769">
                  <c:v>0.25772547116980604</c:v>
                </c:pt>
                <c:pt idx="6770">
                  <c:v>0.24437610813629362</c:v>
                </c:pt>
                <c:pt idx="6771">
                  <c:v>0.24437610813629362</c:v>
                </c:pt>
                <c:pt idx="6772">
                  <c:v>0.24437610813635047</c:v>
                </c:pt>
                <c:pt idx="6773">
                  <c:v>0.27117472254235508</c:v>
                </c:pt>
                <c:pt idx="6774">
                  <c:v>0.29797333694841655</c:v>
                </c:pt>
                <c:pt idx="6775">
                  <c:v>0.29797333694841655</c:v>
                </c:pt>
                <c:pt idx="6776">
                  <c:v>0.24437610813629362</c:v>
                </c:pt>
                <c:pt idx="6777">
                  <c:v>0.24437610813629362</c:v>
                </c:pt>
                <c:pt idx="6778">
                  <c:v>0.24437610813629362</c:v>
                </c:pt>
                <c:pt idx="6779">
                  <c:v>0.24437610813629362</c:v>
                </c:pt>
                <c:pt idx="6780">
                  <c:v>0.25772547116980604</c:v>
                </c:pt>
                <c:pt idx="6781">
                  <c:v>0.24437610813629362</c:v>
                </c:pt>
                <c:pt idx="6782">
                  <c:v>0.27117472254235508</c:v>
                </c:pt>
                <c:pt idx="6783">
                  <c:v>0.25772547116980604</c:v>
                </c:pt>
                <c:pt idx="6784">
                  <c:v>0.32477195135447801</c:v>
                </c:pt>
                <c:pt idx="6785">
                  <c:v>0.32477195135447801</c:v>
                </c:pt>
                <c:pt idx="6786">
                  <c:v>0.33812131438787674</c:v>
                </c:pt>
                <c:pt idx="6787">
                  <c:v>0.4051677945725487</c:v>
                </c:pt>
                <c:pt idx="6788">
                  <c:v>0.37836918016660093</c:v>
                </c:pt>
                <c:pt idx="6789">
                  <c:v>0.32477195135436432</c:v>
                </c:pt>
                <c:pt idx="6790">
                  <c:v>0.25772547116969236</c:v>
                </c:pt>
                <c:pt idx="6791">
                  <c:v>0.24432616396666162</c:v>
                </c:pt>
                <c:pt idx="6792">
                  <c:v>0.25777541533932435</c:v>
                </c:pt>
                <c:pt idx="6793">
                  <c:v>0.25772547116969236</c:v>
                </c:pt>
                <c:pt idx="6794">
                  <c:v>0.24432616396677531</c:v>
                </c:pt>
                <c:pt idx="6795">
                  <c:v>0.25777541533932435</c:v>
                </c:pt>
                <c:pt idx="6796">
                  <c:v>0.27112477837272309</c:v>
                </c:pt>
                <c:pt idx="6797">
                  <c:v>0.27117472254235508</c:v>
                </c:pt>
                <c:pt idx="6798">
                  <c:v>0.28452408557575382</c:v>
                </c:pt>
                <c:pt idx="6799">
                  <c:v>0.28452408557575382</c:v>
                </c:pt>
                <c:pt idx="6800">
                  <c:v>0.29797333694841655</c:v>
                </c:pt>
                <c:pt idx="6801">
                  <c:v>0.24432616396677531</c:v>
                </c:pt>
                <c:pt idx="6802">
                  <c:v>0.25777541533932435</c:v>
                </c:pt>
                <c:pt idx="6803">
                  <c:v>0.25772547116980604</c:v>
                </c:pt>
                <c:pt idx="6804">
                  <c:v>0.27117472254235508</c:v>
                </c:pt>
                <c:pt idx="6805">
                  <c:v>0.28452408557575382</c:v>
                </c:pt>
                <c:pt idx="6806">
                  <c:v>0.29797333694841655</c:v>
                </c:pt>
                <c:pt idx="6807">
                  <c:v>0.31132269998181528</c:v>
                </c:pt>
                <c:pt idx="6808">
                  <c:v>0.24432616396677531</c:v>
                </c:pt>
                <c:pt idx="6809">
                  <c:v>0.25772547116980604</c:v>
                </c:pt>
                <c:pt idx="6810">
                  <c:v>0.27117472254235508</c:v>
                </c:pt>
                <c:pt idx="6811">
                  <c:v>0.29797333694841655</c:v>
                </c:pt>
                <c:pt idx="6812">
                  <c:v>0.24432616396666162</c:v>
                </c:pt>
                <c:pt idx="6813">
                  <c:v>0.24432616396666162</c:v>
                </c:pt>
                <c:pt idx="6814">
                  <c:v>0.25777541533932435</c:v>
                </c:pt>
                <c:pt idx="6815">
                  <c:v>0.25772547116969236</c:v>
                </c:pt>
                <c:pt idx="6816">
                  <c:v>0.24432616396677531</c:v>
                </c:pt>
                <c:pt idx="6817">
                  <c:v>0.25777541533932435</c:v>
                </c:pt>
                <c:pt idx="6818">
                  <c:v>0.25772547116980604</c:v>
                </c:pt>
                <c:pt idx="6819">
                  <c:v>0.27117472254235508</c:v>
                </c:pt>
                <c:pt idx="6820">
                  <c:v>0.24432616396677531</c:v>
                </c:pt>
                <c:pt idx="6821">
                  <c:v>0.25777541533932435</c:v>
                </c:pt>
                <c:pt idx="6822">
                  <c:v>0.27112477837272309</c:v>
                </c:pt>
                <c:pt idx="6823">
                  <c:v>0.28457402974538581</c:v>
                </c:pt>
                <c:pt idx="6824">
                  <c:v>0.28457402974538581</c:v>
                </c:pt>
                <c:pt idx="6825">
                  <c:v>0.29792339277878455</c:v>
                </c:pt>
                <c:pt idx="6826">
                  <c:v>0.25772547116980604</c:v>
                </c:pt>
                <c:pt idx="6827">
                  <c:v>0.25777541533932435</c:v>
                </c:pt>
                <c:pt idx="6828">
                  <c:v>0.27112477837283677</c:v>
                </c:pt>
                <c:pt idx="6829">
                  <c:v>0.28457402974538581</c:v>
                </c:pt>
                <c:pt idx="6830">
                  <c:v>0.29792339277878455</c:v>
                </c:pt>
                <c:pt idx="6831">
                  <c:v>0.31137264415144728</c:v>
                </c:pt>
                <c:pt idx="6832">
                  <c:v>0.24432616396677531</c:v>
                </c:pt>
                <c:pt idx="6833">
                  <c:v>0.25777541533943804</c:v>
                </c:pt>
                <c:pt idx="6834">
                  <c:v>0.27112477837283677</c:v>
                </c:pt>
                <c:pt idx="6835">
                  <c:v>0.29792339277878455</c:v>
                </c:pt>
                <c:pt idx="6836">
                  <c:v>0.32472200718484601</c:v>
                </c:pt>
                <c:pt idx="6837">
                  <c:v>0.24432616396666162</c:v>
                </c:pt>
                <c:pt idx="6838">
                  <c:v>0.25772547116969236</c:v>
                </c:pt>
                <c:pt idx="6839">
                  <c:v>0.25777541533932435</c:v>
                </c:pt>
                <c:pt idx="6840">
                  <c:v>0.24432616396677531</c:v>
                </c:pt>
                <c:pt idx="6841">
                  <c:v>0.25777541533932435</c:v>
                </c:pt>
                <c:pt idx="6842">
                  <c:v>0.27112477837272309</c:v>
                </c:pt>
                <c:pt idx="6843">
                  <c:v>0.28452408557575382</c:v>
                </c:pt>
                <c:pt idx="6844">
                  <c:v>0.24432616396677531</c:v>
                </c:pt>
                <c:pt idx="6845">
                  <c:v>0.25777541533932435</c:v>
                </c:pt>
                <c:pt idx="6846">
                  <c:v>0.25772547116980604</c:v>
                </c:pt>
                <c:pt idx="6847">
                  <c:v>0.27117472254235508</c:v>
                </c:pt>
                <c:pt idx="6848">
                  <c:v>0.28452408557575382</c:v>
                </c:pt>
                <c:pt idx="6849">
                  <c:v>0.24432616396677531</c:v>
                </c:pt>
                <c:pt idx="6850">
                  <c:v>0.25772547116980604</c:v>
                </c:pt>
                <c:pt idx="6851">
                  <c:v>0.27117472254235508</c:v>
                </c:pt>
                <c:pt idx="6852">
                  <c:v>0.29797333694841655</c:v>
                </c:pt>
                <c:pt idx="6853">
                  <c:v>0.25772547116969236</c:v>
                </c:pt>
                <c:pt idx="6854">
                  <c:v>0.25777541533932435</c:v>
                </c:pt>
                <c:pt idx="6855">
                  <c:v>0.25772547116969236</c:v>
                </c:pt>
                <c:pt idx="6856">
                  <c:v>0.25777541533932435</c:v>
                </c:pt>
                <c:pt idx="6857">
                  <c:v>0.27112477837272309</c:v>
                </c:pt>
                <c:pt idx="6858">
                  <c:v>0.25772547116980604</c:v>
                </c:pt>
                <c:pt idx="6859">
                  <c:v>0.27117472254235508</c:v>
                </c:pt>
                <c:pt idx="6860">
                  <c:v>0.25777541533932435</c:v>
                </c:pt>
                <c:pt idx="6861">
                  <c:v>0.27112477837272309</c:v>
                </c:pt>
                <c:pt idx="6862">
                  <c:v>0.28457402974538581</c:v>
                </c:pt>
                <c:pt idx="6863">
                  <c:v>0.25772547116980604</c:v>
                </c:pt>
                <c:pt idx="6864">
                  <c:v>0.27117472254235508</c:v>
                </c:pt>
                <c:pt idx="6865">
                  <c:v>0.28452408557575382</c:v>
                </c:pt>
                <c:pt idx="6866">
                  <c:v>0.29797333694841655</c:v>
                </c:pt>
                <c:pt idx="6867">
                  <c:v>0.29797333694841655</c:v>
                </c:pt>
                <c:pt idx="6868">
                  <c:v>0.31132269998181528</c:v>
                </c:pt>
                <c:pt idx="6869">
                  <c:v>0.25777541533932435</c:v>
                </c:pt>
                <c:pt idx="6870">
                  <c:v>0.27112477837283677</c:v>
                </c:pt>
                <c:pt idx="6871">
                  <c:v>0.25772547116980604</c:v>
                </c:pt>
                <c:pt idx="6872">
                  <c:v>0.27117472254235508</c:v>
                </c:pt>
                <c:pt idx="6873">
                  <c:v>0.28452408557575382</c:v>
                </c:pt>
                <c:pt idx="6874">
                  <c:v>0.29797333694841655</c:v>
                </c:pt>
                <c:pt idx="6875">
                  <c:v>0.31132269998181528</c:v>
                </c:pt>
                <c:pt idx="6876">
                  <c:v>0.32477195135447801</c:v>
                </c:pt>
                <c:pt idx="6877">
                  <c:v>0.25777541533943804</c:v>
                </c:pt>
                <c:pt idx="6878">
                  <c:v>0.25772547116980604</c:v>
                </c:pt>
                <c:pt idx="6879">
                  <c:v>0.27117472254235508</c:v>
                </c:pt>
                <c:pt idx="6880">
                  <c:v>0.2845240855758675</c:v>
                </c:pt>
                <c:pt idx="6881">
                  <c:v>0.31132269998181528</c:v>
                </c:pt>
                <c:pt idx="6882">
                  <c:v>0.33812131438787674</c:v>
                </c:pt>
                <c:pt idx="6883">
                  <c:v>0.24432616396666162</c:v>
                </c:pt>
                <c:pt idx="6884">
                  <c:v>0.24432616396677531</c:v>
                </c:pt>
                <c:pt idx="6885">
                  <c:v>0.25777541533932435</c:v>
                </c:pt>
                <c:pt idx="6886">
                  <c:v>0.25772547116980604</c:v>
                </c:pt>
                <c:pt idx="6887">
                  <c:v>0.25772547116980604</c:v>
                </c:pt>
                <c:pt idx="6888">
                  <c:v>0.27117472254235508</c:v>
                </c:pt>
                <c:pt idx="6889">
                  <c:v>0.25777541533932435</c:v>
                </c:pt>
                <c:pt idx="6890">
                  <c:v>0.28457402974538581</c:v>
                </c:pt>
                <c:pt idx="6891">
                  <c:v>0.28457402974538581</c:v>
                </c:pt>
                <c:pt idx="6892">
                  <c:v>0.29792339277878455</c:v>
                </c:pt>
                <c:pt idx="6893">
                  <c:v>0.25772547116980604</c:v>
                </c:pt>
                <c:pt idx="6894">
                  <c:v>0.24432616396677531</c:v>
                </c:pt>
                <c:pt idx="6895">
                  <c:v>0.25777541533943804</c:v>
                </c:pt>
                <c:pt idx="6896">
                  <c:v>0.27112477837283677</c:v>
                </c:pt>
                <c:pt idx="6897">
                  <c:v>0.28457402974538581</c:v>
                </c:pt>
                <c:pt idx="6898">
                  <c:v>0.29792339277878455</c:v>
                </c:pt>
                <c:pt idx="6899">
                  <c:v>0.31137264415144728</c:v>
                </c:pt>
                <c:pt idx="6900">
                  <c:v>0.24432616396677531</c:v>
                </c:pt>
                <c:pt idx="6901">
                  <c:v>0.25777541533932435</c:v>
                </c:pt>
                <c:pt idx="6902">
                  <c:v>0.27112477837283677</c:v>
                </c:pt>
                <c:pt idx="6903">
                  <c:v>0.29792339277878455</c:v>
                </c:pt>
                <c:pt idx="6904">
                  <c:v>0.32472200718484601</c:v>
                </c:pt>
                <c:pt idx="6905">
                  <c:v>0.25777541533932435</c:v>
                </c:pt>
                <c:pt idx="6906">
                  <c:v>0.25772547116969236</c:v>
                </c:pt>
                <c:pt idx="6907">
                  <c:v>0.25777541533932435</c:v>
                </c:pt>
                <c:pt idx="6908">
                  <c:v>0.27112477837272309</c:v>
                </c:pt>
                <c:pt idx="6909">
                  <c:v>0.25772547116980604</c:v>
                </c:pt>
                <c:pt idx="6910">
                  <c:v>0.27117472254235508</c:v>
                </c:pt>
                <c:pt idx="6911">
                  <c:v>0.25777541533932435</c:v>
                </c:pt>
                <c:pt idx="6912">
                  <c:v>0.27112477837272309</c:v>
                </c:pt>
                <c:pt idx="6913">
                  <c:v>0.25772547116980604</c:v>
                </c:pt>
                <c:pt idx="6914">
                  <c:v>0.27117472254235508</c:v>
                </c:pt>
                <c:pt idx="6915">
                  <c:v>0.28452408557575382</c:v>
                </c:pt>
                <c:pt idx="6916">
                  <c:v>0.25777541533932435</c:v>
                </c:pt>
                <c:pt idx="6917">
                  <c:v>0.27112477837283677</c:v>
                </c:pt>
                <c:pt idx="6918">
                  <c:v>0.28457402974538581</c:v>
                </c:pt>
                <c:pt idx="6919">
                  <c:v>0.29792339277878455</c:v>
                </c:pt>
                <c:pt idx="6920">
                  <c:v>0.29792339277878455</c:v>
                </c:pt>
                <c:pt idx="6921">
                  <c:v>0.31137264415144728</c:v>
                </c:pt>
                <c:pt idx="6922">
                  <c:v>0.25772547116980604</c:v>
                </c:pt>
                <c:pt idx="6923">
                  <c:v>0.27117472254235508</c:v>
                </c:pt>
                <c:pt idx="6924">
                  <c:v>0.25777541533943804</c:v>
                </c:pt>
                <c:pt idx="6925">
                  <c:v>0.27112477837283677</c:v>
                </c:pt>
                <c:pt idx="6926">
                  <c:v>0.28457402974538581</c:v>
                </c:pt>
                <c:pt idx="6927">
                  <c:v>0.29792339277878455</c:v>
                </c:pt>
                <c:pt idx="6928">
                  <c:v>0.31137264415144728</c:v>
                </c:pt>
                <c:pt idx="6929">
                  <c:v>0.32472200718484601</c:v>
                </c:pt>
                <c:pt idx="6930">
                  <c:v>0.25772547116980604</c:v>
                </c:pt>
                <c:pt idx="6931">
                  <c:v>0.25777541533932435</c:v>
                </c:pt>
                <c:pt idx="6932">
                  <c:v>0.27112477837283677</c:v>
                </c:pt>
                <c:pt idx="6933">
                  <c:v>0.28457402974538581</c:v>
                </c:pt>
                <c:pt idx="6934">
                  <c:v>0.31137264415144728</c:v>
                </c:pt>
                <c:pt idx="6935">
                  <c:v>0.33817125855750874</c:v>
                </c:pt>
                <c:pt idx="6936">
                  <c:v>0.24432616396677531</c:v>
                </c:pt>
                <c:pt idx="6937">
                  <c:v>0.25772547116980604</c:v>
                </c:pt>
                <c:pt idx="6938">
                  <c:v>0.25777541533932435</c:v>
                </c:pt>
                <c:pt idx="6939">
                  <c:v>0.27112477837283677</c:v>
                </c:pt>
                <c:pt idx="6940">
                  <c:v>0.25777541533943804</c:v>
                </c:pt>
                <c:pt idx="6941">
                  <c:v>0.27117472254235508</c:v>
                </c:pt>
                <c:pt idx="6942">
                  <c:v>0.24432616396677531</c:v>
                </c:pt>
                <c:pt idx="6943">
                  <c:v>0.25772547116980604</c:v>
                </c:pt>
                <c:pt idx="6944">
                  <c:v>0.27117472254235508</c:v>
                </c:pt>
                <c:pt idx="6945">
                  <c:v>0.25772547116969236</c:v>
                </c:pt>
                <c:pt idx="6946">
                  <c:v>0.25777541533932435</c:v>
                </c:pt>
                <c:pt idx="6947">
                  <c:v>0.25772547116980604</c:v>
                </c:pt>
                <c:pt idx="6948">
                  <c:v>0.27117472254235508</c:v>
                </c:pt>
                <c:pt idx="6949">
                  <c:v>0.25777541533932435</c:v>
                </c:pt>
                <c:pt idx="6950">
                  <c:v>0.27112477837272309</c:v>
                </c:pt>
                <c:pt idx="6951">
                  <c:v>0.25772547116980604</c:v>
                </c:pt>
                <c:pt idx="6952">
                  <c:v>0.25777541533932435</c:v>
                </c:pt>
                <c:pt idx="6953">
                  <c:v>0.27112477837283677</c:v>
                </c:pt>
                <c:pt idx="6954">
                  <c:v>0.28457402974538581</c:v>
                </c:pt>
                <c:pt idx="6955">
                  <c:v>0.25772547116980604</c:v>
                </c:pt>
                <c:pt idx="6956">
                  <c:v>0.29797333694841655</c:v>
                </c:pt>
                <c:pt idx="6957">
                  <c:v>0.29797333694841655</c:v>
                </c:pt>
                <c:pt idx="6958">
                  <c:v>0.25777541533943804</c:v>
                </c:pt>
                <c:pt idx="6959">
                  <c:v>0.27112477837283677</c:v>
                </c:pt>
                <c:pt idx="6960">
                  <c:v>0.25772547116980604</c:v>
                </c:pt>
                <c:pt idx="6961">
                  <c:v>0.27117472254235508</c:v>
                </c:pt>
                <c:pt idx="6962">
                  <c:v>0.2845240855758675</c:v>
                </c:pt>
                <c:pt idx="6963">
                  <c:v>0.29797333694841655</c:v>
                </c:pt>
                <c:pt idx="6964">
                  <c:v>0.32477195135447801</c:v>
                </c:pt>
                <c:pt idx="6965">
                  <c:v>0.25777541533932435</c:v>
                </c:pt>
                <c:pt idx="6966">
                  <c:v>0.25772547116980604</c:v>
                </c:pt>
                <c:pt idx="6967">
                  <c:v>0.27117472254235508</c:v>
                </c:pt>
                <c:pt idx="6968">
                  <c:v>0.2845240855758675</c:v>
                </c:pt>
                <c:pt idx="6969">
                  <c:v>0.31132269998181528</c:v>
                </c:pt>
                <c:pt idx="6970">
                  <c:v>0.24432616396677531</c:v>
                </c:pt>
                <c:pt idx="6971">
                  <c:v>0.24432616396677531</c:v>
                </c:pt>
                <c:pt idx="6972">
                  <c:v>0.25772547116980604</c:v>
                </c:pt>
                <c:pt idx="6973">
                  <c:v>0.24432616396677531</c:v>
                </c:pt>
                <c:pt idx="6974">
                  <c:v>0.25777541533932435</c:v>
                </c:pt>
                <c:pt idx="6975">
                  <c:v>0.25772547116980604</c:v>
                </c:pt>
                <c:pt idx="6976">
                  <c:v>0.27117472254235508</c:v>
                </c:pt>
                <c:pt idx="6977">
                  <c:v>0.27112477837283677</c:v>
                </c:pt>
                <c:pt idx="6978">
                  <c:v>0.28457402974538581</c:v>
                </c:pt>
                <c:pt idx="6979">
                  <c:v>0.28457402974538581</c:v>
                </c:pt>
                <c:pt idx="6980">
                  <c:v>0.29792339277878455</c:v>
                </c:pt>
                <c:pt idx="6981">
                  <c:v>0.24437610813629362</c:v>
                </c:pt>
                <c:pt idx="6982">
                  <c:v>0.25772547116980604</c:v>
                </c:pt>
                <c:pt idx="6983">
                  <c:v>0.25777541533932435</c:v>
                </c:pt>
                <c:pt idx="6984">
                  <c:v>0.27112477837283677</c:v>
                </c:pt>
                <c:pt idx="6985">
                  <c:v>0.28457402974538581</c:v>
                </c:pt>
                <c:pt idx="6986">
                  <c:v>0.31137264415144728</c:v>
                </c:pt>
                <c:pt idx="6987">
                  <c:v>0.24437610813629362</c:v>
                </c:pt>
                <c:pt idx="6988">
                  <c:v>0.24432616396677531</c:v>
                </c:pt>
                <c:pt idx="6989">
                  <c:v>0.25777541533932435</c:v>
                </c:pt>
                <c:pt idx="6990">
                  <c:v>0.27112477837283677</c:v>
                </c:pt>
                <c:pt idx="6991">
                  <c:v>0.29792339277889823</c:v>
                </c:pt>
                <c:pt idx="6992">
                  <c:v>0.25777541533932435</c:v>
                </c:pt>
                <c:pt idx="6993">
                  <c:v>0.25772547116980604</c:v>
                </c:pt>
                <c:pt idx="6994">
                  <c:v>0.25777541533932435</c:v>
                </c:pt>
                <c:pt idx="6995">
                  <c:v>0.27112477837272309</c:v>
                </c:pt>
                <c:pt idx="6996">
                  <c:v>0.25772547116980604</c:v>
                </c:pt>
                <c:pt idx="6997">
                  <c:v>0.27117472254235508</c:v>
                </c:pt>
                <c:pt idx="6998">
                  <c:v>0.25777541533932435</c:v>
                </c:pt>
                <c:pt idx="6999">
                  <c:v>0.27112477837283677</c:v>
                </c:pt>
                <c:pt idx="7000">
                  <c:v>0.25772547116980604</c:v>
                </c:pt>
                <c:pt idx="7001">
                  <c:v>0.28452408557575382</c:v>
                </c:pt>
                <c:pt idx="7002">
                  <c:v>0.25777541533943804</c:v>
                </c:pt>
                <c:pt idx="7003">
                  <c:v>0.27112477837283677</c:v>
                </c:pt>
                <c:pt idx="7004">
                  <c:v>0.28457402974538581</c:v>
                </c:pt>
                <c:pt idx="7005">
                  <c:v>0.29792339277878455</c:v>
                </c:pt>
                <c:pt idx="7006">
                  <c:v>0.29792339277878455</c:v>
                </c:pt>
                <c:pt idx="7007">
                  <c:v>0.31137264415144728</c:v>
                </c:pt>
                <c:pt idx="7008">
                  <c:v>0.25772547116980604</c:v>
                </c:pt>
                <c:pt idx="7009">
                  <c:v>0.27117472254235508</c:v>
                </c:pt>
                <c:pt idx="7010">
                  <c:v>0.25777541533932435</c:v>
                </c:pt>
                <c:pt idx="7011">
                  <c:v>0.27112477837283677</c:v>
                </c:pt>
                <c:pt idx="7012">
                  <c:v>0.28457402974538581</c:v>
                </c:pt>
                <c:pt idx="7013">
                  <c:v>0.29792339277878455</c:v>
                </c:pt>
                <c:pt idx="7014">
                  <c:v>0.31137264415144728</c:v>
                </c:pt>
                <c:pt idx="7015">
                  <c:v>0.32472200718484601</c:v>
                </c:pt>
                <c:pt idx="7016">
                  <c:v>0.25772547116980604</c:v>
                </c:pt>
                <c:pt idx="7017">
                  <c:v>0.25777541533932435</c:v>
                </c:pt>
                <c:pt idx="7018">
                  <c:v>0.27112477837283677</c:v>
                </c:pt>
                <c:pt idx="7019">
                  <c:v>0.28457402974527213</c:v>
                </c:pt>
                <c:pt idx="7020">
                  <c:v>0.31137264415144728</c:v>
                </c:pt>
                <c:pt idx="7021">
                  <c:v>0.33817125855750874</c:v>
                </c:pt>
                <c:pt idx="7022">
                  <c:v>0.27112477837272309</c:v>
                </c:pt>
                <c:pt idx="7023">
                  <c:v>0.27117472254235508</c:v>
                </c:pt>
                <c:pt idx="7024">
                  <c:v>0.27112477837272309</c:v>
                </c:pt>
                <c:pt idx="7025">
                  <c:v>0.28457402974538581</c:v>
                </c:pt>
                <c:pt idx="7026">
                  <c:v>0.27117472254235508</c:v>
                </c:pt>
                <c:pt idx="7027">
                  <c:v>0.28452408557575382</c:v>
                </c:pt>
                <c:pt idx="7028">
                  <c:v>0.27112477837283677</c:v>
                </c:pt>
                <c:pt idx="7029">
                  <c:v>0.28457402974538581</c:v>
                </c:pt>
                <c:pt idx="7030">
                  <c:v>0.27117472254235508</c:v>
                </c:pt>
                <c:pt idx="7031">
                  <c:v>0.28452408557575382</c:v>
                </c:pt>
                <c:pt idx="7032">
                  <c:v>0.27112477837283677</c:v>
                </c:pt>
                <c:pt idx="7033">
                  <c:v>0.28457402974538581</c:v>
                </c:pt>
                <c:pt idx="7034">
                  <c:v>0.29792339277878455</c:v>
                </c:pt>
                <c:pt idx="7035">
                  <c:v>0.31137264415144728</c:v>
                </c:pt>
                <c:pt idx="7036">
                  <c:v>0.31137264415144728</c:v>
                </c:pt>
                <c:pt idx="7037">
                  <c:v>0.32472200718484601</c:v>
                </c:pt>
                <c:pt idx="7038">
                  <c:v>0.27117472254235508</c:v>
                </c:pt>
                <c:pt idx="7039">
                  <c:v>0.2845240855758675</c:v>
                </c:pt>
                <c:pt idx="7040">
                  <c:v>0.27112477837283677</c:v>
                </c:pt>
                <c:pt idx="7041">
                  <c:v>0.28457402974538581</c:v>
                </c:pt>
                <c:pt idx="7042">
                  <c:v>0.29792339277878455</c:v>
                </c:pt>
                <c:pt idx="7043">
                  <c:v>0.31137264415144728</c:v>
                </c:pt>
                <c:pt idx="7044">
                  <c:v>0.32472200718484601</c:v>
                </c:pt>
                <c:pt idx="7045">
                  <c:v>0.33817125855750874</c:v>
                </c:pt>
                <c:pt idx="7046">
                  <c:v>0.27117472254235508</c:v>
                </c:pt>
                <c:pt idx="7047">
                  <c:v>0.27112477837283677</c:v>
                </c:pt>
                <c:pt idx="7048">
                  <c:v>0.28457402974527213</c:v>
                </c:pt>
                <c:pt idx="7049">
                  <c:v>0.29792339277889823</c:v>
                </c:pt>
                <c:pt idx="7050">
                  <c:v>0.32472200718484601</c:v>
                </c:pt>
                <c:pt idx="7051">
                  <c:v>0.35152062159090747</c:v>
                </c:pt>
                <c:pt idx="7052">
                  <c:v>0.24432616396677531</c:v>
                </c:pt>
                <c:pt idx="7053">
                  <c:v>0.25772547116980604</c:v>
                </c:pt>
                <c:pt idx="7054">
                  <c:v>0.24432616396677531</c:v>
                </c:pt>
                <c:pt idx="7055">
                  <c:v>0.25777541533932435</c:v>
                </c:pt>
                <c:pt idx="7056">
                  <c:v>0.24432616396677531</c:v>
                </c:pt>
                <c:pt idx="7057">
                  <c:v>0.25777541533943804</c:v>
                </c:pt>
                <c:pt idx="7058">
                  <c:v>0.27112477837283677</c:v>
                </c:pt>
                <c:pt idx="7059">
                  <c:v>0.2845240855758675</c:v>
                </c:pt>
                <c:pt idx="7060">
                  <c:v>0.2845240855758675</c:v>
                </c:pt>
                <c:pt idx="7061">
                  <c:v>0.24432616396677531</c:v>
                </c:pt>
                <c:pt idx="7062">
                  <c:v>0.25777541533932435</c:v>
                </c:pt>
                <c:pt idx="7063">
                  <c:v>0.24432616396677531</c:v>
                </c:pt>
                <c:pt idx="7064">
                  <c:v>0.25772547116980604</c:v>
                </c:pt>
                <c:pt idx="7065">
                  <c:v>0.27117472254235508</c:v>
                </c:pt>
                <c:pt idx="7066">
                  <c:v>0.25772547116980604</c:v>
                </c:pt>
                <c:pt idx="7067">
                  <c:v>0.25777541533932435</c:v>
                </c:pt>
                <c:pt idx="7068">
                  <c:v>0.27117472254235508</c:v>
                </c:pt>
                <c:pt idx="7069">
                  <c:v>0.25777541533932435</c:v>
                </c:pt>
                <c:pt idx="7070">
                  <c:v>0.27112477837283677</c:v>
                </c:pt>
                <c:pt idx="7071">
                  <c:v>0.25777541533943804</c:v>
                </c:pt>
                <c:pt idx="7072">
                  <c:v>0.27112477837283677</c:v>
                </c:pt>
                <c:pt idx="7073">
                  <c:v>0.28457402974538581</c:v>
                </c:pt>
                <c:pt idx="7074">
                  <c:v>0.29797333694841655</c:v>
                </c:pt>
                <c:pt idx="7075">
                  <c:v>0.31132269998181528</c:v>
                </c:pt>
                <c:pt idx="7076">
                  <c:v>0.25777541533932435</c:v>
                </c:pt>
                <c:pt idx="7077">
                  <c:v>0.27112477837283677</c:v>
                </c:pt>
                <c:pt idx="7078">
                  <c:v>0.2845240855758675</c:v>
                </c:pt>
                <c:pt idx="7079">
                  <c:v>0.29797333694841655</c:v>
                </c:pt>
                <c:pt idx="7080">
                  <c:v>0.25777541533932435</c:v>
                </c:pt>
                <c:pt idx="7081">
                  <c:v>0.27117472254235508</c:v>
                </c:pt>
                <c:pt idx="7082">
                  <c:v>0.2845240855758675</c:v>
                </c:pt>
                <c:pt idx="7083">
                  <c:v>0.31132269998192896</c:v>
                </c:pt>
                <c:pt idx="7084">
                  <c:v>0.27117472254235508</c:v>
                </c:pt>
                <c:pt idx="7085">
                  <c:v>0.27112477837272309</c:v>
                </c:pt>
                <c:pt idx="7086">
                  <c:v>0.27117472254235508</c:v>
                </c:pt>
                <c:pt idx="7087">
                  <c:v>0.28452408557575382</c:v>
                </c:pt>
                <c:pt idx="7088">
                  <c:v>0.27112477837283677</c:v>
                </c:pt>
                <c:pt idx="7089">
                  <c:v>0.28457402974538581</c:v>
                </c:pt>
                <c:pt idx="7090">
                  <c:v>0.28452408557575382</c:v>
                </c:pt>
                <c:pt idx="7091">
                  <c:v>0.27112477837283677</c:v>
                </c:pt>
                <c:pt idx="7092">
                  <c:v>0.28457402974538581</c:v>
                </c:pt>
                <c:pt idx="7093">
                  <c:v>0.29792339277878455</c:v>
                </c:pt>
                <c:pt idx="7094">
                  <c:v>0.2845240855758675</c:v>
                </c:pt>
                <c:pt idx="7095">
                  <c:v>0.31132269998181528</c:v>
                </c:pt>
                <c:pt idx="7096">
                  <c:v>0.31132269998181528</c:v>
                </c:pt>
                <c:pt idx="7097">
                  <c:v>0.32477195135447801</c:v>
                </c:pt>
                <c:pt idx="7098">
                  <c:v>0.27112477837283677</c:v>
                </c:pt>
                <c:pt idx="7099">
                  <c:v>0.28457402974538581</c:v>
                </c:pt>
                <c:pt idx="7100">
                  <c:v>0.27117472254235508</c:v>
                </c:pt>
                <c:pt idx="7101">
                  <c:v>0.2845240855758675</c:v>
                </c:pt>
                <c:pt idx="7102">
                  <c:v>0.29797333694841655</c:v>
                </c:pt>
                <c:pt idx="7103">
                  <c:v>0.31132269998181528</c:v>
                </c:pt>
                <c:pt idx="7104">
                  <c:v>0.33812131438787674</c:v>
                </c:pt>
                <c:pt idx="7105">
                  <c:v>0.27112477837283677</c:v>
                </c:pt>
                <c:pt idx="7106">
                  <c:v>0.27117472254235508</c:v>
                </c:pt>
                <c:pt idx="7107">
                  <c:v>0.2845240855758675</c:v>
                </c:pt>
                <c:pt idx="7108">
                  <c:v>0.29797333694830286</c:v>
                </c:pt>
                <c:pt idx="7109">
                  <c:v>0.32477195135447801</c:v>
                </c:pt>
                <c:pt idx="7110">
                  <c:v>0.28452408557575382</c:v>
                </c:pt>
                <c:pt idx="7111">
                  <c:v>0.28457402974538581</c:v>
                </c:pt>
                <c:pt idx="7112">
                  <c:v>0.28452408557575382</c:v>
                </c:pt>
                <c:pt idx="7113">
                  <c:v>0.29797333694841655</c:v>
                </c:pt>
                <c:pt idx="7114">
                  <c:v>0.28457402974538581</c:v>
                </c:pt>
                <c:pt idx="7115">
                  <c:v>0.29792339277878455</c:v>
                </c:pt>
                <c:pt idx="7116">
                  <c:v>0.28452408557575382</c:v>
                </c:pt>
                <c:pt idx="7117">
                  <c:v>0.29797333694841655</c:v>
                </c:pt>
                <c:pt idx="7118">
                  <c:v>0.28457402974538581</c:v>
                </c:pt>
                <c:pt idx="7119">
                  <c:v>0.29792339277878455</c:v>
                </c:pt>
                <c:pt idx="7120">
                  <c:v>0.31137264415144728</c:v>
                </c:pt>
                <c:pt idx="7121">
                  <c:v>0.2845240855758675</c:v>
                </c:pt>
                <c:pt idx="7122">
                  <c:v>0.29797333694841655</c:v>
                </c:pt>
                <c:pt idx="7123">
                  <c:v>0.31132269998181528</c:v>
                </c:pt>
                <c:pt idx="7124">
                  <c:v>0.32477195135447801</c:v>
                </c:pt>
                <c:pt idx="7125">
                  <c:v>0.32477195135447801</c:v>
                </c:pt>
                <c:pt idx="7126">
                  <c:v>0.33812131438787674</c:v>
                </c:pt>
                <c:pt idx="7127">
                  <c:v>0.28457402974538581</c:v>
                </c:pt>
                <c:pt idx="7128">
                  <c:v>0.29792339277878455</c:v>
                </c:pt>
                <c:pt idx="7129">
                  <c:v>0.2845240855758675</c:v>
                </c:pt>
                <c:pt idx="7130">
                  <c:v>0.29797333694841655</c:v>
                </c:pt>
                <c:pt idx="7131">
                  <c:v>0.31132269998181528</c:v>
                </c:pt>
                <c:pt idx="7132">
                  <c:v>0.32477195135447801</c:v>
                </c:pt>
                <c:pt idx="7133">
                  <c:v>0.33812131438787674</c:v>
                </c:pt>
                <c:pt idx="7134">
                  <c:v>0.35157056576053947</c:v>
                </c:pt>
                <c:pt idx="7135">
                  <c:v>0.28457402974527213</c:v>
                </c:pt>
                <c:pt idx="7136">
                  <c:v>0.2845240855758675</c:v>
                </c:pt>
                <c:pt idx="7137">
                  <c:v>0.29797333694830286</c:v>
                </c:pt>
                <c:pt idx="7138">
                  <c:v>0.31132269998192896</c:v>
                </c:pt>
                <c:pt idx="7139">
                  <c:v>0.33812131438787674</c:v>
                </c:pt>
                <c:pt idx="7140">
                  <c:v>0.3649199287939382</c:v>
                </c:pt>
                <c:pt idx="7141">
                  <c:v>0.28452408557575382</c:v>
                </c:pt>
                <c:pt idx="7142">
                  <c:v>0.28457402974538581</c:v>
                </c:pt>
                <c:pt idx="7143">
                  <c:v>0.28452408557575382</c:v>
                </c:pt>
                <c:pt idx="7144">
                  <c:v>0.29797333694841655</c:v>
                </c:pt>
                <c:pt idx="7145">
                  <c:v>0.28457402974538581</c:v>
                </c:pt>
                <c:pt idx="7146">
                  <c:v>0.29792339277878455</c:v>
                </c:pt>
                <c:pt idx="7147">
                  <c:v>0.29797333694841655</c:v>
                </c:pt>
                <c:pt idx="7148">
                  <c:v>0.28457402974538581</c:v>
                </c:pt>
                <c:pt idx="7149">
                  <c:v>0.29792339277878455</c:v>
                </c:pt>
                <c:pt idx="7150">
                  <c:v>0.31137264415144728</c:v>
                </c:pt>
                <c:pt idx="7151">
                  <c:v>0.2845240855758675</c:v>
                </c:pt>
                <c:pt idx="7152">
                  <c:v>0.31132269998181528</c:v>
                </c:pt>
                <c:pt idx="7153">
                  <c:v>0.32477195135447801</c:v>
                </c:pt>
                <c:pt idx="7154">
                  <c:v>0.33812131438787674</c:v>
                </c:pt>
                <c:pt idx="7155">
                  <c:v>0.28457402974538581</c:v>
                </c:pt>
                <c:pt idx="7156">
                  <c:v>0.29792339277878455</c:v>
                </c:pt>
                <c:pt idx="7157">
                  <c:v>0.2845240855758675</c:v>
                </c:pt>
                <c:pt idx="7158">
                  <c:v>0.29797333694841655</c:v>
                </c:pt>
                <c:pt idx="7159">
                  <c:v>0.31132269998181528</c:v>
                </c:pt>
                <c:pt idx="7160">
                  <c:v>0.32477195135447801</c:v>
                </c:pt>
                <c:pt idx="7161">
                  <c:v>0.33812131438787674</c:v>
                </c:pt>
                <c:pt idx="7162">
                  <c:v>0.35157056576053947</c:v>
                </c:pt>
                <c:pt idx="7163">
                  <c:v>0.28457402974527213</c:v>
                </c:pt>
                <c:pt idx="7164">
                  <c:v>0.2845240855758675</c:v>
                </c:pt>
                <c:pt idx="7165">
                  <c:v>0.29797333694830286</c:v>
                </c:pt>
                <c:pt idx="7166">
                  <c:v>0.31132269998192896</c:v>
                </c:pt>
                <c:pt idx="7167">
                  <c:v>0.33812131438787674</c:v>
                </c:pt>
                <c:pt idx="7168">
                  <c:v>0.3649199287939382</c:v>
                </c:pt>
                <c:pt idx="7169">
                  <c:v>0.29797333694841655</c:v>
                </c:pt>
                <c:pt idx="7170">
                  <c:v>0.29792339277878455</c:v>
                </c:pt>
                <c:pt idx="7171">
                  <c:v>0.29797333694841655</c:v>
                </c:pt>
                <c:pt idx="7172">
                  <c:v>0.31132269998181528</c:v>
                </c:pt>
                <c:pt idx="7173">
                  <c:v>0.29792339277878455</c:v>
                </c:pt>
                <c:pt idx="7174">
                  <c:v>0.31137264415144728</c:v>
                </c:pt>
                <c:pt idx="7175">
                  <c:v>0.29797333694841655</c:v>
                </c:pt>
                <c:pt idx="7176">
                  <c:v>0.31132269998181528</c:v>
                </c:pt>
                <c:pt idx="7177">
                  <c:v>0.29792339277878455</c:v>
                </c:pt>
                <c:pt idx="7178">
                  <c:v>0.31137264415144728</c:v>
                </c:pt>
                <c:pt idx="7179">
                  <c:v>0.32472200718484601</c:v>
                </c:pt>
                <c:pt idx="7180">
                  <c:v>0.29797333694841655</c:v>
                </c:pt>
                <c:pt idx="7181">
                  <c:v>0.31132269998181528</c:v>
                </c:pt>
                <c:pt idx="7182">
                  <c:v>0.32477195135447801</c:v>
                </c:pt>
                <c:pt idx="7183">
                  <c:v>0.33812131438787674</c:v>
                </c:pt>
                <c:pt idx="7184">
                  <c:v>0.33812131438787674</c:v>
                </c:pt>
                <c:pt idx="7185">
                  <c:v>0.35157056576053947</c:v>
                </c:pt>
                <c:pt idx="7186">
                  <c:v>0.29792339277878455</c:v>
                </c:pt>
                <c:pt idx="7187">
                  <c:v>0.31137264415144728</c:v>
                </c:pt>
                <c:pt idx="7188">
                  <c:v>0.29797333694841655</c:v>
                </c:pt>
                <c:pt idx="7189">
                  <c:v>0.31132269998181528</c:v>
                </c:pt>
                <c:pt idx="7190">
                  <c:v>0.32477195135447801</c:v>
                </c:pt>
                <c:pt idx="7191">
                  <c:v>0.33812131438787674</c:v>
                </c:pt>
                <c:pt idx="7192">
                  <c:v>0.35157056576053947</c:v>
                </c:pt>
                <c:pt idx="7193">
                  <c:v>0.3649199287939382</c:v>
                </c:pt>
                <c:pt idx="7194">
                  <c:v>0.29792339277889823</c:v>
                </c:pt>
                <c:pt idx="7195">
                  <c:v>0.29797333694830286</c:v>
                </c:pt>
                <c:pt idx="7196">
                  <c:v>0.31132269998192896</c:v>
                </c:pt>
                <c:pt idx="7197">
                  <c:v>0.32477195135447801</c:v>
                </c:pt>
                <c:pt idx="7198">
                  <c:v>0.35157056576053947</c:v>
                </c:pt>
                <c:pt idx="7199">
                  <c:v>0.37836918016648724</c:v>
                </c:pt>
                <c:pt idx="7200">
                  <c:v>0.25777541533932435</c:v>
                </c:pt>
                <c:pt idx="7201">
                  <c:v>0.25772547116980604</c:v>
                </c:pt>
                <c:pt idx="7202">
                  <c:v>0.25777541533943804</c:v>
                </c:pt>
                <c:pt idx="7203">
                  <c:v>0.24437610813629362</c:v>
                </c:pt>
                <c:pt idx="7204">
                  <c:v>0.25772547116980604</c:v>
                </c:pt>
                <c:pt idx="7205">
                  <c:v>0.27117472254235508</c:v>
                </c:pt>
                <c:pt idx="7206">
                  <c:v>0.25777541533932435</c:v>
                </c:pt>
                <c:pt idx="7207">
                  <c:v>0.27112477837283677</c:v>
                </c:pt>
                <c:pt idx="7208">
                  <c:v>0.28457402974538581</c:v>
                </c:pt>
                <c:pt idx="7209">
                  <c:v>0.28457402974538581</c:v>
                </c:pt>
                <c:pt idx="7210">
                  <c:v>0.29792339277878455</c:v>
                </c:pt>
                <c:pt idx="7211">
                  <c:v>0.25772547116980604</c:v>
                </c:pt>
                <c:pt idx="7212">
                  <c:v>0.24432616396677531</c:v>
                </c:pt>
                <c:pt idx="7213">
                  <c:v>0.25777541533932435</c:v>
                </c:pt>
                <c:pt idx="7214">
                  <c:v>0.27112477837283677</c:v>
                </c:pt>
                <c:pt idx="7215">
                  <c:v>0.28457402974527213</c:v>
                </c:pt>
                <c:pt idx="7216">
                  <c:v>0.29792339277889823</c:v>
                </c:pt>
                <c:pt idx="7217">
                  <c:v>0.31137264415144728</c:v>
                </c:pt>
                <c:pt idx="7218">
                  <c:v>0.24437610813629362</c:v>
                </c:pt>
                <c:pt idx="7219">
                  <c:v>0.24432616396677531</c:v>
                </c:pt>
                <c:pt idx="7220">
                  <c:v>0.25777541533932435</c:v>
                </c:pt>
                <c:pt idx="7221">
                  <c:v>0.27112477837283677</c:v>
                </c:pt>
                <c:pt idx="7222">
                  <c:v>0.29792339277889823</c:v>
                </c:pt>
                <c:pt idx="7223">
                  <c:v>0.32472200718484601</c:v>
                </c:pt>
                <c:pt idx="7224">
                  <c:v>0.25777541533932435</c:v>
                </c:pt>
                <c:pt idx="7225">
                  <c:v>0.25772547116980604</c:v>
                </c:pt>
                <c:pt idx="7226">
                  <c:v>0.25777541533932435</c:v>
                </c:pt>
                <c:pt idx="7227">
                  <c:v>0.27112477837283677</c:v>
                </c:pt>
                <c:pt idx="7228">
                  <c:v>0.25772547116980604</c:v>
                </c:pt>
                <c:pt idx="7229">
                  <c:v>0.27117472254235508</c:v>
                </c:pt>
                <c:pt idx="7230">
                  <c:v>0.25777541533943804</c:v>
                </c:pt>
                <c:pt idx="7231">
                  <c:v>0.27112477837283677</c:v>
                </c:pt>
                <c:pt idx="7232">
                  <c:v>0.25772547116980604</c:v>
                </c:pt>
                <c:pt idx="7233">
                  <c:v>0.27117472254235508</c:v>
                </c:pt>
                <c:pt idx="7234">
                  <c:v>0.2845240855758675</c:v>
                </c:pt>
                <c:pt idx="7235">
                  <c:v>0.25777541533932435</c:v>
                </c:pt>
                <c:pt idx="7236">
                  <c:v>0.27112477837283677</c:v>
                </c:pt>
                <c:pt idx="7237">
                  <c:v>0.28457402974538581</c:v>
                </c:pt>
                <c:pt idx="7238">
                  <c:v>0.29792339277878455</c:v>
                </c:pt>
                <c:pt idx="7239">
                  <c:v>0.29792339277878455</c:v>
                </c:pt>
                <c:pt idx="7240">
                  <c:v>0.31137264415144728</c:v>
                </c:pt>
                <c:pt idx="7241">
                  <c:v>0.25772547116980604</c:v>
                </c:pt>
                <c:pt idx="7242">
                  <c:v>0.27117472254235508</c:v>
                </c:pt>
                <c:pt idx="7243">
                  <c:v>0.25777541533932435</c:v>
                </c:pt>
                <c:pt idx="7244">
                  <c:v>0.27112477837283677</c:v>
                </c:pt>
                <c:pt idx="7245">
                  <c:v>0.28457402974527213</c:v>
                </c:pt>
                <c:pt idx="7246">
                  <c:v>0.29792339277889823</c:v>
                </c:pt>
                <c:pt idx="7247">
                  <c:v>0.31137264415144728</c:v>
                </c:pt>
                <c:pt idx="7248">
                  <c:v>0.32472200718484601</c:v>
                </c:pt>
                <c:pt idx="7249">
                  <c:v>0.25772547116980604</c:v>
                </c:pt>
                <c:pt idx="7250">
                  <c:v>0.25777541533932435</c:v>
                </c:pt>
                <c:pt idx="7251">
                  <c:v>0.27112477837283677</c:v>
                </c:pt>
                <c:pt idx="7252">
                  <c:v>0.28457402974538581</c:v>
                </c:pt>
                <c:pt idx="7253">
                  <c:v>0.31137264415133359</c:v>
                </c:pt>
                <c:pt idx="7254">
                  <c:v>0.33817125855750874</c:v>
                </c:pt>
                <c:pt idx="7255">
                  <c:v>0.25772547116980604</c:v>
                </c:pt>
                <c:pt idx="7256">
                  <c:v>0.24432616396677531</c:v>
                </c:pt>
                <c:pt idx="7257">
                  <c:v>0.25777541533943804</c:v>
                </c:pt>
                <c:pt idx="7258">
                  <c:v>0.25772547116980604</c:v>
                </c:pt>
                <c:pt idx="7259">
                  <c:v>0.24432616396677531</c:v>
                </c:pt>
                <c:pt idx="7260">
                  <c:v>0.25777541533932435</c:v>
                </c:pt>
                <c:pt idx="7261">
                  <c:v>0.27112477837283677</c:v>
                </c:pt>
                <c:pt idx="7262">
                  <c:v>0.2845240855758675</c:v>
                </c:pt>
                <c:pt idx="7263">
                  <c:v>0.2845240855758675</c:v>
                </c:pt>
                <c:pt idx="7264">
                  <c:v>0.24432616396677531</c:v>
                </c:pt>
                <c:pt idx="7265">
                  <c:v>0.25777541533932435</c:v>
                </c:pt>
                <c:pt idx="7266">
                  <c:v>0.2845240855758675</c:v>
                </c:pt>
                <c:pt idx="7267">
                  <c:v>0.31132269998192896</c:v>
                </c:pt>
                <c:pt idx="7268">
                  <c:v>0.24432616396677531</c:v>
                </c:pt>
                <c:pt idx="7269">
                  <c:v>0.25772547116980604</c:v>
                </c:pt>
                <c:pt idx="7270">
                  <c:v>0.27117472254235508</c:v>
                </c:pt>
                <c:pt idx="7271">
                  <c:v>0.29797333694830286</c:v>
                </c:pt>
                <c:pt idx="7272">
                  <c:v>0.25772547116980604</c:v>
                </c:pt>
                <c:pt idx="7273">
                  <c:v>0.25777541533932435</c:v>
                </c:pt>
                <c:pt idx="7274">
                  <c:v>0.25772547116980604</c:v>
                </c:pt>
                <c:pt idx="7275">
                  <c:v>0.27117472254235508</c:v>
                </c:pt>
                <c:pt idx="7276">
                  <c:v>0.25777541533943804</c:v>
                </c:pt>
                <c:pt idx="7277">
                  <c:v>0.27112477837283677</c:v>
                </c:pt>
                <c:pt idx="7278">
                  <c:v>0.25772547116980604</c:v>
                </c:pt>
                <c:pt idx="7279">
                  <c:v>0.27117472254235508</c:v>
                </c:pt>
                <c:pt idx="7280">
                  <c:v>0.25777541533932435</c:v>
                </c:pt>
                <c:pt idx="7281">
                  <c:v>0.27112477837283677</c:v>
                </c:pt>
                <c:pt idx="7282">
                  <c:v>0.28457402974538581</c:v>
                </c:pt>
                <c:pt idx="7283">
                  <c:v>0.25772547116980604</c:v>
                </c:pt>
                <c:pt idx="7284">
                  <c:v>0.27117472254235508</c:v>
                </c:pt>
                <c:pt idx="7285">
                  <c:v>0.2845240855758675</c:v>
                </c:pt>
                <c:pt idx="7286">
                  <c:v>0.29797333694841655</c:v>
                </c:pt>
                <c:pt idx="7287">
                  <c:v>0.29797333694841655</c:v>
                </c:pt>
                <c:pt idx="7288">
                  <c:v>0.31132269998181528</c:v>
                </c:pt>
                <c:pt idx="7289">
                  <c:v>0.25777541533932435</c:v>
                </c:pt>
                <c:pt idx="7290">
                  <c:v>0.27112477837283677</c:v>
                </c:pt>
                <c:pt idx="7291">
                  <c:v>0.25772547116980604</c:v>
                </c:pt>
                <c:pt idx="7292">
                  <c:v>0.2845240855758675</c:v>
                </c:pt>
                <c:pt idx="7293">
                  <c:v>0.29797333694830286</c:v>
                </c:pt>
                <c:pt idx="7294">
                  <c:v>0.31132269998192896</c:v>
                </c:pt>
                <c:pt idx="7295">
                  <c:v>0.32477195135447801</c:v>
                </c:pt>
                <c:pt idx="7296">
                  <c:v>0.25777541533932435</c:v>
                </c:pt>
                <c:pt idx="7297">
                  <c:v>0.25772547116980604</c:v>
                </c:pt>
                <c:pt idx="7298">
                  <c:v>0.27117472254235508</c:v>
                </c:pt>
                <c:pt idx="7299">
                  <c:v>0.2845240855758675</c:v>
                </c:pt>
                <c:pt idx="7300">
                  <c:v>0.31132269998192896</c:v>
                </c:pt>
                <c:pt idx="7301">
                  <c:v>0.33812131438787674</c:v>
                </c:pt>
                <c:pt idx="7302">
                  <c:v>0.27117472254235508</c:v>
                </c:pt>
                <c:pt idx="7303">
                  <c:v>0.27112477837283677</c:v>
                </c:pt>
                <c:pt idx="7304">
                  <c:v>0.27117472254235508</c:v>
                </c:pt>
                <c:pt idx="7305">
                  <c:v>0.28452408557575382</c:v>
                </c:pt>
                <c:pt idx="7306">
                  <c:v>0.27112477837283677</c:v>
                </c:pt>
                <c:pt idx="7307">
                  <c:v>0.28457402974538581</c:v>
                </c:pt>
                <c:pt idx="7308">
                  <c:v>0.27117472254235508</c:v>
                </c:pt>
                <c:pt idx="7309">
                  <c:v>0.2845240855758675</c:v>
                </c:pt>
                <c:pt idx="7310">
                  <c:v>0.27112477837283677</c:v>
                </c:pt>
                <c:pt idx="7311">
                  <c:v>0.28457402974538581</c:v>
                </c:pt>
                <c:pt idx="7312">
                  <c:v>0.29792339277878455</c:v>
                </c:pt>
                <c:pt idx="7313">
                  <c:v>0.27117472254235508</c:v>
                </c:pt>
                <c:pt idx="7314">
                  <c:v>0.2845240855758675</c:v>
                </c:pt>
                <c:pt idx="7315">
                  <c:v>0.29797333694841655</c:v>
                </c:pt>
                <c:pt idx="7316">
                  <c:v>0.31132269998181528</c:v>
                </c:pt>
                <c:pt idx="7317">
                  <c:v>0.31132269998181528</c:v>
                </c:pt>
                <c:pt idx="7318">
                  <c:v>0.32477195135447801</c:v>
                </c:pt>
                <c:pt idx="7319">
                  <c:v>0.27112477837283677</c:v>
                </c:pt>
                <c:pt idx="7320">
                  <c:v>0.28457402974527213</c:v>
                </c:pt>
                <c:pt idx="7321">
                  <c:v>0.27117472254235508</c:v>
                </c:pt>
                <c:pt idx="7322">
                  <c:v>0.2845240855758675</c:v>
                </c:pt>
                <c:pt idx="7323">
                  <c:v>0.29797333694830286</c:v>
                </c:pt>
                <c:pt idx="7324">
                  <c:v>0.31132269998192896</c:v>
                </c:pt>
                <c:pt idx="7325">
                  <c:v>0.32477195135447801</c:v>
                </c:pt>
                <c:pt idx="7326">
                  <c:v>0.33812131438787674</c:v>
                </c:pt>
                <c:pt idx="7327">
                  <c:v>0.27112477837283677</c:v>
                </c:pt>
                <c:pt idx="7328">
                  <c:v>0.27117472254235508</c:v>
                </c:pt>
                <c:pt idx="7329">
                  <c:v>0.2845240855758675</c:v>
                </c:pt>
                <c:pt idx="7330">
                  <c:v>0.29797333694830286</c:v>
                </c:pt>
                <c:pt idx="7331">
                  <c:v>0.32477195135436432</c:v>
                </c:pt>
                <c:pt idx="7332">
                  <c:v>0.35157056576053947</c:v>
                </c:pt>
                <c:pt idx="7333">
                  <c:v>0.28452408557575382</c:v>
                </c:pt>
                <c:pt idx="7334">
                  <c:v>0.28457402974538581</c:v>
                </c:pt>
                <c:pt idx="7335">
                  <c:v>0.28452408557575382</c:v>
                </c:pt>
                <c:pt idx="7336">
                  <c:v>0.29797333694841655</c:v>
                </c:pt>
                <c:pt idx="7337">
                  <c:v>0.28457402974538581</c:v>
                </c:pt>
                <c:pt idx="7338">
                  <c:v>0.29792339277878455</c:v>
                </c:pt>
                <c:pt idx="7339">
                  <c:v>0.2845240855758675</c:v>
                </c:pt>
                <c:pt idx="7340">
                  <c:v>0.29797333694841655</c:v>
                </c:pt>
                <c:pt idx="7341">
                  <c:v>0.28457402974538581</c:v>
                </c:pt>
                <c:pt idx="7342">
                  <c:v>0.29792339277878455</c:v>
                </c:pt>
                <c:pt idx="7343">
                  <c:v>0.31137264415144728</c:v>
                </c:pt>
                <c:pt idx="7344">
                  <c:v>0.2845240855758675</c:v>
                </c:pt>
                <c:pt idx="7345">
                  <c:v>0.29797333694841655</c:v>
                </c:pt>
                <c:pt idx="7346">
                  <c:v>0.31132269998181528</c:v>
                </c:pt>
                <c:pt idx="7347">
                  <c:v>0.32477195135447801</c:v>
                </c:pt>
                <c:pt idx="7348">
                  <c:v>0.32477195135447801</c:v>
                </c:pt>
                <c:pt idx="7349">
                  <c:v>0.33812131438787674</c:v>
                </c:pt>
                <c:pt idx="7350">
                  <c:v>0.28457402974527213</c:v>
                </c:pt>
                <c:pt idx="7351">
                  <c:v>0.29792339277889823</c:v>
                </c:pt>
                <c:pt idx="7352">
                  <c:v>0.2845240855758675</c:v>
                </c:pt>
                <c:pt idx="7353">
                  <c:v>0.29797333694830286</c:v>
                </c:pt>
                <c:pt idx="7354">
                  <c:v>0.31132269998192896</c:v>
                </c:pt>
                <c:pt idx="7355">
                  <c:v>0.32477195135447801</c:v>
                </c:pt>
                <c:pt idx="7356">
                  <c:v>0.33812131438787674</c:v>
                </c:pt>
                <c:pt idx="7357">
                  <c:v>0.35157056576053947</c:v>
                </c:pt>
                <c:pt idx="7358">
                  <c:v>0.28457402974538581</c:v>
                </c:pt>
                <c:pt idx="7359">
                  <c:v>0.2845240855758675</c:v>
                </c:pt>
                <c:pt idx="7360">
                  <c:v>0.29797333694830286</c:v>
                </c:pt>
                <c:pt idx="7361">
                  <c:v>0.31132269998192896</c:v>
                </c:pt>
                <c:pt idx="7362">
                  <c:v>0.33812131438787674</c:v>
                </c:pt>
                <c:pt idx="7363">
                  <c:v>0.3649199287939382</c:v>
                </c:pt>
                <c:pt idx="7364">
                  <c:v>0.29797333694841655</c:v>
                </c:pt>
                <c:pt idx="7365">
                  <c:v>0.29792339277878455</c:v>
                </c:pt>
                <c:pt idx="7366">
                  <c:v>0.29797333694841655</c:v>
                </c:pt>
                <c:pt idx="7367">
                  <c:v>0.31132269998181528</c:v>
                </c:pt>
                <c:pt idx="7368">
                  <c:v>0.29792339277878455</c:v>
                </c:pt>
                <c:pt idx="7369">
                  <c:v>0.31137264415144728</c:v>
                </c:pt>
                <c:pt idx="7370">
                  <c:v>0.31132269998181528</c:v>
                </c:pt>
                <c:pt idx="7371">
                  <c:v>0.29792339277878455</c:v>
                </c:pt>
                <c:pt idx="7372">
                  <c:v>0.31137264415144728</c:v>
                </c:pt>
                <c:pt idx="7373">
                  <c:v>0.32472200718484601</c:v>
                </c:pt>
                <c:pt idx="7374">
                  <c:v>0.29797333694841655</c:v>
                </c:pt>
                <c:pt idx="7375">
                  <c:v>0.31132269998181528</c:v>
                </c:pt>
                <c:pt idx="7376">
                  <c:v>0.32477195135447801</c:v>
                </c:pt>
                <c:pt idx="7377">
                  <c:v>0.33812131438787674</c:v>
                </c:pt>
                <c:pt idx="7378">
                  <c:v>0.33812131438787674</c:v>
                </c:pt>
                <c:pt idx="7379">
                  <c:v>0.35157056576053947</c:v>
                </c:pt>
                <c:pt idx="7380">
                  <c:v>0.29792339277889823</c:v>
                </c:pt>
                <c:pt idx="7381">
                  <c:v>0.31137264415144728</c:v>
                </c:pt>
                <c:pt idx="7382">
                  <c:v>0.29797333694830286</c:v>
                </c:pt>
                <c:pt idx="7383">
                  <c:v>0.31132269998192896</c:v>
                </c:pt>
                <c:pt idx="7384">
                  <c:v>0.32477195135447801</c:v>
                </c:pt>
                <c:pt idx="7385">
                  <c:v>0.33812131438787674</c:v>
                </c:pt>
                <c:pt idx="7386">
                  <c:v>0.3649199287939382</c:v>
                </c:pt>
                <c:pt idx="7387">
                  <c:v>0.29792339277889823</c:v>
                </c:pt>
                <c:pt idx="7388">
                  <c:v>0.29797333694830286</c:v>
                </c:pt>
                <c:pt idx="7389">
                  <c:v>0.31132269998192896</c:v>
                </c:pt>
                <c:pt idx="7390">
                  <c:v>0.32477195135436432</c:v>
                </c:pt>
                <c:pt idx="7391">
                  <c:v>0.35157056576053947</c:v>
                </c:pt>
                <c:pt idx="7392">
                  <c:v>0.37836918016660093</c:v>
                </c:pt>
                <c:pt idx="7393">
                  <c:v>0.31132269998181528</c:v>
                </c:pt>
                <c:pt idx="7394">
                  <c:v>0.31137264415144728</c:v>
                </c:pt>
                <c:pt idx="7395">
                  <c:v>0.31132269998181528</c:v>
                </c:pt>
                <c:pt idx="7396">
                  <c:v>0.32477195135447801</c:v>
                </c:pt>
                <c:pt idx="7397">
                  <c:v>0.31137264415144728</c:v>
                </c:pt>
                <c:pt idx="7398">
                  <c:v>0.32472200718484601</c:v>
                </c:pt>
                <c:pt idx="7399">
                  <c:v>0.31132269998181528</c:v>
                </c:pt>
                <c:pt idx="7400">
                  <c:v>0.32477195135447801</c:v>
                </c:pt>
                <c:pt idx="7401">
                  <c:v>0.31137264415144728</c:v>
                </c:pt>
                <c:pt idx="7402">
                  <c:v>0.32472200718484601</c:v>
                </c:pt>
                <c:pt idx="7403">
                  <c:v>0.33817125855750874</c:v>
                </c:pt>
                <c:pt idx="7404">
                  <c:v>0.31132269998181528</c:v>
                </c:pt>
                <c:pt idx="7405">
                  <c:v>0.33812131438787674</c:v>
                </c:pt>
                <c:pt idx="7406">
                  <c:v>0.35157056576053947</c:v>
                </c:pt>
                <c:pt idx="7407">
                  <c:v>0.35157056576053947</c:v>
                </c:pt>
                <c:pt idx="7408">
                  <c:v>0.3649199287939382</c:v>
                </c:pt>
                <c:pt idx="7409">
                  <c:v>0.31137264415144728</c:v>
                </c:pt>
                <c:pt idx="7410">
                  <c:v>0.32472200718484601</c:v>
                </c:pt>
                <c:pt idx="7411">
                  <c:v>0.31132269998192896</c:v>
                </c:pt>
                <c:pt idx="7412">
                  <c:v>0.32477195135447801</c:v>
                </c:pt>
                <c:pt idx="7413">
                  <c:v>0.33812131438787674</c:v>
                </c:pt>
                <c:pt idx="7414">
                  <c:v>0.35157056576053947</c:v>
                </c:pt>
                <c:pt idx="7415">
                  <c:v>0.3649199287939382</c:v>
                </c:pt>
                <c:pt idx="7416">
                  <c:v>0.37836918016648724</c:v>
                </c:pt>
                <c:pt idx="7417">
                  <c:v>0.31137264415133359</c:v>
                </c:pt>
                <c:pt idx="7418">
                  <c:v>0.31132269998192896</c:v>
                </c:pt>
                <c:pt idx="7419">
                  <c:v>0.32477195135436432</c:v>
                </c:pt>
                <c:pt idx="7420">
                  <c:v>0.33812131438787674</c:v>
                </c:pt>
                <c:pt idx="7421">
                  <c:v>0.3649199287939382</c:v>
                </c:pt>
                <c:pt idx="7422">
                  <c:v>0.25777541533943804</c:v>
                </c:pt>
                <c:pt idx="7423">
                  <c:v>0.24437610813629362</c:v>
                </c:pt>
                <c:pt idx="7424">
                  <c:v>0.25772547116980604</c:v>
                </c:pt>
                <c:pt idx="7425">
                  <c:v>0.24432616396677531</c:v>
                </c:pt>
                <c:pt idx="7426">
                  <c:v>0.25777541533932435</c:v>
                </c:pt>
                <c:pt idx="7427">
                  <c:v>0.24437610813629362</c:v>
                </c:pt>
                <c:pt idx="7428">
                  <c:v>0.25772547116980604</c:v>
                </c:pt>
                <c:pt idx="7429">
                  <c:v>0.27117472254235508</c:v>
                </c:pt>
                <c:pt idx="7430">
                  <c:v>0.25777541533932435</c:v>
                </c:pt>
                <c:pt idx="7431">
                  <c:v>0.27112477837283677</c:v>
                </c:pt>
                <c:pt idx="7432">
                  <c:v>0.28457402974527213</c:v>
                </c:pt>
                <c:pt idx="7433">
                  <c:v>0.28457402974527213</c:v>
                </c:pt>
                <c:pt idx="7434">
                  <c:v>0.29792339277889823</c:v>
                </c:pt>
                <c:pt idx="7435">
                  <c:v>0.24437610813629362</c:v>
                </c:pt>
                <c:pt idx="7436">
                  <c:v>0.25772547116980604</c:v>
                </c:pt>
                <c:pt idx="7437">
                  <c:v>0.24432616396677531</c:v>
                </c:pt>
                <c:pt idx="7438">
                  <c:v>0.25777541533932435</c:v>
                </c:pt>
                <c:pt idx="7439">
                  <c:v>0.27112477837283677</c:v>
                </c:pt>
                <c:pt idx="7440">
                  <c:v>0.28457402974538581</c:v>
                </c:pt>
                <c:pt idx="7441">
                  <c:v>0.29792339277889823</c:v>
                </c:pt>
                <c:pt idx="7442">
                  <c:v>0.31137264415133359</c:v>
                </c:pt>
                <c:pt idx="7443">
                  <c:v>0.24432616396666162</c:v>
                </c:pt>
                <c:pt idx="7444">
                  <c:v>0.25777541533932435</c:v>
                </c:pt>
                <c:pt idx="7445">
                  <c:v>0.27112477837283677</c:v>
                </c:pt>
                <c:pt idx="7446">
                  <c:v>0.29792339277889823</c:v>
                </c:pt>
                <c:pt idx="7447">
                  <c:v>0.25772547116980604</c:v>
                </c:pt>
                <c:pt idx="7448">
                  <c:v>0.24432616396677531</c:v>
                </c:pt>
                <c:pt idx="7449">
                  <c:v>0.25777541533932435</c:v>
                </c:pt>
                <c:pt idx="7450">
                  <c:v>0.24437610813629362</c:v>
                </c:pt>
                <c:pt idx="7451">
                  <c:v>0.25772547116980604</c:v>
                </c:pt>
                <c:pt idx="7452">
                  <c:v>0.24432616396677531</c:v>
                </c:pt>
                <c:pt idx="7453">
                  <c:v>0.25777541533932435</c:v>
                </c:pt>
                <c:pt idx="7454">
                  <c:v>0.27112477837283677</c:v>
                </c:pt>
                <c:pt idx="7455">
                  <c:v>0.27117472254235508</c:v>
                </c:pt>
                <c:pt idx="7456">
                  <c:v>0.2845240855758675</c:v>
                </c:pt>
                <c:pt idx="7457">
                  <c:v>0.2845240855758675</c:v>
                </c:pt>
                <c:pt idx="7458">
                  <c:v>0.29797333694830286</c:v>
                </c:pt>
                <c:pt idx="7459">
                  <c:v>0.24432616396677531</c:v>
                </c:pt>
                <c:pt idx="7460">
                  <c:v>0.25777541533932435</c:v>
                </c:pt>
                <c:pt idx="7461">
                  <c:v>0.24437610813629362</c:v>
                </c:pt>
                <c:pt idx="7462">
                  <c:v>0.27117472254235508</c:v>
                </c:pt>
                <c:pt idx="7463">
                  <c:v>0.2845240855758675</c:v>
                </c:pt>
                <c:pt idx="7464">
                  <c:v>0.29797333694830286</c:v>
                </c:pt>
                <c:pt idx="7465">
                  <c:v>0.31132269998192896</c:v>
                </c:pt>
                <c:pt idx="7466">
                  <c:v>0.24432616396666162</c:v>
                </c:pt>
                <c:pt idx="7467">
                  <c:v>0.25772547116969236</c:v>
                </c:pt>
                <c:pt idx="7468">
                  <c:v>0.27117472254235508</c:v>
                </c:pt>
                <c:pt idx="7469">
                  <c:v>0.29797333694841655</c:v>
                </c:pt>
                <c:pt idx="7470">
                  <c:v>0.25772547116980604</c:v>
                </c:pt>
                <c:pt idx="7471">
                  <c:v>0.25777541533943804</c:v>
                </c:pt>
                <c:pt idx="7472">
                  <c:v>0.25772547116980604</c:v>
                </c:pt>
                <c:pt idx="7473">
                  <c:v>0.27117472254235508</c:v>
                </c:pt>
                <c:pt idx="7474">
                  <c:v>0.25777541533932435</c:v>
                </c:pt>
                <c:pt idx="7475">
                  <c:v>0.27112477837283677</c:v>
                </c:pt>
                <c:pt idx="7476">
                  <c:v>0.25772547116980604</c:v>
                </c:pt>
                <c:pt idx="7477">
                  <c:v>0.27117472254235508</c:v>
                </c:pt>
                <c:pt idx="7478">
                  <c:v>0.25777541533932435</c:v>
                </c:pt>
                <c:pt idx="7479">
                  <c:v>0.27112477837283677</c:v>
                </c:pt>
                <c:pt idx="7480">
                  <c:v>0.28457402974527213</c:v>
                </c:pt>
                <c:pt idx="7481">
                  <c:v>0.25772547116980604</c:v>
                </c:pt>
                <c:pt idx="7482">
                  <c:v>0.27117472254235508</c:v>
                </c:pt>
                <c:pt idx="7483">
                  <c:v>0.2845240855758675</c:v>
                </c:pt>
                <c:pt idx="7484">
                  <c:v>0.29797333694830286</c:v>
                </c:pt>
                <c:pt idx="7485">
                  <c:v>0.29797333694830286</c:v>
                </c:pt>
                <c:pt idx="7486">
                  <c:v>0.31132269998192896</c:v>
                </c:pt>
                <c:pt idx="7487">
                  <c:v>0.25777541533932435</c:v>
                </c:pt>
                <c:pt idx="7488">
                  <c:v>0.27112477837283677</c:v>
                </c:pt>
                <c:pt idx="7489">
                  <c:v>0.25772547116980604</c:v>
                </c:pt>
                <c:pt idx="7490">
                  <c:v>0.27117472254235508</c:v>
                </c:pt>
                <c:pt idx="7491">
                  <c:v>0.2845240855758675</c:v>
                </c:pt>
                <c:pt idx="7492">
                  <c:v>0.29797333694830286</c:v>
                </c:pt>
                <c:pt idx="7493">
                  <c:v>0.31132269998192896</c:v>
                </c:pt>
                <c:pt idx="7494">
                  <c:v>0.32477195135436432</c:v>
                </c:pt>
                <c:pt idx="7495">
                  <c:v>0.25777541533932435</c:v>
                </c:pt>
                <c:pt idx="7496">
                  <c:v>0.25772547116969236</c:v>
                </c:pt>
                <c:pt idx="7497">
                  <c:v>0.27117472254235508</c:v>
                </c:pt>
                <c:pt idx="7498">
                  <c:v>0.2845240855758675</c:v>
                </c:pt>
                <c:pt idx="7499">
                  <c:v>0.31132269998192896</c:v>
                </c:pt>
                <c:pt idx="7500">
                  <c:v>0.33812131438787674</c:v>
                </c:pt>
                <c:pt idx="7501">
                  <c:v>0.27117472254235508</c:v>
                </c:pt>
                <c:pt idx="7502">
                  <c:v>0.27112477837283677</c:v>
                </c:pt>
                <c:pt idx="7503">
                  <c:v>0.27117472254235508</c:v>
                </c:pt>
                <c:pt idx="7504">
                  <c:v>0.2845240855758675</c:v>
                </c:pt>
                <c:pt idx="7505">
                  <c:v>0.27112477837283677</c:v>
                </c:pt>
                <c:pt idx="7506">
                  <c:v>0.28457402974538581</c:v>
                </c:pt>
                <c:pt idx="7507">
                  <c:v>0.27117472254235508</c:v>
                </c:pt>
                <c:pt idx="7508">
                  <c:v>0.2845240855758675</c:v>
                </c:pt>
                <c:pt idx="7509">
                  <c:v>0.27112477837283677</c:v>
                </c:pt>
                <c:pt idx="7510">
                  <c:v>0.28457402974527213</c:v>
                </c:pt>
                <c:pt idx="7511">
                  <c:v>0.29792339277889823</c:v>
                </c:pt>
                <c:pt idx="7512">
                  <c:v>0.27117472254235508</c:v>
                </c:pt>
                <c:pt idx="7513">
                  <c:v>0.2845240855758675</c:v>
                </c:pt>
                <c:pt idx="7514">
                  <c:v>0.29797333694830286</c:v>
                </c:pt>
                <c:pt idx="7515">
                  <c:v>0.31132269998192896</c:v>
                </c:pt>
                <c:pt idx="7516">
                  <c:v>0.31132269998192896</c:v>
                </c:pt>
                <c:pt idx="7517">
                  <c:v>0.32477195135447801</c:v>
                </c:pt>
                <c:pt idx="7518">
                  <c:v>0.27112477837283677</c:v>
                </c:pt>
                <c:pt idx="7519">
                  <c:v>0.28457402974538581</c:v>
                </c:pt>
                <c:pt idx="7520">
                  <c:v>0.27117472254235508</c:v>
                </c:pt>
                <c:pt idx="7521">
                  <c:v>0.2845240855758675</c:v>
                </c:pt>
                <c:pt idx="7522">
                  <c:v>0.29797333694830286</c:v>
                </c:pt>
                <c:pt idx="7523">
                  <c:v>0.31132269998192896</c:v>
                </c:pt>
                <c:pt idx="7524">
                  <c:v>0.32477195135436432</c:v>
                </c:pt>
                <c:pt idx="7525">
                  <c:v>0.33812131438787674</c:v>
                </c:pt>
                <c:pt idx="7526">
                  <c:v>0.27112477837283677</c:v>
                </c:pt>
                <c:pt idx="7527">
                  <c:v>0.27117472254235508</c:v>
                </c:pt>
                <c:pt idx="7528">
                  <c:v>0.2845240855758675</c:v>
                </c:pt>
                <c:pt idx="7529">
                  <c:v>0.29797333694841655</c:v>
                </c:pt>
                <c:pt idx="7530">
                  <c:v>0.32477195135436432</c:v>
                </c:pt>
                <c:pt idx="7531">
                  <c:v>0.35157056576042578</c:v>
                </c:pt>
                <c:pt idx="7532">
                  <c:v>0.29797333694841655</c:v>
                </c:pt>
                <c:pt idx="7533">
                  <c:v>0.29792339277878455</c:v>
                </c:pt>
                <c:pt idx="7534">
                  <c:v>0.29797333694841655</c:v>
                </c:pt>
                <c:pt idx="7535">
                  <c:v>0.31132269998181528</c:v>
                </c:pt>
                <c:pt idx="7536">
                  <c:v>0.29792339277878455</c:v>
                </c:pt>
                <c:pt idx="7537">
                  <c:v>0.31137264415144728</c:v>
                </c:pt>
                <c:pt idx="7538">
                  <c:v>0.29797333694841655</c:v>
                </c:pt>
                <c:pt idx="7539">
                  <c:v>0.31132269998181528</c:v>
                </c:pt>
                <c:pt idx="7540">
                  <c:v>0.29792339277889823</c:v>
                </c:pt>
                <c:pt idx="7541">
                  <c:v>0.31137264415144728</c:v>
                </c:pt>
                <c:pt idx="7542">
                  <c:v>0.32472200718484601</c:v>
                </c:pt>
                <c:pt idx="7543">
                  <c:v>0.29797333694830286</c:v>
                </c:pt>
                <c:pt idx="7544">
                  <c:v>0.31132269998192896</c:v>
                </c:pt>
                <c:pt idx="7545">
                  <c:v>0.32477195135447801</c:v>
                </c:pt>
                <c:pt idx="7546">
                  <c:v>0.33812131438787674</c:v>
                </c:pt>
                <c:pt idx="7547">
                  <c:v>0.33812131438787674</c:v>
                </c:pt>
                <c:pt idx="7548">
                  <c:v>0.35157056576053947</c:v>
                </c:pt>
                <c:pt idx="7549">
                  <c:v>0.29792339277889823</c:v>
                </c:pt>
                <c:pt idx="7550">
                  <c:v>0.31137264415133359</c:v>
                </c:pt>
                <c:pt idx="7551">
                  <c:v>0.29797333694830286</c:v>
                </c:pt>
                <c:pt idx="7552">
                  <c:v>0.31132269998192896</c:v>
                </c:pt>
                <c:pt idx="7553">
                  <c:v>0.32477195135436432</c:v>
                </c:pt>
                <c:pt idx="7554">
                  <c:v>0.33812131438787674</c:v>
                </c:pt>
                <c:pt idx="7555">
                  <c:v>0.35157056576053947</c:v>
                </c:pt>
                <c:pt idx="7556">
                  <c:v>0.3649199287939382</c:v>
                </c:pt>
                <c:pt idx="7557">
                  <c:v>0.29792339277889823</c:v>
                </c:pt>
                <c:pt idx="7558">
                  <c:v>0.29797333694841655</c:v>
                </c:pt>
                <c:pt idx="7559">
                  <c:v>0.31132269998192896</c:v>
                </c:pt>
                <c:pt idx="7560">
                  <c:v>0.32477195135436432</c:v>
                </c:pt>
                <c:pt idx="7561">
                  <c:v>0.35157056576042578</c:v>
                </c:pt>
                <c:pt idx="7562">
                  <c:v>0.32477195135447801</c:v>
                </c:pt>
                <c:pt idx="7563">
                  <c:v>0.32472200718484601</c:v>
                </c:pt>
                <c:pt idx="7564">
                  <c:v>0.32477195135447801</c:v>
                </c:pt>
                <c:pt idx="7565">
                  <c:v>0.33812131438787674</c:v>
                </c:pt>
                <c:pt idx="7566">
                  <c:v>0.32472200718484601</c:v>
                </c:pt>
                <c:pt idx="7567">
                  <c:v>0.33817125855750874</c:v>
                </c:pt>
                <c:pt idx="7568">
                  <c:v>0.33812131438787674</c:v>
                </c:pt>
                <c:pt idx="7569">
                  <c:v>0.32472200718484601</c:v>
                </c:pt>
                <c:pt idx="7570">
                  <c:v>0.33817125855750874</c:v>
                </c:pt>
                <c:pt idx="7571">
                  <c:v>0.35152062159090747</c:v>
                </c:pt>
                <c:pt idx="7572">
                  <c:v>0.32477195135447801</c:v>
                </c:pt>
                <c:pt idx="7573">
                  <c:v>0.33812131438787674</c:v>
                </c:pt>
                <c:pt idx="7574">
                  <c:v>0.35157056576053947</c:v>
                </c:pt>
                <c:pt idx="7575">
                  <c:v>0.3649199287939382</c:v>
                </c:pt>
                <c:pt idx="7576">
                  <c:v>0.3649199287939382</c:v>
                </c:pt>
                <c:pt idx="7577">
                  <c:v>0.37836918016648724</c:v>
                </c:pt>
                <c:pt idx="7578">
                  <c:v>0.32472200718484601</c:v>
                </c:pt>
                <c:pt idx="7579">
                  <c:v>0.33817125855750874</c:v>
                </c:pt>
                <c:pt idx="7580">
                  <c:v>0.32477195135436432</c:v>
                </c:pt>
                <c:pt idx="7581">
                  <c:v>0.33812131438787674</c:v>
                </c:pt>
                <c:pt idx="7582">
                  <c:v>0.35157056576053947</c:v>
                </c:pt>
                <c:pt idx="7583">
                  <c:v>0.3649199287939382</c:v>
                </c:pt>
                <c:pt idx="7584">
                  <c:v>0.37836918016660093</c:v>
                </c:pt>
                <c:pt idx="7585">
                  <c:v>0.39171854319999966</c:v>
                </c:pt>
                <c:pt idx="7586">
                  <c:v>0.32472200718495969</c:v>
                </c:pt>
                <c:pt idx="7587">
                  <c:v>0.32477195135436432</c:v>
                </c:pt>
                <c:pt idx="7588">
                  <c:v>0.33812131438787674</c:v>
                </c:pt>
                <c:pt idx="7589">
                  <c:v>0.35157056576042578</c:v>
                </c:pt>
                <c:pt idx="7590">
                  <c:v>0.37836918016660093</c:v>
                </c:pt>
                <c:pt idx="7591">
                  <c:v>0.32477195135447801</c:v>
                </c:pt>
                <c:pt idx="7592">
                  <c:v>0.24437610813629362</c:v>
                </c:pt>
                <c:pt idx="7593">
                  <c:v>0.24437610813629362</c:v>
                </c:pt>
                <c:pt idx="7594">
                  <c:v>0.24432616396677531</c:v>
                </c:pt>
                <c:pt idx="7595">
                  <c:v>0.24437610813640731</c:v>
                </c:pt>
                <c:pt idx="7596">
                  <c:v>0.24437610813629362</c:v>
                </c:pt>
                <c:pt idx="7597">
                  <c:v>0.24432616396677531</c:v>
                </c:pt>
                <c:pt idx="7598">
                  <c:v>0.24432616396677531</c:v>
                </c:pt>
                <c:pt idx="7599">
                  <c:v>0.24437610813640731</c:v>
                </c:pt>
                <c:pt idx="7600">
                  <c:v>0.24432616396677531</c:v>
                </c:pt>
                <c:pt idx="7601">
                  <c:v>0.39171854319999966</c:v>
                </c:pt>
                <c:pt idx="7602">
                  <c:v>0.32477195135447801</c:v>
                </c:pt>
                <c:pt idx="7603">
                  <c:v>0.35157056576053947</c:v>
                </c:pt>
                <c:pt idx="7604">
                  <c:v>0.29797333694841655</c:v>
                </c:pt>
                <c:pt idx="7605">
                  <c:v>0.27117472254235508</c:v>
                </c:pt>
                <c:pt idx="7606">
                  <c:v>0.32477195135436432</c:v>
                </c:pt>
                <c:pt idx="7607">
                  <c:v>0.29797333694830286</c:v>
                </c:pt>
                <c:pt idx="7608">
                  <c:v>0.24437610813629362</c:v>
                </c:pt>
                <c:pt idx="7609">
                  <c:v>0.24437610813629362</c:v>
                </c:pt>
                <c:pt idx="7610">
                  <c:v>0.24437610813640731</c:v>
                </c:pt>
                <c:pt idx="7611">
                  <c:v>0.24432616396677531</c:v>
                </c:pt>
                <c:pt idx="7612">
                  <c:v>0.24437610813629362</c:v>
                </c:pt>
                <c:pt idx="7613">
                  <c:v>0.24437610813629362</c:v>
                </c:pt>
                <c:pt idx="7614">
                  <c:v>0.24432616396677531</c:v>
                </c:pt>
                <c:pt idx="7615">
                  <c:v>0.24437610813640731</c:v>
                </c:pt>
                <c:pt idx="7616">
                  <c:v>0.24432616396677531</c:v>
                </c:pt>
                <c:pt idx="7617">
                  <c:v>0.24437610813629362</c:v>
                </c:pt>
                <c:pt idx="7618">
                  <c:v>0.24432616396677531</c:v>
                </c:pt>
                <c:pt idx="7619">
                  <c:v>0.29797333694841655</c:v>
                </c:pt>
                <c:pt idx="7620">
                  <c:v>0.35157056576053947</c:v>
                </c:pt>
                <c:pt idx="7621">
                  <c:v>0.32477195135447801</c:v>
                </c:pt>
                <c:pt idx="7622">
                  <c:v>0.27117472254235508</c:v>
                </c:pt>
                <c:pt idx="7623">
                  <c:v>0.27117472254235508</c:v>
                </c:pt>
                <c:pt idx="7624">
                  <c:v>0.32477195135447801</c:v>
                </c:pt>
                <c:pt idx="7625">
                  <c:v>0.31132269998181528</c:v>
                </c:pt>
                <c:pt idx="7626">
                  <c:v>0.29797333694841655</c:v>
                </c:pt>
                <c:pt idx="7627">
                  <c:v>0.27117472254235508</c:v>
                </c:pt>
                <c:pt idx="7628">
                  <c:v>0.25772547116980604</c:v>
                </c:pt>
                <c:pt idx="7629">
                  <c:v>0.29797333694830286</c:v>
                </c:pt>
                <c:pt idx="7630">
                  <c:v>0.31132269998181528</c:v>
                </c:pt>
                <c:pt idx="7631">
                  <c:v>0.2845240855758675</c:v>
                </c:pt>
                <c:pt idx="7632">
                  <c:v>0.29797333694841655</c:v>
                </c:pt>
                <c:pt idx="7633">
                  <c:v>0.25772547116980604</c:v>
                </c:pt>
                <c:pt idx="7634">
                  <c:v>0.24437610813640731</c:v>
                </c:pt>
                <c:pt idx="7635">
                  <c:v>0.24437610813629362</c:v>
                </c:pt>
                <c:pt idx="7636">
                  <c:v>0.24437610813629362</c:v>
                </c:pt>
                <c:pt idx="7637">
                  <c:v>0.29797333694841655</c:v>
                </c:pt>
                <c:pt idx="7638">
                  <c:v>0.27117472254235508</c:v>
                </c:pt>
                <c:pt idx="7639">
                  <c:v>0.32472200718484601</c:v>
                </c:pt>
                <c:pt idx="7640">
                  <c:v>0.25777541533943804</c:v>
                </c:pt>
                <c:pt idx="7641">
                  <c:v>0.24432616396677531</c:v>
                </c:pt>
                <c:pt idx="7642">
                  <c:v>0.24437610813640731</c:v>
                </c:pt>
                <c:pt idx="7643">
                  <c:v>0.24437610813629362</c:v>
                </c:pt>
                <c:pt idx="7644">
                  <c:v>0.24437610813629362</c:v>
                </c:pt>
                <c:pt idx="7645">
                  <c:v>0.33812131438787674</c:v>
                </c:pt>
                <c:pt idx="7646">
                  <c:v>0.31132269998181528</c:v>
                </c:pt>
                <c:pt idx="7647">
                  <c:v>0.31132269998181528</c:v>
                </c:pt>
                <c:pt idx="7648">
                  <c:v>0.28452408557575382</c:v>
                </c:pt>
                <c:pt idx="7649">
                  <c:v>0.27117472254235508</c:v>
                </c:pt>
                <c:pt idx="7650">
                  <c:v>0.31132269998181528</c:v>
                </c:pt>
                <c:pt idx="7651">
                  <c:v>0.2845240855758675</c:v>
                </c:pt>
                <c:pt idx="7652">
                  <c:v>0.29797333694841655</c:v>
                </c:pt>
                <c:pt idx="7653">
                  <c:v>0.28452408557575382</c:v>
                </c:pt>
                <c:pt idx="7654">
                  <c:v>0.24437610813640731</c:v>
                </c:pt>
                <c:pt idx="7655">
                  <c:v>0.25777541533932435</c:v>
                </c:pt>
                <c:pt idx="7656">
                  <c:v>0.24432616396677531</c:v>
                </c:pt>
                <c:pt idx="7657">
                  <c:v>0.25772547116980604</c:v>
                </c:pt>
                <c:pt idx="7658">
                  <c:v>0.24432616396677531</c:v>
                </c:pt>
                <c:pt idx="7659">
                  <c:v>0.24437610813629362</c:v>
                </c:pt>
                <c:pt idx="7660">
                  <c:v>0.24437610813640731</c:v>
                </c:pt>
                <c:pt idx="7661">
                  <c:v>0.27112477837283677</c:v>
                </c:pt>
                <c:pt idx="7662">
                  <c:v>0.24432616396677531</c:v>
                </c:pt>
                <c:pt idx="7663">
                  <c:v>0.24437610813629362</c:v>
                </c:pt>
                <c:pt idx="7664">
                  <c:v>0.25777541533932435</c:v>
                </c:pt>
                <c:pt idx="7665">
                  <c:v>0.24432616396677531</c:v>
                </c:pt>
                <c:pt idx="7666">
                  <c:v>0.24437610813629362</c:v>
                </c:pt>
                <c:pt idx="7667">
                  <c:v>0.27117472254235508</c:v>
                </c:pt>
                <c:pt idx="7668">
                  <c:v>0.32477195135447801</c:v>
                </c:pt>
                <c:pt idx="7669">
                  <c:v>0.24437610813629362</c:v>
                </c:pt>
                <c:pt idx="7670">
                  <c:v>0.31132269998181528</c:v>
                </c:pt>
                <c:pt idx="7671">
                  <c:v>0.29797333694841655</c:v>
                </c:pt>
                <c:pt idx="7672">
                  <c:v>0.24437610813640731</c:v>
                </c:pt>
                <c:pt idx="7673">
                  <c:v>0.29797333694841655</c:v>
                </c:pt>
                <c:pt idx="7674">
                  <c:v>0.28452408557575382</c:v>
                </c:pt>
                <c:pt idx="7675">
                  <c:v>0.27117472254235508</c:v>
                </c:pt>
                <c:pt idx="7676">
                  <c:v>0.24437610813629362</c:v>
                </c:pt>
                <c:pt idx="7677">
                  <c:v>0.25772547116980604</c:v>
                </c:pt>
                <c:pt idx="7678">
                  <c:v>0.24432616396677531</c:v>
                </c:pt>
                <c:pt idx="7679">
                  <c:v>0.24437610813629362</c:v>
                </c:pt>
                <c:pt idx="7680">
                  <c:v>0.24437610813640731</c:v>
                </c:pt>
                <c:pt idx="7681">
                  <c:v>0.24432616396677531</c:v>
                </c:pt>
                <c:pt idx="7682">
                  <c:v>0.24437610813629362</c:v>
                </c:pt>
                <c:pt idx="7683">
                  <c:v>0.24437610813629362</c:v>
                </c:pt>
                <c:pt idx="7684">
                  <c:v>0.24437610813629362</c:v>
                </c:pt>
                <c:pt idx="7685">
                  <c:v>0.32477195135447801</c:v>
                </c:pt>
                <c:pt idx="7686">
                  <c:v>0.24437610813640731</c:v>
                </c:pt>
                <c:pt idx="7687">
                  <c:v>0.24437610813629362</c:v>
                </c:pt>
                <c:pt idx="7688">
                  <c:v>0.25772547116980604</c:v>
                </c:pt>
                <c:pt idx="7689">
                  <c:v>0.24437610813629362</c:v>
                </c:pt>
                <c:pt idx="7690">
                  <c:v>0.24437610813629362</c:v>
                </c:pt>
                <c:pt idx="7691">
                  <c:v>0.24437610813629362</c:v>
                </c:pt>
                <c:pt idx="7692">
                  <c:v>0.25772547116980604</c:v>
                </c:pt>
                <c:pt idx="7693">
                  <c:v>0.25772547116980604</c:v>
                </c:pt>
                <c:pt idx="7694">
                  <c:v>0.24437610813629362</c:v>
                </c:pt>
                <c:pt idx="7695">
                  <c:v>0.27117472254235508</c:v>
                </c:pt>
                <c:pt idx="7696">
                  <c:v>0.25772547116980604</c:v>
                </c:pt>
                <c:pt idx="7697">
                  <c:v>0.29797333694841655</c:v>
                </c:pt>
                <c:pt idx="7698">
                  <c:v>0.27117472254235508</c:v>
                </c:pt>
                <c:pt idx="7699">
                  <c:v>0.25772547116980604</c:v>
                </c:pt>
                <c:pt idx="7700">
                  <c:v>0.24437610813629362</c:v>
                </c:pt>
                <c:pt idx="7701">
                  <c:v>0.24432616396677531</c:v>
                </c:pt>
                <c:pt idx="7702">
                  <c:v>0.28452408557575382</c:v>
                </c:pt>
                <c:pt idx="7703">
                  <c:v>0.29797333694841655</c:v>
                </c:pt>
                <c:pt idx="7704">
                  <c:v>0.25772547116980604</c:v>
                </c:pt>
                <c:pt idx="7705">
                  <c:v>0.27117472254235508</c:v>
                </c:pt>
                <c:pt idx="7706">
                  <c:v>0.25772547116980604</c:v>
                </c:pt>
                <c:pt idx="7707">
                  <c:v>0.2845240855758675</c:v>
                </c:pt>
                <c:pt idx="7708">
                  <c:v>0.27117472254235508</c:v>
                </c:pt>
                <c:pt idx="7709">
                  <c:v>0.25772547116980604</c:v>
                </c:pt>
                <c:pt idx="7710">
                  <c:v>0.25772547116980604</c:v>
                </c:pt>
                <c:pt idx="7711">
                  <c:v>0.27117472254235508</c:v>
                </c:pt>
                <c:pt idx="7712">
                  <c:v>0.25772547116980604</c:v>
                </c:pt>
                <c:pt idx="7713">
                  <c:v>0.24437610813629362</c:v>
                </c:pt>
                <c:pt idx="7714">
                  <c:v>0.24432616396677531</c:v>
                </c:pt>
                <c:pt idx="7715">
                  <c:v>0.27117472254235508</c:v>
                </c:pt>
                <c:pt idx="7716">
                  <c:v>0.29797333694841655</c:v>
                </c:pt>
                <c:pt idx="7717">
                  <c:v>0.24437610813629362</c:v>
                </c:pt>
                <c:pt idx="7718">
                  <c:v>0.25772547116980604</c:v>
                </c:pt>
                <c:pt idx="7719">
                  <c:v>0.24437610813629362</c:v>
                </c:pt>
                <c:pt idx="7720">
                  <c:v>0.24432616396677531</c:v>
                </c:pt>
                <c:pt idx="7721">
                  <c:v>0.28452408557575382</c:v>
                </c:pt>
                <c:pt idx="7722">
                  <c:v>0.24437610813629362</c:v>
                </c:pt>
                <c:pt idx="7723">
                  <c:v>0.24437610813629362</c:v>
                </c:pt>
                <c:pt idx="7724">
                  <c:v>0.24437610813629362</c:v>
                </c:pt>
                <c:pt idx="7725">
                  <c:v>0.24437610813629362</c:v>
                </c:pt>
                <c:pt idx="7726">
                  <c:v>0.24437610813629362</c:v>
                </c:pt>
                <c:pt idx="7727">
                  <c:v>0.24437610813629362</c:v>
                </c:pt>
                <c:pt idx="7728">
                  <c:v>0.24437610813629362</c:v>
                </c:pt>
                <c:pt idx="7729">
                  <c:v>0.24437610813629362</c:v>
                </c:pt>
                <c:pt idx="7730">
                  <c:v>0.20806669687101476</c:v>
                </c:pt>
                <c:pt idx="7731">
                  <c:v>0.20801675270138276</c:v>
                </c:pt>
                <c:pt idx="7732">
                  <c:v>0.20806669687101476</c:v>
                </c:pt>
                <c:pt idx="7733">
                  <c:v>0.22141605990441349</c:v>
                </c:pt>
                <c:pt idx="7734">
                  <c:v>0.20801675270149644</c:v>
                </c:pt>
                <c:pt idx="7735">
                  <c:v>0.22146600407404549</c:v>
                </c:pt>
                <c:pt idx="7736">
                  <c:v>0.22141605990441349</c:v>
                </c:pt>
                <c:pt idx="7737">
                  <c:v>0.22146600407404549</c:v>
                </c:pt>
                <c:pt idx="7738">
                  <c:v>0.23481536710744422</c:v>
                </c:pt>
                <c:pt idx="7739">
                  <c:v>0.26166392568313768</c:v>
                </c:pt>
                <c:pt idx="7740">
                  <c:v>0.22146600407404549</c:v>
                </c:pt>
                <c:pt idx="7741">
                  <c:v>0.22141605990452717</c:v>
                </c:pt>
                <c:pt idx="7742">
                  <c:v>0.23486531127707622</c:v>
                </c:pt>
                <c:pt idx="7743">
                  <c:v>0.20801675270149644</c:v>
                </c:pt>
                <c:pt idx="7744">
                  <c:v>0.22141605990452717</c:v>
                </c:pt>
                <c:pt idx="7745">
                  <c:v>0.23486531127707622</c:v>
                </c:pt>
                <c:pt idx="7746">
                  <c:v>0.26166392568313768</c:v>
                </c:pt>
                <c:pt idx="7747">
                  <c:v>0.20806669687101476</c:v>
                </c:pt>
                <c:pt idx="7748">
                  <c:v>0.20801675270149644</c:v>
                </c:pt>
                <c:pt idx="7749">
                  <c:v>0.20806669687101476</c:v>
                </c:pt>
                <c:pt idx="7750">
                  <c:v>0.22141605990441349</c:v>
                </c:pt>
                <c:pt idx="7751">
                  <c:v>0.20801675270149644</c:v>
                </c:pt>
                <c:pt idx="7752">
                  <c:v>0.22146600407404549</c:v>
                </c:pt>
                <c:pt idx="7753">
                  <c:v>0.20801675270149644</c:v>
                </c:pt>
                <c:pt idx="7754">
                  <c:v>0.22146600407404549</c:v>
                </c:pt>
                <c:pt idx="7755">
                  <c:v>0.2348153671075579</c:v>
                </c:pt>
                <c:pt idx="7756">
                  <c:v>0.22141605990452717</c:v>
                </c:pt>
                <c:pt idx="7757">
                  <c:v>0.23486531127707622</c:v>
                </c:pt>
                <c:pt idx="7758">
                  <c:v>0.24821467431047495</c:v>
                </c:pt>
                <c:pt idx="7759">
                  <c:v>0.24821467431047495</c:v>
                </c:pt>
                <c:pt idx="7760">
                  <c:v>0.26166392568313768</c:v>
                </c:pt>
                <c:pt idx="7761">
                  <c:v>0.20801675270149644</c:v>
                </c:pt>
                <c:pt idx="7762">
                  <c:v>0.22146600407404549</c:v>
                </c:pt>
                <c:pt idx="7763">
                  <c:v>0.22141605990452717</c:v>
                </c:pt>
                <c:pt idx="7764">
                  <c:v>0.23486531127707622</c:v>
                </c:pt>
                <c:pt idx="7765">
                  <c:v>0.24821467431058863</c:v>
                </c:pt>
                <c:pt idx="7766">
                  <c:v>0.20801675270149644</c:v>
                </c:pt>
                <c:pt idx="7767">
                  <c:v>0.22141605990452717</c:v>
                </c:pt>
                <c:pt idx="7768">
                  <c:v>0.2348653112771899</c:v>
                </c:pt>
                <c:pt idx="7769">
                  <c:v>0.26166392568313768</c:v>
                </c:pt>
                <c:pt idx="7770">
                  <c:v>0.20806669687101476</c:v>
                </c:pt>
                <c:pt idx="7771">
                  <c:v>0.20801675270149644</c:v>
                </c:pt>
                <c:pt idx="7772">
                  <c:v>0.20806669687101476</c:v>
                </c:pt>
                <c:pt idx="7773">
                  <c:v>0.22141605990452717</c:v>
                </c:pt>
                <c:pt idx="7774">
                  <c:v>0.20801675270149644</c:v>
                </c:pt>
                <c:pt idx="7775">
                  <c:v>0.22146600407404549</c:v>
                </c:pt>
                <c:pt idx="7776">
                  <c:v>0.22141605990452717</c:v>
                </c:pt>
                <c:pt idx="7777">
                  <c:v>0.20801675270149644</c:v>
                </c:pt>
                <c:pt idx="7778">
                  <c:v>0.22146600407404549</c:v>
                </c:pt>
                <c:pt idx="7779">
                  <c:v>0.2348153671075579</c:v>
                </c:pt>
                <c:pt idx="7780">
                  <c:v>0.20806669687112844</c:v>
                </c:pt>
                <c:pt idx="7781">
                  <c:v>0.22141605990452717</c:v>
                </c:pt>
                <c:pt idx="7782">
                  <c:v>0.23486531127707622</c:v>
                </c:pt>
                <c:pt idx="7783">
                  <c:v>0.24821467431058863</c:v>
                </c:pt>
                <c:pt idx="7784">
                  <c:v>0.24821467431058863</c:v>
                </c:pt>
                <c:pt idx="7785">
                  <c:v>0.26166392568313768</c:v>
                </c:pt>
                <c:pt idx="7786">
                  <c:v>0.20801675270149644</c:v>
                </c:pt>
                <c:pt idx="7787">
                  <c:v>0.22146600407415917</c:v>
                </c:pt>
                <c:pt idx="7788">
                  <c:v>0.20806669687101476</c:v>
                </c:pt>
                <c:pt idx="7789">
                  <c:v>0.22141605990452717</c:v>
                </c:pt>
                <c:pt idx="7790">
                  <c:v>0.2348653112771899</c:v>
                </c:pt>
                <c:pt idx="7791">
                  <c:v>0.24821467431058863</c:v>
                </c:pt>
                <c:pt idx="7792">
                  <c:v>0.26166392568313768</c:v>
                </c:pt>
                <c:pt idx="7793">
                  <c:v>0.27501328871653641</c:v>
                </c:pt>
                <c:pt idx="7794">
                  <c:v>0.20801675270149644</c:v>
                </c:pt>
                <c:pt idx="7795">
                  <c:v>0.22141605990452717</c:v>
                </c:pt>
                <c:pt idx="7796">
                  <c:v>0.23486531127707622</c:v>
                </c:pt>
                <c:pt idx="7797">
                  <c:v>0.26166392568313768</c:v>
                </c:pt>
                <c:pt idx="7798">
                  <c:v>0.28846254008919914</c:v>
                </c:pt>
                <c:pt idx="7799">
                  <c:v>0.20806669687101476</c:v>
                </c:pt>
                <c:pt idx="7800">
                  <c:v>0.20806669687112844</c:v>
                </c:pt>
                <c:pt idx="7801">
                  <c:v>0.26166392568313768</c:v>
                </c:pt>
                <c:pt idx="7802">
                  <c:v>0.22141605990452717</c:v>
                </c:pt>
                <c:pt idx="7803">
                  <c:v>0.20806669687101476</c:v>
                </c:pt>
                <c:pt idx="7804">
                  <c:v>0.27501328871653641</c:v>
                </c:pt>
                <c:pt idx="7805">
                  <c:v>0.24821467431047495</c:v>
                </c:pt>
                <c:pt idx="7806">
                  <c:v>0.20801675270149644</c:v>
                </c:pt>
                <c:pt idx="7807">
                  <c:v>0.24821467431047495</c:v>
                </c:pt>
                <c:pt idx="7808">
                  <c:v>0.24821467431047495</c:v>
                </c:pt>
                <c:pt idx="7809">
                  <c:v>0.23486531127707622</c:v>
                </c:pt>
                <c:pt idx="7810">
                  <c:v>0.20806669687101476</c:v>
                </c:pt>
                <c:pt idx="7811">
                  <c:v>0.20801675270149644</c:v>
                </c:pt>
                <c:pt idx="7812">
                  <c:v>0.20806669687101476</c:v>
                </c:pt>
                <c:pt idx="7813">
                  <c:v>0.28846254008919914</c:v>
                </c:pt>
                <c:pt idx="7814">
                  <c:v>0.20806669687101476</c:v>
                </c:pt>
                <c:pt idx="7815">
                  <c:v>0.27501328871653641</c:v>
                </c:pt>
                <c:pt idx="7816">
                  <c:v>0.20806669687112844</c:v>
                </c:pt>
                <c:pt idx="7817">
                  <c:v>0.20806669687112844</c:v>
                </c:pt>
                <c:pt idx="7818">
                  <c:v>0.28846254008919914</c:v>
                </c:pt>
                <c:pt idx="7819">
                  <c:v>0.20806669687112844</c:v>
                </c:pt>
                <c:pt idx="7820">
                  <c:v>0.26166392568313768</c:v>
                </c:pt>
                <c:pt idx="7821">
                  <c:v>0.20806669687112844</c:v>
                </c:pt>
                <c:pt idx="7822">
                  <c:v>0.22141605990452717</c:v>
                </c:pt>
                <c:pt idx="7823">
                  <c:v>0.22141605990452717</c:v>
                </c:pt>
                <c:pt idx="7824">
                  <c:v>0.22146600407404549</c:v>
                </c:pt>
                <c:pt idx="7825">
                  <c:v>0.22141605990441349</c:v>
                </c:pt>
                <c:pt idx="7826">
                  <c:v>0.23486531127707622</c:v>
                </c:pt>
                <c:pt idx="7827">
                  <c:v>0.22146600407404549</c:v>
                </c:pt>
                <c:pt idx="7828">
                  <c:v>0.23481536710744422</c:v>
                </c:pt>
                <c:pt idx="7829">
                  <c:v>0.22141605990441349</c:v>
                </c:pt>
                <c:pt idx="7830">
                  <c:v>0.23486531127707622</c:v>
                </c:pt>
                <c:pt idx="7831">
                  <c:v>0.22146600407404549</c:v>
                </c:pt>
                <c:pt idx="7832">
                  <c:v>0.23481536710744422</c:v>
                </c:pt>
                <c:pt idx="7833">
                  <c:v>0.24826461848010695</c:v>
                </c:pt>
                <c:pt idx="7834">
                  <c:v>0.22141605990452717</c:v>
                </c:pt>
                <c:pt idx="7835">
                  <c:v>0.26166392568313768</c:v>
                </c:pt>
                <c:pt idx="7836">
                  <c:v>0.26166392568313768</c:v>
                </c:pt>
                <c:pt idx="7837">
                  <c:v>0.27501328871653641</c:v>
                </c:pt>
                <c:pt idx="7838">
                  <c:v>0.22146600407404549</c:v>
                </c:pt>
                <c:pt idx="7839">
                  <c:v>0.2348153671075579</c:v>
                </c:pt>
                <c:pt idx="7840">
                  <c:v>0.22141605990452717</c:v>
                </c:pt>
                <c:pt idx="7841">
                  <c:v>0.23486531127707622</c:v>
                </c:pt>
                <c:pt idx="7842">
                  <c:v>0.24821467431047495</c:v>
                </c:pt>
                <c:pt idx="7843">
                  <c:v>0.26166392568313768</c:v>
                </c:pt>
                <c:pt idx="7844">
                  <c:v>0.28846254008919914</c:v>
                </c:pt>
                <c:pt idx="7845">
                  <c:v>0.22146600407404549</c:v>
                </c:pt>
                <c:pt idx="7846">
                  <c:v>0.22141605990452717</c:v>
                </c:pt>
                <c:pt idx="7847">
                  <c:v>0.23486531127707622</c:v>
                </c:pt>
                <c:pt idx="7848">
                  <c:v>0.24821467431058863</c:v>
                </c:pt>
                <c:pt idx="7849">
                  <c:v>0.27501328871653641</c:v>
                </c:pt>
                <c:pt idx="7850">
                  <c:v>0.22141605990441349</c:v>
                </c:pt>
                <c:pt idx="7851">
                  <c:v>0.22146600407404549</c:v>
                </c:pt>
                <c:pt idx="7852">
                  <c:v>0.22141605990441349</c:v>
                </c:pt>
                <c:pt idx="7853">
                  <c:v>0.23486531127707622</c:v>
                </c:pt>
                <c:pt idx="7854">
                  <c:v>0.22146600407404549</c:v>
                </c:pt>
                <c:pt idx="7855">
                  <c:v>0.23481536710744422</c:v>
                </c:pt>
                <c:pt idx="7856">
                  <c:v>0.22141605990452717</c:v>
                </c:pt>
                <c:pt idx="7857">
                  <c:v>0.23486531127707622</c:v>
                </c:pt>
                <c:pt idx="7858">
                  <c:v>0.22146600407404549</c:v>
                </c:pt>
                <c:pt idx="7859">
                  <c:v>0.2348153671075579</c:v>
                </c:pt>
                <c:pt idx="7860">
                  <c:v>0.24826461848010695</c:v>
                </c:pt>
                <c:pt idx="7861">
                  <c:v>0.22141605990452717</c:v>
                </c:pt>
                <c:pt idx="7862">
                  <c:v>0.24821467431047495</c:v>
                </c:pt>
                <c:pt idx="7863">
                  <c:v>0.26166392568313768</c:v>
                </c:pt>
                <c:pt idx="7864">
                  <c:v>0.26166392568313768</c:v>
                </c:pt>
                <c:pt idx="7865">
                  <c:v>0.27501328871653641</c:v>
                </c:pt>
                <c:pt idx="7866">
                  <c:v>0.22146600407404549</c:v>
                </c:pt>
                <c:pt idx="7867">
                  <c:v>0.2348153671075579</c:v>
                </c:pt>
                <c:pt idx="7868">
                  <c:v>0.22141605990452717</c:v>
                </c:pt>
                <c:pt idx="7869">
                  <c:v>0.23486531127707622</c:v>
                </c:pt>
                <c:pt idx="7870">
                  <c:v>0.24821467431058863</c:v>
                </c:pt>
                <c:pt idx="7871">
                  <c:v>0.26166392568313768</c:v>
                </c:pt>
                <c:pt idx="7872">
                  <c:v>0.28846254008919914</c:v>
                </c:pt>
                <c:pt idx="7873">
                  <c:v>0.22146600407415917</c:v>
                </c:pt>
                <c:pt idx="7874">
                  <c:v>0.22141605990452717</c:v>
                </c:pt>
                <c:pt idx="7875">
                  <c:v>0.2348653112771899</c:v>
                </c:pt>
                <c:pt idx="7876">
                  <c:v>0.24821467431058863</c:v>
                </c:pt>
                <c:pt idx="7877">
                  <c:v>0.27501328871653641</c:v>
                </c:pt>
                <c:pt idx="7878">
                  <c:v>0.22141605990441349</c:v>
                </c:pt>
                <c:pt idx="7879">
                  <c:v>0.22146600407404549</c:v>
                </c:pt>
                <c:pt idx="7880">
                  <c:v>0.22141605990452717</c:v>
                </c:pt>
                <c:pt idx="7881">
                  <c:v>0.23486531127707622</c:v>
                </c:pt>
                <c:pt idx="7882">
                  <c:v>0.22146600407404549</c:v>
                </c:pt>
                <c:pt idx="7883">
                  <c:v>0.2348153671075579</c:v>
                </c:pt>
                <c:pt idx="7884">
                  <c:v>0.22141605990452717</c:v>
                </c:pt>
                <c:pt idx="7885">
                  <c:v>0.23486531127707622</c:v>
                </c:pt>
                <c:pt idx="7886">
                  <c:v>0.22146600407404549</c:v>
                </c:pt>
                <c:pt idx="7887">
                  <c:v>0.2348153671075579</c:v>
                </c:pt>
                <c:pt idx="7888">
                  <c:v>0.24826461848010695</c:v>
                </c:pt>
                <c:pt idx="7889">
                  <c:v>0.22141605990452717</c:v>
                </c:pt>
                <c:pt idx="7890">
                  <c:v>0.23486531127707622</c:v>
                </c:pt>
                <c:pt idx="7891">
                  <c:v>0.24821467431058863</c:v>
                </c:pt>
                <c:pt idx="7892">
                  <c:v>0.26166392568313768</c:v>
                </c:pt>
                <c:pt idx="7893">
                  <c:v>0.26166392568313768</c:v>
                </c:pt>
                <c:pt idx="7894">
                  <c:v>0.27501328871653641</c:v>
                </c:pt>
                <c:pt idx="7895">
                  <c:v>0.22146600407415917</c:v>
                </c:pt>
                <c:pt idx="7896">
                  <c:v>0.2348153671075579</c:v>
                </c:pt>
                <c:pt idx="7897">
                  <c:v>0.22141605990452717</c:v>
                </c:pt>
                <c:pt idx="7898">
                  <c:v>0.2348653112771899</c:v>
                </c:pt>
                <c:pt idx="7899">
                  <c:v>0.24821467431058863</c:v>
                </c:pt>
                <c:pt idx="7900">
                  <c:v>0.26166392568313768</c:v>
                </c:pt>
                <c:pt idx="7901">
                  <c:v>0.27501328871653641</c:v>
                </c:pt>
                <c:pt idx="7902">
                  <c:v>0.28846254008919914</c:v>
                </c:pt>
                <c:pt idx="7903">
                  <c:v>0.22146600407404549</c:v>
                </c:pt>
                <c:pt idx="7904">
                  <c:v>0.22141605990452717</c:v>
                </c:pt>
                <c:pt idx="7905">
                  <c:v>0.23486531127707622</c:v>
                </c:pt>
                <c:pt idx="7906">
                  <c:v>0.24821467431058863</c:v>
                </c:pt>
                <c:pt idx="7907">
                  <c:v>0.27501328871653641</c:v>
                </c:pt>
                <c:pt idx="7908">
                  <c:v>0.30181190312259787</c:v>
                </c:pt>
                <c:pt idx="7909">
                  <c:v>0.27501328871653641</c:v>
                </c:pt>
                <c:pt idx="7910">
                  <c:v>0.24821467431047495</c:v>
                </c:pt>
                <c:pt idx="7911">
                  <c:v>0.23486531127707622</c:v>
                </c:pt>
                <c:pt idx="7912">
                  <c:v>0.30181190312259787</c:v>
                </c:pt>
                <c:pt idx="7913">
                  <c:v>0.27501328871653641</c:v>
                </c:pt>
                <c:pt idx="7914">
                  <c:v>0.23486531127707622</c:v>
                </c:pt>
                <c:pt idx="7915">
                  <c:v>0.30181190312259787</c:v>
                </c:pt>
                <c:pt idx="7916">
                  <c:v>0.20801675270149644</c:v>
                </c:pt>
                <c:pt idx="7917">
                  <c:v>0.22146600407410233</c:v>
                </c:pt>
                <c:pt idx="7918">
                  <c:v>0.26161398151356252</c:v>
                </c:pt>
                <c:pt idx="7919">
                  <c:v>0.24826461848010695</c:v>
                </c:pt>
                <c:pt idx="7920">
                  <c:v>0.20806669687101476</c:v>
                </c:pt>
                <c:pt idx="7921">
                  <c:v>0.2080666968710716</c:v>
                </c:pt>
                <c:pt idx="7922">
                  <c:v>0.20806669687101476</c:v>
                </c:pt>
                <c:pt idx="7923">
                  <c:v>0.22141605990447033</c:v>
                </c:pt>
                <c:pt idx="7924">
                  <c:v>0.26166392568313768</c:v>
                </c:pt>
                <c:pt idx="7925">
                  <c:v>0.22141605990447033</c:v>
                </c:pt>
                <c:pt idx="7926">
                  <c:v>0.20806669687101476</c:v>
                </c:pt>
                <c:pt idx="7927">
                  <c:v>0.22141605990447033</c:v>
                </c:pt>
                <c:pt idx="7928">
                  <c:v>0.23486531127707622</c:v>
                </c:pt>
                <c:pt idx="7929">
                  <c:v>0.20806669687101476</c:v>
                </c:pt>
                <c:pt idx="7930">
                  <c:v>0.28846254008919914</c:v>
                </c:pt>
                <c:pt idx="7931">
                  <c:v>0.26166392568308083</c:v>
                </c:pt>
                <c:pt idx="7932">
                  <c:v>0.22146600407404549</c:v>
                </c:pt>
                <c:pt idx="7933">
                  <c:v>0.23481536710750106</c:v>
                </c:pt>
                <c:pt idx="7934">
                  <c:v>0.24821467431053179</c:v>
                </c:pt>
                <c:pt idx="7935">
                  <c:v>0.26166392568313768</c:v>
                </c:pt>
                <c:pt idx="7936">
                  <c:v>0.22146600407404549</c:v>
                </c:pt>
                <c:pt idx="7937">
                  <c:v>0.22141605990447033</c:v>
                </c:pt>
                <c:pt idx="7938">
                  <c:v>0.23486531127707622</c:v>
                </c:pt>
                <c:pt idx="7939">
                  <c:v>0.24821467431053179</c:v>
                </c:pt>
                <c:pt idx="7940">
                  <c:v>0.22141605990452717</c:v>
                </c:pt>
                <c:pt idx="7941">
                  <c:v>0.23486531127707622</c:v>
                </c:pt>
                <c:pt idx="7942">
                  <c:v>0.20806669687101476</c:v>
                </c:pt>
                <c:pt idx="7943">
                  <c:v>0.20801675270149644</c:v>
                </c:pt>
                <c:pt idx="7944">
                  <c:v>0.27501328871653641</c:v>
                </c:pt>
                <c:pt idx="7945">
                  <c:v>0.20801675270149644</c:v>
                </c:pt>
                <c:pt idx="7946">
                  <c:v>0.24821467431053179</c:v>
                </c:pt>
                <c:pt idx="7947">
                  <c:v>0.2080167527014396</c:v>
                </c:pt>
                <c:pt idx="7948">
                  <c:v>0.2080167527014396</c:v>
                </c:pt>
                <c:pt idx="7949">
                  <c:v>0.22141605990452717</c:v>
                </c:pt>
                <c:pt idx="7950">
                  <c:v>0.26166392568313768</c:v>
                </c:pt>
                <c:pt idx="7951">
                  <c:v>0.27166702935653575</c:v>
                </c:pt>
                <c:pt idx="7952">
                  <c:v>0.2080666968710716</c:v>
                </c:pt>
                <c:pt idx="7953">
                  <c:v>0.2080666968710716</c:v>
                </c:pt>
                <c:pt idx="7954">
                  <c:v>0.20806669687101476</c:v>
                </c:pt>
                <c:pt idx="7955">
                  <c:v>0.23486531127707622</c:v>
                </c:pt>
                <c:pt idx="7956">
                  <c:v>0.22141605990447033</c:v>
                </c:pt>
                <c:pt idx="7957">
                  <c:v>0.22525462607876534</c:v>
                </c:pt>
                <c:pt idx="7958">
                  <c:v>0.17165739726664242</c:v>
                </c:pt>
                <c:pt idx="7959">
                  <c:v>0.17165739726669926</c:v>
                </c:pt>
                <c:pt idx="7960">
                  <c:v>0.17165739726669926</c:v>
                </c:pt>
                <c:pt idx="7961">
                  <c:v>0.18510664863924831</c:v>
                </c:pt>
                <c:pt idx="7962">
                  <c:v>0.18510664863924831</c:v>
                </c:pt>
                <c:pt idx="7963">
                  <c:v>0.18510664863924831</c:v>
                </c:pt>
                <c:pt idx="7964">
                  <c:v>0.18510664863924831</c:v>
                </c:pt>
                <c:pt idx="7965">
                  <c:v>0.38071655613543953</c:v>
                </c:pt>
                <c:pt idx="7966">
                  <c:v>0.39416580750810226</c:v>
                </c:pt>
                <c:pt idx="7967">
                  <c:v>0.63902066618402387</c:v>
                </c:pt>
                <c:pt idx="7968">
                  <c:v>1.5854234373719009</c:v>
                </c:pt>
                <c:pt idx="7969">
                  <c:v>0.58537349320249632</c:v>
                </c:pt>
                <c:pt idx="7970">
                  <c:v>0.54522551576292244</c:v>
                </c:pt>
                <c:pt idx="7971">
                  <c:v>1.5854234373719009</c:v>
                </c:pt>
                <c:pt idx="7972">
                  <c:v>1.5586248229658395</c:v>
                </c:pt>
                <c:pt idx="7973">
                  <c:v>0.53182620855977802</c:v>
                </c:pt>
                <c:pt idx="7974">
                  <c:v>1.531826208559778</c:v>
                </c:pt>
                <c:pt idx="7975">
                  <c:v>0.54517557159329044</c:v>
                </c:pt>
                <c:pt idx="7976">
                  <c:v>0.55862482296583948</c:v>
                </c:pt>
                <c:pt idx="7977">
                  <c:v>1.5318262085600054</c:v>
                </c:pt>
                <c:pt idx="7978">
                  <c:v>0.58542343737190095</c:v>
                </c:pt>
                <c:pt idx="7979">
                  <c:v>1.531826208559778</c:v>
                </c:pt>
                <c:pt idx="7980">
                  <c:v>1.5318262085600054</c:v>
                </c:pt>
                <c:pt idx="7981">
                  <c:v>1.5451755715932904</c:v>
                </c:pt>
                <c:pt idx="7982">
                  <c:v>1.5586248229658395</c:v>
                </c:pt>
                <c:pt idx="7983">
                  <c:v>1.531826208559778</c:v>
                </c:pt>
                <c:pt idx="7984">
                  <c:v>1.5854234373719009</c:v>
                </c:pt>
                <c:pt idx="7985">
                  <c:v>0.54517557159329044</c:v>
                </c:pt>
                <c:pt idx="7986">
                  <c:v>1.5451755715932904</c:v>
                </c:pt>
                <c:pt idx="7987">
                  <c:v>1.5586248229658395</c:v>
                </c:pt>
                <c:pt idx="7988">
                  <c:v>0.57197418599912453</c:v>
                </c:pt>
                <c:pt idx="7989">
                  <c:v>1.5451755715932904</c:v>
                </c:pt>
                <c:pt idx="7990">
                  <c:v>0.59877280040518599</c:v>
                </c:pt>
                <c:pt idx="7991">
                  <c:v>0.55862482296583948</c:v>
                </c:pt>
                <c:pt idx="7992">
                  <c:v>1.5586248229658395</c:v>
                </c:pt>
                <c:pt idx="7993">
                  <c:v>0.57197418599912453</c:v>
                </c:pt>
                <c:pt idx="7994">
                  <c:v>0.58542343737190095</c:v>
                </c:pt>
                <c:pt idx="7995">
                  <c:v>1.5586248229658395</c:v>
                </c:pt>
                <c:pt idx="7996">
                  <c:v>0.61222205177796241</c:v>
                </c:pt>
                <c:pt idx="7997">
                  <c:v>1.5318262085600054</c:v>
                </c:pt>
                <c:pt idx="7998">
                  <c:v>1.531826208559778</c:v>
                </c:pt>
                <c:pt idx="7999">
                  <c:v>1.5451755715932904</c:v>
                </c:pt>
                <c:pt idx="8000">
                  <c:v>1.5586248229658395</c:v>
                </c:pt>
                <c:pt idx="8001">
                  <c:v>1.531826208559778</c:v>
                </c:pt>
                <c:pt idx="8002">
                  <c:v>1.5854234373719009</c:v>
                </c:pt>
                <c:pt idx="8003">
                  <c:v>0.58542343737190095</c:v>
                </c:pt>
                <c:pt idx="8004">
                  <c:v>1.5854234373719009</c:v>
                </c:pt>
                <c:pt idx="8005">
                  <c:v>0.59877280040518599</c:v>
                </c:pt>
                <c:pt idx="8006">
                  <c:v>0.61222205177796241</c:v>
                </c:pt>
                <c:pt idx="8007">
                  <c:v>1.5854234373719009</c:v>
                </c:pt>
                <c:pt idx="8008">
                  <c:v>0.63902066618402387</c:v>
                </c:pt>
                <c:pt idx="8009">
                  <c:v>1.531826208559778</c:v>
                </c:pt>
                <c:pt idx="8010">
                  <c:v>1.5318262085600054</c:v>
                </c:pt>
                <c:pt idx="8011">
                  <c:v>1.5451755715932904</c:v>
                </c:pt>
                <c:pt idx="8012">
                  <c:v>1.5586248229658395</c:v>
                </c:pt>
                <c:pt idx="8013">
                  <c:v>1.531826208559778</c:v>
                </c:pt>
                <c:pt idx="8014">
                  <c:v>1.5854234373719009</c:v>
                </c:pt>
                <c:pt idx="8015">
                  <c:v>1.5318262085600054</c:v>
                </c:pt>
                <c:pt idx="8016">
                  <c:v>1.531826208559778</c:v>
                </c:pt>
                <c:pt idx="8017">
                  <c:v>1.5451755715932904</c:v>
                </c:pt>
                <c:pt idx="8018">
                  <c:v>1.5586248229658395</c:v>
                </c:pt>
                <c:pt idx="8019">
                  <c:v>1.531826208559778</c:v>
                </c:pt>
                <c:pt idx="8020">
                  <c:v>1.5854234373719009</c:v>
                </c:pt>
                <c:pt idx="8021">
                  <c:v>1.5451755715932904</c:v>
                </c:pt>
                <c:pt idx="8022">
                  <c:v>1.5451755715932904</c:v>
                </c:pt>
                <c:pt idx="8023">
                  <c:v>1.5586248229658395</c:v>
                </c:pt>
                <c:pt idx="8024">
                  <c:v>1.5719741859993519</c:v>
                </c:pt>
                <c:pt idx="8025">
                  <c:v>1.5451755715932904</c:v>
                </c:pt>
                <c:pt idx="8026">
                  <c:v>1.5987728004054134</c:v>
                </c:pt>
                <c:pt idx="8027">
                  <c:v>1.5586248229658395</c:v>
                </c:pt>
                <c:pt idx="8028">
                  <c:v>1.5586248229658395</c:v>
                </c:pt>
                <c:pt idx="8029">
                  <c:v>1.5719741859993519</c:v>
                </c:pt>
                <c:pt idx="8030">
                  <c:v>1.5854234373719009</c:v>
                </c:pt>
                <c:pt idx="8031">
                  <c:v>1.5586248229658395</c:v>
                </c:pt>
                <c:pt idx="8032">
                  <c:v>1.6122220517779624</c:v>
                </c:pt>
                <c:pt idx="8033">
                  <c:v>1.531826208559778</c:v>
                </c:pt>
                <c:pt idx="8034">
                  <c:v>1.531826208559778</c:v>
                </c:pt>
                <c:pt idx="8035">
                  <c:v>1.5451755715932904</c:v>
                </c:pt>
                <c:pt idx="8036">
                  <c:v>1.5586248229658395</c:v>
                </c:pt>
                <c:pt idx="8037">
                  <c:v>1.531826208559778</c:v>
                </c:pt>
                <c:pt idx="8038">
                  <c:v>1.5854234373719009</c:v>
                </c:pt>
                <c:pt idx="8039">
                  <c:v>1.5854234373719009</c:v>
                </c:pt>
                <c:pt idx="8040">
                  <c:v>1.5854234373719009</c:v>
                </c:pt>
                <c:pt idx="8041">
                  <c:v>1.5987728004054134</c:v>
                </c:pt>
                <c:pt idx="8042">
                  <c:v>1.6122220517779624</c:v>
                </c:pt>
                <c:pt idx="8043">
                  <c:v>1.5854234373719009</c:v>
                </c:pt>
                <c:pt idx="8044">
                  <c:v>1.6390206661840239</c:v>
                </c:pt>
                <c:pt idx="8045">
                  <c:v>0.54517557159329044</c:v>
                </c:pt>
                <c:pt idx="8046">
                  <c:v>1.5451755715932904</c:v>
                </c:pt>
                <c:pt idx="8047">
                  <c:v>1.5586248229658395</c:v>
                </c:pt>
                <c:pt idx="8048">
                  <c:v>0.57197418599912453</c:v>
                </c:pt>
                <c:pt idx="8049">
                  <c:v>1.5451755715932904</c:v>
                </c:pt>
                <c:pt idx="8050">
                  <c:v>0.59877280040518599</c:v>
                </c:pt>
                <c:pt idx="8051">
                  <c:v>1.5451755715932904</c:v>
                </c:pt>
                <c:pt idx="8052">
                  <c:v>1.5451755715932904</c:v>
                </c:pt>
                <c:pt idx="8053">
                  <c:v>1.5586248229658395</c:v>
                </c:pt>
                <c:pt idx="8054">
                  <c:v>1.5719741859993519</c:v>
                </c:pt>
                <c:pt idx="8055">
                  <c:v>1.5451755715932904</c:v>
                </c:pt>
                <c:pt idx="8056">
                  <c:v>1.5987728004054134</c:v>
                </c:pt>
                <c:pt idx="8057">
                  <c:v>1.5586248229658395</c:v>
                </c:pt>
                <c:pt idx="8058">
                  <c:v>1.5586248229658395</c:v>
                </c:pt>
                <c:pt idx="8059">
                  <c:v>1.5719741859993519</c:v>
                </c:pt>
                <c:pt idx="8060">
                  <c:v>1.5854234373719009</c:v>
                </c:pt>
                <c:pt idx="8061">
                  <c:v>1.5586248229658395</c:v>
                </c:pt>
                <c:pt idx="8062">
                  <c:v>1.6122220517779624</c:v>
                </c:pt>
                <c:pt idx="8063">
                  <c:v>0.57197418599912453</c:v>
                </c:pt>
                <c:pt idx="8064">
                  <c:v>1.5719741859993519</c:v>
                </c:pt>
                <c:pt idx="8065">
                  <c:v>1.5854234373719009</c:v>
                </c:pt>
                <c:pt idx="8066">
                  <c:v>0.59877280040518599</c:v>
                </c:pt>
                <c:pt idx="8067">
                  <c:v>1.5719741859993519</c:v>
                </c:pt>
                <c:pt idx="8068">
                  <c:v>0.62557141481124745</c:v>
                </c:pt>
                <c:pt idx="8069">
                  <c:v>1.5451755715932904</c:v>
                </c:pt>
                <c:pt idx="8070">
                  <c:v>1.5451755715932904</c:v>
                </c:pt>
                <c:pt idx="8071">
                  <c:v>1.5586248229658395</c:v>
                </c:pt>
                <c:pt idx="8072">
                  <c:v>1.5719741859993519</c:v>
                </c:pt>
                <c:pt idx="8073">
                  <c:v>1.5451755715932904</c:v>
                </c:pt>
                <c:pt idx="8074">
                  <c:v>1.598772800405186</c:v>
                </c:pt>
                <c:pt idx="8075">
                  <c:v>0.59877280040518599</c:v>
                </c:pt>
                <c:pt idx="8076">
                  <c:v>1.5987728004054134</c:v>
                </c:pt>
                <c:pt idx="8077">
                  <c:v>1.6122220517779624</c:v>
                </c:pt>
                <c:pt idx="8078">
                  <c:v>0.62557141481124745</c:v>
                </c:pt>
                <c:pt idx="8079">
                  <c:v>1.598772800405186</c:v>
                </c:pt>
                <c:pt idx="8080">
                  <c:v>0.65237002921730891</c:v>
                </c:pt>
                <c:pt idx="8081">
                  <c:v>0.55862482296583948</c:v>
                </c:pt>
                <c:pt idx="8082">
                  <c:v>1.5586248229658395</c:v>
                </c:pt>
                <c:pt idx="8083">
                  <c:v>0.57197418599912453</c:v>
                </c:pt>
                <c:pt idx="8084">
                  <c:v>0.58542343737190095</c:v>
                </c:pt>
                <c:pt idx="8085">
                  <c:v>1.5586248229658395</c:v>
                </c:pt>
                <c:pt idx="8086">
                  <c:v>0.61222205177796241</c:v>
                </c:pt>
                <c:pt idx="8087">
                  <c:v>1.5586248229658395</c:v>
                </c:pt>
                <c:pt idx="8088">
                  <c:v>1.5586248229658395</c:v>
                </c:pt>
                <c:pt idx="8089">
                  <c:v>1.5719741859993519</c:v>
                </c:pt>
                <c:pt idx="8090">
                  <c:v>1.5854234373719009</c:v>
                </c:pt>
                <c:pt idx="8091">
                  <c:v>1.5586248229658395</c:v>
                </c:pt>
                <c:pt idx="8092">
                  <c:v>1.6122220517779624</c:v>
                </c:pt>
                <c:pt idx="8093">
                  <c:v>0.57197418599912453</c:v>
                </c:pt>
                <c:pt idx="8094">
                  <c:v>1.5719741859993519</c:v>
                </c:pt>
                <c:pt idx="8095">
                  <c:v>1.5854234373719009</c:v>
                </c:pt>
                <c:pt idx="8096">
                  <c:v>0.59877280040518599</c:v>
                </c:pt>
                <c:pt idx="8097">
                  <c:v>1.5719741859993519</c:v>
                </c:pt>
                <c:pt idx="8098">
                  <c:v>0.62557141481124745</c:v>
                </c:pt>
                <c:pt idx="8099">
                  <c:v>0.58542343737190095</c:v>
                </c:pt>
                <c:pt idx="8100">
                  <c:v>1.5854234373719009</c:v>
                </c:pt>
                <c:pt idx="8101">
                  <c:v>0.59877280040518599</c:v>
                </c:pt>
                <c:pt idx="8102">
                  <c:v>0.61222205177796241</c:v>
                </c:pt>
                <c:pt idx="8103">
                  <c:v>1.5854234373719009</c:v>
                </c:pt>
                <c:pt idx="8104">
                  <c:v>0.63902066618402387</c:v>
                </c:pt>
                <c:pt idx="8105">
                  <c:v>1.5586248229658395</c:v>
                </c:pt>
                <c:pt idx="8106">
                  <c:v>1.5586248229658395</c:v>
                </c:pt>
                <c:pt idx="8107">
                  <c:v>1.5719741859993519</c:v>
                </c:pt>
                <c:pt idx="8108">
                  <c:v>1.5854234373719009</c:v>
                </c:pt>
                <c:pt idx="8109">
                  <c:v>1.5586248229658395</c:v>
                </c:pt>
                <c:pt idx="8110">
                  <c:v>1.6122220517779624</c:v>
                </c:pt>
                <c:pt idx="8111">
                  <c:v>0.61222205177796241</c:v>
                </c:pt>
                <c:pt idx="8112">
                  <c:v>1.6122220517779624</c:v>
                </c:pt>
                <c:pt idx="8113">
                  <c:v>0.62557141481124745</c:v>
                </c:pt>
                <c:pt idx="8114">
                  <c:v>0.63902066618402387</c:v>
                </c:pt>
                <c:pt idx="8115">
                  <c:v>1.6122220517779624</c:v>
                </c:pt>
                <c:pt idx="8116">
                  <c:v>0.66581928059008533</c:v>
                </c:pt>
                <c:pt idx="8117">
                  <c:v>1.5318262085600054</c:v>
                </c:pt>
                <c:pt idx="8118">
                  <c:v>1.531826208559778</c:v>
                </c:pt>
                <c:pt idx="8119">
                  <c:v>1.5451755715932904</c:v>
                </c:pt>
                <c:pt idx="8120">
                  <c:v>1.5586248229658395</c:v>
                </c:pt>
                <c:pt idx="8121">
                  <c:v>1.531826208559778</c:v>
                </c:pt>
                <c:pt idx="8122">
                  <c:v>1.5854234373719009</c:v>
                </c:pt>
                <c:pt idx="8123">
                  <c:v>1.531826208559778</c:v>
                </c:pt>
                <c:pt idx="8124">
                  <c:v>1.531826208559778</c:v>
                </c:pt>
                <c:pt idx="8125">
                  <c:v>1.5451755715932904</c:v>
                </c:pt>
                <c:pt idx="8126">
                  <c:v>1.5586248229658395</c:v>
                </c:pt>
                <c:pt idx="8127">
                  <c:v>1.531826208559778</c:v>
                </c:pt>
                <c:pt idx="8128">
                  <c:v>1.5854234373719009</c:v>
                </c:pt>
                <c:pt idx="8129">
                  <c:v>1.5451755715932904</c:v>
                </c:pt>
                <c:pt idx="8130">
                  <c:v>1.5451755715932904</c:v>
                </c:pt>
                <c:pt idx="8131">
                  <c:v>1.5586248229658395</c:v>
                </c:pt>
                <c:pt idx="8132">
                  <c:v>1.5719741859993519</c:v>
                </c:pt>
                <c:pt idx="8133">
                  <c:v>1.5451755715932904</c:v>
                </c:pt>
                <c:pt idx="8134">
                  <c:v>1.598772800405186</c:v>
                </c:pt>
                <c:pt idx="8135">
                  <c:v>1.5586248229658395</c:v>
                </c:pt>
                <c:pt idx="8136">
                  <c:v>1.5586248229658395</c:v>
                </c:pt>
                <c:pt idx="8137">
                  <c:v>1.5719741859993519</c:v>
                </c:pt>
                <c:pt idx="8138">
                  <c:v>1.5854234373719009</c:v>
                </c:pt>
                <c:pt idx="8139">
                  <c:v>1.5586248229658395</c:v>
                </c:pt>
                <c:pt idx="8140">
                  <c:v>1.6122220517779624</c:v>
                </c:pt>
                <c:pt idx="8141">
                  <c:v>1.531826208559778</c:v>
                </c:pt>
                <c:pt idx="8142">
                  <c:v>1.531826208559778</c:v>
                </c:pt>
                <c:pt idx="8143">
                  <c:v>1.5451755715932904</c:v>
                </c:pt>
                <c:pt idx="8144">
                  <c:v>1.5586248229658395</c:v>
                </c:pt>
                <c:pt idx="8145">
                  <c:v>1.531826208559778</c:v>
                </c:pt>
                <c:pt idx="8146">
                  <c:v>1.5854234373716736</c:v>
                </c:pt>
                <c:pt idx="8147">
                  <c:v>1.5854234373719009</c:v>
                </c:pt>
                <c:pt idx="8148">
                  <c:v>1.5854234373719009</c:v>
                </c:pt>
                <c:pt idx="8149">
                  <c:v>1.598772800405186</c:v>
                </c:pt>
                <c:pt idx="8150">
                  <c:v>1.6122220517779624</c:v>
                </c:pt>
                <c:pt idx="8151">
                  <c:v>1.5854234373716736</c:v>
                </c:pt>
                <c:pt idx="8152">
                  <c:v>1.6390206661840239</c:v>
                </c:pt>
                <c:pt idx="8153">
                  <c:v>0.58542343737190095</c:v>
                </c:pt>
                <c:pt idx="8154">
                  <c:v>1.5854234373719009</c:v>
                </c:pt>
                <c:pt idx="8155">
                  <c:v>0.59877280040518599</c:v>
                </c:pt>
                <c:pt idx="8156">
                  <c:v>0.61222205177796241</c:v>
                </c:pt>
                <c:pt idx="8157">
                  <c:v>1.5854234373719009</c:v>
                </c:pt>
                <c:pt idx="8158">
                  <c:v>0.63902066618402387</c:v>
                </c:pt>
                <c:pt idx="8159">
                  <c:v>1.5854234373719009</c:v>
                </c:pt>
                <c:pt idx="8160">
                  <c:v>1.5854234373719009</c:v>
                </c:pt>
                <c:pt idx="8161">
                  <c:v>1.5987728004054134</c:v>
                </c:pt>
                <c:pt idx="8162">
                  <c:v>1.6122220517779624</c:v>
                </c:pt>
                <c:pt idx="8163">
                  <c:v>1.5854234373719009</c:v>
                </c:pt>
                <c:pt idx="8164">
                  <c:v>1.6390206661840239</c:v>
                </c:pt>
                <c:pt idx="8165">
                  <c:v>0.59877280040518599</c:v>
                </c:pt>
                <c:pt idx="8166">
                  <c:v>1.5987728004054134</c:v>
                </c:pt>
                <c:pt idx="8167">
                  <c:v>1.6122220517779624</c:v>
                </c:pt>
                <c:pt idx="8168">
                  <c:v>0.62557141481124745</c:v>
                </c:pt>
                <c:pt idx="8169">
                  <c:v>1.598772800405186</c:v>
                </c:pt>
                <c:pt idx="8170">
                  <c:v>0.65237002921730891</c:v>
                </c:pt>
                <c:pt idx="8171">
                  <c:v>0.61222205177796241</c:v>
                </c:pt>
                <c:pt idx="8172">
                  <c:v>1.6122220517779624</c:v>
                </c:pt>
                <c:pt idx="8173">
                  <c:v>0.62557141481124745</c:v>
                </c:pt>
                <c:pt idx="8174">
                  <c:v>0.63902066618402387</c:v>
                </c:pt>
                <c:pt idx="8175">
                  <c:v>1.6122220517779624</c:v>
                </c:pt>
                <c:pt idx="8176">
                  <c:v>0.66581928059008533</c:v>
                </c:pt>
                <c:pt idx="8177">
                  <c:v>1.5854234373719009</c:v>
                </c:pt>
                <c:pt idx="8178">
                  <c:v>1.5854234373719009</c:v>
                </c:pt>
                <c:pt idx="8179">
                  <c:v>1.598772800405186</c:v>
                </c:pt>
                <c:pt idx="8180">
                  <c:v>1.6122220517779624</c:v>
                </c:pt>
                <c:pt idx="8181">
                  <c:v>1.5854234373716736</c:v>
                </c:pt>
                <c:pt idx="8182">
                  <c:v>1.6390206661840239</c:v>
                </c:pt>
                <c:pt idx="8183">
                  <c:v>0.63902066618402387</c:v>
                </c:pt>
                <c:pt idx="8184">
                  <c:v>1.6390206661840239</c:v>
                </c:pt>
                <c:pt idx="8185">
                  <c:v>0.65237002921730891</c:v>
                </c:pt>
                <c:pt idx="8186">
                  <c:v>0.66581928059008533</c:v>
                </c:pt>
                <c:pt idx="8187">
                  <c:v>1.6390206661840239</c:v>
                </c:pt>
                <c:pt idx="8188">
                  <c:v>0.69261789499614679</c:v>
                </c:pt>
                <c:pt idx="8189">
                  <c:v>1.531826208559778</c:v>
                </c:pt>
                <c:pt idx="8190">
                  <c:v>1.5318262085600054</c:v>
                </c:pt>
                <c:pt idx="8191">
                  <c:v>1.5451755715932904</c:v>
                </c:pt>
                <c:pt idx="8192">
                  <c:v>1.5586248229658395</c:v>
                </c:pt>
                <c:pt idx="8193">
                  <c:v>1.531826208559778</c:v>
                </c:pt>
                <c:pt idx="8194">
                  <c:v>1.5854234373719009</c:v>
                </c:pt>
                <c:pt idx="8195">
                  <c:v>1.5318262085600054</c:v>
                </c:pt>
                <c:pt idx="8196">
                  <c:v>1.531826208559778</c:v>
                </c:pt>
                <c:pt idx="8197">
                  <c:v>1.5451755715932904</c:v>
                </c:pt>
                <c:pt idx="8198">
                  <c:v>1.5586248229658395</c:v>
                </c:pt>
                <c:pt idx="8199">
                  <c:v>1.531826208559778</c:v>
                </c:pt>
                <c:pt idx="8200">
                  <c:v>1.5854234373719009</c:v>
                </c:pt>
                <c:pt idx="8201">
                  <c:v>1.5451755715932904</c:v>
                </c:pt>
                <c:pt idx="8202">
                  <c:v>1.5451755715932904</c:v>
                </c:pt>
                <c:pt idx="8203">
                  <c:v>1.5586248229658395</c:v>
                </c:pt>
                <c:pt idx="8204">
                  <c:v>1.5719741859993519</c:v>
                </c:pt>
                <c:pt idx="8205">
                  <c:v>1.5451755715932904</c:v>
                </c:pt>
                <c:pt idx="8206">
                  <c:v>1.5987728004054134</c:v>
                </c:pt>
                <c:pt idx="8207">
                  <c:v>1.5586248229658395</c:v>
                </c:pt>
                <c:pt idx="8208">
                  <c:v>1.5586248229658395</c:v>
                </c:pt>
                <c:pt idx="8209">
                  <c:v>1.5719741859993519</c:v>
                </c:pt>
                <c:pt idx="8210">
                  <c:v>1.5854234373719009</c:v>
                </c:pt>
                <c:pt idx="8211">
                  <c:v>1.5586248229658395</c:v>
                </c:pt>
                <c:pt idx="8212">
                  <c:v>1.6122220517779624</c:v>
                </c:pt>
                <c:pt idx="8213">
                  <c:v>1.531826208559778</c:v>
                </c:pt>
                <c:pt idx="8214">
                  <c:v>1.531826208559778</c:v>
                </c:pt>
                <c:pt idx="8215">
                  <c:v>1.5451755715932904</c:v>
                </c:pt>
                <c:pt idx="8216">
                  <c:v>1.5586248229658395</c:v>
                </c:pt>
                <c:pt idx="8217">
                  <c:v>1.531826208559778</c:v>
                </c:pt>
                <c:pt idx="8218">
                  <c:v>1.5854234373719009</c:v>
                </c:pt>
                <c:pt idx="8219">
                  <c:v>1.5854234373719009</c:v>
                </c:pt>
                <c:pt idx="8220">
                  <c:v>1.5854234373719009</c:v>
                </c:pt>
                <c:pt idx="8221">
                  <c:v>1.5987728004054134</c:v>
                </c:pt>
                <c:pt idx="8222">
                  <c:v>1.6122220517779624</c:v>
                </c:pt>
                <c:pt idx="8223">
                  <c:v>1.5854234373719009</c:v>
                </c:pt>
                <c:pt idx="8224">
                  <c:v>1.6390206661840239</c:v>
                </c:pt>
                <c:pt idx="8225">
                  <c:v>1.5318262085600054</c:v>
                </c:pt>
                <c:pt idx="8226">
                  <c:v>1.531826208559778</c:v>
                </c:pt>
                <c:pt idx="8227">
                  <c:v>1.5451755715932904</c:v>
                </c:pt>
                <c:pt idx="8228">
                  <c:v>1.5586248229658395</c:v>
                </c:pt>
                <c:pt idx="8229">
                  <c:v>1.531826208559778</c:v>
                </c:pt>
                <c:pt idx="8230">
                  <c:v>1.5854234373719009</c:v>
                </c:pt>
                <c:pt idx="8231">
                  <c:v>1.531826208559778</c:v>
                </c:pt>
                <c:pt idx="8232">
                  <c:v>1.531826208559778</c:v>
                </c:pt>
                <c:pt idx="8233">
                  <c:v>1.5451755715932904</c:v>
                </c:pt>
                <c:pt idx="8234">
                  <c:v>1.5586248229658395</c:v>
                </c:pt>
                <c:pt idx="8235">
                  <c:v>1.531826208559778</c:v>
                </c:pt>
                <c:pt idx="8236">
                  <c:v>1.5854234373719009</c:v>
                </c:pt>
                <c:pt idx="8237">
                  <c:v>1.5451755715932904</c:v>
                </c:pt>
                <c:pt idx="8238">
                  <c:v>1.5451755715932904</c:v>
                </c:pt>
                <c:pt idx="8239">
                  <c:v>1.5586248229658395</c:v>
                </c:pt>
                <c:pt idx="8240">
                  <c:v>1.5719741859993519</c:v>
                </c:pt>
                <c:pt idx="8241">
                  <c:v>1.5451755715932904</c:v>
                </c:pt>
                <c:pt idx="8242">
                  <c:v>1.598772800405186</c:v>
                </c:pt>
                <c:pt idx="8243">
                  <c:v>1.5586248229658395</c:v>
                </c:pt>
                <c:pt idx="8244">
                  <c:v>1.5586248229658395</c:v>
                </c:pt>
                <c:pt idx="8245">
                  <c:v>1.5719741859993519</c:v>
                </c:pt>
                <c:pt idx="8246">
                  <c:v>1.5854234373719009</c:v>
                </c:pt>
                <c:pt idx="8247">
                  <c:v>1.5586248229658395</c:v>
                </c:pt>
                <c:pt idx="8248">
                  <c:v>1.6122220517779624</c:v>
                </c:pt>
                <c:pt idx="8249">
                  <c:v>1.531826208559778</c:v>
                </c:pt>
                <c:pt idx="8250">
                  <c:v>1.531826208559778</c:v>
                </c:pt>
                <c:pt idx="8251">
                  <c:v>1.5451755715932904</c:v>
                </c:pt>
                <c:pt idx="8252">
                  <c:v>1.5586248229658395</c:v>
                </c:pt>
                <c:pt idx="8253">
                  <c:v>1.531826208559778</c:v>
                </c:pt>
                <c:pt idx="8254">
                  <c:v>1.5854234373716736</c:v>
                </c:pt>
                <c:pt idx="8255">
                  <c:v>1.5854234373719009</c:v>
                </c:pt>
                <c:pt idx="8256">
                  <c:v>1.5854234373719009</c:v>
                </c:pt>
                <c:pt idx="8257">
                  <c:v>1.598772800405186</c:v>
                </c:pt>
                <c:pt idx="8258">
                  <c:v>1.6122220517779624</c:v>
                </c:pt>
                <c:pt idx="8259">
                  <c:v>1.5854234373716736</c:v>
                </c:pt>
                <c:pt idx="8260">
                  <c:v>1.6390206661840239</c:v>
                </c:pt>
                <c:pt idx="8261">
                  <c:v>1.5451755715932904</c:v>
                </c:pt>
                <c:pt idx="8262">
                  <c:v>1.5451755715932904</c:v>
                </c:pt>
                <c:pt idx="8263">
                  <c:v>1.5586248229658395</c:v>
                </c:pt>
                <c:pt idx="8264">
                  <c:v>1.5719741859993519</c:v>
                </c:pt>
                <c:pt idx="8265">
                  <c:v>1.5451755715932904</c:v>
                </c:pt>
                <c:pt idx="8266">
                  <c:v>1.5987728004054134</c:v>
                </c:pt>
                <c:pt idx="8267">
                  <c:v>1.5451755715932904</c:v>
                </c:pt>
                <c:pt idx="8268">
                  <c:v>1.5451755715932904</c:v>
                </c:pt>
                <c:pt idx="8269">
                  <c:v>1.5586248229658395</c:v>
                </c:pt>
                <c:pt idx="8270">
                  <c:v>1.5719741859993519</c:v>
                </c:pt>
                <c:pt idx="8271">
                  <c:v>1.5451755715932904</c:v>
                </c:pt>
                <c:pt idx="8272">
                  <c:v>1.598772800405186</c:v>
                </c:pt>
                <c:pt idx="8273">
                  <c:v>1.5586248229658395</c:v>
                </c:pt>
                <c:pt idx="8274">
                  <c:v>1.5586248229658395</c:v>
                </c:pt>
                <c:pt idx="8275">
                  <c:v>1.5719741859993519</c:v>
                </c:pt>
                <c:pt idx="8276">
                  <c:v>1.5854234373719009</c:v>
                </c:pt>
                <c:pt idx="8277">
                  <c:v>1.5586248229658395</c:v>
                </c:pt>
                <c:pt idx="8278">
                  <c:v>1.6122220517779624</c:v>
                </c:pt>
                <c:pt idx="8279">
                  <c:v>1.5719741859993519</c:v>
                </c:pt>
                <c:pt idx="8280">
                  <c:v>1.5719741859993519</c:v>
                </c:pt>
                <c:pt idx="8281">
                  <c:v>1.5854234373719009</c:v>
                </c:pt>
                <c:pt idx="8282">
                  <c:v>1.5987728004054134</c:v>
                </c:pt>
                <c:pt idx="8283">
                  <c:v>1.5719741859993519</c:v>
                </c:pt>
                <c:pt idx="8284">
                  <c:v>1.6255714148114748</c:v>
                </c:pt>
                <c:pt idx="8285">
                  <c:v>1.5451755715932904</c:v>
                </c:pt>
                <c:pt idx="8286">
                  <c:v>1.5451755715932904</c:v>
                </c:pt>
                <c:pt idx="8287">
                  <c:v>1.5586248229658395</c:v>
                </c:pt>
                <c:pt idx="8288">
                  <c:v>1.5719741859993519</c:v>
                </c:pt>
                <c:pt idx="8289">
                  <c:v>1.5451755715932904</c:v>
                </c:pt>
                <c:pt idx="8290">
                  <c:v>1.5987728004054134</c:v>
                </c:pt>
                <c:pt idx="8291">
                  <c:v>1.5987728004054134</c:v>
                </c:pt>
                <c:pt idx="8292">
                  <c:v>1.598772800405186</c:v>
                </c:pt>
                <c:pt idx="8293">
                  <c:v>1.6122220517779624</c:v>
                </c:pt>
                <c:pt idx="8294">
                  <c:v>1.6255714148114748</c:v>
                </c:pt>
                <c:pt idx="8295">
                  <c:v>1.5987728004054134</c:v>
                </c:pt>
                <c:pt idx="8296">
                  <c:v>1.6523700292175363</c:v>
                </c:pt>
                <c:pt idx="8297">
                  <c:v>1.5586248229658395</c:v>
                </c:pt>
                <c:pt idx="8298">
                  <c:v>1.5586248229658395</c:v>
                </c:pt>
                <c:pt idx="8299">
                  <c:v>1.5719741859993519</c:v>
                </c:pt>
                <c:pt idx="8300">
                  <c:v>1.5854234373719009</c:v>
                </c:pt>
                <c:pt idx="8301">
                  <c:v>1.5586248229658395</c:v>
                </c:pt>
                <c:pt idx="8302">
                  <c:v>1.6122220517779624</c:v>
                </c:pt>
                <c:pt idx="8303">
                  <c:v>1.5586248229658395</c:v>
                </c:pt>
                <c:pt idx="8304">
                  <c:v>1.5586248229658395</c:v>
                </c:pt>
                <c:pt idx="8305">
                  <c:v>1.5719741859993519</c:v>
                </c:pt>
                <c:pt idx="8306">
                  <c:v>1.5854234373719009</c:v>
                </c:pt>
                <c:pt idx="8307">
                  <c:v>1.5586248229658395</c:v>
                </c:pt>
                <c:pt idx="8308">
                  <c:v>1.6122220517779624</c:v>
                </c:pt>
                <c:pt idx="8309">
                  <c:v>1.5719741859993519</c:v>
                </c:pt>
                <c:pt idx="8310">
                  <c:v>1.5719741859993519</c:v>
                </c:pt>
                <c:pt idx="8311">
                  <c:v>1.5854234373719009</c:v>
                </c:pt>
                <c:pt idx="8312">
                  <c:v>1.5987728004054134</c:v>
                </c:pt>
                <c:pt idx="8313">
                  <c:v>1.5719741859993519</c:v>
                </c:pt>
                <c:pt idx="8314">
                  <c:v>1.6255714148114748</c:v>
                </c:pt>
                <c:pt idx="8315">
                  <c:v>1.5854234373719009</c:v>
                </c:pt>
                <c:pt idx="8316">
                  <c:v>1.5854234373719009</c:v>
                </c:pt>
                <c:pt idx="8317">
                  <c:v>1.5987728004054134</c:v>
                </c:pt>
                <c:pt idx="8318">
                  <c:v>1.6122220517779624</c:v>
                </c:pt>
                <c:pt idx="8319">
                  <c:v>1.5854234373719009</c:v>
                </c:pt>
                <c:pt idx="8320">
                  <c:v>1.6390206661840239</c:v>
                </c:pt>
                <c:pt idx="8321">
                  <c:v>1.5586248229658395</c:v>
                </c:pt>
                <c:pt idx="8322">
                  <c:v>1.5586248229658395</c:v>
                </c:pt>
                <c:pt idx="8323">
                  <c:v>1.5719741859993519</c:v>
                </c:pt>
                <c:pt idx="8324">
                  <c:v>1.5854234373719009</c:v>
                </c:pt>
                <c:pt idx="8325">
                  <c:v>1.5586248229658395</c:v>
                </c:pt>
                <c:pt idx="8326">
                  <c:v>1.6122220517779624</c:v>
                </c:pt>
                <c:pt idx="8327">
                  <c:v>1.6122220517779624</c:v>
                </c:pt>
                <c:pt idx="8328">
                  <c:v>1.6122220517779624</c:v>
                </c:pt>
                <c:pt idx="8329">
                  <c:v>1.6255714148114748</c:v>
                </c:pt>
                <c:pt idx="8330">
                  <c:v>1.6390206661840239</c:v>
                </c:pt>
                <c:pt idx="8331">
                  <c:v>1.6122220517779624</c:v>
                </c:pt>
                <c:pt idx="8332">
                  <c:v>1.665819280589858</c:v>
                </c:pt>
                <c:pt idx="8333">
                  <c:v>1.531826208559778</c:v>
                </c:pt>
                <c:pt idx="8334">
                  <c:v>1.531826208559778</c:v>
                </c:pt>
                <c:pt idx="8335">
                  <c:v>1.5451755715932904</c:v>
                </c:pt>
                <c:pt idx="8336">
                  <c:v>1.5586248229658395</c:v>
                </c:pt>
                <c:pt idx="8337">
                  <c:v>1.531826208559778</c:v>
                </c:pt>
                <c:pt idx="8338">
                  <c:v>1.5854234373719009</c:v>
                </c:pt>
                <c:pt idx="8339">
                  <c:v>1.531826208559778</c:v>
                </c:pt>
                <c:pt idx="8340">
                  <c:v>1.531826208559778</c:v>
                </c:pt>
                <c:pt idx="8341">
                  <c:v>1.5451755715932904</c:v>
                </c:pt>
                <c:pt idx="8342">
                  <c:v>1.5586248229658395</c:v>
                </c:pt>
                <c:pt idx="8343">
                  <c:v>1.531826208559778</c:v>
                </c:pt>
                <c:pt idx="8344">
                  <c:v>1.5854234373716736</c:v>
                </c:pt>
                <c:pt idx="8345">
                  <c:v>1.5451755715932904</c:v>
                </c:pt>
                <c:pt idx="8346">
                  <c:v>1.5451755715932904</c:v>
                </c:pt>
                <c:pt idx="8347">
                  <c:v>1.5586248229658395</c:v>
                </c:pt>
                <c:pt idx="8348">
                  <c:v>1.5719741859993519</c:v>
                </c:pt>
                <c:pt idx="8349">
                  <c:v>1.5451755715932904</c:v>
                </c:pt>
                <c:pt idx="8350">
                  <c:v>1.5987728004054134</c:v>
                </c:pt>
                <c:pt idx="8351">
                  <c:v>1.5586248229658395</c:v>
                </c:pt>
                <c:pt idx="8352">
                  <c:v>1.5586248229658395</c:v>
                </c:pt>
                <c:pt idx="8353">
                  <c:v>1.5719741859993519</c:v>
                </c:pt>
                <c:pt idx="8354">
                  <c:v>1.5854234373719009</c:v>
                </c:pt>
                <c:pt idx="8355">
                  <c:v>1.5586248229658395</c:v>
                </c:pt>
                <c:pt idx="8356">
                  <c:v>1.6122220517779624</c:v>
                </c:pt>
                <c:pt idx="8357">
                  <c:v>1.531826208559778</c:v>
                </c:pt>
                <c:pt idx="8358">
                  <c:v>1.531826208559778</c:v>
                </c:pt>
                <c:pt idx="8359">
                  <c:v>1.5451755715932904</c:v>
                </c:pt>
                <c:pt idx="8360">
                  <c:v>1.5586248229658395</c:v>
                </c:pt>
                <c:pt idx="8361">
                  <c:v>1.531826208559778</c:v>
                </c:pt>
                <c:pt idx="8362">
                  <c:v>1.5854234373719009</c:v>
                </c:pt>
                <c:pt idx="8363">
                  <c:v>1.5854234373719009</c:v>
                </c:pt>
                <c:pt idx="8364">
                  <c:v>1.5854234373716736</c:v>
                </c:pt>
                <c:pt idx="8365">
                  <c:v>1.5987728004054134</c:v>
                </c:pt>
                <c:pt idx="8366">
                  <c:v>1.6122220517779624</c:v>
                </c:pt>
                <c:pt idx="8367">
                  <c:v>1.5854234373719009</c:v>
                </c:pt>
                <c:pt idx="8368">
                  <c:v>1.6390206661840239</c:v>
                </c:pt>
                <c:pt idx="8369">
                  <c:v>1.5854234373719009</c:v>
                </c:pt>
                <c:pt idx="8370">
                  <c:v>1.5854234373719009</c:v>
                </c:pt>
                <c:pt idx="8371">
                  <c:v>1.5987728004054134</c:v>
                </c:pt>
                <c:pt idx="8372">
                  <c:v>1.6122220517779624</c:v>
                </c:pt>
                <c:pt idx="8373">
                  <c:v>1.5854234373719009</c:v>
                </c:pt>
                <c:pt idx="8374">
                  <c:v>1.6390206661840239</c:v>
                </c:pt>
                <c:pt idx="8375">
                  <c:v>1.5854234373719009</c:v>
                </c:pt>
                <c:pt idx="8376">
                  <c:v>1.5854234373719009</c:v>
                </c:pt>
                <c:pt idx="8377">
                  <c:v>1.598772800405186</c:v>
                </c:pt>
                <c:pt idx="8378">
                  <c:v>1.6122220517779624</c:v>
                </c:pt>
                <c:pt idx="8379">
                  <c:v>1.5854234373716736</c:v>
                </c:pt>
                <c:pt idx="8380">
                  <c:v>1.6390206661840239</c:v>
                </c:pt>
                <c:pt idx="8381">
                  <c:v>1.5987728004054134</c:v>
                </c:pt>
                <c:pt idx="8382">
                  <c:v>1.598772800405186</c:v>
                </c:pt>
                <c:pt idx="8383">
                  <c:v>1.6122220517779624</c:v>
                </c:pt>
                <c:pt idx="8384">
                  <c:v>1.6255714148114748</c:v>
                </c:pt>
                <c:pt idx="8385">
                  <c:v>1.5987728004054134</c:v>
                </c:pt>
                <c:pt idx="8386">
                  <c:v>1.6523700292175363</c:v>
                </c:pt>
                <c:pt idx="8387">
                  <c:v>1.6122220517779624</c:v>
                </c:pt>
                <c:pt idx="8388">
                  <c:v>1.6122220517779624</c:v>
                </c:pt>
                <c:pt idx="8389">
                  <c:v>1.6255714148114748</c:v>
                </c:pt>
                <c:pt idx="8390">
                  <c:v>1.6390206661840239</c:v>
                </c:pt>
                <c:pt idx="8391">
                  <c:v>1.6122220517779624</c:v>
                </c:pt>
                <c:pt idx="8392">
                  <c:v>1.665819280589858</c:v>
                </c:pt>
                <c:pt idx="8393">
                  <c:v>1.5854234373719009</c:v>
                </c:pt>
                <c:pt idx="8394">
                  <c:v>1.5854234373716736</c:v>
                </c:pt>
                <c:pt idx="8395">
                  <c:v>1.5987728004054134</c:v>
                </c:pt>
                <c:pt idx="8396">
                  <c:v>1.6122220517779624</c:v>
                </c:pt>
                <c:pt idx="8397">
                  <c:v>1.5854234373719009</c:v>
                </c:pt>
                <c:pt idx="8398">
                  <c:v>1.6390206661840239</c:v>
                </c:pt>
                <c:pt idx="8399">
                  <c:v>1.6390206661840239</c:v>
                </c:pt>
                <c:pt idx="8400">
                  <c:v>1.6390206661840239</c:v>
                </c:pt>
                <c:pt idx="8401">
                  <c:v>1.6523700292175363</c:v>
                </c:pt>
                <c:pt idx="8402">
                  <c:v>1.665819280589858</c:v>
                </c:pt>
                <c:pt idx="8403">
                  <c:v>1.6390206661840239</c:v>
                </c:pt>
                <c:pt idx="8404">
                  <c:v>1.6926178949959194</c:v>
                </c:pt>
                <c:pt idx="8405">
                  <c:v>0.54517557159329044</c:v>
                </c:pt>
                <c:pt idx="8406">
                  <c:v>1.5451755715932904</c:v>
                </c:pt>
                <c:pt idx="8407">
                  <c:v>1.5586248229658395</c:v>
                </c:pt>
                <c:pt idx="8408">
                  <c:v>0.57197418599912453</c:v>
                </c:pt>
                <c:pt idx="8409">
                  <c:v>1.5451755715932904</c:v>
                </c:pt>
                <c:pt idx="8410">
                  <c:v>0.59877280040518599</c:v>
                </c:pt>
                <c:pt idx="8411">
                  <c:v>1.5451755715932904</c:v>
                </c:pt>
                <c:pt idx="8412">
                  <c:v>1.5451755715932904</c:v>
                </c:pt>
                <c:pt idx="8413">
                  <c:v>1.5586248229658395</c:v>
                </c:pt>
                <c:pt idx="8414">
                  <c:v>1.5719741859993519</c:v>
                </c:pt>
                <c:pt idx="8415">
                  <c:v>1.5451755715932904</c:v>
                </c:pt>
                <c:pt idx="8416">
                  <c:v>1.5987728004054134</c:v>
                </c:pt>
                <c:pt idx="8417">
                  <c:v>1.5586248229658395</c:v>
                </c:pt>
                <c:pt idx="8418">
                  <c:v>1.5586248229658395</c:v>
                </c:pt>
                <c:pt idx="8419">
                  <c:v>1.5719741859993519</c:v>
                </c:pt>
                <c:pt idx="8420">
                  <c:v>1.5854234373719009</c:v>
                </c:pt>
                <c:pt idx="8421">
                  <c:v>1.5586248229658395</c:v>
                </c:pt>
                <c:pt idx="8422">
                  <c:v>1.6122220517779624</c:v>
                </c:pt>
                <c:pt idx="8423">
                  <c:v>0.57197418599912453</c:v>
                </c:pt>
                <c:pt idx="8424">
                  <c:v>1.5719741859993519</c:v>
                </c:pt>
                <c:pt idx="8425">
                  <c:v>1.5854234373719009</c:v>
                </c:pt>
                <c:pt idx="8426">
                  <c:v>0.59877280040518599</c:v>
                </c:pt>
                <c:pt idx="8427">
                  <c:v>1.5719741859993519</c:v>
                </c:pt>
                <c:pt idx="8428">
                  <c:v>0.62557141481124745</c:v>
                </c:pt>
                <c:pt idx="8429">
                  <c:v>1.5451755715932904</c:v>
                </c:pt>
                <c:pt idx="8430">
                  <c:v>1.5451755715932904</c:v>
                </c:pt>
                <c:pt idx="8431">
                  <c:v>1.5586248229658395</c:v>
                </c:pt>
                <c:pt idx="8432">
                  <c:v>1.5719741859993519</c:v>
                </c:pt>
                <c:pt idx="8433">
                  <c:v>1.5451755715932904</c:v>
                </c:pt>
                <c:pt idx="8434">
                  <c:v>1.598772800405186</c:v>
                </c:pt>
                <c:pt idx="8435">
                  <c:v>0.59877280040518599</c:v>
                </c:pt>
                <c:pt idx="8436">
                  <c:v>1.5987728004054134</c:v>
                </c:pt>
                <c:pt idx="8437">
                  <c:v>1.6122220517779624</c:v>
                </c:pt>
                <c:pt idx="8438">
                  <c:v>0.62557141481124745</c:v>
                </c:pt>
                <c:pt idx="8439">
                  <c:v>1.598772800405186</c:v>
                </c:pt>
                <c:pt idx="8440">
                  <c:v>0.65237002921730891</c:v>
                </c:pt>
                <c:pt idx="8441">
                  <c:v>1.5451755715932904</c:v>
                </c:pt>
                <c:pt idx="8442">
                  <c:v>1.5451755715932904</c:v>
                </c:pt>
                <c:pt idx="8443">
                  <c:v>1.5586248229658395</c:v>
                </c:pt>
                <c:pt idx="8444">
                  <c:v>1.5719741859993519</c:v>
                </c:pt>
                <c:pt idx="8445">
                  <c:v>1.5451755715932904</c:v>
                </c:pt>
                <c:pt idx="8446">
                  <c:v>1.5987728004054134</c:v>
                </c:pt>
                <c:pt idx="8447">
                  <c:v>1.5451755715932904</c:v>
                </c:pt>
                <c:pt idx="8448">
                  <c:v>1.5451755715932904</c:v>
                </c:pt>
                <c:pt idx="8449">
                  <c:v>1.5586248229658395</c:v>
                </c:pt>
                <c:pt idx="8450">
                  <c:v>1.5719741859993519</c:v>
                </c:pt>
                <c:pt idx="8451">
                  <c:v>1.5451755715932904</c:v>
                </c:pt>
                <c:pt idx="8452">
                  <c:v>1.598772800405186</c:v>
                </c:pt>
                <c:pt idx="8453">
                  <c:v>1.5586248229658395</c:v>
                </c:pt>
                <c:pt idx="8454">
                  <c:v>1.5586248229658395</c:v>
                </c:pt>
                <c:pt idx="8455">
                  <c:v>1.5719741859993519</c:v>
                </c:pt>
                <c:pt idx="8456">
                  <c:v>1.5854234373719009</c:v>
                </c:pt>
                <c:pt idx="8457">
                  <c:v>1.5586248229658395</c:v>
                </c:pt>
                <c:pt idx="8458">
                  <c:v>1.6122220517779624</c:v>
                </c:pt>
                <c:pt idx="8459">
                  <c:v>1.5719741859993519</c:v>
                </c:pt>
                <c:pt idx="8460">
                  <c:v>1.5719741859993519</c:v>
                </c:pt>
                <c:pt idx="8461">
                  <c:v>1.5854234373719009</c:v>
                </c:pt>
                <c:pt idx="8462">
                  <c:v>1.5987728004054134</c:v>
                </c:pt>
                <c:pt idx="8463">
                  <c:v>1.5719741859993519</c:v>
                </c:pt>
                <c:pt idx="8464">
                  <c:v>1.6255714148114748</c:v>
                </c:pt>
                <c:pt idx="8465">
                  <c:v>1.5451755715932904</c:v>
                </c:pt>
                <c:pt idx="8466">
                  <c:v>1.5451755715932904</c:v>
                </c:pt>
                <c:pt idx="8467">
                  <c:v>1.5586248229658395</c:v>
                </c:pt>
                <c:pt idx="8468">
                  <c:v>1.5719741859993519</c:v>
                </c:pt>
                <c:pt idx="8469">
                  <c:v>1.5451755715932904</c:v>
                </c:pt>
                <c:pt idx="8470">
                  <c:v>1.5987728004054134</c:v>
                </c:pt>
                <c:pt idx="8471">
                  <c:v>1.5987728004054134</c:v>
                </c:pt>
                <c:pt idx="8472">
                  <c:v>1.598772800405186</c:v>
                </c:pt>
                <c:pt idx="8473">
                  <c:v>1.6122220517779624</c:v>
                </c:pt>
                <c:pt idx="8474">
                  <c:v>1.6255714148114748</c:v>
                </c:pt>
                <c:pt idx="8475">
                  <c:v>1.5987728004054134</c:v>
                </c:pt>
                <c:pt idx="8476">
                  <c:v>1.6523700292175363</c:v>
                </c:pt>
                <c:pt idx="8477">
                  <c:v>1.5586248229658395</c:v>
                </c:pt>
                <c:pt idx="8478">
                  <c:v>1.5586248229658395</c:v>
                </c:pt>
                <c:pt idx="8479">
                  <c:v>1.5719741859993519</c:v>
                </c:pt>
                <c:pt idx="8480">
                  <c:v>1.5854234373719009</c:v>
                </c:pt>
                <c:pt idx="8481">
                  <c:v>1.5586248229658395</c:v>
                </c:pt>
                <c:pt idx="8482">
                  <c:v>1.6122220517779624</c:v>
                </c:pt>
                <c:pt idx="8483">
                  <c:v>1.5586248229658395</c:v>
                </c:pt>
                <c:pt idx="8484">
                  <c:v>1.5586248229658395</c:v>
                </c:pt>
                <c:pt idx="8485">
                  <c:v>1.5719741859993519</c:v>
                </c:pt>
                <c:pt idx="8486">
                  <c:v>1.5854234373719009</c:v>
                </c:pt>
                <c:pt idx="8487">
                  <c:v>1.5586248229658395</c:v>
                </c:pt>
                <c:pt idx="8488">
                  <c:v>1.6122220517779624</c:v>
                </c:pt>
                <c:pt idx="8489">
                  <c:v>1.5719741859993519</c:v>
                </c:pt>
                <c:pt idx="8490">
                  <c:v>1.5719741859993519</c:v>
                </c:pt>
                <c:pt idx="8491">
                  <c:v>1.5854234373719009</c:v>
                </c:pt>
                <c:pt idx="8492">
                  <c:v>1.5987728004054134</c:v>
                </c:pt>
                <c:pt idx="8493">
                  <c:v>1.5719741859993519</c:v>
                </c:pt>
                <c:pt idx="8494">
                  <c:v>1.6255714148114748</c:v>
                </c:pt>
                <c:pt idx="8495">
                  <c:v>1.5854234373719009</c:v>
                </c:pt>
                <c:pt idx="8496">
                  <c:v>1.5854234373719009</c:v>
                </c:pt>
                <c:pt idx="8497">
                  <c:v>1.5987728004054134</c:v>
                </c:pt>
                <c:pt idx="8498">
                  <c:v>1.6122220517779624</c:v>
                </c:pt>
                <c:pt idx="8499">
                  <c:v>1.5854234373719009</c:v>
                </c:pt>
                <c:pt idx="8500">
                  <c:v>1.6390206661840239</c:v>
                </c:pt>
                <c:pt idx="8501">
                  <c:v>1.5586248229658395</c:v>
                </c:pt>
                <c:pt idx="8502">
                  <c:v>1.5586248229658395</c:v>
                </c:pt>
                <c:pt idx="8503">
                  <c:v>1.5719741859993519</c:v>
                </c:pt>
                <c:pt idx="8504">
                  <c:v>1.5854234373719009</c:v>
                </c:pt>
                <c:pt idx="8505">
                  <c:v>1.5586248229658395</c:v>
                </c:pt>
                <c:pt idx="8506">
                  <c:v>1.6122220517779624</c:v>
                </c:pt>
                <c:pt idx="8507">
                  <c:v>1.6122220517779624</c:v>
                </c:pt>
                <c:pt idx="8508">
                  <c:v>1.6122220517779624</c:v>
                </c:pt>
                <c:pt idx="8509">
                  <c:v>1.6255714148114748</c:v>
                </c:pt>
                <c:pt idx="8510">
                  <c:v>1.6390206661840239</c:v>
                </c:pt>
                <c:pt idx="8511">
                  <c:v>1.6122220517779624</c:v>
                </c:pt>
                <c:pt idx="8512">
                  <c:v>1.665819280589858</c:v>
                </c:pt>
                <c:pt idx="8513">
                  <c:v>0.57197418599912453</c:v>
                </c:pt>
                <c:pt idx="8514">
                  <c:v>1.5719741859993519</c:v>
                </c:pt>
                <c:pt idx="8515">
                  <c:v>1.5854234373719009</c:v>
                </c:pt>
                <c:pt idx="8516">
                  <c:v>0.59877280040518599</c:v>
                </c:pt>
                <c:pt idx="8517">
                  <c:v>1.5719741859993519</c:v>
                </c:pt>
                <c:pt idx="8518">
                  <c:v>0.62557141481124745</c:v>
                </c:pt>
                <c:pt idx="8519">
                  <c:v>1.5719741859993519</c:v>
                </c:pt>
                <c:pt idx="8520">
                  <c:v>1.5719741859993519</c:v>
                </c:pt>
                <c:pt idx="8521">
                  <c:v>1.5854234373719009</c:v>
                </c:pt>
                <c:pt idx="8522">
                  <c:v>1.5987728004054134</c:v>
                </c:pt>
                <c:pt idx="8523">
                  <c:v>1.5719741859993519</c:v>
                </c:pt>
                <c:pt idx="8524">
                  <c:v>1.6255714148114748</c:v>
                </c:pt>
                <c:pt idx="8525">
                  <c:v>1.5854234373719009</c:v>
                </c:pt>
                <c:pt idx="8526">
                  <c:v>1.5854234373719009</c:v>
                </c:pt>
                <c:pt idx="8527">
                  <c:v>1.5987728004054134</c:v>
                </c:pt>
                <c:pt idx="8528">
                  <c:v>1.6122220517779624</c:v>
                </c:pt>
                <c:pt idx="8529">
                  <c:v>1.5854234373719009</c:v>
                </c:pt>
                <c:pt idx="8530">
                  <c:v>1.6390206661840239</c:v>
                </c:pt>
                <c:pt idx="8531">
                  <c:v>0.59877280040518599</c:v>
                </c:pt>
                <c:pt idx="8532">
                  <c:v>1.5987728004054134</c:v>
                </c:pt>
                <c:pt idx="8533">
                  <c:v>1.6122220517779624</c:v>
                </c:pt>
                <c:pt idx="8534">
                  <c:v>0.62557141481124745</c:v>
                </c:pt>
                <c:pt idx="8535">
                  <c:v>1.598772800405186</c:v>
                </c:pt>
                <c:pt idx="8536">
                  <c:v>0.65237002921730891</c:v>
                </c:pt>
                <c:pt idx="8537">
                  <c:v>1.5719741859993519</c:v>
                </c:pt>
                <c:pt idx="8538">
                  <c:v>1.5719741859993519</c:v>
                </c:pt>
                <c:pt idx="8539">
                  <c:v>1.5854234373719009</c:v>
                </c:pt>
                <c:pt idx="8540">
                  <c:v>1.598772800405186</c:v>
                </c:pt>
                <c:pt idx="8541">
                  <c:v>1.5719741859993519</c:v>
                </c:pt>
                <c:pt idx="8542">
                  <c:v>1.6255714148112475</c:v>
                </c:pt>
                <c:pt idx="8543">
                  <c:v>0.62557141481124745</c:v>
                </c:pt>
                <c:pt idx="8544">
                  <c:v>1.6255714148114748</c:v>
                </c:pt>
                <c:pt idx="8545">
                  <c:v>1.6390206661840239</c:v>
                </c:pt>
                <c:pt idx="8546">
                  <c:v>0.65237002921730891</c:v>
                </c:pt>
                <c:pt idx="8547">
                  <c:v>1.6255714148112475</c:v>
                </c:pt>
                <c:pt idx="8548">
                  <c:v>0.67916864362337037</c:v>
                </c:pt>
                <c:pt idx="8549">
                  <c:v>1.5451755715932904</c:v>
                </c:pt>
                <c:pt idx="8550">
                  <c:v>1.5451755715932904</c:v>
                </c:pt>
                <c:pt idx="8551">
                  <c:v>1.5586248229658395</c:v>
                </c:pt>
                <c:pt idx="8552">
                  <c:v>1.5719741859993519</c:v>
                </c:pt>
                <c:pt idx="8553">
                  <c:v>1.5451755715932904</c:v>
                </c:pt>
                <c:pt idx="8554">
                  <c:v>1.598772800405186</c:v>
                </c:pt>
                <c:pt idx="8555">
                  <c:v>1.5451755715932904</c:v>
                </c:pt>
                <c:pt idx="8556">
                  <c:v>1.5451755715932904</c:v>
                </c:pt>
                <c:pt idx="8557">
                  <c:v>1.5586248229658395</c:v>
                </c:pt>
                <c:pt idx="8558">
                  <c:v>1.5719741859993519</c:v>
                </c:pt>
                <c:pt idx="8559">
                  <c:v>1.5451755715932904</c:v>
                </c:pt>
                <c:pt idx="8560">
                  <c:v>1.5987728004054134</c:v>
                </c:pt>
                <c:pt idx="8561">
                  <c:v>1.5586248229658395</c:v>
                </c:pt>
                <c:pt idx="8562">
                  <c:v>1.5586248229658395</c:v>
                </c:pt>
                <c:pt idx="8563">
                  <c:v>1.5719741859993519</c:v>
                </c:pt>
                <c:pt idx="8564">
                  <c:v>1.5854234373719009</c:v>
                </c:pt>
                <c:pt idx="8565">
                  <c:v>1.5586248229658395</c:v>
                </c:pt>
                <c:pt idx="8566">
                  <c:v>1.6122220517779624</c:v>
                </c:pt>
                <c:pt idx="8567">
                  <c:v>1.5719741859993519</c:v>
                </c:pt>
                <c:pt idx="8568">
                  <c:v>1.5719741859993519</c:v>
                </c:pt>
                <c:pt idx="8569">
                  <c:v>1.5854234373719009</c:v>
                </c:pt>
                <c:pt idx="8570">
                  <c:v>1.598772800405186</c:v>
                </c:pt>
                <c:pt idx="8571">
                  <c:v>1.5719741859993519</c:v>
                </c:pt>
                <c:pt idx="8572">
                  <c:v>1.6255714148112475</c:v>
                </c:pt>
                <c:pt idx="8573">
                  <c:v>1.5451755715932904</c:v>
                </c:pt>
                <c:pt idx="8574">
                  <c:v>1.5451755715932904</c:v>
                </c:pt>
                <c:pt idx="8575">
                  <c:v>1.5586248229658395</c:v>
                </c:pt>
                <c:pt idx="8576">
                  <c:v>1.5719741859993519</c:v>
                </c:pt>
                <c:pt idx="8577">
                  <c:v>1.5451755715932904</c:v>
                </c:pt>
                <c:pt idx="8578">
                  <c:v>1.5987728004054134</c:v>
                </c:pt>
                <c:pt idx="8579">
                  <c:v>1.598772800405186</c:v>
                </c:pt>
                <c:pt idx="8580">
                  <c:v>1.5987728004054134</c:v>
                </c:pt>
                <c:pt idx="8581">
                  <c:v>1.6122220517779624</c:v>
                </c:pt>
                <c:pt idx="8582">
                  <c:v>1.6255714148112475</c:v>
                </c:pt>
                <c:pt idx="8583">
                  <c:v>1.5987728004054134</c:v>
                </c:pt>
                <c:pt idx="8584">
                  <c:v>1.6523700292173089</c:v>
                </c:pt>
                <c:pt idx="8585">
                  <c:v>0.59877280040518599</c:v>
                </c:pt>
                <c:pt idx="8586">
                  <c:v>1.5987728004054134</c:v>
                </c:pt>
                <c:pt idx="8587">
                  <c:v>1.6122220517779624</c:v>
                </c:pt>
                <c:pt idx="8588">
                  <c:v>0.62557141481124745</c:v>
                </c:pt>
                <c:pt idx="8589">
                  <c:v>1.598772800405186</c:v>
                </c:pt>
                <c:pt idx="8590">
                  <c:v>0.65237002921730891</c:v>
                </c:pt>
                <c:pt idx="8591">
                  <c:v>1.5987728004054134</c:v>
                </c:pt>
                <c:pt idx="8592">
                  <c:v>1.598772800405186</c:v>
                </c:pt>
                <c:pt idx="8593">
                  <c:v>1.6122220517779624</c:v>
                </c:pt>
                <c:pt idx="8594">
                  <c:v>1.6255714148114748</c:v>
                </c:pt>
                <c:pt idx="8595">
                  <c:v>1.5987728004054134</c:v>
                </c:pt>
                <c:pt idx="8596">
                  <c:v>1.6523700292175363</c:v>
                </c:pt>
                <c:pt idx="8597">
                  <c:v>1.6122220517779624</c:v>
                </c:pt>
                <c:pt idx="8598">
                  <c:v>1.6122220517779624</c:v>
                </c:pt>
                <c:pt idx="8599">
                  <c:v>1.6255714148114748</c:v>
                </c:pt>
                <c:pt idx="8600">
                  <c:v>1.6390206661840239</c:v>
                </c:pt>
                <c:pt idx="8601">
                  <c:v>1.6122220517779624</c:v>
                </c:pt>
                <c:pt idx="8602">
                  <c:v>1.665819280589858</c:v>
                </c:pt>
                <c:pt idx="8603">
                  <c:v>0.62557141481124745</c:v>
                </c:pt>
                <c:pt idx="8604">
                  <c:v>1.6255714148114748</c:v>
                </c:pt>
                <c:pt idx="8605">
                  <c:v>1.6390206661840239</c:v>
                </c:pt>
                <c:pt idx="8606">
                  <c:v>0.65237002921730891</c:v>
                </c:pt>
                <c:pt idx="8607">
                  <c:v>1.6255714148112475</c:v>
                </c:pt>
                <c:pt idx="8608">
                  <c:v>0.67916864362337037</c:v>
                </c:pt>
                <c:pt idx="8609">
                  <c:v>1.598772800405186</c:v>
                </c:pt>
                <c:pt idx="8610">
                  <c:v>1.5987728004054134</c:v>
                </c:pt>
                <c:pt idx="8611">
                  <c:v>1.6122220517779624</c:v>
                </c:pt>
                <c:pt idx="8612">
                  <c:v>1.6255714148112475</c:v>
                </c:pt>
                <c:pt idx="8613">
                  <c:v>1.5987728004054134</c:v>
                </c:pt>
                <c:pt idx="8614">
                  <c:v>1.6523700292173089</c:v>
                </c:pt>
                <c:pt idx="8615">
                  <c:v>0.65237002921730891</c:v>
                </c:pt>
                <c:pt idx="8616">
                  <c:v>1.6523700292175363</c:v>
                </c:pt>
                <c:pt idx="8617">
                  <c:v>1.665819280589858</c:v>
                </c:pt>
                <c:pt idx="8618">
                  <c:v>0.67916864362337037</c:v>
                </c:pt>
                <c:pt idx="8619">
                  <c:v>1.6523700292173089</c:v>
                </c:pt>
                <c:pt idx="8620">
                  <c:v>0.70596725802943183</c:v>
                </c:pt>
                <c:pt idx="8621">
                  <c:v>0.55862482296583948</c:v>
                </c:pt>
                <c:pt idx="8622">
                  <c:v>1.5586248229658395</c:v>
                </c:pt>
                <c:pt idx="8623">
                  <c:v>0.57197418599912453</c:v>
                </c:pt>
                <c:pt idx="8624">
                  <c:v>0.58542343737190095</c:v>
                </c:pt>
                <c:pt idx="8625">
                  <c:v>1.5586248229658395</c:v>
                </c:pt>
                <c:pt idx="8626">
                  <c:v>0.61222205177796241</c:v>
                </c:pt>
                <c:pt idx="8627">
                  <c:v>1.5586248229658395</c:v>
                </c:pt>
                <c:pt idx="8628">
                  <c:v>1.5586248229658395</c:v>
                </c:pt>
                <c:pt idx="8629">
                  <c:v>1.5719741859993519</c:v>
                </c:pt>
                <c:pt idx="8630">
                  <c:v>1.5854234373719009</c:v>
                </c:pt>
                <c:pt idx="8631">
                  <c:v>1.5586248229658395</c:v>
                </c:pt>
                <c:pt idx="8632">
                  <c:v>1.6122220517779624</c:v>
                </c:pt>
                <c:pt idx="8633">
                  <c:v>0.57197418599912453</c:v>
                </c:pt>
                <c:pt idx="8634">
                  <c:v>1.5719741859993519</c:v>
                </c:pt>
                <c:pt idx="8635">
                  <c:v>1.5854234373719009</c:v>
                </c:pt>
                <c:pt idx="8636">
                  <c:v>0.59877280040518599</c:v>
                </c:pt>
                <c:pt idx="8637">
                  <c:v>1.5719741859993519</c:v>
                </c:pt>
                <c:pt idx="8638">
                  <c:v>0.62557141481124745</c:v>
                </c:pt>
                <c:pt idx="8639">
                  <c:v>0.58542343737190095</c:v>
                </c:pt>
                <c:pt idx="8640">
                  <c:v>1.5854234373719009</c:v>
                </c:pt>
                <c:pt idx="8641">
                  <c:v>0.59877280040518599</c:v>
                </c:pt>
                <c:pt idx="8642">
                  <c:v>0.61222205177796241</c:v>
                </c:pt>
                <c:pt idx="8643">
                  <c:v>1.5854234373719009</c:v>
                </c:pt>
                <c:pt idx="8644">
                  <c:v>0.63902066618402387</c:v>
                </c:pt>
                <c:pt idx="8645">
                  <c:v>1.5586248229658395</c:v>
                </c:pt>
                <c:pt idx="8646">
                  <c:v>1.5586248229658395</c:v>
                </c:pt>
                <c:pt idx="8647">
                  <c:v>1.5719741859993519</c:v>
                </c:pt>
                <c:pt idx="8648">
                  <c:v>1.5854234373719009</c:v>
                </c:pt>
                <c:pt idx="8649">
                  <c:v>1.5586248229658395</c:v>
                </c:pt>
                <c:pt idx="8650">
                  <c:v>1.6122220517779624</c:v>
                </c:pt>
                <c:pt idx="8651">
                  <c:v>0.61222205177796241</c:v>
                </c:pt>
                <c:pt idx="8652">
                  <c:v>1.6122220517779624</c:v>
                </c:pt>
                <c:pt idx="8653">
                  <c:v>0.62557141481124745</c:v>
                </c:pt>
                <c:pt idx="8654">
                  <c:v>0.63902066618402387</c:v>
                </c:pt>
                <c:pt idx="8655">
                  <c:v>1.6122220517779624</c:v>
                </c:pt>
                <c:pt idx="8656">
                  <c:v>0.66581928059008533</c:v>
                </c:pt>
                <c:pt idx="8657">
                  <c:v>1.5586248229658395</c:v>
                </c:pt>
                <c:pt idx="8658">
                  <c:v>1.5586248229658395</c:v>
                </c:pt>
                <c:pt idx="8659">
                  <c:v>1.5719741859993519</c:v>
                </c:pt>
                <c:pt idx="8660">
                  <c:v>1.5854234373719009</c:v>
                </c:pt>
                <c:pt idx="8661">
                  <c:v>1.5586248229658395</c:v>
                </c:pt>
                <c:pt idx="8662">
                  <c:v>1.6122220517779624</c:v>
                </c:pt>
                <c:pt idx="8663">
                  <c:v>1.5586248229658395</c:v>
                </c:pt>
                <c:pt idx="8664">
                  <c:v>1.5586248229658395</c:v>
                </c:pt>
                <c:pt idx="8665">
                  <c:v>1.5719741859993519</c:v>
                </c:pt>
                <c:pt idx="8666">
                  <c:v>1.5854234373719009</c:v>
                </c:pt>
                <c:pt idx="8667">
                  <c:v>1.5586248229658395</c:v>
                </c:pt>
                <c:pt idx="8668">
                  <c:v>1.6122220517779624</c:v>
                </c:pt>
                <c:pt idx="8669">
                  <c:v>1.5719741859993519</c:v>
                </c:pt>
                <c:pt idx="8670">
                  <c:v>1.5719741859993519</c:v>
                </c:pt>
                <c:pt idx="8671">
                  <c:v>1.5854234373719009</c:v>
                </c:pt>
                <c:pt idx="8672">
                  <c:v>1.5987728004054134</c:v>
                </c:pt>
                <c:pt idx="8673">
                  <c:v>1.5719741859993519</c:v>
                </c:pt>
                <c:pt idx="8674">
                  <c:v>1.6255714148114748</c:v>
                </c:pt>
                <c:pt idx="8675">
                  <c:v>1.5854234373719009</c:v>
                </c:pt>
                <c:pt idx="8676">
                  <c:v>1.5854234373719009</c:v>
                </c:pt>
                <c:pt idx="8677">
                  <c:v>1.5987728004054134</c:v>
                </c:pt>
                <c:pt idx="8678">
                  <c:v>1.6122220517779624</c:v>
                </c:pt>
                <c:pt idx="8679">
                  <c:v>1.5854234373719009</c:v>
                </c:pt>
                <c:pt idx="8680">
                  <c:v>1.6390206661840239</c:v>
                </c:pt>
                <c:pt idx="8681">
                  <c:v>1.5586248229658395</c:v>
                </c:pt>
                <c:pt idx="8682">
                  <c:v>1.5586248229658395</c:v>
                </c:pt>
                <c:pt idx="8683">
                  <c:v>1.5719741859993519</c:v>
                </c:pt>
                <c:pt idx="8684">
                  <c:v>1.5854234373719009</c:v>
                </c:pt>
                <c:pt idx="8685">
                  <c:v>1.5586248229658395</c:v>
                </c:pt>
                <c:pt idx="8686">
                  <c:v>1.6122220517779624</c:v>
                </c:pt>
                <c:pt idx="8687">
                  <c:v>1.6122220517779624</c:v>
                </c:pt>
                <c:pt idx="8688">
                  <c:v>1.6122220517779624</c:v>
                </c:pt>
                <c:pt idx="8689">
                  <c:v>1.6255714148114748</c:v>
                </c:pt>
                <c:pt idx="8690">
                  <c:v>1.6390206661840239</c:v>
                </c:pt>
                <c:pt idx="8691">
                  <c:v>1.6122220517779624</c:v>
                </c:pt>
                <c:pt idx="8692">
                  <c:v>1.665819280589858</c:v>
                </c:pt>
                <c:pt idx="8693">
                  <c:v>0.57197418599912453</c:v>
                </c:pt>
                <c:pt idx="8694">
                  <c:v>1.5719741859993519</c:v>
                </c:pt>
                <c:pt idx="8695">
                  <c:v>1.5854234373719009</c:v>
                </c:pt>
                <c:pt idx="8696">
                  <c:v>0.59877280040518599</c:v>
                </c:pt>
                <c:pt idx="8697">
                  <c:v>1.5719741859993519</c:v>
                </c:pt>
                <c:pt idx="8698">
                  <c:v>0.62557141481124745</c:v>
                </c:pt>
                <c:pt idx="8699">
                  <c:v>1.5719741859993519</c:v>
                </c:pt>
                <c:pt idx="8700">
                  <c:v>1.5719741859993519</c:v>
                </c:pt>
                <c:pt idx="8701">
                  <c:v>1.5854234373719009</c:v>
                </c:pt>
                <c:pt idx="8702">
                  <c:v>1.5987728004054134</c:v>
                </c:pt>
                <c:pt idx="8703">
                  <c:v>1.5719741859993519</c:v>
                </c:pt>
                <c:pt idx="8704">
                  <c:v>1.6255714148114748</c:v>
                </c:pt>
                <c:pt idx="8705">
                  <c:v>1.5854234373719009</c:v>
                </c:pt>
                <c:pt idx="8706">
                  <c:v>1.5854234373719009</c:v>
                </c:pt>
                <c:pt idx="8707">
                  <c:v>1.5987728004054134</c:v>
                </c:pt>
                <c:pt idx="8708">
                  <c:v>1.6122220517779624</c:v>
                </c:pt>
                <c:pt idx="8709">
                  <c:v>1.5854234373719009</c:v>
                </c:pt>
                <c:pt idx="8710">
                  <c:v>1.6390206661840239</c:v>
                </c:pt>
                <c:pt idx="8711">
                  <c:v>0.59877280040518599</c:v>
                </c:pt>
                <c:pt idx="8712">
                  <c:v>1.5987728004054134</c:v>
                </c:pt>
                <c:pt idx="8713">
                  <c:v>1.6122220517779624</c:v>
                </c:pt>
                <c:pt idx="8714">
                  <c:v>0.62557141481124745</c:v>
                </c:pt>
                <c:pt idx="8715">
                  <c:v>1.598772800405186</c:v>
                </c:pt>
                <c:pt idx="8716">
                  <c:v>0.65237002921730891</c:v>
                </c:pt>
                <c:pt idx="8717">
                  <c:v>1.5719741859993519</c:v>
                </c:pt>
                <c:pt idx="8718">
                  <c:v>1.5719741859993519</c:v>
                </c:pt>
                <c:pt idx="8719">
                  <c:v>1.5854234373719009</c:v>
                </c:pt>
                <c:pt idx="8720">
                  <c:v>1.598772800405186</c:v>
                </c:pt>
                <c:pt idx="8721">
                  <c:v>1.5719741859993519</c:v>
                </c:pt>
                <c:pt idx="8722">
                  <c:v>1.6255714148112475</c:v>
                </c:pt>
                <c:pt idx="8723">
                  <c:v>0.62557141481124745</c:v>
                </c:pt>
                <c:pt idx="8724">
                  <c:v>1.6255714148114748</c:v>
                </c:pt>
                <c:pt idx="8725">
                  <c:v>1.6390206661840239</c:v>
                </c:pt>
                <c:pt idx="8726">
                  <c:v>0.65237002921730891</c:v>
                </c:pt>
                <c:pt idx="8727">
                  <c:v>1.6255714148112475</c:v>
                </c:pt>
                <c:pt idx="8728">
                  <c:v>0.67916864362337037</c:v>
                </c:pt>
                <c:pt idx="8729">
                  <c:v>0.58542343737190095</c:v>
                </c:pt>
                <c:pt idx="8730">
                  <c:v>1.5854234373719009</c:v>
                </c:pt>
                <c:pt idx="8731">
                  <c:v>0.59877280040518599</c:v>
                </c:pt>
                <c:pt idx="8732">
                  <c:v>0.61222205177796241</c:v>
                </c:pt>
                <c:pt idx="8733">
                  <c:v>1.5854234373719009</c:v>
                </c:pt>
                <c:pt idx="8734">
                  <c:v>0.63902066618402387</c:v>
                </c:pt>
                <c:pt idx="8735">
                  <c:v>1.5854234373719009</c:v>
                </c:pt>
                <c:pt idx="8736">
                  <c:v>1.5854234373719009</c:v>
                </c:pt>
                <c:pt idx="8737">
                  <c:v>1.5987728004054134</c:v>
                </c:pt>
                <c:pt idx="8738">
                  <c:v>1.6122220517779624</c:v>
                </c:pt>
                <c:pt idx="8739">
                  <c:v>1.5854234373719009</c:v>
                </c:pt>
                <c:pt idx="8740">
                  <c:v>1.6390206661840239</c:v>
                </c:pt>
                <c:pt idx="8741">
                  <c:v>0.59877280040518599</c:v>
                </c:pt>
                <c:pt idx="8742">
                  <c:v>1.5987728004054134</c:v>
                </c:pt>
                <c:pt idx="8743">
                  <c:v>1.6122220517779624</c:v>
                </c:pt>
                <c:pt idx="8744">
                  <c:v>0.62557141481124745</c:v>
                </c:pt>
                <c:pt idx="8745">
                  <c:v>1.598772800405186</c:v>
                </c:pt>
                <c:pt idx="8746">
                  <c:v>0.65237002921730891</c:v>
                </c:pt>
                <c:pt idx="8747">
                  <c:v>0.61222205177796241</c:v>
                </c:pt>
                <c:pt idx="8748">
                  <c:v>1.6122220517779624</c:v>
                </c:pt>
                <c:pt idx="8749">
                  <c:v>0.62557141481124745</c:v>
                </c:pt>
                <c:pt idx="8750">
                  <c:v>1.6122220517779624</c:v>
                </c:pt>
                <c:pt idx="8751">
                  <c:v>0.66581928059008533</c:v>
                </c:pt>
                <c:pt idx="8752">
                  <c:v>1.5854234373719009</c:v>
                </c:pt>
                <c:pt idx="8753">
                  <c:v>1.5854234373719009</c:v>
                </c:pt>
                <c:pt idx="8754">
                  <c:v>1.598772800405186</c:v>
                </c:pt>
                <c:pt idx="8755">
                  <c:v>1.6122220517779624</c:v>
                </c:pt>
                <c:pt idx="8756">
                  <c:v>1.5854234373716736</c:v>
                </c:pt>
                <c:pt idx="8757">
                  <c:v>1.6390206661840239</c:v>
                </c:pt>
                <c:pt idx="8758">
                  <c:v>0.63902066618402387</c:v>
                </c:pt>
                <c:pt idx="8759">
                  <c:v>1.6390206661840239</c:v>
                </c:pt>
                <c:pt idx="8760">
                  <c:v>0.65237002921730891</c:v>
                </c:pt>
                <c:pt idx="8761">
                  <c:v>0.66581928059008533</c:v>
                </c:pt>
                <c:pt idx="8762">
                  <c:v>1.6390206661840239</c:v>
                </c:pt>
                <c:pt idx="8763">
                  <c:v>0.69261789499614679</c:v>
                </c:pt>
                <c:pt idx="8764">
                  <c:v>1.5586248229658395</c:v>
                </c:pt>
                <c:pt idx="8765">
                  <c:v>1.5586248229658395</c:v>
                </c:pt>
                <c:pt idx="8766">
                  <c:v>1.5719741859993519</c:v>
                </c:pt>
                <c:pt idx="8767">
                  <c:v>1.5854234373719009</c:v>
                </c:pt>
                <c:pt idx="8768">
                  <c:v>1.5586248229658395</c:v>
                </c:pt>
                <c:pt idx="8769">
                  <c:v>1.6122220517779624</c:v>
                </c:pt>
                <c:pt idx="8770">
                  <c:v>1.5586248229658395</c:v>
                </c:pt>
                <c:pt idx="8771">
                  <c:v>1.5586248229658395</c:v>
                </c:pt>
                <c:pt idx="8772">
                  <c:v>1.5719741859993519</c:v>
                </c:pt>
                <c:pt idx="8773">
                  <c:v>1.5854234373719009</c:v>
                </c:pt>
                <c:pt idx="8774">
                  <c:v>1.5586248229658395</c:v>
                </c:pt>
                <c:pt idx="8775">
                  <c:v>1.6122220517779624</c:v>
                </c:pt>
                <c:pt idx="8776">
                  <c:v>1.5719741859993519</c:v>
                </c:pt>
                <c:pt idx="8777">
                  <c:v>1.5719741859993519</c:v>
                </c:pt>
                <c:pt idx="8778">
                  <c:v>1.5854234373719009</c:v>
                </c:pt>
                <c:pt idx="8779">
                  <c:v>1.598772800405186</c:v>
                </c:pt>
                <c:pt idx="8780">
                  <c:v>1.5719741859993519</c:v>
                </c:pt>
                <c:pt idx="8781">
                  <c:v>1.6255714148112475</c:v>
                </c:pt>
                <c:pt idx="8782">
                  <c:v>1.5854234373719009</c:v>
                </c:pt>
                <c:pt idx="8783">
                  <c:v>1.5854234373719009</c:v>
                </c:pt>
                <c:pt idx="8784">
                  <c:v>1.598772800405186</c:v>
                </c:pt>
                <c:pt idx="8785">
                  <c:v>1.6122220517779624</c:v>
                </c:pt>
                <c:pt idx="8786">
                  <c:v>1.5854234373716736</c:v>
                </c:pt>
                <c:pt idx="8787">
                  <c:v>1.6390206661840239</c:v>
                </c:pt>
                <c:pt idx="8788">
                  <c:v>1.5586248229658395</c:v>
                </c:pt>
                <c:pt idx="8789">
                  <c:v>1.5586248229658395</c:v>
                </c:pt>
                <c:pt idx="8790">
                  <c:v>1.5719741859993519</c:v>
                </c:pt>
                <c:pt idx="8791">
                  <c:v>1.5854234373716736</c:v>
                </c:pt>
                <c:pt idx="8792">
                  <c:v>1.5586248229658395</c:v>
                </c:pt>
                <c:pt idx="8793">
                  <c:v>1.612222051777735</c:v>
                </c:pt>
                <c:pt idx="8794">
                  <c:v>1.6122220517779624</c:v>
                </c:pt>
                <c:pt idx="8795">
                  <c:v>1.6122220517779624</c:v>
                </c:pt>
                <c:pt idx="8796">
                  <c:v>1.6255714148112475</c:v>
                </c:pt>
                <c:pt idx="8797">
                  <c:v>1.6390206661840239</c:v>
                </c:pt>
                <c:pt idx="8798">
                  <c:v>1.612222051777735</c:v>
                </c:pt>
                <c:pt idx="8799">
                  <c:v>1.6658192805900853</c:v>
                </c:pt>
                <c:pt idx="8800">
                  <c:v>0.61222205177796241</c:v>
                </c:pt>
                <c:pt idx="8801">
                  <c:v>1.6122220517779624</c:v>
                </c:pt>
                <c:pt idx="8802">
                  <c:v>0.62557141481124745</c:v>
                </c:pt>
                <c:pt idx="8803">
                  <c:v>0.63902066618402387</c:v>
                </c:pt>
                <c:pt idx="8804">
                  <c:v>1.6122220517779624</c:v>
                </c:pt>
                <c:pt idx="8805">
                  <c:v>0.66581928059008533</c:v>
                </c:pt>
                <c:pt idx="8806">
                  <c:v>1.6122220517779624</c:v>
                </c:pt>
                <c:pt idx="8807">
                  <c:v>1.6122220517779624</c:v>
                </c:pt>
                <c:pt idx="8808">
                  <c:v>1.6255714148114748</c:v>
                </c:pt>
                <c:pt idx="8809">
                  <c:v>1.6390206661840239</c:v>
                </c:pt>
                <c:pt idx="8810">
                  <c:v>1.6122220517779624</c:v>
                </c:pt>
                <c:pt idx="8811">
                  <c:v>1.665819280589858</c:v>
                </c:pt>
                <c:pt idx="8812">
                  <c:v>0.62557141481124745</c:v>
                </c:pt>
                <c:pt idx="8813">
                  <c:v>1.6255714148114748</c:v>
                </c:pt>
                <c:pt idx="8814">
                  <c:v>1.6390206661840239</c:v>
                </c:pt>
                <c:pt idx="8815">
                  <c:v>0.65237002921730891</c:v>
                </c:pt>
                <c:pt idx="8816">
                  <c:v>1.6255714148112475</c:v>
                </c:pt>
                <c:pt idx="8817">
                  <c:v>0.67916864362337037</c:v>
                </c:pt>
                <c:pt idx="8818">
                  <c:v>0.63902066618402387</c:v>
                </c:pt>
                <c:pt idx="8819">
                  <c:v>1.6390206661840239</c:v>
                </c:pt>
                <c:pt idx="8820">
                  <c:v>0.65237002921730891</c:v>
                </c:pt>
                <c:pt idx="8821">
                  <c:v>0.66581928059008533</c:v>
                </c:pt>
                <c:pt idx="8822">
                  <c:v>1.6390206661840239</c:v>
                </c:pt>
                <c:pt idx="8823">
                  <c:v>0.69261789499614679</c:v>
                </c:pt>
                <c:pt idx="8824">
                  <c:v>1.6122220517779624</c:v>
                </c:pt>
                <c:pt idx="8825">
                  <c:v>1.6122220517779624</c:v>
                </c:pt>
                <c:pt idx="8826">
                  <c:v>1.6255714148112475</c:v>
                </c:pt>
                <c:pt idx="8827">
                  <c:v>1.6390206661840239</c:v>
                </c:pt>
                <c:pt idx="8828">
                  <c:v>1.612222051777735</c:v>
                </c:pt>
                <c:pt idx="8829">
                  <c:v>1.6658192805900853</c:v>
                </c:pt>
                <c:pt idx="8830">
                  <c:v>0.66581928059008533</c:v>
                </c:pt>
                <c:pt idx="8831">
                  <c:v>1.665819280589858</c:v>
                </c:pt>
                <c:pt idx="8832">
                  <c:v>0.67916864362337037</c:v>
                </c:pt>
                <c:pt idx="8833">
                  <c:v>0.69261789499614679</c:v>
                </c:pt>
                <c:pt idx="8834">
                  <c:v>1.6658192805900853</c:v>
                </c:pt>
                <c:pt idx="8835">
                  <c:v>0.71941650940220825</c:v>
                </c:pt>
                <c:pt idx="8836">
                  <c:v>1.5318262085600054</c:v>
                </c:pt>
                <c:pt idx="8837">
                  <c:v>1.531826208559778</c:v>
                </c:pt>
                <c:pt idx="8838">
                  <c:v>1.5451755715932904</c:v>
                </c:pt>
                <c:pt idx="8839">
                  <c:v>1.5586248229658395</c:v>
                </c:pt>
                <c:pt idx="8840">
                  <c:v>1.531826208559778</c:v>
                </c:pt>
                <c:pt idx="8841">
                  <c:v>1.5854234373719009</c:v>
                </c:pt>
                <c:pt idx="8842">
                  <c:v>1.531826208559778</c:v>
                </c:pt>
                <c:pt idx="8843">
                  <c:v>1.531826208559778</c:v>
                </c:pt>
                <c:pt idx="8844">
                  <c:v>1.5451755715932904</c:v>
                </c:pt>
                <c:pt idx="8845">
                  <c:v>1.5586248229658395</c:v>
                </c:pt>
                <c:pt idx="8846">
                  <c:v>1.531826208559778</c:v>
                </c:pt>
                <c:pt idx="8847">
                  <c:v>1.5854234373719009</c:v>
                </c:pt>
                <c:pt idx="8848">
                  <c:v>1.5451755715932904</c:v>
                </c:pt>
                <c:pt idx="8849">
                  <c:v>1.5451755715932904</c:v>
                </c:pt>
                <c:pt idx="8850">
                  <c:v>1.5586248229658395</c:v>
                </c:pt>
                <c:pt idx="8851">
                  <c:v>1.5719741859993519</c:v>
                </c:pt>
                <c:pt idx="8852">
                  <c:v>1.5451755715932904</c:v>
                </c:pt>
                <c:pt idx="8853">
                  <c:v>1.598772800405186</c:v>
                </c:pt>
                <c:pt idx="8854">
                  <c:v>1.5586248229658395</c:v>
                </c:pt>
                <c:pt idx="8855">
                  <c:v>1.5586248229658395</c:v>
                </c:pt>
                <c:pt idx="8856">
                  <c:v>1.5719741859993519</c:v>
                </c:pt>
                <c:pt idx="8857">
                  <c:v>1.5854234373719009</c:v>
                </c:pt>
                <c:pt idx="8858">
                  <c:v>1.5586248229658395</c:v>
                </c:pt>
                <c:pt idx="8859">
                  <c:v>1.6122220517779624</c:v>
                </c:pt>
                <c:pt idx="8860">
                  <c:v>1.531826208559778</c:v>
                </c:pt>
                <c:pt idx="8861">
                  <c:v>1.531826208559778</c:v>
                </c:pt>
                <c:pt idx="8862">
                  <c:v>1.5451755715932904</c:v>
                </c:pt>
                <c:pt idx="8863">
                  <c:v>1.5586248229658395</c:v>
                </c:pt>
                <c:pt idx="8864">
                  <c:v>1.531826208559778</c:v>
                </c:pt>
                <c:pt idx="8865">
                  <c:v>1.5854234373716736</c:v>
                </c:pt>
                <c:pt idx="8866">
                  <c:v>1.5854234373719009</c:v>
                </c:pt>
                <c:pt idx="8867">
                  <c:v>1.5854234373719009</c:v>
                </c:pt>
                <c:pt idx="8868">
                  <c:v>1.598772800405186</c:v>
                </c:pt>
                <c:pt idx="8869">
                  <c:v>1.6122220517779624</c:v>
                </c:pt>
                <c:pt idx="8870">
                  <c:v>1.5854234373716736</c:v>
                </c:pt>
                <c:pt idx="8871">
                  <c:v>1.6390206661840239</c:v>
                </c:pt>
                <c:pt idx="8872">
                  <c:v>1.531826208559778</c:v>
                </c:pt>
                <c:pt idx="8873">
                  <c:v>1.531826208559778</c:v>
                </c:pt>
                <c:pt idx="8874">
                  <c:v>1.5451755715932904</c:v>
                </c:pt>
                <c:pt idx="8875">
                  <c:v>1.5586248229658395</c:v>
                </c:pt>
                <c:pt idx="8876">
                  <c:v>1.531826208559778</c:v>
                </c:pt>
                <c:pt idx="8877">
                  <c:v>1.5854234373719009</c:v>
                </c:pt>
                <c:pt idx="8878">
                  <c:v>1.531826208559778</c:v>
                </c:pt>
                <c:pt idx="8879">
                  <c:v>1.531826208559778</c:v>
                </c:pt>
                <c:pt idx="8880">
                  <c:v>1.5451755715932904</c:v>
                </c:pt>
                <c:pt idx="8881">
                  <c:v>1.5586248229658395</c:v>
                </c:pt>
                <c:pt idx="8882">
                  <c:v>1.531826208559778</c:v>
                </c:pt>
                <c:pt idx="8883">
                  <c:v>1.5854234373716736</c:v>
                </c:pt>
                <c:pt idx="8884">
                  <c:v>1.5451755715932904</c:v>
                </c:pt>
                <c:pt idx="8885">
                  <c:v>1.5451755715932904</c:v>
                </c:pt>
                <c:pt idx="8886">
                  <c:v>1.5586248229658395</c:v>
                </c:pt>
                <c:pt idx="8887">
                  <c:v>1.5719741859993519</c:v>
                </c:pt>
                <c:pt idx="8888">
                  <c:v>1.5451755715932904</c:v>
                </c:pt>
                <c:pt idx="8889">
                  <c:v>1.5987728004054134</c:v>
                </c:pt>
                <c:pt idx="8890">
                  <c:v>1.5586248229658395</c:v>
                </c:pt>
                <c:pt idx="8891">
                  <c:v>1.5586248229658395</c:v>
                </c:pt>
                <c:pt idx="8892">
                  <c:v>1.5719741859993519</c:v>
                </c:pt>
                <c:pt idx="8893">
                  <c:v>1.5854234373719009</c:v>
                </c:pt>
                <c:pt idx="8894">
                  <c:v>1.5586248229658395</c:v>
                </c:pt>
                <c:pt idx="8895">
                  <c:v>1.6122220517779624</c:v>
                </c:pt>
                <c:pt idx="8896">
                  <c:v>1.531826208559778</c:v>
                </c:pt>
                <c:pt idx="8897">
                  <c:v>1.531826208559778</c:v>
                </c:pt>
                <c:pt idx="8898">
                  <c:v>1.5451755715932904</c:v>
                </c:pt>
                <c:pt idx="8899">
                  <c:v>1.5586248229658395</c:v>
                </c:pt>
                <c:pt idx="8900">
                  <c:v>1.531826208559778</c:v>
                </c:pt>
                <c:pt idx="8901">
                  <c:v>1.5854234373719009</c:v>
                </c:pt>
                <c:pt idx="8902">
                  <c:v>1.5854234373719009</c:v>
                </c:pt>
                <c:pt idx="8903">
                  <c:v>1.5854234373716736</c:v>
                </c:pt>
                <c:pt idx="8904">
                  <c:v>1.5987728004054134</c:v>
                </c:pt>
                <c:pt idx="8905">
                  <c:v>1.6122220517779624</c:v>
                </c:pt>
                <c:pt idx="8906">
                  <c:v>1.5854234373719009</c:v>
                </c:pt>
                <c:pt idx="8907">
                  <c:v>1.6390206661840239</c:v>
                </c:pt>
                <c:pt idx="8908">
                  <c:v>1.5451755715932904</c:v>
                </c:pt>
                <c:pt idx="8909">
                  <c:v>1.5451755715932904</c:v>
                </c:pt>
                <c:pt idx="8910">
                  <c:v>1.5586248229658395</c:v>
                </c:pt>
                <c:pt idx="8911">
                  <c:v>1.5719741859993519</c:v>
                </c:pt>
                <c:pt idx="8912">
                  <c:v>1.5451755715932904</c:v>
                </c:pt>
                <c:pt idx="8913">
                  <c:v>1.598772800405186</c:v>
                </c:pt>
                <c:pt idx="8914">
                  <c:v>1.5451755715932904</c:v>
                </c:pt>
                <c:pt idx="8915">
                  <c:v>1.5451755715932904</c:v>
                </c:pt>
                <c:pt idx="8916">
                  <c:v>1.5586248229658395</c:v>
                </c:pt>
                <c:pt idx="8917">
                  <c:v>1.5719741859993519</c:v>
                </c:pt>
                <c:pt idx="8918">
                  <c:v>1.5451755715932904</c:v>
                </c:pt>
                <c:pt idx="8919">
                  <c:v>1.5987728004054134</c:v>
                </c:pt>
                <c:pt idx="8920">
                  <c:v>1.5586248229658395</c:v>
                </c:pt>
                <c:pt idx="8921">
                  <c:v>1.5586248229658395</c:v>
                </c:pt>
                <c:pt idx="8922">
                  <c:v>1.5719741859993519</c:v>
                </c:pt>
                <c:pt idx="8923">
                  <c:v>1.5854234373719009</c:v>
                </c:pt>
                <c:pt idx="8924">
                  <c:v>1.5586248229658395</c:v>
                </c:pt>
                <c:pt idx="8925">
                  <c:v>1.6122220517779624</c:v>
                </c:pt>
                <c:pt idx="8926">
                  <c:v>1.5719741859993519</c:v>
                </c:pt>
                <c:pt idx="8927">
                  <c:v>1.5719741859993519</c:v>
                </c:pt>
                <c:pt idx="8928">
                  <c:v>1.5854234373719009</c:v>
                </c:pt>
                <c:pt idx="8929">
                  <c:v>1.598772800405186</c:v>
                </c:pt>
                <c:pt idx="8930">
                  <c:v>1.5719741859993519</c:v>
                </c:pt>
                <c:pt idx="8931">
                  <c:v>1.6255714148112475</c:v>
                </c:pt>
                <c:pt idx="8932">
                  <c:v>1.5451755715932904</c:v>
                </c:pt>
                <c:pt idx="8933">
                  <c:v>1.5451755715932904</c:v>
                </c:pt>
                <c:pt idx="8934">
                  <c:v>1.5586248229658395</c:v>
                </c:pt>
                <c:pt idx="8935">
                  <c:v>1.5719741859993519</c:v>
                </c:pt>
                <c:pt idx="8936">
                  <c:v>1.5451755715932904</c:v>
                </c:pt>
                <c:pt idx="8937">
                  <c:v>1.5987728004054134</c:v>
                </c:pt>
                <c:pt idx="8938">
                  <c:v>1.598772800405186</c:v>
                </c:pt>
                <c:pt idx="8939">
                  <c:v>1.5987728004054134</c:v>
                </c:pt>
                <c:pt idx="8940">
                  <c:v>1.6122220517779624</c:v>
                </c:pt>
                <c:pt idx="8941">
                  <c:v>1.6255714148112475</c:v>
                </c:pt>
                <c:pt idx="8942">
                  <c:v>1.5987728004054134</c:v>
                </c:pt>
                <c:pt idx="8943">
                  <c:v>1.6523700292173089</c:v>
                </c:pt>
                <c:pt idx="8944">
                  <c:v>1.5586248229658395</c:v>
                </c:pt>
                <c:pt idx="8945">
                  <c:v>1.5586248229658395</c:v>
                </c:pt>
                <c:pt idx="8946">
                  <c:v>1.5719741859993519</c:v>
                </c:pt>
                <c:pt idx="8947">
                  <c:v>1.5854234373719009</c:v>
                </c:pt>
                <c:pt idx="8948">
                  <c:v>1.5586248229658395</c:v>
                </c:pt>
                <c:pt idx="8949">
                  <c:v>1.6122220517779624</c:v>
                </c:pt>
                <c:pt idx="8950">
                  <c:v>1.5586248229658395</c:v>
                </c:pt>
                <c:pt idx="8951">
                  <c:v>1.5586248229658395</c:v>
                </c:pt>
                <c:pt idx="8952">
                  <c:v>1.5719741859993519</c:v>
                </c:pt>
                <c:pt idx="8953">
                  <c:v>1.5854234373719009</c:v>
                </c:pt>
                <c:pt idx="8954">
                  <c:v>1.5586248229658395</c:v>
                </c:pt>
                <c:pt idx="8955">
                  <c:v>1.6122220517779624</c:v>
                </c:pt>
                <c:pt idx="8956">
                  <c:v>1.5719741859993519</c:v>
                </c:pt>
                <c:pt idx="8957">
                  <c:v>1.5719741859993519</c:v>
                </c:pt>
                <c:pt idx="8958">
                  <c:v>1.5854234373719009</c:v>
                </c:pt>
                <c:pt idx="8959">
                  <c:v>1.598772800405186</c:v>
                </c:pt>
                <c:pt idx="8960">
                  <c:v>1.5719741859993519</c:v>
                </c:pt>
                <c:pt idx="8961">
                  <c:v>1.6255714148112475</c:v>
                </c:pt>
                <c:pt idx="8962">
                  <c:v>1.5854234373719009</c:v>
                </c:pt>
                <c:pt idx="8963">
                  <c:v>1.5854234373719009</c:v>
                </c:pt>
                <c:pt idx="8964">
                  <c:v>1.598772800405186</c:v>
                </c:pt>
                <c:pt idx="8965">
                  <c:v>1.6122220517779624</c:v>
                </c:pt>
                <c:pt idx="8966">
                  <c:v>1.5854234373716736</c:v>
                </c:pt>
                <c:pt idx="8967">
                  <c:v>1.6390206661840239</c:v>
                </c:pt>
                <c:pt idx="8968">
                  <c:v>1.5586248229658395</c:v>
                </c:pt>
                <c:pt idx="8969">
                  <c:v>1.5586248229658395</c:v>
                </c:pt>
                <c:pt idx="8970">
                  <c:v>1.5719741859993519</c:v>
                </c:pt>
                <c:pt idx="8971">
                  <c:v>1.5854234373716736</c:v>
                </c:pt>
                <c:pt idx="8972">
                  <c:v>1.5586248229658395</c:v>
                </c:pt>
                <c:pt idx="8973">
                  <c:v>1.612222051777735</c:v>
                </c:pt>
                <c:pt idx="8974">
                  <c:v>1.6122220517779624</c:v>
                </c:pt>
                <c:pt idx="8975">
                  <c:v>1.6122220517779624</c:v>
                </c:pt>
                <c:pt idx="8976">
                  <c:v>1.6255714148112475</c:v>
                </c:pt>
                <c:pt idx="8977">
                  <c:v>1.6390206661840239</c:v>
                </c:pt>
                <c:pt idx="8978">
                  <c:v>1.612222051777735</c:v>
                </c:pt>
                <c:pt idx="8979">
                  <c:v>1.6658192805900853</c:v>
                </c:pt>
                <c:pt idx="8980">
                  <c:v>1.531826208559778</c:v>
                </c:pt>
                <c:pt idx="8981">
                  <c:v>1.531826208559778</c:v>
                </c:pt>
                <c:pt idx="8982">
                  <c:v>1.5451755715932904</c:v>
                </c:pt>
                <c:pt idx="8983">
                  <c:v>1.5586248229658395</c:v>
                </c:pt>
                <c:pt idx="8984">
                  <c:v>1.531826208559778</c:v>
                </c:pt>
                <c:pt idx="8985">
                  <c:v>1.5854234373716736</c:v>
                </c:pt>
                <c:pt idx="8986">
                  <c:v>1.531826208559778</c:v>
                </c:pt>
                <c:pt idx="8987">
                  <c:v>1.531826208559778</c:v>
                </c:pt>
                <c:pt idx="8988">
                  <c:v>1.5451755715932904</c:v>
                </c:pt>
                <c:pt idx="8989">
                  <c:v>1.5586248229658395</c:v>
                </c:pt>
                <c:pt idx="8990">
                  <c:v>1.531826208559778</c:v>
                </c:pt>
                <c:pt idx="8991">
                  <c:v>1.5854234373719009</c:v>
                </c:pt>
                <c:pt idx="8992">
                  <c:v>1.5451755715932904</c:v>
                </c:pt>
                <c:pt idx="8993">
                  <c:v>1.5451755715932904</c:v>
                </c:pt>
                <c:pt idx="8994">
                  <c:v>1.5586248229658395</c:v>
                </c:pt>
                <c:pt idx="8995">
                  <c:v>1.5719741859993519</c:v>
                </c:pt>
                <c:pt idx="8996">
                  <c:v>1.5451755715932904</c:v>
                </c:pt>
                <c:pt idx="8997">
                  <c:v>1.5987728004054134</c:v>
                </c:pt>
                <c:pt idx="8998">
                  <c:v>1.5586248229658395</c:v>
                </c:pt>
                <c:pt idx="8999">
                  <c:v>1.5586248229658395</c:v>
                </c:pt>
                <c:pt idx="9000">
                  <c:v>1.5719741859993519</c:v>
                </c:pt>
                <c:pt idx="9001">
                  <c:v>1.5854234373716736</c:v>
                </c:pt>
                <c:pt idx="9002">
                  <c:v>1.5586248229658395</c:v>
                </c:pt>
                <c:pt idx="9003">
                  <c:v>1.612222051777735</c:v>
                </c:pt>
                <c:pt idx="9004">
                  <c:v>1.531826208559778</c:v>
                </c:pt>
                <c:pt idx="9005">
                  <c:v>1.531826208559778</c:v>
                </c:pt>
                <c:pt idx="9006">
                  <c:v>1.5451755715932904</c:v>
                </c:pt>
                <c:pt idx="9007">
                  <c:v>1.5586248229658395</c:v>
                </c:pt>
                <c:pt idx="9008">
                  <c:v>1.531826208559778</c:v>
                </c:pt>
                <c:pt idx="9009">
                  <c:v>1.5854234373719009</c:v>
                </c:pt>
                <c:pt idx="9010">
                  <c:v>1.5854234373716736</c:v>
                </c:pt>
                <c:pt idx="9011">
                  <c:v>1.5854234373719009</c:v>
                </c:pt>
                <c:pt idx="9012">
                  <c:v>1.5987728004054134</c:v>
                </c:pt>
                <c:pt idx="9013">
                  <c:v>1.612222051777735</c:v>
                </c:pt>
                <c:pt idx="9014">
                  <c:v>1.5854234373719009</c:v>
                </c:pt>
                <c:pt idx="9015">
                  <c:v>1.6390206661837965</c:v>
                </c:pt>
                <c:pt idx="9016">
                  <c:v>1.5854234373719009</c:v>
                </c:pt>
                <c:pt idx="9017">
                  <c:v>1.5854234373719009</c:v>
                </c:pt>
                <c:pt idx="9018">
                  <c:v>1.598772800405186</c:v>
                </c:pt>
                <c:pt idx="9019">
                  <c:v>1.6122220517779624</c:v>
                </c:pt>
                <c:pt idx="9020">
                  <c:v>1.5854234373716736</c:v>
                </c:pt>
                <c:pt idx="9021">
                  <c:v>1.6390206661840239</c:v>
                </c:pt>
                <c:pt idx="9022">
                  <c:v>1.5854234373719009</c:v>
                </c:pt>
                <c:pt idx="9023">
                  <c:v>1.5854234373716736</c:v>
                </c:pt>
                <c:pt idx="9024">
                  <c:v>1.5987728004054134</c:v>
                </c:pt>
                <c:pt idx="9025">
                  <c:v>1.6122220517779624</c:v>
                </c:pt>
                <c:pt idx="9026">
                  <c:v>1.5854234373719009</c:v>
                </c:pt>
                <c:pt idx="9027">
                  <c:v>1.6390206661840239</c:v>
                </c:pt>
                <c:pt idx="9028">
                  <c:v>1.598772800405186</c:v>
                </c:pt>
                <c:pt idx="9029">
                  <c:v>1.5987728004054134</c:v>
                </c:pt>
                <c:pt idx="9030">
                  <c:v>1.6122220517779624</c:v>
                </c:pt>
                <c:pt idx="9031">
                  <c:v>1.6255714148112475</c:v>
                </c:pt>
                <c:pt idx="9032">
                  <c:v>1.5987728004054134</c:v>
                </c:pt>
                <c:pt idx="9033">
                  <c:v>1.6523700292173089</c:v>
                </c:pt>
                <c:pt idx="9034">
                  <c:v>1.6122220517779624</c:v>
                </c:pt>
                <c:pt idx="9035">
                  <c:v>1.6122220517779624</c:v>
                </c:pt>
                <c:pt idx="9036">
                  <c:v>1.6255714148112475</c:v>
                </c:pt>
                <c:pt idx="9037">
                  <c:v>1.6390206661840239</c:v>
                </c:pt>
                <c:pt idx="9038">
                  <c:v>1.612222051777735</c:v>
                </c:pt>
                <c:pt idx="9039">
                  <c:v>1.6658192805900853</c:v>
                </c:pt>
                <c:pt idx="9040">
                  <c:v>1.5854234373716736</c:v>
                </c:pt>
                <c:pt idx="9041">
                  <c:v>1.5854234373719009</c:v>
                </c:pt>
                <c:pt idx="9042">
                  <c:v>1.5987728004054134</c:v>
                </c:pt>
                <c:pt idx="9043">
                  <c:v>1.612222051777735</c:v>
                </c:pt>
                <c:pt idx="9044">
                  <c:v>1.5854234373719009</c:v>
                </c:pt>
                <c:pt idx="9045">
                  <c:v>1.6390206661837965</c:v>
                </c:pt>
                <c:pt idx="9046">
                  <c:v>1.6390206661840239</c:v>
                </c:pt>
                <c:pt idx="9047">
                  <c:v>1.6390206661840239</c:v>
                </c:pt>
                <c:pt idx="9048">
                  <c:v>1.6523700292173089</c:v>
                </c:pt>
                <c:pt idx="9049">
                  <c:v>1.6658192805900853</c:v>
                </c:pt>
                <c:pt idx="9050">
                  <c:v>1.6390206661837965</c:v>
                </c:pt>
                <c:pt idx="9051">
                  <c:v>1.6926178949961468</c:v>
                </c:pt>
                <c:pt idx="9052">
                  <c:v>0.58542343737190095</c:v>
                </c:pt>
                <c:pt idx="9053">
                  <c:v>1.5854234373719009</c:v>
                </c:pt>
                <c:pt idx="9054">
                  <c:v>0.59877280040518599</c:v>
                </c:pt>
                <c:pt idx="9055">
                  <c:v>0.61222205177796241</c:v>
                </c:pt>
                <c:pt idx="9056">
                  <c:v>1.5854234373719009</c:v>
                </c:pt>
                <c:pt idx="9057">
                  <c:v>0.63902066618402387</c:v>
                </c:pt>
                <c:pt idx="9058">
                  <c:v>1.5854234373719009</c:v>
                </c:pt>
                <c:pt idx="9059">
                  <c:v>1.5854234373719009</c:v>
                </c:pt>
                <c:pt idx="9060">
                  <c:v>1.5987728004054134</c:v>
                </c:pt>
                <c:pt idx="9061">
                  <c:v>1.6122220517779624</c:v>
                </c:pt>
                <c:pt idx="9062">
                  <c:v>1.5854234373719009</c:v>
                </c:pt>
                <c:pt idx="9063">
                  <c:v>1.6390206661840239</c:v>
                </c:pt>
                <c:pt idx="9064">
                  <c:v>0.59877280040518599</c:v>
                </c:pt>
                <c:pt idx="9065">
                  <c:v>1.5987728004054134</c:v>
                </c:pt>
                <c:pt idx="9066">
                  <c:v>1.6122220517779624</c:v>
                </c:pt>
                <c:pt idx="9067">
                  <c:v>0.62557141481124745</c:v>
                </c:pt>
                <c:pt idx="9068">
                  <c:v>1.598772800405186</c:v>
                </c:pt>
                <c:pt idx="9069">
                  <c:v>0.65237002921730891</c:v>
                </c:pt>
                <c:pt idx="9070">
                  <c:v>0.61222205177796241</c:v>
                </c:pt>
                <c:pt idx="9071">
                  <c:v>1.6122220517779624</c:v>
                </c:pt>
                <c:pt idx="9072">
                  <c:v>0.62557141481124745</c:v>
                </c:pt>
                <c:pt idx="9073">
                  <c:v>0.63902066618402387</c:v>
                </c:pt>
                <c:pt idx="9074">
                  <c:v>1.6122220517779624</c:v>
                </c:pt>
                <c:pt idx="9075">
                  <c:v>0.66581928059008533</c:v>
                </c:pt>
                <c:pt idx="9076">
                  <c:v>1.5854234373719009</c:v>
                </c:pt>
                <c:pt idx="9077">
                  <c:v>1.5854234373719009</c:v>
                </c:pt>
                <c:pt idx="9078">
                  <c:v>1.598772800405186</c:v>
                </c:pt>
                <c:pt idx="9079">
                  <c:v>1.6122220517779624</c:v>
                </c:pt>
                <c:pt idx="9080">
                  <c:v>1.5854234373716736</c:v>
                </c:pt>
                <c:pt idx="9081">
                  <c:v>1.6390206661840239</c:v>
                </c:pt>
                <c:pt idx="9082">
                  <c:v>0.63902066618402387</c:v>
                </c:pt>
                <c:pt idx="9083">
                  <c:v>1.6390206661840239</c:v>
                </c:pt>
                <c:pt idx="9084">
                  <c:v>0.65237002921730891</c:v>
                </c:pt>
                <c:pt idx="9085">
                  <c:v>0.66581928059008533</c:v>
                </c:pt>
                <c:pt idx="9086">
                  <c:v>1.6390206661840239</c:v>
                </c:pt>
                <c:pt idx="9087">
                  <c:v>0.69261789499614679</c:v>
                </c:pt>
                <c:pt idx="9088">
                  <c:v>1.5854234373719009</c:v>
                </c:pt>
                <c:pt idx="9089">
                  <c:v>1.5854234373719009</c:v>
                </c:pt>
                <c:pt idx="9090">
                  <c:v>1.5987728004054134</c:v>
                </c:pt>
                <c:pt idx="9091">
                  <c:v>1.6122220517779624</c:v>
                </c:pt>
                <c:pt idx="9092">
                  <c:v>1.5854234373719009</c:v>
                </c:pt>
                <c:pt idx="9093">
                  <c:v>1.6390206661840239</c:v>
                </c:pt>
                <c:pt idx="9094">
                  <c:v>1.5854234373719009</c:v>
                </c:pt>
                <c:pt idx="9095">
                  <c:v>1.5854234373719009</c:v>
                </c:pt>
                <c:pt idx="9096">
                  <c:v>1.598772800405186</c:v>
                </c:pt>
                <c:pt idx="9097">
                  <c:v>1.6122220517779624</c:v>
                </c:pt>
                <c:pt idx="9098">
                  <c:v>1.5854234373716736</c:v>
                </c:pt>
                <c:pt idx="9099">
                  <c:v>1.6390206661840239</c:v>
                </c:pt>
                <c:pt idx="9100">
                  <c:v>1.5987728004054134</c:v>
                </c:pt>
                <c:pt idx="9101">
                  <c:v>1.598772800405186</c:v>
                </c:pt>
                <c:pt idx="9102">
                  <c:v>1.6122220517779624</c:v>
                </c:pt>
                <c:pt idx="9103">
                  <c:v>1.6255714148114748</c:v>
                </c:pt>
                <c:pt idx="9104">
                  <c:v>1.5987728004054134</c:v>
                </c:pt>
                <c:pt idx="9105">
                  <c:v>1.6523700292175363</c:v>
                </c:pt>
                <c:pt idx="9106">
                  <c:v>1.6122220517779624</c:v>
                </c:pt>
                <c:pt idx="9107">
                  <c:v>1.6122220517779624</c:v>
                </c:pt>
                <c:pt idx="9108">
                  <c:v>1.6255714148114748</c:v>
                </c:pt>
                <c:pt idx="9109">
                  <c:v>1.6390206661840239</c:v>
                </c:pt>
                <c:pt idx="9110">
                  <c:v>1.6122220517779624</c:v>
                </c:pt>
                <c:pt idx="9111">
                  <c:v>1.665819280589858</c:v>
                </c:pt>
                <c:pt idx="9112">
                  <c:v>1.5854234373719009</c:v>
                </c:pt>
                <c:pt idx="9113">
                  <c:v>1.5854234373716736</c:v>
                </c:pt>
                <c:pt idx="9114">
                  <c:v>1.5987728004054134</c:v>
                </c:pt>
                <c:pt idx="9115">
                  <c:v>1.6122220517779624</c:v>
                </c:pt>
                <c:pt idx="9116">
                  <c:v>1.5854234373719009</c:v>
                </c:pt>
                <c:pt idx="9117">
                  <c:v>1.6390206661840239</c:v>
                </c:pt>
                <c:pt idx="9118">
                  <c:v>1.6390206661840239</c:v>
                </c:pt>
                <c:pt idx="9119">
                  <c:v>1.6390206661840239</c:v>
                </c:pt>
                <c:pt idx="9120">
                  <c:v>1.6523700292175363</c:v>
                </c:pt>
                <c:pt idx="9121">
                  <c:v>1.665819280589858</c:v>
                </c:pt>
                <c:pt idx="9122">
                  <c:v>1.6390206661840239</c:v>
                </c:pt>
                <c:pt idx="9123">
                  <c:v>1.6926178949959194</c:v>
                </c:pt>
                <c:pt idx="9124">
                  <c:v>0.59877280040518599</c:v>
                </c:pt>
                <c:pt idx="9125">
                  <c:v>1.5987728004054134</c:v>
                </c:pt>
                <c:pt idx="9126">
                  <c:v>1.6122220517779624</c:v>
                </c:pt>
                <c:pt idx="9127">
                  <c:v>0.62557141481124745</c:v>
                </c:pt>
                <c:pt idx="9128">
                  <c:v>1.598772800405186</c:v>
                </c:pt>
                <c:pt idx="9129">
                  <c:v>0.65237002921730891</c:v>
                </c:pt>
                <c:pt idx="9130">
                  <c:v>1.5987728004054134</c:v>
                </c:pt>
                <c:pt idx="9131">
                  <c:v>1.598772800405186</c:v>
                </c:pt>
                <c:pt idx="9132">
                  <c:v>1.6122220517779624</c:v>
                </c:pt>
                <c:pt idx="9133">
                  <c:v>1.6255714148114748</c:v>
                </c:pt>
                <c:pt idx="9134">
                  <c:v>1.5987728004054134</c:v>
                </c:pt>
                <c:pt idx="9135">
                  <c:v>1.6523700292175363</c:v>
                </c:pt>
                <c:pt idx="9136">
                  <c:v>1.6122220517779624</c:v>
                </c:pt>
                <c:pt idx="9137">
                  <c:v>1.6122220517779624</c:v>
                </c:pt>
                <c:pt idx="9138">
                  <c:v>1.6255714148114748</c:v>
                </c:pt>
                <c:pt idx="9139">
                  <c:v>1.6390206661840239</c:v>
                </c:pt>
                <c:pt idx="9140">
                  <c:v>1.6122220517779624</c:v>
                </c:pt>
                <c:pt idx="9141">
                  <c:v>1.665819280589858</c:v>
                </c:pt>
                <c:pt idx="9142">
                  <c:v>0.62557141481124745</c:v>
                </c:pt>
                <c:pt idx="9143">
                  <c:v>1.6255714148114748</c:v>
                </c:pt>
                <c:pt idx="9144">
                  <c:v>1.6390206661840239</c:v>
                </c:pt>
                <c:pt idx="9145">
                  <c:v>0.65237002921730891</c:v>
                </c:pt>
                <c:pt idx="9146">
                  <c:v>1.6255714148112475</c:v>
                </c:pt>
                <c:pt idx="9147">
                  <c:v>0.67916864362337037</c:v>
                </c:pt>
                <c:pt idx="9148">
                  <c:v>1.598772800405186</c:v>
                </c:pt>
                <c:pt idx="9149">
                  <c:v>1.5987728004054134</c:v>
                </c:pt>
                <c:pt idx="9150">
                  <c:v>1.6122220517779624</c:v>
                </c:pt>
                <c:pt idx="9151">
                  <c:v>1.6255714148112475</c:v>
                </c:pt>
                <c:pt idx="9152">
                  <c:v>1.5987728004054134</c:v>
                </c:pt>
                <c:pt idx="9153">
                  <c:v>1.6523700292173089</c:v>
                </c:pt>
                <c:pt idx="9154">
                  <c:v>0.65237002921730891</c:v>
                </c:pt>
                <c:pt idx="9155">
                  <c:v>1.6523700292175363</c:v>
                </c:pt>
                <c:pt idx="9156">
                  <c:v>1.665819280589858</c:v>
                </c:pt>
                <c:pt idx="9157">
                  <c:v>0.67916864362337037</c:v>
                </c:pt>
                <c:pt idx="9158">
                  <c:v>1.6523700292173089</c:v>
                </c:pt>
                <c:pt idx="9159">
                  <c:v>0.70596725802943183</c:v>
                </c:pt>
                <c:pt idx="9160">
                  <c:v>0.61222205177796241</c:v>
                </c:pt>
                <c:pt idx="9161">
                  <c:v>1.6122220517779624</c:v>
                </c:pt>
                <c:pt idx="9162">
                  <c:v>0.62557141481124745</c:v>
                </c:pt>
                <c:pt idx="9163">
                  <c:v>0.63902066618402387</c:v>
                </c:pt>
                <c:pt idx="9164">
                  <c:v>1.6122220517779624</c:v>
                </c:pt>
                <c:pt idx="9165">
                  <c:v>0.66581928059008533</c:v>
                </c:pt>
                <c:pt idx="9166">
                  <c:v>1.6122220517779624</c:v>
                </c:pt>
                <c:pt idx="9167">
                  <c:v>1.6122220517779624</c:v>
                </c:pt>
                <c:pt idx="9168">
                  <c:v>1.6255714148114748</c:v>
                </c:pt>
                <c:pt idx="9169">
                  <c:v>1.6390206661840239</c:v>
                </c:pt>
                <c:pt idx="9170">
                  <c:v>1.6122220517779624</c:v>
                </c:pt>
                <c:pt idx="9171">
                  <c:v>1.665819280589858</c:v>
                </c:pt>
                <c:pt idx="9172">
                  <c:v>0.62557141481124745</c:v>
                </c:pt>
                <c:pt idx="9173">
                  <c:v>1.6255714148114748</c:v>
                </c:pt>
                <c:pt idx="9174">
                  <c:v>1.6390206661840239</c:v>
                </c:pt>
                <c:pt idx="9175">
                  <c:v>0.65237002921730891</c:v>
                </c:pt>
                <c:pt idx="9176">
                  <c:v>1.6255714148112475</c:v>
                </c:pt>
                <c:pt idx="9177">
                  <c:v>0.67916864362337037</c:v>
                </c:pt>
                <c:pt idx="9178">
                  <c:v>0.63902066618402387</c:v>
                </c:pt>
                <c:pt idx="9179">
                  <c:v>1.6390206661840239</c:v>
                </c:pt>
                <c:pt idx="9180">
                  <c:v>0.65237002921730891</c:v>
                </c:pt>
                <c:pt idx="9181">
                  <c:v>0.66581928059008533</c:v>
                </c:pt>
                <c:pt idx="9182">
                  <c:v>1.6390206661840239</c:v>
                </c:pt>
                <c:pt idx="9183">
                  <c:v>0.69261789499614679</c:v>
                </c:pt>
                <c:pt idx="9184">
                  <c:v>1.6122220517779624</c:v>
                </c:pt>
                <c:pt idx="9185">
                  <c:v>1.6122220517779624</c:v>
                </c:pt>
                <c:pt idx="9186">
                  <c:v>1.6255714148112475</c:v>
                </c:pt>
                <c:pt idx="9187">
                  <c:v>1.6390206661840239</c:v>
                </c:pt>
                <c:pt idx="9188">
                  <c:v>1.612222051777735</c:v>
                </c:pt>
                <c:pt idx="9189">
                  <c:v>1.6658192805900853</c:v>
                </c:pt>
                <c:pt idx="9190">
                  <c:v>0.66581928059008533</c:v>
                </c:pt>
                <c:pt idx="9191">
                  <c:v>1.665819280589858</c:v>
                </c:pt>
                <c:pt idx="9192">
                  <c:v>0.67916864362337037</c:v>
                </c:pt>
                <c:pt idx="9193">
                  <c:v>0.69261789499614679</c:v>
                </c:pt>
                <c:pt idx="9194">
                  <c:v>1.6658192805900853</c:v>
                </c:pt>
                <c:pt idx="9195">
                  <c:v>0.71941650940220825</c:v>
                </c:pt>
                <c:pt idx="9196">
                  <c:v>1.5854234373719009</c:v>
                </c:pt>
                <c:pt idx="9197">
                  <c:v>1.5854234373719009</c:v>
                </c:pt>
                <c:pt idx="9198">
                  <c:v>1.598772800405186</c:v>
                </c:pt>
                <c:pt idx="9199">
                  <c:v>1.6122220517779624</c:v>
                </c:pt>
                <c:pt idx="9200">
                  <c:v>1.5854234373716736</c:v>
                </c:pt>
                <c:pt idx="9201">
                  <c:v>1.6390206661840239</c:v>
                </c:pt>
                <c:pt idx="9202">
                  <c:v>1.5854234373719009</c:v>
                </c:pt>
                <c:pt idx="9203">
                  <c:v>1.5854234373716736</c:v>
                </c:pt>
                <c:pt idx="9204">
                  <c:v>1.5987728004054134</c:v>
                </c:pt>
                <c:pt idx="9205">
                  <c:v>1.6122220517779624</c:v>
                </c:pt>
                <c:pt idx="9206">
                  <c:v>1.5854234373719009</c:v>
                </c:pt>
                <c:pt idx="9207">
                  <c:v>1.6390206661840239</c:v>
                </c:pt>
                <c:pt idx="9208">
                  <c:v>1.598772800405186</c:v>
                </c:pt>
                <c:pt idx="9209">
                  <c:v>1.5987728004054134</c:v>
                </c:pt>
                <c:pt idx="9210">
                  <c:v>1.6122220517779624</c:v>
                </c:pt>
                <c:pt idx="9211">
                  <c:v>1.6255714148112475</c:v>
                </c:pt>
                <c:pt idx="9212">
                  <c:v>1.5987728004054134</c:v>
                </c:pt>
                <c:pt idx="9213">
                  <c:v>1.6523700292173089</c:v>
                </c:pt>
                <c:pt idx="9214">
                  <c:v>1.6122220517779624</c:v>
                </c:pt>
                <c:pt idx="9215">
                  <c:v>1.6122220517779624</c:v>
                </c:pt>
                <c:pt idx="9216">
                  <c:v>1.6255714148112475</c:v>
                </c:pt>
                <c:pt idx="9217">
                  <c:v>1.6390206661840239</c:v>
                </c:pt>
                <c:pt idx="9218">
                  <c:v>1.612222051777735</c:v>
                </c:pt>
                <c:pt idx="9219">
                  <c:v>1.6658192805900853</c:v>
                </c:pt>
                <c:pt idx="9220">
                  <c:v>1.5854234373716736</c:v>
                </c:pt>
                <c:pt idx="9221">
                  <c:v>1.5854234373719009</c:v>
                </c:pt>
                <c:pt idx="9222">
                  <c:v>1.5987728004054134</c:v>
                </c:pt>
                <c:pt idx="9223">
                  <c:v>1.612222051777735</c:v>
                </c:pt>
                <c:pt idx="9224">
                  <c:v>1.5854234373719009</c:v>
                </c:pt>
                <c:pt idx="9225">
                  <c:v>1.6390206661837965</c:v>
                </c:pt>
                <c:pt idx="9226">
                  <c:v>1.6390206661840239</c:v>
                </c:pt>
                <c:pt idx="9227">
                  <c:v>1.6390206661840239</c:v>
                </c:pt>
                <c:pt idx="9228">
                  <c:v>1.6523700292173089</c:v>
                </c:pt>
                <c:pt idx="9229">
                  <c:v>1.6658192805900853</c:v>
                </c:pt>
                <c:pt idx="9230">
                  <c:v>1.6390206661837965</c:v>
                </c:pt>
                <c:pt idx="9231">
                  <c:v>1.6926178949961468</c:v>
                </c:pt>
                <c:pt idx="9232">
                  <c:v>0.63902066618402387</c:v>
                </c:pt>
                <c:pt idx="9233">
                  <c:v>1.6390206661840239</c:v>
                </c:pt>
                <c:pt idx="9234">
                  <c:v>0.65237002921730891</c:v>
                </c:pt>
                <c:pt idx="9235">
                  <c:v>0.66581928059008533</c:v>
                </c:pt>
                <c:pt idx="9236">
                  <c:v>1.6390206661840239</c:v>
                </c:pt>
                <c:pt idx="9237">
                  <c:v>0.69261789499614679</c:v>
                </c:pt>
                <c:pt idx="9238">
                  <c:v>1.6390206661840239</c:v>
                </c:pt>
                <c:pt idx="9239">
                  <c:v>1.6390206661840239</c:v>
                </c:pt>
                <c:pt idx="9240">
                  <c:v>1.6523700292175363</c:v>
                </c:pt>
                <c:pt idx="9241">
                  <c:v>1.665819280589858</c:v>
                </c:pt>
                <c:pt idx="9242">
                  <c:v>1.6390206661840239</c:v>
                </c:pt>
                <c:pt idx="9243">
                  <c:v>1.6926178949959194</c:v>
                </c:pt>
                <c:pt idx="9244">
                  <c:v>0.65237002921730891</c:v>
                </c:pt>
                <c:pt idx="9245">
                  <c:v>1.6523700292175363</c:v>
                </c:pt>
                <c:pt idx="9246">
                  <c:v>1.665819280589858</c:v>
                </c:pt>
                <c:pt idx="9247">
                  <c:v>0.67916864362337037</c:v>
                </c:pt>
                <c:pt idx="9248">
                  <c:v>1.6523700292173089</c:v>
                </c:pt>
                <c:pt idx="9249">
                  <c:v>0.70596725802943183</c:v>
                </c:pt>
                <c:pt idx="9250">
                  <c:v>0.66581928059008533</c:v>
                </c:pt>
                <c:pt idx="9251">
                  <c:v>1.665819280589858</c:v>
                </c:pt>
                <c:pt idx="9252">
                  <c:v>0.67916864362337037</c:v>
                </c:pt>
                <c:pt idx="9253">
                  <c:v>0.69261789499614679</c:v>
                </c:pt>
                <c:pt idx="9254">
                  <c:v>1.6658192805900853</c:v>
                </c:pt>
                <c:pt idx="9255">
                  <c:v>0.71941650940220825</c:v>
                </c:pt>
                <c:pt idx="9256">
                  <c:v>1.6390206661840239</c:v>
                </c:pt>
                <c:pt idx="9257">
                  <c:v>1.6390206661840239</c:v>
                </c:pt>
                <c:pt idx="9258">
                  <c:v>1.6523700292173089</c:v>
                </c:pt>
                <c:pt idx="9259">
                  <c:v>1.6658192805900853</c:v>
                </c:pt>
                <c:pt idx="9260">
                  <c:v>1.6390206661837965</c:v>
                </c:pt>
                <c:pt idx="9261">
                  <c:v>1.6926178949961468</c:v>
                </c:pt>
                <c:pt idx="9262">
                  <c:v>0.69261789499614679</c:v>
                </c:pt>
                <c:pt idx="9263">
                  <c:v>1.6926178949959194</c:v>
                </c:pt>
                <c:pt idx="9264">
                  <c:v>0.70596725802943183</c:v>
                </c:pt>
                <c:pt idx="9265">
                  <c:v>0.71941650940220825</c:v>
                </c:pt>
                <c:pt idx="9266">
                  <c:v>1.6926178949961468</c:v>
                </c:pt>
                <c:pt idx="9267">
                  <c:v>0.74621512380826971</c:v>
                </c:pt>
                <c:pt idx="9268">
                  <c:v>0.57581275217353323</c:v>
                </c:pt>
                <c:pt idx="9269">
                  <c:v>0.51270472650230658</c:v>
                </c:pt>
                <c:pt idx="9270">
                  <c:v>1.3863887868205893</c:v>
                </c:pt>
                <c:pt idx="9271">
                  <c:v>1.3864387309899939</c:v>
                </c:pt>
                <c:pt idx="9272">
                  <c:v>1.3863887868205893</c:v>
                </c:pt>
                <c:pt idx="9273">
                  <c:v>0.54368794882873317</c:v>
                </c:pt>
                <c:pt idx="9274">
                  <c:v>0.55713720020128221</c:v>
                </c:pt>
                <c:pt idx="9275">
                  <c:v>0.54368794882861948</c:v>
                </c:pt>
                <c:pt idx="9276">
                  <c:v>0.57048656323468094</c:v>
                </c:pt>
                <c:pt idx="9277">
                  <c:v>0.54368794882861948</c:v>
                </c:pt>
                <c:pt idx="9278">
                  <c:v>0.55713720020128221</c:v>
                </c:pt>
                <c:pt idx="9279">
                  <c:v>0.57048656323468094</c:v>
                </c:pt>
                <c:pt idx="9280">
                  <c:v>0.5972851776407424</c:v>
                </c:pt>
                <c:pt idx="9281">
                  <c:v>0.5972851776407424</c:v>
                </c:pt>
                <c:pt idx="9282">
                  <c:v>0.58393581460722999</c:v>
                </c:pt>
                <c:pt idx="9283">
                  <c:v>0.62408379204680386</c:v>
                </c:pt>
                <c:pt idx="9284">
                  <c:v>0.54368794882861948</c:v>
                </c:pt>
                <c:pt idx="9285">
                  <c:v>0.54368794882861948</c:v>
                </c:pt>
                <c:pt idx="9286">
                  <c:v>0.55713720020128221</c:v>
                </c:pt>
                <c:pt idx="9287">
                  <c:v>0.55713720020128221</c:v>
                </c:pt>
                <c:pt idx="9288">
                  <c:v>0.57048656323468094</c:v>
                </c:pt>
                <c:pt idx="9289">
                  <c:v>0.5972851776407424</c:v>
                </c:pt>
                <c:pt idx="9290">
                  <c:v>0.5972851776407424</c:v>
                </c:pt>
                <c:pt idx="9291">
                  <c:v>0.58393581460722999</c:v>
                </c:pt>
                <c:pt idx="9292">
                  <c:v>0.62408379204680386</c:v>
                </c:pt>
                <c:pt idx="9293">
                  <c:v>0.55713720020128221</c:v>
                </c:pt>
                <c:pt idx="9294">
                  <c:v>0.55713720020128221</c:v>
                </c:pt>
                <c:pt idx="9295">
                  <c:v>0.57048656323468094</c:v>
                </c:pt>
                <c:pt idx="9296">
                  <c:v>0.58393581460734367</c:v>
                </c:pt>
                <c:pt idx="9297">
                  <c:v>0.61073442901329145</c:v>
                </c:pt>
                <c:pt idx="9298">
                  <c:v>0.61073442901329145</c:v>
                </c:pt>
                <c:pt idx="9299">
                  <c:v>0.5972851776407424</c:v>
                </c:pt>
                <c:pt idx="9300">
                  <c:v>0.63753304341935291</c:v>
                </c:pt>
                <c:pt idx="9301">
                  <c:v>0.55713720020128221</c:v>
                </c:pt>
                <c:pt idx="9302">
                  <c:v>0.55713720020128221</c:v>
                </c:pt>
                <c:pt idx="9303">
                  <c:v>0.57048656323468094</c:v>
                </c:pt>
                <c:pt idx="9304">
                  <c:v>0.58393581460734367</c:v>
                </c:pt>
                <c:pt idx="9305">
                  <c:v>0.61073442901329145</c:v>
                </c:pt>
                <c:pt idx="9306">
                  <c:v>0.61073442901329145</c:v>
                </c:pt>
                <c:pt idx="9307">
                  <c:v>0.5972851776407424</c:v>
                </c:pt>
                <c:pt idx="9308">
                  <c:v>0.63753304341935291</c:v>
                </c:pt>
                <c:pt idx="9309">
                  <c:v>0.4261229411408749</c:v>
                </c:pt>
                <c:pt idx="9310">
                  <c:v>0.37252571232875198</c:v>
                </c:pt>
                <c:pt idx="9311">
                  <c:v>0.37252571232875198</c:v>
                </c:pt>
                <c:pt idx="9312">
                  <c:v>0.40883512359403085</c:v>
                </c:pt>
                <c:pt idx="9313">
                  <c:v>0.4147463728047569</c:v>
                </c:pt>
                <c:pt idx="9314">
                  <c:v>0.55076931858320677</c:v>
                </c:pt>
                <c:pt idx="9315">
                  <c:v>0.55076931858320677</c:v>
                </c:pt>
                <c:pt idx="9316">
                  <c:v>0.55081926275272508</c:v>
                </c:pt>
                <c:pt idx="9317">
                  <c:v>0.55076931858320677</c:v>
                </c:pt>
                <c:pt idx="9318">
                  <c:v>0.55081926275272508</c:v>
                </c:pt>
                <c:pt idx="9319">
                  <c:v>0.55076931858332046</c:v>
                </c:pt>
                <c:pt idx="9320">
                  <c:v>0.55076931858320677</c:v>
                </c:pt>
                <c:pt idx="9321">
                  <c:v>0.55076931858320677</c:v>
                </c:pt>
                <c:pt idx="9322">
                  <c:v>0.55081926275272508</c:v>
                </c:pt>
                <c:pt idx="9323">
                  <c:v>0.5144599073179279</c:v>
                </c:pt>
                <c:pt idx="9324">
                  <c:v>0.5144599073179279</c:v>
                </c:pt>
                <c:pt idx="9325">
                  <c:v>0.99677788757571761</c:v>
                </c:pt>
                <c:pt idx="9326">
                  <c:v>0.50057542818206002</c:v>
                </c:pt>
                <c:pt idx="9327">
                  <c:v>0.50057542818206002</c:v>
                </c:pt>
                <c:pt idx="9328">
                  <c:v>0.51402467955472275</c:v>
                </c:pt>
                <c:pt idx="9329">
                  <c:v>0.52737404258812148</c:v>
                </c:pt>
                <c:pt idx="9330">
                  <c:v>0.50057542818206002</c:v>
                </c:pt>
                <c:pt idx="9331">
                  <c:v>0.51402467955472275</c:v>
                </c:pt>
                <c:pt idx="9332">
                  <c:v>0.50062537235169202</c:v>
                </c:pt>
                <c:pt idx="9333">
                  <c:v>0.50062537235169202</c:v>
                </c:pt>
                <c:pt idx="9334">
                  <c:v>0.51397473538509075</c:v>
                </c:pt>
                <c:pt idx="9335">
                  <c:v>0.52742398675775348</c:v>
                </c:pt>
                <c:pt idx="9336">
                  <c:v>0.50062537235169202</c:v>
                </c:pt>
                <c:pt idx="9337">
                  <c:v>0.51397473538509075</c:v>
                </c:pt>
                <c:pt idx="9338">
                  <c:v>0.50057542818206002</c:v>
                </c:pt>
                <c:pt idx="9339">
                  <c:v>0.50057542818206002</c:v>
                </c:pt>
                <c:pt idx="9340">
                  <c:v>0.51402467955472275</c:v>
                </c:pt>
                <c:pt idx="9341">
                  <c:v>0.52737404258812148</c:v>
                </c:pt>
                <c:pt idx="9342">
                  <c:v>0.50057542818217371</c:v>
                </c:pt>
                <c:pt idx="9343">
                  <c:v>0.51402467955472275</c:v>
                </c:pt>
                <c:pt idx="9344">
                  <c:v>0.51402467955472275</c:v>
                </c:pt>
                <c:pt idx="9345">
                  <c:v>0.51402467955472275</c:v>
                </c:pt>
                <c:pt idx="9346">
                  <c:v>0.52737404258812148</c:v>
                </c:pt>
                <c:pt idx="9347">
                  <c:v>0.54082329396078421</c:v>
                </c:pt>
                <c:pt idx="9348">
                  <c:v>0.51402467955472275</c:v>
                </c:pt>
                <c:pt idx="9349">
                  <c:v>0.52737404258823517</c:v>
                </c:pt>
                <c:pt idx="9350">
                  <c:v>0.52737404258812148</c:v>
                </c:pt>
                <c:pt idx="9351">
                  <c:v>0.52737404258812148</c:v>
                </c:pt>
                <c:pt idx="9352">
                  <c:v>0.54082329396078421</c:v>
                </c:pt>
                <c:pt idx="9353">
                  <c:v>0.55417265699418294</c:v>
                </c:pt>
                <c:pt idx="9354">
                  <c:v>0.52737404258823517</c:v>
                </c:pt>
                <c:pt idx="9355">
                  <c:v>0.54082329396078421</c:v>
                </c:pt>
                <c:pt idx="9356">
                  <c:v>0.50062537235169202</c:v>
                </c:pt>
                <c:pt idx="9357">
                  <c:v>0.50062537235169202</c:v>
                </c:pt>
                <c:pt idx="9358">
                  <c:v>0.51397473538509075</c:v>
                </c:pt>
                <c:pt idx="9359">
                  <c:v>0.52742398675775348</c:v>
                </c:pt>
                <c:pt idx="9360">
                  <c:v>0.50062537235180571</c:v>
                </c:pt>
                <c:pt idx="9361">
                  <c:v>0.51397473538509075</c:v>
                </c:pt>
                <c:pt idx="9362">
                  <c:v>0.51397473538509075</c:v>
                </c:pt>
                <c:pt idx="9363">
                  <c:v>0.51397473538509075</c:v>
                </c:pt>
                <c:pt idx="9364">
                  <c:v>0.52742398675775348</c:v>
                </c:pt>
                <c:pt idx="9365">
                  <c:v>0.54077334979115221</c:v>
                </c:pt>
                <c:pt idx="9366">
                  <c:v>0.51397473538509075</c:v>
                </c:pt>
                <c:pt idx="9367">
                  <c:v>0.5274239867576398</c:v>
                </c:pt>
                <c:pt idx="9368">
                  <c:v>0.52742398675775348</c:v>
                </c:pt>
                <c:pt idx="9369">
                  <c:v>0.52742398675775348</c:v>
                </c:pt>
                <c:pt idx="9370">
                  <c:v>0.54077334979115221</c:v>
                </c:pt>
                <c:pt idx="9371">
                  <c:v>0.55422260116381494</c:v>
                </c:pt>
                <c:pt idx="9372">
                  <c:v>0.5274239867576398</c:v>
                </c:pt>
                <c:pt idx="9373">
                  <c:v>0.54077334979137959</c:v>
                </c:pt>
                <c:pt idx="9374">
                  <c:v>0.62872503237440469</c:v>
                </c:pt>
                <c:pt idx="9375">
                  <c:v>0.62872503237463206</c:v>
                </c:pt>
                <c:pt idx="9376">
                  <c:v>0.64217428374718111</c:v>
                </c:pt>
                <c:pt idx="9377">
                  <c:v>0.65552364678046615</c:v>
                </c:pt>
                <c:pt idx="9378">
                  <c:v>0.62872503237463206</c:v>
                </c:pt>
                <c:pt idx="9379">
                  <c:v>0.64217428374718111</c:v>
                </c:pt>
                <c:pt idx="9380">
                  <c:v>0.62877497654403669</c:v>
                </c:pt>
                <c:pt idx="9381">
                  <c:v>0.62877497654426406</c:v>
                </c:pt>
                <c:pt idx="9382">
                  <c:v>0.64212433957754911</c:v>
                </c:pt>
                <c:pt idx="9383">
                  <c:v>0.65557359095009815</c:v>
                </c:pt>
                <c:pt idx="9384">
                  <c:v>0.62877497654403669</c:v>
                </c:pt>
                <c:pt idx="9385">
                  <c:v>0.64212433957754911</c:v>
                </c:pt>
                <c:pt idx="9386">
                  <c:v>0.62872503237463206</c:v>
                </c:pt>
                <c:pt idx="9387">
                  <c:v>0.62872503237463206</c:v>
                </c:pt>
                <c:pt idx="9388">
                  <c:v>0.64217428374718111</c:v>
                </c:pt>
                <c:pt idx="9389">
                  <c:v>0.65552364678069353</c:v>
                </c:pt>
                <c:pt idx="9390">
                  <c:v>0.62872503237463206</c:v>
                </c:pt>
                <c:pt idx="9391">
                  <c:v>0.64217428374718111</c:v>
                </c:pt>
                <c:pt idx="9392">
                  <c:v>0.64217428374718111</c:v>
                </c:pt>
                <c:pt idx="9393">
                  <c:v>0.64217428374718111</c:v>
                </c:pt>
                <c:pt idx="9394">
                  <c:v>0.65552364678069353</c:v>
                </c:pt>
                <c:pt idx="9395">
                  <c:v>0.66897289815324257</c:v>
                </c:pt>
                <c:pt idx="9396">
                  <c:v>0.64217428374718111</c:v>
                </c:pt>
                <c:pt idx="9397">
                  <c:v>0.65552364678046615</c:v>
                </c:pt>
                <c:pt idx="9398">
                  <c:v>0.65552364678046615</c:v>
                </c:pt>
                <c:pt idx="9399">
                  <c:v>0.65552364678069353</c:v>
                </c:pt>
                <c:pt idx="9400">
                  <c:v>0.66897289815324257</c:v>
                </c:pt>
                <c:pt idx="9401">
                  <c:v>0.68232226118652761</c:v>
                </c:pt>
                <c:pt idx="9402">
                  <c:v>0.65552364678046615</c:v>
                </c:pt>
                <c:pt idx="9403">
                  <c:v>0.66897289815324257</c:v>
                </c:pt>
                <c:pt idx="9404">
                  <c:v>0.62877497654426406</c:v>
                </c:pt>
                <c:pt idx="9405">
                  <c:v>0.62877497654403669</c:v>
                </c:pt>
                <c:pt idx="9406">
                  <c:v>0.64212433957754911</c:v>
                </c:pt>
                <c:pt idx="9407">
                  <c:v>0.65557359095032552</c:v>
                </c:pt>
                <c:pt idx="9408">
                  <c:v>0.62877497654403669</c:v>
                </c:pt>
                <c:pt idx="9409">
                  <c:v>0.64212433957777648</c:v>
                </c:pt>
                <c:pt idx="9410">
                  <c:v>0.64212433957754911</c:v>
                </c:pt>
                <c:pt idx="9411">
                  <c:v>0.64212433957754911</c:v>
                </c:pt>
                <c:pt idx="9412">
                  <c:v>0.65557359095032552</c:v>
                </c:pt>
                <c:pt idx="9413">
                  <c:v>0.66892295398361057</c:v>
                </c:pt>
                <c:pt idx="9414">
                  <c:v>0.64212433957777648</c:v>
                </c:pt>
                <c:pt idx="9415">
                  <c:v>0.65557359095009815</c:v>
                </c:pt>
                <c:pt idx="9416">
                  <c:v>0.65557359095009815</c:v>
                </c:pt>
                <c:pt idx="9417">
                  <c:v>0.65557359095032552</c:v>
                </c:pt>
                <c:pt idx="9418">
                  <c:v>0.66892295398361057</c:v>
                </c:pt>
                <c:pt idx="9419">
                  <c:v>0.68237220535615961</c:v>
                </c:pt>
                <c:pt idx="9420">
                  <c:v>0.65557359095009815</c:v>
                </c:pt>
                <c:pt idx="9421">
                  <c:v>0.66892295398361057</c:v>
                </c:pt>
                <c:pt idx="9422">
                  <c:v>0.75687463656709042</c:v>
                </c:pt>
                <c:pt idx="9423">
                  <c:v>0.75687463656709042</c:v>
                </c:pt>
                <c:pt idx="9424">
                  <c:v>0.77022399960060284</c:v>
                </c:pt>
                <c:pt idx="9425">
                  <c:v>0.78367325097315188</c:v>
                </c:pt>
                <c:pt idx="9426">
                  <c:v>0.75687463656709042</c:v>
                </c:pt>
                <c:pt idx="9427">
                  <c:v>0.77022399960037546</c:v>
                </c:pt>
                <c:pt idx="9428">
                  <c:v>0.75682469239745842</c:v>
                </c:pt>
                <c:pt idx="9429">
                  <c:v>0.75682469239745842</c:v>
                </c:pt>
                <c:pt idx="9430">
                  <c:v>0.77027394377023484</c:v>
                </c:pt>
                <c:pt idx="9431">
                  <c:v>0.78362330680351988</c:v>
                </c:pt>
                <c:pt idx="9432">
                  <c:v>0.75682469239768579</c:v>
                </c:pt>
                <c:pt idx="9433">
                  <c:v>0.77027394377000746</c:v>
                </c:pt>
                <c:pt idx="9434">
                  <c:v>0.75687463656709042</c:v>
                </c:pt>
                <c:pt idx="9435">
                  <c:v>0.75687463656709042</c:v>
                </c:pt>
                <c:pt idx="9436">
                  <c:v>0.77022399960037546</c:v>
                </c:pt>
                <c:pt idx="9437">
                  <c:v>0.78367325097315188</c:v>
                </c:pt>
                <c:pt idx="9438">
                  <c:v>0.75687463656686305</c:v>
                </c:pt>
                <c:pt idx="9439">
                  <c:v>0.77022399960060284</c:v>
                </c:pt>
                <c:pt idx="9440">
                  <c:v>0.77022399960060284</c:v>
                </c:pt>
                <c:pt idx="9441">
                  <c:v>0.77022399960037546</c:v>
                </c:pt>
                <c:pt idx="9442">
                  <c:v>0.78367325097315188</c:v>
                </c:pt>
                <c:pt idx="9443">
                  <c:v>0.7970226140066643</c:v>
                </c:pt>
                <c:pt idx="9444">
                  <c:v>0.77022399960060284</c:v>
                </c:pt>
                <c:pt idx="9445">
                  <c:v>0.78367325097315188</c:v>
                </c:pt>
                <c:pt idx="9446">
                  <c:v>0.78367325097315188</c:v>
                </c:pt>
                <c:pt idx="9447">
                  <c:v>0.78367325097315188</c:v>
                </c:pt>
                <c:pt idx="9448">
                  <c:v>0.7970226140066643</c:v>
                </c:pt>
                <c:pt idx="9449">
                  <c:v>0.81047186537921334</c:v>
                </c:pt>
                <c:pt idx="9450">
                  <c:v>0.78367325097315188</c:v>
                </c:pt>
                <c:pt idx="9451">
                  <c:v>0.79702261400643692</c:v>
                </c:pt>
                <c:pt idx="9452">
                  <c:v>0.75682469239745842</c:v>
                </c:pt>
                <c:pt idx="9453">
                  <c:v>0.75682469239768579</c:v>
                </c:pt>
                <c:pt idx="9454">
                  <c:v>0.77027394377000746</c:v>
                </c:pt>
                <c:pt idx="9455">
                  <c:v>0.78362330680351988</c:v>
                </c:pt>
                <c:pt idx="9456">
                  <c:v>0.75682469239745842</c:v>
                </c:pt>
                <c:pt idx="9457">
                  <c:v>0.77027394377000746</c:v>
                </c:pt>
                <c:pt idx="9458">
                  <c:v>0.77027394377023484</c:v>
                </c:pt>
                <c:pt idx="9459">
                  <c:v>0.77027394377000746</c:v>
                </c:pt>
                <c:pt idx="9460">
                  <c:v>0.78362330680351988</c:v>
                </c:pt>
                <c:pt idx="9461">
                  <c:v>0.7970725581762963</c:v>
                </c:pt>
                <c:pt idx="9462">
                  <c:v>0.77027394377000746</c:v>
                </c:pt>
                <c:pt idx="9463">
                  <c:v>0.78362330680351988</c:v>
                </c:pt>
                <c:pt idx="9464">
                  <c:v>0.78362330680351988</c:v>
                </c:pt>
                <c:pt idx="9465">
                  <c:v>0.78362330680351988</c:v>
                </c:pt>
                <c:pt idx="9466">
                  <c:v>0.7970725581762963</c:v>
                </c:pt>
                <c:pt idx="9467">
                  <c:v>0.81042192120958134</c:v>
                </c:pt>
                <c:pt idx="9468">
                  <c:v>0.78362330680351988</c:v>
                </c:pt>
                <c:pt idx="9469">
                  <c:v>0.79707255817606892</c:v>
                </c:pt>
                <c:pt idx="9470">
                  <c:v>0.88502424075954877</c:v>
                </c:pt>
                <c:pt idx="9471">
                  <c:v>0.88502424075954877</c:v>
                </c:pt>
                <c:pt idx="9472">
                  <c:v>0.89837360379283382</c:v>
                </c:pt>
                <c:pt idx="9473">
                  <c:v>0.91182285516561024</c:v>
                </c:pt>
                <c:pt idx="9474">
                  <c:v>0.88502424075954877</c:v>
                </c:pt>
                <c:pt idx="9475">
                  <c:v>0.89837360379306119</c:v>
                </c:pt>
                <c:pt idx="9476">
                  <c:v>0.88497429658991678</c:v>
                </c:pt>
                <c:pt idx="9477">
                  <c:v>0.88497429658991678</c:v>
                </c:pt>
                <c:pt idx="9478">
                  <c:v>0.89842354796246582</c:v>
                </c:pt>
                <c:pt idx="9479">
                  <c:v>0.91177291099597824</c:v>
                </c:pt>
                <c:pt idx="9480">
                  <c:v>0.88497429658991678</c:v>
                </c:pt>
                <c:pt idx="9481">
                  <c:v>0.89842354796269319</c:v>
                </c:pt>
                <c:pt idx="9482">
                  <c:v>0.88502424075954877</c:v>
                </c:pt>
                <c:pt idx="9483">
                  <c:v>0.88502424075954877</c:v>
                </c:pt>
                <c:pt idx="9484">
                  <c:v>0.89837360379306119</c:v>
                </c:pt>
                <c:pt idx="9485">
                  <c:v>0.91182285516561024</c:v>
                </c:pt>
                <c:pt idx="9486">
                  <c:v>0.88502424075954877</c:v>
                </c:pt>
                <c:pt idx="9487">
                  <c:v>0.89837360379283382</c:v>
                </c:pt>
                <c:pt idx="9488">
                  <c:v>0.89837360379283382</c:v>
                </c:pt>
                <c:pt idx="9489">
                  <c:v>0.89837360379306119</c:v>
                </c:pt>
                <c:pt idx="9490">
                  <c:v>0.91182285516561024</c:v>
                </c:pt>
                <c:pt idx="9491">
                  <c:v>0.92517221819889528</c:v>
                </c:pt>
                <c:pt idx="9492">
                  <c:v>0.89837360379283382</c:v>
                </c:pt>
                <c:pt idx="9493">
                  <c:v>0.91182285516561024</c:v>
                </c:pt>
                <c:pt idx="9494">
                  <c:v>0.91182285516561024</c:v>
                </c:pt>
                <c:pt idx="9495">
                  <c:v>0.91182285516561024</c:v>
                </c:pt>
                <c:pt idx="9496">
                  <c:v>0.92517221819889528</c:v>
                </c:pt>
                <c:pt idx="9497">
                  <c:v>0.9386214695716717</c:v>
                </c:pt>
                <c:pt idx="9498">
                  <c:v>0.91182285516561024</c:v>
                </c:pt>
                <c:pt idx="9499">
                  <c:v>0.92517221819912265</c:v>
                </c:pt>
                <c:pt idx="9500">
                  <c:v>0.88497429658991678</c:v>
                </c:pt>
                <c:pt idx="9501">
                  <c:v>0.88497429658991678</c:v>
                </c:pt>
                <c:pt idx="9502">
                  <c:v>0.89842354796269319</c:v>
                </c:pt>
                <c:pt idx="9503">
                  <c:v>0.91177291099597824</c:v>
                </c:pt>
                <c:pt idx="9504">
                  <c:v>0.88497429658991678</c:v>
                </c:pt>
                <c:pt idx="9505">
                  <c:v>0.89842354796246582</c:v>
                </c:pt>
                <c:pt idx="9506">
                  <c:v>0.89842354796246582</c:v>
                </c:pt>
                <c:pt idx="9507">
                  <c:v>0.89842354796269319</c:v>
                </c:pt>
                <c:pt idx="9508">
                  <c:v>0.91177291099597824</c:v>
                </c:pt>
                <c:pt idx="9509">
                  <c:v>0.92522216236852728</c:v>
                </c:pt>
                <c:pt idx="9510">
                  <c:v>0.89842354796246582</c:v>
                </c:pt>
                <c:pt idx="9511">
                  <c:v>0.91177291099597824</c:v>
                </c:pt>
                <c:pt idx="9512">
                  <c:v>0.91177291099597824</c:v>
                </c:pt>
                <c:pt idx="9513">
                  <c:v>0.91177291099597824</c:v>
                </c:pt>
                <c:pt idx="9514">
                  <c:v>0.92522216236852728</c:v>
                </c:pt>
                <c:pt idx="9515">
                  <c:v>0.9385715254020397</c:v>
                </c:pt>
                <c:pt idx="9516">
                  <c:v>0.91177291099597824</c:v>
                </c:pt>
                <c:pt idx="9517">
                  <c:v>0.92522216236875465</c:v>
                </c:pt>
                <c:pt idx="9518">
                  <c:v>1.0130739566127431</c:v>
                </c:pt>
                <c:pt idx="9519">
                  <c:v>1.0130739566129705</c:v>
                </c:pt>
                <c:pt idx="9520">
                  <c:v>1.0265232079855195</c:v>
                </c:pt>
                <c:pt idx="9521">
                  <c:v>1.0398725710188046</c:v>
                </c:pt>
                <c:pt idx="9522">
                  <c:v>1.0130739566127431</c:v>
                </c:pt>
                <c:pt idx="9523">
                  <c:v>1.0265232079855195</c:v>
                </c:pt>
                <c:pt idx="9524">
                  <c:v>1.0131239007823751</c:v>
                </c:pt>
                <c:pt idx="9525">
                  <c:v>1.0131239007826025</c:v>
                </c:pt>
                <c:pt idx="9526">
                  <c:v>1.0264732638158875</c:v>
                </c:pt>
                <c:pt idx="9527">
                  <c:v>1.0399225151884366</c:v>
                </c:pt>
                <c:pt idx="9528">
                  <c:v>1.0131239007823751</c:v>
                </c:pt>
                <c:pt idx="9529">
                  <c:v>1.0264732638158875</c:v>
                </c:pt>
                <c:pt idx="9530">
                  <c:v>1.0130739566129705</c:v>
                </c:pt>
                <c:pt idx="9531">
                  <c:v>1.0130739566127431</c:v>
                </c:pt>
                <c:pt idx="9532">
                  <c:v>1.0265232079855195</c:v>
                </c:pt>
                <c:pt idx="9533">
                  <c:v>1.039872571019032</c:v>
                </c:pt>
                <c:pt idx="9534">
                  <c:v>1.0130739566129705</c:v>
                </c:pt>
                <c:pt idx="9535">
                  <c:v>1.0265232079855195</c:v>
                </c:pt>
                <c:pt idx="9536">
                  <c:v>1.0265232079855195</c:v>
                </c:pt>
                <c:pt idx="9537">
                  <c:v>1.0265232079855195</c:v>
                </c:pt>
                <c:pt idx="9538">
                  <c:v>1.039872571019032</c:v>
                </c:pt>
                <c:pt idx="9539">
                  <c:v>1.0533218223913536</c:v>
                </c:pt>
                <c:pt idx="9540">
                  <c:v>1.0265232079855195</c:v>
                </c:pt>
                <c:pt idx="9541">
                  <c:v>1.0398725710188046</c:v>
                </c:pt>
                <c:pt idx="9542">
                  <c:v>1.0398725710188046</c:v>
                </c:pt>
                <c:pt idx="9543">
                  <c:v>1.039872571019032</c:v>
                </c:pt>
                <c:pt idx="9544">
                  <c:v>1.0533218223913536</c:v>
                </c:pt>
                <c:pt idx="9545">
                  <c:v>1.0666711854248661</c:v>
                </c:pt>
                <c:pt idx="9546">
                  <c:v>1.0398725710188046</c:v>
                </c:pt>
                <c:pt idx="9547">
                  <c:v>1.053321822391581</c:v>
                </c:pt>
                <c:pt idx="9548">
                  <c:v>1.0131239007826025</c:v>
                </c:pt>
                <c:pt idx="9549">
                  <c:v>1.0131239007823751</c:v>
                </c:pt>
                <c:pt idx="9550">
                  <c:v>1.0264732638158875</c:v>
                </c:pt>
                <c:pt idx="9551">
                  <c:v>1.039922515188664</c:v>
                </c:pt>
                <c:pt idx="9552">
                  <c:v>1.0131239007826025</c:v>
                </c:pt>
                <c:pt idx="9553">
                  <c:v>1.0264732638158875</c:v>
                </c:pt>
                <c:pt idx="9554">
                  <c:v>1.0264732638158875</c:v>
                </c:pt>
                <c:pt idx="9555">
                  <c:v>1.0264732638158875</c:v>
                </c:pt>
                <c:pt idx="9556">
                  <c:v>1.039922515188664</c:v>
                </c:pt>
                <c:pt idx="9557">
                  <c:v>1.053271878221949</c:v>
                </c:pt>
                <c:pt idx="9558">
                  <c:v>1.0264732638158875</c:v>
                </c:pt>
                <c:pt idx="9559">
                  <c:v>1.0399225151884366</c:v>
                </c:pt>
                <c:pt idx="9560">
                  <c:v>1.0399225151884366</c:v>
                </c:pt>
                <c:pt idx="9561">
                  <c:v>1.039922515188664</c:v>
                </c:pt>
                <c:pt idx="9562">
                  <c:v>1.053271878221949</c:v>
                </c:pt>
                <c:pt idx="9563">
                  <c:v>1.0667211295944981</c:v>
                </c:pt>
                <c:pt idx="9564">
                  <c:v>1.0399225151884366</c:v>
                </c:pt>
                <c:pt idx="9565">
                  <c:v>1.053271878221949</c:v>
                </c:pt>
                <c:pt idx="9566">
                  <c:v>1.1412235608054289</c:v>
                </c:pt>
                <c:pt idx="9567">
                  <c:v>1.1412235608054289</c:v>
                </c:pt>
                <c:pt idx="9568">
                  <c:v>1.1546728121779779</c:v>
                </c:pt>
                <c:pt idx="9569">
                  <c:v>1.1680221752112629</c:v>
                </c:pt>
                <c:pt idx="9570">
                  <c:v>1.1412235608054289</c:v>
                </c:pt>
                <c:pt idx="9571">
                  <c:v>1.1546728121777505</c:v>
                </c:pt>
                <c:pt idx="9572">
                  <c:v>1.1412735049748335</c:v>
                </c:pt>
                <c:pt idx="9573">
                  <c:v>1.1412735049748335</c:v>
                </c:pt>
                <c:pt idx="9574">
                  <c:v>1.1546228680085733</c:v>
                </c:pt>
                <c:pt idx="9575">
                  <c:v>1.1680721193808949</c:v>
                </c:pt>
                <c:pt idx="9576">
                  <c:v>1.1412735049750609</c:v>
                </c:pt>
                <c:pt idx="9577">
                  <c:v>1.1546228680083459</c:v>
                </c:pt>
                <c:pt idx="9578">
                  <c:v>1.1412235608054289</c:v>
                </c:pt>
                <c:pt idx="9579">
                  <c:v>1.1412235608054289</c:v>
                </c:pt>
                <c:pt idx="9580">
                  <c:v>1.1546728121777505</c:v>
                </c:pt>
                <c:pt idx="9581">
                  <c:v>1.1680221752114903</c:v>
                </c:pt>
                <c:pt idx="9582">
                  <c:v>1.1412235608052015</c:v>
                </c:pt>
                <c:pt idx="9583">
                  <c:v>1.1546728121779779</c:v>
                </c:pt>
                <c:pt idx="9584">
                  <c:v>1.1546728121779779</c:v>
                </c:pt>
                <c:pt idx="9585">
                  <c:v>1.1546728121777505</c:v>
                </c:pt>
                <c:pt idx="9586">
                  <c:v>1.1680221752114903</c:v>
                </c:pt>
                <c:pt idx="9587">
                  <c:v>1.1814714265840394</c:v>
                </c:pt>
                <c:pt idx="9588">
                  <c:v>1.1546728121779779</c:v>
                </c:pt>
                <c:pt idx="9589">
                  <c:v>1.1680221752114903</c:v>
                </c:pt>
                <c:pt idx="9590">
                  <c:v>1.1680221752112629</c:v>
                </c:pt>
                <c:pt idx="9591">
                  <c:v>1.1680221752114903</c:v>
                </c:pt>
                <c:pt idx="9592">
                  <c:v>1.1814714265840394</c:v>
                </c:pt>
                <c:pt idx="9593">
                  <c:v>1.1948207896173244</c:v>
                </c:pt>
                <c:pt idx="9594">
                  <c:v>1.1680221752114903</c:v>
                </c:pt>
                <c:pt idx="9595">
                  <c:v>1.181471426583812</c:v>
                </c:pt>
                <c:pt idx="9596">
                  <c:v>1.1412735049748335</c:v>
                </c:pt>
                <c:pt idx="9597">
                  <c:v>1.1412735049750609</c:v>
                </c:pt>
                <c:pt idx="9598">
                  <c:v>1.1546228680083459</c:v>
                </c:pt>
                <c:pt idx="9599">
                  <c:v>1.1680721193808949</c:v>
                </c:pt>
                <c:pt idx="9600">
                  <c:v>1.1412735049748335</c:v>
                </c:pt>
                <c:pt idx="9601">
                  <c:v>1.1546228680083459</c:v>
                </c:pt>
                <c:pt idx="9602">
                  <c:v>1.1546228680085733</c:v>
                </c:pt>
                <c:pt idx="9603">
                  <c:v>1.1546228680083459</c:v>
                </c:pt>
                <c:pt idx="9604">
                  <c:v>1.1680721193808949</c:v>
                </c:pt>
                <c:pt idx="9605">
                  <c:v>1.1814214824144074</c:v>
                </c:pt>
                <c:pt idx="9606">
                  <c:v>1.1546228680083459</c:v>
                </c:pt>
                <c:pt idx="9607">
                  <c:v>1.1680721193808949</c:v>
                </c:pt>
                <c:pt idx="9608">
                  <c:v>1.1680721193808949</c:v>
                </c:pt>
                <c:pt idx="9609">
                  <c:v>1.1680721193808949</c:v>
                </c:pt>
                <c:pt idx="9610">
                  <c:v>1.1814214824144074</c:v>
                </c:pt>
                <c:pt idx="9611">
                  <c:v>1.1948707337869564</c:v>
                </c:pt>
                <c:pt idx="9612">
                  <c:v>1.1680721193808949</c:v>
                </c:pt>
                <c:pt idx="9613">
                  <c:v>1.1814214824144074</c:v>
                </c:pt>
                <c:pt idx="9614">
                  <c:v>0.46426601691678115</c:v>
                </c:pt>
                <c:pt idx="9615">
                  <c:v>0.46431596108641315</c:v>
                </c:pt>
                <c:pt idx="9616">
                  <c:v>0.46426601691678115</c:v>
                </c:pt>
                <c:pt idx="9617">
                  <c:v>0.47771526828944388</c:v>
                </c:pt>
                <c:pt idx="9618">
                  <c:v>0.49106463132284262</c:v>
                </c:pt>
                <c:pt idx="9619">
                  <c:v>0.46431596108641315</c:v>
                </c:pt>
                <c:pt idx="9620">
                  <c:v>0.47766532411981188</c:v>
                </c:pt>
                <c:pt idx="9621">
                  <c:v>0.49111457549247461</c:v>
                </c:pt>
                <c:pt idx="9622">
                  <c:v>0.5924156211093532</c:v>
                </c:pt>
                <c:pt idx="9623">
                  <c:v>0.5923656769397212</c:v>
                </c:pt>
                <c:pt idx="9624">
                  <c:v>0.5924156211093532</c:v>
                </c:pt>
                <c:pt idx="9625">
                  <c:v>0.60576498414275193</c:v>
                </c:pt>
                <c:pt idx="9626">
                  <c:v>0.61921423551541466</c:v>
                </c:pt>
                <c:pt idx="9627">
                  <c:v>0.5923656769397212</c:v>
                </c:pt>
                <c:pt idx="9628">
                  <c:v>0.60581492831238393</c:v>
                </c:pt>
                <c:pt idx="9629">
                  <c:v>0.61916429134578266</c:v>
                </c:pt>
                <c:pt idx="9630">
                  <c:v>0.72056522530169786</c:v>
                </c:pt>
                <c:pt idx="9631">
                  <c:v>0.72051528113229324</c:v>
                </c:pt>
                <c:pt idx="9632">
                  <c:v>0.72056522530192524</c:v>
                </c:pt>
                <c:pt idx="9633">
                  <c:v>0.73391458833521028</c:v>
                </c:pt>
                <c:pt idx="9634">
                  <c:v>0.74736383970775933</c:v>
                </c:pt>
                <c:pt idx="9635">
                  <c:v>0.72051528113206587</c:v>
                </c:pt>
                <c:pt idx="9636">
                  <c:v>0.73396453250484228</c:v>
                </c:pt>
                <c:pt idx="9637">
                  <c:v>0.7473138955383547</c:v>
                </c:pt>
                <c:pt idx="9638">
                  <c:v>0.82570483709287146</c:v>
                </c:pt>
                <c:pt idx="9639">
                  <c:v>0.82565489292346683</c:v>
                </c:pt>
                <c:pt idx="9640">
                  <c:v>0.82570483709287146</c:v>
                </c:pt>
                <c:pt idx="9641">
                  <c:v>0.83905420012638388</c:v>
                </c:pt>
                <c:pt idx="9642">
                  <c:v>0.85250345149893292</c:v>
                </c:pt>
                <c:pt idx="9643">
                  <c:v>0.82565489292323946</c:v>
                </c:pt>
                <c:pt idx="9644">
                  <c:v>0.8391041442957885</c:v>
                </c:pt>
                <c:pt idx="9645">
                  <c:v>0.85245350732952829</c:v>
                </c:pt>
                <c:pt idx="9646">
                  <c:v>0.97676454534757795</c:v>
                </c:pt>
                <c:pt idx="9647">
                  <c:v>0.97681448951720995</c:v>
                </c:pt>
                <c:pt idx="9648">
                  <c:v>0.97676454534757795</c:v>
                </c:pt>
                <c:pt idx="9649">
                  <c:v>0.99021379672012699</c:v>
                </c:pt>
                <c:pt idx="9650">
                  <c:v>1.0035631597536394</c:v>
                </c:pt>
                <c:pt idx="9651">
                  <c:v>0.97681448951720995</c:v>
                </c:pt>
                <c:pt idx="9652">
                  <c:v>0.99016385255072237</c:v>
                </c:pt>
                <c:pt idx="9653">
                  <c:v>1.003613103923044</c:v>
                </c:pt>
                <c:pt idx="9654">
                  <c:v>1.1049141495400363</c:v>
                </c:pt>
                <c:pt idx="9655">
                  <c:v>1.1048642053706317</c:v>
                </c:pt>
                <c:pt idx="9656">
                  <c:v>1.1049141495402637</c:v>
                </c:pt>
                <c:pt idx="9657">
                  <c:v>1.1182635125735487</c:v>
                </c:pt>
                <c:pt idx="9658">
                  <c:v>1.1317127639460978</c:v>
                </c:pt>
                <c:pt idx="9659">
                  <c:v>1.1048642053704043</c:v>
                </c:pt>
                <c:pt idx="9660">
                  <c:v>1.1183134567431807</c:v>
                </c:pt>
                <c:pt idx="9661">
                  <c:v>1.1316628197766931</c:v>
                </c:pt>
                <c:pt idx="9662">
                  <c:v>0.42795660565161597</c:v>
                </c:pt>
                <c:pt idx="9663">
                  <c:v>0.24067667214865196</c:v>
                </c:pt>
                <c:pt idx="9664">
                  <c:v>0.24072661631828396</c:v>
                </c:pt>
                <c:pt idx="9665">
                  <c:v>1.2597981542062371</c:v>
                </c:pt>
                <c:pt idx="9666">
                  <c:v>1.3974585552577992</c:v>
                </c:pt>
                <c:pt idx="9667">
                  <c:v>0.32674474605175874</c:v>
                </c:pt>
                <c:pt idx="9668">
                  <c:v>0.32674474605175874</c:v>
                </c:pt>
                <c:pt idx="9669">
                  <c:v>0.32674474605175874</c:v>
                </c:pt>
                <c:pt idx="9670">
                  <c:v>0.28654682444278023</c:v>
                </c:pt>
                <c:pt idx="9671">
                  <c:v>0.30950687267454668</c:v>
                </c:pt>
                <c:pt idx="9672">
                  <c:v>0.30950687267454668</c:v>
                </c:pt>
                <c:pt idx="9673">
                  <c:v>0.28654682444266655</c:v>
                </c:pt>
                <c:pt idx="9674">
                  <c:v>0.3592655353123746</c:v>
                </c:pt>
                <c:pt idx="9675">
                  <c:v>0.34581628393971187</c:v>
                </c:pt>
                <c:pt idx="9676">
                  <c:v>0.33630548708060815</c:v>
                </c:pt>
                <c:pt idx="9677">
                  <c:v>0.32295612404709573</c:v>
                </c:pt>
                <c:pt idx="9678">
                  <c:v>0.3592155911427426</c:v>
                </c:pt>
                <c:pt idx="9679">
                  <c:v>0.34586622810934387</c:v>
                </c:pt>
                <c:pt idx="9680">
                  <c:v>0.33635543125001277</c:v>
                </c:pt>
                <c:pt idx="9681">
                  <c:v>0.32290617987757742</c:v>
                </c:pt>
                <c:pt idx="9682">
                  <c:v>0.3592155911427426</c:v>
                </c:pt>
                <c:pt idx="9683">
                  <c:v>0.34586622810934387</c:v>
                </c:pt>
                <c:pt idx="9684">
                  <c:v>0.33635543125012646</c:v>
                </c:pt>
                <c:pt idx="9685">
                  <c:v>0.32290617987757742</c:v>
                </c:pt>
                <c:pt idx="9686">
                  <c:v>0.28659676861229855</c:v>
                </c:pt>
                <c:pt idx="9687">
                  <c:v>0.30955681684417868</c:v>
                </c:pt>
                <c:pt idx="9688">
                  <c:v>0.29994613164581096</c:v>
                </c:pt>
                <c:pt idx="9689">
                  <c:v>0.32290617987757742</c:v>
                </c:pt>
                <c:pt idx="9690">
                  <c:v>0.32295612404709573</c:v>
                </c:pt>
                <c:pt idx="9691">
                  <c:v>0.29999607581532928</c:v>
                </c:pt>
                <c:pt idx="9692">
                  <c:v>0.29999607581532928</c:v>
                </c:pt>
                <c:pt idx="9693">
                  <c:v>0.32295612404709573</c:v>
                </c:pt>
                <c:pt idx="9694">
                  <c:v>0.3497547384530435</c:v>
                </c:pt>
                <c:pt idx="9695">
                  <c:v>0.37261489834577333</c:v>
                </c:pt>
                <c:pt idx="9696">
                  <c:v>0.33630548708060815</c:v>
                </c:pt>
                <c:pt idx="9697">
                  <c:v>0.3592655353123746</c:v>
                </c:pt>
                <c:pt idx="9698">
                  <c:v>0.34970479428363888</c:v>
                </c:pt>
                <c:pt idx="9699">
                  <c:v>0.37266484251540533</c:v>
                </c:pt>
                <c:pt idx="9700">
                  <c:v>0.33635543125012646</c:v>
                </c:pt>
                <c:pt idx="9701">
                  <c:v>0.3592155911427426</c:v>
                </c:pt>
                <c:pt idx="9702">
                  <c:v>0.34970479428363888</c:v>
                </c:pt>
                <c:pt idx="9703">
                  <c:v>0.37266484251540533</c:v>
                </c:pt>
                <c:pt idx="9704">
                  <c:v>0.33635543125012646</c:v>
                </c:pt>
                <c:pt idx="9705">
                  <c:v>0.3592155911427426</c:v>
                </c:pt>
                <c:pt idx="9706">
                  <c:v>0.37266484251529164</c:v>
                </c:pt>
                <c:pt idx="9707">
                  <c:v>0.36315404565618792</c:v>
                </c:pt>
                <c:pt idx="9708">
                  <c:v>0.36315404565618792</c:v>
                </c:pt>
                <c:pt idx="9709">
                  <c:v>0.35921559114285628</c:v>
                </c:pt>
                <c:pt idx="9710">
                  <c:v>0.38601420554891774</c:v>
                </c:pt>
                <c:pt idx="9711">
                  <c:v>0.37650340868958665</c:v>
                </c:pt>
                <c:pt idx="9712">
                  <c:v>0.37266484251529164</c:v>
                </c:pt>
                <c:pt idx="9713">
                  <c:v>0.37266484251529164</c:v>
                </c:pt>
                <c:pt idx="9714">
                  <c:v>0.33635543125012646</c:v>
                </c:pt>
                <c:pt idx="9715">
                  <c:v>0.32679469022139074</c:v>
                </c:pt>
                <c:pt idx="9716">
                  <c:v>0.32679469022139074</c:v>
                </c:pt>
                <c:pt idx="9717">
                  <c:v>0.3535933046274522</c:v>
                </c:pt>
                <c:pt idx="9718">
                  <c:v>0.3535933046274522</c:v>
                </c:pt>
                <c:pt idx="9719">
                  <c:v>0.3038346419895106</c:v>
                </c:pt>
                <c:pt idx="9720">
                  <c:v>0.31718400502302302</c:v>
                </c:pt>
                <c:pt idx="9721">
                  <c:v>0.3038346419895106</c:v>
                </c:pt>
                <c:pt idx="9722">
                  <c:v>0.3038346419895106</c:v>
                </c:pt>
                <c:pt idx="9723">
                  <c:v>0.31718400502302302</c:v>
                </c:pt>
                <c:pt idx="9724">
                  <c:v>0.3038346419895106</c:v>
                </c:pt>
                <c:pt idx="9725">
                  <c:v>0.3038346419895106</c:v>
                </c:pt>
                <c:pt idx="9726">
                  <c:v>0.31718400502302302</c:v>
                </c:pt>
                <c:pt idx="9727">
                  <c:v>0.3038346419895106</c:v>
                </c:pt>
                <c:pt idx="9728">
                  <c:v>0.33063325639557206</c:v>
                </c:pt>
                <c:pt idx="9729">
                  <c:v>0.33063325639557206</c:v>
                </c:pt>
                <c:pt idx="9730">
                  <c:v>0.35921559114285628</c:v>
                </c:pt>
                <c:pt idx="9731">
                  <c:v>0.34586622810934387</c:v>
                </c:pt>
                <c:pt idx="9732">
                  <c:v>0.33635543125012646</c:v>
                </c:pt>
                <c:pt idx="9733">
                  <c:v>0.32290617987757742</c:v>
                </c:pt>
                <c:pt idx="9734">
                  <c:v>0.3592655353123746</c:v>
                </c:pt>
                <c:pt idx="9735">
                  <c:v>0.34581628393982555</c:v>
                </c:pt>
                <c:pt idx="9736">
                  <c:v>0.33630548708060815</c:v>
                </c:pt>
                <c:pt idx="9737">
                  <c:v>0.32295612404709573</c:v>
                </c:pt>
                <c:pt idx="9738">
                  <c:v>0.33635543125012646</c:v>
                </c:pt>
                <c:pt idx="9739">
                  <c:v>0.34581628393971187</c:v>
                </c:pt>
                <c:pt idx="9740">
                  <c:v>0.33630548708060815</c:v>
                </c:pt>
                <c:pt idx="9741">
                  <c:v>0.32295612404709573</c:v>
                </c:pt>
                <c:pt idx="9742">
                  <c:v>0.28659676861229855</c:v>
                </c:pt>
                <c:pt idx="9743">
                  <c:v>0.309556816844065</c:v>
                </c:pt>
                <c:pt idx="9744">
                  <c:v>0.28659676861218486</c:v>
                </c:pt>
                <c:pt idx="9745">
                  <c:v>0.309556816844065</c:v>
                </c:pt>
                <c:pt idx="9746">
                  <c:v>0.28654682444278023</c:v>
                </c:pt>
                <c:pt idx="9747">
                  <c:v>0.30950687267454668</c:v>
                </c:pt>
                <c:pt idx="9748">
                  <c:v>0.29999607581521559</c:v>
                </c:pt>
                <c:pt idx="9749">
                  <c:v>0.32295612404709573</c:v>
                </c:pt>
                <c:pt idx="9750">
                  <c:v>0.32290617987757742</c:v>
                </c:pt>
                <c:pt idx="9751">
                  <c:v>0.29994613164581096</c:v>
                </c:pt>
                <c:pt idx="9752">
                  <c:v>0.29994613164569728</c:v>
                </c:pt>
                <c:pt idx="9753">
                  <c:v>0.32290617987757742</c:v>
                </c:pt>
                <c:pt idx="9754">
                  <c:v>0.34970479428352519</c:v>
                </c:pt>
                <c:pt idx="9755">
                  <c:v>0.37266484251540533</c:v>
                </c:pt>
                <c:pt idx="9756">
                  <c:v>0.33635543125012646</c:v>
                </c:pt>
                <c:pt idx="9757">
                  <c:v>0.35921559114285628</c:v>
                </c:pt>
                <c:pt idx="9758">
                  <c:v>0.34975473845315719</c:v>
                </c:pt>
                <c:pt idx="9759">
                  <c:v>0.37261489834588701</c:v>
                </c:pt>
                <c:pt idx="9760">
                  <c:v>0.33630548708060815</c:v>
                </c:pt>
                <c:pt idx="9761">
                  <c:v>0.3592655353123746</c:v>
                </c:pt>
                <c:pt idx="9762">
                  <c:v>0.3497547384530435</c:v>
                </c:pt>
                <c:pt idx="9763">
                  <c:v>0.37261489834577333</c:v>
                </c:pt>
                <c:pt idx="9764">
                  <c:v>0.33630548708060815</c:v>
                </c:pt>
                <c:pt idx="9765">
                  <c:v>0.3592655353123746</c:v>
                </c:pt>
                <c:pt idx="9766">
                  <c:v>0.34014405325478947</c:v>
                </c:pt>
                <c:pt idx="9767">
                  <c:v>0.33630548708049446</c:v>
                </c:pt>
                <c:pt idx="9768">
                  <c:v>0.68484087430852014</c:v>
                </c:pt>
                <c:pt idx="9769">
                  <c:v>0.73076097077205304</c:v>
                </c:pt>
                <c:pt idx="9770">
                  <c:v>0.73076097077205304</c:v>
                </c:pt>
                <c:pt idx="9771">
                  <c:v>0.38217563937462273</c:v>
                </c:pt>
                <c:pt idx="9772">
                  <c:v>0.39562489074717178</c:v>
                </c:pt>
                <c:pt idx="9773">
                  <c:v>0.40513568760638918</c:v>
                </c:pt>
                <c:pt idx="9774">
                  <c:v>0.41858493897905191</c:v>
                </c:pt>
                <c:pt idx="9775">
                  <c:v>0.38217563937462273</c:v>
                </c:pt>
                <c:pt idx="9776">
                  <c:v>0.39562489074717178</c:v>
                </c:pt>
                <c:pt idx="9777">
                  <c:v>0.40513568760638918</c:v>
                </c:pt>
                <c:pt idx="9778">
                  <c:v>0.41858493897905191</c:v>
                </c:pt>
                <c:pt idx="9779">
                  <c:v>0.38222558354414105</c:v>
                </c:pt>
                <c:pt idx="9780">
                  <c:v>0.39557494657765346</c:v>
                </c:pt>
                <c:pt idx="9781">
                  <c:v>0.40518563177602118</c:v>
                </c:pt>
                <c:pt idx="9782">
                  <c:v>0.41853499480941991</c:v>
                </c:pt>
                <c:pt idx="9783">
                  <c:v>0.34581628393971187</c:v>
                </c:pt>
                <c:pt idx="9784">
                  <c:v>0.368776332171592</c:v>
                </c:pt>
                <c:pt idx="9785">
                  <c:v>0.34581628393982555</c:v>
                </c:pt>
                <c:pt idx="9786">
                  <c:v>0.368776332171592</c:v>
                </c:pt>
                <c:pt idx="9787">
                  <c:v>0.34586622810934387</c:v>
                </c:pt>
                <c:pt idx="9788">
                  <c:v>0.368826276341224</c:v>
                </c:pt>
                <c:pt idx="9789">
                  <c:v>0.35921559114285628</c:v>
                </c:pt>
                <c:pt idx="9790">
                  <c:v>0.38217563937462273</c:v>
                </c:pt>
                <c:pt idx="9791">
                  <c:v>0.38222558354414105</c:v>
                </c:pt>
                <c:pt idx="9792">
                  <c:v>0.3592655353123746</c:v>
                </c:pt>
                <c:pt idx="9793">
                  <c:v>0.3592655353123746</c:v>
                </c:pt>
                <c:pt idx="9794">
                  <c:v>0.38222558354414105</c:v>
                </c:pt>
                <c:pt idx="9795">
                  <c:v>0.40902419795008882</c:v>
                </c:pt>
                <c:pt idx="9796">
                  <c:v>0.43198424618196896</c:v>
                </c:pt>
                <c:pt idx="9797">
                  <c:v>0.39557494657765346</c:v>
                </c:pt>
                <c:pt idx="9798">
                  <c:v>0.41853499480941991</c:v>
                </c:pt>
                <c:pt idx="9799">
                  <c:v>0.40897425378068419</c:v>
                </c:pt>
                <c:pt idx="9800">
                  <c:v>0.43193430201245064</c:v>
                </c:pt>
                <c:pt idx="9801">
                  <c:v>0.39562489074717178</c:v>
                </c:pt>
                <c:pt idx="9802">
                  <c:v>0.41858493897905191</c:v>
                </c:pt>
                <c:pt idx="9803">
                  <c:v>0.40897425378068419</c:v>
                </c:pt>
                <c:pt idx="9804">
                  <c:v>0.43193430201245064</c:v>
                </c:pt>
                <c:pt idx="9805">
                  <c:v>0.39562489074717178</c:v>
                </c:pt>
                <c:pt idx="9806">
                  <c:v>0.41858493897893823</c:v>
                </c:pt>
                <c:pt idx="9807">
                  <c:v>0.44514453485930972</c:v>
                </c:pt>
                <c:pt idx="9808">
                  <c:v>0.45859378623185876</c:v>
                </c:pt>
                <c:pt idx="9809">
                  <c:v>0.46810458309107617</c:v>
                </c:pt>
                <c:pt idx="9810">
                  <c:v>0.48155383446373889</c:v>
                </c:pt>
                <c:pt idx="9811">
                  <c:v>0.44514453485930972</c:v>
                </c:pt>
                <c:pt idx="9812">
                  <c:v>0.45859378623197244</c:v>
                </c:pt>
                <c:pt idx="9813">
                  <c:v>0.46810458309107617</c:v>
                </c:pt>
                <c:pt idx="9814">
                  <c:v>0.48155383446373889</c:v>
                </c:pt>
                <c:pt idx="9815">
                  <c:v>0.44519447902894171</c:v>
                </c:pt>
                <c:pt idx="9816">
                  <c:v>0.45854384206234045</c:v>
                </c:pt>
                <c:pt idx="9817">
                  <c:v>0.46815452726070816</c:v>
                </c:pt>
                <c:pt idx="9818">
                  <c:v>0.4815038902941069</c:v>
                </c:pt>
                <c:pt idx="9819">
                  <c:v>0.43174522765627898</c:v>
                </c:pt>
                <c:pt idx="9820">
                  <c:v>0.3858750753622644</c:v>
                </c:pt>
                <c:pt idx="9821">
                  <c:v>0.40883512359403085</c:v>
                </c:pt>
                <c:pt idx="9822">
                  <c:v>0.38592501953178271</c:v>
                </c:pt>
                <c:pt idx="9823">
                  <c:v>0.40888506776354916</c:v>
                </c:pt>
                <c:pt idx="9824">
                  <c:v>0.40888506776366285</c:v>
                </c:pt>
                <c:pt idx="9825">
                  <c:v>0.42228437496657989</c:v>
                </c:pt>
                <c:pt idx="9826">
                  <c:v>0.44514453485930972</c:v>
                </c:pt>
                <c:pt idx="9827">
                  <c:v>0.44519447902894171</c:v>
                </c:pt>
                <c:pt idx="9828">
                  <c:v>0.42223443079706158</c:v>
                </c:pt>
                <c:pt idx="9829">
                  <c:v>0.42223443079706158</c:v>
                </c:pt>
                <c:pt idx="9830">
                  <c:v>0.44519447902882803</c:v>
                </c:pt>
                <c:pt idx="9831">
                  <c:v>0.47199309343488949</c:v>
                </c:pt>
                <c:pt idx="9832">
                  <c:v>0.49495314166665594</c:v>
                </c:pt>
                <c:pt idx="9833">
                  <c:v>0.45854384206234045</c:v>
                </c:pt>
                <c:pt idx="9834">
                  <c:v>0.4815038902941069</c:v>
                </c:pt>
                <c:pt idx="9835">
                  <c:v>0.47194314926537118</c:v>
                </c:pt>
                <c:pt idx="9836">
                  <c:v>0.49490319749713763</c:v>
                </c:pt>
                <c:pt idx="9837">
                  <c:v>0.45859378623185876</c:v>
                </c:pt>
                <c:pt idx="9838">
                  <c:v>0.48155383446373889</c:v>
                </c:pt>
                <c:pt idx="9839">
                  <c:v>0.47194314926537118</c:v>
                </c:pt>
                <c:pt idx="9840">
                  <c:v>0.49490319749713763</c:v>
                </c:pt>
                <c:pt idx="9841">
                  <c:v>0.45859378623185876</c:v>
                </c:pt>
                <c:pt idx="9842">
                  <c:v>0.48155383446362521</c:v>
                </c:pt>
                <c:pt idx="9843">
                  <c:v>0.36296497130001626</c:v>
                </c:pt>
                <c:pt idx="9844">
                  <c:v>0.37631433433352868</c:v>
                </c:pt>
                <c:pt idx="9845">
                  <c:v>0.38592501953178271</c:v>
                </c:pt>
                <c:pt idx="9846">
                  <c:v>0.39927438256529513</c:v>
                </c:pt>
                <c:pt idx="9847">
                  <c:v>0.36296497129990257</c:v>
                </c:pt>
                <c:pt idx="9848">
                  <c:v>0.37631433433341499</c:v>
                </c:pt>
                <c:pt idx="9849">
                  <c:v>0.38592501953178271</c:v>
                </c:pt>
                <c:pt idx="9850">
                  <c:v>0.39927438256518144</c:v>
                </c:pt>
                <c:pt idx="9851">
                  <c:v>0.36291502713049795</c:v>
                </c:pt>
                <c:pt idx="9852">
                  <c:v>0.37636427850304699</c:v>
                </c:pt>
                <c:pt idx="9853">
                  <c:v>0.3858750753622644</c:v>
                </c:pt>
                <c:pt idx="9854">
                  <c:v>0.39932432673481344</c:v>
                </c:pt>
                <c:pt idx="9855">
                  <c:v>0.32660561586510539</c:v>
                </c:pt>
                <c:pt idx="9856">
                  <c:v>0.34956566409687184</c:v>
                </c:pt>
                <c:pt idx="9857">
                  <c:v>0.32660561586510539</c:v>
                </c:pt>
                <c:pt idx="9858">
                  <c:v>0.34956566409698553</c:v>
                </c:pt>
                <c:pt idx="9859">
                  <c:v>0.32655567169558708</c:v>
                </c:pt>
                <c:pt idx="9860">
                  <c:v>0.34951571992735353</c:v>
                </c:pt>
                <c:pt idx="9861">
                  <c:v>0.34000492306813612</c:v>
                </c:pt>
                <c:pt idx="9862">
                  <c:v>0.36296497130001626</c:v>
                </c:pt>
                <c:pt idx="9863">
                  <c:v>0.36291502713049795</c:v>
                </c:pt>
                <c:pt idx="9864">
                  <c:v>0.33995497889861781</c:v>
                </c:pt>
                <c:pt idx="9865">
                  <c:v>0.33995497889861781</c:v>
                </c:pt>
                <c:pt idx="9866">
                  <c:v>0.36291502713049795</c:v>
                </c:pt>
                <c:pt idx="9867">
                  <c:v>0.38971364153644572</c:v>
                </c:pt>
                <c:pt idx="9868">
                  <c:v>0.41267368976821217</c:v>
                </c:pt>
                <c:pt idx="9869">
                  <c:v>0.3763642785029333</c:v>
                </c:pt>
                <c:pt idx="9870">
                  <c:v>0.39932432673481344</c:v>
                </c:pt>
                <c:pt idx="9871">
                  <c:v>0.38976358570596403</c:v>
                </c:pt>
                <c:pt idx="9872">
                  <c:v>0.41272363393784417</c:v>
                </c:pt>
                <c:pt idx="9873">
                  <c:v>0.37631433433352868</c:v>
                </c:pt>
                <c:pt idx="9874">
                  <c:v>0.39927438256529513</c:v>
                </c:pt>
                <c:pt idx="9875">
                  <c:v>0.38976358570596403</c:v>
                </c:pt>
                <c:pt idx="9876">
                  <c:v>0.41272363393773048</c:v>
                </c:pt>
                <c:pt idx="9877">
                  <c:v>0.37631433433352868</c:v>
                </c:pt>
                <c:pt idx="9878">
                  <c:v>0.39927438256529513</c:v>
                </c:pt>
                <c:pt idx="9879">
                  <c:v>0.31709481900588798</c:v>
                </c:pt>
                <c:pt idx="9880">
                  <c:v>0.3304441820394004</c:v>
                </c:pt>
                <c:pt idx="9881">
                  <c:v>0.3399549788987315</c:v>
                </c:pt>
                <c:pt idx="9882">
                  <c:v>0.35340423027116685</c:v>
                </c:pt>
                <c:pt idx="9883">
                  <c:v>0.31709481900600167</c:v>
                </c:pt>
                <c:pt idx="9884">
                  <c:v>0.3304441820394004</c:v>
                </c:pt>
                <c:pt idx="9885">
                  <c:v>0.33995497889861781</c:v>
                </c:pt>
                <c:pt idx="9886">
                  <c:v>0.35340423027116685</c:v>
                </c:pt>
                <c:pt idx="9887">
                  <c:v>0.31704487483636967</c:v>
                </c:pt>
                <c:pt idx="9888">
                  <c:v>0.3304941262090324</c:v>
                </c:pt>
                <c:pt idx="9889">
                  <c:v>0.34000492306813612</c:v>
                </c:pt>
                <c:pt idx="9890">
                  <c:v>0.35335428610164854</c:v>
                </c:pt>
                <c:pt idx="9891">
                  <c:v>0.2807354635710908</c:v>
                </c:pt>
                <c:pt idx="9892">
                  <c:v>0.30369551180297094</c:v>
                </c:pt>
                <c:pt idx="9893">
                  <c:v>0.2807354635710908</c:v>
                </c:pt>
                <c:pt idx="9894">
                  <c:v>0.30369551180297094</c:v>
                </c:pt>
                <c:pt idx="9895">
                  <c:v>0.28068551940157249</c:v>
                </c:pt>
                <c:pt idx="9896">
                  <c:v>0.30364556763333894</c:v>
                </c:pt>
                <c:pt idx="9897">
                  <c:v>0.29413477077423522</c:v>
                </c:pt>
                <c:pt idx="9898">
                  <c:v>0.31709481900600167</c:v>
                </c:pt>
                <c:pt idx="9899">
                  <c:v>0.31704487483636967</c:v>
                </c:pt>
                <c:pt idx="9900">
                  <c:v>0.29408482660460322</c:v>
                </c:pt>
                <c:pt idx="9901">
                  <c:v>0.29408482660460322</c:v>
                </c:pt>
                <c:pt idx="9902">
                  <c:v>0.31704487483636967</c:v>
                </c:pt>
                <c:pt idx="9903">
                  <c:v>0.34384348924243113</c:v>
                </c:pt>
                <c:pt idx="9904">
                  <c:v>0.36680353747419758</c:v>
                </c:pt>
                <c:pt idx="9905">
                  <c:v>0.3304941262090324</c:v>
                </c:pt>
                <c:pt idx="9906">
                  <c:v>0.35335428610164854</c:v>
                </c:pt>
                <c:pt idx="9907">
                  <c:v>0.34389343341206313</c:v>
                </c:pt>
                <c:pt idx="9908">
                  <c:v>0.36675359330467927</c:v>
                </c:pt>
                <c:pt idx="9909">
                  <c:v>0.3304441820394004</c:v>
                </c:pt>
                <c:pt idx="9910">
                  <c:v>0.35340423027116685</c:v>
                </c:pt>
                <c:pt idx="9911">
                  <c:v>0.34389343341194945</c:v>
                </c:pt>
                <c:pt idx="9912">
                  <c:v>0.36675359330467927</c:v>
                </c:pt>
                <c:pt idx="9913">
                  <c:v>0.3304441820394004</c:v>
                </c:pt>
                <c:pt idx="9914">
                  <c:v>0.35340423027116685</c:v>
                </c:pt>
                <c:pt idx="9915">
                  <c:v>0.32295612404709573</c:v>
                </c:pt>
                <c:pt idx="9916">
                  <c:v>0.30797644062181462</c:v>
                </c:pt>
                <c:pt idx="9917">
                  <c:v>0.30797644062170093</c:v>
                </c:pt>
                <c:pt idx="9918">
                  <c:v>0.30797644062181462</c:v>
                </c:pt>
                <c:pt idx="9919">
                  <c:v>0.30797644062170093</c:v>
                </c:pt>
                <c:pt idx="9920">
                  <c:v>0.30797644062170093</c:v>
                </c:pt>
                <c:pt idx="9921">
                  <c:v>0.19845601167270388</c:v>
                </c:pt>
                <c:pt idx="9922">
                  <c:v>0.21190526304525292</c:v>
                </c:pt>
                <c:pt idx="9923">
                  <c:v>0.19845601167270388</c:v>
                </c:pt>
                <c:pt idx="9924">
                  <c:v>0.41286276412438383</c:v>
                </c:pt>
                <c:pt idx="9925">
                  <c:v>0.43582281235626397</c:v>
                </c:pt>
                <c:pt idx="9926">
                  <c:v>0.45878286058791673</c:v>
                </c:pt>
                <c:pt idx="9927">
                  <c:v>0.35000802674164788</c:v>
                </c:pt>
                <c:pt idx="9928">
                  <c:v>0.22141605990447033</c:v>
                </c:pt>
                <c:pt idx="9929">
                  <c:v>0.17170734143621758</c:v>
                </c:pt>
                <c:pt idx="9930">
                  <c:v>0.17170734143621758</c:v>
                </c:pt>
                <c:pt idx="9931">
                  <c:v>0.37655335285921865</c:v>
                </c:pt>
              </c:numCache>
            </c:numRef>
          </c:yVal>
          <c:smooth val="0"/>
          <c:extLst>
            <c:ext xmlns:c16="http://schemas.microsoft.com/office/drawing/2014/chart" uri="{C3380CC4-5D6E-409C-BE32-E72D297353CC}">
              <c16:uniqueId val="{00000002-BCF6-4880-BB8D-87D8C8DDBE6F}"/>
            </c:ext>
          </c:extLst>
        </c:ser>
        <c:ser>
          <c:idx val="3"/>
          <c:order val="3"/>
          <c:tx>
            <c:v>SP</c:v>
          </c:tx>
          <c:spPr>
            <a:ln w="25400" cap="rnd">
              <a:noFill/>
              <a:round/>
            </a:ln>
            <a:effectLst/>
          </c:spPr>
          <c:marker>
            <c:symbol val="circle"/>
            <c:size val="2"/>
            <c:spPr>
              <a:solidFill>
                <a:srgbClr val="00B0F0"/>
              </a:solidFill>
              <a:ln w="9525">
                <a:solidFill>
                  <a:srgbClr val="00B0F0"/>
                </a:solidFill>
              </a:ln>
              <a:effectLst/>
            </c:spPr>
          </c:marker>
          <c:xVal>
            <c:numRef>
              <c:f>Feuil1!$J$4:$J$4473</c:f>
              <c:numCache>
                <c:formatCode>General</c:formatCode>
                <c:ptCount val="4470"/>
                <c:pt idx="0">
                  <c:v>300.29023999999998</c:v>
                </c:pt>
                <c:pt idx="1">
                  <c:v>298.27463999999998</c:v>
                </c:pt>
                <c:pt idx="2">
                  <c:v>302.30593999999996</c:v>
                </c:pt>
                <c:pt idx="3">
                  <c:v>300.29023999999998</c:v>
                </c:pt>
                <c:pt idx="4">
                  <c:v>318.30083999999999</c:v>
                </c:pt>
                <c:pt idx="5">
                  <c:v>316.28514000000001</c:v>
                </c:pt>
                <c:pt idx="6">
                  <c:v>274.27463999999998</c:v>
                </c:pt>
                <c:pt idx="7">
                  <c:v>286.27463999999998</c:v>
                </c:pt>
                <c:pt idx="8">
                  <c:v>288.29023999999998</c:v>
                </c:pt>
                <c:pt idx="9">
                  <c:v>244.22763999999998</c:v>
                </c:pt>
                <c:pt idx="10">
                  <c:v>272.25894</c:v>
                </c:pt>
                <c:pt idx="11">
                  <c:v>380.25664</c:v>
                </c:pt>
                <c:pt idx="12">
                  <c:v>382.27224000000001</c:v>
                </c:pt>
                <c:pt idx="13">
                  <c:v>398.26713999999998</c:v>
                </c:pt>
                <c:pt idx="14">
                  <c:v>394.27224000000001</c:v>
                </c:pt>
                <c:pt idx="15">
                  <c:v>352.22533999999996</c:v>
                </c:pt>
                <c:pt idx="16">
                  <c:v>354.24093999999997</c:v>
                </c:pt>
                <c:pt idx="17">
                  <c:v>366.24093999999997</c:v>
                </c:pt>
                <c:pt idx="18">
                  <c:v>368.25664</c:v>
                </c:pt>
                <c:pt idx="19">
                  <c:v>465.34573999999998</c:v>
                </c:pt>
                <c:pt idx="20">
                  <c:v>467.36143999999996</c:v>
                </c:pt>
                <c:pt idx="21">
                  <c:v>451.33013999999997</c:v>
                </c:pt>
                <c:pt idx="22">
                  <c:v>328.32153999999997</c:v>
                </c:pt>
                <c:pt idx="23">
                  <c:v>298.27463999999998</c:v>
                </c:pt>
                <c:pt idx="24">
                  <c:v>316.28514000000001</c:v>
                </c:pt>
                <c:pt idx="25">
                  <c:v>300.29023999999998</c:v>
                </c:pt>
                <c:pt idx="26">
                  <c:v>286.27463999999998</c:v>
                </c:pt>
                <c:pt idx="27">
                  <c:v>286.27463999999998</c:v>
                </c:pt>
                <c:pt idx="28">
                  <c:v>242.21203999999997</c:v>
                </c:pt>
                <c:pt idx="29">
                  <c:v>300.29023999999998</c:v>
                </c:pt>
                <c:pt idx="30">
                  <c:v>316.28514000000001</c:v>
                </c:pt>
                <c:pt idx="31">
                  <c:v>298.27463999999998</c:v>
                </c:pt>
                <c:pt idx="32">
                  <c:v>298.27463999999998</c:v>
                </c:pt>
                <c:pt idx="33">
                  <c:v>312.29023999999998</c:v>
                </c:pt>
                <c:pt idx="34">
                  <c:v>296.25894</c:v>
                </c:pt>
                <c:pt idx="35">
                  <c:v>310.27463999999998</c:v>
                </c:pt>
                <c:pt idx="36">
                  <c:v>370.33213999999998</c:v>
                </c:pt>
                <c:pt idx="37">
                  <c:v>948.78674000000001</c:v>
                </c:pt>
                <c:pt idx="38">
                  <c:v>380.31644</c:v>
                </c:pt>
                <c:pt idx="39">
                  <c:v>606.58253999999999</c:v>
                </c:pt>
                <c:pt idx="40">
                  <c:v>402.28553999999997</c:v>
                </c:pt>
                <c:pt idx="41">
                  <c:v>440.23183999999998</c:v>
                </c:pt>
                <c:pt idx="42">
                  <c:v>722.39634000000001</c:v>
                </c:pt>
                <c:pt idx="43">
                  <c:v>706.40143999999998</c:v>
                </c:pt>
                <c:pt idx="44">
                  <c:v>706.40143999999998</c:v>
                </c:pt>
                <c:pt idx="45">
                  <c:v>690.40643999999998</c:v>
                </c:pt>
                <c:pt idx="46">
                  <c:v>764.40683999999999</c:v>
                </c:pt>
                <c:pt idx="47">
                  <c:v>708.38063999999997</c:v>
                </c:pt>
                <c:pt idx="48">
                  <c:v>692.38573999999994</c:v>
                </c:pt>
                <c:pt idx="49">
                  <c:v>692.38573999999994</c:v>
                </c:pt>
                <c:pt idx="50">
                  <c:v>676.39084000000003</c:v>
                </c:pt>
                <c:pt idx="51">
                  <c:v>314.34233999999998</c:v>
                </c:pt>
                <c:pt idx="52">
                  <c:v>286.31103999999999</c:v>
                </c:pt>
                <c:pt idx="53">
                  <c:v>230.24843999999999</c:v>
                </c:pt>
                <c:pt idx="54">
                  <c:v>228.23273999999998</c:v>
                </c:pt>
                <c:pt idx="55">
                  <c:v>278.24843999999996</c:v>
                </c:pt>
                <c:pt idx="56">
                  <c:v>278.24843999999996</c:v>
                </c:pt>
                <c:pt idx="57">
                  <c:v>487.44754</c:v>
                </c:pt>
                <c:pt idx="58">
                  <c:v>487.44754</c:v>
                </c:pt>
                <c:pt idx="59">
                  <c:v>647.52103999999997</c:v>
                </c:pt>
                <c:pt idx="60">
                  <c:v>473.41073999999998</c:v>
                </c:pt>
                <c:pt idx="61">
                  <c:v>352.25214</c:v>
                </c:pt>
                <c:pt idx="62">
                  <c:v>662.46654000000001</c:v>
                </c:pt>
                <c:pt idx="63">
                  <c:v>308.25894</c:v>
                </c:pt>
                <c:pt idx="64">
                  <c:v>434.03303999999997</c:v>
                </c:pt>
                <c:pt idx="65">
                  <c:v>330.30083999999999</c:v>
                </c:pt>
                <c:pt idx="66">
                  <c:v>330.30083999999999</c:v>
                </c:pt>
                <c:pt idx="67">
                  <c:v>370.36854</c:v>
                </c:pt>
                <c:pt idx="68">
                  <c:v>370.22293999999999</c:v>
                </c:pt>
                <c:pt idx="69">
                  <c:v>288.25383999999997</c:v>
                </c:pt>
                <c:pt idx="70">
                  <c:v>266.21204</c:v>
                </c:pt>
                <c:pt idx="71">
                  <c:v>284.25894</c:v>
                </c:pt>
                <c:pt idx="72">
                  <c:v>298.27463999999998</c:v>
                </c:pt>
                <c:pt idx="73">
                  <c:v>306.27974</c:v>
                </c:pt>
                <c:pt idx="74">
                  <c:v>737.53164000000004</c:v>
                </c:pt>
                <c:pt idx="75">
                  <c:v>302.30593999999996</c:v>
                </c:pt>
                <c:pt idx="76">
                  <c:v>330.33724000000001</c:v>
                </c:pt>
                <c:pt idx="77">
                  <c:v>343.34503999999998</c:v>
                </c:pt>
                <c:pt idx="78">
                  <c:v>302.30593999999996</c:v>
                </c:pt>
                <c:pt idx="79">
                  <c:v>298.27463999999998</c:v>
                </c:pt>
                <c:pt idx="80">
                  <c:v>512.33763999999996</c:v>
                </c:pt>
                <c:pt idx="81">
                  <c:v>432.30734000000001</c:v>
                </c:pt>
                <c:pt idx="82">
                  <c:v>390.28553999999997</c:v>
                </c:pt>
                <c:pt idx="83">
                  <c:v>432.29613999999998</c:v>
                </c:pt>
                <c:pt idx="84">
                  <c:v>432.29613999999998</c:v>
                </c:pt>
                <c:pt idx="85">
                  <c:v>418.28053999999997</c:v>
                </c:pt>
                <c:pt idx="86">
                  <c:v>402.28553999999997</c:v>
                </c:pt>
                <c:pt idx="87">
                  <c:v>576.46614</c:v>
                </c:pt>
                <c:pt idx="88">
                  <c:v>487.44754</c:v>
                </c:pt>
                <c:pt idx="89">
                  <c:v>564.44754</c:v>
                </c:pt>
                <c:pt idx="90">
                  <c:v>608.45604000000003</c:v>
                </c:pt>
                <c:pt idx="91">
                  <c:v>396.24203999999997</c:v>
                </c:pt>
                <c:pt idx="92">
                  <c:v>382.22633999999999</c:v>
                </c:pt>
                <c:pt idx="93">
                  <c:v>254.24843999999999</c:v>
                </c:pt>
                <c:pt idx="94">
                  <c:v>254.24843999999999</c:v>
                </c:pt>
                <c:pt idx="95">
                  <c:v>256.26404000000002</c:v>
                </c:pt>
                <c:pt idx="96">
                  <c:v>256.26404000000002</c:v>
                </c:pt>
                <c:pt idx="97">
                  <c:v>256.26404000000002</c:v>
                </c:pt>
                <c:pt idx="98">
                  <c:v>228.23273999999998</c:v>
                </c:pt>
                <c:pt idx="99">
                  <c:v>226.21714</c:v>
                </c:pt>
                <c:pt idx="100">
                  <c:v>974.80243999999993</c:v>
                </c:pt>
                <c:pt idx="101">
                  <c:v>510.48863999999998</c:v>
                </c:pt>
                <c:pt idx="102">
                  <c:v>482.45733999999999</c:v>
                </c:pt>
                <c:pt idx="103">
                  <c:v>564.53553999999997</c:v>
                </c:pt>
                <c:pt idx="104">
                  <c:v>538.51994000000002</c:v>
                </c:pt>
                <c:pt idx="105">
                  <c:v>566.55124000000001</c:v>
                </c:pt>
                <c:pt idx="106">
                  <c:v>594.58253999999999</c:v>
                </c:pt>
                <c:pt idx="107">
                  <c:v>622.61383999999998</c:v>
                </c:pt>
                <c:pt idx="108">
                  <c:v>648.62943999999993</c:v>
                </c:pt>
                <c:pt idx="109">
                  <c:v>676.66074000000003</c:v>
                </c:pt>
                <c:pt idx="110">
                  <c:v>678.67643999999996</c:v>
                </c:pt>
                <c:pt idx="111">
                  <c:v>650.64513999999997</c:v>
                </c:pt>
                <c:pt idx="112">
                  <c:v>664.66074000000003</c:v>
                </c:pt>
                <c:pt idx="113">
                  <c:v>342.30083999999999</c:v>
                </c:pt>
                <c:pt idx="114">
                  <c:v>524.50423999999998</c:v>
                </c:pt>
                <c:pt idx="115">
                  <c:v>594.58253999999999</c:v>
                </c:pt>
                <c:pt idx="116">
                  <c:v>608.59813999999994</c:v>
                </c:pt>
                <c:pt idx="117">
                  <c:v>552.53553999999997</c:v>
                </c:pt>
                <c:pt idx="118">
                  <c:v>636.62943999999993</c:v>
                </c:pt>
                <c:pt idx="119">
                  <c:v>508.47293999999999</c:v>
                </c:pt>
                <c:pt idx="120">
                  <c:v>522.48864000000003</c:v>
                </c:pt>
                <c:pt idx="121">
                  <c:v>536.50423999999998</c:v>
                </c:pt>
                <c:pt idx="122">
                  <c:v>562.51994000000002</c:v>
                </c:pt>
                <c:pt idx="123">
                  <c:v>592.56683999999996</c:v>
                </c:pt>
                <c:pt idx="124">
                  <c:v>590.55124000000001</c:v>
                </c:pt>
                <c:pt idx="125">
                  <c:v>606.58253999999999</c:v>
                </c:pt>
                <c:pt idx="126">
                  <c:v>620.59813999999994</c:v>
                </c:pt>
                <c:pt idx="127">
                  <c:v>634.61383999999998</c:v>
                </c:pt>
                <c:pt idx="128">
                  <c:v>580.56683999999996</c:v>
                </c:pt>
                <c:pt idx="129">
                  <c:v>482.45733999999999</c:v>
                </c:pt>
                <c:pt idx="130">
                  <c:v>510.48863999999998</c:v>
                </c:pt>
                <c:pt idx="131">
                  <c:v>508.47293999999999</c:v>
                </c:pt>
                <c:pt idx="132">
                  <c:v>538.51994000000002</c:v>
                </c:pt>
                <c:pt idx="133">
                  <c:v>536.50423999999998</c:v>
                </c:pt>
                <c:pt idx="134">
                  <c:v>566.55124000000001</c:v>
                </c:pt>
                <c:pt idx="135">
                  <c:v>564.53553999999997</c:v>
                </c:pt>
                <c:pt idx="136">
                  <c:v>594.58253999999999</c:v>
                </c:pt>
                <c:pt idx="137">
                  <c:v>592.56683999999996</c:v>
                </c:pt>
                <c:pt idx="138">
                  <c:v>622.61383999999998</c:v>
                </c:pt>
                <c:pt idx="139">
                  <c:v>552.53553999999997</c:v>
                </c:pt>
                <c:pt idx="140">
                  <c:v>580.56683999999996</c:v>
                </c:pt>
                <c:pt idx="141">
                  <c:v>608.59813999999994</c:v>
                </c:pt>
                <c:pt idx="142">
                  <c:v>538.51994000000002</c:v>
                </c:pt>
                <c:pt idx="143">
                  <c:v>566.55124000000001</c:v>
                </c:pt>
                <c:pt idx="144">
                  <c:v>564.53553999999997</c:v>
                </c:pt>
                <c:pt idx="145">
                  <c:v>592.56683999999996</c:v>
                </c:pt>
                <c:pt idx="146">
                  <c:v>622.61383999999998</c:v>
                </c:pt>
                <c:pt idx="147">
                  <c:v>480.44164000000001</c:v>
                </c:pt>
                <c:pt idx="148">
                  <c:v>508.47293999999999</c:v>
                </c:pt>
                <c:pt idx="149">
                  <c:v>506.45733999999999</c:v>
                </c:pt>
                <c:pt idx="150">
                  <c:v>536.50423999999998</c:v>
                </c:pt>
                <c:pt idx="151">
                  <c:v>534.48864000000003</c:v>
                </c:pt>
                <c:pt idx="152">
                  <c:v>564.53553999999997</c:v>
                </c:pt>
                <c:pt idx="153">
                  <c:v>562.51994000000002</c:v>
                </c:pt>
                <c:pt idx="154">
                  <c:v>592.56683999999996</c:v>
                </c:pt>
                <c:pt idx="155">
                  <c:v>590.55124000000001</c:v>
                </c:pt>
                <c:pt idx="156">
                  <c:v>550.51994000000002</c:v>
                </c:pt>
                <c:pt idx="157">
                  <c:v>578.55124000000001</c:v>
                </c:pt>
                <c:pt idx="158">
                  <c:v>536.50423999999998</c:v>
                </c:pt>
                <c:pt idx="159">
                  <c:v>564.53553999999997</c:v>
                </c:pt>
                <c:pt idx="160">
                  <c:v>562.51994000000002</c:v>
                </c:pt>
                <c:pt idx="161">
                  <c:v>592.56683999999996</c:v>
                </c:pt>
                <c:pt idx="162">
                  <c:v>590.55124000000001</c:v>
                </c:pt>
                <c:pt idx="163">
                  <c:v>620.59813999999994</c:v>
                </c:pt>
                <c:pt idx="164">
                  <c:v>554.51483999999994</c:v>
                </c:pt>
                <c:pt idx="165">
                  <c:v>552.49923999999999</c:v>
                </c:pt>
                <c:pt idx="166">
                  <c:v>582.54614000000004</c:v>
                </c:pt>
                <c:pt idx="167">
                  <c:v>580.53053999999997</c:v>
                </c:pt>
                <c:pt idx="168">
                  <c:v>610.57744000000002</c:v>
                </c:pt>
                <c:pt idx="169">
                  <c:v>638.60874000000001</c:v>
                </c:pt>
                <c:pt idx="170">
                  <c:v>524.46794</c:v>
                </c:pt>
                <c:pt idx="171">
                  <c:v>522.45223999999996</c:v>
                </c:pt>
                <c:pt idx="172">
                  <c:v>552.49923999999999</c:v>
                </c:pt>
                <c:pt idx="173">
                  <c:v>550.48353999999995</c:v>
                </c:pt>
                <c:pt idx="174">
                  <c:v>580.53053999999997</c:v>
                </c:pt>
                <c:pt idx="175">
                  <c:v>578.51483999999994</c:v>
                </c:pt>
                <c:pt idx="176">
                  <c:v>608.56183999999996</c:v>
                </c:pt>
                <c:pt idx="177">
                  <c:v>566.51483999999994</c:v>
                </c:pt>
                <c:pt idx="178">
                  <c:v>594.54614000000004</c:v>
                </c:pt>
                <c:pt idx="179">
                  <c:v>552.49923999999999</c:v>
                </c:pt>
                <c:pt idx="180">
                  <c:v>582.54614000000004</c:v>
                </c:pt>
                <c:pt idx="181">
                  <c:v>610.57744000000002</c:v>
                </c:pt>
                <c:pt idx="182">
                  <c:v>638.60874000000001</c:v>
                </c:pt>
                <c:pt idx="183">
                  <c:v>552.49923999999999</c:v>
                </c:pt>
                <c:pt idx="184">
                  <c:v>550.48353999999995</c:v>
                </c:pt>
                <c:pt idx="185">
                  <c:v>580.53053999999997</c:v>
                </c:pt>
                <c:pt idx="186">
                  <c:v>578.51483999999994</c:v>
                </c:pt>
                <c:pt idx="187">
                  <c:v>608.56183999999996</c:v>
                </c:pt>
                <c:pt idx="188">
                  <c:v>606.54614000000004</c:v>
                </c:pt>
                <c:pt idx="189">
                  <c:v>636.59313999999995</c:v>
                </c:pt>
                <c:pt idx="190">
                  <c:v>524.46794</c:v>
                </c:pt>
                <c:pt idx="191">
                  <c:v>590.51483999999994</c:v>
                </c:pt>
                <c:pt idx="192">
                  <c:v>594.54614000000004</c:v>
                </c:pt>
                <c:pt idx="193">
                  <c:v>608.56183999999996</c:v>
                </c:pt>
                <c:pt idx="194">
                  <c:v>580.53053999999997</c:v>
                </c:pt>
                <c:pt idx="195">
                  <c:v>554.51483999999994</c:v>
                </c:pt>
                <c:pt idx="196">
                  <c:v>554.51483999999994</c:v>
                </c:pt>
                <c:pt idx="197">
                  <c:v>610.57744000000002</c:v>
                </c:pt>
                <c:pt idx="198">
                  <c:v>610.57744000000002</c:v>
                </c:pt>
                <c:pt idx="199">
                  <c:v>694.67133999999999</c:v>
                </c:pt>
                <c:pt idx="200">
                  <c:v>708.68704000000002</c:v>
                </c:pt>
                <c:pt idx="201">
                  <c:v>722.70263999999997</c:v>
                </c:pt>
                <c:pt idx="202">
                  <c:v>736.71834000000001</c:v>
                </c:pt>
                <c:pt idx="203">
                  <c:v>750.73393999999996</c:v>
                </c:pt>
                <c:pt idx="204">
                  <c:v>764.74964</c:v>
                </c:pt>
                <c:pt idx="205">
                  <c:v>778.76523999999995</c:v>
                </c:pt>
                <c:pt idx="206">
                  <c:v>792.78093999999999</c:v>
                </c:pt>
                <c:pt idx="207">
                  <c:v>806.79653999999994</c:v>
                </c:pt>
                <c:pt idx="208">
                  <c:v>820.81223999999997</c:v>
                </c:pt>
                <c:pt idx="209">
                  <c:v>834.82784000000004</c:v>
                </c:pt>
                <c:pt idx="210">
                  <c:v>780.74454000000003</c:v>
                </c:pt>
                <c:pt idx="211">
                  <c:v>794.76013999999998</c:v>
                </c:pt>
                <c:pt idx="212">
                  <c:v>808.77584000000002</c:v>
                </c:pt>
                <c:pt idx="213">
                  <c:v>822.79143999999997</c:v>
                </c:pt>
                <c:pt idx="214">
                  <c:v>836.80714</c:v>
                </c:pt>
                <c:pt idx="215">
                  <c:v>850.82273999999995</c:v>
                </c:pt>
                <c:pt idx="216">
                  <c:v>524.50423999999998</c:v>
                </c:pt>
                <c:pt idx="217">
                  <c:v>608.59813999999994</c:v>
                </c:pt>
                <c:pt idx="218">
                  <c:v>692.69204000000002</c:v>
                </c:pt>
                <c:pt idx="219">
                  <c:v>706.70773999999994</c:v>
                </c:pt>
                <c:pt idx="220">
                  <c:v>720.72334000000001</c:v>
                </c:pt>
                <c:pt idx="221">
                  <c:v>734.73903999999993</c:v>
                </c:pt>
                <c:pt idx="222">
                  <c:v>748.75463999999999</c:v>
                </c:pt>
                <c:pt idx="223">
                  <c:v>762.77034000000003</c:v>
                </c:pt>
                <c:pt idx="224">
                  <c:v>776.78593999999998</c:v>
                </c:pt>
                <c:pt idx="225">
                  <c:v>790.80164000000002</c:v>
                </c:pt>
                <c:pt idx="226">
                  <c:v>804.81723999999997</c:v>
                </c:pt>
                <c:pt idx="227">
                  <c:v>750.73393999999996</c:v>
                </c:pt>
                <c:pt idx="228">
                  <c:v>764.74964</c:v>
                </c:pt>
                <c:pt idx="229">
                  <c:v>778.76523999999995</c:v>
                </c:pt>
                <c:pt idx="230">
                  <c:v>792.78093999999999</c:v>
                </c:pt>
                <c:pt idx="231">
                  <c:v>736.71834000000001</c:v>
                </c:pt>
                <c:pt idx="232">
                  <c:v>722.70263999999997</c:v>
                </c:pt>
                <c:pt idx="233">
                  <c:v>708.68704000000002</c:v>
                </c:pt>
                <c:pt idx="234">
                  <c:v>694.67133999999999</c:v>
                </c:pt>
                <c:pt idx="235">
                  <c:v>680.65574000000004</c:v>
                </c:pt>
                <c:pt idx="236">
                  <c:v>666.64004</c:v>
                </c:pt>
                <c:pt idx="237">
                  <c:v>652.62443999999994</c:v>
                </c:pt>
                <c:pt idx="238">
                  <c:v>638.60874000000001</c:v>
                </c:pt>
                <c:pt idx="239">
                  <c:v>624.59313999999995</c:v>
                </c:pt>
                <c:pt idx="240">
                  <c:v>610.57744000000002</c:v>
                </c:pt>
                <c:pt idx="241">
                  <c:v>596.56183999999996</c:v>
                </c:pt>
                <c:pt idx="242">
                  <c:v>582.54614000000004</c:v>
                </c:pt>
                <c:pt idx="243">
                  <c:v>568.53053999999997</c:v>
                </c:pt>
                <c:pt idx="244">
                  <c:v>554.51483999999994</c:v>
                </c:pt>
                <c:pt idx="245">
                  <c:v>526.48353999999995</c:v>
                </c:pt>
                <c:pt idx="246">
                  <c:v>540.49923999999999</c:v>
                </c:pt>
                <c:pt idx="247">
                  <c:v>582.54614000000004</c:v>
                </c:pt>
                <c:pt idx="248">
                  <c:v>568.53053999999997</c:v>
                </c:pt>
                <c:pt idx="249">
                  <c:v>554.51483999999994</c:v>
                </c:pt>
                <c:pt idx="250">
                  <c:v>540.49923999999999</c:v>
                </c:pt>
                <c:pt idx="251">
                  <c:v>526.48353999999995</c:v>
                </c:pt>
                <c:pt idx="252">
                  <c:v>596.56183999999996</c:v>
                </c:pt>
                <c:pt idx="253">
                  <c:v>610.57744000000002</c:v>
                </c:pt>
                <c:pt idx="254">
                  <c:v>624.59313999999995</c:v>
                </c:pt>
                <c:pt idx="255">
                  <c:v>638.60874000000001</c:v>
                </c:pt>
                <c:pt idx="256">
                  <c:v>652.62443999999994</c:v>
                </c:pt>
                <c:pt idx="257">
                  <c:v>666.64004</c:v>
                </c:pt>
                <c:pt idx="258">
                  <c:v>680.65574000000004</c:v>
                </c:pt>
                <c:pt idx="259">
                  <c:v>694.67133999999999</c:v>
                </c:pt>
                <c:pt idx="260">
                  <c:v>708.68704000000002</c:v>
                </c:pt>
                <c:pt idx="261">
                  <c:v>722.70263999999997</c:v>
                </c:pt>
                <c:pt idx="262">
                  <c:v>736.71834000000001</c:v>
                </c:pt>
                <c:pt idx="263">
                  <c:v>750.73393999999996</c:v>
                </c:pt>
                <c:pt idx="264">
                  <c:v>764.74964</c:v>
                </c:pt>
                <c:pt idx="265">
                  <c:v>778.76523999999995</c:v>
                </c:pt>
                <c:pt idx="266">
                  <c:v>564.53553999999997</c:v>
                </c:pt>
                <c:pt idx="267">
                  <c:v>648.62943999999993</c:v>
                </c:pt>
                <c:pt idx="268">
                  <c:v>662.64513999999997</c:v>
                </c:pt>
                <c:pt idx="269">
                  <c:v>676.66074000000003</c:v>
                </c:pt>
                <c:pt idx="270">
                  <c:v>690.67643999999996</c:v>
                </c:pt>
                <c:pt idx="271">
                  <c:v>704.69204000000002</c:v>
                </c:pt>
                <c:pt idx="272">
                  <c:v>718.70773999999994</c:v>
                </c:pt>
                <c:pt idx="273">
                  <c:v>732.72334000000001</c:v>
                </c:pt>
                <c:pt idx="274">
                  <c:v>760.75463999999999</c:v>
                </c:pt>
                <c:pt idx="275">
                  <c:v>710.66624000000002</c:v>
                </c:pt>
                <c:pt idx="276">
                  <c:v>724.68193999999994</c:v>
                </c:pt>
                <c:pt idx="277">
                  <c:v>738.69754</c:v>
                </c:pt>
                <c:pt idx="278">
                  <c:v>752.71324000000004</c:v>
                </c:pt>
                <c:pt idx="279">
                  <c:v>766.72883999999999</c:v>
                </c:pt>
                <c:pt idx="280">
                  <c:v>696.65063999999995</c:v>
                </c:pt>
                <c:pt idx="281">
                  <c:v>682.63494000000003</c:v>
                </c:pt>
                <c:pt idx="282">
                  <c:v>668.61933999999997</c:v>
                </c:pt>
                <c:pt idx="283">
                  <c:v>654.60364000000004</c:v>
                </c:pt>
                <c:pt idx="284">
                  <c:v>640.58803999999998</c:v>
                </c:pt>
                <c:pt idx="285">
                  <c:v>626.57233999999994</c:v>
                </c:pt>
                <c:pt idx="286">
                  <c:v>612.55673999999999</c:v>
                </c:pt>
                <c:pt idx="287">
                  <c:v>598.54103999999995</c:v>
                </c:pt>
                <c:pt idx="288">
                  <c:v>584.52544</c:v>
                </c:pt>
                <c:pt idx="289">
                  <c:v>570.50973999999997</c:v>
                </c:pt>
                <c:pt idx="290">
                  <c:v>556.49414000000002</c:v>
                </c:pt>
                <c:pt idx="291">
                  <c:v>542.47843999999998</c:v>
                </c:pt>
                <c:pt idx="292">
                  <c:v>748.71834000000001</c:v>
                </c:pt>
                <c:pt idx="293">
                  <c:v>762.73393999999996</c:v>
                </c:pt>
                <c:pt idx="294">
                  <c:v>776.74964</c:v>
                </c:pt>
                <c:pt idx="295">
                  <c:v>804.78093999999999</c:v>
                </c:pt>
                <c:pt idx="296">
                  <c:v>554.51483999999994</c:v>
                </c:pt>
                <c:pt idx="297">
                  <c:v>582.54614000000004</c:v>
                </c:pt>
                <c:pt idx="298">
                  <c:v>610.57744000000002</c:v>
                </c:pt>
                <c:pt idx="299">
                  <c:v>638.60874000000001</c:v>
                </c:pt>
                <c:pt idx="300">
                  <c:v>666.64004</c:v>
                </c:pt>
                <c:pt idx="301">
                  <c:v>694.67133999999999</c:v>
                </c:pt>
                <c:pt idx="302">
                  <c:v>708.68704000000002</c:v>
                </c:pt>
                <c:pt idx="303">
                  <c:v>722.70263999999997</c:v>
                </c:pt>
                <c:pt idx="304">
                  <c:v>736.71834000000001</c:v>
                </c:pt>
                <c:pt idx="305">
                  <c:v>750.73393999999996</c:v>
                </c:pt>
                <c:pt idx="306">
                  <c:v>764.74964</c:v>
                </c:pt>
                <c:pt idx="307">
                  <c:v>568.53053999999997</c:v>
                </c:pt>
                <c:pt idx="308">
                  <c:v>596.56183999999996</c:v>
                </c:pt>
                <c:pt idx="309">
                  <c:v>624.59313999999995</c:v>
                </c:pt>
                <c:pt idx="310">
                  <c:v>652.62443999999994</c:v>
                </c:pt>
                <c:pt idx="311">
                  <c:v>680.65574000000004</c:v>
                </c:pt>
                <c:pt idx="312">
                  <c:v>524.46794</c:v>
                </c:pt>
                <c:pt idx="313">
                  <c:v>508.47293999999999</c:v>
                </c:pt>
                <c:pt idx="314">
                  <c:v>634.61383999999998</c:v>
                </c:pt>
                <c:pt idx="315">
                  <c:v>580.56683999999996</c:v>
                </c:pt>
                <c:pt idx="316">
                  <c:v>496.47293999999999</c:v>
                </c:pt>
                <c:pt idx="317">
                  <c:v>540.53553999999997</c:v>
                </c:pt>
                <c:pt idx="318">
                  <c:v>568.56683999999996</c:v>
                </c:pt>
                <c:pt idx="319">
                  <c:v>596.59813999999994</c:v>
                </c:pt>
                <c:pt idx="320">
                  <c:v>624.62943999999993</c:v>
                </c:pt>
                <c:pt idx="321">
                  <c:v>650.64513999999997</c:v>
                </c:pt>
                <c:pt idx="322">
                  <c:v>652.66074000000003</c:v>
                </c:pt>
                <c:pt idx="323">
                  <c:v>678.67643999999996</c:v>
                </c:pt>
                <c:pt idx="324">
                  <c:v>680.69204000000002</c:v>
                </c:pt>
                <c:pt idx="325">
                  <c:v>566.55124000000001</c:v>
                </c:pt>
                <c:pt idx="326">
                  <c:v>512.50423999999998</c:v>
                </c:pt>
                <c:pt idx="327">
                  <c:v>668.65574000000004</c:v>
                </c:pt>
                <c:pt idx="328">
                  <c:v>696.68704000000002</c:v>
                </c:pt>
                <c:pt idx="329">
                  <c:v>570.54614000000004</c:v>
                </c:pt>
                <c:pt idx="330">
                  <c:v>498.48863999999998</c:v>
                </c:pt>
                <c:pt idx="331">
                  <c:v>526.51994000000002</c:v>
                </c:pt>
                <c:pt idx="332">
                  <c:v>554.55124000000001</c:v>
                </c:pt>
                <c:pt idx="333">
                  <c:v>568.56683999999996</c:v>
                </c:pt>
                <c:pt idx="334">
                  <c:v>596.59813999999994</c:v>
                </c:pt>
                <c:pt idx="335">
                  <c:v>624.62943999999993</c:v>
                </c:pt>
                <c:pt idx="336">
                  <c:v>652.66074000000003</c:v>
                </c:pt>
                <c:pt idx="337">
                  <c:v>680.69204000000002</c:v>
                </c:pt>
                <c:pt idx="338">
                  <c:v>708.72334000000001</c:v>
                </c:pt>
                <c:pt idx="339">
                  <c:v>556.53053999999997</c:v>
                </c:pt>
                <c:pt idx="340">
                  <c:v>584.56183999999996</c:v>
                </c:pt>
                <c:pt idx="341">
                  <c:v>612.59313999999995</c:v>
                </c:pt>
                <c:pt idx="342">
                  <c:v>640.62443999999994</c:v>
                </c:pt>
                <c:pt idx="343">
                  <c:v>668.65574000000004</c:v>
                </c:pt>
                <c:pt idx="344">
                  <c:v>696.68704000000002</c:v>
                </c:pt>
                <c:pt idx="345">
                  <c:v>584.56183999999996</c:v>
                </c:pt>
                <c:pt idx="346">
                  <c:v>612.59313999999995</c:v>
                </c:pt>
                <c:pt idx="347">
                  <c:v>640.62443999999994</c:v>
                </c:pt>
                <c:pt idx="348">
                  <c:v>668.65574000000004</c:v>
                </c:pt>
                <c:pt idx="349">
                  <c:v>696.68704000000002</c:v>
                </c:pt>
                <c:pt idx="350">
                  <c:v>724.71834000000001</c:v>
                </c:pt>
                <c:pt idx="351">
                  <c:v>724.71834000000001</c:v>
                </c:pt>
                <c:pt idx="352">
                  <c:v>738.73393999999996</c:v>
                </c:pt>
                <c:pt idx="353">
                  <c:v>752.74964</c:v>
                </c:pt>
                <c:pt idx="354">
                  <c:v>766.76523999999995</c:v>
                </c:pt>
                <c:pt idx="355">
                  <c:v>780.78093999999999</c:v>
                </c:pt>
                <c:pt idx="356">
                  <c:v>794.79653999999994</c:v>
                </c:pt>
                <c:pt idx="357">
                  <c:v>808.81223999999997</c:v>
                </c:pt>
                <c:pt idx="358">
                  <c:v>836.84353999999996</c:v>
                </c:pt>
                <c:pt idx="359">
                  <c:v>708.72334000000001</c:v>
                </c:pt>
                <c:pt idx="360">
                  <c:v>694.70773999999994</c:v>
                </c:pt>
                <c:pt idx="361">
                  <c:v>666.67643999999996</c:v>
                </c:pt>
                <c:pt idx="362">
                  <c:v>638.64513999999997</c:v>
                </c:pt>
                <c:pt idx="363">
                  <c:v>610.61383999999998</c:v>
                </c:pt>
                <c:pt idx="364">
                  <c:v>582.58253999999999</c:v>
                </c:pt>
                <c:pt idx="365">
                  <c:v>722.73903999999993</c:v>
                </c:pt>
                <c:pt idx="366">
                  <c:v>736.75463999999999</c:v>
                </c:pt>
                <c:pt idx="367">
                  <c:v>750.77034000000003</c:v>
                </c:pt>
                <c:pt idx="368">
                  <c:v>764.78593999999998</c:v>
                </c:pt>
                <c:pt idx="369">
                  <c:v>682.67133999999999</c:v>
                </c:pt>
                <c:pt idx="370">
                  <c:v>710.70263999999997</c:v>
                </c:pt>
                <c:pt idx="371">
                  <c:v>552.49923999999999</c:v>
                </c:pt>
                <c:pt idx="372">
                  <c:v>580.53053999999997</c:v>
                </c:pt>
                <c:pt idx="373">
                  <c:v>664.62443999999994</c:v>
                </c:pt>
                <c:pt idx="374">
                  <c:v>678.64004</c:v>
                </c:pt>
                <c:pt idx="375">
                  <c:v>692.65574000000004</c:v>
                </c:pt>
                <c:pt idx="376">
                  <c:v>706.67133999999999</c:v>
                </c:pt>
                <c:pt idx="377">
                  <c:v>720.68704000000002</c:v>
                </c:pt>
                <c:pt idx="378">
                  <c:v>512.50423999999998</c:v>
                </c:pt>
                <c:pt idx="379">
                  <c:v>596.59813999999994</c:v>
                </c:pt>
                <c:pt idx="380">
                  <c:v>610.61383999999998</c:v>
                </c:pt>
                <c:pt idx="381">
                  <c:v>624.62943999999993</c:v>
                </c:pt>
                <c:pt idx="382">
                  <c:v>428.41033999999996</c:v>
                </c:pt>
                <c:pt idx="383">
                  <c:v>556.53053999999997</c:v>
                </c:pt>
                <c:pt idx="384">
                  <c:v>684.65063999999995</c:v>
                </c:pt>
                <c:pt idx="385">
                  <c:v>712.68193999999994</c:v>
                </c:pt>
                <c:pt idx="386">
                  <c:v>668.65574000000004</c:v>
                </c:pt>
                <c:pt idx="387">
                  <c:v>696.68704000000002</c:v>
                </c:pt>
                <c:pt idx="388">
                  <c:v>584.56183999999996</c:v>
                </c:pt>
                <c:pt idx="389">
                  <c:v>612.59313999999995</c:v>
                </c:pt>
                <c:pt idx="390">
                  <c:v>640.62443999999994</c:v>
                </c:pt>
                <c:pt idx="391">
                  <c:v>584.56183999999996</c:v>
                </c:pt>
                <c:pt idx="392">
                  <c:v>612.59313999999995</c:v>
                </c:pt>
                <c:pt idx="393">
                  <c:v>640.62443999999994</c:v>
                </c:pt>
                <c:pt idx="394">
                  <c:v>668.65574000000004</c:v>
                </c:pt>
                <c:pt idx="395">
                  <c:v>696.68704000000002</c:v>
                </c:pt>
                <c:pt idx="396">
                  <c:v>724.71834000000001</c:v>
                </c:pt>
                <c:pt idx="397">
                  <c:v>572.52544</c:v>
                </c:pt>
                <c:pt idx="398">
                  <c:v>600.55673999999999</c:v>
                </c:pt>
                <c:pt idx="399">
                  <c:v>628.58803999999998</c:v>
                </c:pt>
                <c:pt idx="400">
                  <c:v>656.61933999999997</c:v>
                </c:pt>
                <c:pt idx="401">
                  <c:v>600.55673999999999</c:v>
                </c:pt>
                <c:pt idx="402">
                  <c:v>628.58803999999998</c:v>
                </c:pt>
                <c:pt idx="403">
                  <c:v>656.61933999999997</c:v>
                </c:pt>
                <c:pt idx="404">
                  <c:v>684.65063999999995</c:v>
                </c:pt>
                <c:pt idx="405">
                  <c:v>712.68193999999994</c:v>
                </c:pt>
                <c:pt idx="406">
                  <c:v>740.71324000000004</c:v>
                </c:pt>
                <c:pt idx="407">
                  <c:v>626.57233999999994</c:v>
                </c:pt>
                <c:pt idx="408">
                  <c:v>684.65063999999995</c:v>
                </c:pt>
                <c:pt idx="409">
                  <c:v>726.66113999999993</c:v>
                </c:pt>
                <c:pt idx="410">
                  <c:v>682.63494000000003</c:v>
                </c:pt>
                <c:pt idx="411">
                  <c:v>710.66624000000002</c:v>
                </c:pt>
                <c:pt idx="412">
                  <c:v>598.54103999999995</c:v>
                </c:pt>
                <c:pt idx="413">
                  <c:v>628.58803999999998</c:v>
                </c:pt>
                <c:pt idx="414">
                  <c:v>642.60364000000004</c:v>
                </c:pt>
                <c:pt idx="415">
                  <c:v>614.57233999999994</c:v>
                </c:pt>
                <c:pt idx="416">
                  <c:v>642.60364000000004</c:v>
                </c:pt>
                <c:pt idx="417">
                  <c:v>656.61933999999997</c:v>
                </c:pt>
                <c:pt idx="418">
                  <c:v>628.58803999999998</c:v>
                </c:pt>
                <c:pt idx="419">
                  <c:v>642.60364000000004</c:v>
                </c:pt>
                <c:pt idx="420">
                  <c:v>656.61933999999997</c:v>
                </c:pt>
                <c:pt idx="421">
                  <c:v>670.63494000000003</c:v>
                </c:pt>
                <c:pt idx="422">
                  <c:v>740.71324000000004</c:v>
                </c:pt>
                <c:pt idx="423">
                  <c:v>754.72883999999999</c:v>
                </c:pt>
                <c:pt idx="424">
                  <c:v>768.74454000000003</c:v>
                </c:pt>
                <c:pt idx="425">
                  <c:v>782.76013999999998</c:v>
                </c:pt>
                <c:pt idx="426">
                  <c:v>796.77584000000002</c:v>
                </c:pt>
                <c:pt idx="427">
                  <c:v>810.79143999999997</c:v>
                </c:pt>
                <c:pt idx="428">
                  <c:v>824.80714</c:v>
                </c:pt>
                <c:pt idx="429">
                  <c:v>852.83843999999999</c:v>
                </c:pt>
                <c:pt idx="430">
                  <c:v>738.69754</c:v>
                </c:pt>
                <c:pt idx="431">
                  <c:v>752.71324000000004</c:v>
                </c:pt>
                <c:pt idx="432">
                  <c:v>766.72883999999999</c:v>
                </c:pt>
                <c:pt idx="433">
                  <c:v>528.49923999999999</c:v>
                </c:pt>
                <c:pt idx="434">
                  <c:v>542.51483999999994</c:v>
                </c:pt>
                <c:pt idx="435">
                  <c:v>570.54614000000004</c:v>
                </c:pt>
                <c:pt idx="436">
                  <c:v>598.57744000000002</c:v>
                </c:pt>
                <c:pt idx="437">
                  <c:v>626.60874000000001</c:v>
                </c:pt>
                <c:pt idx="438">
                  <c:v>654.64004</c:v>
                </c:pt>
                <c:pt idx="439">
                  <c:v>682.67133999999999</c:v>
                </c:pt>
                <c:pt idx="440">
                  <c:v>710.70263999999997</c:v>
                </c:pt>
                <c:pt idx="441">
                  <c:v>724.71834000000001</c:v>
                </c:pt>
                <c:pt idx="442">
                  <c:v>738.73393999999996</c:v>
                </c:pt>
                <c:pt idx="443">
                  <c:v>752.74964</c:v>
                </c:pt>
                <c:pt idx="444">
                  <c:v>766.76523999999995</c:v>
                </c:pt>
                <c:pt idx="445">
                  <c:v>780.78093999999999</c:v>
                </c:pt>
                <c:pt idx="446">
                  <c:v>586.54103999999995</c:v>
                </c:pt>
                <c:pt idx="447">
                  <c:v>614.57233999999994</c:v>
                </c:pt>
                <c:pt idx="448">
                  <c:v>642.60364000000004</c:v>
                </c:pt>
                <c:pt idx="449">
                  <c:v>670.63494000000003</c:v>
                </c:pt>
                <c:pt idx="450">
                  <c:v>698.66624000000002</c:v>
                </c:pt>
                <c:pt idx="451">
                  <c:v>726.69754</c:v>
                </c:pt>
                <c:pt idx="452">
                  <c:v>740.71324000000004</c:v>
                </c:pt>
                <c:pt idx="453">
                  <c:v>754.72883999999999</c:v>
                </c:pt>
                <c:pt idx="454">
                  <c:v>768.74454000000003</c:v>
                </c:pt>
                <c:pt idx="455">
                  <c:v>782.76013999999998</c:v>
                </c:pt>
                <c:pt idx="456">
                  <c:v>796.77584000000002</c:v>
                </c:pt>
                <c:pt idx="457">
                  <c:v>810.79143999999997</c:v>
                </c:pt>
                <c:pt idx="458">
                  <c:v>824.80714</c:v>
                </c:pt>
                <c:pt idx="459">
                  <c:v>838.82273999999995</c:v>
                </c:pt>
                <c:pt idx="460">
                  <c:v>682.63494000000003</c:v>
                </c:pt>
                <c:pt idx="461">
                  <c:v>570.50973999999997</c:v>
                </c:pt>
                <c:pt idx="462">
                  <c:v>682.63494000000003</c:v>
                </c:pt>
                <c:pt idx="463">
                  <c:v>710.66624000000002</c:v>
                </c:pt>
                <c:pt idx="464">
                  <c:v>514.48353999999995</c:v>
                </c:pt>
                <c:pt idx="465">
                  <c:v>544.49414000000002</c:v>
                </c:pt>
                <c:pt idx="466">
                  <c:v>1012.9636399999999</c:v>
                </c:pt>
                <c:pt idx="467">
                  <c:v>748.71834000000001</c:v>
                </c:pt>
                <c:pt idx="468">
                  <c:v>776.74964</c:v>
                </c:pt>
                <c:pt idx="469">
                  <c:v>804.78093999999999</c:v>
                </c:pt>
                <c:pt idx="470">
                  <c:v>832.81223999999997</c:v>
                </c:pt>
                <c:pt idx="471">
                  <c:v>860.84353999999996</c:v>
                </c:pt>
                <c:pt idx="472">
                  <c:v>888.87483999999995</c:v>
                </c:pt>
                <c:pt idx="473">
                  <c:v>916.90613999999994</c:v>
                </c:pt>
                <c:pt idx="474">
                  <c:v>902.89044000000001</c:v>
                </c:pt>
                <c:pt idx="475">
                  <c:v>874.85914000000002</c:v>
                </c:pt>
                <c:pt idx="476">
                  <c:v>804.78093999999999</c:v>
                </c:pt>
                <c:pt idx="477">
                  <c:v>776.74964</c:v>
                </c:pt>
                <c:pt idx="478">
                  <c:v>832.81223999999997</c:v>
                </c:pt>
                <c:pt idx="479">
                  <c:v>860.84353999999996</c:v>
                </c:pt>
                <c:pt idx="480">
                  <c:v>888.87483999999995</c:v>
                </c:pt>
                <c:pt idx="481">
                  <c:v>916.90613999999994</c:v>
                </c:pt>
                <c:pt idx="482">
                  <c:v>944.93744000000004</c:v>
                </c:pt>
                <c:pt idx="483">
                  <c:v>972.96874000000003</c:v>
                </c:pt>
                <c:pt idx="484">
                  <c:v>1001.00004</c:v>
                </c:pt>
                <c:pt idx="485">
                  <c:v>1040.99494</c:v>
                </c:pt>
                <c:pt idx="486">
                  <c:v>1175.0164399999999</c:v>
                </c:pt>
                <c:pt idx="487">
                  <c:v>1056.98984</c:v>
                </c:pt>
                <c:pt idx="488">
                  <c:v>1059.0054399999999</c:v>
                </c:pt>
                <c:pt idx="489">
                  <c:v>1407.34474</c:v>
                </c:pt>
                <c:pt idx="490">
                  <c:v>1341.26134</c:v>
                </c:pt>
                <c:pt idx="491">
                  <c:v>1055.01054</c:v>
                </c:pt>
                <c:pt idx="492">
                  <c:v>1069.0262399999999</c:v>
                </c:pt>
                <c:pt idx="493">
                  <c:v>1026.9792399999999</c:v>
                </c:pt>
                <c:pt idx="494">
                  <c:v>998.94794000000002</c:v>
                </c:pt>
                <c:pt idx="495">
                  <c:v>984.93233999999995</c:v>
                </c:pt>
                <c:pt idx="496">
                  <c:v>970.91664000000003</c:v>
                </c:pt>
                <c:pt idx="497">
                  <c:v>1055.01054</c:v>
                </c:pt>
                <c:pt idx="498">
                  <c:v>1040.99494</c:v>
                </c:pt>
                <c:pt idx="499">
                  <c:v>1026.9792399999999</c:v>
                </c:pt>
                <c:pt idx="500">
                  <c:v>1012.9636399999999</c:v>
                </c:pt>
                <c:pt idx="501">
                  <c:v>998.94794000000002</c:v>
                </c:pt>
                <c:pt idx="502">
                  <c:v>984.93233999999995</c:v>
                </c:pt>
                <c:pt idx="503">
                  <c:v>970.91664000000003</c:v>
                </c:pt>
                <c:pt idx="504">
                  <c:v>1012.9636399999999</c:v>
                </c:pt>
                <c:pt idx="505">
                  <c:v>998.94794000000002</c:v>
                </c:pt>
                <c:pt idx="506">
                  <c:v>984.93233999999995</c:v>
                </c:pt>
                <c:pt idx="507">
                  <c:v>970.91664000000003</c:v>
                </c:pt>
                <c:pt idx="508">
                  <c:v>1012.9636399999999</c:v>
                </c:pt>
                <c:pt idx="509">
                  <c:v>998.94794000000002</c:v>
                </c:pt>
                <c:pt idx="510">
                  <c:v>1026.9792399999999</c:v>
                </c:pt>
                <c:pt idx="511">
                  <c:v>1040.99494</c:v>
                </c:pt>
                <c:pt idx="512">
                  <c:v>1055.01054</c:v>
                </c:pt>
                <c:pt idx="513">
                  <c:v>1069.0262399999999</c:v>
                </c:pt>
                <c:pt idx="514">
                  <c:v>1083.0418400000001</c:v>
                </c:pt>
                <c:pt idx="515">
                  <c:v>984.93233999999995</c:v>
                </c:pt>
                <c:pt idx="516">
                  <c:v>998.94794000000002</c:v>
                </c:pt>
                <c:pt idx="517">
                  <c:v>1012.9636399999999</c:v>
                </c:pt>
                <c:pt idx="518">
                  <c:v>1026.9792399999999</c:v>
                </c:pt>
                <c:pt idx="519">
                  <c:v>1040.99494</c:v>
                </c:pt>
                <c:pt idx="520">
                  <c:v>1055.01054</c:v>
                </c:pt>
                <c:pt idx="521">
                  <c:v>1069.0262399999999</c:v>
                </c:pt>
                <c:pt idx="522">
                  <c:v>1083.0418400000001</c:v>
                </c:pt>
                <c:pt idx="523">
                  <c:v>1097.05754</c:v>
                </c:pt>
                <c:pt idx="524">
                  <c:v>998.94794000000002</c:v>
                </c:pt>
                <c:pt idx="525">
                  <c:v>1012.9636399999999</c:v>
                </c:pt>
                <c:pt idx="526">
                  <c:v>1026.9792399999999</c:v>
                </c:pt>
                <c:pt idx="527">
                  <c:v>1040.99494</c:v>
                </c:pt>
                <c:pt idx="528">
                  <c:v>1055.01054</c:v>
                </c:pt>
                <c:pt idx="529">
                  <c:v>1069.0262399999999</c:v>
                </c:pt>
                <c:pt idx="530">
                  <c:v>1083.0418400000001</c:v>
                </c:pt>
                <c:pt idx="531">
                  <c:v>1097.05754</c:v>
                </c:pt>
                <c:pt idx="532">
                  <c:v>1097.05754</c:v>
                </c:pt>
                <c:pt idx="533">
                  <c:v>1083.0418400000001</c:v>
                </c:pt>
                <c:pt idx="534">
                  <c:v>1069.0262399999999</c:v>
                </c:pt>
                <c:pt idx="535">
                  <c:v>1055.01054</c:v>
                </c:pt>
                <c:pt idx="536">
                  <c:v>1040.99494</c:v>
                </c:pt>
                <c:pt idx="537">
                  <c:v>1026.9792399999999</c:v>
                </c:pt>
                <c:pt idx="538">
                  <c:v>1012.9636399999999</c:v>
                </c:pt>
                <c:pt idx="539">
                  <c:v>984.93233999999995</c:v>
                </c:pt>
                <c:pt idx="540">
                  <c:v>1042.97414</c:v>
                </c:pt>
                <c:pt idx="541">
                  <c:v>1028.9585400000001</c:v>
                </c:pt>
                <c:pt idx="542">
                  <c:v>1014.9428399999999</c:v>
                </c:pt>
                <c:pt idx="543">
                  <c:v>1000.92724</c:v>
                </c:pt>
                <c:pt idx="544">
                  <c:v>1071.0054399999999</c:v>
                </c:pt>
                <c:pt idx="545">
                  <c:v>1042.97414</c:v>
                </c:pt>
                <c:pt idx="546">
                  <c:v>1028.9585400000001</c:v>
                </c:pt>
                <c:pt idx="547">
                  <c:v>1014.9428399999999</c:v>
                </c:pt>
                <c:pt idx="548">
                  <c:v>1000.92724</c:v>
                </c:pt>
                <c:pt idx="549">
                  <c:v>986.91153999999995</c:v>
                </c:pt>
                <c:pt idx="550">
                  <c:v>1028.9585400000001</c:v>
                </c:pt>
                <c:pt idx="551">
                  <c:v>1042.97414</c:v>
                </c:pt>
                <c:pt idx="552">
                  <c:v>1056.98984</c:v>
                </c:pt>
                <c:pt idx="553">
                  <c:v>1071.0054399999999</c:v>
                </c:pt>
                <c:pt idx="554">
                  <c:v>1085.0211400000001</c:v>
                </c:pt>
                <c:pt idx="555">
                  <c:v>1071.0054399999999</c:v>
                </c:pt>
                <c:pt idx="556">
                  <c:v>1056.98984</c:v>
                </c:pt>
                <c:pt idx="557">
                  <c:v>1042.97414</c:v>
                </c:pt>
                <c:pt idx="558">
                  <c:v>1028.9585400000001</c:v>
                </c:pt>
                <c:pt idx="559">
                  <c:v>1028.9585400000001</c:v>
                </c:pt>
                <c:pt idx="560">
                  <c:v>1042.97414</c:v>
                </c:pt>
                <c:pt idx="561">
                  <c:v>1056.98984</c:v>
                </c:pt>
                <c:pt idx="562">
                  <c:v>1071.0054399999999</c:v>
                </c:pt>
                <c:pt idx="563">
                  <c:v>1085.0211400000001</c:v>
                </c:pt>
                <c:pt idx="564">
                  <c:v>1056.98984</c:v>
                </c:pt>
                <c:pt idx="565">
                  <c:v>1071.0054399999999</c:v>
                </c:pt>
                <c:pt idx="566">
                  <c:v>1085.0211400000001</c:v>
                </c:pt>
                <c:pt idx="567">
                  <c:v>1071.0418400000001</c:v>
                </c:pt>
                <c:pt idx="568">
                  <c:v>1057.0262399999999</c:v>
                </c:pt>
                <c:pt idx="569">
                  <c:v>1043.01054</c:v>
                </c:pt>
                <c:pt idx="570">
                  <c:v>1028.99494</c:v>
                </c:pt>
                <c:pt idx="571">
                  <c:v>1014.97924</c:v>
                </c:pt>
                <c:pt idx="572">
                  <c:v>1028.99494</c:v>
                </c:pt>
                <c:pt idx="573">
                  <c:v>1043.01054</c:v>
                </c:pt>
                <c:pt idx="574">
                  <c:v>1057.0262399999999</c:v>
                </c:pt>
                <c:pt idx="575">
                  <c:v>1043.01054</c:v>
                </c:pt>
                <c:pt idx="576">
                  <c:v>1028.99494</c:v>
                </c:pt>
                <c:pt idx="577">
                  <c:v>1085.05754</c:v>
                </c:pt>
                <c:pt idx="578">
                  <c:v>1071.0418400000001</c:v>
                </c:pt>
                <c:pt idx="579">
                  <c:v>1057.0262399999999</c:v>
                </c:pt>
                <c:pt idx="580">
                  <c:v>1043.01054</c:v>
                </c:pt>
                <c:pt idx="581">
                  <c:v>1028.99494</c:v>
                </c:pt>
                <c:pt idx="582">
                  <c:v>1014.97924</c:v>
                </c:pt>
                <c:pt idx="583">
                  <c:v>1000.9636399999999</c:v>
                </c:pt>
                <c:pt idx="584">
                  <c:v>1014.97924</c:v>
                </c:pt>
                <c:pt idx="585">
                  <c:v>1028.99494</c:v>
                </c:pt>
                <c:pt idx="586">
                  <c:v>1043.01054</c:v>
                </c:pt>
                <c:pt idx="587">
                  <c:v>1057.0262399999999</c:v>
                </c:pt>
                <c:pt idx="588">
                  <c:v>1071.0418400000001</c:v>
                </c:pt>
                <c:pt idx="589">
                  <c:v>1014.97924</c:v>
                </c:pt>
                <c:pt idx="590">
                  <c:v>1028.99494</c:v>
                </c:pt>
                <c:pt idx="591">
                  <c:v>1043.01054</c:v>
                </c:pt>
                <c:pt idx="592">
                  <c:v>1057.0262399999999</c:v>
                </c:pt>
                <c:pt idx="593">
                  <c:v>1071.0418400000001</c:v>
                </c:pt>
                <c:pt idx="594">
                  <c:v>1085.05754</c:v>
                </c:pt>
                <c:pt idx="595">
                  <c:v>1099.07314</c:v>
                </c:pt>
                <c:pt idx="596">
                  <c:v>1043.01054</c:v>
                </c:pt>
                <c:pt idx="597">
                  <c:v>1057.0262399999999</c:v>
                </c:pt>
                <c:pt idx="598">
                  <c:v>1071.0418400000001</c:v>
                </c:pt>
                <c:pt idx="599">
                  <c:v>1085.05754</c:v>
                </c:pt>
                <c:pt idx="600">
                  <c:v>1099.07314</c:v>
                </c:pt>
                <c:pt idx="601">
                  <c:v>1057.0262399999999</c:v>
                </c:pt>
                <c:pt idx="602">
                  <c:v>1071.0418400000001</c:v>
                </c:pt>
                <c:pt idx="603">
                  <c:v>1085.05754</c:v>
                </c:pt>
                <c:pt idx="604">
                  <c:v>1099.07314</c:v>
                </c:pt>
                <c:pt idx="605">
                  <c:v>1030.97414</c:v>
                </c:pt>
                <c:pt idx="606">
                  <c:v>1044.98984</c:v>
                </c:pt>
                <c:pt idx="607">
                  <c:v>1059.0054399999999</c:v>
                </c:pt>
                <c:pt idx="608">
                  <c:v>1016.95854</c:v>
                </c:pt>
                <c:pt idx="609">
                  <c:v>1002.9428399999999</c:v>
                </c:pt>
                <c:pt idx="610">
                  <c:v>1044.98984</c:v>
                </c:pt>
                <c:pt idx="611">
                  <c:v>1030.97414</c:v>
                </c:pt>
                <c:pt idx="612">
                  <c:v>1016.95854</c:v>
                </c:pt>
                <c:pt idx="613">
                  <c:v>1002.9428399999999</c:v>
                </c:pt>
                <c:pt idx="614">
                  <c:v>1044.98984</c:v>
                </c:pt>
                <c:pt idx="615">
                  <c:v>1073.0211400000001</c:v>
                </c:pt>
                <c:pt idx="616">
                  <c:v>1087.03674</c:v>
                </c:pt>
                <c:pt idx="617">
                  <c:v>1073.0211400000001</c:v>
                </c:pt>
                <c:pt idx="618">
                  <c:v>1059.0054399999999</c:v>
                </c:pt>
                <c:pt idx="619">
                  <c:v>1044.98984</c:v>
                </c:pt>
                <c:pt idx="620">
                  <c:v>1030.97414</c:v>
                </c:pt>
                <c:pt idx="621">
                  <c:v>1044.98984</c:v>
                </c:pt>
                <c:pt idx="622">
                  <c:v>1059.0054399999999</c:v>
                </c:pt>
                <c:pt idx="623">
                  <c:v>1073.0211400000001</c:v>
                </c:pt>
                <c:pt idx="624">
                  <c:v>1059.0054399999999</c:v>
                </c:pt>
                <c:pt idx="625">
                  <c:v>1073.0211400000001</c:v>
                </c:pt>
                <c:pt idx="626">
                  <c:v>1087.03674</c:v>
                </c:pt>
                <c:pt idx="627">
                  <c:v>1101.0524399999999</c:v>
                </c:pt>
                <c:pt idx="628">
                  <c:v>1087.03674</c:v>
                </c:pt>
                <c:pt idx="629">
                  <c:v>1101.0524399999999</c:v>
                </c:pt>
                <c:pt idx="630">
                  <c:v>1115.0680399999999</c:v>
                </c:pt>
                <c:pt idx="631">
                  <c:v>956.90103999999997</c:v>
                </c:pt>
                <c:pt idx="632">
                  <c:v>1083.0418400000001</c:v>
                </c:pt>
                <c:pt idx="633">
                  <c:v>1097.05754</c:v>
                </c:pt>
                <c:pt idx="634">
                  <c:v>1099.07314</c:v>
                </c:pt>
                <c:pt idx="635">
                  <c:v>958.91664000000003</c:v>
                </c:pt>
                <c:pt idx="636">
                  <c:v>986.94794000000002</c:v>
                </c:pt>
                <c:pt idx="637">
                  <c:v>1000.9636399999999</c:v>
                </c:pt>
                <c:pt idx="638">
                  <c:v>1085.0211400000001</c:v>
                </c:pt>
                <c:pt idx="639">
                  <c:v>1113.0524399999999</c:v>
                </c:pt>
                <c:pt idx="640">
                  <c:v>972.89594</c:v>
                </c:pt>
                <c:pt idx="641">
                  <c:v>986.91153999999995</c:v>
                </c:pt>
                <c:pt idx="642">
                  <c:v>1073.0211400000001</c:v>
                </c:pt>
                <c:pt idx="643">
                  <c:v>1087.03674</c:v>
                </c:pt>
                <c:pt idx="644">
                  <c:v>1010.94794</c:v>
                </c:pt>
                <c:pt idx="645">
                  <c:v>1024.9636399999999</c:v>
                </c:pt>
                <c:pt idx="646">
                  <c:v>1038.9792399999999</c:v>
                </c:pt>
                <c:pt idx="647">
                  <c:v>1067.01054</c:v>
                </c:pt>
                <c:pt idx="648">
                  <c:v>562.42363999999998</c:v>
                </c:pt>
                <c:pt idx="649">
                  <c:v>618.48623999999995</c:v>
                </c:pt>
                <c:pt idx="650">
                  <c:v>620.50193999999999</c:v>
                </c:pt>
                <c:pt idx="651">
                  <c:v>646.51753999999994</c:v>
                </c:pt>
                <c:pt idx="652">
                  <c:v>674.54884000000004</c:v>
                </c:pt>
                <c:pt idx="653">
                  <c:v>702.58014000000003</c:v>
                </c:pt>
                <c:pt idx="654">
                  <c:v>728.59583999999995</c:v>
                </c:pt>
                <c:pt idx="655">
                  <c:v>730.61144000000002</c:v>
                </c:pt>
                <c:pt idx="656">
                  <c:v>758.64274</c:v>
                </c:pt>
                <c:pt idx="657">
                  <c:v>756.62713999999994</c:v>
                </c:pt>
                <c:pt idx="658">
                  <c:v>506.36104</c:v>
                </c:pt>
                <c:pt idx="659">
                  <c:v>590.45493999999997</c:v>
                </c:pt>
                <c:pt idx="660">
                  <c:v>422.26713999999998</c:v>
                </c:pt>
                <c:pt idx="661">
                  <c:v>634.48113999999998</c:v>
                </c:pt>
                <c:pt idx="662">
                  <c:v>731.60673999999995</c:v>
                </c:pt>
                <c:pt idx="663">
                  <c:v>647.51283999999998</c:v>
                </c:pt>
                <c:pt idx="664">
                  <c:v>703.57543999999996</c:v>
                </c:pt>
                <c:pt idx="665">
                  <c:v>705.59104000000002</c:v>
                </c:pt>
                <c:pt idx="666">
                  <c:v>759.63803999999993</c:v>
                </c:pt>
                <c:pt idx="667">
                  <c:v>787.66934000000003</c:v>
                </c:pt>
                <c:pt idx="668">
                  <c:v>813.68493999999998</c:v>
                </c:pt>
                <c:pt idx="669">
                  <c:v>815.70064000000002</c:v>
                </c:pt>
                <c:pt idx="670">
                  <c:v>841.71623999999997</c:v>
                </c:pt>
                <c:pt idx="671">
                  <c:v>843.73194000000001</c:v>
                </c:pt>
                <c:pt idx="672">
                  <c:v>733.62234000000001</c:v>
                </c:pt>
                <c:pt idx="673">
                  <c:v>761.65364</c:v>
                </c:pt>
                <c:pt idx="674">
                  <c:v>789.68493999999998</c:v>
                </c:pt>
                <c:pt idx="675">
                  <c:v>815.70064000000002</c:v>
                </c:pt>
                <c:pt idx="676">
                  <c:v>817.71623999999997</c:v>
                </c:pt>
                <c:pt idx="677">
                  <c:v>843.73194000000001</c:v>
                </c:pt>
                <c:pt idx="678">
                  <c:v>845.74753999999996</c:v>
                </c:pt>
                <c:pt idx="679">
                  <c:v>829.71623999999997</c:v>
                </c:pt>
                <c:pt idx="680">
                  <c:v>675.54413999999997</c:v>
                </c:pt>
                <c:pt idx="681">
                  <c:v>729.59104000000002</c:v>
                </c:pt>
                <c:pt idx="682">
                  <c:v>677.55974000000003</c:v>
                </c:pt>
                <c:pt idx="683">
                  <c:v>731.60673999999995</c:v>
                </c:pt>
                <c:pt idx="684">
                  <c:v>663.54413999999997</c:v>
                </c:pt>
                <c:pt idx="685">
                  <c:v>673.52843999999993</c:v>
                </c:pt>
                <c:pt idx="686">
                  <c:v>675.54413999999997</c:v>
                </c:pt>
                <c:pt idx="687">
                  <c:v>687.54413999999997</c:v>
                </c:pt>
                <c:pt idx="688">
                  <c:v>689.55974000000003</c:v>
                </c:pt>
                <c:pt idx="689">
                  <c:v>689.55974000000003</c:v>
                </c:pt>
                <c:pt idx="690">
                  <c:v>701.55974000000003</c:v>
                </c:pt>
                <c:pt idx="691">
                  <c:v>701.55974000000003</c:v>
                </c:pt>
                <c:pt idx="692">
                  <c:v>703.57543999999996</c:v>
                </c:pt>
                <c:pt idx="693">
                  <c:v>703.57543999999996</c:v>
                </c:pt>
                <c:pt idx="694">
                  <c:v>717.59104000000002</c:v>
                </c:pt>
                <c:pt idx="695">
                  <c:v>717.59104000000002</c:v>
                </c:pt>
                <c:pt idx="696">
                  <c:v>719.60673999999995</c:v>
                </c:pt>
                <c:pt idx="697">
                  <c:v>727.57543999999996</c:v>
                </c:pt>
                <c:pt idx="698">
                  <c:v>729.59104000000002</c:v>
                </c:pt>
                <c:pt idx="699">
                  <c:v>729.59104000000002</c:v>
                </c:pt>
                <c:pt idx="700">
                  <c:v>729.59104000000002</c:v>
                </c:pt>
                <c:pt idx="701">
                  <c:v>729.59104000000002</c:v>
                </c:pt>
                <c:pt idx="702">
                  <c:v>731.60673999999995</c:v>
                </c:pt>
                <c:pt idx="703">
                  <c:v>733.62234000000001</c:v>
                </c:pt>
                <c:pt idx="704">
                  <c:v>733.62234000000001</c:v>
                </c:pt>
                <c:pt idx="705">
                  <c:v>745.62234000000001</c:v>
                </c:pt>
                <c:pt idx="706">
                  <c:v>745.62234000000001</c:v>
                </c:pt>
                <c:pt idx="707">
                  <c:v>755.60673999999995</c:v>
                </c:pt>
                <c:pt idx="708">
                  <c:v>757.62234000000001</c:v>
                </c:pt>
                <c:pt idx="709">
                  <c:v>757.62234000000001</c:v>
                </c:pt>
                <c:pt idx="710">
                  <c:v>757.62234000000001</c:v>
                </c:pt>
                <c:pt idx="711">
                  <c:v>759.63803999999993</c:v>
                </c:pt>
                <c:pt idx="712">
                  <c:v>761.65364</c:v>
                </c:pt>
                <c:pt idx="713">
                  <c:v>771.63803999999993</c:v>
                </c:pt>
                <c:pt idx="714">
                  <c:v>773.65364</c:v>
                </c:pt>
                <c:pt idx="715">
                  <c:v>773.65364</c:v>
                </c:pt>
                <c:pt idx="716">
                  <c:v>773.65364</c:v>
                </c:pt>
                <c:pt idx="717">
                  <c:v>773.65364</c:v>
                </c:pt>
                <c:pt idx="718">
                  <c:v>773.65364</c:v>
                </c:pt>
                <c:pt idx="719">
                  <c:v>783.63803999999993</c:v>
                </c:pt>
                <c:pt idx="720">
                  <c:v>785.65364</c:v>
                </c:pt>
                <c:pt idx="721">
                  <c:v>785.65364</c:v>
                </c:pt>
                <c:pt idx="722">
                  <c:v>787.66934000000003</c:v>
                </c:pt>
                <c:pt idx="723">
                  <c:v>799.66934000000003</c:v>
                </c:pt>
                <c:pt idx="724">
                  <c:v>799.66934000000003</c:v>
                </c:pt>
                <c:pt idx="725">
                  <c:v>801.68493999999998</c:v>
                </c:pt>
                <c:pt idx="726">
                  <c:v>801.68493999999998</c:v>
                </c:pt>
                <c:pt idx="727">
                  <c:v>801.68493999999998</c:v>
                </c:pt>
                <c:pt idx="728">
                  <c:v>649.52843999999993</c:v>
                </c:pt>
                <c:pt idx="729">
                  <c:v>811.66934000000003</c:v>
                </c:pt>
                <c:pt idx="730">
                  <c:v>813.68493999999998</c:v>
                </c:pt>
                <c:pt idx="731">
                  <c:v>827.70064000000002</c:v>
                </c:pt>
                <c:pt idx="732">
                  <c:v>827.70064000000002</c:v>
                </c:pt>
                <c:pt idx="733">
                  <c:v>827.70064000000002</c:v>
                </c:pt>
                <c:pt idx="734">
                  <c:v>829.71623999999997</c:v>
                </c:pt>
                <c:pt idx="735">
                  <c:v>829.71623999999997</c:v>
                </c:pt>
                <c:pt idx="736">
                  <c:v>829.71623999999997</c:v>
                </c:pt>
                <c:pt idx="737">
                  <c:v>843.73194000000001</c:v>
                </c:pt>
                <c:pt idx="738">
                  <c:v>845.74753999999996</c:v>
                </c:pt>
                <c:pt idx="739">
                  <c:v>701.55974000000003</c:v>
                </c:pt>
                <c:pt idx="740">
                  <c:v>691.57543999999996</c:v>
                </c:pt>
                <c:pt idx="741">
                  <c:v>785.65364</c:v>
                </c:pt>
                <c:pt idx="742">
                  <c:v>649.52843999999993</c:v>
                </c:pt>
                <c:pt idx="743">
                  <c:v>677.55974000000003</c:v>
                </c:pt>
                <c:pt idx="744">
                  <c:v>705.59104000000002</c:v>
                </c:pt>
                <c:pt idx="745">
                  <c:v>803.70064000000002</c:v>
                </c:pt>
                <c:pt idx="746">
                  <c:v>803.70064000000002</c:v>
                </c:pt>
                <c:pt idx="747">
                  <c:v>775.66934000000003</c:v>
                </c:pt>
                <c:pt idx="748">
                  <c:v>775.66934000000003</c:v>
                </c:pt>
                <c:pt idx="749">
                  <c:v>789.68493999999998</c:v>
                </c:pt>
                <c:pt idx="750">
                  <c:v>719.57033999999999</c:v>
                </c:pt>
                <c:pt idx="751">
                  <c:v>633.49713999999994</c:v>
                </c:pt>
                <c:pt idx="752">
                  <c:v>605.46583999999996</c:v>
                </c:pt>
                <c:pt idx="753">
                  <c:v>631.48154</c:v>
                </c:pt>
                <c:pt idx="754">
                  <c:v>647.51283999999998</c:v>
                </c:pt>
                <c:pt idx="755">
                  <c:v>661.52843999999993</c:v>
                </c:pt>
                <c:pt idx="756">
                  <c:v>659.51283999999998</c:v>
                </c:pt>
                <c:pt idx="757">
                  <c:v>675.54413999999997</c:v>
                </c:pt>
                <c:pt idx="758">
                  <c:v>689.55974000000003</c:v>
                </c:pt>
                <c:pt idx="759">
                  <c:v>687.54413999999997</c:v>
                </c:pt>
                <c:pt idx="760">
                  <c:v>703.57543999999996</c:v>
                </c:pt>
                <c:pt idx="761">
                  <c:v>717.59104000000002</c:v>
                </c:pt>
                <c:pt idx="762">
                  <c:v>715.57543999999996</c:v>
                </c:pt>
                <c:pt idx="763">
                  <c:v>731.60673999999995</c:v>
                </c:pt>
                <c:pt idx="764">
                  <c:v>745.62234000000001</c:v>
                </c:pt>
                <c:pt idx="765">
                  <c:v>647.51283999999998</c:v>
                </c:pt>
                <c:pt idx="766">
                  <c:v>675.54413999999997</c:v>
                </c:pt>
                <c:pt idx="767">
                  <c:v>703.57543999999996</c:v>
                </c:pt>
                <c:pt idx="768">
                  <c:v>731.60673999999995</c:v>
                </c:pt>
                <c:pt idx="769">
                  <c:v>633.49713999999994</c:v>
                </c:pt>
                <c:pt idx="770">
                  <c:v>661.52843999999993</c:v>
                </c:pt>
                <c:pt idx="771">
                  <c:v>675.54413999999997</c:v>
                </c:pt>
                <c:pt idx="772">
                  <c:v>689.55974000000003</c:v>
                </c:pt>
                <c:pt idx="773">
                  <c:v>703.57543999999996</c:v>
                </c:pt>
                <c:pt idx="774">
                  <c:v>717.59104000000002</c:v>
                </c:pt>
                <c:pt idx="775">
                  <c:v>731.60673999999995</c:v>
                </c:pt>
                <c:pt idx="776">
                  <c:v>745.62234000000001</c:v>
                </c:pt>
                <c:pt idx="777">
                  <c:v>715.57543999999996</c:v>
                </c:pt>
                <c:pt idx="778">
                  <c:v>743.60673999999995</c:v>
                </c:pt>
                <c:pt idx="779">
                  <c:v>603.45024000000001</c:v>
                </c:pt>
                <c:pt idx="780">
                  <c:v>631.48154</c:v>
                </c:pt>
                <c:pt idx="781">
                  <c:v>629.46583999999996</c:v>
                </c:pt>
                <c:pt idx="782">
                  <c:v>659.51283999999998</c:v>
                </c:pt>
                <c:pt idx="783">
                  <c:v>657.49713999999994</c:v>
                </c:pt>
                <c:pt idx="784">
                  <c:v>687.54413999999997</c:v>
                </c:pt>
                <c:pt idx="785">
                  <c:v>685.52843999999993</c:v>
                </c:pt>
                <c:pt idx="786">
                  <c:v>715.57543999999996</c:v>
                </c:pt>
                <c:pt idx="787">
                  <c:v>713.55974000000003</c:v>
                </c:pt>
                <c:pt idx="788">
                  <c:v>743.60673999999995</c:v>
                </c:pt>
                <c:pt idx="789">
                  <c:v>645.49713999999994</c:v>
                </c:pt>
                <c:pt idx="790">
                  <c:v>673.52843999999993</c:v>
                </c:pt>
                <c:pt idx="791">
                  <c:v>701.55974000000003</c:v>
                </c:pt>
                <c:pt idx="792">
                  <c:v>729.59104000000002</c:v>
                </c:pt>
                <c:pt idx="793">
                  <c:v>645.49713999999994</c:v>
                </c:pt>
                <c:pt idx="794">
                  <c:v>673.52843999999993</c:v>
                </c:pt>
                <c:pt idx="795">
                  <c:v>701.55974000000003</c:v>
                </c:pt>
                <c:pt idx="796">
                  <c:v>729.59104000000002</c:v>
                </c:pt>
                <c:pt idx="797">
                  <c:v>631.48154</c:v>
                </c:pt>
                <c:pt idx="798">
                  <c:v>659.51283999999998</c:v>
                </c:pt>
                <c:pt idx="799">
                  <c:v>657.49713999999994</c:v>
                </c:pt>
                <c:pt idx="800">
                  <c:v>687.54413999999997</c:v>
                </c:pt>
                <c:pt idx="801">
                  <c:v>685.52843999999993</c:v>
                </c:pt>
                <c:pt idx="802">
                  <c:v>715.57543999999996</c:v>
                </c:pt>
                <c:pt idx="803">
                  <c:v>713.55974000000003</c:v>
                </c:pt>
                <c:pt idx="804">
                  <c:v>743.60673999999995</c:v>
                </c:pt>
                <c:pt idx="805">
                  <c:v>741.59104000000002</c:v>
                </c:pt>
                <c:pt idx="806">
                  <c:v>673.52843999999993</c:v>
                </c:pt>
                <c:pt idx="807">
                  <c:v>701.55974000000003</c:v>
                </c:pt>
                <c:pt idx="808">
                  <c:v>729.59104000000002</c:v>
                </c:pt>
                <c:pt idx="809">
                  <c:v>649.49203999999997</c:v>
                </c:pt>
                <c:pt idx="810">
                  <c:v>677.52333999999996</c:v>
                </c:pt>
                <c:pt idx="811">
                  <c:v>675.50774000000001</c:v>
                </c:pt>
                <c:pt idx="812">
                  <c:v>705.55463999999995</c:v>
                </c:pt>
                <c:pt idx="813">
                  <c:v>703.53904</c:v>
                </c:pt>
                <c:pt idx="814">
                  <c:v>733.58593999999994</c:v>
                </c:pt>
                <c:pt idx="815">
                  <c:v>731.57033999999999</c:v>
                </c:pt>
                <c:pt idx="816">
                  <c:v>619.44514000000004</c:v>
                </c:pt>
                <c:pt idx="817">
                  <c:v>647.47644000000003</c:v>
                </c:pt>
                <c:pt idx="818">
                  <c:v>675.50774000000001</c:v>
                </c:pt>
                <c:pt idx="819">
                  <c:v>673.49203999999997</c:v>
                </c:pt>
                <c:pt idx="820">
                  <c:v>703.53904</c:v>
                </c:pt>
                <c:pt idx="821">
                  <c:v>701.52333999999996</c:v>
                </c:pt>
                <c:pt idx="822">
                  <c:v>731.57033999999999</c:v>
                </c:pt>
                <c:pt idx="823">
                  <c:v>729.55463999999995</c:v>
                </c:pt>
                <c:pt idx="824">
                  <c:v>691.53904</c:v>
                </c:pt>
                <c:pt idx="825">
                  <c:v>719.57033999999999</c:v>
                </c:pt>
                <c:pt idx="826">
                  <c:v>661.49203999999997</c:v>
                </c:pt>
                <c:pt idx="827">
                  <c:v>689.52333999999996</c:v>
                </c:pt>
                <c:pt idx="828">
                  <c:v>717.55463999999995</c:v>
                </c:pt>
                <c:pt idx="829">
                  <c:v>745.58593999999994</c:v>
                </c:pt>
                <c:pt idx="830">
                  <c:v>677.52333999999996</c:v>
                </c:pt>
                <c:pt idx="831">
                  <c:v>675.50774000000001</c:v>
                </c:pt>
                <c:pt idx="832">
                  <c:v>705.55463999999995</c:v>
                </c:pt>
                <c:pt idx="833">
                  <c:v>703.53904</c:v>
                </c:pt>
                <c:pt idx="834">
                  <c:v>733.58593999999994</c:v>
                </c:pt>
                <c:pt idx="835">
                  <c:v>731.57033999999999</c:v>
                </c:pt>
                <c:pt idx="836">
                  <c:v>761.61724000000004</c:v>
                </c:pt>
                <c:pt idx="837">
                  <c:v>647.47644000000003</c:v>
                </c:pt>
                <c:pt idx="838">
                  <c:v>675.50774000000001</c:v>
                </c:pt>
                <c:pt idx="839">
                  <c:v>703.53904</c:v>
                </c:pt>
                <c:pt idx="840">
                  <c:v>701.52333999999996</c:v>
                </c:pt>
                <c:pt idx="841">
                  <c:v>731.57033999999999</c:v>
                </c:pt>
                <c:pt idx="842">
                  <c:v>729.55463999999995</c:v>
                </c:pt>
                <c:pt idx="843">
                  <c:v>759.60163999999997</c:v>
                </c:pt>
                <c:pt idx="844">
                  <c:v>757.58593999999994</c:v>
                </c:pt>
                <c:pt idx="845">
                  <c:v>707.57033999999999</c:v>
                </c:pt>
                <c:pt idx="846">
                  <c:v>635.51283999999998</c:v>
                </c:pt>
                <c:pt idx="847">
                  <c:v>651.50774000000001</c:v>
                </c:pt>
                <c:pt idx="848">
                  <c:v>864.63303999999994</c:v>
                </c:pt>
                <c:pt idx="849">
                  <c:v>1358.77304</c:v>
                </c:pt>
                <c:pt idx="850">
                  <c:v>1116.7539400000001</c:v>
                </c:pt>
                <c:pt idx="851">
                  <c:v>1261.75504</c:v>
                </c:pt>
                <c:pt idx="852">
                  <c:v>782.55474000000004</c:v>
                </c:pt>
                <c:pt idx="853">
                  <c:v>810.58604000000003</c:v>
                </c:pt>
                <c:pt idx="854">
                  <c:v>838.61734000000001</c:v>
                </c:pt>
                <c:pt idx="855">
                  <c:v>866.64864</c:v>
                </c:pt>
                <c:pt idx="856">
                  <c:v>894.67993999999999</c:v>
                </c:pt>
                <c:pt idx="857">
                  <c:v>922.71123999999998</c:v>
                </c:pt>
                <c:pt idx="858">
                  <c:v>798.54963999999995</c:v>
                </c:pt>
                <c:pt idx="859">
                  <c:v>826.58093999999994</c:v>
                </c:pt>
                <c:pt idx="860">
                  <c:v>854.61224000000004</c:v>
                </c:pt>
                <c:pt idx="861">
                  <c:v>882.64354000000003</c:v>
                </c:pt>
                <c:pt idx="862">
                  <c:v>910.67484000000002</c:v>
                </c:pt>
                <c:pt idx="863">
                  <c:v>938.70614</c:v>
                </c:pt>
                <c:pt idx="864">
                  <c:v>826.58093999999994</c:v>
                </c:pt>
                <c:pt idx="865">
                  <c:v>854.61224000000004</c:v>
                </c:pt>
                <c:pt idx="866">
                  <c:v>882.64354000000003</c:v>
                </c:pt>
                <c:pt idx="867">
                  <c:v>910.67484000000002</c:v>
                </c:pt>
                <c:pt idx="868">
                  <c:v>938.70614</c:v>
                </c:pt>
                <c:pt idx="869">
                  <c:v>966.73743999999999</c:v>
                </c:pt>
                <c:pt idx="870">
                  <c:v>810.58604000000003</c:v>
                </c:pt>
                <c:pt idx="871">
                  <c:v>838.61734000000001</c:v>
                </c:pt>
                <c:pt idx="872">
                  <c:v>866.64864</c:v>
                </c:pt>
                <c:pt idx="873">
                  <c:v>894.67993999999999</c:v>
                </c:pt>
                <c:pt idx="874">
                  <c:v>922.71123999999998</c:v>
                </c:pt>
                <c:pt idx="875">
                  <c:v>950.74253999999996</c:v>
                </c:pt>
                <c:pt idx="876">
                  <c:v>798.54963999999995</c:v>
                </c:pt>
                <c:pt idx="877">
                  <c:v>826.58093999999994</c:v>
                </c:pt>
                <c:pt idx="878">
                  <c:v>854.61224000000004</c:v>
                </c:pt>
                <c:pt idx="879">
                  <c:v>882.64354000000003</c:v>
                </c:pt>
                <c:pt idx="880">
                  <c:v>910.67484000000002</c:v>
                </c:pt>
                <c:pt idx="881">
                  <c:v>938.70614</c:v>
                </c:pt>
                <c:pt idx="882">
                  <c:v>814.54453999999998</c:v>
                </c:pt>
                <c:pt idx="883">
                  <c:v>842.57583999999997</c:v>
                </c:pt>
                <c:pt idx="884">
                  <c:v>870.60713999999996</c:v>
                </c:pt>
                <c:pt idx="885">
                  <c:v>898.63843999999995</c:v>
                </c:pt>
                <c:pt idx="886">
                  <c:v>926.66973999999993</c:v>
                </c:pt>
                <c:pt idx="887">
                  <c:v>954.70104000000003</c:v>
                </c:pt>
                <c:pt idx="888">
                  <c:v>842.57583999999997</c:v>
                </c:pt>
                <c:pt idx="889">
                  <c:v>870.60713999999996</c:v>
                </c:pt>
                <c:pt idx="890">
                  <c:v>898.63843999999995</c:v>
                </c:pt>
                <c:pt idx="891">
                  <c:v>926.66973999999993</c:v>
                </c:pt>
                <c:pt idx="892">
                  <c:v>954.70104000000003</c:v>
                </c:pt>
                <c:pt idx="893">
                  <c:v>982.73234000000002</c:v>
                </c:pt>
                <c:pt idx="894">
                  <c:v>826.58093999999994</c:v>
                </c:pt>
                <c:pt idx="895">
                  <c:v>854.61224000000004</c:v>
                </c:pt>
                <c:pt idx="896">
                  <c:v>882.64354000000003</c:v>
                </c:pt>
                <c:pt idx="897">
                  <c:v>910.67484000000002</c:v>
                </c:pt>
                <c:pt idx="898">
                  <c:v>938.70614</c:v>
                </c:pt>
                <c:pt idx="899">
                  <c:v>966.73743999999999</c:v>
                </c:pt>
                <c:pt idx="900">
                  <c:v>960.60244</c:v>
                </c:pt>
                <c:pt idx="901">
                  <c:v>988.63373999999999</c:v>
                </c:pt>
                <c:pt idx="902">
                  <c:v>1016.66504</c:v>
                </c:pt>
                <c:pt idx="903">
                  <c:v>1044.69634</c:v>
                </c:pt>
                <c:pt idx="904">
                  <c:v>1072.7276400000001</c:v>
                </c:pt>
                <c:pt idx="905">
                  <c:v>1100.7589399999999</c:v>
                </c:pt>
                <c:pt idx="906">
                  <c:v>944.60753999999997</c:v>
                </c:pt>
                <c:pt idx="907">
                  <c:v>972.63883999999996</c:v>
                </c:pt>
                <c:pt idx="908">
                  <c:v>1000.6701399999999</c:v>
                </c:pt>
                <c:pt idx="909">
                  <c:v>1028.70144</c:v>
                </c:pt>
                <c:pt idx="910">
                  <c:v>1056.7327399999999</c:v>
                </c:pt>
                <c:pt idx="911">
                  <c:v>1084.76404</c:v>
                </c:pt>
                <c:pt idx="912">
                  <c:v>960.60244</c:v>
                </c:pt>
                <c:pt idx="913">
                  <c:v>988.63373999999999</c:v>
                </c:pt>
                <c:pt idx="914">
                  <c:v>1016.66504</c:v>
                </c:pt>
                <c:pt idx="915">
                  <c:v>1044.69634</c:v>
                </c:pt>
                <c:pt idx="916">
                  <c:v>1072.7276400000001</c:v>
                </c:pt>
                <c:pt idx="917">
                  <c:v>1100.7589399999999</c:v>
                </c:pt>
                <c:pt idx="918">
                  <c:v>976.59744000000001</c:v>
                </c:pt>
                <c:pt idx="919">
                  <c:v>1004.62874</c:v>
                </c:pt>
                <c:pt idx="920">
                  <c:v>1032.66004</c:v>
                </c:pt>
                <c:pt idx="921">
                  <c:v>1060.6913400000001</c:v>
                </c:pt>
                <c:pt idx="922">
                  <c:v>1088.72264</c:v>
                </c:pt>
                <c:pt idx="923">
                  <c:v>972.63883999999996</c:v>
                </c:pt>
                <c:pt idx="924">
                  <c:v>1000.6701399999999</c:v>
                </c:pt>
                <c:pt idx="925">
                  <c:v>1028.70144</c:v>
                </c:pt>
                <c:pt idx="926">
                  <c:v>1056.7327399999999</c:v>
                </c:pt>
                <c:pt idx="927">
                  <c:v>1084.76404</c:v>
                </c:pt>
                <c:pt idx="928">
                  <c:v>1112.7953399999999</c:v>
                </c:pt>
                <c:pt idx="929">
                  <c:v>988.63373999999999</c:v>
                </c:pt>
                <c:pt idx="930">
                  <c:v>1016.66504</c:v>
                </c:pt>
                <c:pt idx="931">
                  <c:v>1044.69634</c:v>
                </c:pt>
                <c:pt idx="932">
                  <c:v>1072.7276400000001</c:v>
                </c:pt>
                <c:pt idx="933">
                  <c:v>1100.7589399999999</c:v>
                </c:pt>
                <c:pt idx="934">
                  <c:v>1128.79024</c:v>
                </c:pt>
                <c:pt idx="935">
                  <c:v>1004.62874</c:v>
                </c:pt>
                <c:pt idx="936">
                  <c:v>1032.66004</c:v>
                </c:pt>
                <c:pt idx="937">
                  <c:v>1060.6913400000001</c:v>
                </c:pt>
                <c:pt idx="938">
                  <c:v>1088.72264</c:v>
                </c:pt>
                <c:pt idx="939">
                  <c:v>1116.7539400000001</c:v>
                </c:pt>
                <c:pt idx="940">
                  <c:v>1144.7852399999999</c:v>
                </c:pt>
                <c:pt idx="941">
                  <c:v>988.63373999999999</c:v>
                </c:pt>
                <c:pt idx="942">
                  <c:v>1016.66504</c:v>
                </c:pt>
                <c:pt idx="943">
                  <c:v>1044.69634</c:v>
                </c:pt>
                <c:pt idx="944">
                  <c:v>1072.7276400000001</c:v>
                </c:pt>
                <c:pt idx="945">
                  <c:v>1100.7589399999999</c:v>
                </c:pt>
                <c:pt idx="946">
                  <c:v>1128.79024</c:v>
                </c:pt>
                <c:pt idx="947">
                  <c:v>1218.61654</c:v>
                </c:pt>
                <c:pt idx="948">
                  <c:v>1246.6478400000001</c:v>
                </c:pt>
                <c:pt idx="949">
                  <c:v>1274.67914</c:v>
                </c:pt>
                <c:pt idx="950">
                  <c:v>1302.7104400000001</c:v>
                </c:pt>
                <c:pt idx="951">
                  <c:v>1330.7417399999999</c:v>
                </c:pt>
                <c:pt idx="952">
                  <c:v>1202.6216400000001</c:v>
                </c:pt>
                <c:pt idx="953">
                  <c:v>1230.6529399999999</c:v>
                </c:pt>
                <c:pt idx="954">
                  <c:v>1258.68424</c:v>
                </c:pt>
                <c:pt idx="955">
                  <c:v>1286.7155399999999</c:v>
                </c:pt>
                <c:pt idx="956">
                  <c:v>1314.74684</c:v>
                </c:pt>
                <c:pt idx="957">
                  <c:v>1342.7781399999999</c:v>
                </c:pt>
                <c:pt idx="958">
                  <c:v>1186.6267399999999</c:v>
                </c:pt>
                <c:pt idx="959">
                  <c:v>1214.65804</c:v>
                </c:pt>
                <c:pt idx="960">
                  <c:v>1242.6893399999999</c:v>
                </c:pt>
                <c:pt idx="961">
                  <c:v>1270.72064</c:v>
                </c:pt>
                <c:pt idx="962">
                  <c:v>1298.7519399999999</c:v>
                </c:pt>
                <c:pt idx="963">
                  <c:v>1326.78324</c:v>
                </c:pt>
                <c:pt idx="964">
                  <c:v>1202.6216400000001</c:v>
                </c:pt>
                <c:pt idx="965">
                  <c:v>1230.6529399999999</c:v>
                </c:pt>
                <c:pt idx="966">
                  <c:v>1258.68424</c:v>
                </c:pt>
                <c:pt idx="967">
                  <c:v>1286.7155399999999</c:v>
                </c:pt>
                <c:pt idx="968">
                  <c:v>1314.74684</c:v>
                </c:pt>
                <c:pt idx="969">
                  <c:v>1342.7781399999999</c:v>
                </c:pt>
                <c:pt idx="970">
                  <c:v>1230.6529399999999</c:v>
                </c:pt>
                <c:pt idx="971">
                  <c:v>1258.68424</c:v>
                </c:pt>
                <c:pt idx="972">
                  <c:v>1286.7155399999999</c:v>
                </c:pt>
                <c:pt idx="973">
                  <c:v>1314.74684</c:v>
                </c:pt>
                <c:pt idx="974">
                  <c:v>1342.7781399999999</c:v>
                </c:pt>
                <c:pt idx="975">
                  <c:v>1370.80944</c:v>
                </c:pt>
                <c:pt idx="976">
                  <c:v>1214.65804</c:v>
                </c:pt>
                <c:pt idx="977">
                  <c:v>1242.6893399999999</c:v>
                </c:pt>
                <c:pt idx="978">
                  <c:v>1270.72064</c:v>
                </c:pt>
                <c:pt idx="979">
                  <c:v>1298.7519399999999</c:v>
                </c:pt>
                <c:pt idx="980">
                  <c:v>1326.78324</c:v>
                </c:pt>
                <c:pt idx="981">
                  <c:v>1354.8145400000001</c:v>
                </c:pt>
                <c:pt idx="982">
                  <c:v>1246.6478400000001</c:v>
                </c:pt>
                <c:pt idx="983">
                  <c:v>1274.67914</c:v>
                </c:pt>
                <c:pt idx="984">
                  <c:v>1302.7104400000001</c:v>
                </c:pt>
                <c:pt idx="985">
                  <c:v>1330.7417399999999</c:v>
                </c:pt>
                <c:pt idx="986">
                  <c:v>1358.77304</c:v>
                </c:pt>
                <c:pt idx="987">
                  <c:v>1386.8043399999999</c:v>
                </c:pt>
                <c:pt idx="988">
                  <c:v>1230.6529399999999</c:v>
                </c:pt>
                <c:pt idx="989">
                  <c:v>1258.68424</c:v>
                </c:pt>
                <c:pt idx="990">
                  <c:v>1286.7155399999999</c:v>
                </c:pt>
                <c:pt idx="991">
                  <c:v>1314.74684</c:v>
                </c:pt>
                <c:pt idx="992">
                  <c:v>1342.7781399999999</c:v>
                </c:pt>
                <c:pt idx="993">
                  <c:v>1370.80944</c:v>
                </c:pt>
                <c:pt idx="994">
                  <c:v>752.50783999999999</c:v>
                </c:pt>
                <c:pt idx="995">
                  <c:v>780.53913999999997</c:v>
                </c:pt>
                <c:pt idx="996">
                  <c:v>782.55474000000004</c:v>
                </c:pt>
                <c:pt idx="997">
                  <c:v>798.54963999999995</c:v>
                </c:pt>
                <c:pt idx="998">
                  <c:v>808.57043999999996</c:v>
                </c:pt>
                <c:pt idx="999">
                  <c:v>926.66973999999993</c:v>
                </c:pt>
                <c:pt idx="1000">
                  <c:v>754.52343999999994</c:v>
                </c:pt>
                <c:pt idx="1001">
                  <c:v>770.51833999999997</c:v>
                </c:pt>
                <c:pt idx="1002">
                  <c:v>617.50224000000003</c:v>
                </c:pt>
                <c:pt idx="1003">
                  <c:v>645.53354000000002</c:v>
                </c:pt>
                <c:pt idx="1004">
                  <c:v>1060.78504</c:v>
                </c:pt>
                <c:pt idx="1005">
                  <c:v>966.70934</c:v>
                </c:pt>
                <c:pt idx="1006">
                  <c:v>966.70934</c:v>
                </c:pt>
                <c:pt idx="1007">
                  <c:v>980.72493999999995</c:v>
                </c:pt>
                <c:pt idx="1008">
                  <c:v>966.70934</c:v>
                </c:pt>
                <c:pt idx="1009">
                  <c:v>994.74063999999998</c:v>
                </c:pt>
                <c:pt idx="1010">
                  <c:v>994.74063999999998</c:v>
                </c:pt>
                <c:pt idx="1011">
                  <c:v>980.72493999999995</c:v>
                </c:pt>
                <c:pt idx="1012">
                  <c:v>966.70934</c:v>
                </c:pt>
                <c:pt idx="1013">
                  <c:v>994.74063999999998</c:v>
                </c:pt>
                <c:pt idx="1014">
                  <c:v>978.70934</c:v>
                </c:pt>
                <c:pt idx="1015">
                  <c:v>964.69363999999996</c:v>
                </c:pt>
                <c:pt idx="1016">
                  <c:v>964.69363999999996</c:v>
                </c:pt>
                <c:pt idx="1017">
                  <c:v>978.70934</c:v>
                </c:pt>
                <c:pt idx="1018">
                  <c:v>980.72493999999995</c:v>
                </c:pt>
                <c:pt idx="1019">
                  <c:v>462.34314000000001</c:v>
                </c:pt>
                <c:pt idx="1020">
                  <c:v>938.65683999999999</c:v>
                </c:pt>
                <c:pt idx="1021">
                  <c:v>966.68813999999998</c:v>
                </c:pt>
                <c:pt idx="1022">
                  <c:v>994.71943999999996</c:v>
                </c:pt>
                <c:pt idx="1023">
                  <c:v>1022.75074</c:v>
                </c:pt>
                <c:pt idx="1024">
                  <c:v>1020.73514</c:v>
                </c:pt>
                <c:pt idx="1025">
                  <c:v>1038.7457400000001</c:v>
                </c:pt>
                <c:pt idx="1026">
                  <c:v>1010.71444</c:v>
                </c:pt>
                <c:pt idx="1027">
                  <c:v>726.55204000000003</c:v>
                </c:pt>
                <c:pt idx="1028">
                  <c:v>742.58334000000002</c:v>
                </c:pt>
                <c:pt idx="1029">
                  <c:v>844.68773999999996</c:v>
                </c:pt>
                <c:pt idx="1030">
                  <c:v>732.56254000000001</c:v>
                </c:pt>
                <c:pt idx="1031">
                  <c:v>760.59384</c:v>
                </c:pt>
                <c:pt idx="1032">
                  <c:v>788.62513999999999</c:v>
                </c:pt>
                <c:pt idx="1033">
                  <c:v>816.65643999999998</c:v>
                </c:pt>
                <c:pt idx="1034">
                  <c:v>858.70344</c:v>
                </c:pt>
                <c:pt idx="1035">
                  <c:v>872.71903999999995</c:v>
                </c:pt>
                <c:pt idx="1036">
                  <c:v>714.55204000000003</c:v>
                </c:pt>
                <c:pt idx="1037">
                  <c:v>728.56763999999998</c:v>
                </c:pt>
                <c:pt idx="1038">
                  <c:v>742.58334000000002</c:v>
                </c:pt>
                <c:pt idx="1039">
                  <c:v>756.59893999999997</c:v>
                </c:pt>
                <c:pt idx="1040">
                  <c:v>770.61464000000001</c:v>
                </c:pt>
                <c:pt idx="1041">
                  <c:v>784.63023999999996</c:v>
                </c:pt>
                <c:pt idx="1042">
                  <c:v>798.64594</c:v>
                </c:pt>
                <c:pt idx="1043">
                  <c:v>826.67723999999998</c:v>
                </c:pt>
                <c:pt idx="1044">
                  <c:v>840.69283999999993</c:v>
                </c:pt>
                <c:pt idx="1045">
                  <c:v>844.68773999999996</c:v>
                </c:pt>
                <c:pt idx="1046">
                  <c:v>758.61464000000001</c:v>
                </c:pt>
                <c:pt idx="1047">
                  <c:v>744.59893999999997</c:v>
                </c:pt>
                <c:pt idx="1048">
                  <c:v>786.64594</c:v>
                </c:pt>
                <c:pt idx="1049">
                  <c:v>800.66153999999995</c:v>
                </c:pt>
                <c:pt idx="1050">
                  <c:v>828.69283999999993</c:v>
                </c:pt>
                <c:pt idx="1051">
                  <c:v>714.55204000000003</c:v>
                </c:pt>
                <c:pt idx="1052">
                  <c:v>770.61464000000001</c:v>
                </c:pt>
                <c:pt idx="1053">
                  <c:v>742.58334000000002</c:v>
                </c:pt>
                <c:pt idx="1054">
                  <c:v>826.67723999999998</c:v>
                </c:pt>
                <c:pt idx="1055">
                  <c:v>716.56763999999998</c:v>
                </c:pt>
                <c:pt idx="1056">
                  <c:v>744.59893999999997</c:v>
                </c:pt>
                <c:pt idx="1057">
                  <c:v>772.63023999999996</c:v>
                </c:pt>
                <c:pt idx="1058">
                  <c:v>786.64594</c:v>
                </c:pt>
                <c:pt idx="1059">
                  <c:v>800.66153999999995</c:v>
                </c:pt>
                <c:pt idx="1060">
                  <c:v>828.69283999999993</c:v>
                </c:pt>
                <c:pt idx="1061">
                  <c:v>826.67723999999998</c:v>
                </c:pt>
                <c:pt idx="1062">
                  <c:v>718.58334000000002</c:v>
                </c:pt>
                <c:pt idx="1063">
                  <c:v>774.64594</c:v>
                </c:pt>
                <c:pt idx="1064">
                  <c:v>804.65643999999998</c:v>
                </c:pt>
                <c:pt idx="1065">
                  <c:v>818.67214000000001</c:v>
                </c:pt>
                <c:pt idx="1066">
                  <c:v>790.64084000000003</c:v>
                </c:pt>
                <c:pt idx="1067">
                  <c:v>804.65643999999998</c:v>
                </c:pt>
                <c:pt idx="1068">
                  <c:v>818.67214000000001</c:v>
                </c:pt>
                <c:pt idx="1069">
                  <c:v>832.68773999999996</c:v>
                </c:pt>
                <c:pt idx="1070">
                  <c:v>804.65643999999998</c:v>
                </c:pt>
                <c:pt idx="1071">
                  <c:v>790.64084000000003</c:v>
                </c:pt>
                <c:pt idx="1072">
                  <c:v>776.62513999999999</c:v>
                </c:pt>
                <c:pt idx="1073">
                  <c:v>714.55204000000003</c:v>
                </c:pt>
                <c:pt idx="1074">
                  <c:v>698.55714</c:v>
                </c:pt>
                <c:pt idx="1075">
                  <c:v>698.55714</c:v>
                </c:pt>
                <c:pt idx="1076">
                  <c:v>712.57273999999995</c:v>
                </c:pt>
                <c:pt idx="1077">
                  <c:v>710.55714</c:v>
                </c:pt>
                <c:pt idx="1078">
                  <c:v>754.58334000000002</c:v>
                </c:pt>
                <c:pt idx="1079">
                  <c:v>728.56763999999998</c:v>
                </c:pt>
                <c:pt idx="1080">
                  <c:v>726.55204000000003</c:v>
                </c:pt>
                <c:pt idx="1081">
                  <c:v>712.53634</c:v>
                </c:pt>
                <c:pt idx="1082">
                  <c:v>712.53634</c:v>
                </c:pt>
                <c:pt idx="1083">
                  <c:v>772.59384</c:v>
                </c:pt>
                <c:pt idx="1084">
                  <c:v>772.59384</c:v>
                </c:pt>
                <c:pt idx="1085">
                  <c:v>744.56254000000001</c:v>
                </c:pt>
                <c:pt idx="1086">
                  <c:v>746.57823999999994</c:v>
                </c:pt>
                <c:pt idx="1087">
                  <c:v>774.60954000000004</c:v>
                </c:pt>
                <c:pt idx="1088">
                  <c:v>714.55204000000003</c:v>
                </c:pt>
                <c:pt idx="1089">
                  <c:v>756.59893999999997</c:v>
                </c:pt>
                <c:pt idx="1090">
                  <c:v>838.67723999999998</c:v>
                </c:pt>
                <c:pt idx="1091">
                  <c:v>844.68773999999996</c:v>
                </c:pt>
                <c:pt idx="1092">
                  <c:v>860.68273999999997</c:v>
                </c:pt>
                <c:pt idx="1093">
                  <c:v>782.61464000000001</c:v>
                </c:pt>
                <c:pt idx="1094">
                  <c:v>784.63023999999996</c:v>
                </c:pt>
                <c:pt idx="1095">
                  <c:v>812.66153999999995</c:v>
                </c:pt>
                <c:pt idx="1096">
                  <c:v>826.67723999999998</c:v>
                </c:pt>
                <c:pt idx="1097">
                  <c:v>840.69283999999993</c:v>
                </c:pt>
                <c:pt idx="1098">
                  <c:v>756.59893999999997</c:v>
                </c:pt>
                <c:pt idx="1099">
                  <c:v>728.56763999999998</c:v>
                </c:pt>
                <c:pt idx="1100">
                  <c:v>742.58334000000002</c:v>
                </c:pt>
                <c:pt idx="1101">
                  <c:v>714.55204000000003</c:v>
                </c:pt>
                <c:pt idx="1102">
                  <c:v>756.59893999999997</c:v>
                </c:pt>
                <c:pt idx="1103">
                  <c:v>754.58334000000002</c:v>
                </c:pt>
                <c:pt idx="1104">
                  <c:v>744.56254000000001</c:v>
                </c:pt>
                <c:pt idx="1105">
                  <c:v>836.60993999999994</c:v>
                </c:pt>
                <c:pt idx="1106">
                  <c:v>864.64124000000004</c:v>
                </c:pt>
                <c:pt idx="1107">
                  <c:v>892.67254000000003</c:v>
                </c:pt>
                <c:pt idx="1108">
                  <c:v>920.70384000000001</c:v>
                </c:pt>
                <c:pt idx="1109">
                  <c:v>934.71943999999996</c:v>
                </c:pt>
                <c:pt idx="1110">
                  <c:v>948.73514</c:v>
                </c:pt>
                <c:pt idx="1111">
                  <c:v>920.70384000000001</c:v>
                </c:pt>
                <c:pt idx="1112">
                  <c:v>714.55204000000003</c:v>
                </c:pt>
                <c:pt idx="1113">
                  <c:v>812.69794000000002</c:v>
                </c:pt>
                <c:pt idx="1114">
                  <c:v>714.55204000000003</c:v>
                </c:pt>
                <c:pt idx="1115">
                  <c:v>904.61504000000002</c:v>
                </c:pt>
                <c:pt idx="1116">
                  <c:v>844.72414000000003</c:v>
                </c:pt>
                <c:pt idx="1117">
                  <c:v>814.71363999999994</c:v>
                </c:pt>
                <c:pt idx="1118">
                  <c:v>726.55204000000003</c:v>
                </c:pt>
                <c:pt idx="1119">
                  <c:v>728.56763999999998</c:v>
                </c:pt>
                <c:pt idx="1120">
                  <c:v>754.58334000000002</c:v>
                </c:pt>
                <c:pt idx="1121">
                  <c:v>756.59893999999997</c:v>
                </c:pt>
                <c:pt idx="1122">
                  <c:v>872.68273999999997</c:v>
                </c:pt>
                <c:pt idx="1123">
                  <c:v>870.66704000000004</c:v>
                </c:pt>
                <c:pt idx="1124">
                  <c:v>888.67764</c:v>
                </c:pt>
                <c:pt idx="1125">
                  <c:v>888.67764</c:v>
                </c:pt>
                <c:pt idx="1126">
                  <c:v>870.66704000000004</c:v>
                </c:pt>
                <c:pt idx="1127">
                  <c:v>872.68273999999997</c:v>
                </c:pt>
                <c:pt idx="1128">
                  <c:v>872.68273999999997</c:v>
                </c:pt>
                <c:pt idx="1129">
                  <c:v>870.66704000000004</c:v>
                </c:pt>
                <c:pt idx="1130">
                  <c:v>888.67764</c:v>
                </c:pt>
                <c:pt idx="1131">
                  <c:v>888.67764</c:v>
                </c:pt>
                <c:pt idx="1132">
                  <c:v>870.66704000000004</c:v>
                </c:pt>
                <c:pt idx="1133">
                  <c:v>872.68273999999997</c:v>
                </c:pt>
                <c:pt idx="1134">
                  <c:v>888.67764</c:v>
                </c:pt>
                <c:pt idx="1135">
                  <c:v>870.66704000000004</c:v>
                </c:pt>
                <c:pt idx="1136">
                  <c:v>872.68273999999997</c:v>
                </c:pt>
                <c:pt idx="1137">
                  <c:v>872.68273999999997</c:v>
                </c:pt>
                <c:pt idx="1138">
                  <c:v>888.67764</c:v>
                </c:pt>
                <c:pt idx="1139">
                  <c:v>870.66704000000004</c:v>
                </c:pt>
                <c:pt idx="1140">
                  <c:v>818.67214000000001</c:v>
                </c:pt>
                <c:pt idx="1141">
                  <c:v>644.51013999999998</c:v>
                </c:pt>
                <c:pt idx="1142">
                  <c:v>700.57273999999995</c:v>
                </c:pt>
                <c:pt idx="1143">
                  <c:v>702.58843999999999</c:v>
                </c:pt>
                <c:pt idx="1144">
                  <c:v>728.60403999999994</c:v>
                </c:pt>
                <c:pt idx="1145">
                  <c:v>756.63534000000004</c:v>
                </c:pt>
                <c:pt idx="1146">
                  <c:v>784.66664000000003</c:v>
                </c:pt>
                <c:pt idx="1147">
                  <c:v>810.68233999999995</c:v>
                </c:pt>
                <c:pt idx="1148">
                  <c:v>812.69794000000002</c:v>
                </c:pt>
                <c:pt idx="1149">
                  <c:v>838.71363999999994</c:v>
                </c:pt>
                <c:pt idx="1150">
                  <c:v>840.72924</c:v>
                </c:pt>
                <c:pt idx="1151">
                  <c:v>730.61973999999998</c:v>
                </c:pt>
                <c:pt idx="1152">
                  <c:v>758.65103999999997</c:v>
                </c:pt>
                <c:pt idx="1153">
                  <c:v>786.68233999999995</c:v>
                </c:pt>
                <c:pt idx="1154">
                  <c:v>812.69794000000002</c:v>
                </c:pt>
                <c:pt idx="1155">
                  <c:v>814.71363999999994</c:v>
                </c:pt>
                <c:pt idx="1156">
                  <c:v>840.72924</c:v>
                </c:pt>
                <c:pt idx="1157">
                  <c:v>842.74494000000004</c:v>
                </c:pt>
                <c:pt idx="1158">
                  <c:v>672.54143999999997</c:v>
                </c:pt>
                <c:pt idx="1159">
                  <c:v>726.58843999999999</c:v>
                </c:pt>
                <c:pt idx="1160">
                  <c:v>674.55714</c:v>
                </c:pt>
                <c:pt idx="1161">
                  <c:v>728.60403999999994</c:v>
                </c:pt>
                <c:pt idx="1162">
                  <c:v>756.63534000000004</c:v>
                </c:pt>
                <c:pt idx="1163">
                  <c:v>770.65103999999997</c:v>
                </c:pt>
                <c:pt idx="1164">
                  <c:v>798.68233999999995</c:v>
                </c:pt>
                <c:pt idx="1165">
                  <c:v>698.55714</c:v>
                </c:pt>
                <c:pt idx="1166">
                  <c:v>754.61973999999998</c:v>
                </c:pt>
                <c:pt idx="1167">
                  <c:v>752.60403999999994</c:v>
                </c:pt>
                <c:pt idx="1168">
                  <c:v>768.63534000000004</c:v>
                </c:pt>
                <c:pt idx="1169">
                  <c:v>782.65103999999997</c:v>
                </c:pt>
                <c:pt idx="1170">
                  <c:v>796.66664000000003</c:v>
                </c:pt>
                <c:pt idx="1171">
                  <c:v>644.51013999999998</c:v>
                </c:pt>
                <c:pt idx="1172">
                  <c:v>672.54143999999997</c:v>
                </c:pt>
                <c:pt idx="1173">
                  <c:v>670.52584000000002</c:v>
                </c:pt>
                <c:pt idx="1174">
                  <c:v>700.57273999999995</c:v>
                </c:pt>
                <c:pt idx="1175">
                  <c:v>728.60403999999994</c:v>
                </c:pt>
                <c:pt idx="1176">
                  <c:v>756.63534000000004</c:v>
                </c:pt>
                <c:pt idx="1177">
                  <c:v>754.61973999999998</c:v>
                </c:pt>
                <c:pt idx="1178">
                  <c:v>686.55714</c:v>
                </c:pt>
                <c:pt idx="1179">
                  <c:v>714.58843999999999</c:v>
                </c:pt>
                <c:pt idx="1180">
                  <c:v>742.61973999999998</c:v>
                </c:pt>
                <c:pt idx="1181">
                  <c:v>700.57273999999995</c:v>
                </c:pt>
                <c:pt idx="1182">
                  <c:v>728.60403999999994</c:v>
                </c:pt>
                <c:pt idx="1183">
                  <c:v>784.66664000000003</c:v>
                </c:pt>
                <c:pt idx="1184">
                  <c:v>642.49454000000003</c:v>
                </c:pt>
                <c:pt idx="1185">
                  <c:v>670.52584000000002</c:v>
                </c:pt>
                <c:pt idx="1186">
                  <c:v>668.51013999999998</c:v>
                </c:pt>
                <c:pt idx="1187">
                  <c:v>698.55714</c:v>
                </c:pt>
                <c:pt idx="1188">
                  <c:v>726.58843999999999</c:v>
                </c:pt>
                <c:pt idx="1189">
                  <c:v>754.61973999999998</c:v>
                </c:pt>
                <c:pt idx="1190">
                  <c:v>684.54143999999997</c:v>
                </c:pt>
                <c:pt idx="1191">
                  <c:v>712.57273999999995</c:v>
                </c:pt>
                <c:pt idx="1192">
                  <c:v>740.60403999999994</c:v>
                </c:pt>
                <c:pt idx="1193">
                  <c:v>698.55714</c:v>
                </c:pt>
                <c:pt idx="1194">
                  <c:v>726.58843999999999</c:v>
                </c:pt>
                <c:pt idx="1195">
                  <c:v>754.61973999999998</c:v>
                </c:pt>
                <c:pt idx="1196">
                  <c:v>782.65103999999997</c:v>
                </c:pt>
                <c:pt idx="1197">
                  <c:v>716.56763999999998</c:v>
                </c:pt>
                <c:pt idx="1198">
                  <c:v>744.59893999999997</c:v>
                </c:pt>
                <c:pt idx="1199">
                  <c:v>742.58334000000002</c:v>
                </c:pt>
                <c:pt idx="1200">
                  <c:v>772.63023999999996</c:v>
                </c:pt>
                <c:pt idx="1201">
                  <c:v>770.61464000000001</c:v>
                </c:pt>
                <c:pt idx="1202">
                  <c:v>686.52073999999993</c:v>
                </c:pt>
                <c:pt idx="1203">
                  <c:v>714.55204000000003</c:v>
                </c:pt>
                <c:pt idx="1204">
                  <c:v>742.58334000000002</c:v>
                </c:pt>
                <c:pt idx="1205">
                  <c:v>770.61464000000001</c:v>
                </c:pt>
                <c:pt idx="1206">
                  <c:v>728.56763999999998</c:v>
                </c:pt>
                <c:pt idx="1207">
                  <c:v>756.59893999999997</c:v>
                </c:pt>
                <c:pt idx="1208">
                  <c:v>744.59893999999997</c:v>
                </c:pt>
                <c:pt idx="1209">
                  <c:v>772.63023999999996</c:v>
                </c:pt>
                <c:pt idx="1210">
                  <c:v>714.55204000000003</c:v>
                </c:pt>
                <c:pt idx="1211">
                  <c:v>742.58334000000002</c:v>
                </c:pt>
                <c:pt idx="1212">
                  <c:v>770.61464000000001</c:v>
                </c:pt>
                <c:pt idx="1213">
                  <c:v>798.64594</c:v>
                </c:pt>
                <c:pt idx="1214">
                  <c:v>754.58334000000002</c:v>
                </c:pt>
                <c:pt idx="1215">
                  <c:v>756.59893999999997</c:v>
                </c:pt>
                <c:pt idx="1216">
                  <c:v>806.56294000000003</c:v>
                </c:pt>
                <c:pt idx="1217">
                  <c:v>862.62554</c:v>
                </c:pt>
                <c:pt idx="1218">
                  <c:v>890.65683999999999</c:v>
                </c:pt>
                <c:pt idx="1219">
                  <c:v>918.68813999999998</c:v>
                </c:pt>
                <c:pt idx="1220">
                  <c:v>946.71943999999996</c:v>
                </c:pt>
                <c:pt idx="1221">
                  <c:v>974.75073999999995</c:v>
                </c:pt>
                <c:pt idx="1222">
                  <c:v>1002.7820399999999</c:v>
                </c:pt>
                <c:pt idx="1223">
                  <c:v>972.73514</c:v>
                </c:pt>
                <c:pt idx="1224">
                  <c:v>1000.76644</c:v>
                </c:pt>
                <c:pt idx="1225">
                  <c:v>888.64124000000004</c:v>
                </c:pt>
                <c:pt idx="1226">
                  <c:v>834.59424000000001</c:v>
                </c:pt>
                <c:pt idx="1227">
                  <c:v>836.60993999999994</c:v>
                </c:pt>
                <c:pt idx="1228">
                  <c:v>864.64124000000004</c:v>
                </c:pt>
                <c:pt idx="1229">
                  <c:v>892.67254000000003</c:v>
                </c:pt>
                <c:pt idx="1230">
                  <c:v>920.70384000000001</c:v>
                </c:pt>
                <c:pt idx="1231">
                  <c:v>948.73514</c:v>
                </c:pt>
                <c:pt idx="1232">
                  <c:v>976.76643999999999</c:v>
                </c:pt>
                <c:pt idx="1233">
                  <c:v>1004.79774</c:v>
                </c:pt>
                <c:pt idx="1234">
                  <c:v>1002.7820399999999</c:v>
                </c:pt>
                <c:pt idx="1235">
                  <c:v>974.75073999999995</c:v>
                </c:pt>
                <c:pt idx="1236">
                  <c:v>890.65683999999999</c:v>
                </c:pt>
                <c:pt idx="1237">
                  <c:v>836.60993999999994</c:v>
                </c:pt>
                <c:pt idx="1238">
                  <c:v>806.56294000000003</c:v>
                </c:pt>
                <c:pt idx="1239">
                  <c:v>700.57273999999995</c:v>
                </c:pt>
                <c:pt idx="1240">
                  <c:v>728.60403999999994</c:v>
                </c:pt>
                <c:pt idx="1241">
                  <c:v>756.63534000000004</c:v>
                </c:pt>
                <c:pt idx="1242">
                  <c:v>784.66664000000003</c:v>
                </c:pt>
                <c:pt idx="1243">
                  <c:v>812.69794000000002</c:v>
                </c:pt>
                <c:pt idx="1244">
                  <c:v>840.72924</c:v>
                </c:pt>
                <c:pt idx="1245">
                  <c:v>810.68233999999995</c:v>
                </c:pt>
                <c:pt idx="1246">
                  <c:v>838.71363999999994</c:v>
                </c:pt>
                <c:pt idx="1247">
                  <c:v>756.63534000000004</c:v>
                </c:pt>
                <c:pt idx="1248">
                  <c:v>770.65103999999997</c:v>
                </c:pt>
                <c:pt idx="1249">
                  <c:v>702.58843999999999</c:v>
                </c:pt>
                <c:pt idx="1250">
                  <c:v>758.65103999999997</c:v>
                </c:pt>
                <c:pt idx="1251">
                  <c:v>786.68233999999995</c:v>
                </c:pt>
                <c:pt idx="1252">
                  <c:v>814.71363999999994</c:v>
                </c:pt>
                <c:pt idx="1253">
                  <c:v>842.74494000000004</c:v>
                </c:pt>
                <c:pt idx="1254">
                  <c:v>840.72924</c:v>
                </c:pt>
                <c:pt idx="1255">
                  <c:v>798.68233999999995</c:v>
                </c:pt>
                <c:pt idx="1256">
                  <c:v>698.55714</c:v>
                </c:pt>
                <c:pt idx="1257">
                  <c:v>754.61973999999998</c:v>
                </c:pt>
                <c:pt idx="1258">
                  <c:v>752.60403999999994</c:v>
                </c:pt>
                <c:pt idx="1259">
                  <c:v>768.63534000000004</c:v>
                </c:pt>
                <c:pt idx="1260">
                  <c:v>782.65103999999997</c:v>
                </c:pt>
                <c:pt idx="1261">
                  <c:v>796.66664000000003</c:v>
                </c:pt>
                <c:pt idx="1262">
                  <c:v>754.58334000000002</c:v>
                </c:pt>
                <c:pt idx="1263">
                  <c:v>862.62554</c:v>
                </c:pt>
                <c:pt idx="1264">
                  <c:v>890.65683999999999</c:v>
                </c:pt>
                <c:pt idx="1265">
                  <c:v>918.68813999999998</c:v>
                </c:pt>
                <c:pt idx="1266">
                  <c:v>946.71943999999996</c:v>
                </c:pt>
                <c:pt idx="1267">
                  <c:v>974.75073999999995</c:v>
                </c:pt>
                <c:pt idx="1268">
                  <c:v>1002.7820399999999</c:v>
                </c:pt>
                <c:pt idx="1269">
                  <c:v>972.73514</c:v>
                </c:pt>
                <c:pt idx="1270">
                  <c:v>1000.76644</c:v>
                </c:pt>
                <c:pt idx="1271">
                  <c:v>1024.6784400000001</c:v>
                </c:pt>
                <c:pt idx="1272">
                  <c:v>1052.70974</c:v>
                </c:pt>
                <c:pt idx="1273">
                  <c:v>1080.7410399999999</c:v>
                </c:pt>
                <c:pt idx="1274">
                  <c:v>1108.77234</c:v>
                </c:pt>
                <c:pt idx="1275">
                  <c:v>1136.8036400000001</c:v>
                </c:pt>
                <c:pt idx="1276">
                  <c:v>1164.83494</c:v>
                </c:pt>
                <c:pt idx="1277">
                  <c:v>1134.7879399999999</c:v>
                </c:pt>
                <c:pt idx="1278">
                  <c:v>1162.81924</c:v>
                </c:pt>
                <c:pt idx="1279">
                  <c:v>1227.75774</c:v>
                </c:pt>
                <c:pt idx="1280">
                  <c:v>1255.7890399999999</c:v>
                </c:pt>
                <c:pt idx="1281">
                  <c:v>1283.82034</c:v>
                </c:pt>
                <c:pt idx="1282">
                  <c:v>1311.8516400000001</c:v>
                </c:pt>
                <c:pt idx="1283">
                  <c:v>1339.88294</c:v>
                </c:pt>
                <c:pt idx="1284">
                  <c:v>1367.9142400000001</c:v>
                </c:pt>
                <c:pt idx="1285">
                  <c:v>1337.86734</c:v>
                </c:pt>
                <c:pt idx="1286">
                  <c:v>1365.8986399999999</c:v>
                </c:pt>
                <c:pt idx="1287">
                  <c:v>1430.8371400000001</c:v>
                </c:pt>
                <c:pt idx="1288">
                  <c:v>1458.86844</c:v>
                </c:pt>
                <c:pt idx="1289">
                  <c:v>1486.8997400000001</c:v>
                </c:pt>
                <c:pt idx="1290">
                  <c:v>1514.9310399999999</c:v>
                </c:pt>
                <c:pt idx="1291">
                  <c:v>1542.96234</c:v>
                </c:pt>
                <c:pt idx="1292">
                  <c:v>1570.9936399999999</c:v>
                </c:pt>
                <c:pt idx="1293">
                  <c:v>1540.9467400000001</c:v>
                </c:pt>
                <c:pt idx="1294">
                  <c:v>1568.97804</c:v>
                </c:pt>
                <c:pt idx="1295">
                  <c:v>1430.8371400000001</c:v>
                </c:pt>
                <c:pt idx="1296">
                  <c:v>1458.86844</c:v>
                </c:pt>
                <c:pt idx="1297">
                  <c:v>1486.8997400000001</c:v>
                </c:pt>
                <c:pt idx="1298">
                  <c:v>1514.9310399999999</c:v>
                </c:pt>
                <c:pt idx="1299">
                  <c:v>1542.96234</c:v>
                </c:pt>
                <c:pt idx="1300">
                  <c:v>1570.9936399999999</c:v>
                </c:pt>
                <c:pt idx="1301">
                  <c:v>1540.9467400000001</c:v>
                </c:pt>
                <c:pt idx="1302">
                  <c:v>1568.97804</c:v>
                </c:pt>
                <c:pt idx="1303">
                  <c:v>1389.8106399999999</c:v>
                </c:pt>
                <c:pt idx="1304">
                  <c:v>1417.84194</c:v>
                </c:pt>
                <c:pt idx="1305">
                  <c:v>1445.8732399999999</c:v>
                </c:pt>
                <c:pt idx="1306">
                  <c:v>1473.90454</c:v>
                </c:pt>
                <c:pt idx="1307">
                  <c:v>1501.9358400000001</c:v>
                </c:pt>
                <c:pt idx="1308">
                  <c:v>1529.96714</c:v>
                </c:pt>
                <c:pt idx="1309">
                  <c:v>1499.9201399999999</c:v>
                </c:pt>
                <c:pt idx="1310">
                  <c:v>1527.95144</c:v>
                </c:pt>
                <c:pt idx="1311">
                  <c:v>1592.88994</c:v>
                </c:pt>
                <c:pt idx="1312">
                  <c:v>1620.9212399999999</c:v>
                </c:pt>
                <c:pt idx="1313">
                  <c:v>1648.95254</c:v>
                </c:pt>
                <c:pt idx="1314">
                  <c:v>1676.9838400000001</c:v>
                </c:pt>
                <c:pt idx="1315">
                  <c:v>1705.01514</c:v>
                </c:pt>
                <c:pt idx="1316">
                  <c:v>1733.0464400000001</c:v>
                </c:pt>
                <c:pt idx="1317">
                  <c:v>1702.99954</c:v>
                </c:pt>
                <c:pt idx="1318">
                  <c:v>1731.0308399999999</c:v>
                </c:pt>
                <c:pt idx="1319">
                  <c:v>1754.9428399999999</c:v>
                </c:pt>
                <c:pt idx="1320">
                  <c:v>1782.97414</c:v>
                </c:pt>
                <c:pt idx="1321">
                  <c:v>1811.0054399999999</c:v>
                </c:pt>
                <c:pt idx="1322">
                  <c:v>1839.03674</c:v>
                </c:pt>
                <c:pt idx="1323">
                  <c:v>1867.0680399999999</c:v>
                </c:pt>
                <c:pt idx="1324">
                  <c:v>1895.09934</c:v>
                </c:pt>
                <c:pt idx="1325">
                  <c:v>1865.05234</c:v>
                </c:pt>
                <c:pt idx="1326">
                  <c:v>1893.0836400000001</c:v>
                </c:pt>
                <c:pt idx="1327">
                  <c:v>1901.00074</c:v>
                </c:pt>
                <c:pt idx="1328">
                  <c:v>1929.0320400000001</c:v>
                </c:pt>
                <c:pt idx="1329">
                  <c:v>1957.0633399999999</c:v>
                </c:pt>
                <c:pt idx="1330">
                  <c:v>1985.09464</c:v>
                </c:pt>
                <c:pt idx="1331">
                  <c:v>2013.1259399999999</c:v>
                </c:pt>
                <c:pt idx="1332">
                  <c:v>2041.15724</c:v>
                </c:pt>
                <c:pt idx="1333">
                  <c:v>2011.11024</c:v>
                </c:pt>
                <c:pt idx="1334">
                  <c:v>2039.1415400000001</c:v>
                </c:pt>
                <c:pt idx="1335">
                  <c:v>1535.8685399999999</c:v>
                </c:pt>
                <c:pt idx="1336">
                  <c:v>1563.89984</c:v>
                </c:pt>
                <c:pt idx="1337">
                  <c:v>1591.9311399999999</c:v>
                </c:pt>
                <c:pt idx="1338">
                  <c:v>1619.96244</c:v>
                </c:pt>
                <c:pt idx="1339">
                  <c:v>1647.9937399999999</c:v>
                </c:pt>
                <c:pt idx="1340">
                  <c:v>1676.02504</c:v>
                </c:pt>
                <c:pt idx="1341">
                  <c:v>1645.97804</c:v>
                </c:pt>
                <c:pt idx="1342">
                  <c:v>1674.0093400000001</c:v>
                </c:pt>
                <c:pt idx="1343">
                  <c:v>1738.94794</c:v>
                </c:pt>
                <c:pt idx="1344">
                  <c:v>1766.9792399999999</c:v>
                </c:pt>
                <c:pt idx="1345">
                  <c:v>1795.01054</c:v>
                </c:pt>
                <c:pt idx="1346">
                  <c:v>1823.0418400000001</c:v>
                </c:pt>
                <c:pt idx="1347">
                  <c:v>1851.07314</c:v>
                </c:pt>
                <c:pt idx="1348">
                  <c:v>1879.1044400000001</c:v>
                </c:pt>
                <c:pt idx="1349">
                  <c:v>1849.05744</c:v>
                </c:pt>
                <c:pt idx="1350">
                  <c:v>1877.0887399999999</c:v>
                </c:pt>
                <c:pt idx="1351">
                  <c:v>1697.9213400000001</c:v>
                </c:pt>
                <c:pt idx="1352">
                  <c:v>1725.95264</c:v>
                </c:pt>
                <c:pt idx="1353">
                  <c:v>1753.9839400000001</c:v>
                </c:pt>
                <c:pt idx="1354">
                  <c:v>1782.0152399999999</c:v>
                </c:pt>
                <c:pt idx="1355">
                  <c:v>1810.04654</c:v>
                </c:pt>
                <c:pt idx="1356">
                  <c:v>1838.0778399999999</c:v>
                </c:pt>
                <c:pt idx="1357">
                  <c:v>1808.0309400000001</c:v>
                </c:pt>
                <c:pt idx="1358">
                  <c:v>1836.06224</c:v>
                </c:pt>
                <c:pt idx="1359">
                  <c:v>1186.7312400000001</c:v>
                </c:pt>
                <c:pt idx="1360">
                  <c:v>1214.7625399999999</c:v>
                </c:pt>
                <c:pt idx="1361">
                  <c:v>1242.79384</c:v>
                </c:pt>
                <c:pt idx="1362">
                  <c:v>1270.8251399999999</c:v>
                </c:pt>
                <c:pt idx="1363">
                  <c:v>1298.85644</c:v>
                </c:pt>
                <c:pt idx="1364">
                  <c:v>1326.8877399999999</c:v>
                </c:pt>
                <c:pt idx="1365">
                  <c:v>1296.8407400000001</c:v>
                </c:pt>
                <c:pt idx="1366">
                  <c:v>1324.87204</c:v>
                </c:pt>
                <c:pt idx="1367">
                  <c:v>1348.78404</c:v>
                </c:pt>
                <c:pt idx="1368">
                  <c:v>1376.8153399999999</c:v>
                </c:pt>
                <c:pt idx="1369">
                  <c:v>1404.84664</c:v>
                </c:pt>
                <c:pt idx="1370">
                  <c:v>1432.8779400000001</c:v>
                </c:pt>
                <c:pt idx="1371">
                  <c:v>1460.90924</c:v>
                </c:pt>
                <c:pt idx="1372">
                  <c:v>1488.9405400000001</c:v>
                </c:pt>
                <c:pt idx="1373">
                  <c:v>1458.89364</c:v>
                </c:pt>
                <c:pt idx="1374">
                  <c:v>1486.9249399999999</c:v>
                </c:pt>
                <c:pt idx="1375">
                  <c:v>1510.8368399999999</c:v>
                </c:pt>
                <c:pt idx="1376">
                  <c:v>1538.86814</c:v>
                </c:pt>
                <c:pt idx="1377">
                  <c:v>1566.8994399999999</c:v>
                </c:pt>
                <c:pt idx="1378">
                  <c:v>1594.93074</c:v>
                </c:pt>
                <c:pt idx="1379">
                  <c:v>1622.9620399999999</c:v>
                </c:pt>
                <c:pt idx="1380">
                  <c:v>1650.99334</c:v>
                </c:pt>
                <c:pt idx="1381">
                  <c:v>1620.9464399999999</c:v>
                </c:pt>
                <c:pt idx="1382">
                  <c:v>1648.97774</c:v>
                </c:pt>
                <c:pt idx="1383">
                  <c:v>1186.7312400000001</c:v>
                </c:pt>
                <c:pt idx="1384">
                  <c:v>1214.7625399999999</c:v>
                </c:pt>
                <c:pt idx="1385">
                  <c:v>1242.79384</c:v>
                </c:pt>
                <c:pt idx="1386">
                  <c:v>1270.8251399999999</c:v>
                </c:pt>
                <c:pt idx="1387">
                  <c:v>1298.85644</c:v>
                </c:pt>
                <c:pt idx="1388">
                  <c:v>1326.8877399999999</c:v>
                </c:pt>
                <c:pt idx="1389">
                  <c:v>1296.8407400000001</c:v>
                </c:pt>
                <c:pt idx="1390">
                  <c:v>1324.87204</c:v>
                </c:pt>
                <c:pt idx="1391">
                  <c:v>1389.8106399999999</c:v>
                </c:pt>
                <c:pt idx="1392">
                  <c:v>1417.84194</c:v>
                </c:pt>
                <c:pt idx="1393">
                  <c:v>1445.8732399999999</c:v>
                </c:pt>
                <c:pt idx="1394">
                  <c:v>1473.90454</c:v>
                </c:pt>
                <c:pt idx="1395">
                  <c:v>1501.9358400000001</c:v>
                </c:pt>
                <c:pt idx="1396">
                  <c:v>1529.96714</c:v>
                </c:pt>
                <c:pt idx="1397">
                  <c:v>1499.9201399999999</c:v>
                </c:pt>
                <c:pt idx="1398">
                  <c:v>1527.95144</c:v>
                </c:pt>
                <c:pt idx="1399">
                  <c:v>1551.8634400000001</c:v>
                </c:pt>
                <c:pt idx="1400">
                  <c:v>1579.89474</c:v>
                </c:pt>
                <c:pt idx="1401">
                  <c:v>1607.9260400000001</c:v>
                </c:pt>
                <c:pt idx="1402">
                  <c:v>1635.9573399999999</c:v>
                </c:pt>
                <c:pt idx="1403">
                  <c:v>1663.98864</c:v>
                </c:pt>
                <c:pt idx="1404">
                  <c:v>1692.0199399999999</c:v>
                </c:pt>
                <c:pt idx="1405">
                  <c:v>1661.9729399999999</c:v>
                </c:pt>
                <c:pt idx="1406">
                  <c:v>1690.00424</c:v>
                </c:pt>
                <c:pt idx="1407">
                  <c:v>1713.91624</c:v>
                </c:pt>
                <c:pt idx="1408">
                  <c:v>1741.9475399999999</c:v>
                </c:pt>
                <c:pt idx="1409">
                  <c:v>1769.97884</c:v>
                </c:pt>
                <c:pt idx="1410">
                  <c:v>1798.0101400000001</c:v>
                </c:pt>
                <c:pt idx="1411">
                  <c:v>1826.04144</c:v>
                </c:pt>
                <c:pt idx="1412">
                  <c:v>1854.0727400000001</c:v>
                </c:pt>
                <c:pt idx="1413">
                  <c:v>1824.02584</c:v>
                </c:pt>
                <c:pt idx="1414">
                  <c:v>1852.0571399999999</c:v>
                </c:pt>
                <c:pt idx="1415">
                  <c:v>1227.75774</c:v>
                </c:pt>
                <c:pt idx="1416">
                  <c:v>1255.7890399999999</c:v>
                </c:pt>
                <c:pt idx="1417">
                  <c:v>1283.82034</c:v>
                </c:pt>
                <c:pt idx="1418">
                  <c:v>1311.8516400000001</c:v>
                </c:pt>
                <c:pt idx="1419">
                  <c:v>1339.88294</c:v>
                </c:pt>
                <c:pt idx="1420">
                  <c:v>1367.9142400000001</c:v>
                </c:pt>
                <c:pt idx="1421">
                  <c:v>1337.86734</c:v>
                </c:pt>
                <c:pt idx="1422">
                  <c:v>1365.8986399999999</c:v>
                </c:pt>
                <c:pt idx="1423">
                  <c:v>1795.9693399999999</c:v>
                </c:pt>
                <c:pt idx="1424">
                  <c:v>1824.00064</c:v>
                </c:pt>
                <c:pt idx="1425">
                  <c:v>1852.0319400000001</c:v>
                </c:pt>
                <c:pt idx="1426">
                  <c:v>1880.06324</c:v>
                </c:pt>
                <c:pt idx="1427">
                  <c:v>1908.0945400000001</c:v>
                </c:pt>
                <c:pt idx="1428">
                  <c:v>1936.1258399999999</c:v>
                </c:pt>
                <c:pt idx="1429">
                  <c:v>1906.0789399999999</c:v>
                </c:pt>
                <c:pt idx="1430">
                  <c:v>1934.11024</c:v>
                </c:pt>
                <c:pt idx="1431">
                  <c:v>1332.7891400000001</c:v>
                </c:pt>
                <c:pt idx="1432">
                  <c:v>1360.82044</c:v>
                </c:pt>
                <c:pt idx="1433">
                  <c:v>1388.8517400000001</c:v>
                </c:pt>
                <c:pt idx="1434">
                  <c:v>1416.8830399999999</c:v>
                </c:pt>
                <c:pt idx="1435">
                  <c:v>1444.91434</c:v>
                </c:pt>
                <c:pt idx="1436">
                  <c:v>1472.9456399999999</c:v>
                </c:pt>
                <c:pt idx="1437">
                  <c:v>1442.8987400000001</c:v>
                </c:pt>
                <c:pt idx="1438">
                  <c:v>1470.93004</c:v>
                </c:pt>
                <c:pt idx="1439">
                  <c:v>1942.0272399999999</c:v>
                </c:pt>
                <c:pt idx="1440">
                  <c:v>1970.05854</c:v>
                </c:pt>
                <c:pt idx="1441">
                  <c:v>1998.0898400000001</c:v>
                </c:pt>
                <c:pt idx="1442">
                  <c:v>2026.12114</c:v>
                </c:pt>
                <c:pt idx="1443">
                  <c:v>2054.1524400000003</c:v>
                </c:pt>
                <c:pt idx="1444">
                  <c:v>2082.1837400000004</c:v>
                </c:pt>
                <c:pt idx="1445">
                  <c:v>2052.1368400000001</c:v>
                </c:pt>
                <c:pt idx="1446">
                  <c:v>2080.1681400000002</c:v>
                </c:pt>
                <c:pt idx="1447">
                  <c:v>1672.8897400000001</c:v>
                </c:pt>
                <c:pt idx="1448">
                  <c:v>1700.9210399999999</c:v>
                </c:pt>
                <c:pt idx="1449">
                  <c:v>1728.95234</c:v>
                </c:pt>
                <c:pt idx="1450">
                  <c:v>1756.9836399999999</c:v>
                </c:pt>
                <c:pt idx="1451">
                  <c:v>1785.01494</c:v>
                </c:pt>
                <c:pt idx="1452">
                  <c:v>1813.0462399999999</c:v>
                </c:pt>
                <c:pt idx="1453">
                  <c:v>1782.9992400000001</c:v>
                </c:pt>
                <c:pt idx="1454">
                  <c:v>1811.03054</c:v>
                </c:pt>
                <c:pt idx="1455">
                  <c:v>1875.9690399999999</c:v>
                </c:pt>
                <c:pt idx="1456">
                  <c:v>1904.0003400000001</c:v>
                </c:pt>
                <c:pt idx="1457">
                  <c:v>1932.0316399999999</c:v>
                </c:pt>
                <c:pt idx="1458">
                  <c:v>1960.06294</c:v>
                </c:pt>
                <c:pt idx="1459">
                  <c:v>1988.0942399999999</c:v>
                </c:pt>
                <c:pt idx="1460">
                  <c:v>2016.12554</c:v>
                </c:pt>
                <c:pt idx="1461">
                  <c:v>1986.07864</c:v>
                </c:pt>
                <c:pt idx="1462">
                  <c:v>2014.1099400000001</c:v>
                </c:pt>
                <c:pt idx="1463">
                  <c:v>1834.94254</c:v>
                </c:pt>
                <c:pt idx="1464">
                  <c:v>1862.9738399999999</c:v>
                </c:pt>
                <c:pt idx="1465">
                  <c:v>1891.00514</c:v>
                </c:pt>
                <c:pt idx="1466">
                  <c:v>1919.0364400000001</c:v>
                </c:pt>
                <c:pt idx="1467">
                  <c:v>1947.06774</c:v>
                </c:pt>
                <c:pt idx="1468">
                  <c:v>1975.0990400000001</c:v>
                </c:pt>
                <c:pt idx="1469">
                  <c:v>1945.05204</c:v>
                </c:pt>
                <c:pt idx="1470">
                  <c:v>1973.0833399999999</c:v>
                </c:pt>
                <c:pt idx="1471">
                  <c:v>2038.0219400000001</c:v>
                </c:pt>
                <c:pt idx="1472">
                  <c:v>2066.0532400000002</c:v>
                </c:pt>
                <c:pt idx="1473">
                  <c:v>2094.0845400000003</c:v>
                </c:pt>
                <c:pt idx="1474">
                  <c:v>2122.1158400000004</c:v>
                </c:pt>
                <c:pt idx="1475">
                  <c:v>2150.14714</c:v>
                </c:pt>
                <c:pt idx="1476">
                  <c:v>2178.1784400000001</c:v>
                </c:pt>
                <c:pt idx="1477">
                  <c:v>2148.1314400000001</c:v>
                </c:pt>
                <c:pt idx="1478">
                  <c:v>2176.1627400000002</c:v>
                </c:pt>
                <c:pt idx="1479">
                  <c:v>1389.8106399999999</c:v>
                </c:pt>
                <c:pt idx="1480">
                  <c:v>1417.84194</c:v>
                </c:pt>
                <c:pt idx="1481">
                  <c:v>1445.8732399999999</c:v>
                </c:pt>
                <c:pt idx="1482">
                  <c:v>1473.90454</c:v>
                </c:pt>
                <c:pt idx="1483">
                  <c:v>1501.9358400000001</c:v>
                </c:pt>
                <c:pt idx="1484">
                  <c:v>1529.96714</c:v>
                </c:pt>
                <c:pt idx="1485">
                  <c:v>1499.9201399999999</c:v>
                </c:pt>
                <c:pt idx="1486">
                  <c:v>1527.95144</c:v>
                </c:pt>
                <c:pt idx="1487">
                  <c:v>1633.9165399999999</c:v>
                </c:pt>
                <c:pt idx="1488">
                  <c:v>1661.94784</c:v>
                </c:pt>
                <c:pt idx="1489">
                  <c:v>1689.9791399999999</c:v>
                </c:pt>
                <c:pt idx="1490">
                  <c:v>1718.01044</c:v>
                </c:pt>
                <c:pt idx="1491">
                  <c:v>1746.0417399999999</c:v>
                </c:pt>
                <c:pt idx="1492">
                  <c:v>1774.07304</c:v>
                </c:pt>
                <c:pt idx="1493">
                  <c:v>1744.02604</c:v>
                </c:pt>
                <c:pt idx="1494">
                  <c:v>1772.0573400000001</c:v>
                </c:pt>
                <c:pt idx="1495">
                  <c:v>1430.8371400000001</c:v>
                </c:pt>
                <c:pt idx="1496">
                  <c:v>1458.86844</c:v>
                </c:pt>
                <c:pt idx="1497">
                  <c:v>1486.8997400000001</c:v>
                </c:pt>
                <c:pt idx="1498">
                  <c:v>1514.9310399999999</c:v>
                </c:pt>
                <c:pt idx="1499">
                  <c:v>1542.96234</c:v>
                </c:pt>
                <c:pt idx="1500">
                  <c:v>1570.9936399999999</c:v>
                </c:pt>
                <c:pt idx="1501">
                  <c:v>1540.9467400000001</c:v>
                </c:pt>
                <c:pt idx="1502">
                  <c:v>1568.97804</c:v>
                </c:pt>
                <c:pt idx="1503">
                  <c:v>1430.8371400000001</c:v>
                </c:pt>
                <c:pt idx="1504">
                  <c:v>1458.86844</c:v>
                </c:pt>
                <c:pt idx="1505">
                  <c:v>1486.8997400000001</c:v>
                </c:pt>
                <c:pt idx="1506">
                  <c:v>1514.9310399999999</c:v>
                </c:pt>
                <c:pt idx="1507">
                  <c:v>1542.96234</c:v>
                </c:pt>
                <c:pt idx="1508">
                  <c:v>1570.9936399999999</c:v>
                </c:pt>
                <c:pt idx="1509">
                  <c:v>1540.9467400000001</c:v>
                </c:pt>
                <c:pt idx="1510">
                  <c:v>1568.97804</c:v>
                </c:pt>
                <c:pt idx="1511">
                  <c:v>1592.88994</c:v>
                </c:pt>
                <c:pt idx="1512">
                  <c:v>1620.9212399999999</c:v>
                </c:pt>
                <c:pt idx="1513">
                  <c:v>1648.95254</c:v>
                </c:pt>
                <c:pt idx="1514">
                  <c:v>1676.9838400000001</c:v>
                </c:pt>
                <c:pt idx="1515">
                  <c:v>1705.01514</c:v>
                </c:pt>
                <c:pt idx="1516">
                  <c:v>1733.0464400000001</c:v>
                </c:pt>
                <c:pt idx="1517">
                  <c:v>1702.99954</c:v>
                </c:pt>
                <c:pt idx="1518">
                  <c:v>1731.0308399999999</c:v>
                </c:pt>
                <c:pt idx="1519">
                  <c:v>1551.8634400000001</c:v>
                </c:pt>
                <c:pt idx="1520">
                  <c:v>1579.89474</c:v>
                </c:pt>
                <c:pt idx="1521">
                  <c:v>1607.9260400000001</c:v>
                </c:pt>
                <c:pt idx="1522">
                  <c:v>1635.9573399999999</c:v>
                </c:pt>
                <c:pt idx="1523">
                  <c:v>1663.98864</c:v>
                </c:pt>
                <c:pt idx="1524">
                  <c:v>1692.0199399999999</c:v>
                </c:pt>
                <c:pt idx="1525">
                  <c:v>1661.9729399999999</c:v>
                </c:pt>
                <c:pt idx="1526">
                  <c:v>1690.00424</c:v>
                </c:pt>
                <c:pt idx="1527">
                  <c:v>1592.88994</c:v>
                </c:pt>
                <c:pt idx="1528">
                  <c:v>1620.9212399999999</c:v>
                </c:pt>
                <c:pt idx="1529">
                  <c:v>1648.95254</c:v>
                </c:pt>
                <c:pt idx="1530">
                  <c:v>1676.9838400000001</c:v>
                </c:pt>
                <c:pt idx="1531">
                  <c:v>1705.01514</c:v>
                </c:pt>
                <c:pt idx="1532">
                  <c:v>1733.0464400000001</c:v>
                </c:pt>
                <c:pt idx="1533">
                  <c:v>1702.99954</c:v>
                </c:pt>
                <c:pt idx="1534">
                  <c:v>1731.0308399999999</c:v>
                </c:pt>
                <c:pt idx="1535">
                  <c:v>1576.8950399999999</c:v>
                </c:pt>
                <c:pt idx="1536">
                  <c:v>1604.92634</c:v>
                </c:pt>
                <c:pt idx="1537">
                  <c:v>1632.9576400000001</c:v>
                </c:pt>
                <c:pt idx="1538">
                  <c:v>1660.98894</c:v>
                </c:pt>
                <c:pt idx="1539">
                  <c:v>1689.0202400000001</c:v>
                </c:pt>
                <c:pt idx="1540">
                  <c:v>1717.0515399999999</c:v>
                </c:pt>
                <c:pt idx="1541">
                  <c:v>1687.0046399999999</c:v>
                </c:pt>
                <c:pt idx="1542">
                  <c:v>1715.03594</c:v>
                </c:pt>
                <c:pt idx="1543">
                  <c:v>1738.94794</c:v>
                </c:pt>
                <c:pt idx="1544">
                  <c:v>1766.9792399999999</c:v>
                </c:pt>
                <c:pt idx="1545">
                  <c:v>1795.01054</c:v>
                </c:pt>
                <c:pt idx="1546">
                  <c:v>1823.0418400000001</c:v>
                </c:pt>
                <c:pt idx="1547">
                  <c:v>1851.07314</c:v>
                </c:pt>
                <c:pt idx="1548">
                  <c:v>1879.1044400000001</c:v>
                </c:pt>
                <c:pt idx="1549">
                  <c:v>1849.05744</c:v>
                </c:pt>
                <c:pt idx="1550">
                  <c:v>1877.0887399999999</c:v>
                </c:pt>
                <c:pt idx="1551">
                  <c:v>1738.94794</c:v>
                </c:pt>
                <c:pt idx="1552">
                  <c:v>1766.9792399999999</c:v>
                </c:pt>
                <c:pt idx="1553">
                  <c:v>1795.01054</c:v>
                </c:pt>
                <c:pt idx="1554">
                  <c:v>1823.0418400000001</c:v>
                </c:pt>
                <c:pt idx="1555">
                  <c:v>1851.07314</c:v>
                </c:pt>
                <c:pt idx="1556">
                  <c:v>1879.1044400000001</c:v>
                </c:pt>
                <c:pt idx="1557">
                  <c:v>1849.05744</c:v>
                </c:pt>
                <c:pt idx="1558">
                  <c:v>1877.0887399999999</c:v>
                </c:pt>
                <c:pt idx="1559">
                  <c:v>1389.8106399999999</c:v>
                </c:pt>
                <c:pt idx="1560">
                  <c:v>1417.84194</c:v>
                </c:pt>
                <c:pt idx="1561">
                  <c:v>1445.8732399999999</c:v>
                </c:pt>
                <c:pt idx="1562">
                  <c:v>1473.90454</c:v>
                </c:pt>
                <c:pt idx="1563">
                  <c:v>1501.9358400000001</c:v>
                </c:pt>
                <c:pt idx="1564">
                  <c:v>1529.96714</c:v>
                </c:pt>
                <c:pt idx="1565">
                  <c:v>1499.9201399999999</c:v>
                </c:pt>
                <c:pt idx="1566">
                  <c:v>1527.95144</c:v>
                </c:pt>
                <c:pt idx="1567">
                  <c:v>1592.88994</c:v>
                </c:pt>
                <c:pt idx="1568">
                  <c:v>1620.9212399999999</c:v>
                </c:pt>
                <c:pt idx="1569">
                  <c:v>1648.95254</c:v>
                </c:pt>
                <c:pt idx="1570">
                  <c:v>1676.9838400000001</c:v>
                </c:pt>
                <c:pt idx="1571">
                  <c:v>1705.01514</c:v>
                </c:pt>
                <c:pt idx="1572">
                  <c:v>1733.0464400000001</c:v>
                </c:pt>
                <c:pt idx="1573">
                  <c:v>1702.99954</c:v>
                </c:pt>
                <c:pt idx="1574">
                  <c:v>1731.0308399999999</c:v>
                </c:pt>
                <c:pt idx="1575">
                  <c:v>1535.8685399999999</c:v>
                </c:pt>
                <c:pt idx="1576">
                  <c:v>1563.89984</c:v>
                </c:pt>
                <c:pt idx="1577">
                  <c:v>1591.9311399999999</c:v>
                </c:pt>
                <c:pt idx="1578">
                  <c:v>1619.96244</c:v>
                </c:pt>
                <c:pt idx="1579">
                  <c:v>1647.9937399999999</c:v>
                </c:pt>
                <c:pt idx="1580">
                  <c:v>1676.02504</c:v>
                </c:pt>
                <c:pt idx="1581">
                  <c:v>1645.97804</c:v>
                </c:pt>
                <c:pt idx="1582">
                  <c:v>1674.0093400000001</c:v>
                </c:pt>
                <c:pt idx="1583">
                  <c:v>1738.94794</c:v>
                </c:pt>
                <c:pt idx="1584">
                  <c:v>1766.9792399999999</c:v>
                </c:pt>
                <c:pt idx="1585">
                  <c:v>1795.01054</c:v>
                </c:pt>
                <c:pt idx="1586">
                  <c:v>1823.0418400000001</c:v>
                </c:pt>
                <c:pt idx="1587">
                  <c:v>1851.07314</c:v>
                </c:pt>
                <c:pt idx="1588">
                  <c:v>1879.1044400000001</c:v>
                </c:pt>
                <c:pt idx="1589">
                  <c:v>1849.05744</c:v>
                </c:pt>
                <c:pt idx="1590">
                  <c:v>1877.0887399999999</c:v>
                </c:pt>
                <c:pt idx="1591">
                  <c:v>1065.7049400000001</c:v>
                </c:pt>
                <c:pt idx="1592">
                  <c:v>1093.73624</c:v>
                </c:pt>
                <c:pt idx="1593">
                  <c:v>1121.7675400000001</c:v>
                </c:pt>
                <c:pt idx="1594">
                  <c:v>1149.7988399999999</c:v>
                </c:pt>
                <c:pt idx="1595">
                  <c:v>1177.83014</c:v>
                </c:pt>
                <c:pt idx="1596">
                  <c:v>1205.8614399999999</c:v>
                </c:pt>
                <c:pt idx="1597">
                  <c:v>1175.8145400000001</c:v>
                </c:pt>
                <c:pt idx="1598">
                  <c:v>1203.84584</c:v>
                </c:pt>
                <c:pt idx="1599">
                  <c:v>1227.75774</c:v>
                </c:pt>
                <c:pt idx="1600">
                  <c:v>1255.7890399999999</c:v>
                </c:pt>
                <c:pt idx="1601">
                  <c:v>1283.82034</c:v>
                </c:pt>
                <c:pt idx="1602">
                  <c:v>1311.8516400000001</c:v>
                </c:pt>
                <c:pt idx="1603">
                  <c:v>1339.88294</c:v>
                </c:pt>
                <c:pt idx="1604">
                  <c:v>1367.9142400000001</c:v>
                </c:pt>
                <c:pt idx="1605">
                  <c:v>1337.86734</c:v>
                </c:pt>
                <c:pt idx="1606">
                  <c:v>1365.8986399999999</c:v>
                </c:pt>
                <c:pt idx="1607">
                  <c:v>1430.8371400000001</c:v>
                </c:pt>
                <c:pt idx="1608">
                  <c:v>1458.86844</c:v>
                </c:pt>
                <c:pt idx="1609">
                  <c:v>1486.8997400000001</c:v>
                </c:pt>
                <c:pt idx="1610">
                  <c:v>1514.9310399999999</c:v>
                </c:pt>
                <c:pt idx="1611">
                  <c:v>1542.96234</c:v>
                </c:pt>
                <c:pt idx="1612">
                  <c:v>1570.9936399999999</c:v>
                </c:pt>
                <c:pt idx="1613">
                  <c:v>1540.9467400000001</c:v>
                </c:pt>
                <c:pt idx="1614">
                  <c:v>1568.97804</c:v>
                </c:pt>
                <c:pt idx="1615">
                  <c:v>1592.88994</c:v>
                </c:pt>
                <c:pt idx="1616">
                  <c:v>1620.9212399999999</c:v>
                </c:pt>
                <c:pt idx="1617">
                  <c:v>1648.95254</c:v>
                </c:pt>
                <c:pt idx="1618">
                  <c:v>1676.9838400000001</c:v>
                </c:pt>
                <c:pt idx="1619">
                  <c:v>1705.01514</c:v>
                </c:pt>
                <c:pt idx="1620">
                  <c:v>1733.0464400000001</c:v>
                </c:pt>
                <c:pt idx="1621">
                  <c:v>1702.99954</c:v>
                </c:pt>
                <c:pt idx="1622">
                  <c:v>1731.0308399999999</c:v>
                </c:pt>
                <c:pt idx="1623">
                  <c:v>1430.8371400000001</c:v>
                </c:pt>
                <c:pt idx="1624">
                  <c:v>1458.86844</c:v>
                </c:pt>
                <c:pt idx="1625">
                  <c:v>1486.8997400000001</c:v>
                </c:pt>
                <c:pt idx="1626">
                  <c:v>1514.9310399999999</c:v>
                </c:pt>
                <c:pt idx="1627">
                  <c:v>1542.96234</c:v>
                </c:pt>
                <c:pt idx="1628">
                  <c:v>1570.9936399999999</c:v>
                </c:pt>
                <c:pt idx="1629">
                  <c:v>1540.9467400000001</c:v>
                </c:pt>
                <c:pt idx="1630">
                  <c:v>1568.97804</c:v>
                </c:pt>
                <c:pt idx="1631">
                  <c:v>1592.88994</c:v>
                </c:pt>
                <c:pt idx="1632">
                  <c:v>1620.9212399999999</c:v>
                </c:pt>
                <c:pt idx="1633">
                  <c:v>1648.95254</c:v>
                </c:pt>
                <c:pt idx="1634">
                  <c:v>1676.9838400000001</c:v>
                </c:pt>
                <c:pt idx="1635">
                  <c:v>1705.01514</c:v>
                </c:pt>
                <c:pt idx="1636">
                  <c:v>1733.0464400000001</c:v>
                </c:pt>
                <c:pt idx="1637">
                  <c:v>1702.99954</c:v>
                </c:pt>
                <c:pt idx="1638">
                  <c:v>1731.0308399999999</c:v>
                </c:pt>
                <c:pt idx="1639">
                  <c:v>1576.8950399999999</c:v>
                </c:pt>
                <c:pt idx="1640">
                  <c:v>1604.92634</c:v>
                </c:pt>
                <c:pt idx="1641">
                  <c:v>1632.9576400000001</c:v>
                </c:pt>
                <c:pt idx="1642">
                  <c:v>1660.98894</c:v>
                </c:pt>
                <c:pt idx="1643">
                  <c:v>1689.0202400000001</c:v>
                </c:pt>
                <c:pt idx="1644">
                  <c:v>1717.0515399999999</c:v>
                </c:pt>
                <c:pt idx="1645">
                  <c:v>1687.0046399999999</c:v>
                </c:pt>
                <c:pt idx="1646">
                  <c:v>1715.03594</c:v>
                </c:pt>
                <c:pt idx="1647">
                  <c:v>1738.94794</c:v>
                </c:pt>
                <c:pt idx="1648">
                  <c:v>1766.9792399999999</c:v>
                </c:pt>
                <c:pt idx="1649">
                  <c:v>1795.01054</c:v>
                </c:pt>
                <c:pt idx="1650">
                  <c:v>1823.0418400000001</c:v>
                </c:pt>
                <c:pt idx="1651">
                  <c:v>1851.07314</c:v>
                </c:pt>
                <c:pt idx="1652">
                  <c:v>1879.1044400000001</c:v>
                </c:pt>
                <c:pt idx="1653">
                  <c:v>1849.05744</c:v>
                </c:pt>
                <c:pt idx="1654">
                  <c:v>1877.0887399999999</c:v>
                </c:pt>
                <c:pt idx="1655">
                  <c:v>1373.81574</c:v>
                </c:pt>
                <c:pt idx="1656">
                  <c:v>1401.8470399999999</c:v>
                </c:pt>
                <c:pt idx="1657">
                  <c:v>1429.87834</c:v>
                </c:pt>
                <c:pt idx="1658">
                  <c:v>1457.9096400000001</c:v>
                </c:pt>
                <c:pt idx="1659">
                  <c:v>1485.94094</c:v>
                </c:pt>
                <c:pt idx="1660">
                  <c:v>1513.9722400000001</c:v>
                </c:pt>
                <c:pt idx="1661">
                  <c:v>1483.92524</c:v>
                </c:pt>
                <c:pt idx="1662">
                  <c:v>1511.9565399999999</c:v>
                </c:pt>
                <c:pt idx="1663">
                  <c:v>1389.8106399999999</c:v>
                </c:pt>
                <c:pt idx="1664">
                  <c:v>1417.84194</c:v>
                </c:pt>
                <c:pt idx="1665">
                  <c:v>1445.8732399999999</c:v>
                </c:pt>
                <c:pt idx="1666">
                  <c:v>1473.90454</c:v>
                </c:pt>
                <c:pt idx="1667">
                  <c:v>1501.9358400000001</c:v>
                </c:pt>
                <c:pt idx="1668">
                  <c:v>1529.96714</c:v>
                </c:pt>
                <c:pt idx="1669">
                  <c:v>1499.9201399999999</c:v>
                </c:pt>
                <c:pt idx="1670">
                  <c:v>1527.95144</c:v>
                </c:pt>
                <c:pt idx="1671">
                  <c:v>1535.8685399999999</c:v>
                </c:pt>
                <c:pt idx="1672">
                  <c:v>1563.89984</c:v>
                </c:pt>
                <c:pt idx="1673">
                  <c:v>1591.9311399999999</c:v>
                </c:pt>
                <c:pt idx="1674">
                  <c:v>1619.96244</c:v>
                </c:pt>
                <c:pt idx="1675">
                  <c:v>1647.9937399999999</c:v>
                </c:pt>
                <c:pt idx="1676">
                  <c:v>1676.02504</c:v>
                </c:pt>
                <c:pt idx="1677">
                  <c:v>1645.97804</c:v>
                </c:pt>
                <c:pt idx="1678">
                  <c:v>1674.0093400000001</c:v>
                </c:pt>
                <c:pt idx="1679">
                  <c:v>1738.94794</c:v>
                </c:pt>
                <c:pt idx="1680">
                  <c:v>1766.9792399999999</c:v>
                </c:pt>
                <c:pt idx="1681">
                  <c:v>1795.01054</c:v>
                </c:pt>
                <c:pt idx="1682">
                  <c:v>1823.0418400000001</c:v>
                </c:pt>
                <c:pt idx="1683">
                  <c:v>1851.07314</c:v>
                </c:pt>
                <c:pt idx="1684">
                  <c:v>1879.1044400000001</c:v>
                </c:pt>
                <c:pt idx="1685">
                  <c:v>1849.05744</c:v>
                </c:pt>
                <c:pt idx="1686">
                  <c:v>1877.0887399999999</c:v>
                </c:pt>
                <c:pt idx="1687">
                  <c:v>1592.88994</c:v>
                </c:pt>
                <c:pt idx="1688">
                  <c:v>1620.9212399999999</c:v>
                </c:pt>
                <c:pt idx="1689">
                  <c:v>1648.95254</c:v>
                </c:pt>
                <c:pt idx="1690">
                  <c:v>1676.9838400000001</c:v>
                </c:pt>
                <c:pt idx="1691">
                  <c:v>1705.01514</c:v>
                </c:pt>
                <c:pt idx="1692">
                  <c:v>1733.0464400000001</c:v>
                </c:pt>
                <c:pt idx="1693">
                  <c:v>1702.99954</c:v>
                </c:pt>
                <c:pt idx="1694">
                  <c:v>1731.0308399999999</c:v>
                </c:pt>
                <c:pt idx="1695">
                  <c:v>1268.7843399999999</c:v>
                </c:pt>
                <c:pt idx="1696">
                  <c:v>1296.81564</c:v>
                </c:pt>
                <c:pt idx="1697">
                  <c:v>1324.8469399999999</c:v>
                </c:pt>
                <c:pt idx="1698">
                  <c:v>1352.87824</c:v>
                </c:pt>
                <c:pt idx="1699">
                  <c:v>1380.9095399999999</c:v>
                </c:pt>
                <c:pt idx="1700">
                  <c:v>1408.94084</c:v>
                </c:pt>
                <c:pt idx="1701">
                  <c:v>1378.89384</c:v>
                </c:pt>
                <c:pt idx="1702">
                  <c:v>1406.9251400000001</c:v>
                </c:pt>
                <c:pt idx="1703">
                  <c:v>1430.8371400000001</c:v>
                </c:pt>
                <c:pt idx="1704">
                  <c:v>1458.86844</c:v>
                </c:pt>
                <c:pt idx="1705">
                  <c:v>1486.8997400000001</c:v>
                </c:pt>
                <c:pt idx="1706">
                  <c:v>1514.9310399999999</c:v>
                </c:pt>
                <c:pt idx="1707">
                  <c:v>1542.96234</c:v>
                </c:pt>
                <c:pt idx="1708">
                  <c:v>1570.9936399999999</c:v>
                </c:pt>
                <c:pt idx="1709">
                  <c:v>1540.9467400000001</c:v>
                </c:pt>
                <c:pt idx="1710">
                  <c:v>1568.97804</c:v>
                </c:pt>
                <c:pt idx="1711">
                  <c:v>1592.88994</c:v>
                </c:pt>
                <c:pt idx="1712">
                  <c:v>1620.9212399999999</c:v>
                </c:pt>
                <c:pt idx="1713">
                  <c:v>1648.95254</c:v>
                </c:pt>
                <c:pt idx="1714">
                  <c:v>1676.9838400000001</c:v>
                </c:pt>
                <c:pt idx="1715">
                  <c:v>1705.01514</c:v>
                </c:pt>
                <c:pt idx="1716">
                  <c:v>1733.0464400000001</c:v>
                </c:pt>
                <c:pt idx="1717">
                  <c:v>1702.99954</c:v>
                </c:pt>
                <c:pt idx="1718">
                  <c:v>1731.0308399999999</c:v>
                </c:pt>
                <c:pt idx="1719">
                  <c:v>1065.7049400000001</c:v>
                </c:pt>
                <c:pt idx="1720">
                  <c:v>1093.73624</c:v>
                </c:pt>
                <c:pt idx="1721">
                  <c:v>1121.7675400000001</c:v>
                </c:pt>
                <c:pt idx="1722">
                  <c:v>1149.7988399999999</c:v>
                </c:pt>
                <c:pt idx="1723">
                  <c:v>1177.83014</c:v>
                </c:pt>
                <c:pt idx="1724">
                  <c:v>1205.8614399999999</c:v>
                </c:pt>
                <c:pt idx="1725">
                  <c:v>1175.8145400000001</c:v>
                </c:pt>
                <c:pt idx="1726">
                  <c:v>1203.84584</c:v>
                </c:pt>
                <c:pt idx="1727">
                  <c:v>1227.75774</c:v>
                </c:pt>
                <c:pt idx="1728">
                  <c:v>1255.7890399999999</c:v>
                </c:pt>
                <c:pt idx="1729">
                  <c:v>1283.82034</c:v>
                </c:pt>
                <c:pt idx="1730">
                  <c:v>1311.8516400000001</c:v>
                </c:pt>
                <c:pt idx="1731">
                  <c:v>1339.88294</c:v>
                </c:pt>
                <c:pt idx="1732">
                  <c:v>1367.9142400000001</c:v>
                </c:pt>
                <c:pt idx="1733">
                  <c:v>1337.86734</c:v>
                </c:pt>
                <c:pt idx="1734">
                  <c:v>1365.8986399999999</c:v>
                </c:pt>
                <c:pt idx="1735">
                  <c:v>1373.81574</c:v>
                </c:pt>
                <c:pt idx="1736">
                  <c:v>1401.8470399999999</c:v>
                </c:pt>
                <c:pt idx="1737">
                  <c:v>1429.87834</c:v>
                </c:pt>
                <c:pt idx="1738">
                  <c:v>1457.9096400000001</c:v>
                </c:pt>
                <c:pt idx="1739">
                  <c:v>1485.94094</c:v>
                </c:pt>
                <c:pt idx="1740">
                  <c:v>1513.9722400000001</c:v>
                </c:pt>
                <c:pt idx="1741">
                  <c:v>1483.92524</c:v>
                </c:pt>
                <c:pt idx="1742">
                  <c:v>1511.9565399999999</c:v>
                </c:pt>
                <c:pt idx="1743">
                  <c:v>1373.81574</c:v>
                </c:pt>
                <c:pt idx="1744">
                  <c:v>1401.8470399999999</c:v>
                </c:pt>
                <c:pt idx="1745">
                  <c:v>1429.87834</c:v>
                </c:pt>
                <c:pt idx="1746">
                  <c:v>1457.9096400000001</c:v>
                </c:pt>
                <c:pt idx="1747">
                  <c:v>1485.94094</c:v>
                </c:pt>
                <c:pt idx="1748">
                  <c:v>1513.9722400000001</c:v>
                </c:pt>
                <c:pt idx="1749">
                  <c:v>1483.92524</c:v>
                </c:pt>
                <c:pt idx="1750">
                  <c:v>1511.9565399999999</c:v>
                </c:pt>
                <c:pt idx="1751">
                  <c:v>1535.8685399999999</c:v>
                </c:pt>
                <c:pt idx="1752">
                  <c:v>1563.89984</c:v>
                </c:pt>
                <c:pt idx="1753">
                  <c:v>1591.9311399999999</c:v>
                </c:pt>
                <c:pt idx="1754">
                  <c:v>1619.96244</c:v>
                </c:pt>
                <c:pt idx="1755">
                  <c:v>1647.9937399999999</c:v>
                </c:pt>
                <c:pt idx="1756">
                  <c:v>1676.02504</c:v>
                </c:pt>
                <c:pt idx="1757">
                  <c:v>1645.97804</c:v>
                </c:pt>
                <c:pt idx="1758">
                  <c:v>1674.0093400000001</c:v>
                </c:pt>
                <c:pt idx="1759">
                  <c:v>1576.8950399999999</c:v>
                </c:pt>
                <c:pt idx="1760">
                  <c:v>1604.92634</c:v>
                </c:pt>
                <c:pt idx="1761">
                  <c:v>1632.9576400000001</c:v>
                </c:pt>
                <c:pt idx="1762">
                  <c:v>1660.98894</c:v>
                </c:pt>
                <c:pt idx="1763">
                  <c:v>1689.0202400000001</c:v>
                </c:pt>
                <c:pt idx="1764">
                  <c:v>1717.0515399999999</c:v>
                </c:pt>
                <c:pt idx="1765">
                  <c:v>1687.0046399999999</c:v>
                </c:pt>
                <c:pt idx="1766">
                  <c:v>1715.03594</c:v>
                </c:pt>
                <c:pt idx="1767">
                  <c:v>1681.92644</c:v>
                </c:pt>
                <c:pt idx="1768">
                  <c:v>1709.9577400000001</c:v>
                </c:pt>
                <c:pt idx="1769">
                  <c:v>1737.9890399999999</c:v>
                </c:pt>
                <c:pt idx="1770">
                  <c:v>1766.02034</c:v>
                </c:pt>
                <c:pt idx="1771">
                  <c:v>1794.0516399999999</c:v>
                </c:pt>
                <c:pt idx="1772">
                  <c:v>1822.08294</c:v>
                </c:pt>
                <c:pt idx="1773">
                  <c:v>1792.03594</c:v>
                </c:pt>
                <c:pt idx="1774">
                  <c:v>1820.0672400000001</c:v>
                </c:pt>
                <c:pt idx="1775">
                  <c:v>1722.9529399999999</c:v>
                </c:pt>
                <c:pt idx="1776">
                  <c:v>1750.98424</c:v>
                </c:pt>
                <c:pt idx="1777">
                  <c:v>1779.0155400000001</c:v>
                </c:pt>
                <c:pt idx="1778">
                  <c:v>1807.04684</c:v>
                </c:pt>
                <c:pt idx="1779">
                  <c:v>1835.0781400000001</c:v>
                </c:pt>
                <c:pt idx="1780">
                  <c:v>1863.1094399999999</c:v>
                </c:pt>
                <c:pt idx="1781">
                  <c:v>1833.0625399999999</c:v>
                </c:pt>
                <c:pt idx="1782">
                  <c:v>1861.09384</c:v>
                </c:pt>
                <c:pt idx="1783">
                  <c:v>1519.87364</c:v>
                </c:pt>
                <c:pt idx="1784">
                  <c:v>1547.9049399999999</c:v>
                </c:pt>
                <c:pt idx="1785">
                  <c:v>1575.93624</c:v>
                </c:pt>
                <c:pt idx="1786">
                  <c:v>1603.9675400000001</c:v>
                </c:pt>
                <c:pt idx="1787">
                  <c:v>1631.99884</c:v>
                </c:pt>
                <c:pt idx="1788">
                  <c:v>1660.0301400000001</c:v>
                </c:pt>
                <c:pt idx="1789">
                  <c:v>1629.98314</c:v>
                </c:pt>
                <c:pt idx="1790">
                  <c:v>1658.0144399999999</c:v>
                </c:pt>
                <c:pt idx="1791">
                  <c:v>1430.8371400000001</c:v>
                </c:pt>
                <c:pt idx="1792">
                  <c:v>1458.86844</c:v>
                </c:pt>
                <c:pt idx="1793">
                  <c:v>1486.8997400000001</c:v>
                </c:pt>
                <c:pt idx="1794">
                  <c:v>1514.9310399999999</c:v>
                </c:pt>
                <c:pt idx="1795">
                  <c:v>1542.96234</c:v>
                </c:pt>
                <c:pt idx="1796">
                  <c:v>1570.9936399999999</c:v>
                </c:pt>
                <c:pt idx="1797">
                  <c:v>1540.9467400000001</c:v>
                </c:pt>
                <c:pt idx="1798">
                  <c:v>1568.97804</c:v>
                </c:pt>
                <c:pt idx="1799">
                  <c:v>1576.8950399999999</c:v>
                </c:pt>
                <c:pt idx="1800">
                  <c:v>1604.92634</c:v>
                </c:pt>
                <c:pt idx="1801">
                  <c:v>1632.9576400000001</c:v>
                </c:pt>
                <c:pt idx="1802">
                  <c:v>1660.98894</c:v>
                </c:pt>
                <c:pt idx="1803">
                  <c:v>1689.0202400000001</c:v>
                </c:pt>
                <c:pt idx="1804">
                  <c:v>1717.0515399999999</c:v>
                </c:pt>
                <c:pt idx="1805">
                  <c:v>1687.0046399999999</c:v>
                </c:pt>
                <c:pt idx="1806">
                  <c:v>1715.03594</c:v>
                </c:pt>
                <c:pt idx="1807">
                  <c:v>1592.88994</c:v>
                </c:pt>
                <c:pt idx="1808">
                  <c:v>1620.9212399999999</c:v>
                </c:pt>
                <c:pt idx="1809">
                  <c:v>1648.95254</c:v>
                </c:pt>
                <c:pt idx="1810">
                  <c:v>1676.9838400000001</c:v>
                </c:pt>
                <c:pt idx="1811">
                  <c:v>1705.01514</c:v>
                </c:pt>
                <c:pt idx="1812">
                  <c:v>1733.0464400000001</c:v>
                </c:pt>
                <c:pt idx="1813">
                  <c:v>1702.99954</c:v>
                </c:pt>
                <c:pt idx="1814">
                  <c:v>1731.0308399999999</c:v>
                </c:pt>
                <c:pt idx="1815">
                  <c:v>1738.94794</c:v>
                </c:pt>
                <c:pt idx="1816">
                  <c:v>1766.9792399999999</c:v>
                </c:pt>
                <c:pt idx="1817">
                  <c:v>1795.01054</c:v>
                </c:pt>
                <c:pt idx="1818">
                  <c:v>1823.0418400000001</c:v>
                </c:pt>
                <c:pt idx="1819">
                  <c:v>1851.07314</c:v>
                </c:pt>
                <c:pt idx="1820">
                  <c:v>1879.1044400000001</c:v>
                </c:pt>
                <c:pt idx="1821">
                  <c:v>1849.05744</c:v>
                </c:pt>
                <c:pt idx="1822">
                  <c:v>1877.0887399999999</c:v>
                </c:pt>
                <c:pt idx="1823">
                  <c:v>1738.94794</c:v>
                </c:pt>
                <c:pt idx="1824">
                  <c:v>1766.9792399999999</c:v>
                </c:pt>
                <c:pt idx="1825">
                  <c:v>1795.01054</c:v>
                </c:pt>
                <c:pt idx="1826">
                  <c:v>1823.0418400000001</c:v>
                </c:pt>
                <c:pt idx="1827">
                  <c:v>1851.07314</c:v>
                </c:pt>
                <c:pt idx="1828">
                  <c:v>1879.1044400000001</c:v>
                </c:pt>
                <c:pt idx="1829">
                  <c:v>1849.05744</c:v>
                </c:pt>
                <c:pt idx="1830">
                  <c:v>1877.0887399999999</c:v>
                </c:pt>
                <c:pt idx="1831">
                  <c:v>1795.9693399999999</c:v>
                </c:pt>
                <c:pt idx="1832">
                  <c:v>1824.00064</c:v>
                </c:pt>
                <c:pt idx="1833">
                  <c:v>1852.0319400000001</c:v>
                </c:pt>
                <c:pt idx="1834">
                  <c:v>1880.06324</c:v>
                </c:pt>
                <c:pt idx="1835">
                  <c:v>1908.0945400000001</c:v>
                </c:pt>
                <c:pt idx="1836">
                  <c:v>1936.1258399999999</c:v>
                </c:pt>
                <c:pt idx="1837">
                  <c:v>1906.0789399999999</c:v>
                </c:pt>
                <c:pt idx="1838">
                  <c:v>1934.11024</c:v>
                </c:pt>
                <c:pt idx="1839">
                  <c:v>1942.0272399999999</c:v>
                </c:pt>
                <c:pt idx="1840">
                  <c:v>1970.05854</c:v>
                </c:pt>
                <c:pt idx="1841">
                  <c:v>1998.0898400000001</c:v>
                </c:pt>
                <c:pt idx="1842">
                  <c:v>2026.12114</c:v>
                </c:pt>
                <c:pt idx="1843">
                  <c:v>2054.1524400000003</c:v>
                </c:pt>
                <c:pt idx="1844">
                  <c:v>2082.1837400000004</c:v>
                </c:pt>
                <c:pt idx="1845">
                  <c:v>2052.1368400000001</c:v>
                </c:pt>
                <c:pt idx="1846">
                  <c:v>2080.1681400000002</c:v>
                </c:pt>
                <c:pt idx="1847">
                  <c:v>1389.8106399999999</c:v>
                </c:pt>
                <c:pt idx="1848">
                  <c:v>1417.84194</c:v>
                </c:pt>
                <c:pt idx="1849">
                  <c:v>1445.8732399999999</c:v>
                </c:pt>
                <c:pt idx="1850">
                  <c:v>1473.90454</c:v>
                </c:pt>
                <c:pt idx="1851">
                  <c:v>1501.9358400000001</c:v>
                </c:pt>
                <c:pt idx="1852">
                  <c:v>1529.96714</c:v>
                </c:pt>
                <c:pt idx="1853">
                  <c:v>1499.9201399999999</c:v>
                </c:pt>
                <c:pt idx="1854">
                  <c:v>1527.95144</c:v>
                </c:pt>
                <c:pt idx="1855">
                  <c:v>1576.8950399999999</c:v>
                </c:pt>
                <c:pt idx="1856">
                  <c:v>1604.92634</c:v>
                </c:pt>
                <c:pt idx="1857">
                  <c:v>1632.9576400000001</c:v>
                </c:pt>
                <c:pt idx="1858">
                  <c:v>1660.98894</c:v>
                </c:pt>
                <c:pt idx="1859">
                  <c:v>1689.0202400000001</c:v>
                </c:pt>
                <c:pt idx="1860">
                  <c:v>1717.0515399999999</c:v>
                </c:pt>
                <c:pt idx="1861">
                  <c:v>1687.0046399999999</c:v>
                </c:pt>
                <c:pt idx="1862">
                  <c:v>1715.03594</c:v>
                </c:pt>
                <c:pt idx="1863">
                  <c:v>1722.9529399999999</c:v>
                </c:pt>
                <c:pt idx="1864">
                  <c:v>1750.98424</c:v>
                </c:pt>
                <c:pt idx="1865">
                  <c:v>1779.0155400000001</c:v>
                </c:pt>
                <c:pt idx="1866">
                  <c:v>1807.04684</c:v>
                </c:pt>
                <c:pt idx="1867">
                  <c:v>1835.0781400000001</c:v>
                </c:pt>
                <c:pt idx="1868">
                  <c:v>1863.1094399999999</c:v>
                </c:pt>
                <c:pt idx="1869">
                  <c:v>1833.0625399999999</c:v>
                </c:pt>
                <c:pt idx="1870">
                  <c:v>1861.09384</c:v>
                </c:pt>
                <c:pt idx="1871">
                  <c:v>1885.00584</c:v>
                </c:pt>
                <c:pt idx="1872">
                  <c:v>1913.0371399999999</c:v>
                </c:pt>
                <c:pt idx="1873">
                  <c:v>1941.06844</c:v>
                </c:pt>
                <c:pt idx="1874">
                  <c:v>1969.0997399999999</c:v>
                </c:pt>
                <c:pt idx="1875">
                  <c:v>1997.13104</c:v>
                </c:pt>
                <c:pt idx="1876">
                  <c:v>2025.1623400000001</c:v>
                </c:pt>
                <c:pt idx="1877">
                  <c:v>1995.1153400000001</c:v>
                </c:pt>
                <c:pt idx="1878">
                  <c:v>2023.1466399999999</c:v>
                </c:pt>
                <c:pt idx="1879">
                  <c:v>2031.0637400000001</c:v>
                </c:pt>
                <c:pt idx="1880">
                  <c:v>2059.0950400000002</c:v>
                </c:pt>
                <c:pt idx="1881">
                  <c:v>2087.1263400000003</c:v>
                </c:pt>
                <c:pt idx="1882">
                  <c:v>2115.1576400000004</c:v>
                </c:pt>
                <c:pt idx="1883">
                  <c:v>2143.18894</c:v>
                </c:pt>
                <c:pt idx="1884">
                  <c:v>2171.2202400000001</c:v>
                </c:pt>
                <c:pt idx="1885">
                  <c:v>2141.1732400000001</c:v>
                </c:pt>
                <c:pt idx="1886">
                  <c:v>2169.2045400000002</c:v>
                </c:pt>
                <c:pt idx="1887">
                  <c:v>1738.94794</c:v>
                </c:pt>
                <c:pt idx="1888">
                  <c:v>1766.9792399999999</c:v>
                </c:pt>
                <c:pt idx="1889">
                  <c:v>1795.01054</c:v>
                </c:pt>
                <c:pt idx="1890">
                  <c:v>1823.0418400000001</c:v>
                </c:pt>
                <c:pt idx="1891">
                  <c:v>1851.07314</c:v>
                </c:pt>
                <c:pt idx="1892">
                  <c:v>1879.1044400000001</c:v>
                </c:pt>
                <c:pt idx="1893">
                  <c:v>1849.05744</c:v>
                </c:pt>
                <c:pt idx="1894">
                  <c:v>1877.0887399999999</c:v>
                </c:pt>
                <c:pt idx="1895">
                  <c:v>1885.00584</c:v>
                </c:pt>
                <c:pt idx="1896">
                  <c:v>1913.0371399999999</c:v>
                </c:pt>
                <c:pt idx="1897">
                  <c:v>1941.06844</c:v>
                </c:pt>
                <c:pt idx="1898">
                  <c:v>1969.0997399999999</c:v>
                </c:pt>
                <c:pt idx="1899">
                  <c:v>1997.13104</c:v>
                </c:pt>
                <c:pt idx="1900">
                  <c:v>2025.1623400000001</c:v>
                </c:pt>
                <c:pt idx="1901">
                  <c:v>1995.1153400000001</c:v>
                </c:pt>
                <c:pt idx="1902">
                  <c:v>2023.1466399999999</c:v>
                </c:pt>
                <c:pt idx="1903">
                  <c:v>1942.0272399999999</c:v>
                </c:pt>
                <c:pt idx="1904">
                  <c:v>1970.05854</c:v>
                </c:pt>
                <c:pt idx="1905">
                  <c:v>1998.0898400000001</c:v>
                </c:pt>
                <c:pt idx="1906">
                  <c:v>2026.12114</c:v>
                </c:pt>
                <c:pt idx="1907">
                  <c:v>2054.1524400000003</c:v>
                </c:pt>
                <c:pt idx="1908">
                  <c:v>2082.1837400000004</c:v>
                </c:pt>
                <c:pt idx="1909">
                  <c:v>2052.1368400000001</c:v>
                </c:pt>
                <c:pt idx="1910">
                  <c:v>2080.1681400000002</c:v>
                </c:pt>
                <c:pt idx="1911">
                  <c:v>2104.08014</c:v>
                </c:pt>
                <c:pt idx="1912">
                  <c:v>2132.1114400000001</c:v>
                </c:pt>
                <c:pt idx="1913">
                  <c:v>2160.1427400000002</c:v>
                </c:pt>
                <c:pt idx="1914">
                  <c:v>2188.1740400000003</c:v>
                </c:pt>
                <c:pt idx="1915">
                  <c:v>2216.2053400000004</c:v>
                </c:pt>
                <c:pt idx="1916">
                  <c:v>2244.2366400000001</c:v>
                </c:pt>
                <c:pt idx="1917">
                  <c:v>2214.1896400000001</c:v>
                </c:pt>
                <c:pt idx="1918">
                  <c:v>2242.2209400000002</c:v>
                </c:pt>
                <c:pt idx="1919">
                  <c:v>2250.1380400000003</c:v>
                </c:pt>
                <c:pt idx="1920">
                  <c:v>2278.1693400000004</c:v>
                </c:pt>
                <c:pt idx="1921">
                  <c:v>2306.20064</c:v>
                </c:pt>
                <c:pt idx="1922">
                  <c:v>2334.2319400000001</c:v>
                </c:pt>
                <c:pt idx="1923">
                  <c:v>2362.2632400000002</c:v>
                </c:pt>
                <c:pt idx="1924">
                  <c:v>2390.2945400000003</c:v>
                </c:pt>
                <c:pt idx="1925">
                  <c:v>2360.2475400000003</c:v>
                </c:pt>
                <c:pt idx="1926">
                  <c:v>2388.2788400000004</c:v>
                </c:pt>
                <c:pt idx="1927">
                  <c:v>2104.08014</c:v>
                </c:pt>
                <c:pt idx="1928">
                  <c:v>2132.1114400000001</c:v>
                </c:pt>
                <c:pt idx="1929">
                  <c:v>2160.1427400000002</c:v>
                </c:pt>
                <c:pt idx="1930">
                  <c:v>2188.1740400000003</c:v>
                </c:pt>
                <c:pt idx="1931">
                  <c:v>2216.2053400000004</c:v>
                </c:pt>
                <c:pt idx="1932">
                  <c:v>2244.2366400000001</c:v>
                </c:pt>
                <c:pt idx="1933">
                  <c:v>2214.1896400000001</c:v>
                </c:pt>
                <c:pt idx="1934">
                  <c:v>2242.2209400000002</c:v>
                </c:pt>
                <c:pt idx="1935">
                  <c:v>2250.1380400000003</c:v>
                </c:pt>
                <c:pt idx="1936">
                  <c:v>2278.1693400000004</c:v>
                </c:pt>
                <c:pt idx="1937">
                  <c:v>2306.20064</c:v>
                </c:pt>
                <c:pt idx="1938">
                  <c:v>2334.2319400000001</c:v>
                </c:pt>
                <c:pt idx="1939">
                  <c:v>2362.2632400000002</c:v>
                </c:pt>
                <c:pt idx="1940">
                  <c:v>2390.2945400000003</c:v>
                </c:pt>
                <c:pt idx="1941">
                  <c:v>2360.2475400000003</c:v>
                </c:pt>
                <c:pt idx="1942">
                  <c:v>2388.2788400000004</c:v>
                </c:pt>
                <c:pt idx="1943">
                  <c:v>1885.00584</c:v>
                </c:pt>
                <c:pt idx="1944">
                  <c:v>1913.0371399999999</c:v>
                </c:pt>
                <c:pt idx="1945">
                  <c:v>1941.06844</c:v>
                </c:pt>
                <c:pt idx="1946">
                  <c:v>1969.0997399999999</c:v>
                </c:pt>
                <c:pt idx="1947">
                  <c:v>1997.13104</c:v>
                </c:pt>
                <c:pt idx="1948">
                  <c:v>2025.1623400000001</c:v>
                </c:pt>
                <c:pt idx="1949">
                  <c:v>1995.1153400000001</c:v>
                </c:pt>
                <c:pt idx="1950">
                  <c:v>2023.1466399999999</c:v>
                </c:pt>
                <c:pt idx="1951">
                  <c:v>1738.94794</c:v>
                </c:pt>
                <c:pt idx="1952">
                  <c:v>1766.9792399999999</c:v>
                </c:pt>
                <c:pt idx="1953">
                  <c:v>1795.01054</c:v>
                </c:pt>
                <c:pt idx="1954">
                  <c:v>1823.0418400000001</c:v>
                </c:pt>
                <c:pt idx="1955">
                  <c:v>1851.07314</c:v>
                </c:pt>
                <c:pt idx="1956">
                  <c:v>1879.1044400000001</c:v>
                </c:pt>
                <c:pt idx="1957">
                  <c:v>1849.05744</c:v>
                </c:pt>
                <c:pt idx="1958">
                  <c:v>1877.0887399999999</c:v>
                </c:pt>
                <c:pt idx="1959">
                  <c:v>2145.1066400000004</c:v>
                </c:pt>
                <c:pt idx="1960">
                  <c:v>2173.1379400000001</c:v>
                </c:pt>
                <c:pt idx="1961">
                  <c:v>2201.1692400000002</c:v>
                </c:pt>
                <c:pt idx="1962">
                  <c:v>2229.2005400000003</c:v>
                </c:pt>
                <c:pt idx="1963">
                  <c:v>2257.2318400000004</c:v>
                </c:pt>
                <c:pt idx="1964">
                  <c:v>2285.26314</c:v>
                </c:pt>
                <c:pt idx="1965">
                  <c:v>2255.21614</c:v>
                </c:pt>
                <c:pt idx="1966">
                  <c:v>2283.2474400000001</c:v>
                </c:pt>
                <c:pt idx="1967">
                  <c:v>2307.1594400000004</c:v>
                </c:pt>
                <c:pt idx="1968">
                  <c:v>2335.19074</c:v>
                </c:pt>
                <c:pt idx="1969">
                  <c:v>2363.2220400000001</c:v>
                </c:pt>
                <c:pt idx="1970">
                  <c:v>2391.2533400000002</c:v>
                </c:pt>
                <c:pt idx="1971">
                  <c:v>2419.2846400000003</c:v>
                </c:pt>
                <c:pt idx="1972">
                  <c:v>2447.3159400000004</c:v>
                </c:pt>
                <c:pt idx="1973">
                  <c:v>2417.2690400000001</c:v>
                </c:pt>
                <c:pt idx="1974">
                  <c:v>2445.3003400000002</c:v>
                </c:pt>
                <c:pt idx="1975">
                  <c:v>1999.04874</c:v>
                </c:pt>
                <c:pt idx="1976">
                  <c:v>2027.0800400000001</c:v>
                </c:pt>
                <c:pt idx="1977">
                  <c:v>2055.1113400000004</c:v>
                </c:pt>
                <c:pt idx="1978">
                  <c:v>2083.14264</c:v>
                </c:pt>
                <c:pt idx="1979">
                  <c:v>2111.1739400000001</c:v>
                </c:pt>
                <c:pt idx="1980">
                  <c:v>2139.2052400000002</c:v>
                </c:pt>
                <c:pt idx="1981">
                  <c:v>2109.1582400000002</c:v>
                </c:pt>
                <c:pt idx="1982">
                  <c:v>2137.1895400000003</c:v>
                </c:pt>
                <c:pt idx="1983">
                  <c:v>2161.1015400000001</c:v>
                </c:pt>
                <c:pt idx="1984">
                  <c:v>2189.1328400000002</c:v>
                </c:pt>
                <c:pt idx="1985">
                  <c:v>2217.1641400000003</c:v>
                </c:pt>
                <c:pt idx="1986">
                  <c:v>2245.1954400000004</c:v>
                </c:pt>
                <c:pt idx="1987">
                  <c:v>2273.2267400000001</c:v>
                </c:pt>
                <c:pt idx="1988">
                  <c:v>2301.2580400000002</c:v>
                </c:pt>
                <c:pt idx="1989">
                  <c:v>2271.2111400000003</c:v>
                </c:pt>
                <c:pt idx="1990">
                  <c:v>2299.24244</c:v>
                </c:pt>
                <c:pt idx="1991">
                  <c:v>2307.1594400000004</c:v>
                </c:pt>
                <c:pt idx="1992">
                  <c:v>2335.19074</c:v>
                </c:pt>
                <c:pt idx="1993">
                  <c:v>2363.2220400000001</c:v>
                </c:pt>
                <c:pt idx="1994">
                  <c:v>2391.2533400000002</c:v>
                </c:pt>
                <c:pt idx="1995">
                  <c:v>2419.2846400000003</c:v>
                </c:pt>
                <c:pt idx="1996">
                  <c:v>2447.3159400000004</c:v>
                </c:pt>
                <c:pt idx="1997">
                  <c:v>2417.2690400000001</c:v>
                </c:pt>
                <c:pt idx="1998">
                  <c:v>2445.3003400000002</c:v>
                </c:pt>
                <c:pt idx="1999">
                  <c:v>2364.1809400000002</c:v>
                </c:pt>
                <c:pt idx="2000">
                  <c:v>2392.2122400000003</c:v>
                </c:pt>
                <c:pt idx="2001">
                  <c:v>2420.2435400000004</c:v>
                </c:pt>
                <c:pt idx="2002">
                  <c:v>2448.27484</c:v>
                </c:pt>
                <c:pt idx="2003">
                  <c:v>2476.3061400000001</c:v>
                </c:pt>
                <c:pt idx="2004">
                  <c:v>2504.3374400000002</c:v>
                </c:pt>
                <c:pt idx="2005">
                  <c:v>2474.2904400000002</c:v>
                </c:pt>
                <c:pt idx="2006">
                  <c:v>2502.3217400000003</c:v>
                </c:pt>
                <c:pt idx="2007">
                  <c:v>2510.2388400000004</c:v>
                </c:pt>
                <c:pt idx="2008">
                  <c:v>2538.2701400000001</c:v>
                </c:pt>
                <c:pt idx="2009">
                  <c:v>2566.3014400000002</c:v>
                </c:pt>
                <c:pt idx="2010">
                  <c:v>2594.3327400000003</c:v>
                </c:pt>
                <c:pt idx="2011">
                  <c:v>2622.3640400000004</c:v>
                </c:pt>
                <c:pt idx="2012">
                  <c:v>2650.39534</c:v>
                </c:pt>
                <c:pt idx="2013">
                  <c:v>2620.34834</c:v>
                </c:pt>
                <c:pt idx="2014">
                  <c:v>2648.3796400000001</c:v>
                </c:pt>
                <c:pt idx="2015">
                  <c:v>2453.2173400000001</c:v>
                </c:pt>
                <c:pt idx="2016">
                  <c:v>2481.2486400000003</c:v>
                </c:pt>
                <c:pt idx="2017">
                  <c:v>2509.2799400000004</c:v>
                </c:pt>
                <c:pt idx="2018">
                  <c:v>2537.31124</c:v>
                </c:pt>
                <c:pt idx="2019">
                  <c:v>2565.3425400000001</c:v>
                </c:pt>
                <c:pt idx="2020">
                  <c:v>2593.3738400000002</c:v>
                </c:pt>
                <c:pt idx="2021">
                  <c:v>2563.3269400000004</c:v>
                </c:pt>
                <c:pt idx="2022">
                  <c:v>2591.35824</c:v>
                </c:pt>
                <c:pt idx="2023">
                  <c:v>2510.2388400000004</c:v>
                </c:pt>
                <c:pt idx="2024">
                  <c:v>2538.2701400000001</c:v>
                </c:pt>
                <c:pt idx="2025">
                  <c:v>2566.3014400000002</c:v>
                </c:pt>
                <c:pt idx="2026">
                  <c:v>2594.3327400000003</c:v>
                </c:pt>
                <c:pt idx="2027">
                  <c:v>2622.3640400000004</c:v>
                </c:pt>
                <c:pt idx="2028">
                  <c:v>2650.39534</c:v>
                </c:pt>
                <c:pt idx="2029">
                  <c:v>2620.34834</c:v>
                </c:pt>
                <c:pt idx="2030">
                  <c:v>2648.3796400000001</c:v>
                </c:pt>
                <c:pt idx="2031">
                  <c:v>2656.2967400000002</c:v>
                </c:pt>
                <c:pt idx="2032">
                  <c:v>2684.3280400000003</c:v>
                </c:pt>
                <c:pt idx="2033">
                  <c:v>2712.3593400000004</c:v>
                </c:pt>
                <c:pt idx="2034">
                  <c:v>2740.3906400000001</c:v>
                </c:pt>
                <c:pt idx="2035">
                  <c:v>2768.4219400000002</c:v>
                </c:pt>
                <c:pt idx="2036">
                  <c:v>2796.4532400000003</c:v>
                </c:pt>
                <c:pt idx="2037">
                  <c:v>2766.40634</c:v>
                </c:pt>
                <c:pt idx="2038">
                  <c:v>2794.4376400000001</c:v>
                </c:pt>
                <c:pt idx="2039">
                  <c:v>2453.2173400000001</c:v>
                </c:pt>
                <c:pt idx="2040">
                  <c:v>2481.2486400000003</c:v>
                </c:pt>
                <c:pt idx="2041">
                  <c:v>2509.2799400000004</c:v>
                </c:pt>
                <c:pt idx="2042">
                  <c:v>2537.31124</c:v>
                </c:pt>
                <c:pt idx="2043">
                  <c:v>2565.3425400000001</c:v>
                </c:pt>
                <c:pt idx="2044">
                  <c:v>2593.3738400000002</c:v>
                </c:pt>
                <c:pt idx="2045">
                  <c:v>2563.3269400000004</c:v>
                </c:pt>
                <c:pt idx="2046">
                  <c:v>2591.35824</c:v>
                </c:pt>
                <c:pt idx="2047">
                  <c:v>2656.2967400000002</c:v>
                </c:pt>
                <c:pt idx="2048">
                  <c:v>2684.3280400000003</c:v>
                </c:pt>
                <c:pt idx="2049">
                  <c:v>2712.3593400000004</c:v>
                </c:pt>
                <c:pt idx="2050">
                  <c:v>2740.3906400000001</c:v>
                </c:pt>
                <c:pt idx="2051">
                  <c:v>2768.4219400000002</c:v>
                </c:pt>
                <c:pt idx="2052">
                  <c:v>2796.4532400000003</c:v>
                </c:pt>
                <c:pt idx="2053">
                  <c:v>2766.40634</c:v>
                </c:pt>
                <c:pt idx="2054">
                  <c:v>2794.4376400000001</c:v>
                </c:pt>
                <c:pt idx="2055">
                  <c:v>1592.88994</c:v>
                </c:pt>
                <c:pt idx="2056">
                  <c:v>1620.9212399999999</c:v>
                </c:pt>
                <c:pt idx="2057">
                  <c:v>1648.95254</c:v>
                </c:pt>
                <c:pt idx="2058">
                  <c:v>1676.9838400000001</c:v>
                </c:pt>
                <c:pt idx="2059">
                  <c:v>1705.01514</c:v>
                </c:pt>
                <c:pt idx="2060">
                  <c:v>1733.0464400000001</c:v>
                </c:pt>
                <c:pt idx="2061">
                  <c:v>1702.99954</c:v>
                </c:pt>
                <c:pt idx="2062">
                  <c:v>1731.0308399999999</c:v>
                </c:pt>
                <c:pt idx="2063">
                  <c:v>1885.00584</c:v>
                </c:pt>
                <c:pt idx="2064">
                  <c:v>1913.0371399999999</c:v>
                </c:pt>
                <c:pt idx="2065">
                  <c:v>1941.06844</c:v>
                </c:pt>
                <c:pt idx="2066">
                  <c:v>1969.0997399999999</c:v>
                </c:pt>
                <c:pt idx="2067">
                  <c:v>1997.13104</c:v>
                </c:pt>
                <c:pt idx="2068">
                  <c:v>2025.1623400000001</c:v>
                </c:pt>
                <c:pt idx="2069">
                  <c:v>1995.1153400000001</c:v>
                </c:pt>
                <c:pt idx="2070">
                  <c:v>2023.1466399999999</c:v>
                </c:pt>
                <c:pt idx="2071">
                  <c:v>1389.8106399999999</c:v>
                </c:pt>
                <c:pt idx="2072">
                  <c:v>1417.84194</c:v>
                </c:pt>
                <c:pt idx="2073">
                  <c:v>1445.8732399999999</c:v>
                </c:pt>
                <c:pt idx="2074">
                  <c:v>1473.90454</c:v>
                </c:pt>
                <c:pt idx="2075">
                  <c:v>1501.9358400000001</c:v>
                </c:pt>
                <c:pt idx="2076">
                  <c:v>1529.96714</c:v>
                </c:pt>
                <c:pt idx="2077">
                  <c:v>1499.9201399999999</c:v>
                </c:pt>
                <c:pt idx="2078">
                  <c:v>1527.95144</c:v>
                </c:pt>
                <c:pt idx="2079">
                  <c:v>1227.75774</c:v>
                </c:pt>
                <c:pt idx="2080">
                  <c:v>1255.7890399999999</c:v>
                </c:pt>
                <c:pt idx="2081">
                  <c:v>1283.82034</c:v>
                </c:pt>
                <c:pt idx="2082">
                  <c:v>1311.8516400000001</c:v>
                </c:pt>
                <c:pt idx="2083">
                  <c:v>1339.88294</c:v>
                </c:pt>
                <c:pt idx="2084">
                  <c:v>1367.9142400000001</c:v>
                </c:pt>
                <c:pt idx="2085">
                  <c:v>1337.86734</c:v>
                </c:pt>
                <c:pt idx="2086">
                  <c:v>1365.8986399999999</c:v>
                </c:pt>
                <c:pt idx="2087">
                  <c:v>1373.81574</c:v>
                </c:pt>
                <c:pt idx="2088">
                  <c:v>1401.8470399999999</c:v>
                </c:pt>
                <c:pt idx="2089">
                  <c:v>1429.87834</c:v>
                </c:pt>
                <c:pt idx="2090">
                  <c:v>1457.9096400000001</c:v>
                </c:pt>
                <c:pt idx="2091">
                  <c:v>1485.94094</c:v>
                </c:pt>
                <c:pt idx="2092">
                  <c:v>1513.9722400000001</c:v>
                </c:pt>
                <c:pt idx="2093">
                  <c:v>1483.92524</c:v>
                </c:pt>
                <c:pt idx="2094">
                  <c:v>1511.9565399999999</c:v>
                </c:pt>
                <c:pt idx="2095">
                  <c:v>1389.8106399999999</c:v>
                </c:pt>
                <c:pt idx="2096">
                  <c:v>1417.84194</c:v>
                </c:pt>
                <c:pt idx="2097">
                  <c:v>1445.8732399999999</c:v>
                </c:pt>
                <c:pt idx="2098">
                  <c:v>1473.90454</c:v>
                </c:pt>
                <c:pt idx="2099">
                  <c:v>1501.9358400000001</c:v>
                </c:pt>
                <c:pt idx="2100">
                  <c:v>1529.96714</c:v>
                </c:pt>
                <c:pt idx="2101">
                  <c:v>1499.9201399999999</c:v>
                </c:pt>
                <c:pt idx="2102">
                  <c:v>1527.95144</c:v>
                </c:pt>
                <c:pt idx="2103">
                  <c:v>1373.81574</c:v>
                </c:pt>
                <c:pt idx="2104">
                  <c:v>1401.8470399999999</c:v>
                </c:pt>
                <c:pt idx="2105">
                  <c:v>1429.87834</c:v>
                </c:pt>
                <c:pt idx="2106">
                  <c:v>1457.9096400000001</c:v>
                </c:pt>
                <c:pt idx="2107">
                  <c:v>1485.94094</c:v>
                </c:pt>
                <c:pt idx="2108">
                  <c:v>1513.9722400000001</c:v>
                </c:pt>
                <c:pt idx="2109">
                  <c:v>1483.92524</c:v>
                </c:pt>
                <c:pt idx="2110">
                  <c:v>1511.9565399999999</c:v>
                </c:pt>
                <c:pt idx="2111">
                  <c:v>1535.8685399999999</c:v>
                </c:pt>
                <c:pt idx="2112">
                  <c:v>1563.89984</c:v>
                </c:pt>
                <c:pt idx="2113">
                  <c:v>1591.9311399999999</c:v>
                </c:pt>
                <c:pt idx="2114">
                  <c:v>1619.96244</c:v>
                </c:pt>
                <c:pt idx="2115">
                  <c:v>1647.9937399999999</c:v>
                </c:pt>
                <c:pt idx="2116">
                  <c:v>1676.02504</c:v>
                </c:pt>
                <c:pt idx="2117">
                  <c:v>1645.97804</c:v>
                </c:pt>
                <c:pt idx="2118">
                  <c:v>1674.0093400000001</c:v>
                </c:pt>
                <c:pt idx="2119">
                  <c:v>1576.8950399999999</c:v>
                </c:pt>
                <c:pt idx="2120">
                  <c:v>1604.92634</c:v>
                </c:pt>
                <c:pt idx="2121">
                  <c:v>1632.9576400000001</c:v>
                </c:pt>
                <c:pt idx="2122">
                  <c:v>1660.98894</c:v>
                </c:pt>
                <c:pt idx="2123">
                  <c:v>1689.0202400000001</c:v>
                </c:pt>
                <c:pt idx="2124">
                  <c:v>1717.0515399999999</c:v>
                </c:pt>
                <c:pt idx="2125">
                  <c:v>1687.0046399999999</c:v>
                </c:pt>
                <c:pt idx="2126">
                  <c:v>1715.03594</c:v>
                </c:pt>
                <c:pt idx="2127">
                  <c:v>1519.87364</c:v>
                </c:pt>
                <c:pt idx="2128">
                  <c:v>1547.9049399999999</c:v>
                </c:pt>
                <c:pt idx="2129">
                  <c:v>1575.93624</c:v>
                </c:pt>
                <c:pt idx="2130">
                  <c:v>1603.9675400000001</c:v>
                </c:pt>
                <c:pt idx="2131">
                  <c:v>1631.99884</c:v>
                </c:pt>
                <c:pt idx="2132">
                  <c:v>1660.0301400000001</c:v>
                </c:pt>
                <c:pt idx="2133">
                  <c:v>1629.98314</c:v>
                </c:pt>
                <c:pt idx="2134">
                  <c:v>1658.0144399999999</c:v>
                </c:pt>
                <c:pt idx="2135">
                  <c:v>1738.94794</c:v>
                </c:pt>
                <c:pt idx="2136">
                  <c:v>1766.9792399999999</c:v>
                </c:pt>
                <c:pt idx="2137">
                  <c:v>1795.01054</c:v>
                </c:pt>
                <c:pt idx="2138">
                  <c:v>1823.0418400000001</c:v>
                </c:pt>
                <c:pt idx="2139">
                  <c:v>1851.07314</c:v>
                </c:pt>
                <c:pt idx="2140">
                  <c:v>1879.1044400000001</c:v>
                </c:pt>
                <c:pt idx="2141">
                  <c:v>1849.05744</c:v>
                </c:pt>
                <c:pt idx="2142">
                  <c:v>1877.0887399999999</c:v>
                </c:pt>
                <c:pt idx="2143">
                  <c:v>1885.00584</c:v>
                </c:pt>
                <c:pt idx="2144">
                  <c:v>1913.0371399999999</c:v>
                </c:pt>
                <c:pt idx="2145">
                  <c:v>1941.06844</c:v>
                </c:pt>
                <c:pt idx="2146">
                  <c:v>1969.0997399999999</c:v>
                </c:pt>
                <c:pt idx="2147">
                  <c:v>1997.13104</c:v>
                </c:pt>
                <c:pt idx="2148">
                  <c:v>2025.1623400000001</c:v>
                </c:pt>
                <c:pt idx="2149">
                  <c:v>1995.1153400000001</c:v>
                </c:pt>
                <c:pt idx="2150">
                  <c:v>2023.1466399999999</c:v>
                </c:pt>
                <c:pt idx="2151">
                  <c:v>2088.0851400000001</c:v>
                </c:pt>
                <c:pt idx="2152">
                  <c:v>2116.1164400000002</c:v>
                </c:pt>
                <c:pt idx="2153">
                  <c:v>2144.1477400000003</c:v>
                </c:pt>
                <c:pt idx="2154">
                  <c:v>2172.1790400000004</c:v>
                </c:pt>
                <c:pt idx="2155">
                  <c:v>2200.2103400000001</c:v>
                </c:pt>
                <c:pt idx="2156">
                  <c:v>2228.2416400000002</c:v>
                </c:pt>
                <c:pt idx="2157">
                  <c:v>2198.1947400000004</c:v>
                </c:pt>
                <c:pt idx="2158">
                  <c:v>2226.22604</c:v>
                </c:pt>
                <c:pt idx="2159">
                  <c:v>1430.8371400000001</c:v>
                </c:pt>
                <c:pt idx="2160">
                  <c:v>1458.86844</c:v>
                </c:pt>
                <c:pt idx="2161">
                  <c:v>1486.8997400000001</c:v>
                </c:pt>
                <c:pt idx="2162">
                  <c:v>1514.9310399999999</c:v>
                </c:pt>
                <c:pt idx="2163">
                  <c:v>1542.96234</c:v>
                </c:pt>
                <c:pt idx="2164">
                  <c:v>1570.9936399999999</c:v>
                </c:pt>
                <c:pt idx="2165">
                  <c:v>1540.9467400000001</c:v>
                </c:pt>
                <c:pt idx="2166">
                  <c:v>1568.97804</c:v>
                </c:pt>
                <c:pt idx="2167">
                  <c:v>1592.88994</c:v>
                </c:pt>
                <c:pt idx="2168">
                  <c:v>1620.9212399999999</c:v>
                </c:pt>
                <c:pt idx="2169">
                  <c:v>1648.95254</c:v>
                </c:pt>
                <c:pt idx="2170">
                  <c:v>1676.9838400000001</c:v>
                </c:pt>
                <c:pt idx="2171">
                  <c:v>1705.01514</c:v>
                </c:pt>
                <c:pt idx="2172">
                  <c:v>1733.0464400000001</c:v>
                </c:pt>
                <c:pt idx="2173">
                  <c:v>1702.99954</c:v>
                </c:pt>
                <c:pt idx="2174">
                  <c:v>1731.0308399999999</c:v>
                </c:pt>
                <c:pt idx="2175">
                  <c:v>1738.94794</c:v>
                </c:pt>
                <c:pt idx="2176">
                  <c:v>1766.9792399999999</c:v>
                </c:pt>
                <c:pt idx="2177">
                  <c:v>1795.01054</c:v>
                </c:pt>
                <c:pt idx="2178">
                  <c:v>1823.0418400000001</c:v>
                </c:pt>
                <c:pt idx="2179">
                  <c:v>1851.07314</c:v>
                </c:pt>
                <c:pt idx="2180">
                  <c:v>1879.1044400000001</c:v>
                </c:pt>
                <c:pt idx="2181">
                  <c:v>1849.05744</c:v>
                </c:pt>
                <c:pt idx="2182">
                  <c:v>1877.0887399999999</c:v>
                </c:pt>
                <c:pt idx="2183">
                  <c:v>1795.9693399999999</c:v>
                </c:pt>
                <c:pt idx="2184">
                  <c:v>1824.00064</c:v>
                </c:pt>
                <c:pt idx="2185">
                  <c:v>1852.0319400000001</c:v>
                </c:pt>
                <c:pt idx="2186">
                  <c:v>1880.06324</c:v>
                </c:pt>
                <c:pt idx="2187">
                  <c:v>1908.0945400000001</c:v>
                </c:pt>
                <c:pt idx="2188">
                  <c:v>1936.1258399999999</c:v>
                </c:pt>
                <c:pt idx="2189">
                  <c:v>1906.0789399999999</c:v>
                </c:pt>
                <c:pt idx="2190">
                  <c:v>1934.11024</c:v>
                </c:pt>
                <c:pt idx="2191">
                  <c:v>1901.00074</c:v>
                </c:pt>
                <c:pt idx="2192">
                  <c:v>1929.0320400000001</c:v>
                </c:pt>
                <c:pt idx="2193">
                  <c:v>1957.0633399999999</c:v>
                </c:pt>
                <c:pt idx="2194">
                  <c:v>1985.09464</c:v>
                </c:pt>
                <c:pt idx="2195">
                  <c:v>2013.1259399999999</c:v>
                </c:pt>
                <c:pt idx="2196">
                  <c:v>2041.15724</c:v>
                </c:pt>
                <c:pt idx="2197">
                  <c:v>2011.11024</c:v>
                </c:pt>
                <c:pt idx="2198">
                  <c:v>2039.1415400000001</c:v>
                </c:pt>
                <c:pt idx="2199">
                  <c:v>1958.02214</c:v>
                </c:pt>
                <c:pt idx="2200">
                  <c:v>1986.0534399999999</c:v>
                </c:pt>
                <c:pt idx="2201">
                  <c:v>2014.08474</c:v>
                </c:pt>
                <c:pt idx="2202">
                  <c:v>2042.1160399999999</c:v>
                </c:pt>
                <c:pt idx="2203">
                  <c:v>2070.1473400000004</c:v>
                </c:pt>
                <c:pt idx="2204">
                  <c:v>2098.1786400000001</c:v>
                </c:pt>
                <c:pt idx="2205">
                  <c:v>2068.1317400000003</c:v>
                </c:pt>
                <c:pt idx="2206">
                  <c:v>2096.1630400000004</c:v>
                </c:pt>
                <c:pt idx="2207">
                  <c:v>1942.0272399999999</c:v>
                </c:pt>
                <c:pt idx="2208">
                  <c:v>1970.05854</c:v>
                </c:pt>
                <c:pt idx="2209">
                  <c:v>1998.0898400000001</c:v>
                </c:pt>
                <c:pt idx="2210">
                  <c:v>2026.12114</c:v>
                </c:pt>
                <c:pt idx="2211">
                  <c:v>2054.1524400000003</c:v>
                </c:pt>
                <c:pt idx="2212">
                  <c:v>2082.1837400000004</c:v>
                </c:pt>
                <c:pt idx="2213">
                  <c:v>2052.1368400000001</c:v>
                </c:pt>
                <c:pt idx="2214">
                  <c:v>2080.1681400000002</c:v>
                </c:pt>
                <c:pt idx="2215">
                  <c:v>2250.1380400000003</c:v>
                </c:pt>
                <c:pt idx="2216">
                  <c:v>2278.1693400000004</c:v>
                </c:pt>
                <c:pt idx="2217">
                  <c:v>2306.20064</c:v>
                </c:pt>
                <c:pt idx="2218">
                  <c:v>2334.2319400000001</c:v>
                </c:pt>
                <c:pt idx="2219">
                  <c:v>2362.2632400000002</c:v>
                </c:pt>
                <c:pt idx="2220">
                  <c:v>2390.2945400000003</c:v>
                </c:pt>
                <c:pt idx="2221">
                  <c:v>2360.2475400000003</c:v>
                </c:pt>
                <c:pt idx="2222">
                  <c:v>2388.2788400000004</c:v>
                </c:pt>
                <c:pt idx="2223">
                  <c:v>1738.94794</c:v>
                </c:pt>
                <c:pt idx="2224">
                  <c:v>1766.9792399999999</c:v>
                </c:pt>
                <c:pt idx="2225">
                  <c:v>1795.01054</c:v>
                </c:pt>
                <c:pt idx="2226">
                  <c:v>1823.0418400000001</c:v>
                </c:pt>
                <c:pt idx="2227">
                  <c:v>1851.07314</c:v>
                </c:pt>
                <c:pt idx="2228">
                  <c:v>1879.1044400000001</c:v>
                </c:pt>
                <c:pt idx="2229">
                  <c:v>1849.05744</c:v>
                </c:pt>
                <c:pt idx="2230">
                  <c:v>1877.0887399999999</c:v>
                </c:pt>
                <c:pt idx="2231">
                  <c:v>2574.2436400000001</c:v>
                </c:pt>
                <c:pt idx="2232">
                  <c:v>2602.2749400000002</c:v>
                </c:pt>
                <c:pt idx="2233">
                  <c:v>2630.3062400000003</c:v>
                </c:pt>
                <c:pt idx="2234">
                  <c:v>2658.33754</c:v>
                </c:pt>
                <c:pt idx="2235">
                  <c:v>2686.3688400000001</c:v>
                </c:pt>
                <c:pt idx="2236">
                  <c:v>2714.4001400000002</c:v>
                </c:pt>
                <c:pt idx="2237">
                  <c:v>2684.3532400000004</c:v>
                </c:pt>
                <c:pt idx="2238">
                  <c:v>2712.38454</c:v>
                </c:pt>
                <c:pt idx="2239">
                  <c:v>1885.00584</c:v>
                </c:pt>
                <c:pt idx="2240">
                  <c:v>1913.0371399999999</c:v>
                </c:pt>
                <c:pt idx="2241">
                  <c:v>1941.06844</c:v>
                </c:pt>
                <c:pt idx="2242">
                  <c:v>1969.0997399999999</c:v>
                </c:pt>
                <c:pt idx="2243">
                  <c:v>1997.13104</c:v>
                </c:pt>
                <c:pt idx="2244">
                  <c:v>2025.1623400000001</c:v>
                </c:pt>
                <c:pt idx="2245">
                  <c:v>1995.1153400000001</c:v>
                </c:pt>
                <c:pt idx="2246">
                  <c:v>2023.1466399999999</c:v>
                </c:pt>
                <c:pt idx="2247">
                  <c:v>1738.94794</c:v>
                </c:pt>
                <c:pt idx="2248">
                  <c:v>1766.9792399999999</c:v>
                </c:pt>
                <c:pt idx="2249">
                  <c:v>1795.01054</c:v>
                </c:pt>
                <c:pt idx="2250">
                  <c:v>1823.0418400000001</c:v>
                </c:pt>
                <c:pt idx="2251">
                  <c:v>1851.07314</c:v>
                </c:pt>
                <c:pt idx="2252">
                  <c:v>1879.1044400000001</c:v>
                </c:pt>
                <c:pt idx="2253">
                  <c:v>1849.05744</c:v>
                </c:pt>
                <c:pt idx="2254">
                  <c:v>1877.0887399999999</c:v>
                </c:pt>
                <c:pt idx="2255">
                  <c:v>2104.08014</c:v>
                </c:pt>
                <c:pt idx="2256">
                  <c:v>2132.1114400000001</c:v>
                </c:pt>
                <c:pt idx="2257">
                  <c:v>2160.1427400000002</c:v>
                </c:pt>
                <c:pt idx="2258">
                  <c:v>2188.1740400000003</c:v>
                </c:pt>
                <c:pt idx="2259">
                  <c:v>2216.2053400000004</c:v>
                </c:pt>
                <c:pt idx="2260">
                  <c:v>2244.2366400000001</c:v>
                </c:pt>
                <c:pt idx="2261">
                  <c:v>2214.1896400000001</c:v>
                </c:pt>
                <c:pt idx="2262">
                  <c:v>2242.2209400000002</c:v>
                </c:pt>
                <c:pt idx="2263">
                  <c:v>2250.1380400000003</c:v>
                </c:pt>
                <c:pt idx="2264">
                  <c:v>2278.1693400000004</c:v>
                </c:pt>
                <c:pt idx="2265">
                  <c:v>2306.20064</c:v>
                </c:pt>
                <c:pt idx="2266">
                  <c:v>2334.2319400000001</c:v>
                </c:pt>
                <c:pt idx="2267">
                  <c:v>2362.2632400000002</c:v>
                </c:pt>
                <c:pt idx="2268">
                  <c:v>2390.2945400000003</c:v>
                </c:pt>
                <c:pt idx="2269">
                  <c:v>2360.2475400000003</c:v>
                </c:pt>
                <c:pt idx="2270">
                  <c:v>2388.2788400000004</c:v>
                </c:pt>
                <c:pt idx="2271">
                  <c:v>2453.2173400000001</c:v>
                </c:pt>
                <c:pt idx="2272">
                  <c:v>2481.2486400000003</c:v>
                </c:pt>
                <c:pt idx="2273">
                  <c:v>2509.2799400000004</c:v>
                </c:pt>
                <c:pt idx="2274">
                  <c:v>2537.31124</c:v>
                </c:pt>
                <c:pt idx="2275">
                  <c:v>2565.3425400000001</c:v>
                </c:pt>
                <c:pt idx="2276">
                  <c:v>2593.3738400000002</c:v>
                </c:pt>
                <c:pt idx="2277">
                  <c:v>2563.3269400000004</c:v>
                </c:pt>
                <c:pt idx="2278">
                  <c:v>2591.35824</c:v>
                </c:pt>
                <c:pt idx="2279">
                  <c:v>1885.00584</c:v>
                </c:pt>
                <c:pt idx="2280">
                  <c:v>1913.0371399999999</c:v>
                </c:pt>
                <c:pt idx="2281">
                  <c:v>1941.06844</c:v>
                </c:pt>
                <c:pt idx="2282">
                  <c:v>1969.0997399999999</c:v>
                </c:pt>
                <c:pt idx="2283">
                  <c:v>1997.13104</c:v>
                </c:pt>
                <c:pt idx="2284">
                  <c:v>2025.1623400000001</c:v>
                </c:pt>
                <c:pt idx="2285">
                  <c:v>1995.1153400000001</c:v>
                </c:pt>
                <c:pt idx="2286">
                  <c:v>2023.1466399999999</c:v>
                </c:pt>
                <c:pt idx="2287">
                  <c:v>2031.0637400000001</c:v>
                </c:pt>
                <c:pt idx="2288">
                  <c:v>2059.0950400000002</c:v>
                </c:pt>
                <c:pt idx="2289">
                  <c:v>2087.1263400000003</c:v>
                </c:pt>
                <c:pt idx="2290">
                  <c:v>2115.1576400000004</c:v>
                </c:pt>
                <c:pt idx="2291">
                  <c:v>2143.18894</c:v>
                </c:pt>
                <c:pt idx="2292">
                  <c:v>2171.2202400000001</c:v>
                </c:pt>
                <c:pt idx="2293">
                  <c:v>2141.1732400000001</c:v>
                </c:pt>
                <c:pt idx="2294">
                  <c:v>2169.2045400000002</c:v>
                </c:pt>
                <c:pt idx="2295">
                  <c:v>2396.1959400000001</c:v>
                </c:pt>
                <c:pt idx="2296">
                  <c:v>2424.2272400000002</c:v>
                </c:pt>
                <c:pt idx="2297">
                  <c:v>2452.2585400000003</c:v>
                </c:pt>
                <c:pt idx="2298">
                  <c:v>2480.2898400000004</c:v>
                </c:pt>
                <c:pt idx="2299">
                  <c:v>2508.32114</c:v>
                </c:pt>
                <c:pt idx="2300">
                  <c:v>2536.3524400000001</c:v>
                </c:pt>
                <c:pt idx="2301">
                  <c:v>2506.3054400000001</c:v>
                </c:pt>
                <c:pt idx="2302">
                  <c:v>2534.3367400000002</c:v>
                </c:pt>
                <c:pt idx="2303">
                  <c:v>2250.1380400000003</c:v>
                </c:pt>
                <c:pt idx="2304">
                  <c:v>2278.1693400000004</c:v>
                </c:pt>
                <c:pt idx="2305">
                  <c:v>2306.20064</c:v>
                </c:pt>
                <c:pt idx="2306">
                  <c:v>2334.2319400000001</c:v>
                </c:pt>
                <c:pt idx="2307">
                  <c:v>2362.2632400000002</c:v>
                </c:pt>
                <c:pt idx="2308">
                  <c:v>2390.2945400000003</c:v>
                </c:pt>
                <c:pt idx="2309">
                  <c:v>2360.2475400000003</c:v>
                </c:pt>
                <c:pt idx="2310">
                  <c:v>2388.2788400000004</c:v>
                </c:pt>
                <c:pt idx="2311">
                  <c:v>2104.08014</c:v>
                </c:pt>
                <c:pt idx="2312">
                  <c:v>2132.1114400000001</c:v>
                </c:pt>
                <c:pt idx="2313">
                  <c:v>2160.1427400000002</c:v>
                </c:pt>
                <c:pt idx="2314">
                  <c:v>2188.1740400000003</c:v>
                </c:pt>
                <c:pt idx="2315">
                  <c:v>2216.2053400000004</c:v>
                </c:pt>
                <c:pt idx="2316">
                  <c:v>2244.2366400000001</c:v>
                </c:pt>
                <c:pt idx="2317">
                  <c:v>2214.1896400000001</c:v>
                </c:pt>
                <c:pt idx="2318">
                  <c:v>2242.2209400000002</c:v>
                </c:pt>
                <c:pt idx="2319">
                  <c:v>1958.02214</c:v>
                </c:pt>
                <c:pt idx="2320">
                  <c:v>1986.0534399999999</c:v>
                </c:pt>
                <c:pt idx="2321">
                  <c:v>2014.08474</c:v>
                </c:pt>
                <c:pt idx="2322">
                  <c:v>2042.1160399999999</c:v>
                </c:pt>
                <c:pt idx="2323">
                  <c:v>2070.1473400000004</c:v>
                </c:pt>
                <c:pt idx="2324">
                  <c:v>2098.1786400000001</c:v>
                </c:pt>
                <c:pt idx="2325">
                  <c:v>2068.1317400000003</c:v>
                </c:pt>
                <c:pt idx="2326">
                  <c:v>2096.1630400000004</c:v>
                </c:pt>
                <c:pt idx="2327">
                  <c:v>1795.9693399999999</c:v>
                </c:pt>
                <c:pt idx="2328">
                  <c:v>1824.00064</c:v>
                </c:pt>
                <c:pt idx="2329">
                  <c:v>1852.0319400000001</c:v>
                </c:pt>
                <c:pt idx="2330">
                  <c:v>1880.06324</c:v>
                </c:pt>
                <c:pt idx="2331">
                  <c:v>1908.0945400000001</c:v>
                </c:pt>
                <c:pt idx="2332">
                  <c:v>1936.1258399999999</c:v>
                </c:pt>
                <c:pt idx="2333">
                  <c:v>1906.0789399999999</c:v>
                </c:pt>
                <c:pt idx="2334">
                  <c:v>1934.11024</c:v>
                </c:pt>
                <c:pt idx="2335">
                  <c:v>1592.88994</c:v>
                </c:pt>
                <c:pt idx="2336">
                  <c:v>1620.9212399999999</c:v>
                </c:pt>
                <c:pt idx="2337">
                  <c:v>1648.95254</c:v>
                </c:pt>
                <c:pt idx="2338">
                  <c:v>1676.9838400000001</c:v>
                </c:pt>
                <c:pt idx="2339">
                  <c:v>1705.01514</c:v>
                </c:pt>
                <c:pt idx="2340">
                  <c:v>1733.0464400000001</c:v>
                </c:pt>
                <c:pt idx="2341">
                  <c:v>1702.99954</c:v>
                </c:pt>
                <c:pt idx="2342">
                  <c:v>1731.0308399999999</c:v>
                </c:pt>
                <c:pt idx="2343">
                  <c:v>1942.0272399999999</c:v>
                </c:pt>
                <c:pt idx="2344">
                  <c:v>1970.05854</c:v>
                </c:pt>
                <c:pt idx="2345">
                  <c:v>1998.0898400000001</c:v>
                </c:pt>
                <c:pt idx="2346">
                  <c:v>2026.12114</c:v>
                </c:pt>
                <c:pt idx="2347">
                  <c:v>2054.1524400000003</c:v>
                </c:pt>
                <c:pt idx="2348">
                  <c:v>2082.1837400000004</c:v>
                </c:pt>
                <c:pt idx="2349">
                  <c:v>2052.1368400000001</c:v>
                </c:pt>
                <c:pt idx="2350">
                  <c:v>2080.1681400000002</c:v>
                </c:pt>
                <c:pt idx="2351">
                  <c:v>2104.08014</c:v>
                </c:pt>
                <c:pt idx="2352">
                  <c:v>2132.1114400000001</c:v>
                </c:pt>
                <c:pt idx="2353">
                  <c:v>2160.1427400000002</c:v>
                </c:pt>
                <c:pt idx="2354">
                  <c:v>2188.1740400000003</c:v>
                </c:pt>
                <c:pt idx="2355">
                  <c:v>2216.2053400000004</c:v>
                </c:pt>
                <c:pt idx="2356">
                  <c:v>2244.2366400000001</c:v>
                </c:pt>
                <c:pt idx="2357">
                  <c:v>2214.1896400000001</c:v>
                </c:pt>
                <c:pt idx="2358">
                  <c:v>2242.2209400000002</c:v>
                </c:pt>
                <c:pt idx="2359">
                  <c:v>1389.8106399999999</c:v>
                </c:pt>
                <c:pt idx="2360">
                  <c:v>1417.84194</c:v>
                </c:pt>
                <c:pt idx="2361">
                  <c:v>1445.8732399999999</c:v>
                </c:pt>
                <c:pt idx="2362">
                  <c:v>1473.90454</c:v>
                </c:pt>
                <c:pt idx="2363">
                  <c:v>1501.9358400000001</c:v>
                </c:pt>
                <c:pt idx="2364">
                  <c:v>1529.96714</c:v>
                </c:pt>
                <c:pt idx="2365">
                  <c:v>1499.9201399999999</c:v>
                </c:pt>
                <c:pt idx="2366">
                  <c:v>1527.95144</c:v>
                </c:pt>
                <c:pt idx="2367">
                  <c:v>1389.8106399999999</c:v>
                </c:pt>
                <c:pt idx="2368">
                  <c:v>1417.84194</c:v>
                </c:pt>
                <c:pt idx="2369">
                  <c:v>1445.8732399999999</c:v>
                </c:pt>
                <c:pt idx="2370">
                  <c:v>1473.90454</c:v>
                </c:pt>
                <c:pt idx="2371">
                  <c:v>1501.9358400000001</c:v>
                </c:pt>
                <c:pt idx="2372">
                  <c:v>1529.96714</c:v>
                </c:pt>
                <c:pt idx="2373">
                  <c:v>1499.9201399999999</c:v>
                </c:pt>
                <c:pt idx="2374">
                  <c:v>1527.95144</c:v>
                </c:pt>
                <c:pt idx="2375">
                  <c:v>1754.9428399999999</c:v>
                </c:pt>
                <c:pt idx="2376">
                  <c:v>1782.97414</c:v>
                </c:pt>
                <c:pt idx="2377">
                  <c:v>1811.0054399999999</c:v>
                </c:pt>
                <c:pt idx="2378">
                  <c:v>1839.03674</c:v>
                </c:pt>
                <c:pt idx="2379">
                  <c:v>1867.0680399999999</c:v>
                </c:pt>
                <c:pt idx="2380">
                  <c:v>1895.09934</c:v>
                </c:pt>
                <c:pt idx="2381">
                  <c:v>1865.05234</c:v>
                </c:pt>
                <c:pt idx="2382">
                  <c:v>1893.0836400000001</c:v>
                </c:pt>
                <c:pt idx="2383">
                  <c:v>1722.9529399999999</c:v>
                </c:pt>
                <c:pt idx="2384">
                  <c:v>1750.98424</c:v>
                </c:pt>
                <c:pt idx="2385">
                  <c:v>1779.0155400000001</c:v>
                </c:pt>
                <c:pt idx="2386">
                  <c:v>1807.04684</c:v>
                </c:pt>
                <c:pt idx="2387">
                  <c:v>1835.0781400000001</c:v>
                </c:pt>
                <c:pt idx="2388">
                  <c:v>1863.1094399999999</c:v>
                </c:pt>
                <c:pt idx="2389">
                  <c:v>1833.0625399999999</c:v>
                </c:pt>
                <c:pt idx="2390">
                  <c:v>1861.09384</c:v>
                </c:pt>
                <c:pt idx="2391">
                  <c:v>1430.8371400000001</c:v>
                </c:pt>
                <c:pt idx="2392">
                  <c:v>1458.86844</c:v>
                </c:pt>
                <c:pt idx="2393">
                  <c:v>1486.8997400000001</c:v>
                </c:pt>
                <c:pt idx="2394">
                  <c:v>1514.9310399999999</c:v>
                </c:pt>
                <c:pt idx="2395">
                  <c:v>1542.96234</c:v>
                </c:pt>
                <c:pt idx="2396">
                  <c:v>1570.9936399999999</c:v>
                </c:pt>
                <c:pt idx="2397">
                  <c:v>1540.9467400000001</c:v>
                </c:pt>
                <c:pt idx="2398">
                  <c:v>1568.97804</c:v>
                </c:pt>
                <c:pt idx="2399">
                  <c:v>2120.0750400000002</c:v>
                </c:pt>
                <c:pt idx="2400">
                  <c:v>2148.1063400000003</c:v>
                </c:pt>
                <c:pt idx="2401">
                  <c:v>2176.1376400000004</c:v>
                </c:pt>
                <c:pt idx="2402">
                  <c:v>2204.16894</c:v>
                </c:pt>
                <c:pt idx="2403">
                  <c:v>2232.2002400000001</c:v>
                </c:pt>
                <c:pt idx="2404">
                  <c:v>2260.2315400000002</c:v>
                </c:pt>
                <c:pt idx="2405">
                  <c:v>2230.1845400000002</c:v>
                </c:pt>
                <c:pt idx="2406">
                  <c:v>2258.2158400000003</c:v>
                </c:pt>
                <c:pt idx="2407">
                  <c:v>2323.15434</c:v>
                </c:pt>
                <c:pt idx="2408">
                  <c:v>2351.1856400000001</c:v>
                </c:pt>
                <c:pt idx="2409">
                  <c:v>2379.2169400000002</c:v>
                </c:pt>
                <c:pt idx="2410">
                  <c:v>2407.2482400000004</c:v>
                </c:pt>
                <c:pt idx="2411">
                  <c:v>2435.27954</c:v>
                </c:pt>
                <c:pt idx="2412">
                  <c:v>2463.3108400000001</c:v>
                </c:pt>
                <c:pt idx="2413">
                  <c:v>2433.2639400000003</c:v>
                </c:pt>
                <c:pt idx="2414">
                  <c:v>2461.2952400000004</c:v>
                </c:pt>
                <c:pt idx="2415">
                  <c:v>2485.2072400000002</c:v>
                </c:pt>
                <c:pt idx="2416">
                  <c:v>2513.2385400000003</c:v>
                </c:pt>
                <c:pt idx="2417">
                  <c:v>2541.2698400000004</c:v>
                </c:pt>
                <c:pt idx="2418">
                  <c:v>2569.30114</c:v>
                </c:pt>
                <c:pt idx="2419">
                  <c:v>2597.3324400000001</c:v>
                </c:pt>
                <c:pt idx="2420">
                  <c:v>2625.3637400000002</c:v>
                </c:pt>
                <c:pt idx="2421">
                  <c:v>2595.3167400000002</c:v>
                </c:pt>
                <c:pt idx="2422">
                  <c:v>2623.3480400000003</c:v>
                </c:pt>
                <c:pt idx="2423">
                  <c:v>2647.2600400000001</c:v>
                </c:pt>
                <c:pt idx="2424">
                  <c:v>2675.2913400000002</c:v>
                </c:pt>
                <c:pt idx="2425">
                  <c:v>2703.3226400000003</c:v>
                </c:pt>
                <c:pt idx="2426">
                  <c:v>2731.3539400000004</c:v>
                </c:pt>
                <c:pt idx="2427">
                  <c:v>2759.3852400000001</c:v>
                </c:pt>
                <c:pt idx="2428">
                  <c:v>2787.4165400000002</c:v>
                </c:pt>
                <c:pt idx="2429">
                  <c:v>2757.3695400000001</c:v>
                </c:pt>
                <c:pt idx="2430">
                  <c:v>2785.4008400000002</c:v>
                </c:pt>
                <c:pt idx="2431">
                  <c:v>2850.3394400000002</c:v>
                </c:pt>
                <c:pt idx="2432">
                  <c:v>2878.3707400000003</c:v>
                </c:pt>
                <c:pt idx="2433">
                  <c:v>2906.4020400000004</c:v>
                </c:pt>
                <c:pt idx="2434">
                  <c:v>2934.43334</c:v>
                </c:pt>
                <c:pt idx="2435">
                  <c:v>2962.4646400000001</c:v>
                </c:pt>
                <c:pt idx="2436">
                  <c:v>2990.4959400000002</c:v>
                </c:pt>
                <c:pt idx="2437">
                  <c:v>2960.4489400000002</c:v>
                </c:pt>
                <c:pt idx="2438">
                  <c:v>2988.4802400000003</c:v>
                </c:pt>
                <c:pt idx="2439">
                  <c:v>3012.3922400000001</c:v>
                </c:pt>
                <c:pt idx="2440">
                  <c:v>3040.4235400000002</c:v>
                </c:pt>
                <c:pt idx="2441">
                  <c:v>3068.4548400000003</c:v>
                </c:pt>
                <c:pt idx="2442">
                  <c:v>3096.4861400000004</c:v>
                </c:pt>
                <c:pt idx="2443">
                  <c:v>3124.5174400000001</c:v>
                </c:pt>
                <c:pt idx="2444">
                  <c:v>3152.5487400000002</c:v>
                </c:pt>
                <c:pt idx="2445">
                  <c:v>3122.5017400000002</c:v>
                </c:pt>
                <c:pt idx="2446">
                  <c:v>3150.5330400000003</c:v>
                </c:pt>
                <c:pt idx="2447">
                  <c:v>3174.4450400000001</c:v>
                </c:pt>
                <c:pt idx="2448">
                  <c:v>3202.4763400000002</c:v>
                </c:pt>
                <c:pt idx="2449">
                  <c:v>3230.5076400000003</c:v>
                </c:pt>
                <c:pt idx="2450">
                  <c:v>3258.5389400000004</c:v>
                </c:pt>
                <c:pt idx="2451">
                  <c:v>3286.57024</c:v>
                </c:pt>
                <c:pt idx="2452">
                  <c:v>3314.6015400000001</c:v>
                </c:pt>
                <c:pt idx="2453">
                  <c:v>3284.5546400000003</c:v>
                </c:pt>
                <c:pt idx="2454">
                  <c:v>3312.5859400000004</c:v>
                </c:pt>
                <c:pt idx="2455">
                  <c:v>2120.0750400000002</c:v>
                </c:pt>
                <c:pt idx="2456">
                  <c:v>2148.1063400000003</c:v>
                </c:pt>
                <c:pt idx="2457">
                  <c:v>2176.1376400000004</c:v>
                </c:pt>
                <c:pt idx="2458">
                  <c:v>2204.16894</c:v>
                </c:pt>
                <c:pt idx="2459">
                  <c:v>2232.2002400000001</c:v>
                </c:pt>
                <c:pt idx="2460">
                  <c:v>2260.2315400000002</c:v>
                </c:pt>
                <c:pt idx="2461">
                  <c:v>2230.1845400000002</c:v>
                </c:pt>
                <c:pt idx="2462">
                  <c:v>2258.2158400000003</c:v>
                </c:pt>
                <c:pt idx="2463">
                  <c:v>2323.15434</c:v>
                </c:pt>
                <c:pt idx="2464">
                  <c:v>2351.1856400000001</c:v>
                </c:pt>
                <c:pt idx="2465">
                  <c:v>2379.2169400000002</c:v>
                </c:pt>
                <c:pt idx="2466">
                  <c:v>2407.2482400000004</c:v>
                </c:pt>
                <c:pt idx="2467">
                  <c:v>2435.27954</c:v>
                </c:pt>
                <c:pt idx="2468">
                  <c:v>2463.3108400000001</c:v>
                </c:pt>
                <c:pt idx="2469">
                  <c:v>2433.2639400000003</c:v>
                </c:pt>
                <c:pt idx="2470">
                  <c:v>2461.2952400000004</c:v>
                </c:pt>
                <c:pt idx="2471">
                  <c:v>2485.2072400000002</c:v>
                </c:pt>
                <c:pt idx="2472">
                  <c:v>2513.2385400000003</c:v>
                </c:pt>
                <c:pt idx="2473">
                  <c:v>2541.2698400000004</c:v>
                </c:pt>
                <c:pt idx="2474">
                  <c:v>2569.30114</c:v>
                </c:pt>
                <c:pt idx="2475">
                  <c:v>2597.3324400000001</c:v>
                </c:pt>
                <c:pt idx="2476">
                  <c:v>2625.3637400000002</c:v>
                </c:pt>
                <c:pt idx="2477">
                  <c:v>2595.3167400000002</c:v>
                </c:pt>
                <c:pt idx="2478">
                  <c:v>2623.3480400000003</c:v>
                </c:pt>
                <c:pt idx="2479">
                  <c:v>2647.2600400000001</c:v>
                </c:pt>
                <c:pt idx="2480">
                  <c:v>2675.2913400000002</c:v>
                </c:pt>
                <c:pt idx="2481">
                  <c:v>2703.3226400000003</c:v>
                </c:pt>
                <c:pt idx="2482">
                  <c:v>2731.3539400000004</c:v>
                </c:pt>
                <c:pt idx="2483">
                  <c:v>2759.3852400000001</c:v>
                </c:pt>
                <c:pt idx="2484">
                  <c:v>2787.4165400000002</c:v>
                </c:pt>
                <c:pt idx="2485">
                  <c:v>2757.3695400000001</c:v>
                </c:pt>
                <c:pt idx="2486">
                  <c:v>2785.4008400000002</c:v>
                </c:pt>
                <c:pt idx="2487">
                  <c:v>2850.3394400000002</c:v>
                </c:pt>
                <c:pt idx="2488">
                  <c:v>2878.3707400000003</c:v>
                </c:pt>
                <c:pt idx="2489">
                  <c:v>2906.4020400000004</c:v>
                </c:pt>
                <c:pt idx="2490">
                  <c:v>2934.43334</c:v>
                </c:pt>
                <c:pt idx="2491">
                  <c:v>2962.4646400000001</c:v>
                </c:pt>
                <c:pt idx="2492">
                  <c:v>2990.4959400000002</c:v>
                </c:pt>
                <c:pt idx="2493">
                  <c:v>2960.4489400000002</c:v>
                </c:pt>
                <c:pt idx="2494">
                  <c:v>2988.4802400000003</c:v>
                </c:pt>
                <c:pt idx="2495">
                  <c:v>3012.3922400000001</c:v>
                </c:pt>
                <c:pt idx="2496">
                  <c:v>3040.4235400000002</c:v>
                </c:pt>
                <c:pt idx="2497">
                  <c:v>3068.4548400000003</c:v>
                </c:pt>
                <c:pt idx="2498">
                  <c:v>3096.4861400000004</c:v>
                </c:pt>
                <c:pt idx="2499">
                  <c:v>3124.5174400000001</c:v>
                </c:pt>
                <c:pt idx="2500">
                  <c:v>3152.5487400000002</c:v>
                </c:pt>
                <c:pt idx="2501">
                  <c:v>3122.5017400000002</c:v>
                </c:pt>
                <c:pt idx="2502">
                  <c:v>3150.5330400000003</c:v>
                </c:pt>
                <c:pt idx="2503">
                  <c:v>1592.88994</c:v>
                </c:pt>
                <c:pt idx="2504">
                  <c:v>1620.9212399999999</c:v>
                </c:pt>
                <c:pt idx="2505">
                  <c:v>1648.95254</c:v>
                </c:pt>
                <c:pt idx="2506">
                  <c:v>1676.9838400000001</c:v>
                </c:pt>
                <c:pt idx="2507">
                  <c:v>1705.01514</c:v>
                </c:pt>
                <c:pt idx="2508">
                  <c:v>1733.0464400000001</c:v>
                </c:pt>
                <c:pt idx="2509">
                  <c:v>1702.99954</c:v>
                </c:pt>
                <c:pt idx="2510">
                  <c:v>1731.0308399999999</c:v>
                </c:pt>
                <c:pt idx="2511">
                  <c:v>2307.1594400000004</c:v>
                </c:pt>
                <c:pt idx="2512">
                  <c:v>2335.19074</c:v>
                </c:pt>
                <c:pt idx="2513">
                  <c:v>2363.2220400000001</c:v>
                </c:pt>
                <c:pt idx="2514">
                  <c:v>2391.2533400000002</c:v>
                </c:pt>
                <c:pt idx="2515">
                  <c:v>2419.2846400000003</c:v>
                </c:pt>
                <c:pt idx="2516">
                  <c:v>2447.3159400000004</c:v>
                </c:pt>
                <c:pt idx="2517">
                  <c:v>2417.2690400000001</c:v>
                </c:pt>
                <c:pt idx="2518">
                  <c:v>2445.3003400000002</c:v>
                </c:pt>
                <c:pt idx="2519">
                  <c:v>2469.21234</c:v>
                </c:pt>
                <c:pt idx="2520">
                  <c:v>2497.2435400000004</c:v>
                </c:pt>
                <c:pt idx="2521">
                  <c:v>2525.27484</c:v>
                </c:pt>
                <c:pt idx="2522">
                  <c:v>2553.3062400000003</c:v>
                </c:pt>
                <c:pt idx="2523">
                  <c:v>2581.33754</c:v>
                </c:pt>
                <c:pt idx="2524">
                  <c:v>2609.3687400000003</c:v>
                </c:pt>
                <c:pt idx="2525">
                  <c:v>2579.3218400000001</c:v>
                </c:pt>
                <c:pt idx="2526">
                  <c:v>2607.3531400000002</c:v>
                </c:pt>
                <c:pt idx="2527">
                  <c:v>1430.8371400000001</c:v>
                </c:pt>
                <c:pt idx="2528">
                  <c:v>1458.86844</c:v>
                </c:pt>
                <c:pt idx="2529">
                  <c:v>1486.8997400000001</c:v>
                </c:pt>
                <c:pt idx="2530">
                  <c:v>1514.9310399999999</c:v>
                </c:pt>
                <c:pt idx="2531">
                  <c:v>1542.96234</c:v>
                </c:pt>
                <c:pt idx="2532">
                  <c:v>1570.9936399999999</c:v>
                </c:pt>
                <c:pt idx="2533">
                  <c:v>1540.9467400000001</c:v>
                </c:pt>
                <c:pt idx="2534">
                  <c:v>1568.97804</c:v>
                </c:pt>
                <c:pt idx="2535">
                  <c:v>1592.88994</c:v>
                </c:pt>
                <c:pt idx="2536">
                  <c:v>1620.9212399999999</c:v>
                </c:pt>
                <c:pt idx="2537">
                  <c:v>1648.95254</c:v>
                </c:pt>
                <c:pt idx="2538">
                  <c:v>1676.9838400000001</c:v>
                </c:pt>
                <c:pt idx="2539">
                  <c:v>1705.01514</c:v>
                </c:pt>
                <c:pt idx="2540">
                  <c:v>1733.0464400000001</c:v>
                </c:pt>
                <c:pt idx="2541">
                  <c:v>1702.99954</c:v>
                </c:pt>
                <c:pt idx="2542">
                  <c:v>1731.0308399999999</c:v>
                </c:pt>
                <c:pt idx="2543">
                  <c:v>1576.8950399999999</c:v>
                </c:pt>
                <c:pt idx="2544">
                  <c:v>1604.92634</c:v>
                </c:pt>
                <c:pt idx="2545">
                  <c:v>1632.9576400000001</c:v>
                </c:pt>
                <c:pt idx="2546">
                  <c:v>1660.98894</c:v>
                </c:pt>
                <c:pt idx="2547">
                  <c:v>1689.0202400000001</c:v>
                </c:pt>
                <c:pt idx="2548">
                  <c:v>1717.0515399999999</c:v>
                </c:pt>
                <c:pt idx="2549">
                  <c:v>1687.0046399999999</c:v>
                </c:pt>
                <c:pt idx="2550">
                  <c:v>1715.03594</c:v>
                </c:pt>
                <c:pt idx="2551">
                  <c:v>2250.1380400000003</c:v>
                </c:pt>
                <c:pt idx="2552">
                  <c:v>2278.1693400000004</c:v>
                </c:pt>
                <c:pt idx="2553">
                  <c:v>2306.20064</c:v>
                </c:pt>
                <c:pt idx="2554">
                  <c:v>2334.2319400000001</c:v>
                </c:pt>
                <c:pt idx="2555">
                  <c:v>2362.2632400000002</c:v>
                </c:pt>
                <c:pt idx="2556">
                  <c:v>2390.2945400000003</c:v>
                </c:pt>
                <c:pt idx="2557">
                  <c:v>2360.2475400000003</c:v>
                </c:pt>
                <c:pt idx="2558">
                  <c:v>2388.2788400000004</c:v>
                </c:pt>
                <c:pt idx="2559">
                  <c:v>1738.94794</c:v>
                </c:pt>
                <c:pt idx="2560">
                  <c:v>1766.9792399999999</c:v>
                </c:pt>
                <c:pt idx="2561">
                  <c:v>1795.01054</c:v>
                </c:pt>
                <c:pt idx="2562">
                  <c:v>1823.0418400000001</c:v>
                </c:pt>
                <c:pt idx="2563">
                  <c:v>1851.07314</c:v>
                </c:pt>
                <c:pt idx="2564">
                  <c:v>1879.1044400000001</c:v>
                </c:pt>
                <c:pt idx="2565">
                  <c:v>1849.05744</c:v>
                </c:pt>
                <c:pt idx="2566">
                  <c:v>1877.0887399999999</c:v>
                </c:pt>
                <c:pt idx="2567">
                  <c:v>1885.00584</c:v>
                </c:pt>
                <c:pt idx="2568">
                  <c:v>1913.0371399999999</c:v>
                </c:pt>
                <c:pt idx="2569">
                  <c:v>1941.06844</c:v>
                </c:pt>
                <c:pt idx="2570">
                  <c:v>1969.0997399999999</c:v>
                </c:pt>
                <c:pt idx="2571">
                  <c:v>1997.13104</c:v>
                </c:pt>
                <c:pt idx="2572">
                  <c:v>2025.1623400000001</c:v>
                </c:pt>
                <c:pt idx="2573">
                  <c:v>1995.1153400000001</c:v>
                </c:pt>
                <c:pt idx="2574">
                  <c:v>2023.1466399999999</c:v>
                </c:pt>
                <c:pt idx="2575">
                  <c:v>1738.94794</c:v>
                </c:pt>
                <c:pt idx="2576">
                  <c:v>1766.9792399999999</c:v>
                </c:pt>
                <c:pt idx="2577">
                  <c:v>1795.01054</c:v>
                </c:pt>
                <c:pt idx="2578">
                  <c:v>1823.0418400000001</c:v>
                </c:pt>
                <c:pt idx="2579">
                  <c:v>1851.07314</c:v>
                </c:pt>
                <c:pt idx="2580">
                  <c:v>1879.1044400000001</c:v>
                </c:pt>
                <c:pt idx="2581">
                  <c:v>1849.05744</c:v>
                </c:pt>
                <c:pt idx="2582">
                  <c:v>1877.0887399999999</c:v>
                </c:pt>
                <c:pt idx="2583">
                  <c:v>2104.08014</c:v>
                </c:pt>
                <c:pt idx="2584">
                  <c:v>2132.1114400000001</c:v>
                </c:pt>
                <c:pt idx="2585">
                  <c:v>2160.1427400000002</c:v>
                </c:pt>
                <c:pt idx="2586">
                  <c:v>2188.1740400000003</c:v>
                </c:pt>
                <c:pt idx="2587">
                  <c:v>2216.2053400000004</c:v>
                </c:pt>
                <c:pt idx="2588">
                  <c:v>2244.2366400000001</c:v>
                </c:pt>
                <c:pt idx="2589">
                  <c:v>2214.1896400000001</c:v>
                </c:pt>
                <c:pt idx="2590">
                  <c:v>2242.2209400000002</c:v>
                </c:pt>
                <c:pt idx="2591">
                  <c:v>1722.9529399999999</c:v>
                </c:pt>
                <c:pt idx="2592">
                  <c:v>1750.98424</c:v>
                </c:pt>
                <c:pt idx="2593">
                  <c:v>1779.0155400000001</c:v>
                </c:pt>
                <c:pt idx="2594">
                  <c:v>1807.04684</c:v>
                </c:pt>
                <c:pt idx="2595">
                  <c:v>1835.0781400000001</c:v>
                </c:pt>
                <c:pt idx="2596">
                  <c:v>1863.1094399999999</c:v>
                </c:pt>
                <c:pt idx="2597">
                  <c:v>1833.0625399999999</c:v>
                </c:pt>
                <c:pt idx="2598">
                  <c:v>1861.09384</c:v>
                </c:pt>
                <c:pt idx="2599">
                  <c:v>2282.1278400000001</c:v>
                </c:pt>
                <c:pt idx="2600">
                  <c:v>2310.1591400000002</c:v>
                </c:pt>
                <c:pt idx="2601">
                  <c:v>2338.1904400000003</c:v>
                </c:pt>
                <c:pt idx="2602">
                  <c:v>2366.2217400000004</c:v>
                </c:pt>
                <c:pt idx="2603">
                  <c:v>2394.2530400000001</c:v>
                </c:pt>
                <c:pt idx="2604">
                  <c:v>2422.2843400000002</c:v>
                </c:pt>
                <c:pt idx="2605">
                  <c:v>2392.2373400000001</c:v>
                </c:pt>
                <c:pt idx="2606">
                  <c:v>2420.2686400000002</c:v>
                </c:pt>
                <c:pt idx="2607">
                  <c:v>2104.08014</c:v>
                </c:pt>
                <c:pt idx="2608">
                  <c:v>2132.1114400000001</c:v>
                </c:pt>
                <c:pt idx="2609">
                  <c:v>2160.1427400000002</c:v>
                </c:pt>
                <c:pt idx="2610">
                  <c:v>2188.1740400000003</c:v>
                </c:pt>
                <c:pt idx="2611">
                  <c:v>2216.2053400000004</c:v>
                </c:pt>
                <c:pt idx="2612">
                  <c:v>2244.2366400000001</c:v>
                </c:pt>
                <c:pt idx="2613">
                  <c:v>2214.1896400000001</c:v>
                </c:pt>
                <c:pt idx="2614">
                  <c:v>2242.2209400000002</c:v>
                </c:pt>
                <c:pt idx="2615">
                  <c:v>2453.2173400000001</c:v>
                </c:pt>
                <c:pt idx="2616">
                  <c:v>2481.2486400000003</c:v>
                </c:pt>
                <c:pt idx="2617">
                  <c:v>2509.2799400000004</c:v>
                </c:pt>
                <c:pt idx="2618">
                  <c:v>2537.31124</c:v>
                </c:pt>
                <c:pt idx="2619">
                  <c:v>2565.3425400000001</c:v>
                </c:pt>
                <c:pt idx="2620">
                  <c:v>2593.3738400000002</c:v>
                </c:pt>
                <c:pt idx="2621">
                  <c:v>2563.3269400000004</c:v>
                </c:pt>
                <c:pt idx="2622">
                  <c:v>2591.35824</c:v>
                </c:pt>
                <c:pt idx="2623">
                  <c:v>2656.2967400000002</c:v>
                </c:pt>
                <c:pt idx="2624">
                  <c:v>2684.3280400000003</c:v>
                </c:pt>
                <c:pt idx="2625">
                  <c:v>2712.3593400000004</c:v>
                </c:pt>
                <c:pt idx="2626">
                  <c:v>2740.3906400000001</c:v>
                </c:pt>
                <c:pt idx="2627">
                  <c:v>2768.4219400000002</c:v>
                </c:pt>
                <c:pt idx="2628">
                  <c:v>2796.4532400000003</c:v>
                </c:pt>
                <c:pt idx="2629">
                  <c:v>2766.40634</c:v>
                </c:pt>
                <c:pt idx="2630">
                  <c:v>2794.4376400000001</c:v>
                </c:pt>
                <c:pt idx="2631">
                  <c:v>2104.08014</c:v>
                </c:pt>
                <c:pt idx="2632">
                  <c:v>2132.1114400000001</c:v>
                </c:pt>
                <c:pt idx="2633">
                  <c:v>2160.1427400000002</c:v>
                </c:pt>
                <c:pt idx="2634">
                  <c:v>2188.1740400000003</c:v>
                </c:pt>
                <c:pt idx="2635">
                  <c:v>2216.2053400000004</c:v>
                </c:pt>
                <c:pt idx="2636">
                  <c:v>2244.2366400000001</c:v>
                </c:pt>
                <c:pt idx="2637">
                  <c:v>2214.1896400000001</c:v>
                </c:pt>
                <c:pt idx="2638">
                  <c:v>2242.2209400000002</c:v>
                </c:pt>
                <c:pt idx="2639">
                  <c:v>2307.1594400000004</c:v>
                </c:pt>
                <c:pt idx="2640">
                  <c:v>2335.19074</c:v>
                </c:pt>
                <c:pt idx="2641">
                  <c:v>2363.2220400000001</c:v>
                </c:pt>
                <c:pt idx="2642">
                  <c:v>2391.2533400000002</c:v>
                </c:pt>
                <c:pt idx="2643">
                  <c:v>2419.2846400000003</c:v>
                </c:pt>
                <c:pt idx="2644">
                  <c:v>2447.3159400000004</c:v>
                </c:pt>
                <c:pt idx="2645">
                  <c:v>2417.2690400000001</c:v>
                </c:pt>
                <c:pt idx="2646">
                  <c:v>2445.3003400000002</c:v>
                </c:pt>
                <c:pt idx="2647">
                  <c:v>1576.8950399999999</c:v>
                </c:pt>
                <c:pt idx="2648">
                  <c:v>1604.92634</c:v>
                </c:pt>
                <c:pt idx="2649">
                  <c:v>1632.9576400000001</c:v>
                </c:pt>
                <c:pt idx="2650">
                  <c:v>1660.98894</c:v>
                </c:pt>
                <c:pt idx="2651">
                  <c:v>1689.0202400000001</c:v>
                </c:pt>
                <c:pt idx="2652">
                  <c:v>1717.0515399999999</c:v>
                </c:pt>
                <c:pt idx="2653">
                  <c:v>1687.0046399999999</c:v>
                </c:pt>
                <c:pt idx="2654">
                  <c:v>1715.03594</c:v>
                </c:pt>
                <c:pt idx="2655">
                  <c:v>1535.8685399999999</c:v>
                </c:pt>
                <c:pt idx="2656">
                  <c:v>1563.89984</c:v>
                </c:pt>
                <c:pt idx="2657">
                  <c:v>1591.9311399999999</c:v>
                </c:pt>
                <c:pt idx="2658">
                  <c:v>1619.96244</c:v>
                </c:pt>
                <c:pt idx="2659">
                  <c:v>1647.9937399999999</c:v>
                </c:pt>
                <c:pt idx="2660">
                  <c:v>1676.02504</c:v>
                </c:pt>
                <c:pt idx="2661">
                  <c:v>1645.97804</c:v>
                </c:pt>
                <c:pt idx="2662">
                  <c:v>1674.0093400000001</c:v>
                </c:pt>
                <c:pt idx="2663">
                  <c:v>1681.92644</c:v>
                </c:pt>
                <c:pt idx="2664">
                  <c:v>1709.9577400000001</c:v>
                </c:pt>
                <c:pt idx="2665">
                  <c:v>1737.9890399999999</c:v>
                </c:pt>
                <c:pt idx="2666">
                  <c:v>1766.02034</c:v>
                </c:pt>
                <c:pt idx="2667">
                  <c:v>1794.0516399999999</c:v>
                </c:pt>
                <c:pt idx="2668">
                  <c:v>1822.08294</c:v>
                </c:pt>
                <c:pt idx="2669">
                  <c:v>1792.03594</c:v>
                </c:pt>
                <c:pt idx="2670">
                  <c:v>1820.0672400000001</c:v>
                </c:pt>
                <c:pt idx="2671">
                  <c:v>2453.2173400000001</c:v>
                </c:pt>
                <c:pt idx="2672">
                  <c:v>2481.2486400000003</c:v>
                </c:pt>
                <c:pt idx="2673">
                  <c:v>2509.2799400000004</c:v>
                </c:pt>
                <c:pt idx="2674">
                  <c:v>2537.31124</c:v>
                </c:pt>
                <c:pt idx="2675">
                  <c:v>2565.3425400000001</c:v>
                </c:pt>
                <c:pt idx="2676">
                  <c:v>2593.3738400000002</c:v>
                </c:pt>
                <c:pt idx="2677">
                  <c:v>2563.3269400000004</c:v>
                </c:pt>
                <c:pt idx="2678">
                  <c:v>2591.35824</c:v>
                </c:pt>
                <c:pt idx="2679">
                  <c:v>2510.2388400000004</c:v>
                </c:pt>
                <c:pt idx="2680">
                  <c:v>2538.2701400000001</c:v>
                </c:pt>
                <c:pt idx="2681">
                  <c:v>2566.3014400000002</c:v>
                </c:pt>
                <c:pt idx="2682">
                  <c:v>2594.3327400000003</c:v>
                </c:pt>
                <c:pt idx="2683">
                  <c:v>2622.3640400000004</c:v>
                </c:pt>
                <c:pt idx="2684">
                  <c:v>2650.39534</c:v>
                </c:pt>
                <c:pt idx="2685">
                  <c:v>2620.34834</c:v>
                </c:pt>
                <c:pt idx="2686">
                  <c:v>2648.3796400000001</c:v>
                </c:pt>
                <c:pt idx="2687">
                  <c:v>2510.2388400000004</c:v>
                </c:pt>
                <c:pt idx="2688">
                  <c:v>2538.2701400000001</c:v>
                </c:pt>
                <c:pt idx="2689">
                  <c:v>2566.3014400000002</c:v>
                </c:pt>
                <c:pt idx="2690">
                  <c:v>2594.3327400000003</c:v>
                </c:pt>
                <c:pt idx="2691">
                  <c:v>2622.3640400000004</c:v>
                </c:pt>
                <c:pt idx="2692">
                  <c:v>2650.39534</c:v>
                </c:pt>
                <c:pt idx="2693">
                  <c:v>2620.34834</c:v>
                </c:pt>
                <c:pt idx="2694">
                  <c:v>2648.3796400000001</c:v>
                </c:pt>
                <c:pt idx="2695">
                  <c:v>2428.1857400000004</c:v>
                </c:pt>
                <c:pt idx="2696">
                  <c:v>2456.21704</c:v>
                </c:pt>
                <c:pt idx="2697">
                  <c:v>2484.2483400000001</c:v>
                </c:pt>
                <c:pt idx="2698">
                  <c:v>2512.2796400000002</c:v>
                </c:pt>
                <c:pt idx="2699">
                  <c:v>2540.3109400000003</c:v>
                </c:pt>
                <c:pt idx="2700">
                  <c:v>2568.3422400000004</c:v>
                </c:pt>
                <c:pt idx="2701">
                  <c:v>2538.2953400000001</c:v>
                </c:pt>
                <c:pt idx="2702">
                  <c:v>2566.3266400000002</c:v>
                </c:pt>
                <c:pt idx="2703">
                  <c:v>2412.1908400000002</c:v>
                </c:pt>
                <c:pt idx="2704">
                  <c:v>2440.2221400000003</c:v>
                </c:pt>
                <c:pt idx="2705">
                  <c:v>2468.2534400000004</c:v>
                </c:pt>
                <c:pt idx="2706">
                  <c:v>2496.2847400000001</c:v>
                </c:pt>
                <c:pt idx="2707">
                  <c:v>2524.3160400000002</c:v>
                </c:pt>
                <c:pt idx="2708">
                  <c:v>2552.3473400000003</c:v>
                </c:pt>
                <c:pt idx="2709">
                  <c:v>2522.3003400000002</c:v>
                </c:pt>
                <c:pt idx="2710">
                  <c:v>2550.3316400000003</c:v>
                </c:pt>
                <c:pt idx="2711">
                  <c:v>2412.1908400000002</c:v>
                </c:pt>
                <c:pt idx="2712">
                  <c:v>2440.2221400000003</c:v>
                </c:pt>
                <c:pt idx="2713">
                  <c:v>2468.2534400000004</c:v>
                </c:pt>
                <c:pt idx="2714">
                  <c:v>2496.2847400000001</c:v>
                </c:pt>
                <c:pt idx="2715">
                  <c:v>2524.3160400000002</c:v>
                </c:pt>
                <c:pt idx="2716">
                  <c:v>2552.3473400000003</c:v>
                </c:pt>
                <c:pt idx="2717">
                  <c:v>2522.3003400000002</c:v>
                </c:pt>
                <c:pt idx="2718">
                  <c:v>2550.3316400000003</c:v>
                </c:pt>
                <c:pt idx="2719">
                  <c:v>2428.1857400000004</c:v>
                </c:pt>
                <c:pt idx="2720">
                  <c:v>2456.21704</c:v>
                </c:pt>
                <c:pt idx="2721">
                  <c:v>2484.2483400000001</c:v>
                </c:pt>
                <c:pt idx="2722">
                  <c:v>2512.2796400000002</c:v>
                </c:pt>
                <c:pt idx="2723">
                  <c:v>2540.3109400000003</c:v>
                </c:pt>
                <c:pt idx="2724">
                  <c:v>2568.3422400000004</c:v>
                </c:pt>
                <c:pt idx="2725">
                  <c:v>2538.2953400000001</c:v>
                </c:pt>
                <c:pt idx="2726">
                  <c:v>2566.3266400000002</c:v>
                </c:pt>
                <c:pt idx="2727">
                  <c:v>2307.1594400000004</c:v>
                </c:pt>
                <c:pt idx="2728">
                  <c:v>2335.19074</c:v>
                </c:pt>
                <c:pt idx="2729">
                  <c:v>2363.2220400000001</c:v>
                </c:pt>
                <c:pt idx="2730">
                  <c:v>2391.2533400000002</c:v>
                </c:pt>
                <c:pt idx="2731">
                  <c:v>2419.2846400000003</c:v>
                </c:pt>
                <c:pt idx="2732">
                  <c:v>2447.3159400000004</c:v>
                </c:pt>
                <c:pt idx="2733">
                  <c:v>2417.2690400000001</c:v>
                </c:pt>
                <c:pt idx="2734">
                  <c:v>2445.3003400000002</c:v>
                </c:pt>
                <c:pt idx="2735">
                  <c:v>2307.1594400000004</c:v>
                </c:pt>
                <c:pt idx="2736">
                  <c:v>2335.19074</c:v>
                </c:pt>
                <c:pt idx="2737">
                  <c:v>2363.2220400000001</c:v>
                </c:pt>
                <c:pt idx="2738">
                  <c:v>2391.2533400000002</c:v>
                </c:pt>
                <c:pt idx="2739">
                  <c:v>2419.2846400000003</c:v>
                </c:pt>
                <c:pt idx="2740">
                  <c:v>2447.3159400000004</c:v>
                </c:pt>
                <c:pt idx="2741">
                  <c:v>2417.2690400000001</c:v>
                </c:pt>
                <c:pt idx="2742">
                  <c:v>2445.3003400000002</c:v>
                </c:pt>
                <c:pt idx="2743">
                  <c:v>2307.1594400000004</c:v>
                </c:pt>
                <c:pt idx="2744">
                  <c:v>2335.19074</c:v>
                </c:pt>
                <c:pt idx="2745">
                  <c:v>2363.2220400000001</c:v>
                </c:pt>
                <c:pt idx="2746">
                  <c:v>2391.2533400000002</c:v>
                </c:pt>
                <c:pt idx="2747">
                  <c:v>2419.2846400000003</c:v>
                </c:pt>
                <c:pt idx="2748">
                  <c:v>2447.3159400000004</c:v>
                </c:pt>
                <c:pt idx="2749">
                  <c:v>2417.2690400000001</c:v>
                </c:pt>
                <c:pt idx="2750">
                  <c:v>2445.3003400000002</c:v>
                </c:pt>
                <c:pt idx="2751">
                  <c:v>2364.1809400000002</c:v>
                </c:pt>
                <c:pt idx="2752">
                  <c:v>2392.2122400000003</c:v>
                </c:pt>
                <c:pt idx="2753">
                  <c:v>2420.2435400000004</c:v>
                </c:pt>
                <c:pt idx="2754">
                  <c:v>2448.27484</c:v>
                </c:pt>
                <c:pt idx="2755">
                  <c:v>2476.3061400000001</c:v>
                </c:pt>
                <c:pt idx="2756">
                  <c:v>2504.3374400000002</c:v>
                </c:pt>
                <c:pt idx="2757">
                  <c:v>2474.2904400000002</c:v>
                </c:pt>
                <c:pt idx="2758">
                  <c:v>2502.3217400000003</c:v>
                </c:pt>
                <c:pt idx="2759">
                  <c:v>2307.1594400000004</c:v>
                </c:pt>
                <c:pt idx="2760">
                  <c:v>2335.19074</c:v>
                </c:pt>
                <c:pt idx="2761">
                  <c:v>2363.2220400000001</c:v>
                </c:pt>
                <c:pt idx="2762">
                  <c:v>2391.2533400000002</c:v>
                </c:pt>
                <c:pt idx="2763">
                  <c:v>2419.2846400000003</c:v>
                </c:pt>
                <c:pt idx="2764">
                  <c:v>2447.3159400000004</c:v>
                </c:pt>
                <c:pt idx="2765">
                  <c:v>2417.2690400000001</c:v>
                </c:pt>
                <c:pt idx="2766">
                  <c:v>2445.3003400000002</c:v>
                </c:pt>
                <c:pt idx="2767">
                  <c:v>1592.88994</c:v>
                </c:pt>
                <c:pt idx="2768">
                  <c:v>1620.9212399999999</c:v>
                </c:pt>
                <c:pt idx="2769">
                  <c:v>1648.95254</c:v>
                </c:pt>
                <c:pt idx="2770">
                  <c:v>1676.9838400000001</c:v>
                </c:pt>
                <c:pt idx="2771">
                  <c:v>1705.01514</c:v>
                </c:pt>
                <c:pt idx="2772">
                  <c:v>1733.0464400000001</c:v>
                </c:pt>
                <c:pt idx="2773">
                  <c:v>1702.99954</c:v>
                </c:pt>
                <c:pt idx="2774">
                  <c:v>1731.0308399999999</c:v>
                </c:pt>
                <c:pt idx="2775">
                  <c:v>1592.88994</c:v>
                </c:pt>
                <c:pt idx="2776">
                  <c:v>1620.9212399999999</c:v>
                </c:pt>
                <c:pt idx="2777">
                  <c:v>1648.95254</c:v>
                </c:pt>
                <c:pt idx="2778">
                  <c:v>1676.9838400000001</c:v>
                </c:pt>
                <c:pt idx="2779">
                  <c:v>1705.01514</c:v>
                </c:pt>
                <c:pt idx="2780">
                  <c:v>1733.0464400000001</c:v>
                </c:pt>
                <c:pt idx="2781">
                  <c:v>1702.99954</c:v>
                </c:pt>
                <c:pt idx="2782">
                  <c:v>1731.0308399999999</c:v>
                </c:pt>
                <c:pt idx="2783">
                  <c:v>2161.1015400000001</c:v>
                </c:pt>
                <c:pt idx="2784">
                  <c:v>2189.1328400000002</c:v>
                </c:pt>
                <c:pt idx="2785">
                  <c:v>2217.1641400000003</c:v>
                </c:pt>
                <c:pt idx="2786">
                  <c:v>2245.1954400000004</c:v>
                </c:pt>
                <c:pt idx="2787">
                  <c:v>2273.2267400000001</c:v>
                </c:pt>
                <c:pt idx="2788">
                  <c:v>2301.2580400000002</c:v>
                </c:pt>
                <c:pt idx="2789">
                  <c:v>2271.2111400000003</c:v>
                </c:pt>
                <c:pt idx="2790">
                  <c:v>2299.24244</c:v>
                </c:pt>
                <c:pt idx="2791">
                  <c:v>2323.15434</c:v>
                </c:pt>
                <c:pt idx="2792">
                  <c:v>2351.1856400000001</c:v>
                </c:pt>
                <c:pt idx="2793">
                  <c:v>2379.2169400000002</c:v>
                </c:pt>
                <c:pt idx="2794">
                  <c:v>2407.2482400000004</c:v>
                </c:pt>
                <c:pt idx="2795">
                  <c:v>2435.27954</c:v>
                </c:pt>
                <c:pt idx="2796">
                  <c:v>2463.3108400000001</c:v>
                </c:pt>
                <c:pt idx="2797">
                  <c:v>2433.2639400000003</c:v>
                </c:pt>
                <c:pt idx="2798">
                  <c:v>2461.2952400000004</c:v>
                </c:pt>
                <c:pt idx="2799">
                  <c:v>2469.21234</c:v>
                </c:pt>
                <c:pt idx="2800">
                  <c:v>2497.2435400000004</c:v>
                </c:pt>
                <c:pt idx="2801">
                  <c:v>2525.27484</c:v>
                </c:pt>
                <c:pt idx="2802">
                  <c:v>2553.3062400000003</c:v>
                </c:pt>
                <c:pt idx="2803">
                  <c:v>2581.33754</c:v>
                </c:pt>
                <c:pt idx="2804">
                  <c:v>2609.3687400000003</c:v>
                </c:pt>
                <c:pt idx="2805">
                  <c:v>2579.3218400000001</c:v>
                </c:pt>
                <c:pt idx="2806">
                  <c:v>2607.3531400000002</c:v>
                </c:pt>
                <c:pt idx="2807">
                  <c:v>2939.3758400000002</c:v>
                </c:pt>
                <c:pt idx="2808">
                  <c:v>2967.4071400000003</c:v>
                </c:pt>
                <c:pt idx="2809">
                  <c:v>2995.4384400000004</c:v>
                </c:pt>
                <c:pt idx="2810">
                  <c:v>3023.46974</c:v>
                </c:pt>
                <c:pt idx="2811">
                  <c:v>3051.5010400000001</c:v>
                </c:pt>
                <c:pt idx="2812">
                  <c:v>3079.5323400000002</c:v>
                </c:pt>
                <c:pt idx="2813">
                  <c:v>3049.4854400000004</c:v>
                </c:pt>
                <c:pt idx="2814">
                  <c:v>3077.51674</c:v>
                </c:pt>
                <c:pt idx="2815">
                  <c:v>1170.7363399999999</c:v>
                </c:pt>
                <c:pt idx="2816">
                  <c:v>1198.76764</c:v>
                </c:pt>
                <c:pt idx="2817">
                  <c:v>1226.7989399999999</c:v>
                </c:pt>
                <c:pt idx="2818">
                  <c:v>1254.83024</c:v>
                </c:pt>
                <c:pt idx="2819">
                  <c:v>1282.8615399999999</c:v>
                </c:pt>
                <c:pt idx="2820">
                  <c:v>1310.89284</c:v>
                </c:pt>
                <c:pt idx="2821">
                  <c:v>1280.84584</c:v>
                </c:pt>
                <c:pt idx="2822">
                  <c:v>1308.8771400000001</c:v>
                </c:pt>
                <c:pt idx="2823">
                  <c:v>1430.8371400000001</c:v>
                </c:pt>
                <c:pt idx="2824">
                  <c:v>1458.86844</c:v>
                </c:pt>
                <c:pt idx="2825">
                  <c:v>1486.8997400000001</c:v>
                </c:pt>
                <c:pt idx="2826">
                  <c:v>1514.9310399999999</c:v>
                </c:pt>
                <c:pt idx="2827">
                  <c:v>1542.96234</c:v>
                </c:pt>
                <c:pt idx="2828">
                  <c:v>1570.9936399999999</c:v>
                </c:pt>
                <c:pt idx="2829">
                  <c:v>1540.9467400000001</c:v>
                </c:pt>
                <c:pt idx="2830">
                  <c:v>1568.97804</c:v>
                </c:pt>
                <c:pt idx="2831">
                  <c:v>1999.04874</c:v>
                </c:pt>
                <c:pt idx="2832">
                  <c:v>2027.0800400000001</c:v>
                </c:pt>
                <c:pt idx="2833">
                  <c:v>2055.1113400000004</c:v>
                </c:pt>
                <c:pt idx="2834">
                  <c:v>2083.14264</c:v>
                </c:pt>
                <c:pt idx="2835">
                  <c:v>2111.1739400000001</c:v>
                </c:pt>
                <c:pt idx="2836">
                  <c:v>2139.2052400000002</c:v>
                </c:pt>
                <c:pt idx="2837">
                  <c:v>2109.1582400000002</c:v>
                </c:pt>
                <c:pt idx="2838">
                  <c:v>2137.1895400000003</c:v>
                </c:pt>
                <c:pt idx="2839">
                  <c:v>1795.9693399999999</c:v>
                </c:pt>
                <c:pt idx="2840">
                  <c:v>1824.00064</c:v>
                </c:pt>
                <c:pt idx="2841">
                  <c:v>1852.0319400000001</c:v>
                </c:pt>
                <c:pt idx="2842">
                  <c:v>1880.06324</c:v>
                </c:pt>
                <c:pt idx="2843">
                  <c:v>1908.0945400000001</c:v>
                </c:pt>
                <c:pt idx="2844">
                  <c:v>1936.1258399999999</c:v>
                </c:pt>
                <c:pt idx="2845">
                  <c:v>1906.0789399999999</c:v>
                </c:pt>
                <c:pt idx="2846">
                  <c:v>1934.11024</c:v>
                </c:pt>
                <c:pt idx="2847">
                  <c:v>1795.9693399999999</c:v>
                </c:pt>
                <c:pt idx="2848">
                  <c:v>1824.00064</c:v>
                </c:pt>
                <c:pt idx="2849">
                  <c:v>1852.0319400000001</c:v>
                </c:pt>
                <c:pt idx="2850">
                  <c:v>1880.06324</c:v>
                </c:pt>
                <c:pt idx="2851">
                  <c:v>1908.0945400000001</c:v>
                </c:pt>
                <c:pt idx="2852">
                  <c:v>1936.1258399999999</c:v>
                </c:pt>
                <c:pt idx="2853">
                  <c:v>1906.0789399999999</c:v>
                </c:pt>
                <c:pt idx="2854">
                  <c:v>1934.11024</c:v>
                </c:pt>
                <c:pt idx="2855">
                  <c:v>1592.88994</c:v>
                </c:pt>
                <c:pt idx="2856">
                  <c:v>1620.9212399999999</c:v>
                </c:pt>
                <c:pt idx="2857">
                  <c:v>1648.95254</c:v>
                </c:pt>
                <c:pt idx="2858">
                  <c:v>1676.9838400000001</c:v>
                </c:pt>
                <c:pt idx="2859">
                  <c:v>1705.01514</c:v>
                </c:pt>
                <c:pt idx="2860">
                  <c:v>1733.0464400000001</c:v>
                </c:pt>
                <c:pt idx="2861">
                  <c:v>1702.99954</c:v>
                </c:pt>
                <c:pt idx="2862">
                  <c:v>1731.0308399999999</c:v>
                </c:pt>
                <c:pt idx="2863">
                  <c:v>1633.9165399999999</c:v>
                </c:pt>
                <c:pt idx="2864">
                  <c:v>1661.94784</c:v>
                </c:pt>
                <c:pt idx="2865">
                  <c:v>1689.9791399999999</c:v>
                </c:pt>
                <c:pt idx="2866">
                  <c:v>1718.01044</c:v>
                </c:pt>
                <c:pt idx="2867">
                  <c:v>1746.0417399999999</c:v>
                </c:pt>
                <c:pt idx="2868">
                  <c:v>1774.07304</c:v>
                </c:pt>
                <c:pt idx="2869">
                  <c:v>1744.02604</c:v>
                </c:pt>
                <c:pt idx="2870">
                  <c:v>1772.0573400000001</c:v>
                </c:pt>
                <c:pt idx="2871">
                  <c:v>1592.88994</c:v>
                </c:pt>
                <c:pt idx="2872">
                  <c:v>1620.9212399999999</c:v>
                </c:pt>
                <c:pt idx="2873">
                  <c:v>1648.95254</c:v>
                </c:pt>
                <c:pt idx="2874">
                  <c:v>1676.9838400000001</c:v>
                </c:pt>
                <c:pt idx="2875">
                  <c:v>1705.01514</c:v>
                </c:pt>
                <c:pt idx="2876">
                  <c:v>1733.0464400000001</c:v>
                </c:pt>
                <c:pt idx="2877">
                  <c:v>1702.99954</c:v>
                </c:pt>
                <c:pt idx="2878">
                  <c:v>1731.0308399999999</c:v>
                </c:pt>
                <c:pt idx="2879">
                  <c:v>1389.8106399999999</c:v>
                </c:pt>
                <c:pt idx="2880">
                  <c:v>1417.84194</c:v>
                </c:pt>
                <c:pt idx="2881">
                  <c:v>1445.8732399999999</c:v>
                </c:pt>
                <c:pt idx="2882">
                  <c:v>1473.90454</c:v>
                </c:pt>
                <c:pt idx="2883">
                  <c:v>1501.9358400000001</c:v>
                </c:pt>
                <c:pt idx="2884">
                  <c:v>1529.96714</c:v>
                </c:pt>
                <c:pt idx="2885">
                  <c:v>1499.9201399999999</c:v>
                </c:pt>
                <c:pt idx="2886">
                  <c:v>1527.95144</c:v>
                </c:pt>
                <c:pt idx="2887">
                  <c:v>1430.8371400000001</c:v>
                </c:pt>
                <c:pt idx="2888">
                  <c:v>1458.86844</c:v>
                </c:pt>
                <c:pt idx="2889">
                  <c:v>1486.8997400000001</c:v>
                </c:pt>
                <c:pt idx="2890">
                  <c:v>1514.9310399999999</c:v>
                </c:pt>
                <c:pt idx="2891">
                  <c:v>1542.96234</c:v>
                </c:pt>
                <c:pt idx="2892">
                  <c:v>1570.9936399999999</c:v>
                </c:pt>
                <c:pt idx="2893">
                  <c:v>1540.9467400000001</c:v>
                </c:pt>
                <c:pt idx="2894">
                  <c:v>1568.97804</c:v>
                </c:pt>
                <c:pt idx="2895">
                  <c:v>1227.75774</c:v>
                </c:pt>
                <c:pt idx="2896">
                  <c:v>1255.7890399999999</c:v>
                </c:pt>
                <c:pt idx="2897">
                  <c:v>1283.82034</c:v>
                </c:pt>
                <c:pt idx="2898">
                  <c:v>1311.8516400000001</c:v>
                </c:pt>
                <c:pt idx="2899">
                  <c:v>1339.88294</c:v>
                </c:pt>
                <c:pt idx="2900">
                  <c:v>1367.9142400000001</c:v>
                </c:pt>
                <c:pt idx="2901">
                  <c:v>1337.86734</c:v>
                </c:pt>
                <c:pt idx="2902">
                  <c:v>1365.8986399999999</c:v>
                </c:pt>
                <c:pt idx="2903">
                  <c:v>1024.6784400000001</c:v>
                </c:pt>
                <c:pt idx="2904">
                  <c:v>1052.70974</c:v>
                </c:pt>
                <c:pt idx="2905">
                  <c:v>1080.7410399999999</c:v>
                </c:pt>
                <c:pt idx="2906">
                  <c:v>1108.77234</c:v>
                </c:pt>
                <c:pt idx="2907">
                  <c:v>1136.8036400000001</c:v>
                </c:pt>
                <c:pt idx="2908">
                  <c:v>1164.83494</c:v>
                </c:pt>
                <c:pt idx="2909">
                  <c:v>1134.7879399999999</c:v>
                </c:pt>
                <c:pt idx="2910">
                  <c:v>1162.81924</c:v>
                </c:pt>
                <c:pt idx="2911">
                  <c:v>1227.75774</c:v>
                </c:pt>
                <c:pt idx="2912">
                  <c:v>1255.7890399999999</c:v>
                </c:pt>
                <c:pt idx="2913">
                  <c:v>1283.82034</c:v>
                </c:pt>
                <c:pt idx="2914">
                  <c:v>1311.8516400000001</c:v>
                </c:pt>
                <c:pt idx="2915">
                  <c:v>1339.88294</c:v>
                </c:pt>
                <c:pt idx="2916">
                  <c:v>1367.9142400000001</c:v>
                </c:pt>
                <c:pt idx="2917">
                  <c:v>1337.86734</c:v>
                </c:pt>
                <c:pt idx="2918">
                  <c:v>1365.8986399999999</c:v>
                </c:pt>
                <c:pt idx="2919">
                  <c:v>1389.8106399999999</c:v>
                </c:pt>
                <c:pt idx="2920">
                  <c:v>1417.84194</c:v>
                </c:pt>
                <c:pt idx="2921">
                  <c:v>1445.8732399999999</c:v>
                </c:pt>
                <c:pt idx="2922">
                  <c:v>1473.90454</c:v>
                </c:pt>
                <c:pt idx="2923">
                  <c:v>1501.9358400000001</c:v>
                </c:pt>
                <c:pt idx="2924">
                  <c:v>1529.96714</c:v>
                </c:pt>
                <c:pt idx="2925">
                  <c:v>1499.9201399999999</c:v>
                </c:pt>
                <c:pt idx="2926">
                  <c:v>1527.95144</c:v>
                </c:pt>
                <c:pt idx="2927">
                  <c:v>1227.75774</c:v>
                </c:pt>
                <c:pt idx="2928">
                  <c:v>1255.7890399999999</c:v>
                </c:pt>
                <c:pt idx="2929">
                  <c:v>1283.82034</c:v>
                </c:pt>
                <c:pt idx="2930">
                  <c:v>1311.8516400000001</c:v>
                </c:pt>
                <c:pt idx="2931">
                  <c:v>1339.88294</c:v>
                </c:pt>
                <c:pt idx="2932">
                  <c:v>1367.9142400000001</c:v>
                </c:pt>
                <c:pt idx="2933">
                  <c:v>1337.86734</c:v>
                </c:pt>
                <c:pt idx="2934">
                  <c:v>1365.8986399999999</c:v>
                </c:pt>
                <c:pt idx="2935">
                  <c:v>1389.8106399999999</c:v>
                </c:pt>
                <c:pt idx="2936">
                  <c:v>1417.84194</c:v>
                </c:pt>
                <c:pt idx="2937">
                  <c:v>1445.8732399999999</c:v>
                </c:pt>
                <c:pt idx="2938">
                  <c:v>1473.90454</c:v>
                </c:pt>
                <c:pt idx="2939">
                  <c:v>1501.9358400000001</c:v>
                </c:pt>
                <c:pt idx="2940">
                  <c:v>1529.96714</c:v>
                </c:pt>
                <c:pt idx="2941">
                  <c:v>1499.9201399999999</c:v>
                </c:pt>
                <c:pt idx="2942">
                  <c:v>1527.95144</c:v>
                </c:pt>
                <c:pt idx="2943">
                  <c:v>1373.81574</c:v>
                </c:pt>
                <c:pt idx="2944">
                  <c:v>1401.8470399999999</c:v>
                </c:pt>
                <c:pt idx="2945">
                  <c:v>1429.87834</c:v>
                </c:pt>
                <c:pt idx="2946">
                  <c:v>1457.9096400000001</c:v>
                </c:pt>
                <c:pt idx="2947">
                  <c:v>1485.94094</c:v>
                </c:pt>
                <c:pt idx="2948">
                  <c:v>1513.9722400000001</c:v>
                </c:pt>
                <c:pt idx="2949">
                  <c:v>1483.92524</c:v>
                </c:pt>
                <c:pt idx="2950">
                  <c:v>1511.9565399999999</c:v>
                </c:pt>
                <c:pt idx="2951">
                  <c:v>1535.8685399999999</c:v>
                </c:pt>
                <c:pt idx="2952">
                  <c:v>1563.89984</c:v>
                </c:pt>
                <c:pt idx="2953">
                  <c:v>1591.9311399999999</c:v>
                </c:pt>
                <c:pt idx="2954">
                  <c:v>1619.96244</c:v>
                </c:pt>
                <c:pt idx="2955">
                  <c:v>1647.9937399999999</c:v>
                </c:pt>
                <c:pt idx="2956">
                  <c:v>1676.02504</c:v>
                </c:pt>
                <c:pt idx="2957">
                  <c:v>1645.97804</c:v>
                </c:pt>
                <c:pt idx="2958">
                  <c:v>1674.0093400000001</c:v>
                </c:pt>
                <c:pt idx="2959">
                  <c:v>1170.7363399999999</c:v>
                </c:pt>
                <c:pt idx="2960">
                  <c:v>1198.76764</c:v>
                </c:pt>
                <c:pt idx="2961">
                  <c:v>1226.7989399999999</c:v>
                </c:pt>
                <c:pt idx="2962">
                  <c:v>1254.83024</c:v>
                </c:pt>
                <c:pt idx="2963">
                  <c:v>1282.8615399999999</c:v>
                </c:pt>
                <c:pt idx="2964">
                  <c:v>1310.89284</c:v>
                </c:pt>
                <c:pt idx="2965">
                  <c:v>1280.84584</c:v>
                </c:pt>
                <c:pt idx="2966">
                  <c:v>1308.8771400000001</c:v>
                </c:pt>
                <c:pt idx="2967">
                  <c:v>1551.8634400000001</c:v>
                </c:pt>
                <c:pt idx="2968">
                  <c:v>1579.89474</c:v>
                </c:pt>
                <c:pt idx="2969">
                  <c:v>1607.9260400000001</c:v>
                </c:pt>
                <c:pt idx="2970">
                  <c:v>1635.9573399999999</c:v>
                </c:pt>
                <c:pt idx="2971">
                  <c:v>1663.98864</c:v>
                </c:pt>
                <c:pt idx="2972">
                  <c:v>1692.0199399999999</c:v>
                </c:pt>
                <c:pt idx="2973">
                  <c:v>1661.9729399999999</c:v>
                </c:pt>
                <c:pt idx="2974">
                  <c:v>1690.00424</c:v>
                </c:pt>
                <c:pt idx="2975">
                  <c:v>1535.8685399999999</c:v>
                </c:pt>
                <c:pt idx="2976">
                  <c:v>1563.89984</c:v>
                </c:pt>
                <c:pt idx="2977">
                  <c:v>1591.9311399999999</c:v>
                </c:pt>
                <c:pt idx="2978">
                  <c:v>1619.96244</c:v>
                </c:pt>
                <c:pt idx="2979">
                  <c:v>1647.9937399999999</c:v>
                </c:pt>
                <c:pt idx="2980">
                  <c:v>1676.02504</c:v>
                </c:pt>
                <c:pt idx="2981">
                  <c:v>1645.97804</c:v>
                </c:pt>
                <c:pt idx="2982">
                  <c:v>1674.0093400000001</c:v>
                </c:pt>
                <c:pt idx="2983">
                  <c:v>1697.9213400000001</c:v>
                </c:pt>
                <c:pt idx="2984">
                  <c:v>1725.95264</c:v>
                </c:pt>
                <c:pt idx="2985">
                  <c:v>1753.9839400000001</c:v>
                </c:pt>
                <c:pt idx="2986">
                  <c:v>1782.0152399999999</c:v>
                </c:pt>
                <c:pt idx="2987">
                  <c:v>1810.04654</c:v>
                </c:pt>
                <c:pt idx="2988">
                  <c:v>1838.0778399999999</c:v>
                </c:pt>
                <c:pt idx="2989">
                  <c:v>1808.0309400000001</c:v>
                </c:pt>
                <c:pt idx="2990">
                  <c:v>1836.06224</c:v>
                </c:pt>
                <c:pt idx="2991">
                  <c:v>1186.7312400000001</c:v>
                </c:pt>
                <c:pt idx="2992">
                  <c:v>1214.7625399999999</c:v>
                </c:pt>
                <c:pt idx="2993">
                  <c:v>1242.79384</c:v>
                </c:pt>
                <c:pt idx="2994">
                  <c:v>1270.8251399999999</c:v>
                </c:pt>
                <c:pt idx="2995">
                  <c:v>1298.85644</c:v>
                </c:pt>
                <c:pt idx="2996">
                  <c:v>1326.8877399999999</c:v>
                </c:pt>
                <c:pt idx="2997">
                  <c:v>1296.8407400000001</c:v>
                </c:pt>
                <c:pt idx="2998">
                  <c:v>1324.87204</c:v>
                </c:pt>
                <c:pt idx="2999">
                  <c:v>1389.8106399999999</c:v>
                </c:pt>
                <c:pt idx="3000">
                  <c:v>1417.84194</c:v>
                </c:pt>
                <c:pt idx="3001">
                  <c:v>1445.8732399999999</c:v>
                </c:pt>
                <c:pt idx="3002">
                  <c:v>1473.90454</c:v>
                </c:pt>
                <c:pt idx="3003">
                  <c:v>1501.9358400000001</c:v>
                </c:pt>
                <c:pt idx="3004">
                  <c:v>1529.96714</c:v>
                </c:pt>
                <c:pt idx="3005">
                  <c:v>1499.9201399999999</c:v>
                </c:pt>
                <c:pt idx="3006">
                  <c:v>1527.95144</c:v>
                </c:pt>
                <c:pt idx="3007">
                  <c:v>1227.75774</c:v>
                </c:pt>
                <c:pt idx="3008">
                  <c:v>1255.7890399999999</c:v>
                </c:pt>
                <c:pt idx="3009">
                  <c:v>1283.82034</c:v>
                </c:pt>
                <c:pt idx="3010">
                  <c:v>1311.8516400000001</c:v>
                </c:pt>
                <c:pt idx="3011">
                  <c:v>1339.88294</c:v>
                </c:pt>
                <c:pt idx="3012">
                  <c:v>1367.9142400000001</c:v>
                </c:pt>
                <c:pt idx="3013">
                  <c:v>1337.86734</c:v>
                </c:pt>
                <c:pt idx="3014">
                  <c:v>1365.8986399999999</c:v>
                </c:pt>
                <c:pt idx="3015">
                  <c:v>1430.8371400000001</c:v>
                </c:pt>
                <c:pt idx="3016">
                  <c:v>1458.86844</c:v>
                </c:pt>
                <c:pt idx="3017">
                  <c:v>1486.8997400000001</c:v>
                </c:pt>
                <c:pt idx="3018">
                  <c:v>1514.9310399999999</c:v>
                </c:pt>
                <c:pt idx="3019">
                  <c:v>1542.96234</c:v>
                </c:pt>
                <c:pt idx="3020">
                  <c:v>1570.9936399999999</c:v>
                </c:pt>
                <c:pt idx="3021">
                  <c:v>1540.9467400000001</c:v>
                </c:pt>
                <c:pt idx="3022">
                  <c:v>1568.97804</c:v>
                </c:pt>
                <c:pt idx="3023">
                  <c:v>1592.88994</c:v>
                </c:pt>
                <c:pt idx="3024">
                  <c:v>1620.9212399999999</c:v>
                </c:pt>
                <c:pt idx="3025">
                  <c:v>1648.95254</c:v>
                </c:pt>
                <c:pt idx="3026">
                  <c:v>1676.9838400000001</c:v>
                </c:pt>
                <c:pt idx="3027">
                  <c:v>1705.01514</c:v>
                </c:pt>
                <c:pt idx="3028">
                  <c:v>1733.0464400000001</c:v>
                </c:pt>
                <c:pt idx="3029">
                  <c:v>1702.99954</c:v>
                </c:pt>
                <c:pt idx="3030">
                  <c:v>1731.0308399999999</c:v>
                </c:pt>
                <c:pt idx="3031">
                  <c:v>1576.8950399999999</c:v>
                </c:pt>
                <c:pt idx="3032">
                  <c:v>1604.92634</c:v>
                </c:pt>
                <c:pt idx="3033">
                  <c:v>1632.9576400000001</c:v>
                </c:pt>
                <c:pt idx="3034">
                  <c:v>1660.98894</c:v>
                </c:pt>
                <c:pt idx="3035">
                  <c:v>1689.0202400000001</c:v>
                </c:pt>
                <c:pt idx="3036">
                  <c:v>1717.0515399999999</c:v>
                </c:pt>
                <c:pt idx="3037">
                  <c:v>1687.0046399999999</c:v>
                </c:pt>
                <c:pt idx="3038">
                  <c:v>1715.03594</c:v>
                </c:pt>
                <c:pt idx="3039">
                  <c:v>1738.94794</c:v>
                </c:pt>
                <c:pt idx="3040">
                  <c:v>1766.9792399999999</c:v>
                </c:pt>
                <c:pt idx="3041">
                  <c:v>1795.01054</c:v>
                </c:pt>
                <c:pt idx="3042">
                  <c:v>1823.0418400000001</c:v>
                </c:pt>
                <c:pt idx="3043">
                  <c:v>1851.07314</c:v>
                </c:pt>
                <c:pt idx="3044">
                  <c:v>1879.1044400000001</c:v>
                </c:pt>
                <c:pt idx="3045">
                  <c:v>1849.05744</c:v>
                </c:pt>
                <c:pt idx="3046">
                  <c:v>1877.0887399999999</c:v>
                </c:pt>
                <c:pt idx="3047">
                  <c:v>1024.6784400000001</c:v>
                </c:pt>
                <c:pt idx="3048">
                  <c:v>1052.70974</c:v>
                </c:pt>
                <c:pt idx="3049">
                  <c:v>1080.7410399999999</c:v>
                </c:pt>
                <c:pt idx="3050">
                  <c:v>1108.77234</c:v>
                </c:pt>
                <c:pt idx="3051">
                  <c:v>1136.8036400000001</c:v>
                </c:pt>
                <c:pt idx="3052">
                  <c:v>1164.83494</c:v>
                </c:pt>
                <c:pt idx="3053">
                  <c:v>1134.7879399999999</c:v>
                </c:pt>
                <c:pt idx="3054">
                  <c:v>1162.81924</c:v>
                </c:pt>
                <c:pt idx="3055">
                  <c:v>1065.7049400000001</c:v>
                </c:pt>
                <c:pt idx="3056">
                  <c:v>1093.73624</c:v>
                </c:pt>
                <c:pt idx="3057">
                  <c:v>1121.7675400000001</c:v>
                </c:pt>
                <c:pt idx="3058">
                  <c:v>1149.7988399999999</c:v>
                </c:pt>
                <c:pt idx="3059">
                  <c:v>1177.83014</c:v>
                </c:pt>
                <c:pt idx="3060">
                  <c:v>1205.8614399999999</c:v>
                </c:pt>
                <c:pt idx="3061">
                  <c:v>1175.8145400000001</c:v>
                </c:pt>
                <c:pt idx="3062">
                  <c:v>1203.84584</c:v>
                </c:pt>
                <c:pt idx="3063">
                  <c:v>862.62554</c:v>
                </c:pt>
                <c:pt idx="3064">
                  <c:v>890.65683999999999</c:v>
                </c:pt>
                <c:pt idx="3065">
                  <c:v>918.68813999999998</c:v>
                </c:pt>
                <c:pt idx="3066">
                  <c:v>946.71943999999996</c:v>
                </c:pt>
                <c:pt idx="3067">
                  <c:v>974.75073999999995</c:v>
                </c:pt>
                <c:pt idx="3068">
                  <c:v>1002.7820399999999</c:v>
                </c:pt>
                <c:pt idx="3069">
                  <c:v>972.73514</c:v>
                </c:pt>
                <c:pt idx="3070">
                  <c:v>1000.76644</c:v>
                </c:pt>
                <c:pt idx="3071">
                  <c:v>991.66813999999999</c:v>
                </c:pt>
                <c:pt idx="3072">
                  <c:v>1019.69944</c:v>
                </c:pt>
                <c:pt idx="3073">
                  <c:v>1047.73074</c:v>
                </c:pt>
                <c:pt idx="3074">
                  <c:v>1075.7620400000001</c:v>
                </c:pt>
                <c:pt idx="3075">
                  <c:v>1103.7933399999999</c:v>
                </c:pt>
                <c:pt idx="3076">
                  <c:v>1131.82464</c:v>
                </c:pt>
                <c:pt idx="3077">
                  <c:v>1101.77774</c:v>
                </c:pt>
                <c:pt idx="3078">
                  <c:v>1129.8090400000001</c:v>
                </c:pt>
                <c:pt idx="3079">
                  <c:v>1680.9060400000001</c:v>
                </c:pt>
                <c:pt idx="3080">
                  <c:v>1708.9373399999999</c:v>
                </c:pt>
                <c:pt idx="3081">
                  <c:v>1736.9686400000001</c:v>
                </c:pt>
                <c:pt idx="3082">
                  <c:v>1764.9999399999999</c:v>
                </c:pt>
                <c:pt idx="3083">
                  <c:v>1793.03124</c:v>
                </c:pt>
                <c:pt idx="3084">
                  <c:v>1821.0625399999999</c:v>
                </c:pt>
                <c:pt idx="3085">
                  <c:v>1791.0155400000001</c:v>
                </c:pt>
                <c:pt idx="3086">
                  <c:v>1819.04684</c:v>
                </c:pt>
                <c:pt idx="3087">
                  <c:v>1972.00144</c:v>
                </c:pt>
                <c:pt idx="3088">
                  <c:v>2000.0327399999999</c:v>
                </c:pt>
                <c:pt idx="3089">
                  <c:v>2028.06404</c:v>
                </c:pt>
                <c:pt idx="3090">
                  <c:v>2056.0953400000003</c:v>
                </c:pt>
                <c:pt idx="3091">
                  <c:v>2084.1266400000004</c:v>
                </c:pt>
                <c:pt idx="3092">
                  <c:v>2112.1579400000001</c:v>
                </c:pt>
                <c:pt idx="3093">
                  <c:v>2082.1110400000002</c:v>
                </c:pt>
                <c:pt idx="3094">
                  <c:v>2110.1423400000003</c:v>
                </c:pt>
                <c:pt idx="3095">
                  <c:v>1972.00144</c:v>
                </c:pt>
                <c:pt idx="3096">
                  <c:v>2000.0327399999999</c:v>
                </c:pt>
                <c:pt idx="3097">
                  <c:v>2028.06404</c:v>
                </c:pt>
                <c:pt idx="3098">
                  <c:v>2056.0953400000003</c:v>
                </c:pt>
                <c:pt idx="3099">
                  <c:v>2084.1266400000004</c:v>
                </c:pt>
                <c:pt idx="3100">
                  <c:v>2112.1579400000001</c:v>
                </c:pt>
                <c:pt idx="3101">
                  <c:v>2082.1110400000002</c:v>
                </c:pt>
                <c:pt idx="3102">
                  <c:v>2110.1423400000003</c:v>
                </c:pt>
                <c:pt idx="3103">
                  <c:v>1972.00144</c:v>
                </c:pt>
                <c:pt idx="3104">
                  <c:v>2000.0327399999999</c:v>
                </c:pt>
                <c:pt idx="3105">
                  <c:v>2028.06404</c:v>
                </c:pt>
                <c:pt idx="3106">
                  <c:v>2056.0953400000003</c:v>
                </c:pt>
                <c:pt idx="3107">
                  <c:v>2084.1266400000004</c:v>
                </c:pt>
                <c:pt idx="3108">
                  <c:v>2112.1579400000001</c:v>
                </c:pt>
                <c:pt idx="3109">
                  <c:v>2082.1110400000002</c:v>
                </c:pt>
                <c:pt idx="3110">
                  <c:v>2110.1423400000003</c:v>
                </c:pt>
                <c:pt idx="3111">
                  <c:v>1696.90094</c:v>
                </c:pt>
                <c:pt idx="3112">
                  <c:v>1724.9322400000001</c:v>
                </c:pt>
                <c:pt idx="3113">
                  <c:v>1752.96354</c:v>
                </c:pt>
                <c:pt idx="3114">
                  <c:v>1780.9948400000001</c:v>
                </c:pt>
                <c:pt idx="3115">
                  <c:v>1809.0261399999999</c:v>
                </c:pt>
                <c:pt idx="3116">
                  <c:v>1837.05744</c:v>
                </c:pt>
                <c:pt idx="3117">
                  <c:v>1807.01054</c:v>
                </c:pt>
                <c:pt idx="3118">
                  <c:v>1835.0418400000001</c:v>
                </c:pt>
                <c:pt idx="3119">
                  <c:v>2003.9912400000001</c:v>
                </c:pt>
                <c:pt idx="3120">
                  <c:v>2032.0225399999999</c:v>
                </c:pt>
                <c:pt idx="3121">
                  <c:v>2060.05384</c:v>
                </c:pt>
                <c:pt idx="3122">
                  <c:v>2088.0851400000001</c:v>
                </c:pt>
                <c:pt idx="3123">
                  <c:v>2116.1164400000002</c:v>
                </c:pt>
                <c:pt idx="3124">
                  <c:v>2144.1477400000003</c:v>
                </c:pt>
                <c:pt idx="3125">
                  <c:v>2114.1008400000001</c:v>
                </c:pt>
                <c:pt idx="3126">
                  <c:v>2142.1321400000002</c:v>
                </c:pt>
                <c:pt idx="3127">
                  <c:v>1518.8532399999999</c:v>
                </c:pt>
                <c:pt idx="3128">
                  <c:v>1546.88454</c:v>
                </c:pt>
                <c:pt idx="3129">
                  <c:v>1574.9158399999999</c:v>
                </c:pt>
                <c:pt idx="3130">
                  <c:v>1602.94714</c:v>
                </c:pt>
                <c:pt idx="3131">
                  <c:v>1630.9784400000001</c:v>
                </c:pt>
                <c:pt idx="3132">
                  <c:v>1659.00974</c:v>
                </c:pt>
                <c:pt idx="3133">
                  <c:v>1628.9627399999999</c:v>
                </c:pt>
                <c:pt idx="3134">
                  <c:v>1656.99404</c:v>
                </c:pt>
                <c:pt idx="3135">
                  <c:v>1680.9060400000001</c:v>
                </c:pt>
                <c:pt idx="3136">
                  <c:v>1708.9373399999999</c:v>
                </c:pt>
                <c:pt idx="3137">
                  <c:v>1736.9686400000001</c:v>
                </c:pt>
                <c:pt idx="3138">
                  <c:v>1764.9999399999999</c:v>
                </c:pt>
                <c:pt idx="3139">
                  <c:v>1793.03124</c:v>
                </c:pt>
                <c:pt idx="3140">
                  <c:v>1821.0625399999999</c:v>
                </c:pt>
                <c:pt idx="3141">
                  <c:v>1791.0155400000001</c:v>
                </c:pt>
                <c:pt idx="3142">
                  <c:v>1819.04684</c:v>
                </c:pt>
                <c:pt idx="3143">
                  <c:v>1153.7210399999999</c:v>
                </c:pt>
                <c:pt idx="3144">
                  <c:v>1181.75234</c:v>
                </c:pt>
                <c:pt idx="3145">
                  <c:v>1209.7836399999999</c:v>
                </c:pt>
                <c:pt idx="3146">
                  <c:v>1237.81494</c:v>
                </c:pt>
                <c:pt idx="3147">
                  <c:v>1265.8462400000001</c:v>
                </c:pt>
                <c:pt idx="3148">
                  <c:v>1293.87754</c:v>
                </c:pt>
                <c:pt idx="3149">
                  <c:v>1263.8305399999999</c:v>
                </c:pt>
                <c:pt idx="3150">
                  <c:v>1291.86184</c:v>
                </c:pt>
                <c:pt idx="3151">
                  <c:v>1444.8164400000001</c:v>
                </c:pt>
                <c:pt idx="3152">
                  <c:v>1472.8477399999999</c:v>
                </c:pt>
                <c:pt idx="3153">
                  <c:v>1500.87904</c:v>
                </c:pt>
                <c:pt idx="3154">
                  <c:v>1528.9103399999999</c:v>
                </c:pt>
                <c:pt idx="3155">
                  <c:v>1556.94164</c:v>
                </c:pt>
                <c:pt idx="3156">
                  <c:v>1584.9729399999999</c:v>
                </c:pt>
                <c:pt idx="3157">
                  <c:v>1554.9259400000001</c:v>
                </c:pt>
                <c:pt idx="3158">
                  <c:v>1582.95724</c:v>
                </c:pt>
                <c:pt idx="3159">
                  <c:v>1735.91184</c:v>
                </c:pt>
                <c:pt idx="3160">
                  <c:v>1763.9431400000001</c:v>
                </c:pt>
                <c:pt idx="3161">
                  <c:v>1791.97444</c:v>
                </c:pt>
                <c:pt idx="3162">
                  <c:v>1820.0057400000001</c:v>
                </c:pt>
                <c:pt idx="3163">
                  <c:v>1848.0370399999999</c:v>
                </c:pt>
                <c:pt idx="3164">
                  <c:v>1876.06834</c:v>
                </c:pt>
                <c:pt idx="3165">
                  <c:v>1846.02144</c:v>
                </c:pt>
                <c:pt idx="3166">
                  <c:v>1874.0527400000001</c:v>
                </c:pt>
                <c:pt idx="3167">
                  <c:v>1356.80034</c:v>
                </c:pt>
                <c:pt idx="3168">
                  <c:v>1384.8316399999999</c:v>
                </c:pt>
                <c:pt idx="3169">
                  <c:v>1412.86294</c:v>
                </c:pt>
                <c:pt idx="3170">
                  <c:v>1440.8942400000001</c:v>
                </c:pt>
                <c:pt idx="3171">
                  <c:v>1468.92554</c:v>
                </c:pt>
                <c:pt idx="3172">
                  <c:v>1496.9568400000001</c:v>
                </c:pt>
                <c:pt idx="3173">
                  <c:v>1466.90994</c:v>
                </c:pt>
                <c:pt idx="3174">
                  <c:v>1494.9412399999999</c:v>
                </c:pt>
                <c:pt idx="3175">
                  <c:v>1647.8958399999999</c:v>
                </c:pt>
                <c:pt idx="3176">
                  <c:v>1675.92714</c:v>
                </c:pt>
                <c:pt idx="3177">
                  <c:v>1703.9584399999999</c:v>
                </c:pt>
                <c:pt idx="3178">
                  <c:v>1731.98974</c:v>
                </c:pt>
                <c:pt idx="3179">
                  <c:v>1760.0210400000001</c:v>
                </c:pt>
                <c:pt idx="3180">
                  <c:v>1788.05234</c:v>
                </c:pt>
                <c:pt idx="3181">
                  <c:v>1758.0053399999999</c:v>
                </c:pt>
                <c:pt idx="3182">
                  <c:v>1786.03664</c:v>
                </c:pt>
                <c:pt idx="3183">
                  <c:v>1938.9912400000001</c:v>
                </c:pt>
                <c:pt idx="3184">
                  <c:v>1967.0225399999999</c:v>
                </c:pt>
                <c:pt idx="3185">
                  <c:v>1995.05384</c:v>
                </c:pt>
                <c:pt idx="3186">
                  <c:v>2023.0851399999999</c:v>
                </c:pt>
                <c:pt idx="3187">
                  <c:v>2051.1164400000002</c:v>
                </c:pt>
                <c:pt idx="3188">
                  <c:v>2079.1477400000003</c:v>
                </c:pt>
                <c:pt idx="3189">
                  <c:v>2049.1007400000003</c:v>
                </c:pt>
                <c:pt idx="3190">
                  <c:v>2077.1320400000004</c:v>
                </c:pt>
                <c:pt idx="3191">
                  <c:v>1462.7906399999999</c:v>
                </c:pt>
                <c:pt idx="3192">
                  <c:v>1546.88454</c:v>
                </c:pt>
                <c:pt idx="3193">
                  <c:v>1574.9158399999999</c:v>
                </c:pt>
                <c:pt idx="3194">
                  <c:v>1602.94714</c:v>
                </c:pt>
                <c:pt idx="3195">
                  <c:v>1630.9784400000001</c:v>
                </c:pt>
                <c:pt idx="3196">
                  <c:v>1659.00974</c:v>
                </c:pt>
                <c:pt idx="3197">
                  <c:v>1628.9627399999999</c:v>
                </c:pt>
                <c:pt idx="3198">
                  <c:v>1656.99404</c:v>
                </c:pt>
                <c:pt idx="3199">
                  <c:v>1490.82194</c:v>
                </c:pt>
                <c:pt idx="3200">
                  <c:v>1518.8532399999999</c:v>
                </c:pt>
                <c:pt idx="3201">
                  <c:v>1809.9486400000001</c:v>
                </c:pt>
                <c:pt idx="3202">
                  <c:v>1837.9799399999999</c:v>
                </c:pt>
                <c:pt idx="3203">
                  <c:v>1866.01124</c:v>
                </c:pt>
                <c:pt idx="3204">
                  <c:v>1894.0425399999999</c:v>
                </c:pt>
                <c:pt idx="3205">
                  <c:v>1922.07384</c:v>
                </c:pt>
                <c:pt idx="3206">
                  <c:v>1950.1051399999999</c:v>
                </c:pt>
                <c:pt idx="3207">
                  <c:v>1920.0581400000001</c:v>
                </c:pt>
                <c:pt idx="3208">
                  <c:v>1948.08944</c:v>
                </c:pt>
                <c:pt idx="3209">
                  <c:v>2101.0440400000002</c:v>
                </c:pt>
                <c:pt idx="3210">
                  <c:v>2129.0753400000003</c:v>
                </c:pt>
                <c:pt idx="3211">
                  <c:v>2157.1066400000004</c:v>
                </c:pt>
                <c:pt idx="3212">
                  <c:v>2185.1379400000001</c:v>
                </c:pt>
                <c:pt idx="3213">
                  <c:v>2213.1692400000002</c:v>
                </c:pt>
                <c:pt idx="3214">
                  <c:v>2241.2005400000003</c:v>
                </c:pt>
                <c:pt idx="3215">
                  <c:v>2211.15364</c:v>
                </c:pt>
                <c:pt idx="3216">
                  <c:v>2239.1848400000003</c:v>
                </c:pt>
                <c:pt idx="3217">
                  <c:v>1809.9486400000001</c:v>
                </c:pt>
                <c:pt idx="3218">
                  <c:v>1837.9799399999999</c:v>
                </c:pt>
                <c:pt idx="3219">
                  <c:v>1866.01124</c:v>
                </c:pt>
                <c:pt idx="3220">
                  <c:v>1894.0425399999999</c:v>
                </c:pt>
                <c:pt idx="3221">
                  <c:v>1922.07384</c:v>
                </c:pt>
                <c:pt idx="3222">
                  <c:v>1950.1051399999999</c:v>
                </c:pt>
                <c:pt idx="3223">
                  <c:v>1920.0581400000001</c:v>
                </c:pt>
                <c:pt idx="3224">
                  <c:v>1948.08944</c:v>
                </c:pt>
                <c:pt idx="3225">
                  <c:v>2101.0440400000002</c:v>
                </c:pt>
                <c:pt idx="3226">
                  <c:v>2129.0753400000003</c:v>
                </c:pt>
                <c:pt idx="3227">
                  <c:v>2157.1066400000004</c:v>
                </c:pt>
                <c:pt idx="3228">
                  <c:v>2185.1379400000001</c:v>
                </c:pt>
                <c:pt idx="3229">
                  <c:v>2213.1692400000002</c:v>
                </c:pt>
                <c:pt idx="3230">
                  <c:v>2241.2005400000003</c:v>
                </c:pt>
                <c:pt idx="3231">
                  <c:v>2211.15364</c:v>
                </c:pt>
                <c:pt idx="3232">
                  <c:v>2239.1848400000003</c:v>
                </c:pt>
                <c:pt idx="3233">
                  <c:v>2392.1394400000004</c:v>
                </c:pt>
                <c:pt idx="3234">
                  <c:v>2420.17074</c:v>
                </c:pt>
                <c:pt idx="3235">
                  <c:v>2448.2020400000001</c:v>
                </c:pt>
                <c:pt idx="3236">
                  <c:v>2476.2333400000002</c:v>
                </c:pt>
                <c:pt idx="3237">
                  <c:v>2504.2646400000003</c:v>
                </c:pt>
                <c:pt idx="3238">
                  <c:v>2532.2959400000004</c:v>
                </c:pt>
                <c:pt idx="3239">
                  <c:v>2502.2490400000002</c:v>
                </c:pt>
                <c:pt idx="3240">
                  <c:v>2530.2803400000003</c:v>
                </c:pt>
                <c:pt idx="3241">
                  <c:v>2392.1394400000004</c:v>
                </c:pt>
                <c:pt idx="3242">
                  <c:v>2420.17074</c:v>
                </c:pt>
                <c:pt idx="3243">
                  <c:v>2448.2020400000001</c:v>
                </c:pt>
                <c:pt idx="3244">
                  <c:v>2476.2333400000002</c:v>
                </c:pt>
                <c:pt idx="3245">
                  <c:v>2504.2646400000003</c:v>
                </c:pt>
                <c:pt idx="3246">
                  <c:v>2532.2959400000004</c:v>
                </c:pt>
                <c:pt idx="3247">
                  <c:v>2502.2490400000002</c:v>
                </c:pt>
                <c:pt idx="3248">
                  <c:v>2530.2803400000003</c:v>
                </c:pt>
                <c:pt idx="3249">
                  <c:v>2101.0440400000002</c:v>
                </c:pt>
                <c:pt idx="3250">
                  <c:v>2129.0753400000003</c:v>
                </c:pt>
                <c:pt idx="3251">
                  <c:v>2157.1066400000004</c:v>
                </c:pt>
                <c:pt idx="3252">
                  <c:v>2185.1379400000001</c:v>
                </c:pt>
                <c:pt idx="3253">
                  <c:v>2213.1692400000002</c:v>
                </c:pt>
                <c:pt idx="3254">
                  <c:v>2241.2005400000003</c:v>
                </c:pt>
                <c:pt idx="3255">
                  <c:v>2211.15364</c:v>
                </c:pt>
                <c:pt idx="3256">
                  <c:v>2239.1848400000003</c:v>
                </c:pt>
                <c:pt idx="3257">
                  <c:v>2683.2348400000001</c:v>
                </c:pt>
                <c:pt idx="3258">
                  <c:v>2711.2661400000002</c:v>
                </c:pt>
                <c:pt idx="3259">
                  <c:v>2739.2974400000003</c:v>
                </c:pt>
                <c:pt idx="3260">
                  <c:v>2767.3287400000004</c:v>
                </c:pt>
                <c:pt idx="3261">
                  <c:v>2795.36004</c:v>
                </c:pt>
                <c:pt idx="3262">
                  <c:v>2823.3913400000001</c:v>
                </c:pt>
                <c:pt idx="3263">
                  <c:v>2793.3444400000003</c:v>
                </c:pt>
                <c:pt idx="3264">
                  <c:v>2821.3757400000004</c:v>
                </c:pt>
                <c:pt idx="3265">
                  <c:v>1518.8532399999999</c:v>
                </c:pt>
                <c:pt idx="3266">
                  <c:v>1546.88454</c:v>
                </c:pt>
                <c:pt idx="3267">
                  <c:v>1574.9158399999999</c:v>
                </c:pt>
                <c:pt idx="3268">
                  <c:v>1602.94714</c:v>
                </c:pt>
                <c:pt idx="3269">
                  <c:v>1630.9784400000001</c:v>
                </c:pt>
                <c:pt idx="3270">
                  <c:v>1659.00974</c:v>
                </c:pt>
                <c:pt idx="3271">
                  <c:v>1628.9627399999999</c:v>
                </c:pt>
                <c:pt idx="3272">
                  <c:v>1656.99404</c:v>
                </c:pt>
                <c:pt idx="3273">
                  <c:v>1721.93254</c:v>
                </c:pt>
                <c:pt idx="3274">
                  <c:v>1749.9638399999999</c:v>
                </c:pt>
                <c:pt idx="3275">
                  <c:v>1777.99514</c:v>
                </c:pt>
                <c:pt idx="3276">
                  <c:v>1806.0264400000001</c:v>
                </c:pt>
                <c:pt idx="3277">
                  <c:v>1834.05774</c:v>
                </c:pt>
                <c:pt idx="3278">
                  <c:v>1862.0890400000001</c:v>
                </c:pt>
                <c:pt idx="3279">
                  <c:v>1832.04214</c:v>
                </c:pt>
                <c:pt idx="3280">
                  <c:v>1860.0734399999999</c:v>
                </c:pt>
                <c:pt idx="3281">
                  <c:v>1809.9486400000001</c:v>
                </c:pt>
                <c:pt idx="3282">
                  <c:v>1837.9799399999999</c:v>
                </c:pt>
                <c:pt idx="3283">
                  <c:v>1866.01124</c:v>
                </c:pt>
                <c:pt idx="3284">
                  <c:v>1894.0425399999999</c:v>
                </c:pt>
                <c:pt idx="3285">
                  <c:v>1922.07384</c:v>
                </c:pt>
                <c:pt idx="3286">
                  <c:v>1950.1051399999999</c:v>
                </c:pt>
                <c:pt idx="3287">
                  <c:v>1920.0581400000001</c:v>
                </c:pt>
                <c:pt idx="3288">
                  <c:v>1948.08944</c:v>
                </c:pt>
                <c:pt idx="3289">
                  <c:v>1883.9854399999999</c:v>
                </c:pt>
                <c:pt idx="3290">
                  <c:v>1912.01674</c:v>
                </c:pt>
                <c:pt idx="3291">
                  <c:v>1940.0480399999999</c:v>
                </c:pt>
                <c:pt idx="3292">
                  <c:v>1968.07934</c:v>
                </c:pt>
                <c:pt idx="3293">
                  <c:v>1996.1106399999999</c:v>
                </c:pt>
                <c:pt idx="3294">
                  <c:v>2024.14194</c:v>
                </c:pt>
                <c:pt idx="3295">
                  <c:v>1994.09494</c:v>
                </c:pt>
                <c:pt idx="3296">
                  <c:v>2022.1262400000001</c:v>
                </c:pt>
                <c:pt idx="3297">
                  <c:v>1721.93254</c:v>
                </c:pt>
                <c:pt idx="3298">
                  <c:v>1749.9638399999999</c:v>
                </c:pt>
                <c:pt idx="3299">
                  <c:v>1777.99514</c:v>
                </c:pt>
                <c:pt idx="3300">
                  <c:v>1806.0264400000001</c:v>
                </c:pt>
                <c:pt idx="3301">
                  <c:v>1834.05774</c:v>
                </c:pt>
                <c:pt idx="3302">
                  <c:v>1862.0890400000001</c:v>
                </c:pt>
                <c:pt idx="3303">
                  <c:v>1832.04214</c:v>
                </c:pt>
                <c:pt idx="3304">
                  <c:v>1860.0734399999999</c:v>
                </c:pt>
                <c:pt idx="3305">
                  <c:v>1664.9111399999999</c:v>
                </c:pt>
                <c:pt idx="3306">
                  <c:v>1692.94244</c:v>
                </c:pt>
                <c:pt idx="3307">
                  <c:v>1720.9737399999999</c:v>
                </c:pt>
                <c:pt idx="3308">
                  <c:v>1749.00504</c:v>
                </c:pt>
                <c:pt idx="3309">
                  <c:v>1777.0363399999999</c:v>
                </c:pt>
                <c:pt idx="3310">
                  <c:v>1805.06764</c:v>
                </c:pt>
                <c:pt idx="3311">
                  <c:v>1775.02064</c:v>
                </c:pt>
                <c:pt idx="3312">
                  <c:v>1803.0519400000001</c:v>
                </c:pt>
                <c:pt idx="3313">
                  <c:v>1809.9486400000001</c:v>
                </c:pt>
                <c:pt idx="3314">
                  <c:v>1837.9799399999999</c:v>
                </c:pt>
                <c:pt idx="3315">
                  <c:v>1866.01124</c:v>
                </c:pt>
                <c:pt idx="3316">
                  <c:v>1894.0425399999999</c:v>
                </c:pt>
                <c:pt idx="3317">
                  <c:v>1922.07384</c:v>
                </c:pt>
                <c:pt idx="3318">
                  <c:v>1950.1051399999999</c:v>
                </c:pt>
                <c:pt idx="3319">
                  <c:v>1920.0581400000001</c:v>
                </c:pt>
                <c:pt idx="3320">
                  <c:v>1948.08944</c:v>
                </c:pt>
                <c:pt idx="3321">
                  <c:v>2101.0440400000002</c:v>
                </c:pt>
                <c:pt idx="3322">
                  <c:v>2129.0753400000003</c:v>
                </c:pt>
                <c:pt idx="3323">
                  <c:v>2157.1066400000004</c:v>
                </c:pt>
                <c:pt idx="3324">
                  <c:v>2185.1379400000001</c:v>
                </c:pt>
                <c:pt idx="3325">
                  <c:v>2213.1692400000002</c:v>
                </c:pt>
                <c:pt idx="3326">
                  <c:v>2241.2005400000003</c:v>
                </c:pt>
                <c:pt idx="3327">
                  <c:v>2211.15364</c:v>
                </c:pt>
                <c:pt idx="3328">
                  <c:v>2239.1848400000003</c:v>
                </c:pt>
                <c:pt idx="3329">
                  <c:v>2013.0280399999999</c:v>
                </c:pt>
                <c:pt idx="3330">
                  <c:v>2041.05934</c:v>
                </c:pt>
                <c:pt idx="3331">
                  <c:v>2069.0906400000003</c:v>
                </c:pt>
                <c:pt idx="3332">
                  <c:v>2097.12194</c:v>
                </c:pt>
                <c:pt idx="3333">
                  <c:v>2125.1532400000001</c:v>
                </c:pt>
                <c:pt idx="3334">
                  <c:v>2153.1845400000002</c:v>
                </c:pt>
                <c:pt idx="3335">
                  <c:v>2123.1375400000002</c:v>
                </c:pt>
                <c:pt idx="3336">
                  <c:v>2151.1688400000003</c:v>
                </c:pt>
                <c:pt idx="3337">
                  <c:v>1972.00144</c:v>
                </c:pt>
                <c:pt idx="3338">
                  <c:v>2000.0327399999999</c:v>
                </c:pt>
                <c:pt idx="3339">
                  <c:v>2028.06404</c:v>
                </c:pt>
                <c:pt idx="3340">
                  <c:v>2056.0953400000003</c:v>
                </c:pt>
                <c:pt idx="3341">
                  <c:v>2084.1266400000004</c:v>
                </c:pt>
                <c:pt idx="3342">
                  <c:v>2112.1579400000001</c:v>
                </c:pt>
                <c:pt idx="3343">
                  <c:v>2082.1110400000002</c:v>
                </c:pt>
                <c:pt idx="3344">
                  <c:v>2110.1423400000003</c:v>
                </c:pt>
                <c:pt idx="3345">
                  <c:v>1956.0065400000001</c:v>
                </c:pt>
                <c:pt idx="3346">
                  <c:v>1984.03784</c:v>
                </c:pt>
                <c:pt idx="3347">
                  <c:v>2012.0691400000001</c:v>
                </c:pt>
                <c:pt idx="3348">
                  <c:v>2040.1004399999999</c:v>
                </c:pt>
                <c:pt idx="3349">
                  <c:v>2068.1317400000003</c:v>
                </c:pt>
                <c:pt idx="3350">
                  <c:v>2096.1630400000004</c:v>
                </c:pt>
                <c:pt idx="3351">
                  <c:v>2066.1160400000003</c:v>
                </c:pt>
                <c:pt idx="3352">
                  <c:v>2094.1473400000004</c:v>
                </c:pt>
                <c:pt idx="3353">
                  <c:v>2392.1394400000004</c:v>
                </c:pt>
                <c:pt idx="3354">
                  <c:v>2420.17074</c:v>
                </c:pt>
                <c:pt idx="3355">
                  <c:v>2448.2020400000001</c:v>
                </c:pt>
                <c:pt idx="3356">
                  <c:v>2476.2333400000002</c:v>
                </c:pt>
                <c:pt idx="3357">
                  <c:v>2504.2646400000003</c:v>
                </c:pt>
                <c:pt idx="3358">
                  <c:v>2532.2959400000004</c:v>
                </c:pt>
                <c:pt idx="3359">
                  <c:v>2502.2490400000002</c:v>
                </c:pt>
                <c:pt idx="3360">
                  <c:v>2530.2803400000003</c:v>
                </c:pt>
                <c:pt idx="3361">
                  <c:v>1777.9224400000001</c:v>
                </c:pt>
                <c:pt idx="3362">
                  <c:v>1805.9537399999999</c:v>
                </c:pt>
                <c:pt idx="3363">
                  <c:v>1833.98504</c:v>
                </c:pt>
                <c:pt idx="3364">
                  <c:v>1862.0163399999999</c:v>
                </c:pt>
                <c:pt idx="3365">
                  <c:v>1890.04764</c:v>
                </c:pt>
                <c:pt idx="3366">
                  <c:v>1918.0789399999999</c:v>
                </c:pt>
                <c:pt idx="3367">
                  <c:v>1888.0319400000001</c:v>
                </c:pt>
                <c:pt idx="3368">
                  <c:v>1916.06324</c:v>
                </c:pt>
                <c:pt idx="3369">
                  <c:v>2143.0546400000003</c:v>
                </c:pt>
                <c:pt idx="3370">
                  <c:v>2171.0859400000004</c:v>
                </c:pt>
                <c:pt idx="3371">
                  <c:v>2199.11724</c:v>
                </c:pt>
                <c:pt idx="3372">
                  <c:v>2227.1485400000001</c:v>
                </c:pt>
                <c:pt idx="3373">
                  <c:v>2255.1798400000002</c:v>
                </c:pt>
                <c:pt idx="3374">
                  <c:v>2283.2111400000003</c:v>
                </c:pt>
                <c:pt idx="3375">
                  <c:v>2253.1641400000003</c:v>
                </c:pt>
                <c:pt idx="3376">
                  <c:v>2281.1954400000004</c:v>
                </c:pt>
                <c:pt idx="3377">
                  <c:v>1518.8532399999999</c:v>
                </c:pt>
                <c:pt idx="3378">
                  <c:v>1546.88454</c:v>
                </c:pt>
                <c:pt idx="3379">
                  <c:v>1574.9158399999999</c:v>
                </c:pt>
                <c:pt idx="3380">
                  <c:v>1602.94714</c:v>
                </c:pt>
                <c:pt idx="3381">
                  <c:v>1630.9784400000001</c:v>
                </c:pt>
                <c:pt idx="3382">
                  <c:v>1659.00974</c:v>
                </c:pt>
                <c:pt idx="3383">
                  <c:v>1628.9627399999999</c:v>
                </c:pt>
                <c:pt idx="3384">
                  <c:v>1656.99404</c:v>
                </c:pt>
                <c:pt idx="3385">
                  <c:v>1809.9486400000001</c:v>
                </c:pt>
                <c:pt idx="3386">
                  <c:v>1837.9799399999999</c:v>
                </c:pt>
                <c:pt idx="3387">
                  <c:v>1866.01124</c:v>
                </c:pt>
                <c:pt idx="3388">
                  <c:v>1894.0425399999999</c:v>
                </c:pt>
                <c:pt idx="3389">
                  <c:v>1922.07384</c:v>
                </c:pt>
                <c:pt idx="3390">
                  <c:v>1950.1051399999999</c:v>
                </c:pt>
                <c:pt idx="3391">
                  <c:v>1920.0581400000001</c:v>
                </c:pt>
                <c:pt idx="3392">
                  <c:v>1948.08944</c:v>
                </c:pt>
                <c:pt idx="3393">
                  <c:v>2392.1394400000004</c:v>
                </c:pt>
                <c:pt idx="3394">
                  <c:v>2420.17074</c:v>
                </c:pt>
                <c:pt idx="3395">
                  <c:v>2448.2020400000001</c:v>
                </c:pt>
                <c:pt idx="3396">
                  <c:v>2476.2333400000002</c:v>
                </c:pt>
                <c:pt idx="3397">
                  <c:v>2504.2646400000003</c:v>
                </c:pt>
                <c:pt idx="3398">
                  <c:v>2532.2959400000004</c:v>
                </c:pt>
                <c:pt idx="3399">
                  <c:v>2502.2490400000002</c:v>
                </c:pt>
                <c:pt idx="3400">
                  <c:v>2530.2803400000003</c:v>
                </c:pt>
                <c:pt idx="3401">
                  <c:v>1899.9803400000001</c:v>
                </c:pt>
                <c:pt idx="3402">
                  <c:v>1928.0116399999999</c:v>
                </c:pt>
                <c:pt idx="3403">
                  <c:v>1956.04294</c:v>
                </c:pt>
                <c:pt idx="3404">
                  <c:v>1984.0742399999999</c:v>
                </c:pt>
                <c:pt idx="3405">
                  <c:v>2012.10554</c:v>
                </c:pt>
                <c:pt idx="3406">
                  <c:v>2040.1368399999999</c:v>
                </c:pt>
                <c:pt idx="3407">
                  <c:v>2010.0898400000001</c:v>
                </c:pt>
                <c:pt idx="3408">
                  <c:v>2038.12114</c:v>
                </c:pt>
                <c:pt idx="3409">
                  <c:v>2207.0706400000004</c:v>
                </c:pt>
                <c:pt idx="3410">
                  <c:v>2235.10194</c:v>
                </c:pt>
                <c:pt idx="3411">
                  <c:v>2263.1332400000001</c:v>
                </c:pt>
                <c:pt idx="3412">
                  <c:v>2291.1645400000002</c:v>
                </c:pt>
                <c:pt idx="3413">
                  <c:v>2319.1958400000003</c:v>
                </c:pt>
                <c:pt idx="3414">
                  <c:v>2347.2271400000004</c:v>
                </c:pt>
                <c:pt idx="3415">
                  <c:v>2317.1802400000001</c:v>
                </c:pt>
                <c:pt idx="3416">
                  <c:v>2345.2115400000002</c:v>
                </c:pt>
                <c:pt idx="3417">
                  <c:v>2030.0433399999999</c:v>
                </c:pt>
                <c:pt idx="3418">
                  <c:v>2058.0746400000003</c:v>
                </c:pt>
                <c:pt idx="3419">
                  <c:v>2086.1059400000004</c:v>
                </c:pt>
                <c:pt idx="3420">
                  <c:v>2114.13724</c:v>
                </c:pt>
                <c:pt idx="3421">
                  <c:v>2142.1685400000001</c:v>
                </c:pt>
                <c:pt idx="3422">
                  <c:v>2170.1998400000002</c:v>
                </c:pt>
                <c:pt idx="3423">
                  <c:v>2140.1528400000002</c:v>
                </c:pt>
                <c:pt idx="3424">
                  <c:v>2168.1841400000003</c:v>
                </c:pt>
                <c:pt idx="3425">
                  <c:v>1721.93254</c:v>
                </c:pt>
                <c:pt idx="3426">
                  <c:v>1749.9638399999999</c:v>
                </c:pt>
                <c:pt idx="3427">
                  <c:v>1777.99514</c:v>
                </c:pt>
                <c:pt idx="3428">
                  <c:v>1806.0264400000001</c:v>
                </c:pt>
                <c:pt idx="3429">
                  <c:v>1834.05774</c:v>
                </c:pt>
                <c:pt idx="3430">
                  <c:v>1862.0890400000001</c:v>
                </c:pt>
                <c:pt idx="3431">
                  <c:v>1832.04214</c:v>
                </c:pt>
                <c:pt idx="3432">
                  <c:v>1860.0734399999999</c:v>
                </c:pt>
                <c:pt idx="3433">
                  <c:v>1867.99044</c:v>
                </c:pt>
                <c:pt idx="3434">
                  <c:v>1896.0217399999999</c:v>
                </c:pt>
                <c:pt idx="3435">
                  <c:v>1924.05304</c:v>
                </c:pt>
                <c:pt idx="3436">
                  <c:v>1952.0843399999999</c:v>
                </c:pt>
                <c:pt idx="3437">
                  <c:v>1980.11564</c:v>
                </c:pt>
                <c:pt idx="3438">
                  <c:v>2008.1469400000001</c:v>
                </c:pt>
                <c:pt idx="3439">
                  <c:v>1978.10004</c:v>
                </c:pt>
                <c:pt idx="3440">
                  <c:v>2006.1313399999999</c:v>
                </c:pt>
                <c:pt idx="3441">
                  <c:v>1883.9854399999999</c:v>
                </c:pt>
                <c:pt idx="3442">
                  <c:v>1912.01674</c:v>
                </c:pt>
                <c:pt idx="3443">
                  <c:v>1940.0480399999999</c:v>
                </c:pt>
                <c:pt idx="3444">
                  <c:v>1968.07934</c:v>
                </c:pt>
                <c:pt idx="3445">
                  <c:v>1996.1106399999999</c:v>
                </c:pt>
                <c:pt idx="3446">
                  <c:v>2024.14194</c:v>
                </c:pt>
                <c:pt idx="3447">
                  <c:v>1994.09494</c:v>
                </c:pt>
                <c:pt idx="3448">
                  <c:v>2022.1262400000001</c:v>
                </c:pt>
                <c:pt idx="3449">
                  <c:v>1825.94354</c:v>
                </c:pt>
                <c:pt idx="3450">
                  <c:v>1853.9748400000001</c:v>
                </c:pt>
                <c:pt idx="3451">
                  <c:v>1882.00614</c:v>
                </c:pt>
                <c:pt idx="3452">
                  <c:v>1910.0374400000001</c:v>
                </c:pt>
                <c:pt idx="3453">
                  <c:v>1938.0687399999999</c:v>
                </c:pt>
                <c:pt idx="3454">
                  <c:v>1966.10004</c:v>
                </c:pt>
                <c:pt idx="3455">
                  <c:v>1936.05304</c:v>
                </c:pt>
                <c:pt idx="3456">
                  <c:v>1964.0843399999999</c:v>
                </c:pt>
                <c:pt idx="3457">
                  <c:v>2117.0389400000004</c:v>
                </c:pt>
                <c:pt idx="3458">
                  <c:v>2145.07024</c:v>
                </c:pt>
                <c:pt idx="3459">
                  <c:v>2173.1015400000001</c:v>
                </c:pt>
                <c:pt idx="3460">
                  <c:v>2201.1328400000002</c:v>
                </c:pt>
                <c:pt idx="3461">
                  <c:v>2229.1641400000003</c:v>
                </c:pt>
                <c:pt idx="3462">
                  <c:v>2257.1954400000004</c:v>
                </c:pt>
                <c:pt idx="3463">
                  <c:v>2227.1485400000001</c:v>
                </c:pt>
                <c:pt idx="3464">
                  <c:v>2255.1798400000002</c:v>
                </c:pt>
                <c:pt idx="3465">
                  <c:v>2029.0229400000001</c:v>
                </c:pt>
                <c:pt idx="3466">
                  <c:v>2057.0542400000004</c:v>
                </c:pt>
                <c:pt idx="3467">
                  <c:v>2085.08554</c:v>
                </c:pt>
                <c:pt idx="3468">
                  <c:v>2113.1168400000001</c:v>
                </c:pt>
                <c:pt idx="3469">
                  <c:v>2141.1481400000002</c:v>
                </c:pt>
                <c:pt idx="3470">
                  <c:v>2169.1794400000003</c:v>
                </c:pt>
                <c:pt idx="3471">
                  <c:v>2139.1324400000003</c:v>
                </c:pt>
                <c:pt idx="3472">
                  <c:v>2167.1637400000004</c:v>
                </c:pt>
                <c:pt idx="3473">
                  <c:v>1534.8481400000001</c:v>
                </c:pt>
                <c:pt idx="3474">
                  <c:v>1562.8794399999999</c:v>
                </c:pt>
                <c:pt idx="3475">
                  <c:v>1590.91074</c:v>
                </c:pt>
                <c:pt idx="3476">
                  <c:v>1618.9420399999999</c:v>
                </c:pt>
                <c:pt idx="3477">
                  <c:v>1646.97334</c:v>
                </c:pt>
                <c:pt idx="3478">
                  <c:v>1675.0046399999999</c:v>
                </c:pt>
                <c:pt idx="3479">
                  <c:v>1644.9576400000001</c:v>
                </c:pt>
                <c:pt idx="3480">
                  <c:v>1672.98894</c:v>
                </c:pt>
                <c:pt idx="3481">
                  <c:v>1737.9275399999999</c:v>
                </c:pt>
                <c:pt idx="3482">
                  <c:v>1765.95884</c:v>
                </c:pt>
                <c:pt idx="3483">
                  <c:v>1793.9901399999999</c:v>
                </c:pt>
                <c:pt idx="3484">
                  <c:v>1822.02144</c:v>
                </c:pt>
                <c:pt idx="3485">
                  <c:v>1850.0527400000001</c:v>
                </c:pt>
                <c:pt idx="3486">
                  <c:v>1878.08404</c:v>
                </c:pt>
                <c:pt idx="3487">
                  <c:v>1848.0370399999999</c:v>
                </c:pt>
                <c:pt idx="3488">
                  <c:v>1876.06834</c:v>
                </c:pt>
                <c:pt idx="3489">
                  <c:v>2029.0229400000001</c:v>
                </c:pt>
                <c:pt idx="3490">
                  <c:v>2057.0542400000004</c:v>
                </c:pt>
                <c:pt idx="3491">
                  <c:v>2085.08554</c:v>
                </c:pt>
                <c:pt idx="3492">
                  <c:v>2113.1168400000001</c:v>
                </c:pt>
                <c:pt idx="3493">
                  <c:v>2141.1481400000002</c:v>
                </c:pt>
                <c:pt idx="3494">
                  <c:v>2169.1794400000003</c:v>
                </c:pt>
                <c:pt idx="3495">
                  <c:v>2139.1324400000003</c:v>
                </c:pt>
                <c:pt idx="3496">
                  <c:v>2167.1637400000004</c:v>
                </c:pt>
                <c:pt idx="3497">
                  <c:v>1768.9220399999999</c:v>
                </c:pt>
                <c:pt idx="3498">
                  <c:v>1796.95334</c:v>
                </c:pt>
                <c:pt idx="3499">
                  <c:v>1824.9846399999999</c:v>
                </c:pt>
                <c:pt idx="3500">
                  <c:v>1853.01594</c:v>
                </c:pt>
                <c:pt idx="3501">
                  <c:v>1881.0472399999999</c:v>
                </c:pt>
                <c:pt idx="3502">
                  <c:v>1909.07854</c:v>
                </c:pt>
                <c:pt idx="3503">
                  <c:v>1879.0316399999999</c:v>
                </c:pt>
                <c:pt idx="3504">
                  <c:v>1907.06294</c:v>
                </c:pt>
                <c:pt idx="3505">
                  <c:v>1768.9220399999999</c:v>
                </c:pt>
                <c:pt idx="3506">
                  <c:v>1796.95334</c:v>
                </c:pt>
                <c:pt idx="3507">
                  <c:v>1824.9846399999999</c:v>
                </c:pt>
                <c:pt idx="3508">
                  <c:v>1853.01594</c:v>
                </c:pt>
                <c:pt idx="3509">
                  <c:v>1881.0472399999999</c:v>
                </c:pt>
                <c:pt idx="3510">
                  <c:v>1909.07854</c:v>
                </c:pt>
                <c:pt idx="3511">
                  <c:v>1879.0316399999999</c:v>
                </c:pt>
                <c:pt idx="3512">
                  <c:v>1907.06294</c:v>
                </c:pt>
                <c:pt idx="3513">
                  <c:v>1768.9220399999999</c:v>
                </c:pt>
                <c:pt idx="3514">
                  <c:v>1796.95334</c:v>
                </c:pt>
                <c:pt idx="3515">
                  <c:v>1824.9846399999999</c:v>
                </c:pt>
                <c:pt idx="3516">
                  <c:v>1853.01594</c:v>
                </c:pt>
                <c:pt idx="3517">
                  <c:v>1881.0472399999999</c:v>
                </c:pt>
                <c:pt idx="3518">
                  <c:v>1909.07854</c:v>
                </c:pt>
                <c:pt idx="3519">
                  <c:v>1879.0316399999999</c:v>
                </c:pt>
                <c:pt idx="3520">
                  <c:v>1907.06294</c:v>
                </c:pt>
                <c:pt idx="3521">
                  <c:v>2117.0389400000004</c:v>
                </c:pt>
                <c:pt idx="3522">
                  <c:v>2145.07024</c:v>
                </c:pt>
                <c:pt idx="3523">
                  <c:v>2173.1015400000001</c:v>
                </c:pt>
                <c:pt idx="3524">
                  <c:v>2201.1328400000002</c:v>
                </c:pt>
                <c:pt idx="3525">
                  <c:v>2229.1641400000003</c:v>
                </c:pt>
                <c:pt idx="3526">
                  <c:v>2257.1954400000004</c:v>
                </c:pt>
                <c:pt idx="3527">
                  <c:v>2227.1485400000001</c:v>
                </c:pt>
                <c:pt idx="3528">
                  <c:v>2255.1798400000002</c:v>
                </c:pt>
                <c:pt idx="3529">
                  <c:v>1793.9537399999999</c:v>
                </c:pt>
                <c:pt idx="3530">
                  <c:v>1821.98504</c:v>
                </c:pt>
                <c:pt idx="3531">
                  <c:v>1850.0163399999999</c:v>
                </c:pt>
                <c:pt idx="3532">
                  <c:v>1878.04764</c:v>
                </c:pt>
                <c:pt idx="3533">
                  <c:v>1906.0789399999999</c:v>
                </c:pt>
                <c:pt idx="3534">
                  <c:v>1934.11024</c:v>
                </c:pt>
                <c:pt idx="3535">
                  <c:v>1904.06324</c:v>
                </c:pt>
                <c:pt idx="3536">
                  <c:v>1932.0945400000001</c:v>
                </c:pt>
                <c:pt idx="3537">
                  <c:v>1664.9111399999999</c:v>
                </c:pt>
                <c:pt idx="3538">
                  <c:v>1692.94244</c:v>
                </c:pt>
                <c:pt idx="3539">
                  <c:v>1720.9737399999999</c:v>
                </c:pt>
                <c:pt idx="3540">
                  <c:v>1749.00504</c:v>
                </c:pt>
                <c:pt idx="3541">
                  <c:v>1777.0363399999999</c:v>
                </c:pt>
                <c:pt idx="3542">
                  <c:v>1805.06764</c:v>
                </c:pt>
                <c:pt idx="3543">
                  <c:v>1775.02064</c:v>
                </c:pt>
                <c:pt idx="3544">
                  <c:v>1803.0519400000001</c:v>
                </c:pt>
                <c:pt idx="3545">
                  <c:v>1372.7953399999999</c:v>
                </c:pt>
                <c:pt idx="3546">
                  <c:v>1400.82664</c:v>
                </c:pt>
                <c:pt idx="3547">
                  <c:v>1428.8579400000001</c:v>
                </c:pt>
                <c:pt idx="3548">
                  <c:v>1456.88924</c:v>
                </c:pt>
                <c:pt idx="3549">
                  <c:v>1484.9205400000001</c:v>
                </c:pt>
                <c:pt idx="3550">
                  <c:v>1512.9518399999999</c:v>
                </c:pt>
                <c:pt idx="3551">
                  <c:v>1496.9205400000001</c:v>
                </c:pt>
                <c:pt idx="3552">
                  <c:v>1510.93614</c:v>
                </c:pt>
                <c:pt idx="3553">
                  <c:v>1534.8481400000001</c:v>
                </c:pt>
                <c:pt idx="3554">
                  <c:v>1562.8794399999999</c:v>
                </c:pt>
                <c:pt idx="3555">
                  <c:v>1590.91074</c:v>
                </c:pt>
                <c:pt idx="3556">
                  <c:v>1618.9420399999999</c:v>
                </c:pt>
                <c:pt idx="3557">
                  <c:v>1646.97334</c:v>
                </c:pt>
                <c:pt idx="3558">
                  <c:v>1675.0046399999999</c:v>
                </c:pt>
                <c:pt idx="3559">
                  <c:v>1644.9576400000001</c:v>
                </c:pt>
                <c:pt idx="3560">
                  <c:v>1672.98894</c:v>
                </c:pt>
                <c:pt idx="3561">
                  <c:v>1851.9591399999999</c:v>
                </c:pt>
                <c:pt idx="3562">
                  <c:v>1879.99044</c:v>
                </c:pt>
                <c:pt idx="3563">
                  <c:v>1908.0217399999999</c:v>
                </c:pt>
                <c:pt idx="3564">
                  <c:v>1936.05304</c:v>
                </c:pt>
                <c:pt idx="3565">
                  <c:v>1964.0843399999999</c:v>
                </c:pt>
                <c:pt idx="3566">
                  <c:v>1992.11564</c:v>
                </c:pt>
                <c:pt idx="3567">
                  <c:v>1962.0687399999999</c:v>
                </c:pt>
                <c:pt idx="3568">
                  <c:v>1990.10004</c:v>
                </c:pt>
                <c:pt idx="3569">
                  <c:v>2134.0542400000004</c:v>
                </c:pt>
                <c:pt idx="3570">
                  <c:v>2162.08554</c:v>
                </c:pt>
                <c:pt idx="3571">
                  <c:v>2190.1168400000001</c:v>
                </c:pt>
                <c:pt idx="3572">
                  <c:v>2218.1481400000002</c:v>
                </c:pt>
                <c:pt idx="3573">
                  <c:v>2246.1794400000003</c:v>
                </c:pt>
                <c:pt idx="3574">
                  <c:v>2274.2107400000004</c:v>
                </c:pt>
                <c:pt idx="3575">
                  <c:v>2244.1638400000002</c:v>
                </c:pt>
                <c:pt idx="3576">
                  <c:v>2272.1951400000003</c:v>
                </c:pt>
                <c:pt idx="3577">
                  <c:v>2118.0593400000002</c:v>
                </c:pt>
                <c:pt idx="3578">
                  <c:v>2146.0906400000003</c:v>
                </c:pt>
                <c:pt idx="3579">
                  <c:v>2174.12194</c:v>
                </c:pt>
                <c:pt idx="3580">
                  <c:v>2202.1532400000001</c:v>
                </c:pt>
                <c:pt idx="3581">
                  <c:v>2230.1845400000002</c:v>
                </c:pt>
                <c:pt idx="3582">
                  <c:v>2258.2158400000003</c:v>
                </c:pt>
                <c:pt idx="3583">
                  <c:v>2228.16894</c:v>
                </c:pt>
                <c:pt idx="3584">
                  <c:v>2256.2002400000001</c:v>
                </c:pt>
                <c:pt idx="3585">
                  <c:v>1680.9060400000001</c:v>
                </c:pt>
                <c:pt idx="3586">
                  <c:v>1708.9373399999999</c:v>
                </c:pt>
                <c:pt idx="3587">
                  <c:v>1736.9686400000001</c:v>
                </c:pt>
                <c:pt idx="3588">
                  <c:v>1764.9999399999999</c:v>
                </c:pt>
                <c:pt idx="3589">
                  <c:v>1793.03124</c:v>
                </c:pt>
                <c:pt idx="3590">
                  <c:v>1821.0625399999999</c:v>
                </c:pt>
                <c:pt idx="3591">
                  <c:v>1791.0155400000001</c:v>
                </c:pt>
                <c:pt idx="3592">
                  <c:v>1819.04684</c:v>
                </c:pt>
                <c:pt idx="3593">
                  <c:v>1721.93254</c:v>
                </c:pt>
                <c:pt idx="3594">
                  <c:v>1749.9638399999999</c:v>
                </c:pt>
                <c:pt idx="3595">
                  <c:v>1777.99514</c:v>
                </c:pt>
                <c:pt idx="3596">
                  <c:v>1806.0264400000001</c:v>
                </c:pt>
                <c:pt idx="3597">
                  <c:v>1834.05774</c:v>
                </c:pt>
                <c:pt idx="3598">
                  <c:v>1862.0890400000001</c:v>
                </c:pt>
                <c:pt idx="3599">
                  <c:v>1832.04214</c:v>
                </c:pt>
                <c:pt idx="3600">
                  <c:v>1860.0734399999999</c:v>
                </c:pt>
                <c:pt idx="3601">
                  <c:v>1925.0119400000001</c:v>
                </c:pt>
                <c:pt idx="3602">
                  <c:v>1953.04324</c:v>
                </c:pt>
                <c:pt idx="3603">
                  <c:v>1981.0745400000001</c:v>
                </c:pt>
                <c:pt idx="3604">
                  <c:v>2009.1058399999999</c:v>
                </c:pt>
                <c:pt idx="3605">
                  <c:v>2037.13714</c:v>
                </c:pt>
                <c:pt idx="3606">
                  <c:v>2065.1684400000004</c:v>
                </c:pt>
                <c:pt idx="3607">
                  <c:v>2035.1215400000001</c:v>
                </c:pt>
                <c:pt idx="3608">
                  <c:v>2063.1528400000002</c:v>
                </c:pt>
                <c:pt idx="3609">
                  <c:v>1841.9384399999999</c:v>
                </c:pt>
                <c:pt idx="3610">
                  <c:v>1869.96974</c:v>
                </c:pt>
                <c:pt idx="3611">
                  <c:v>1898.0010399999999</c:v>
                </c:pt>
                <c:pt idx="3612">
                  <c:v>1926.03234</c:v>
                </c:pt>
                <c:pt idx="3613">
                  <c:v>1954.0636400000001</c:v>
                </c:pt>
                <c:pt idx="3614">
                  <c:v>1982.09494</c:v>
                </c:pt>
                <c:pt idx="3615">
                  <c:v>1952.0480399999999</c:v>
                </c:pt>
                <c:pt idx="3616">
                  <c:v>1980.07934</c:v>
                </c:pt>
                <c:pt idx="3617">
                  <c:v>1899.9803400000001</c:v>
                </c:pt>
                <c:pt idx="3618">
                  <c:v>1928.0116399999999</c:v>
                </c:pt>
                <c:pt idx="3619">
                  <c:v>1956.04294</c:v>
                </c:pt>
                <c:pt idx="3620">
                  <c:v>1984.0742399999999</c:v>
                </c:pt>
                <c:pt idx="3621">
                  <c:v>2012.10554</c:v>
                </c:pt>
                <c:pt idx="3622">
                  <c:v>2040.1368399999999</c:v>
                </c:pt>
                <c:pt idx="3623">
                  <c:v>2010.0898400000001</c:v>
                </c:pt>
                <c:pt idx="3624">
                  <c:v>2038.12114</c:v>
                </c:pt>
                <c:pt idx="3625">
                  <c:v>2101.0440400000002</c:v>
                </c:pt>
                <c:pt idx="3626">
                  <c:v>2129.0753400000003</c:v>
                </c:pt>
                <c:pt idx="3627">
                  <c:v>2157.1066400000004</c:v>
                </c:pt>
                <c:pt idx="3628">
                  <c:v>2185.1379400000001</c:v>
                </c:pt>
                <c:pt idx="3629">
                  <c:v>2213.1692400000002</c:v>
                </c:pt>
                <c:pt idx="3630">
                  <c:v>2241.2005400000003</c:v>
                </c:pt>
                <c:pt idx="3631">
                  <c:v>2211.15364</c:v>
                </c:pt>
                <c:pt idx="3632">
                  <c:v>2239.1848400000003</c:v>
                </c:pt>
                <c:pt idx="3633">
                  <c:v>2101.0440400000002</c:v>
                </c:pt>
                <c:pt idx="3634">
                  <c:v>2129.0753400000003</c:v>
                </c:pt>
                <c:pt idx="3635">
                  <c:v>2157.1066400000004</c:v>
                </c:pt>
                <c:pt idx="3636">
                  <c:v>2185.1379400000001</c:v>
                </c:pt>
                <c:pt idx="3637">
                  <c:v>2213.1692400000002</c:v>
                </c:pt>
                <c:pt idx="3638">
                  <c:v>2241.2005400000003</c:v>
                </c:pt>
                <c:pt idx="3639">
                  <c:v>2211.15364</c:v>
                </c:pt>
                <c:pt idx="3640">
                  <c:v>2239.1848400000003</c:v>
                </c:pt>
                <c:pt idx="3641">
                  <c:v>2392.1394400000004</c:v>
                </c:pt>
                <c:pt idx="3642">
                  <c:v>2420.17074</c:v>
                </c:pt>
                <c:pt idx="3643">
                  <c:v>2448.2020400000001</c:v>
                </c:pt>
                <c:pt idx="3644">
                  <c:v>2476.2333400000002</c:v>
                </c:pt>
                <c:pt idx="3645">
                  <c:v>2504.2646400000003</c:v>
                </c:pt>
                <c:pt idx="3646">
                  <c:v>2532.2959400000004</c:v>
                </c:pt>
                <c:pt idx="3647">
                  <c:v>2502.2490400000002</c:v>
                </c:pt>
                <c:pt idx="3648">
                  <c:v>2530.2803400000003</c:v>
                </c:pt>
                <c:pt idx="3649">
                  <c:v>1825.94354</c:v>
                </c:pt>
                <c:pt idx="3650">
                  <c:v>1853.9748400000001</c:v>
                </c:pt>
                <c:pt idx="3651">
                  <c:v>1882.00614</c:v>
                </c:pt>
                <c:pt idx="3652">
                  <c:v>1910.0374400000001</c:v>
                </c:pt>
                <c:pt idx="3653">
                  <c:v>1938.0687399999999</c:v>
                </c:pt>
                <c:pt idx="3654">
                  <c:v>1966.10004</c:v>
                </c:pt>
                <c:pt idx="3655">
                  <c:v>1936.05304</c:v>
                </c:pt>
                <c:pt idx="3656">
                  <c:v>1964.0843399999999</c:v>
                </c:pt>
                <c:pt idx="3657">
                  <c:v>1721.93254</c:v>
                </c:pt>
                <c:pt idx="3658">
                  <c:v>1749.9638399999999</c:v>
                </c:pt>
                <c:pt idx="3659">
                  <c:v>1777.99514</c:v>
                </c:pt>
                <c:pt idx="3660">
                  <c:v>1806.0264400000001</c:v>
                </c:pt>
                <c:pt idx="3661">
                  <c:v>1834.05774</c:v>
                </c:pt>
                <c:pt idx="3662">
                  <c:v>1862.0890400000001</c:v>
                </c:pt>
                <c:pt idx="3663">
                  <c:v>1832.04214</c:v>
                </c:pt>
                <c:pt idx="3664">
                  <c:v>1860.0734399999999</c:v>
                </c:pt>
                <c:pt idx="3665">
                  <c:v>1925.0119400000001</c:v>
                </c:pt>
                <c:pt idx="3666">
                  <c:v>1953.04324</c:v>
                </c:pt>
                <c:pt idx="3667">
                  <c:v>1981.0745400000001</c:v>
                </c:pt>
                <c:pt idx="3668">
                  <c:v>2009.1058399999999</c:v>
                </c:pt>
                <c:pt idx="3669">
                  <c:v>2037.13714</c:v>
                </c:pt>
                <c:pt idx="3670">
                  <c:v>2065.1684400000004</c:v>
                </c:pt>
                <c:pt idx="3671">
                  <c:v>2035.1215400000001</c:v>
                </c:pt>
                <c:pt idx="3672">
                  <c:v>2063.1528400000002</c:v>
                </c:pt>
                <c:pt idx="3673">
                  <c:v>1826.9639400000001</c:v>
                </c:pt>
                <c:pt idx="3674">
                  <c:v>1854.99524</c:v>
                </c:pt>
                <c:pt idx="3675">
                  <c:v>1883.0265400000001</c:v>
                </c:pt>
                <c:pt idx="3676">
                  <c:v>1911.0578399999999</c:v>
                </c:pt>
                <c:pt idx="3677">
                  <c:v>1939.08914</c:v>
                </c:pt>
                <c:pt idx="3678">
                  <c:v>1967.1204399999999</c:v>
                </c:pt>
                <c:pt idx="3679">
                  <c:v>1937.0734399999999</c:v>
                </c:pt>
                <c:pt idx="3680">
                  <c:v>1965.10474</c:v>
                </c:pt>
                <c:pt idx="3681">
                  <c:v>1867.99044</c:v>
                </c:pt>
                <c:pt idx="3682">
                  <c:v>1896.0217399999999</c:v>
                </c:pt>
                <c:pt idx="3683">
                  <c:v>1924.05304</c:v>
                </c:pt>
                <c:pt idx="3684">
                  <c:v>1952.0843399999999</c:v>
                </c:pt>
                <c:pt idx="3685">
                  <c:v>1980.11564</c:v>
                </c:pt>
                <c:pt idx="3686">
                  <c:v>2008.1469400000001</c:v>
                </c:pt>
                <c:pt idx="3687">
                  <c:v>1978.10004</c:v>
                </c:pt>
                <c:pt idx="3688">
                  <c:v>2006.1313399999999</c:v>
                </c:pt>
                <c:pt idx="3689">
                  <c:v>1315.7738400000001</c:v>
                </c:pt>
                <c:pt idx="3690">
                  <c:v>1343.8051399999999</c:v>
                </c:pt>
                <c:pt idx="3691">
                  <c:v>1371.83644</c:v>
                </c:pt>
                <c:pt idx="3692">
                  <c:v>1399.8677399999999</c:v>
                </c:pt>
                <c:pt idx="3693">
                  <c:v>1427.89904</c:v>
                </c:pt>
                <c:pt idx="3694">
                  <c:v>1455.9303399999999</c:v>
                </c:pt>
                <c:pt idx="3695">
                  <c:v>1425.8833400000001</c:v>
                </c:pt>
                <c:pt idx="3696">
                  <c:v>1453.91464</c:v>
                </c:pt>
                <c:pt idx="3697">
                  <c:v>1477.82664</c:v>
                </c:pt>
                <c:pt idx="3698">
                  <c:v>1505.8579400000001</c:v>
                </c:pt>
                <c:pt idx="3699">
                  <c:v>1533.88924</c:v>
                </c:pt>
                <c:pt idx="3700">
                  <c:v>1561.9205400000001</c:v>
                </c:pt>
                <c:pt idx="3701">
                  <c:v>1589.9518399999999</c:v>
                </c:pt>
                <c:pt idx="3702">
                  <c:v>1617.98314</c:v>
                </c:pt>
                <c:pt idx="3703">
                  <c:v>1587.93624</c:v>
                </c:pt>
                <c:pt idx="3704">
                  <c:v>1615.9675400000001</c:v>
                </c:pt>
                <c:pt idx="3705">
                  <c:v>1727.89554</c:v>
                </c:pt>
                <c:pt idx="3706">
                  <c:v>1755.9268400000001</c:v>
                </c:pt>
                <c:pt idx="3707">
                  <c:v>1783.95814</c:v>
                </c:pt>
                <c:pt idx="3708">
                  <c:v>1811.9894400000001</c:v>
                </c:pt>
                <c:pt idx="3709">
                  <c:v>1840.0207399999999</c:v>
                </c:pt>
                <c:pt idx="3710">
                  <c:v>1868.05204</c:v>
                </c:pt>
                <c:pt idx="3711">
                  <c:v>1838.00504</c:v>
                </c:pt>
                <c:pt idx="3712">
                  <c:v>1866.0363399999999</c:v>
                </c:pt>
                <c:pt idx="3713">
                  <c:v>1477.82664</c:v>
                </c:pt>
                <c:pt idx="3714">
                  <c:v>1505.8579400000001</c:v>
                </c:pt>
                <c:pt idx="3715">
                  <c:v>1533.88924</c:v>
                </c:pt>
                <c:pt idx="3716">
                  <c:v>1561.9205400000001</c:v>
                </c:pt>
                <c:pt idx="3717">
                  <c:v>1589.9518399999999</c:v>
                </c:pt>
                <c:pt idx="3718">
                  <c:v>1617.98314</c:v>
                </c:pt>
                <c:pt idx="3719">
                  <c:v>1587.93624</c:v>
                </c:pt>
                <c:pt idx="3720">
                  <c:v>1615.9675400000001</c:v>
                </c:pt>
                <c:pt idx="3721">
                  <c:v>1315.7738400000001</c:v>
                </c:pt>
                <c:pt idx="3722">
                  <c:v>1343.8051399999999</c:v>
                </c:pt>
                <c:pt idx="3723">
                  <c:v>1371.83644</c:v>
                </c:pt>
                <c:pt idx="3724">
                  <c:v>1399.8677399999999</c:v>
                </c:pt>
                <c:pt idx="3725">
                  <c:v>1427.89904</c:v>
                </c:pt>
                <c:pt idx="3726">
                  <c:v>1455.9303399999999</c:v>
                </c:pt>
                <c:pt idx="3727">
                  <c:v>1425.8833400000001</c:v>
                </c:pt>
                <c:pt idx="3728">
                  <c:v>1453.91464</c:v>
                </c:pt>
                <c:pt idx="3729">
                  <c:v>1112.69444</c:v>
                </c:pt>
                <c:pt idx="3730">
                  <c:v>1140.7257400000001</c:v>
                </c:pt>
                <c:pt idx="3731">
                  <c:v>1168.75704</c:v>
                </c:pt>
                <c:pt idx="3732">
                  <c:v>1196.7883400000001</c:v>
                </c:pt>
                <c:pt idx="3733">
                  <c:v>1224.8196399999999</c:v>
                </c:pt>
                <c:pt idx="3734">
                  <c:v>1252.85094</c:v>
                </c:pt>
                <c:pt idx="3735">
                  <c:v>1222.80404</c:v>
                </c:pt>
                <c:pt idx="3736">
                  <c:v>1250.8353400000001</c:v>
                </c:pt>
                <c:pt idx="3737">
                  <c:v>1727.89554</c:v>
                </c:pt>
                <c:pt idx="3738">
                  <c:v>1755.9268400000001</c:v>
                </c:pt>
                <c:pt idx="3739">
                  <c:v>1783.95814</c:v>
                </c:pt>
                <c:pt idx="3740">
                  <c:v>1811.9894400000001</c:v>
                </c:pt>
                <c:pt idx="3741">
                  <c:v>1840.0207399999999</c:v>
                </c:pt>
                <c:pt idx="3742">
                  <c:v>1868.05204</c:v>
                </c:pt>
                <c:pt idx="3743">
                  <c:v>1838.00504</c:v>
                </c:pt>
                <c:pt idx="3744">
                  <c:v>1866.0363399999999</c:v>
                </c:pt>
                <c:pt idx="3745">
                  <c:v>1518.8532399999999</c:v>
                </c:pt>
                <c:pt idx="3746">
                  <c:v>1546.88454</c:v>
                </c:pt>
                <c:pt idx="3747">
                  <c:v>1574.9158399999999</c:v>
                </c:pt>
                <c:pt idx="3748">
                  <c:v>1602.94714</c:v>
                </c:pt>
                <c:pt idx="3749">
                  <c:v>1630.9784400000001</c:v>
                </c:pt>
                <c:pt idx="3750">
                  <c:v>1659.00974</c:v>
                </c:pt>
                <c:pt idx="3751">
                  <c:v>1628.9627399999999</c:v>
                </c:pt>
                <c:pt idx="3752">
                  <c:v>1656.99404</c:v>
                </c:pt>
                <c:pt idx="3753">
                  <c:v>1664.9111399999999</c:v>
                </c:pt>
                <c:pt idx="3754">
                  <c:v>1692.94244</c:v>
                </c:pt>
                <c:pt idx="3755">
                  <c:v>1720.9737399999999</c:v>
                </c:pt>
                <c:pt idx="3756">
                  <c:v>1749.00504</c:v>
                </c:pt>
                <c:pt idx="3757">
                  <c:v>1777.0363399999999</c:v>
                </c:pt>
                <c:pt idx="3758">
                  <c:v>1805.06764</c:v>
                </c:pt>
                <c:pt idx="3759">
                  <c:v>1775.02064</c:v>
                </c:pt>
                <c:pt idx="3760">
                  <c:v>1803.0519400000001</c:v>
                </c:pt>
                <c:pt idx="3761">
                  <c:v>1867.99044</c:v>
                </c:pt>
                <c:pt idx="3762">
                  <c:v>1896.0217399999999</c:v>
                </c:pt>
                <c:pt idx="3763">
                  <c:v>1924.05304</c:v>
                </c:pt>
                <c:pt idx="3764">
                  <c:v>1952.0843399999999</c:v>
                </c:pt>
                <c:pt idx="3765">
                  <c:v>1980.11564</c:v>
                </c:pt>
                <c:pt idx="3766">
                  <c:v>2008.1469400000001</c:v>
                </c:pt>
                <c:pt idx="3767">
                  <c:v>1978.10004</c:v>
                </c:pt>
                <c:pt idx="3768">
                  <c:v>2006.1313399999999</c:v>
                </c:pt>
                <c:pt idx="3769">
                  <c:v>2030.0433399999999</c:v>
                </c:pt>
                <c:pt idx="3770">
                  <c:v>2058.0746400000003</c:v>
                </c:pt>
                <c:pt idx="3771">
                  <c:v>2086.1059400000004</c:v>
                </c:pt>
                <c:pt idx="3772">
                  <c:v>2114.13724</c:v>
                </c:pt>
                <c:pt idx="3773">
                  <c:v>2142.1685400000001</c:v>
                </c:pt>
                <c:pt idx="3774">
                  <c:v>2170.1998400000002</c:v>
                </c:pt>
                <c:pt idx="3775">
                  <c:v>2140.1528400000002</c:v>
                </c:pt>
                <c:pt idx="3776">
                  <c:v>2168.1841400000003</c:v>
                </c:pt>
                <c:pt idx="3777">
                  <c:v>2176.1012400000004</c:v>
                </c:pt>
                <c:pt idx="3778">
                  <c:v>2204.1325400000001</c:v>
                </c:pt>
                <c:pt idx="3779">
                  <c:v>2232.1638400000002</c:v>
                </c:pt>
                <c:pt idx="3780">
                  <c:v>2260.1951400000003</c:v>
                </c:pt>
                <c:pt idx="3781">
                  <c:v>2288.2264400000004</c:v>
                </c:pt>
                <c:pt idx="3782">
                  <c:v>2316.25774</c:v>
                </c:pt>
                <c:pt idx="3783">
                  <c:v>2286.2107400000004</c:v>
                </c:pt>
                <c:pt idx="3784">
                  <c:v>2314.2420400000001</c:v>
                </c:pt>
                <c:pt idx="3785">
                  <c:v>1721.93254</c:v>
                </c:pt>
                <c:pt idx="3786">
                  <c:v>1749.9638399999999</c:v>
                </c:pt>
                <c:pt idx="3787">
                  <c:v>1777.99514</c:v>
                </c:pt>
                <c:pt idx="3788">
                  <c:v>1806.0264400000001</c:v>
                </c:pt>
                <c:pt idx="3789">
                  <c:v>1834.05774</c:v>
                </c:pt>
                <c:pt idx="3790">
                  <c:v>1862.0890400000001</c:v>
                </c:pt>
                <c:pt idx="3791">
                  <c:v>1832.04214</c:v>
                </c:pt>
                <c:pt idx="3792">
                  <c:v>1860.0734399999999</c:v>
                </c:pt>
                <c:pt idx="3793">
                  <c:v>1925.0119400000001</c:v>
                </c:pt>
                <c:pt idx="3794">
                  <c:v>1953.04324</c:v>
                </c:pt>
                <c:pt idx="3795">
                  <c:v>1981.0745400000001</c:v>
                </c:pt>
                <c:pt idx="3796">
                  <c:v>2009.1058399999999</c:v>
                </c:pt>
                <c:pt idx="3797">
                  <c:v>2037.13714</c:v>
                </c:pt>
                <c:pt idx="3798">
                  <c:v>2065.1684400000004</c:v>
                </c:pt>
                <c:pt idx="3799">
                  <c:v>2035.1215400000001</c:v>
                </c:pt>
                <c:pt idx="3800">
                  <c:v>2063.1528400000002</c:v>
                </c:pt>
                <c:pt idx="3801">
                  <c:v>2087.0647400000003</c:v>
                </c:pt>
                <c:pt idx="3802">
                  <c:v>2115.0960400000004</c:v>
                </c:pt>
                <c:pt idx="3803">
                  <c:v>2143.12734</c:v>
                </c:pt>
                <c:pt idx="3804">
                  <c:v>2171.1586400000001</c:v>
                </c:pt>
                <c:pt idx="3805">
                  <c:v>2199.1899400000002</c:v>
                </c:pt>
                <c:pt idx="3806">
                  <c:v>2227.2212400000003</c:v>
                </c:pt>
                <c:pt idx="3807">
                  <c:v>2197.17434</c:v>
                </c:pt>
                <c:pt idx="3808">
                  <c:v>2225.2056400000001</c:v>
                </c:pt>
                <c:pt idx="3809">
                  <c:v>1664.9111399999999</c:v>
                </c:pt>
                <c:pt idx="3810">
                  <c:v>1692.94244</c:v>
                </c:pt>
                <c:pt idx="3811">
                  <c:v>1720.9737399999999</c:v>
                </c:pt>
                <c:pt idx="3812">
                  <c:v>1749.00504</c:v>
                </c:pt>
                <c:pt idx="3813">
                  <c:v>1777.0363399999999</c:v>
                </c:pt>
                <c:pt idx="3814">
                  <c:v>1805.06764</c:v>
                </c:pt>
                <c:pt idx="3815">
                  <c:v>1775.02064</c:v>
                </c:pt>
                <c:pt idx="3816">
                  <c:v>1803.0519400000001</c:v>
                </c:pt>
                <c:pt idx="3817">
                  <c:v>1809.9486400000001</c:v>
                </c:pt>
                <c:pt idx="3818">
                  <c:v>1837.9799399999999</c:v>
                </c:pt>
                <c:pt idx="3819">
                  <c:v>1866.01124</c:v>
                </c:pt>
                <c:pt idx="3820">
                  <c:v>1894.0425399999999</c:v>
                </c:pt>
                <c:pt idx="3821">
                  <c:v>1922.07384</c:v>
                </c:pt>
                <c:pt idx="3822">
                  <c:v>1950.1051399999999</c:v>
                </c:pt>
                <c:pt idx="3823">
                  <c:v>1920.0581400000001</c:v>
                </c:pt>
                <c:pt idx="3824">
                  <c:v>1948.08944</c:v>
                </c:pt>
                <c:pt idx="3825">
                  <c:v>1809.9486400000001</c:v>
                </c:pt>
                <c:pt idx="3826">
                  <c:v>1837.9799399999999</c:v>
                </c:pt>
                <c:pt idx="3827">
                  <c:v>1866.01124</c:v>
                </c:pt>
                <c:pt idx="3828">
                  <c:v>1894.0425399999999</c:v>
                </c:pt>
                <c:pt idx="3829">
                  <c:v>1922.07384</c:v>
                </c:pt>
                <c:pt idx="3830">
                  <c:v>1950.1051399999999</c:v>
                </c:pt>
                <c:pt idx="3831">
                  <c:v>1920.0581400000001</c:v>
                </c:pt>
                <c:pt idx="3832">
                  <c:v>1948.08944</c:v>
                </c:pt>
                <c:pt idx="3833">
                  <c:v>1680.9060400000001</c:v>
                </c:pt>
                <c:pt idx="3834">
                  <c:v>1708.9373399999999</c:v>
                </c:pt>
                <c:pt idx="3835">
                  <c:v>1736.9686400000001</c:v>
                </c:pt>
                <c:pt idx="3836">
                  <c:v>1764.9999399999999</c:v>
                </c:pt>
                <c:pt idx="3837">
                  <c:v>1793.03124</c:v>
                </c:pt>
                <c:pt idx="3838">
                  <c:v>1821.0625399999999</c:v>
                </c:pt>
                <c:pt idx="3839">
                  <c:v>1791.0155400000001</c:v>
                </c:pt>
                <c:pt idx="3840">
                  <c:v>1819.04684</c:v>
                </c:pt>
                <c:pt idx="3841">
                  <c:v>2014.04844</c:v>
                </c:pt>
                <c:pt idx="3842">
                  <c:v>2042.0797399999999</c:v>
                </c:pt>
                <c:pt idx="3843">
                  <c:v>2070.1110400000002</c:v>
                </c:pt>
                <c:pt idx="3844">
                  <c:v>2098.1423400000003</c:v>
                </c:pt>
                <c:pt idx="3845">
                  <c:v>2126.1736400000004</c:v>
                </c:pt>
                <c:pt idx="3846">
                  <c:v>2154.2049400000001</c:v>
                </c:pt>
                <c:pt idx="3847">
                  <c:v>2124.1579400000001</c:v>
                </c:pt>
                <c:pt idx="3848">
                  <c:v>2152.1892400000002</c:v>
                </c:pt>
                <c:pt idx="3849">
                  <c:v>1518.8532399999999</c:v>
                </c:pt>
                <c:pt idx="3850">
                  <c:v>1546.88454</c:v>
                </c:pt>
                <c:pt idx="3851">
                  <c:v>1574.9158399999999</c:v>
                </c:pt>
                <c:pt idx="3852">
                  <c:v>1602.94714</c:v>
                </c:pt>
                <c:pt idx="3853">
                  <c:v>1630.9784400000001</c:v>
                </c:pt>
                <c:pt idx="3854">
                  <c:v>1659.00974</c:v>
                </c:pt>
                <c:pt idx="3855">
                  <c:v>1628.9627399999999</c:v>
                </c:pt>
                <c:pt idx="3856">
                  <c:v>1656.99404</c:v>
                </c:pt>
                <c:pt idx="3857">
                  <c:v>1518.8532399999999</c:v>
                </c:pt>
                <c:pt idx="3858">
                  <c:v>1546.88454</c:v>
                </c:pt>
                <c:pt idx="3859">
                  <c:v>1574.9158399999999</c:v>
                </c:pt>
                <c:pt idx="3860">
                  <c:v>1602.94714</c:v>
                </c:pt>
                <c:pt idx="3861">
                  <c:v>1630.9784400000001</c:v>
                </c:pt>
                <c:pt idx="3862">
                  <c:v>1659.00974</c:v>
                </c:pt>
                <c:pt idx="3863">
                  <c:v>1628.9627399999999</c:v>
                </c:pt>
                <c:pt idx="3864">
                  <c:v>1656.99404</c:v>
                </c:pt>
                <c:pt idx="3865">
                  <c:v>1956.0065400000001</c:v>
                </c:pt>
                <c:pt idx="3866">
                  <c:v>1984.03784</c:v>
                </c:pt>
                <c:pt idx="3867">
                  <c:v>2012.0691400000001</c:v>
                </c:pt>
                <c:pt idx="3868">
                  <c:v>2040.1004399999999</c:v>
                </c:pt>
                <c:pt idx="3869">
                  <c:v>2068.1317400000003</c:v>
                </c:pt>
                <c:pt idx="3870">
                  <c:v>2096.1630400000004</c:v>
                </c:pt>
                <c:pt idx="3871">
                  <c:v>2066.1160400000003</c:v>
                </c:pt>
                <c:pt idx="3872">
                  <c:v>2094.1473400000004</c:v>
                </c:pt>
                <c:pt idx="3873">
                  <c:v>1477.82664</c:v>
                </c:pt>
                <c:pt idx="3874">
                  <c:v>1505.8579400000001</c:v>
                </c:pt>
                <c:pt idx="3875">
                  <c:v>1533.88924</c:v>
                </c:pt>
                <c:pt idx="3876">
                  <c:v>1561.9205400000001</c:v>
                </c:pt>
                <c:pt idx="3877">
                  <c:v>1589.9518399999999</c:v>
                </c:pt>
                <c:pt idx="3878">
                  <c:v>1617.98314</c:v>
                </c:pt>
                <c:pt idx="3879">
                  <c:v>1587.93624</c:v>
                </c:pt>
                <c:pt idx="3880">
                  <c:v>1615.9675400000001</c:v>
                </c:pt>
                <c:pt idx="3881">
                  <c:v>1477.82664</c:v>
                </c:pt>
                <c:pt idx="3882">
                  <c:v>1505.8579400000001</c:v>
                </c:pt>
                <c:pt idx="3883">
                  <c:v>1533.88924</c:v>
                </c:pt>
                <c:pt idx="3884">
                  <c:v>1561.9205400000001</c:v>
                </c:pt>
                <c:pt idx="3885">
                  <c:v>1589.9518399999999</c:v>
                </c:pt>
                <c:pt idx="3886">
                  <c:v>1617.98314</c:v>
                </c:pt>
                <c:pt idx="3887">
                  <c:v>1587.93624</c:v>
                </c:pt>
                <c:pt idx="3888">
                  <c:v>1615.9675400000001</c:v>
                </c:pt>
                <c:pt idx="3889">
                  <c:v>1518.8532399999999</c:v>
                </c:pt>
                <c:pt idx="3890">
                  <c:v>1546.88454</c:v>
                </c:pt>
                <c:pt idx="3891">
                  <c:v>1574.9158399999999</c:v>
                </c:pt>
                <c:pt idx="3892">
                  <c:v>1602.94714</c:v>
                </c:pt>
                <c:pt idx="3893">
                  <c:v>1630.9784400000001</c:v>
                </c:pt>
                <c:pt idx="3894">
                  <c:v>1659.00974</c:v>
                </c:pt>
                <c:pt idx="3895">
                  <c:v>1628.9627399999999</c:v>
                </c:pt>
                <c:pt idx="3896">
                  <c:v>1656.99404</c:v>
                </c:pt>
                <c:pt idx="3897">
                  <c:v>1664.9111399999999</c:v>
                </c:pt>
                <c:pt idx="3898">
                  <c:v>1692.94244</c:v>
                </c:pt>
                <c:pt idx="3899">
                  <c:v>1720.9737399999999</c:v>
                </c:pt>
                <c:pt idx="3900">
                  <c:v>1749.00504</c:v>
                </c:pt>
                <c:pt idx="3901">
                  <c:v>1777.0363399999999</c:v>
                </c:pt>
                <c:pt idx="3902">
                  <c:v>1805.06764</c:v>
                </c:pt>
                <c:pt idx="3903">
                  <c:v>1775.02064</c:v>
                </c:pt>
                <c:pt idx="3904">
                  <c:v>1803.0519400000001</c:v>
                </c:pt>
                <c:pt idx="3905">
                  <c:v>1518.8532399999999</c:v>
                </c:pt>
                <c:pt idx="3906">
                  <c:v>1546.88454</c:v>
                </c:pt>
                <c:pt idx="3907">
                  <c:v>1574.9158399999999</c:v>
                </c:pt>
                <c:pt idx="3908">
                  <c:v>1602.94714</c:v>
                </c:pt>
                <c:pt idx="3909">
                  <c:v>1630.9784400000001</c:v>
                </c:pt>
                <c:pt idx="3910">
                  <c:v>1659.00974</c:v>
                </c:pt>
                <c:pt idx="3911">
                  <c:v>1628.9627399999999</c:v>
                </c:pt>
                <c:pt idx="3912">
                  <c:v>1656.99404</c:v>
                </c:pt>
                <c:pt idx="3913">
                  <c:v>1809.9486400000001</c:v>
                </c:pt>
                <c:pt idx="3914">
                  <c:v>1837.9799399999999</c:v>
                </c:pt>
                <c:pt idx="3915">
                  <c:v>1866.01124</c:v>
                </c:pt>
                <c:pt idx="3916">
                  <c:v>1894.0425399999999</c:v>
                </c:pt>
                <c:pt idx="3917">
                  <c:v>1922.07384</c:v>
                </c:pt>
                <c:pt idx="3918">
                  <c:v>1950.1051399999999</c:v>
                </c:pt>
                <c:pt idx="3919">
                  <c:v>1920.0581400000001</c:v>
                </c:pt>
                <c:pt idx="3920">
                  <c:v>1948.08944</c:v>
                </c:pt>
                <c:pt idx="3921">
                  <c:v>1883.9854399999999</c:v>
                </c:pt>
                <c:pt idx="3922">
                  <c:v>1912.01674</c:v>
                </c:pt>
                <c:pt idx="3923">
                  <c:v>1940.0480399999999</c:v>
                </c:pt>
                <c:pt idx="3924">
                  <c:v>1968.07934</c:v>
                </c:pt>
                <c:pt idx="3925">
                  <c:v>1996.1106399999999</c:v>
                </c:pt>
                <c:pt idx="3926">
                  <c:v>2024.14194</c:v>
                </c:pt>
                <c:pt idx="3927">
                  <c:v>1994.09494</c:v>
                </c:pt>
                <c:pt idx="3928">
                  <c:v>2022.1262400000001</c:v>
                </c:pt>
                <c:pt idx="3929">
                  <c:v>1883.9854399999999</c:v>
                </c:pt>
                <c:pt idx="3930">
                  <c:v>1912.01674</c:v>
                </c:pt>
                <c:pt idx="3931">
                  <c:v>1940.0480399999999</c:v>
                </c:pt>
                <c:pt idx="3932">
                  <c:v>1968.07934</c:v>
                </c:pt>
                <c:pt idx="3933">
                  <c:v>1996.1106399999999</c:v>
                </c:pt>
                <c:pt idx="3934">
                  <c:v>2024.14194</c:v>
                </c:pt>
                <c:pt idx="3935">
                  <c:v>1994.09494</c:v>
                </c:pt>
                <c:pt idx="3936">
                  <c:v>2022.1262400000001</c:v>
                </c:pt>
                <c:pt idx="3937">
                  <c:v>2030.0433399999999</c:v>
                </c:pt>
                <c:pt idx="3938">
                  <c:v>2058.0746400000003</c:v>
                </c:pt>
                <c:pt idx="3939">
                  <c:v>2086.1059400000004</c:v>
                </c:pt>
                <c:pt idx="3940">
                  <c:v>2114.13724</c:v>
                </c:pt>
                <c:pt idx="3941">
                  <c:v>2142.1685400000001</c:v>
                </c:pt>
                <c:pt idx="3942">
                  <c:v>2170.1998400000002</c:v>
                </c:pt>
                <c:pt idx="3943">
                  <c:v>2140.1528400000002</c:v>
                </c:pt>
                <c:pt idx="3944">
                  <c:v>2168.1841400000003</c:v>
                </c:pt>
                <c:pt idx="3945">
                  <c:v>1356.80034</c:v>
                </c:pt>
                <c:pt idx="3946">
                  <c:v>1384.8316399999999</c:v>
                </c:pt>
                <c:pt idx="3947">
                  <c:v>1412.86294</c:v>
                </c:pt>
                <c:pt idx="3948">
                  <c:v>1440.8942400000001</c:v>
                </c:pt>
                <c:pt idx="3949">
                  <c:v>1468.92554</c:v>
                </c:pt>
                <c:pt idx="3950">
                  <c:v>1496.9568400000001</c:v>
                </c:pt>
                <c:pt idx="3951">
                  <c:v>1466.90994</c:v>
                </c:pt>
                <c:pt idx="3952">
                  <c:v>1494.9412399999999</c:v>
                </c:pt>
                <c:pt idx="3953">
                  <c:v>1883.9854399999999</c:v>
                </c:pt>
                <c:pt idx="3954">
                  <c:v>1912.01674</c:v>
                </c:pt>
                <c:pt idx="3955">
                  <c:v>1940.0480399999999</c:v>
                </c:pt>
                <c:pt idx="3956">
                  <c:v>1968.07934</c:v>
                </c:pt>
                <c:pt idx="3957">
                  <c:v>1996.1106399999999</c:v>
                </c:pt>
                <c:pt idx="3958">
                  <c:v>2024.14194</c:v>
                </c:pt>
                <c:pt idx="3959">
                  <c:v>1994.09494</c:v>
                </c:pt>
                <c:pt idx="3960">
                  <c:v>2022.1262400000001</c:v>
                </c:pt>
                <c:pt idx="3961">
                  <c:v>2030.0433399999999</c:v>
                </c:pt>
                <c:pt idx="3962">
                  <c:v>2058.0746400000003</c:v>
                </c:pt>
                <c:pt idx="3963">
                  <c:v>2086.1059400000004</c:v>
                </c:pt>
                <c:pt idx="3964">
                  <c:v>2114.13724</c:v>
                </c:pt>
                <c:pt idx="3965">
                  <c:v>2142.1685400000001</c:v>
                </c:pt>
                <c:pt idx="3966">
                  <c:v>2170.1998400000002</c:v>
                </c:pt>
                <c:pt idx="3967">
                  <c:v>2140.1528400000002</c:v>
                </c:pt>
                <c:pt idx="3968">
                  <c:v>2168.1841400000003</c:v>
                </c:pt>
                <c:pt idx="3969">
                  <c:v>2176.1012400000004</c:v>
                </c:pt>
                <c:pt idx="3970">
                  <c:v>2204.1325400000001</c:v>
                </c:pt>
                <c:pt idx="3971">
                  <c:v>2232.1638400000002</c:v>
                </c:pt>
                <c:pt idx="3972">
                  <c:v>2260.1951400000003</c:v>
                </c:pt>
                <c:pt idx="3973">
                  <c:v>2288.2264400000004</c:v>
                </c:pt>
                <c:pt idx="3974">
                  <c:v>2316.25774</c:v>
                </c:pt>
                <c:pt idx="3975">
                  <c:v>2286.2107400000004</c:v>
                </c:pt>
                <c:pt idx="3976">
                  <c:v>2314.2420400000001</c:v>
                </c:pt>
                <c:pt idx="3977">
                  <c:v>1899.9803400000001</c:v>
                </c:pt>
                <c:pt idx="3978">
                  <c:v>1928.0116399999999</c:v>
                </c:pt>
                <c:pt idx="3979">
                  <c:v>1956.04294</c:v>
                </c:pt>
                <c:pt idx="3980">
                  <c:v>1984.0742399999999</c:v>
                </c:pt>
                <c:pt idx="3981">
                  <c:v>2012.10554</c:v>
                </c:pt>
                <c:pt idx="3982">
                  <c:v>2040.1368399999999</c:v>
                </c:pt>
                <c:pt idx="3983">
                  <c:v>2010.0898400000001</c:v>
                </c:pt>
                <c:pt idx="3984">
                  <c:v>2038.12114</c:v>
                </c:pt>
                <c:pt idx="3985">
                  <c:v>2103.0596400000004</c:v>
                </c:pt>
                <c:pt idx="3986">
                  <c:v>2131.09094</c:v>
                </c:pt>
                <c:pt idx="3987">
                  <c:v>2159.1223400000003</c:v>
                </c:pt>
                <c:pt idx="3988">
                  <c:v>2187.15364</c:v>
                </c:pt>
                <c:pt idx="3989">
                  <c:v>2215.1848400000003</c:v>
                </c:pt>
                <c:pt idx="3990">
                  <c:v>2243.21614</c:v>
                </c:pt>
                <c:pt idx="3991">
                  <c:v>2213.1692400000002</c:v>
                </c:pt>
                <c:pt idx="3992">
                  <c:v>2241.2005400000003</c:v>
                </c:pt>
                <c:pt idx="3993">
                  <c:v>2265.1125400000001</c:v>
                </c:pt>
                <c:pt idx="3994">
                  <c:v>2293.1438400000002</c:v>
                </c:pt>
                <c:pt idx="3995">
                  <c:v>2321.1751400000003</c:v>
                </c:pt>
                <c:pt idx="3996">
                  <c:v>2349.2064400000004</c:v>
                </c:pt>
                <c:pt idx="3997">
                  <c:v>2377.23774</c:v>
                </c:pt>
                <c:pt idx="3998">
                  <c:v>2405.2690400000001</c:v>
                </c:pt>
                <c:pt idx="3999">
                  <c:v>2375.2220400000001</c:v>
                </c:pt>
                <c:pt idx="4000">
                  <c:v>2403.2533400000002</c:v>
                </c:pt>
                <c:pt idx="4001">
                  <c:v>2249.1176400000004</c:v>
                </c:pt>
                <c:pt idx="4002">
                  <c:v>2277.14894</c:v>
                </c:pt>
                <c:pt idx="4003">
                  <c:v>2305.1802400000001</c:v>
                </c:pt>
                <c:pt idx="4004">
                  <c:v>2333.2115400000002</c:v>
                </c:pt>
                <c:pt idx="4005">
                  <c:v>2361.2428400000003</c:v>
                </c:pt>
                <c:pt idx="4006">
                  <c:v>2389.27414</c:v>
                </c:pt>
                <c:pt idx="4007">
                  <c:v>2359.2271400000004</c:v>
                </c:pt>
                <c:pt idx="4008">
                  <c:v>2387.2584400000001</c:v>
                </c:pt>
                <c:pt idx="4009">
                  <c:v>2395.1755400000002</c:v>
                </c:pt>
                <c:pt idx="4010">
                  <c:v>2423.2068400000003</c:v>
                </c:pt>
                <c:pt idx="4011">
                  <c:v>2451.2381400000004</c:v>
                </c:pt>
                <c:pt idx="4012">
                  <c:v>2479.26944</c:v>
                </c:pt>
                <c:pt idx="4013">
                  <c:v>2507.3007400000001</c:v>
                </c:pt>
                <c:pt idx="4014">
                  <c:v>2535.3320400000002</c:v>
                </c:pt>
                <c:pt idx="4015">
                  <c:v>2505.2850400000002</c:v>
                </c:pt>
                <c:pt idx="4016">
                  <c:v>2533.3163400000003</c:v>
                </c:pt>
                <c:pt idx="4017">
                  <c:v>2101.0440400000002</c:v>
                </c:pt>
                <c:pt idx="4018">
                  <c:v>2129.0753400000003</c:v>
                </c:pt>
                <c:pt idx="4019">
                  <c:v>2157.1066400000004</c:v>
                </c:pt>
                <c:pt idx="4020">
                  <c:v>2185.1379400000001</c:v>
                </c:pt>
                <c:pt idx="4021">
                  <c:v>2213.1692400000002</c:v>
                </c:pt>
                <c:pt idx="4022">
                  <c:v>2241.2005400000003</c:v>
                </c:pt>
                <c:pt idx="4023">
                  <c:v>2211.15364</c:v>
                </c:pt>
                <c:pt idx="4024">
                  <c:v>2239.1848400000003</c:v>
                </c:pt>
                <c:pt idx="4025">
                  <c:v>1680.9060400000001</c:v>
                </c:pt>
                <c:pt idx="4026">
                  <c:v>1708.9373399999999</c:v>
                </c:pt>
                <c:pt idx="4027">
                  <c:v>1736.9686400000001</c:v>
                </c:pt>
                <c:pt idx="4028">
                  <c:v>1764.9999399999999</c:v>
                </c:pt>
                <c:pt idx="4029">
                  <c:v>1793.03124</c:v>
                </c:pt>
                <c:pt idx="4030">
                  <c:v>1821.0625399999999</c:v>
                </c:pt>
                <c:pt idx="4031">
                  <c:v>1791.0155400000001</c:v>
                </c:pt>
                <c:pt idx="4032">
                  <c:v>1819.04684</c:v>
                </c:pt>
                <c:pt idx="4033">
                  <c:v>2176.1012400000004</c:v>
                </c:pt>
                <c:pt idx="4034">
                  <c:v>2204.1325400000001</c:v>
                </c:pt>
                <c:pt idx="4035">
                  <c:v>2232.1638400000002</c:v>
                </c:pt>
                <c:pt idx="4036">
                  <c:v>2260.1951400000003</c:v>
                </c:pt>
                <c:pt idx="4037">
                  <c:v>2288.2264400000004</c:v>
                </c:pt>
                <c:pt idx="4038">
                  <c:v>2316.25774</c:v>
                </c:pt>
                <c:pt idx="4039">
                  <c:v>2286.2107400000004</c:v>
                </c:pt>
                <c:pt idx="4040">
                  <c:v>2314.2420400000001</c:v>
                </c:pt>
                <c:pt idx="4041">
                  <c:v>2030.0433399999999</c:v>
                </c:pt>
                <c:pt idx="4042">
                  <c:v>2058.0746400000003</c:v>
                </c:pt>
                <c:pt idx="4043">
                  <c:v>2086.1059400000004</c:v>
                </c:pt>
                <c:pt idx="4044">
                  <c:v>2114.13724</c:v>
                </c:pt>
                <c:pt idx="4045">
                  <c:v>2142.1685400000001</c:v>
                </c:pt>
                <c:pt idx="4046">
                  <c:v>2170.1998400000002</c:v>
                </c:pt>
                <c:pt idx="4047">
                  <c:v>2140.1528400000002</c:v>
                </c:pt>
                <c:pt idx="4048">
                  <c:v>2168.1841400000003</c:v>
                </c:pt>
                <c:pt idx="4049">
                  <c:v>2087.0647400000003</c:v>
                </c:pt>
                <c:pt idx="4050">
                  <c:v>2115.0960400000004</c:v>
                </c:pt>
                <c:pt idx="4051">
                  <c:v>2143.12734</c:v>
                </c:pt>
                <c:pt idx="4052">
                  <c:v>2171.1586400000001</c:v>
                </c:pt>
                <c:pt idx="4053">
                  <c:v>2199.1899400000002</c:v>
                </c:pt>
                <c:pt idx="4054">
                  <c:v>2227.2212400000003</c:v>
                </c:pt>
                <c:pt idx="4055">
                  <c:v>2197.17434</c:v>
                </c:pt>
                <c:pt idx="4056">
                  <c:v>2225.2056400000001</c:v>
                </c:pt>
                <c:pt idx="4057">
                  <c:v>2249.1176400000004</c:v>
                </c:pt>
                <c:pt idx="4058">
                  <c:v>2277.14894</c:v>
                </c:pt>
                <c:pt idx="4059">
                  <c:v>2305.1802400000001</c:v>
                </c:pt>
                <c:pt idx="4060">
                  <c:v>2333.2115400000002</c:v>
                </c:pt>
                <c:pt idx="4061">
                  <c:v>2361.2428400000003</c:v>
                </c:pt>
                <c:pt idx="4062">
                  <c:v>2389.27414</c:v>
                </c:pt>
                <c:pt idx="4063">
                  <c:v>2359.2271400000004</c:v>
                </c:pt>
                <c:pt idx="4064">
                  <c:v>2387.2584400000001</c:v>
                </c:pt>
                <c:pt idx="4065">
                  <c:v>2540.2130400000001</c:v>
                </c:pt>
                <c:pt idx="4066">
                  <c:v>2568.2443400000002</c:v>
                </c:pt>
                <c:pt idx="4067">
                  <c:v>2596.2756400000003</c:v>
                </c:pt>
                <c:pt idx="4068">
                  <c:v>2624.3069400000004</c:v>
                </c:pt>
                <c:pt idx="4069">
                  <c:v>2652.33824</c:v>
                </c:pt>
                <c:pt idx="4070">
                  <c:v>2680.3695400000001</c:v>
                </c:pt>
                <c:pt idx="4071">
                  <c:v>2650.3225400000001</c:v>
                </c:pt>
                <c:pt idx="4072">
                  <c:v>2678.3538400000002</c:v>
                </c:pt>
                <c:pt idx="4073">
                  <c:v>2395.1755400000002</c:v>
                </c:pt>
                <c:pt idx="4074">
                  <c:v>2423.2068400000003</c:v>
                </c:pt>
                <c:pt idx="4075">
                  <c:v>2451.2381400000004</c:v>
                </c:pt>
                <c:pt idx="4076">
                  <c:v>2479.26944</c:v>
                </c:pt>
                <c:pt idx="4077">
                  <c:v>2507.3007400000001</c:v>
                </c:pt>
                <c:pt idx="4078">
                  <c:v>2535.3320400000002</c:v>
                </c:pt>
                <c:pt idx="4079">
                  <c:v>2505.2850400000002</c:v>
                </c:pt>
                <c:pt idx="4080">
                  <c:v>2533.3163400000003</c:v>
                </c:pt>
                <c:pt idx="4081">
                  <c:v>1721.93254</c:v>
                </c:pt>
                <c:pt idx="4082">
                  <c:v>1749.9638399999999</c:v>
                </c:pt>
                <c:pt idx="4083">
                  <c:v>1777.99514</c:v>
                </c:pt>
                <c:pt idx="4084">
                  <c:v>1806.0264400000001</c:v>
                </c:pt>
                <c:pt idx="4085">
                  <c:v>1834.05774</c:v>
                </c:pt>
                <c:pt idx="4086">
                  <c:v>1862.0890400000001</c:v>
                </c:pt>
                <c:pt idx="4087">
                  <c:v>1832.04214</c:v>
                </c:pt>
                <c:pt idx="4088">
                  <c:v>1860.0734399999999</c:v>
                </c:pt>
                <c:pt idx="4089">
                  <c:v>1883.9854399999999</c:v>
                </c:pt>
                <c:pt idx="4090">
                  <c:v>1912.01674</c:v>
                </c:pt>
                <c:pt idx="4091">
                  <c:v>1940.0480399999999</c:v>
                </c:pt>
                <c:pt idx="4092">
                  <c:v>1968.07934</c:v>
                </c:pt>
                <c:pt idx="4093">
                  <c:v>1996.1106399999999</c:v>
                </c:pt>
                <c:pt idx="4094">
                  <c:v>2024.14194</c:v>
                </c:pt>
                <c:pt idx="4095">
                  <c:v>1994.09494</c:v>
                </c:pt>
                <c:pt idx="4096">
                  <c:v>2022.1262400000001</c:v>
                </c:pt>
                <c:pt idx="4097">
                  <c:v>1534.8481400000001</c:v>
                </c:pt>
                <c:pt idx="4098">
                  <c:v>1562.8794399999999</c:v>
                </c:pt>
                <c:pt idx="4099">
                  <c:v>1590.91074</c:v>
                </c:pt>
                <c:pt idx="4100">
                  <c:v>1618.9420399999999</c:v>
                </c:pt>
                <c:pt idx="4101">
                  <c:v>1646.97334</c:v>
                </c:pt>
                <c:pt idx="4102">
                  <c:v>1675.0046399999999</c:v>
                </c:pt>
                <c:pt idx="4103">
                  <c:v>1644.9576400000001</c:v>
                </c:pt>
                <c:pt idx="4104">
                  <c:v>1672.98894</c:v>
                </c:pt>
                <c:pt idx="4105">
                  <c:v>1841.9384399999999</c:v>
                </c:pt>
                <c:pt idx="4106">
                  <c:v>1869.96974</c:v>
                </c:pt>
                <c:pt idx="4107">
                  <c:v>1898.0010399999999</c:v>
                </c:pt>
                <c:pt idx="4108">
                  <c:v>1926.03234</c:v>
                </c:pt>
                <c:pt idx="4109">
                  <c:v>1954.0636400000001</c:v>
                </c:pt>
                <c:pt idx="4110">
                  <c:v>1982.09494</c:v>
                </c:pt>
                <c:pt idx="4111">
                  <c:v>1952.0480399999999</c:v>
                </c:pt>
                <c:pt idx="4112">
                  <c:v>1980.07934</c:v>
                </c:pt>
                <c:pt idx="4113">
                  <c:v>1825.94354</c:v>
                </c:pt>
                <c:pt idx="4114">
                  <c:v>1853.9748400000001</c:v>
                </c:pt>
                <c:pt idx="4115">
                  <c:v>1882.00614</c:v>
                </c:pt>
                <c:pt idx="4116">
                  <c:v>1910.0374400000001</c:v>
                </c:pt>
                <c:pt idx="4117">
                  <c:v>1938.0687399999999</c:v>
                </c:pt>
                <c:pt idx="4118">
                  <c:v>1966.10004</c:v>
                </c:pt>
                <c:pt idx="4119">
                  <c:v>1936.05304</c:v>
                </c:pt>
                <c:pt idx="4120">
                  <c:v>1964.0843399999999</c:v>
                </c:pt>
                <c:pt idx="4121">
                  <c:v>1721.93254</c:v>
                </c:pt>
                <c:pt idx="4122">
                  <c:v>1749.9638399999999</c:v>
                </c:pt>
                <c:pt idx="4123">
                  <c:v>1777.99514</c:v>
                </c:pt>
                <c:pt idx="4124">
                  <c:v>1806.0264400000001</c:v>
                </c:pt>
                <c:pt idx="4125">
                  <c:v>1834.05774</c:v>
                </c:pt>
                <c:pt idx="4126">
                  <c:v>1862.0890400000001</c:v>
                </c:pt>
                <c:pt idx="4127">
                  <c:v>1832.04214</c:v>
                </c:pt>
                <c:pt idx="4128">
                  <c:v>1860.0734399999999</c:v>
                </c:pt>
                <c:pt idx="4129">
                  <c:v>2030.0433399999999</c:v>
                </c:pt>
                <c:pt idx="4130">
                  <c:v>2058.0746400000003</c:v>
                </c:pt>
                <c:pt idx="4131">
                  <c:v>2086.1059400000004</c:v>
                </c:pt>
                <c:pt idx="4132">
                  <c:v>2114.13724</c:v>
                </c:pt>
                <c:pt idx="4133">
                  <c:v>2142.1685400000001</c:v>
                </c:pt>
                <c:pt idx="4134">
                  <c:v>2170.1998400000002</c:v>
                </c:pt>
                <c:pt idx="4135">
                  <c:v>2140.1528400000002</c:v>
                </c:pt>
                <c:pt idx="4136">
                  <c:v>2168.1841400000003</c:v>
                </c:pt>
                <c:pt idx="4137">
                  <c:v>2249.1176400000004</c:v>
                </c:pt>
                <c:pt idx="4138">
                  <c:v>2277.14894</c:v>
                </c:pt>
                <c:pt idx="4139">
                  <c:v>2305.1802400000001</c:v>
                </c:pt>
                <c:pt idx="4140">
                  <c:v>2333.2115400000002</c:v>
                </c:pt>
                <c:pt idx="4141">
                  <c:v>2361.2428400000003</c:v>
                </c:pt>
                <c:pt idx="4142">
                  <c:v>2389.27414</c:v>
                </c:pt>
                <c:pt idx="4143">
                  <c:v>2359.2271400000004</c:v>
                </c:pt>
                <c:pt idx="4144">
                  <c:v>2387.2584400000001</c:v>
                </c:pt>
                <c:pt idx="4145">
                  <c:v>2760.3077400000002</c:v>
                </c:pt>
                <c:pt idx="4146">
                  <c:v>2788.3390400000003</c:v>
                </c:pt>
                <c:pt idx="4147">
                  <c:v>2816.3703400000004</c:v>
                </c:pt>
                <c:pt idx="4148">
                  <c:v>2844.40164</c:v>
                </c:pt>
                <c:pt idx="4149">
                  <c:v>2872.4329400000001</c:v>
                </c:pt>
                <c:pt idx="4150">
                  <c:v>2900.4642400000002</c:v>
                </c:pt>
                <c:pt idx="4151">
                  <c:v>2870.4172400000002</c:v>
                </c:pt>
                <c:pt idx="4152">
                  <c:v>2898.4485400000003</c:v>
                </c:pt>
                <c:pt idx="4153">
                  <c:v>2030.0433399999999</c:v>
                </c:pt>
                <c:pt idx="4154">
                  <c:v>2058.0746400000003</c:v>
                </c:pt>
                <c:pt idx="4155">
                  <c:v>2086.1059400000004</c:v>
                </c:pt>
                <c:pt idx="4156">
                  <c:v>2114.13724</c:v>
                </c:pt>
                <c:pt idx="4157">
                  <c:v>2142.1685400000001</c:v>
                </c:pt>
                <c:pt idx="4158">
                  <c:v>2170.1998400000002</c:v>
                </c:pt>
                <c:pt idx="4159">
                  <c:v>2140.1528400000002</c:v>
                </c:pt>
                <c:pt idx="4160">
                  <c:v>2168.1841400000003</c:v>
                </c:pt>
                <c:pt idx="4161">
                  <c:v>1883.9854399999999</c:v>
                </c:pt>
                <c:pt idx="4162">
                  <c:v>1912.01674</c:v>
                </c:pt>
                <c:pt idx="4163">
                  <c:v>1940.0480399999999</c:v>
                </c:pt>
                <c:pt idx="4164">
                  <c:v>1968.07934</c:v>
                </c:pt>
                <c:pt idx="4165">
                  <c:v>1996.1106399999999</c:v>
                </c:pt>
                <c:pt idx="4166">
                  <c:v>2024.14194</c:v>
                </c:pt>
                <c:pt idx="4167">
                  <c:v>1994.09494</c:v>
                </c:pt>
                <c:pt idx="4168">
                  <c:v>2022.1262400000001</c:v>
                </c:pt>
                <c:pt idx="4169">
                  <c:v>2087.0647400000003</c:v>
                </c:pt>
                <c:pt idx="4170">
                  <c:v>2115.0960400000004</c:v>
                </c:pt>
                <c:pt idx="4171">
                  <c:v>2143.12734</c:v>
                </c:pt>
                <c:pt idx="4172">
                  <c:v>2171.1586400000001</c:v>
                </c:pt>
                <c:pt idx="4173">
                  <c:v>2199.1899400000002</c:v>
                </c:pt>
                <c:pt idx="4174">
                  <c:v>2227.2212400000003</c:v>
                </c:pt>
                <c:pt idx="4175">
                  <c:v>2197.17434</c:v>
                </c:pt>
                <c:pt idx="4176">
                  <c:v>2225.2056400000001</c:v>
                </c:pt>
                <c:pt idx="4177">
                  <c:v>2395.1755400000002</c:v>
                </c:pt>
                <c:pt idx="4178">
                  <c:v>2423.2068400000003</c:v>
                </c:pt>
                <c:pt idx="4179">
                  <c:v>2451.2381400000004</c:v>
                </c:pt>
                <c:pt idx="4180">
                  <c:v>2479.26944</c:v>
                </c:pt>
                <c:pt idx="4181">
                  <c:v>2507.3007400000001</c:v>
                </c:pt>
                <c:pt idx="4182">
                  <c:v>2535.3320400000002</c:v>
                </c:pt>
                <c:pt idx="4183">
                  <c:v>2505.2850400000002</c:v>
                </c:pt>
                <c:pt idx="4184">
                  <c:v>2533.3163400000003</c:v>
                </c:pt>
                <c:pt idx="4185">
                  <c:v>2540.2130400000001</c:v>
                </c:pt>
                <c:pt idx="4186">
                  <c:v>2568.2443400000002</c:v>
                </c:pt>
                <c:pt idx="4187">
                  <c:v>2596.2756400000003</c:v>
                </c:pt>
                <c:pt idx="4188">
                  <c:v>2624.3069400000004</c:v>
                </c:pt>
                <c:pt idx="4189">
                  <c:v>2652.33824</c:v>
                </c:pt>
                <c:pt idx="4190">
                  <c:v>2680.3695400000001</c:v>
                </c:pt>
                <c:pt idx="4191">
                  <c:v>2650.3225400000001</c:v>
                </c:pt>
                <c:pt idx="4192">
                  <c:v>2678.3538400000002</c:v>
                </c:pt>
                <c:pt idx="4193">
                  <c:v>2411.1704400000003</c:v>
                </c:pt>
                <c:pt idx="4194">
                  <c:v>2439.2017400000004</c:v>
                </c:pt>
                <c:pt idx="4195">
                  <c:v>2467.2330400000001</c:v>
                </c:pt>
                <c:pt idx="4196">
                  <c:v>2495.2643400000002</c:v>
                </c:pt>
                <c:pt idx="4197">
                  <c:v>2523.2956400000003</c:v>
                </c:pt>
                <c:pt idx="4198">
                  <c:v>2551.3269400000004</c:v>
                </c:pt>
                <c:pt idx="4199">
                  <c:v>2521.2799400000004</c:v>
                </c:pt>
                <c:pt idx="4200">
                  <c:v>2549.31124</c:v>
                </c:pt>
                <c:pt idx="4201">
                  <c:v>2541.2334400000004</c:v>
                </c:pt>
                <c:pt idx="4202">
                  <c:v>2569.2647400000001</c:v>
                </c:pt>
                <c:pt idx="4203">
                  <c:v>2597.2960400000002</c:v>
                </c:pt>
                <c:pt idx="4204">
                  <c:v>2625.3273400000003</c:v>
                </c:pt>
                <c:pt idx="4205">
                  <c:v>2653.3586400000004</c:v>
                </c:pt>
                <c:pt idx="4206">
                  <c:v>2681.38994</c:v>
                </c:pt>
                <c:pt idx="4207">
                  <c:v>2651.34294</c:v>
                </c:pt>
                <c:pt idx="4208">
                  <c:v>2679.3742400000001</c:v>
                </c:pt>
                <c:pt idx="4209">
                  <c:v>2541.2334400000004</c:v>
                </c:pt>
                <c:pt idx="4210">
                  <c:v>2569.2647400000001</c:v>
                </c:pt>
                <c:pt idx="4211">
                  <c:v>2597.2960400000002</c:v>
                </c:pt>
                <c:pt idx="4212">
                  <c:v>2625.3273400000003</c:v>
                </c:pt>
                <c:pt idx="4213">
                  <c:v>2653.3586400000004</c:v>
                </c:pt>
                <c:pt idx="4214">
                  <c:v>2681.38994</c:v>
                </c:pt>
                <c:pt idx="4215">
                  <c:v>2651.34294</c:v>
                </c:pt>
                <c:pt idx="4216">
                  <c:v>2679.3742400000001</c:v>
                </c:pt>
                <c:pt idx="4217">
                  <c:v>2687.2913400000002</c:v>
                </c:pt>
                <c:pt idx="4218">
                  <c:v>2715.3226400000003</c:v>
                </c:pt>
                <c:pt idx="4219">
                  <c:v>2743.3539400000004</c:v>
                </c:pt>
                <c:pt idx="4220">
                  <c:v>2771.3852400000001</c:v>
                </c:pt>
                <c:pt idx="4221">
                  <c:v>2799.4165400000002</c:v>
                </c:pt>
                <c:pt idx="4222">
                  <c:v>2827.4478400000003</c:v>
                </c:pt>
                <c:pt idx="4223">
                  <c:v>2797.4008400000002</c:v>
                </c:pt>
                <c:pt idx="4224">
                  <c:v>2825.4321400000003</c:v>
                </c:pt>
                <c:pt idx="4225">
                  <c:v>1721.93254</c:v>
                </c:pt>
                <c:pt idx="4226">
                  <c:v>1749.9638399999999</c:v>
                </c:pt>
                <c:pt idx="4227">
                  <c:v>1777.99514</c:v>
                </c:pt>
                <c:pt idx="4228">
                  <c:v>1806.0264400000001</c:v>
                </c:pt>
                <c:pt idx="4229">
                  <c:v>1834.05774</c:v>
                </c:pt>
                <c:pt idx="4230">
                  <c:v>1862.0890400000001</c:v>
                </c:pt>
                <c:pt idx="4231">
                  <c:v>1832.04214</c:v>
                </c:pt>
                <c:pt idx="4232">
                  <c:v>1860.0734399999999</c:v>
                </c:pt>
                <c:pt idx="4233">
                  <c:v>2395.1755400000002</c:v>
                </c:pt>
                <c:pt idx="4234">
                  <c:v>2423.2068400000003</c:v>
                </c:pt>
                <c:pt idx="4235">
                  <c:v>2451.2381400000004</c:v>
                </c:pt>
                <c:pt idx="4236">
                  <c:v>2479.26944</c:v>
                </c:pt>
                <c:pt idx="4237">
                  <c:v>2507.3007400000001</c:v>
                </c:pt>
                <c:pt idx="4238">
                  <c:v>2535.3320400000002</c:v>
                </c:pt>
                <c:pt idx="4239">
                  <c:v>2505.2850400000002</c:v>
                </c:pt>
                <c:pt idx="4240">
                  <c:v>2533.3163400000003</c:v>
                </c:pt>
                <c:pt idx="4241">
                  <c:v>2557.2283400000001</c:v>
                </c:pt>
                <c:pt idx="4242">
                  <c:v>2585.2596400000002</c:v>
                </c:pt>
                <c:pt idx="4243">
                  <c:v>2613.2909400000003</c:v>
                </c:pt>
                <c:pt idx="4244">
                  <c:v>2641.3222400000004</c:v>
                </c:pt>
                <c:pt idx="4245">
                  <c:v>2669.3535400000001</c:v>
                </c:pt>
                <c:pt idx="4246">
                  <c:v>2697.3848400000002</c:v>
                </c:pt>
                <c:pt idx="4247">
                  <c:v>2667.3378400000001</c:v>
                </c:pt>
                <c:pt idx="4248">
                  <c:v>2695.3691400000002</c:v>
                </c:pt>
                <c:pt idx="4249">
                  <c:v>2598.2548400000001</c:v>
                </c:pt>
                <c:pt idx="4250">
                  <c:v>2626.2861400000002</c:v>
                </c:pt>
                <c:pt idx="4251">
                  <c:v>2654.3174400000003</c:v>
                </c:pt>
                <c:pt idx="4252">
                  <c:v>2682.3487400000004</c:v>
                </c:pt>
                <c:pt idx="4253">
                  <c:v>2710.38004</c:v>
                </c:pt>
                <c:pt idx="4254">
                  <c:v>2738.4113400000001</c:v>
                </c:pt>
                <c:pt idx="4255">
                  <c:v>2708.3644400000003</c:v>
                </c:pt>
                <c:pt idx="4256">
                  <c:v>2736.3957400000004</c:v>
                </c:pt>
                <c:pt idx="4257">
                  <c:v>2175.0808400000001</c:v>
                </c:pt>
                <c:pt idx="4258">
                  <c:v>2203.1121400000002</c:v>
                </c:pt>
                <c:pt idx="4259">
                  <c:v>2231.1434400000003</c:v>
                </c:pt>
                <c:pt idx="4260">
                  <c:v>2259.1747400000004</c:v>
                </c:pt>
                <c:pt idx="4261">
                  <c:v>2287.20604</c:v>
                </c:pt>
                <c:pt idx="4262">
                  <c:v>2315.2373400000001</c:v>
                </c:pt>
                <c:pt idx="4263">
                  <c:v>2285.1903400000001</c:v>
                </c:pt>
                <c:pt idx="4264">
                  <c:v>2313.2216400000002</c:v>
                </c:pt>
                <c:pt idx="4265">
                  <c:v>2249.1176400000004</c:v>
                </c:pt>
                <c:pt idx="4266">
                  <c:v>2277.14894</c:v>
                </c:pt>
                <c:pt idx="4267">
                  <c:v>2305.1802400000001</c:v>
                </c:pt>
                <c:pt idx="4268">
                  <c:v>2333.2115400000002</c:v>
                </c:pt>
                <c:pt idx="4269">
                  <c:v>2361.2428400000003</c:v>
                </c:pt>
                <c:pt idx="4270">
                  <c:v>2389.27414</c:v>
                </c:pt>
                <c:pt idx="4271">
                  <c:v>2359.2271400000004</c:v>
                </c:pt>
                <c:pt idx="4272">
                  <c:v>2387.2584400000001</c:v>
                </c:pt>
                <c:pt idx="4273">
                  <c:v>4582.93264</c:v>
                </c:pt>
                <c:pt idx="4274">
                  <c:v>4610.9639400000005</c:v>
                </c:pt>
                <c:pt idx="4275">
                  <c:v>4638.9952400000002</c:v>
                </c:pt>
                <c:pt idx="4276">
                  <c:v>4667.0265399999998</c:v>
                </c:pt>
                <c:pt idx="4277">
                  <c:v>4695.0578400000004</c:v>
                </c:pt>
                <c:pt idx="4278">
                  <c:v>4723.08914</c:v>
                </c:pt>
                <c:pt idx="4279">
                  <c:v>4693.0422399999998</c:v>
                </c:pt>
                <c:pt idx="4280">
                  <c:v>4721.0735400000003</c:v>
                </c:pt>
                <c:pt idx="4281">
                  <c:v>1477.82664</c:v>
                </c:pt>
                <c:pt idx="4282">
                  <c:v>1505.8579400000001</c:v>
                </c:pt>
                <c:pt idx="4283">
                  <c:v>1533.88924</c:v>
                </c:pt>
                <c:pt idx="4284">
                  <c:v>1561.9205400000001</c:v>
                </c:pt>
                <c:pt idx="4285">
                  <c:v>1589.9518399999999</c:v>
                </c:pt>
                <c:pt idx="4286">
                  <c:v>1617.98314</c:v>
                </c:pt>
                <c:pt idx="4287">
                  <c:v>1587.93624</c:v>
                </c:pt>
                <c:pt idx="4288">
                  <c:v>1615.9675400000001</c:v>
                </c:pt>
                <c:pt idx="4289">
                  <c:v>1623.88454</c:v>
                </c:pt>
                <c:pt idx="4290">
                  <c:v>1651.9158399999999</c:v>
                </c:pt>
                <c:pt idx="4291">
                  <c:v>1679.94714</c:v>
                </c:pt>
                <c:pt idx="4292">
                  <c:v>1707.9784400000001</c:v>
                </c:pt>
                <c:pt idx="4293">
                  <c:v>1736.00974</c:v>
                </c:pt>
                <c:pt idx="4294">
                  <c:v>1764.0410400000001</c:v>
                </c:pt>
                <c:pt idx="4295">
                  <c:v>1733.99414</c:v>
                </c:pt>
                <c:pt idx="4296">
                  <c:v>1762.0254399999999</c:v>
                </c:pt>
                <c:pt idx="4297">
                  <c:v>1477.82664</c:v>
                </c:pt>
                <c:pt idx="4298">
                  <c:v>1505.8579400000001</c:v>
                </c:pt>
                <c:pt idx="4299">
                  <c:v>1533.88924</c:v>
                </c:pt>
                <c:pt idx="4300">
                  <c:v>1561.9205400000001</c:v>
                </c:pt>
                <c:pt idx="4301">
                  <c:v>1589.9518399999999</c:v>
                </c:pt>
                <c:pt idx="4302">
                  <c:v>1617.98314</c:v>
                </c:pt>
                <c:pt idx="4303">
                  <c:v>1587.93624</c:v>
                </c:pt>
                <c:pt idx="4304">
                  <c:v>1615.9675400000001</c:v>
                </c:pt>
                <c:pt idx="4305">
                  <c:v>1826.9639400000001</c:v>
                </c:pt>
                <c:pt idx="4306">
                  <c:v>1854.99524</c:v>
                </c:pt>
                <c:pt idx="4307">
                  <c:v>1883.0265400000001</c:v>
                </c:pt>
                <c:pt idx="4308">
                  <c:v>1911.0578399999999</c:v>
                </c:pt>
                <c:pt idx="4309">
                  <c:v>1939.08914</c:v>
                </c:pt>
                <c:pt idx="4310">
                  <c:v>1967.1204399999999</c:v>
                </c:pt>
                <c:pt idx="4311">
                  <c:v>1937.0734399999999</c:v>
                </c:pt>
                <c:pt idx="4312">
                  <c:v>1965.10474</c:v>
                </c:pt>
                <c:pt idx="4313">
                  <c:v>2030.0433399999999</c:v>
                </c:pt>
                <c:pt idx="4314">
                  <c:v>2058.0746400000003</c:v>
                </c:pt>
                <c:pt idx="4315">
                  <c:v>2086.1059400000004</c:v>
                </c:pt>
                <c:pt idx="4316">
                  <c:v>2114.13724</c:v>
                </c:pt>
                <c:pt idx="4317">
                  <c:v>2142.1685400000001</c:v>
                </c:pt>
                <c:pt idx="4318">
                  <c:v>2170.1998400000002</c:v>
                </c:pt>
                <c:pt idx="4319">
                  <c:v>2140.1528400000002</c:v>
                </c:pt>
                <c:pt idx="4320">
                  <c:v>2168.1841400000003</c:v>
                </c:pt>
                <c:pt idx="4321">
                  <c:v>1680.9060400000001</c:v>
                </c:pt>
                <c:pt idx="4322">
                  <c:v>1708.9373399999999</c:v>
                </c:pt>
                <c:pt idx="4323">
                  <c:v>1736.9686400000001</c:v>
                </c:pt>
                <c:pt idx="4324">
                  <c:v>1764.9999399999999</c:v>
                </c:pt>
                <c:pt idx="4325">
                  <c:v>1793.03124</c:v>
                </c:pt>
                <c:pt idx="4326">
                  <c:v>1821.0625399999999</c:v>
                </c:pt>
                <c:pt idx="4327">
                  <c:v>1791.0155400000001</c:v>
                </c:pt>
                <c:pt idx="4328">
                  <c:v>1819.04684</c:v>
                </c:pt>
                <c:pt idx="4329">
                  <c:v>1680.9060400000001</c:v>
                </c:pt>
                <c:pt idx="4330">
                  <c:v>1708.9373399999999</c:v>
                </c:pt>
                <c:pt idx="4331">
                  <c:v>1736.9686400000001</c:v>
                </c:pt>
                <c:pt idx="4332">
                  <c:v>1764.9999399999999</c:v>
                </c:pt>
                <c:pt idx="4333">
                  <c:v>1793.03124</c:v>
                </c:pt>
                <c:pt idx="4334">
                  <c:v>1821.0625399999999</c:v>
                </c:pt>
                <c:pt idx="4335">
                  <c:v>1791.0155400000001</c:v>
                </c:pt>
                <c:pt idx="4336">
                  <c:v>1819.04684</c:v>
                </c:pt>
                <c:pt idx="4337">
                  <c:v>1809.9486400000001</c:v>
                </c:pt>
                <c:pt idx="4338">
                  <c:v>1837.9799399999999</c:v>
                </c:pt>
                <c:pt idx="4339">
                  <c:v>1866.01124</c:v>
                </c:pt>
                <c:pt idx="4340">
                  <c:v>1894.0425399999999</c:v>
                </c:pt>
                <c:pt idx="4341">
                  <c:v>1922.07384</c:v>
                </c:pt>
                <c:pt idx="4342">
                  <c:v>1950.1051399999999</c:v>
                </c:pt>
                <c:pt idx="4343">
                  <c:v>1920.0581400000001</c:v>
                </c:pt>
                <c:pt idx="4344">
                  <c:v>1948.08944</c:v>
                </c:pt>
                <c:pt idx="4345">
                  <c:v>2290.1441400000003</c:v>
                </c:pt>
                <c:pt idx="4346">
                  <c:v>2318.1754400000004</c:v>
                </c:pt>
                <c:pt idx="4347">
                  <c:v>2346.2067400000001</c:v>
                </c:pt>
                <c:pt idx="4348">
                  <c:v>2374.2380400000002</c:v>
                </c:pt>
                <c:pt idx="4349">
                  <c:v>2402.2693400000003</c:v>
                </c:pt>
                <c:pt idx="4350">
                  <c:v>2430.3006400000004</c:v>
                </c:pt>
                <c:pt idx="4351">
                  <c:v>2400.2537400000001</c:v>
                </c:pt>
                <c:pt idx="4352">
                  <c:v>2428.2850400000002</c:v>
                </c:pt>
                <c:pt idx="4353">
                  <c:v>2087.0647400000003</c:v>
                </c:pt>
                <c:pt idx="4354">
                  <c:v>2115.0960400000004</c:v>
                </c:pt>
                <c:pt idx="4355">
                  <c:v>2143.12734</c:v>
                </c:pt>
                <c:pt idx="4356">
                  <c:v>2171.1586400000001</c:v>
                </c:pt>
                <c:pt idx="4357">
                  <c:v>2199.1899400000002</c:v>
                </c:pt>
                <c:pt idx="4358">
                  <c:v>2227.2212400000003</c:v>
                </c:pt>
                <c:pt idx="4359">
                  <c:v>2197.17434</c:v>
                </c:pt>
                <c:pt idx="4360">
                  <c:v>2225.2056400000001</c:v>
                </c:pt>
                <c:pt idx="4361">
                  <c:v>1883.9854399999999</c:v>
                </c:pt>
                <c:pt idx="4362">
                  <c:v>1912.01674</c:v>
                </c:pt>
                <c:pt idx="4363">
                  <c:v>1940.0480399999999</c:v>
                </c:pt>
                <c:pt idx="4364">
                  <c:v>1968.07934</c:v>
                </c:pt>
                <c:pt idx="4365">
                  <c:v>1996.1106399999999</c:v>
                </c:pt>
                <c:pt idx="4366">
                  <c:v>2024.14194</c:v>
                </c:pt>
                <c:pt idx="4367">
                  <c:v>1994.09494</c:v>
                </c:pt>
                <c:pt idx="4368">
                  <c:v>2022.1262400000001</c:v>
                </c:pt>
                <c:pt idx="4369">
                  <c:v>1883.9854399999999</c:v>
                </c:pt>
                <c:pt idx="4370">
                  <c:v>1912.01674</c:v>
                </c:pt>
                <c:pt idx="4371">
                  <c:v>1940.0480399999999</c:v>
                </c:pt>
                <c:pt idx="4372">
                  <c:v>1968.07934</c:v>
                </c:pt>
                <c:pt idx="4373">
                  <c:v>1996.1106399999999</c:v>
                </c:pt>
                <c:pt idx="4374">
                  <c:v>2024.14194</c:v>
                </c:pt>
                <c:pt idx="4375">
                  <c:v>1994.09494</c:v>
                </c:pt>
                <c:pt idx="4376">
                  <c:v>2022.1262400000001</c:v>
                </c:pt>
                <c:pt idx="4377">
                  <c:v>1680.9060400000001</c:v>
                </c:pt>
                <c:pt idx="4378">
                  <c:v>1708.9373399999999</c:v>
                </c:pt>
                <c:pt idx="4379">
                  <c:v>1736.9686400000001</c:v>
                </c:pt>
                <c:pt idx="4380">
                  <c:v>1764.9999399999999</c:v>
                </c:pt>
                <c:pt idx="4381">
                  <c:v>1793.03124</c:v>
                </c:pt>
                <c:pt idx="4382">
                  <c:v>1821.0625399999999</c:v>
                </c:pt>
                <c:pt idx="4383">
                  <c:v>1791.0155400000001</c:v>
                </c:pt>
                <c:pt idx="4384">
                  <c:v>1819.04684</c:v>
                </c:pt>
                <c:pt idx="4385">
                  <c:v>2249.1176400000004</c:v>
                </c:pt>
                <c:pt idx="4386">
                  <c:v>2277.14894</c:v>
                </c:pt>
                <c:pt idx="4387">
                  <c:v>2305.1802400000001</c:v>
                </c:pt>
                <c:pt idx="4388">
                  <c:v>2333.2115400000002</c:v>
                </c:pt>
                <c:pt idx="4389">
                  <c:v>2361.2428400000003</c:v>
                </c:pt>
                <c:pt idx="4390">
                  <c:v>2389.27414</c:v>
                </c:pt>
                <c:pt idx="4391">
                  <c:v>2359.2271400000004</c:v>
                </c:pt>
                <c:pt idx="4392">
                  <c:v>2387.2584400000001</c:v>
                </c:pt>
                <c:pt idx="4393">
                  <c:v>2427.16534</c:v>
                </c:pt>
                <c:pt idx="4394">
                  <c:v>2455.1966400000001</c:v>
                </c:pt>
                <c:pt idx="4395">
                  <c:v>2483.2279400000002</c:v>
                </c:pt>
                <c:pt idx="4396">
                  <c:v>2511.2592400000003</c:v>
                </c:pt>
                <c:pt idx="4397">
                  <c:v>2539.2905400000004</c:v>
                </c:pt>
                <c:pt idx="4398">
                  <c:v>2567.3218400000001</c:v>
                </c:pt>
                <c:pt idx="4399">
                  <c:v>2537.27484</c:v>
                </c:pt>
                <c:pt idx="4400">
                  <c:v>2565.3062400000003</c:v>
                </c:pt>
                <c:pt idx="4401">
                  <c:v>1883.9854399999999</c:v>
                </c:pt>
                <c:pt idx="4402">
                  <c:v>1912.01674</c:v>
                </c:pt>
                <c:pt idx="4403">
                  <c:v>1940.0480399999999</c:v>
                </c:pt>
                <c:pt idx="4404">
                  <c:v>1968.07934</c:v>
                </c:pt>
                <c:pt idx="4405">
                  <c:v>1996.1106399999999</c:v>
                </c:pt>
                <c:pt idx="4406">
                  <c:v>2024.14194</c:v>
                </c:pt>
                <c:pt idx="4407">
                  <c:v>1994.09494</c:v>
                </c:pt>
                <c:pt idx="4408">
                  <c:v>2022.1262400000001</c:v>
                </c:pt>
                <c:pt idx="4409">
                  <c:v>1680.9060400000001</c:v>
                </c:pt>
                <c:pt idx="4410">
                  <c:v>1708.9373399999999</c:v>
                </c:pt>
                <c:pt idx="4411">
                  <c:v>1736.9686400000001</c:v>
                </c:pt>
                <c:pt idx="4412">
                  <c:v>1764.9999399999999</c:v>
                </c:pt>
                <c:pt idx="4413">
                  <c:v>1793.03124</c:v>
                </c:pt>
                <c:pt idx="4414">
                  <c:v>1821.0625399999999</c:v>
                </c:pt>
                <c:pt idx="4415">
                  <c:v>1791.0155400000001</c:v>
                </c:pt>
                <c:pt idx="4416">
                  <c:v>1819.04684</c:v>
                </c:pt>
                <c:pt idx="4417">
                  <c:v>2087.0647400000003</c:v>
                </c:pt>
                <c:pt idx="4418">
                  <c:v>2115.0960400000004</c:v>
                </c:pt>
                <c:pt idx="4419">
                  <c:v>2143.12734</c:v>
                </c:pt>
                <c:pt idx="4420">
                  <c:v>2171.1586400000001</c:v>
                </c:pt>
                <c:pt idx="4421">
                  <c:v>2199.1899400000002</c:v>
                </c:pt>
                <c:pt idx="4422">
                  <c:v>2227.2212400000003</c:v>
                </c:pt>
                <c:pt idx="4423">
                  <c:v>2197.17434</c:v>
                </c:pt>
                <c:pt idx="4424">
                  <c:v>2225.2056400000001</c:v>
                </c:pt>
                <c:pt idx="4425">
                  <c:v>808.56083999999998</c:v>
                </c:pt>
                <c:pt idx="4426">
                  <c:v>780.52954</c:v>
                </c:pt>
                <c:pt idx="4427">
                  <c:v>796.52454</c:v>
                </c:pt>
                <c:pt idx="4428">
                  <c:v>824.55583999999999</c:v>
                </c:pt>
                <c:pt idx="4429">
                  <c:v>852.58713999999998</c:v>
                </c:pt>
                <c:pt idx="4430">
                  <c:v>864.62343999999996</c:v>
                </c:pt>
                <c:pt idx="4431">
                  <c:v>836.59213999999997</c:v>
                </c:pt>
                <c:pt idx="4432">
                  <c:v>880.61843999999996</c:v>
                </c:pt>
                <c:pt idx="4433">
                  <c:v>892.65473999999995</c:v>
                </c:pt>
                <c:pt idx="4434">
                  <c:v>908.64973999999995</c:v>
                </c:pt>
                <c:pt idx="4435">
                  <c:v>890.63914</c:v>
                </c:pt>
                <c:pt idx="4436">
                  <c:v>906.63404000000003</c:v>
                </c:pt>
                <c:pt idx="4437">
                  <c:v>742.58334000000002</c:v>
                </c:pt>
                <c:pt idx="4438">
                  <c:v>688.53634</c:v>
                </c:pt>
                <c:pt idx="4439">
                  <c:v>660.50504000000001</c:v>
                </c:pt>
                <c:pt idx="4440">
                  <c:v>1099.77494</c:v>
                </c:pt>
                <c:pt idx="4441">
                  <c:v>462.34314000000001</c:v>
                </c:pt>
                <c:pt idx="4442">
                  <c:v>542.29993999999999</c:v>
                </c:pt>
                <c:pt idx="4443">
                  <c:v>574.45053999999993</c:v>
                </c:pt>
                <c:pt idx="4444">
                  <c:v>602.48184000000003</c:v>
                </c:pt>
                <c:pt idx="4445">
                  <c:v>600.46614</c:v>
                </c:pt>
                <c:pt idx="4446">
                  <c:v>522.52503999999999</c:v>
                </c:pt>
                <c:pt idx="4447">
                  <c:v>550.55633999999998</c:v>
                </c:pt>
                <c:pt idx="4448">
                  <c:v>578.58763999999996</c:v>
                </c:pt>
                <c:pt idx="4449">
                  <c:v>606.61893999999995</c:v>
                </c:pt>
                <c:pt idx="4450">
                  <c:v>634.65023999999994</c:v>
                </c:pt>
                <c:pt idx="4451">
                  <c:v>662.68154000000004</c:v>
                </c:pt>
                <c:pt idx="4452">
                  <c:v>632.63454000000002</c:v>
                </c:pt>
                <c:pt idx="4453">
                  <c:v>660.66584</c:v>
                </c:pt>
                <c:pt idx="4454">
                  <c:v>662.68154000000004</c:v>
                </c:pt>
                <c:pt idx="4455">
                  <c:v>634.65023999999994</c:v>
                </c:pt>
                <c:pt idx="4456">
                  <c:v>664.69713999999999</c:v>
                </c:pt>
                <c:pt idx="4457">
                  <c:v>636.66584</c:v>
                </c:pt>
                <c:pt idx="4458">
                  <c:v>608.63454000000002</c:v>
                </c:pt>
                <c:pt idx="4459">
                  <c:v>580.60324000000003</c:v>
                </c:pt>
                <c:pt idx="4460">
                  <c:v>552.57194000000004</c:v>
                </c:pt>
                <c:pt idx="4461">
                  <c:v>524.54063999999994</c:v>
                </c:pt>
                <c:pt idx="4462">
                  <c:v>590.48184000000003</c:v>
                </c:pt>
                <c:pt idx="4463">
                  <c:v>604.46114</c:v>
                </c:pt>
                <c:pt idx="4464">
                  <c:v>618.47673999999995</c:v>
                </c:pt>
                <c:pt idx="4465">
                  <c:v>590.44543999999996</c:v>
                </c:pt>
                <c:pt idx="4466">
                  <c:v>618.47673999999995</c:v>
                </c:pt>
                <c:pt idx="4467">
                  <c:v>658.50803999999994</c:v>
                </c:pt>
                <c:pt idx="4468">
                  <c:v>620.49243999999999</c:v>
                </c:pt>
                <c:pt idx="4469">
                  <c:v>754.52343999999994</c:v>
                </c:pt>
              </c:numCache>
            </c:numRef>
          </c:xVal>
          <c:yVal>
            <c:numRef>
              <c:f>Feuil1!$K$4:$K$4473</c:f>
              <c:numCache>
                <c:formatCode>General</c:formatCode>
                <c:ptCount val="4470"/>
                <c:pt idx="0">
                  <c:v>4.506676465240389E-2</c:v>
                </c:pt>
                <c:pt idx="1">
                  <c:v>5.8416127685859465E-2</c:v>
                </c:pt>
                <c:pt idx="2">
                  <c:v>3.1617513279854847E-2</c:v>
                </c:pt>
                <c:pt idx="3">
                  <c:v>4.506676465240389E-2</c:v>
                </c:pt>
                <c:pt idx="4">
                  <c:v>5.4577561511621298E-2</c:v>
                </c:pt>
                <c:pt idx="5">
                  <c:v>6.802681288417034E-2</c:v>
                </c:pt>
                <c:pt idx="6">
                  <c:v>3.1617513279854847E-2</c:v>
                </c:pt>
                <c:pt idx="7">
                  <c:v>4.5016820482828734E-2</c:v>
                </c:pt>
                <c:pt idx="8">
                  <c:v>3.166745744937316E-2</c:v>
                </c:pt>
                <c:pt idx="9">
                  <c:v>4.506676465240389E-2</c:v>
                </c:pt>
                <c:pt idx="10">
                  <c:v>4.506676465240389E-2</c:v>
                </c:pt>
                <c:pt idx="11">
                  <c:v>0.16795796127900076</c:v>
                </c:pt>
                <c:pt idx="12">
                  <c:v>0.15460859824554518</c:v>
                </c:pt>
                <c:pt idx="13">
                  <c:v>0.17756864647736847</c:v>
                </c:pt>
                <c:pt idx="14">
                  <c:v>0.16800790544857591</c:v>
                </c:pt>
                <c:pt idx="15">
                  <c:v>0.1679579612790576</c:v>
                </c:pt>
                <c:pt idx="16">
                  <c:v>0.15460859824560202</c:v>
                </c:pt>
                <c:pt idx="17">
                  <c:v>0.16800790544857591</c:v>
                </c:pt>
                <c:pt idx="18">
                  <c:v>0.15455865407597003</c:v>
                </c:pt>
                <c:pt idx="19">
                  <c:v>0.17386921048972681</c:v>
                </c:pt>
                <c:pt idx="20">
                  <c:v>0.16041995911717777</c:v>
                </c:pt>
                <c:pt idx="21">
                  <c:v>0.1738192663202085</c:v>
                </c:pt>
                <c:pt idx="22">
                  <c:v>4.506676465240389E-2</c:v>
                </c:pt>
                <c:pt idx="23">
                  <c:v>5.8416127685859465E-2</c:v>
                </c:pt>
                <c:pt idx="24">
                  <c:v>6.802681288417034E-2</c:v>
                </c:pt>
                <c:pt idx="25">
                  <c:v>4.506676465240389E-2</c:v>
                </c:pt>
                <c:pt idx="26">
                  <c:v>4.5016820482828734E-2</c:v>
                </c:pt>
                <c:pt idx="27">
                  <c:v>4.5016820482828734E-2</c:v>
                </c:pt>
                <c:pt idx="28">
                  <c:v>5.8416127685887886E-2</c:v>
                </c:pt>
                <c:pt idx="29">
                  <c:v>4.506676465240389E-2</c:v>
                </c:pt>
                <c:pt idx="30">
                  <c:v>6.802681288417034E-2</c:v>
                </c:pt>
                <c:pt idx="31">
                  <c:v>5.8416127685859465E-2</c:v>
                </c:pt>
                <c:pt idx="32">
                  <c:v>5.8416127685859465E-2</c:v>
                </c:pt>
                <c:pt idx="33">
                  <c:v>5.846607185543462E-2</c:v>
                </c:pt>
                <c:pt idx="34">
                  <c:v>7.1865379058408507E-2</c:v>
                </c:pt>
                <c:pt idx="35">
                  <c:v>7.1815434888890195E-2</c:v>
                </c:pt>
                <c:pt idx="36">
                  <c:v>8.1376175917682758E-2</c:v>
                </c:pt>
                <c:pt idx="37">
                  <c:v>0.27268374995094291</c:v>
                </c:pt>
                <c:pt idx="38">
                  <c:v>0.10822473449326253</c:v>
                </c:pt>
                <c:pt idx="39">
                  <c:v>9.4775483120656645E-2</c:v>
                </c:pt>
                <c:pt idx="40">
                  <c:v>0.16365562781612653</c:v>
                </c:pt>
                <c:pt idx="41">
                  <c:v>0.25972680539257453</c:v>
                </c:pt>
                <c:pt idx="42">
                  <c:v>0.41029420683310036</c:v>
                </c:pt>
                <c:pt idx="43">
                  <c:v>0.38733415860133391</c:v>
                </c:pt>
                <c:pt idx="44">
                  <c:v>0.38733415860133391</c:v>
                </c:pt>
                <c:pt idx="45">
                  <c:v>0.36447399870860409</c:v>
                </c:pt>
                <c:pt idx="46">
                  <c:v>0.44670350643752954</c:v>
                </c:pt>
                <c:pt idx="47">
                  <c:v>0.41034415100273236</c:v>
                </c:pt>
                <c:pt idx="48">
                  <c:v>0.38738410277096591</c:v>
                </c:pt>
                <c:pt idx="49">
                  <c:v>0.38738410277096591</c:v>
                </c:pt>
                <c:pt idx="50">
                  <c:v>0.36442405453908577</c:v>
                </c:pt>
                <c:pt idx="51">
                  <c:v>8.657465048031554E-3</c:v>
                </c:pt>
                <c:pt idx="52">
                  <c:v>8.657465048031554E-3</c:v>
                </c:pt>
                <c:pt idx="53">
                  <c:v>8.657465048031554E-3</c:v>
                </c:pt>
                <c:pt idx="54">
                  <c:v>2.2106716420609018E-2</c:v>
                </c:pt>
                <c:pt idx="55">
                  <c:v>6.2254693860154475E-2</c:v>
                </c:pt>
                <c:pt idx="56">
                  <c:v>6.2254693860154475E-2</c:v>
                </c:pt>
                <c:pt idx="57">
                  <c:v>9.6748277818051065E-2</c:v>
                </c:pt>
                <c:pt idx="58">
                  <c:v>9.6748277818051065E-2</c:v>
                </c:pt>
                <c:pt idx="59">
                  <c:v>0.20198777794826128</c:v>
                </c:pt>
                <c:pt idx="60">
                  <c:v>0.11787466153913329</c:v>
                </c:pt>
                <c:pt idx="61">
                  <c:v>0.14118788639842705</c:v>
                </c:pt>
                <c:pt idx="62">
                  <c:v>0.27317605676512358</c:v>
                </c:pt>
                <c:pt idx="63">
                  <c:v>8.5264686261439238E-2</c:v>
                </c:pt>
                <c:pt idx="64">
                  <c:v>0.45160516993507827</c:v>
                </c:pt>
                <c:pt idx="65">
                  <c:v>6.7976868714652028E-2</c:v>
                </c:pt>
                <c:pt idx="66">
                  <c:v>6.7976868714652028E-2</c:v>
                </c:pt>
                <c:pt idx="67">
                  <c:v>4.5016820482828734E-2</c:v>
                </c:pt>
                <c:pt idx="68">
                  <c:v>0.19045424222213114</c:v>
                </c:pt>
                <c:pt idx="69">
                  <c:v>6.8026812884227184E-2</c:v>
                </c:pt>
                <c:pt idx="70">
                  <c:v>8.5214742091864082E-2</c:v>
                </c:pt>
                <c:pt idx="71">
                  <c:v>5.846607185543462E-2</c:v>
                </c:pt>
                <c:pt idx="72">
                  <c:v>5.8416127685859465E-2</c:v>
                </c:pt>
                <c:pt idx="73">
                  <c:v>6.2254693860097632E-2</c:v>
                </c:pt>
                <c:pt idx="74">
                  <c:v>0.29189441802554938</c:v>
                </c:pt>
                <c:pt idx="75">
                  <c:v>3.1617513279854847E-2</c:v>
                </c:pt>
                <c:pt idx="76">
                  <c:v>3.1617513279798004E-2</c:v>
                </c:pt>
                <c:pt idx="77">
                  <c:v>3.8342138966129369E-2</c:v>
                </c:pt>
                <c:pt idx="78">
                  <c:v>3.1617513279854847E-2</c:v>
                </c:pt>
                <c:pt idx="79">
                  <c:v>5.8416127685859465E-2</c:v>
                </c:pt>
                <c:pt idx="80">
                  <c:v>0.23444078583588635</c:v>
                </c:pt>
                <c:pt idx="81">
                  <c:v>0.17537823789837148</c:v>
                </c:pt>
                <c:pt idx="82">
                  <c:v>0.1502563206130958</c:v>
                </c:pt>
                <c:pt idx="83">
                  <c:v>0.18656573187831782</c:v>
                </c:pt>
                <c:pt idx="84">
                  <c:v>0.18656573187831782</c:v>
                </c:pt>
                <c:pt idx="85">
                  <c:v>0.18651578770879951</c:v>
                </c:pt>
                <c:pt idx="86">
                  <c:v>0.16365562781612653</c:v>
                </c:pt>
                <c:pt idx="87">
                  <c:v>0.17754724183328108</c:v>
                </c:pt>
                <c:pt idx="88">
                  <c:v>9.6748277818051065E-2</c:v>
                </c:pt>
                <c:pt idx="89">
                  <c:v>0.18272716570402281</c:v>
                </c:pt>
                <c:pt idx="90">
                  <c:v>0.22336744995777735</c:v>
                </c:pt>
                <c:pt idx="91">
                  <c:v>0.20040740172595406</c:v>
                </c:pt>
                <c:pt idx="92">
                  <c:v>0.20045734589552922</c:v>
                </c:pt>
                <c:pt idx="93">
                  <c:v>3.5456079454064593E-2</c:v>
                </c:pt>
                <c:pt idx="94">
                  <c:v>3.5456079454064593E-2</c:v>
                </c:pt>
                <c:pt idx="95">
                  <c:v>2.2106716420552175E-2</c:v>
                </c:pt>
                <c:pt idx="96">
                  <c:v>2.2106716420552175E-2</c:v>
                </c:pt>
                <c:pt idx="97">
                  <c:v>2.2106716420552175E-2</c:v>
                </c:pt>
                <c:pt idx="98">
                  <c:v>2.2106716420609018E-2</c:v>
                </c:pt>
                <c:pt idx="99">
                  <c:v>3.5456079454036171E-2</c:v>
                </c:pt>
                <c:pt idx="100">
                  <c:v>0.28603311298456902</c:v>
                </c:pt>
                <c:pt idx="101">
                  <c:v>8.1376175917682758E-2</c:v>
                </c:pt>
                <c:pt idx="102">
                  <c:v>8.1376175917682758E-2</c:v>
                </c:pt>
                <c:pt idx="103">
                  <c:v>9.4825427290288644E-2</c:v>
                </c:pt>
                <c:pt idx="104">
                  <c:v>8.1376175917625915E-2</c:v>
                </c:pt>
                <c:pt idx="105">
                  <c:v>8.1376175917625915E-2</c:v>
                </c:pt>
                <c:pt idx="106">
                  <c:v>8.1376175917625915E-2</c:v>
                </c:pt>
                <c:pt idx="107">
                  <c:v>8.1376175917739602E-2</c:v>
                </c:pt>
                <c:pt idx="108">
                  <c:v>9.4825427290288644E-2</c:v>
                </c:pt>
                <c:pt idx="109">
                  <c:v>9.4825427290174957E-2</c:v>
                </c:pt>
                <c:pt idx="110">
                  <c:v>8.1376175917739602E-2</c:v>
                </c:pt>
                <c:pt idx="111">
                  <c:v>8.1376175917739602E-2</c:v>
                </c:pt>
                <c:pt idx="112">
                  <c:v>8.1426120087144227E-2</c:v>
                </c:pt>
                <c:pt idx="113">
                  <c:v>8.1376175917682758E-2</c:v>
                </c:pt>
                <c:pt idx="114">
                  <c:v>8.1426120087257914E-2</c:v>
                </c:pt>
                <c:pt idx="115">
                  <c:v>8.1376175917625915E-2</c:v>
                </c:pt>
                <c:pt idx="116">
                  <c:v>8.1426120087257914E-2</c:v>
                </c:pt>
                <c:pt idx="117">
                  <c:v>8.1426120087257914E-2</c:v>
                </c:pt>
                <c:pt idx="118">
                  <c:v>8.1426120087257914E-2</c:v>
                </c:pt>
                <c:pt idx="119">
                  <c:v>9.4825427290231801E-2</c:v>
                </c:pt>
                <c:pt idx="120">
                  <c:v>9.4775483120656645E-2</c:v>
                </c:pt>
                <c:pt idx="121">
                  <c:v>9.4825427290288644E-2</c:v>
                </c:pt>
                <c:pt idx="122">
                  <c:v>0.10817479032368738</c:v>
                </c:pt>
                <c:pt idx="123">
                  <c:v>9.4825427290288644E-2</c:v>
                </c:pt>
                <c:pt idx="124">
                  <c:v>0.10817479032368738</c:v>
                </c:pt>
                <c:pt idx="125">
                  <c:v>9.4775483120656645E-2</c:v>
                </c:pt>
                <c:pt idx="126">
                  <c:v>9.4825427290288644E-2</c:v>
                </c:pt>
                <c:pt idx="127">
                  <c:v>9.4775483120656645E-2</c:v>
                </c:pt>
                <c:pt idx="128">
                  <c:v>8.1426120087257914E-2</c:v>
                </c:pt>
                <c:pt idx="129">
                  <c:v>8.1376175917682758E-2</c:v>
                </c:pt>
                <c:pt idx="130">
                  <c:v>8.1376175917682758E-2</c:v>
                </c:pt>
                <c:pt idx="131">
                  <c:v>9.4825427290231801E-2</c:v>
                </c:pt>
                <c:pt idx="132">
                  <c:v>8.1376175917625915E-2</c:v>
                </c:pt>
                <c:pt idx="133">
                  <c:v>9.4825427290288644E-2</c:v>
                </c:pt>
                <c:pt idx="134">
                  <c:v>8.1376175917625915E-2</c:v>
                </c:pt>
                <c:pt idx="135">
                  <c:v>9.4825427290288644E-2</c:v>
                </c:pt>
                <c:pt idx="136">
                  <c:v>8.1376175917625915E-2</c:v>
                </c:pt>
                <c:pt idx="137">
                  <c:v>9.4825427290288644E-2</c:v>
                </c:pt>
                <c:pt idx="138">
                  <c:v>8.1376175917739602E-2</c:v>
                </c:pt>
                <c:pt idx="139">
                  <c:v>8.1426120087257914E-2</c:v>
                </c:pt>
                <c:pt idx="140">
                  <c:v>8.1426120087257914E-2</c:v>
                </c:pt>
                <c:pt idx="141">
                  <c:v>8.1426120087257914E-2</c:v>
                </c:pt>
                <c:pt idx="142">
                  <c:v>8.1376175917625915E-2</c:v>
                </c:pt>
                <c:pt idx="143">
                  <c:v>8.1376175917625915E-2</c:v>
                </c:pt>
                <c:pt idx="144">
                  <c:v>9.4825427290288644E-2</c:v>
                </c:pt>
                <c:pt idx="145">
                  <c:v>9.4825427290288644E-2</c:v>
                </c:pt>
                <c:pt idx="146">
                  <c:v>8.1376175917739602E-2</c:v>
                </c:pt>
                <c:pt idx="147">
                  <c:v>9.4825427290231801E-2</c:v>
                </c:pt>
                <c:pt idx="148">
                  <c:v>9.4825427290231801E-2</c:v>
                </c:pt>
                <c:pt idx="149">
                  <c:v>0.10817479032368738</c:v>
                </c:pt>
                <c:pt idx="150">
                  <c:v>9.4825427290288644E-2</c:v>
                </c:pt>
                <c:pt idx="151">
                  <c:v>0.10817479032368738</c:v>
                </c:pt>
                <c:pt idx="152">
                  <c:v>9.4825427290288644E-2</c:v>
                </c:pt>
                <c:pt idx="153">
                  <c:v>0.10817479032368738</c:v>
                </c:pt>
                <c:pt idx="154">
                  <c:v>9.4825427290288644E-2</c:v>
                </c:pt>
                <c:pt idx="155">
                  <c:v>0.10817479032368738</c:v>
                </c:pt>
                <c:pt idx="156">
                  <c:v>9.4775483120656645E-2</c:v>
                </c:pt>
                <c:pt idx="157">
                  <c:v>9.4775483120656645E-2</c:v>
                </c:pt>
                <c:pt idx="158">
                  <c:v>9.4825427290288644E-2</c:v>
                </c:pt>
                <c:pt idx="159">
                  <c:v>9.4825427290288644E-2</c:v>
                </c:pt>
                <c:pt idx="160">
                  <c:v>0.10817479032368738</c:v>
                </c:pt>
                <c:pt idx="161">
                  <c:v>9.4825427290288644E-2</c:v>
                </c:pt>
                <c:pt idx="162">
                  <c:v>0.10817479032368738</c:v>
                </c:pt>
                <c:pt idx="163">
                  <c:v>9.4825427290288644E-2</c:v>
                </c:pt>
                <c:pt idx="164">
                  <c:v>0.10433622414950605</c:v>
                </c:pt>
                <c:pt idx="165">
                  <c:v>0.11768558718290478</c:v>
                </c:pt>
                <c:pt idx="166">
                  <c:v>0.10433622414939236</c:v>
                </c:pt>
                <c:pt idx="167">
                  <c:v>0.11768558718290478</c:v>
                </c:pt>
                <c:pt idx="168">
                  <c:v>0.10433622414939236</c:v>
                </c:pt>
                <c:pt idx="169">
                  <c:v>0.10433622414950605</c:v>
                </c:pt>
                <c:pt idx="170">
                  <c:v>0.11768558718290478</c:v>
                </c:pt>
                <c:pt idx="171">
                  <c:v>0.13113483855556751</c:v>
                </c:pt>
                <c:pt idx="172">
                  <c:v>0.11768558718290478</c:v>
                </c:pt>
                <c:pt idx="173">
                  <c:v>0.13113483855556751</c:v>
                </c:pt>
                <c:pt idx="174">
                  <c:v>0.11768558718290478</c:v>
                </c:pt>
                <c:pt idx="175">
                  <c:v>0.13113483855556751</c:v>
                </c:pt>
                <c:pt idx="176">
                  <c:v>0.11768558718301847</c:v>
                </c:pt>
                <c:pt idx="177">
                  <c:v>0.11773553135253678</c:v>
                </c:pt>
                <c:pt idx="178">
                  <c:v>0.1177355313524231</c:v>
                </c:pt>
                <c:pt idx="179">
                  <c:v>0.11768558718290478</c:v>
                </c:pt>
                <c:pt idx="180">
                  <c:v>0.10433622414939236</c:v>
                </c:pt>
                <c:pt idx="181">
                  <c:v>0.10433622414939236</c:v>
                </c:pt>
                <c:pt idx="182">
                  <c:v>0.10433622414950605</c:v>
                </c:pt>
                <c:pt idx="183">
                  <c:v>0.11768558718290478</c:v>
                </c:pt>
                <c:pt idx="184">
                  <c:v>0.13113483855556751</c:v>
                </c:pt>
                <c:pt idx="185">
                  <c:v>0.11768558718290478</c:v>
                </c:pt>
                <c:pt idx="186">
                  <c:v>0.13113483855556751</c:v>
                </c:pt>
                <c:pt idx="187">
                  <c:v>0.11768558718301847</c:v>
                </c:pt>
                <c:pt idx="188">
                  <c:v>0.13113483855545383</c:v>
                </c:pt>
                <c:pt idx="189">
                  <c:v>0.11768558718301847</c:v>
                </c:pt>
                <c:pt idx="190">
                  <c:v>0.11768558718290478</c:v>
                </c:pt>
                <c:pt idx="191">
                  <c:v>0.14453414575859824</c:v>
                </c:pt>
                <c:pt idx="192">
                  <c:v>0.1177355313524231</c:v>
                </c:pt>
                <c:pt idx="193">
                  <c:v>0.11768558718301847</c:v>
                </c:pt>
                <c:pt idx="194">
                  <c:v>0.11768558718290478</c:v>
                </c:pt>
                <c:pt idx="195">
                  <c:v>0.10433622414950605</c:v>
                </c:pt>
                <c:pt idx="196">
                  <c:v>0.10433622414950605</c:v>
                </c:pt>
                <c:pt idx="197">
                  <c:v>0.10433622414939236</c:v>
                </c:pt>
                <c:pt idx="198">
                  <c:v>0.10433622414939236</c:v>
                </c:pt>
                <c:pt idx="199">
                  <c:v>0.10433622414950605</c:v>
                </c:pt>
                <c:pt idx="200">
                  <c:v>0.10428627997987405</c:v>
                </c:pt>
                <c:pt idx="201">
                  <c:v>0.10433622414950605</c:v>
                </c:pt>
                <c:pt idx="202">
                  <c:v>0.10428627997987405</c:v>
                </c:pt>
                <c:pt idx="203">
                  <c:v>0.10433622414950605</c:v>
                </c:pt>
                <c:pt idx="204">
                  <c:v>0.10428627997987405</c:v>
                </c:pt>
                <c:pt idx="205">
                  <c:v>0.10433622414950605</c:v>
                </c:pt>
                <c:pt idx="206">
                  <c:v>0.10428627997998774</c:v>
                </c:pt>
                <c:pt idx="207">
                  <c:v>0.10433622414950605</c:v>
                </c:pt>
                <c:pt idx="208">
                  <c:v>0.10428627997998774</c:v>
                </c:pt>
                <c:pt idx="209">
                  <c:v>0.10433622414939236</c:v>
                </c:pt>
                <c:pt idx="210">
                  <c:v>0.1272463282116405</c:v>
                </c:pt>
                <c:pt idx="211">
                  <c:v>0.1272962723812725</c:v>
                </c:pt>
                <c:pt idx="212">
                  <c:v>0.12724632821175419</c:v>
                </c:pt>
                <c:pt idx="213">
                  <c:v>0.1272962723812725</c:v>
                </c:pt>
                <c:pt idx="214">
                  <c:v>0.12724632821175419</c:v>
                </c:pt>
                <c:pt idx="215">
                  <c:v>0.1272962723812725</c:v>
                </c:pt>
                <c:pt idx="216">
                  <c:v>8.1426120087257914E-2</c:v>
                </c:pt>
                <c:pt idx="217">
                  <c:v>8.1426120087257914E-2</c:v>
                </c:pt>
                <c:pt idx="218">
                  <c:v>8.1426120087257914E-2</c:v>
                </c:pt>
                <c:pt idx="219">
                  <c:v>8.1376175917739602E-2</c:v>
                </c:pt>
                <c:pt idx="220">
                  <c:v>8.1426120087257914E-2</c:v>
                </c:pt>
                <c:pt idx="221">
                  <c:v>8.1376175917739602E-2</c:v>
                </c:pt>
                <c:pt idx="222">
                  <c:v>8.1426120087257914E-2</c:v>
                </c:pt>
                <c:pt idx="223">
                  <c:v>8.1376175917625915E-2</c:v>
                </c:pt>
                <c:pt idx="224">
                  <c:v>8.1426120087257914E-2</c:v>
                </c:pt>
                <c:pt idx="225">
                  <c:v>8.1376175917625915E-2</c:v>
                </c:pt>
                <c:pt idx="226">
                  <c:v>8.1426120087257914E-2</c:v>
                </c:pt>
                <c:pt idx="227">
                  <c:v>0.10433622414950605</c:v>
                </c:pt>
                <c:pt idx="228">
                  <c:v>0.10428627997987405</c:v>
                </c:pt>
                <c:pt idx="229">
                  <c:v>0.10433622414950605</c:v>
                </c:pt>
                <c:pt idx="230">
                  <c:v>0.10428627997998774</c:v>
                </c:pt>
                <c:pt idx="231">
                  <c:v>0.10428627997987405</c:v>
                </c:pt>
                <c:pt idx="232">
                  <c:v>0.10433622414950605</c:v>
                </c:pt>
                <c:pt idx="233">
                  <c:v>0.10428627997987405</c:v>
                </c:pt>
                <c:pt idx="234">
                  <c:v>0.10433622414950605</c:v>
                </c:pt>
                <c:pt idx="235">
                  <c:v>0.10428627997987405</c:v>
                </c:pt>
                <c:pt idx="236">
                  <c:v>0.10433622414950605</c:v>
                </c:pt>
                <c:pt idx="237">
                  <c:v>0.10428627997998774</c:v>
                </c:pt>
                <c:pt idx="238">
                  <c:v>0.10433622414950605</c:v>
                </c:pt>
                <c:pt idx="239">
                  <c:v>0.10428627997998774</c:v>
                </c:pt>
                <c:pt idx="240">
                  <c:v>0.10433622414939236</c:v>
                </c:pt>
                <c:pt idx="241">
                  <c:v>0.10428627997998774</c:v>
                </c:pt>
                <c:pt idx="242">
                  <c:v>0.10433622414939236</c:v>
                </c:pt>
                <c:pt idx="243">
                  <c:v>0.10428627997998774</c:v>
                </c:pt>
                <c:pt idx="244">
                  <c:v>0.10433622414950605</c:v>
                </c:pt>
                <c:pt idx="245">
                  <c:v>0.10433622414950605</c:v>
                </c:pt>
                <c:pt idx="246">
                  <c:v>0.10428627997987405</c:v>
                </c:pt>
                <c:pt idx="247">
                  <c:v>0.10433622414939236</c:v>
                </c:pt>
                <c:pt idx="248">
                  <c:v>0.10428627997998774</c:v>
                </c:pt>
                <c:pt idx="249">
                  <c:v>0.10433622414950605</c:v>
                </c:pt>
                <c:pt idx="250">
                  <c:v>0.10428627997987405</c:v>
                </c:pt>
                <c:pt idx="251">
                  <c:v>0.10433622414950605</c:v>
                </c:pt>
                <c:pt idx="252">
                  <c:v>0.10428627997998774</c:v>
                </c:pt>
                <c:pt idx="253">
                  <c:v>0.10433622414939236</c:v>
                </c:pt>
                <c:pt idx="254">
                  <c:v>0.10428627997998774</c:v>
                </c:pt>
                <c:pt idx="255">
                  <c:v>0.10433622414950605</c:v>
                </c:pt>
                <c:pt idx="256">
                  <c:v>0.10428627997998774</c:v>
                </c:pt>
                <c:pt idx="257">
                  <c:v>0.10433622414950605</c:v>
                </c:pt>
                <c:pt idx="258">
                  <c:v>0.10428627997987405</c:v>
                </c:pt>
                <c:pt idx="259">
                  <c:v>0.10433622414950605</c:v>
                </c:pt>
                <c:pt idx="260">
                  <c:v>0.10428627997987405</c:v>
                </c:pt>
                <c:pt idx="261">
                  <c:v>0.10433622414950605</c:v>
                </c:pt>
                <c:pt idx="262">
                  <c:v>0.10428627997987405</c:v>
                </c:pt>
                <c:pt idx="263">
                  <c:v>0.10433622414950605</c:v>
                </c:pt>
                <c:pt idx="264">
                  <c:v>0.10428627997987405</c:v>
                </c:pt>
                <c:pt idx="265">
                  <c:v>0.10433622414950605</c:v>
                </c:pt>
                <c:pt idx="266">
                  <c:v>9.4825427290288644E-2</c:v>
                </c:pt>
                <c:pt idx="267">
                  <c:v>9.4825427290288644E-2</c:v>
                </c:pt>
                <c:pt idx="268">
                  <c:v>9.4775483120770332E-2</c:v>
                </c:pt>
                <c:pt idx="269">
                  <c:v>9.4825427290174957E-2</c:v>
                </c:pt>
                <c:pt idx="270">
                  <c:v>9.4775483120770332E-2</c:v>
                </c:pt>
                <c:pt idx="271">
                  <c:v>9.4825427290174957E-2</c:v>
                </c:pt>
                <c:pt idx="272">
                  <c:v>9.4775483120770332E-2</c:v>
                </c:pt>
                <c:pt idx="273">
                  <c:v>9.4825427290288644E-2</c:v>
                </c:pt>
                <c:pt idx="274">
                  <c:v>9.4825427290288644E-2</c:v>
                </c:pt>
                <c:pt idx="275">
                  <c:v>0.1272962723812725</c:v>
                </c:pt>
                <c:pt idx="276">
                  <c:v>0.12724632821175419</c:v>
                </c:pt>
                <c:pt idx="277">
                  <c:v>0.1272962723812725</c:v>
                </c:pt>
                <c:pt idx="278">
                  <c:v>0.1272463282116405</c:v>
                </c:pt>
                <c:pt idx="279">
                  <c:v>0.1272962723812725</c:v>
                </c:pt>
                <c:pt idx="280">
                  <c:v>0.12724632821175419</c:v>
                </c:pt>
                <c:pt idx="281">
                  <c:v>0.1272962723812725</c:v>
                </c:pt>
                <c:pt idx="282">
                  <c:v>0.12724632821175419</c:v>
                </c:pt>
                <c:pt idx="283">
                  <c:v>0.1272962723812725</c:v>
                </c:pt>
                <c:pt idx="284">
                  <c:v>0.12724632821175419</c:v>
                </c:pt>
                <c:pt idx="285">
                  <c:v>0.1272962723812725</c:v>
                </c:pt>
                <c:pt idx="286">
                  <c:v>0.12724632821175419</c:v>
                </c:pt>
                <c:pt idx="287">
                  <c:v>0.1272962723812725</c:v>
                </c:pt>
                <c:pt idx="288">
                  <c:v>0.12724632821175419</c:v>
                </c:pt>
                <c:pt idx="289">
                  <c:v>0.1272962723812725</c:v>
                </c:pt>
                <c:pt idx="290">
                  <c:v>0.1272463282116405</c:v>
                </c:pt>
                <c:pt idx="291">
                  <c:v>0.1272962723812725</c:v>
                </c:pt>
                <c:pt idx="292">
                  <c:v>0.11768558718290478</c:v>
                </c:pt>
                <c:pt idx="293">
                  <c:v>0.11773553135253678</c:v>
                </c:pt>
                <c:pt idx="294">
                  <c:v>0.11768558718290478</c:v>
                </c:pt>
                <c:pt idx="295">
                  <c:v>0.11768558718290478</c:v>
                </c:pt>
                <c:pt idx="296">
                  <c:v>0.10433622414950605</c:v>
                </c:pt>
                <c:pt idx="297">
                  <c:v>0.10433622414939236</c:v>
                </c:pt>
                <c:pt idx="298">
                  <c:v>0.10433622414939236</c:v>
                </c:pt>
                <c:pt idx="299">
                  <c:v>0.10433622414950605</c:v>
                </c:pt>
                <c:pt idx="300">
                  <c:v>0.10433622414950605</c:v>
                </c:pt>
                <c:pt idx="301">
                  <c:v>0.10433622414950605</c:v>
                </c:pt>
                <c:pt idx="302">
                  <c:v>0.10428627997987405</c:v>
                </c:pt>
                <c:pt idx="303">
                  <c:v>0.10433622414950605</c:v>
                </c:pt>
                <c:pt idx="304">
                  <c:v>0.10428627997987405</c:v>
                </c:pt>
                <c:pt idx="305">
                  <c:v>0.10433622414950605</c:v>
                </c:pt>
                <c:pt idx="306">
                  <c:v>0.10428627997987405</c:v>
                </c:pt>
                <c:pt idx="307">
                  <c:v>0.10428627997998774</c:v>
                </c:pt>
                <c:pt idx="308">
                  <c:v>0.10428627997998774</c:v>
                </c:pt>
                <c:pt idx="309">
                  <c:v>0.10428627997998774</c:v>
                </c:pt>
                <c:pt idx="310">
                  <c:v>0.10428627997998774</c:v>
                </c:pt>
                <c:pt idx="311">
                  <c:v>0.10428627997987405</c:v>
                </c:pt>
                <c:pt idx="312">
                  <c:v>0.11768558718290478</c:v>
                </c:pt>
                <c:pt idx="313">
                  <c:v>9.4825427290231801E-2</c:v>
                </c:pt>
                <c:pt idx="314">
                  <c:v>9.4775483120656645E-2</c:v>
                </c:pt>
                <c:pt idx="315">
                  <c:v>8.1426120087257914E-2</c:v>
                </c:pt>
                <c:pt idx="316">
                  <c:v>8.142612008720107E-2</c:v>
                </c:pt>
                <c:pt idx="317">
                  <c:v>6.8026812884227184E-2</c:v>
                </c:pt>
                <c:pt idx="318">
                  <c:v>6.8026812884227184E-2</c:v>
                </c:pt>
                <c:pt idx="319">
                  <c:v>6.8026812884227184E-2</c:v>
                </c:pt>
                <c:pt idx="320">
                  <c:v>6.8026812884227184E-2</c:v>
                </c:pt>
                <c:pt idx="321">
                  <c:v>8.1376175917739602E-2</c:v>
                </c:pt>
                <c:pt idx="322">
                  <c:v>6.8026812884113497E-2</c:v>
                </c:pt>
                <c:pt idx="323">
                  <c:v>8.1376175917739602E-2</c:v>
                </c:pt>
                <c:pt idx="324">
                  <c:v>6.8026812884227184E-2</c:v>
                </c:pt>
                <c:pt idx="325">
                  <c:v>8.1376175917625915E-2</c:v>
                </c:pt>
                <c:pt idx="326">
                  <c:v>6.8026812884227184E-2</c:v>
                </c:pt>
                <c:pt idx="327">
                  <c:v>9.0886972776843322E-2</c:v>
                </c:pt>
                <c:pt idx="328">
                  <c:v>9.0886972776843322E-2</c:v>
                </c:pt>
                <c:pt idx="329">
                  <c:v>9.0936916946361634E-2</c:v>
                </c:pt>
                <c:pt idx="330">
                  <c:v>6.7976868714652028E-2</c:v>
                </c:pt>
                <c:pt idx="331">
                  <c:v>6.7976868714595184E-2</c:v>
                </c:pt>
                <c:pt idx="332">
                  <c:v>6.7976868714595184E-2</c:v>
                </c:pt>
                <c:pt idx="333">
                  <c:v>6.8026812884227184E-2</c:v>
                </c:pt>
                <c:pt idx="334">
                  <c:v>6.8026812884227184E-2</c:v>
                </c:pt>
                <c:pt idx="335">
                  <c:v>6.8026812884227184E-2</c:v>
                </c:pt>
                <c:pt idx="336">
                  <c:v>6.8026812884113497E-2</c:v>
                </c:pt>
                <c:pt idx="337">
                  <c:v>6.8026812884227184E-2</c:v>
                </c:pt>
                <c:pt idx="338">
                  <c:v>6.8026812884227184E-2</c:v>
                </c:pt>
                <c:pt idx="339">
                  <c:v>9.0886972776957009E-2</c:v>
                </c:pt>
                <c:pt idx="340">
                  <c:v>9.0886972776957009E-2</c:v>
                </c:pt>
                <c:pt idx="341">
                  <c:v>9.0886972776957009E-2</c:v>
                </c:pt>
                <c:pt idx="342">
                  <c:v>9.0886972776957009E-2</c:v>
                </c:pt>
                <c:pt idx="343">
                  <c:v>9.0886972776843322E-2</c:v>
                </c:pt>
                <c:pt idx="344">
                  <c:v>9.0886972776843322E-2</c:v>
                </c:pt>
                <c:pt idx="345">
                  <c:v>9.0886972776957009E-2</c:v>
                </c:pt>
                <c:pt idx="346">
                  <c:v>9.0886972776957009E-2</c:v>
                </c:pt>
                <c:pt idx="347">
                  <c:v>9.0886972776957009E-2</c:v>
                </c:pt>
                <c:pt idx="348">
                  <c:v>9.0886972776843322E-2</c:v>
                </c:pt>
                <c:pt idx="349">
                  <c:v>9.0886972776843322E-2</c:v>
                </c:pt>
                <c:pt idx="350">
                  <c:v>9.0886972776843322E-2</c:v>
                </c:pt>
                <c:pt idx="351">
                  <c:v>9.0886972776843322E-2</c:v>
                </c:pt>
                <c:pt idx="352">
                  <c:v>9.0936916946475321E-2</c:v>
                </c:pt>
                <c:pt idx="353">
                  <c:v>9.0886972776843322E-2</c:v>
                </c:pt>
                <c:pt idx="354">
                  <c:v>9.0936916946475321E-2</c:v>
                </c:pt>
                <c:pt idx="355">
                  <c:v>9.0886972776957009E-2</c:v>
                </c:pt>
                <c:pt idx="356">
                  <c:v>9.0936916946475321E-2</c:v>
                </c:pt>
                <c:pt idx="357">
                  <c:v>9.0886972776957009E-2</c:v>
                </c:pt>
                <c:pt idx="358">
                  <c:v>9.0886972776957009E-2</c:v>
                </c:pt>
                <c:pt idx="359">
                  <c:v>6.8026812884227184E-2</c:v>
                </c:pt>
                <c:pt idx="360">
                  <c:v>6.7976868714708871E-2</c:v>
                </c:pt>
                <c:pt idx="361">
                  <c:v>6.7976868714708871E-2</c:v>
                </c:pt>
                <c:pt idx="362">
                  <c:v>6.7976868714708871E-2</c:v>
                </c:pt>
                <c:pt idx="363">
                  <c:v>6.7976868714708871E-2</c:v>
                </c:pt>
                <c:pt idx="364">
                  <c:v>6.7976868714595184E-2</c:v>
                </c:pt>
                <c:pt idx="365">
                  <c:v>6.7976868714708871E-2</c:v>
                </c:pt>
                <c:pt idx="366">
                  <c:v>6.8026812884227184E-2</c:v>
                </c:pt>
                <c:pt idx="367">
                  <c:v>6.7976868714595184E-2</c:v>
                </c:pt>
                <c:pt idx="368">
                  <c:v>6.8026812884227184E-2</c:v>
                </c:pt>
                <c:pt idx="369">
                  <c:v>9.0936916946475321E-2</c:v>
                </c:pt>
                <c:pt idx="370">
                  <c:v>9.0936916946475321E-2</c:v>
                </c:pt>
                <c:pt idx="371">
                  <c:v>0.11768558718290478</c:v>
                </c:pt>
                <c:pt idx="372">
                  <c:v>0.11768558718290478</c:v>
                </c:pt>
                <c:pt idx="373">
                  <c:v>0.11768558718301847</c:v>
                </c:pt>
                <c:pt idx="374">
                  <c:v>0.11773553135253678</c:v>
                </c:pt>
                <c:pt idx="375">
                  <c:v>0.11768558718290478</c:v>
                </c:pt>
                <c:pt idx="376">
                  <c:v>0.11773553135253678</c:v>
                </c:pt>
                <c:pt idx="377">
                  <c:v>0.11768558718290478</c:v>
                </c:pt>
                <c:pt idx="378">
                  <c:v>6.8026812884227184E-2</c:v>
                </c:pt>
                <c:pt idx="379">
                  <c:v>6.8026812884227184E-2</c:v>
                </c:pt>
                <c:pt idx="380">
                  <c:v>6.7976868714708871E-2</c:v>
                </c:pt>
                <c:pt idx="381">
                  <c:v>6.8026812884227184E-2</c:v>
                </c:pt>
                <c:pt idx="382">
                  <c:v>6.8026812884227184E-2</c:v>
                </c:pt>
                <c:pt idx="383">
                  <c:v>9.0886972776957009E-2</c:v>
                </c:pt>
                <c:pt idx="384">
                  <c:v>0.11384702100872346</c:v>
                </c:pt>
                <c:pt idx="385">
                  <c:v>0.11384702100872346</c:v>
                </c:pt>
                <c:pt idx="386">
                  <c:v>9.0886972776843322E-2</c:v>
                </c:pt>
                <c:pt idx="387">
                  <c:v>9.0886972776843322E-2</c:v>
                </c:pt>
                <c:pt idx="388">
                  <c:v>9.0886972776957009E-2</c:v>
                </c:pt>
                <c:pt idx="389">
                  <c:v>9.0886972776957009E-2</c:v>
                </c:pt>
                <c:pt idx="390">
                  <c:v>9.0886972776957009E-2</c:v>
                </c:pt>
                <c:pt idx="391">
                  <c:v>9.0886972776957009E-2</c:v>
                </c:pt>
                <c:pt idx="392">
                  <c:v>9.0886972776957009E-2</c:v>
                </c:pt>
                <c:pt idx="393">
                  <c:v>9.0886972776957009E-2</c:v>
                </c:pt>
                <c:pt idx="394">
                  <c:v>9.0886972776843322E-2</c:v>
                </c:pt>
                <c:pt idx="395">
                  <c:v>9.0886972776843322E-2</c:v>
                </c:pt>
                <c:pt idx="396">
                  <c:v>9.0886972776843322E-2</c:v>
                </c:pt>
                <c:pt idx="397">
                  <c:v>0.11384702100872346</c:v>
                </c:pt>
                <c:pt idx="398">
                  <c:v>0.11384702100872346</c:v>
                </c:pt>
                <c:pt idx="399">
                  <c:v>0.11384702100872346</c:v>
                </c:pt>
                <c:pt idx="400">
                  <c:v>0.11384702100872346</c:v>
                </c:pt>
                <c:pt idx="401">
                  <c:v>0.11384702100872346</c:v>
                </c:pt>
                <c:pt idx="402">
                  <c:v>0.11384702100872346</c:v>
                </c:pt>
                <c:pt idx="403">
                  <c:v>0.11384702100872346</c:v>
                </c:pt>
                <c:pt idx="404">
                  <c:v>0.11384702100872346</c:v>
                </c:pt>
                <c:pt idx="405">
                  <c:v>0.11384702100872346</c:v>
                </c:pt>
                <c:pt idx="406">
                  <c:v>0.11384702100860977</c:v>
                </c:pt>
                <c:pt idx="407">
                  <c:v>0.1272962723812725</c:v>
                </c:pt>
                <c:pt idx="408">
                  <c:v>0.11384702100872346</c:v>
                </c:pt>
                <c:pt idx="409">
                  <c:v>0.15025632061315264</c:v>
                </c:pt>
                <c:pt idx="410">
                  <c:v>0.1272962723812725</c:v>
                </c:pt>
                <c:pt idx="411">
                  <c:v>0.1272962723812725</c:v>
                </c:pt>
                <c:pt idx="412">
                  <c:v>0.1272962723812725</c:v>
                </c:pt>
                <c:pt idx="413">
                  <c:v>0.11384702100872346</c:v>
                </c:pt>
                <c:pt idx="414">
                  <c:v>0.11389696517824177</c:v>
                </c:pt>
                <c:pt idx="415">
                  <c:v>0.11389696517835546</c:v>
                </c:pt>
                <c:pt idx="416">
                  <c:v>0.11389696517824177</c:v>
                </c:pt>
                <c:pt idx="417">
                  <c:v>0.11384702100872346</c:v>
                </c:pt>
                <c:pt idx="418">
                  <c:v>0.11384702100872346</c:v>
                </c:pt>
                <c:pt idx="419">
                  <c:v>0.11389696517824177</c:v>
                </c:pt>
                <c:pt idx="420">
                  <c:v>0.11384702100872346</c:v>
                </c:pt>
                <c:pt idx="421">
                  <c:v>0.11389696517824177</c:v>
                </c:pt>
                <c:pt idx="422">
                  <c:v>0.11384702100860977</c:v>
                </c:pt>
                <c:pt idx="423">
                  <c:v>0.11389696517824177</c:v>
                </c:pt>
                <c:pt idx="424">
                  <c:v>0.11384702100872346</c:v>
                </c:pt>
                <c:pt idx="425">
                  <c:v>0.11389696517824177</c:v>
                </c:pt>
                <c:pt idx="426">
                  <c:v>0.11384702100872346</c:v>
                </c:pt>
                <c:pt idx="427">
                  <c:v>0.11389696517824177</c:v>
                </c:pt>
                <c:pt idx="428">
                  <c:v>0.11384702100872346</c:v>
                </c:pt>
                <c:pt idx="429">
                  <c:v>0.11384702100872346</c:v>
                </c:pt>
                <c:pt idx="430">
                  <c:v>0.1272962723812725</c:v>
                </c:pt>
                <c:pt idx="431">
                  <c:v>0.1272463282116405</c:v>
                </c:pt>
                <c:pt idx="432">
                  <c:v>0.1272962723812725</c:v>
                </c:pt>
                <c:pt idx="433">
                  <c:v>9.0886972776843322E-2</c:v>
                </c:pt>
                <c:pt idx="434">
                  <c:v>9.0936916946475321E-2</c:v>
                </c:pt>
                <c:pt idx="435">
                  <c:v>9.0936916946361634E-2</c:v>
                </c:pt>
                <c:pt idx="436">
                  <c:v>9.0936916946475321E-2</c:v>
                </c:pt>
                <c:pt idx="437">
                  <c:v>9.0936916946475321E-2</c:v>
                </c:pt>
                <c:pt idx="438">
                  <c:v>9.0936916946475321E-2</c:v>
                </c:pt>
                <c:pt idx="439">
                  <c:v>9.0936916946475321E-2</c:v>
                </c:pt>
                <c:pt idx="440">
                  <c:v>9.0936916946475321E-2</c:v>
                </c:pt>
                <c:pt idx="441">
                  <c:v>9.0886972776843322E-2</c:v>
                </c:pt>
                <c:pt idx="442">
                  <c:v>9.0936916946475321E-2</c:v>
                </c:pt>
                <c:pt idx="443">
                  <c:v>9.0886972776843322E-2</c:v>
                </c:pt>
                <c:pt idx="444">
                  <c:v>9.0936916946475321E-2</c:v>
                </c:pt>
                <c:pt idx="445">
                  <c:v>9.0886972776957009E-2</c:v>
                </c:pt>
                <c:pt idx="446">
                  <c:v>0.11389696517824177</c:v>
                </c:pt>
                <c:pt idx="447">
                  <c:v>0.11389696517835546</c:v>
                </c:pt>
                <c:pt idx="448">
                  <c:v>0.11389696517824177</c:v>
                </c:pt>
                <c:pt idx="449">
                  <c:v>0.11389696517824177</c:v>
                </c:pt>
                <c:pt idx="450">
                  <c:v>0.11389696517824177</c:v>
                </c:pt>
                <c:pt idx="451">
                  <c:v>0.11389696517824177</c:v>
                </c:pt>
                <c:pt idx="452">
                  <c:v>0.11384702100860977</c:v>
                </c:pt>
                <c:pt idx="453">
                  <c:v>0.11389696517824177</c:v>
                </c:pt>
                <c:pt idx="454">
                  <c:v>0.11384702100872346</c:v>
                </c:pt>
                <c:pt idx="455">
                  <c:v>0.11389696517824177</c:v>
                </c:pt>
                <c:pt idx="456">
                  <c:v>0.11384702100872346</c:v>
                </c:pt>
                <c:pt idx="457">
                  <c:v>0.11389696517824177</c:v>
                </c:pt>
                <c:pt idx="458">
                  <c:v>0.11384702100872346</c:v>
                </c:pt>
                <c:pt idx="459">
                  <c:v>0.11389696517835546</c:v>
                </c:pt>
                <c:pt idx="460">
                  <c:v>0.1272962723812725</c:v>
                </c:pt>
                <c:pt idx="461">
                  <c:v>0.1272962723812725</c:v>
                </c:pt>
                <c:pt idx="462">
                  <c:v>0.1272962723812725</c:v>
                </c:pt>
                <c:pt idx="463">
                  <c:v>0.1272962723812725</c:v>
                </c:pt>
                <c:pt idx="464">
                  <c:v>9.0936916946475321E-2</c:v>
                </c:pt>
                <c:pt idx="465">
                  <c:v>0.11384702100872346</c:v>
                </c:pt>
                <c:pt idx="466">
                  <c:v>0.16744424982084638</c:v>
                </c:pt>
                <c:pt idx="467">
                  <c:v>0.11768558718290478</c:v>
                </c:pt>
                <c:pt idx="468">
                  <c:v>0.11768558718290478</c:v>
                </c:pt>
                <c:pt idx="469">
                  <c:v>0.11768558718290478</c:v>
                </c:pt>
                <c:pt idx="470">
                  <c:v>0.11768558718301847</c:v>
                </c:pt>
                <c:pt idx="471">
                  <c:v>0.11768558718301847</c:v>
                </c:pt>
                <c:pt idx="472">
                  <c:v>0.11768558718301847</c:v>
                </c:pt>
                <c:pt idx="473">
                  <c:v>0.11768558718301847</c:v>
                </c:pt>
                <c:pt idx="474">
                  <c:v>0.11773553135253678</c:v>
                </c:pt>
                <c:pt idx="475">
                  <c:v>0.1177355313524231</c:v>
                </c:pt>
                <c:pt idx="476">
                  <c:v>0.11768558718290478</c:v>
                </c:pt>
                <c:pt idx="477">
                  <c:v>0.11768558718290478</c:v>
                </c:pt>
                <c:pt idx="478">
                  <c:v>0.11768558718301847</c:v>
                </c:pt>
                <c:pt idx="479">
                  <c:v>0.11768558718301847</c:v>
                </c:pt>
                <c:pt idx="480">
                  <c:v>0.11768558718301847</c:v>
                </c:pt>
                <c:pt idx="481">
                  <c:v>0.11768558718301847</c:v>
                </c:pt>
                <c:pt idx="482">
                  <c:v>0.11768558718290478</c:v>
                </c:pt>
                <c:pt idx="483">
                  <c:v>0.11768558718290478</c:v>
                </c:pt>
                <c:pt idx="484">
                  <c:v>1.1176855871829048</c:v>
                </c:pt>
                <c:pt idx="485">
                  <c:v>0.16744424982084638</c:v>
                </c:pt>
                <c:pt idx="486">
                  <c:v>1.2955938540133047</c:v>
                </c:pt>
                <c:pt idx="487">
                  <c:v>0.19040429805272652</c:v>
                </c:pt>
                <c:pt idx="488">
                  <c:v>1.1770549350192141</c:v>
                </c:pt>
                <c:pt idx="489">
                  <c:v>1.2267137093178917</c:v>
                </c:pt>
                <c:pt idx="490">
                  <c:v>1.2363243945162594</c:v>
                </c:pt>
                <c:pt idx="491">
                  <c:v>1.167494193990251</c:v>
                </c:pt>
                <c:pt idx="492">
                  <c:v>1.1674442498208464</c:v>
                </c:pt>
                <c:pt idx="493">
                  <c:v>0.16749419399047838</c:v>
                </c:pt>
                <c:pt idx="494">
                  <c:v>0.16749419399036469</c:v>
                </c:pt>
                <c:pt idx="495">
                  <c:v>0.16744424982084638</c:v>
                </c:pt>
                <c:pt idx="496">
                  <c:v>0.16749419399025101</c:v>
                </c:pt>
                <c:pt idx="497">
                  <c:v>1.167494193990251</c:v>
                </c:pt>
                <c:pt idx="498">
                  <c:v>0.16744424982084638</c:v>
                </c:pt>
                <c:pt idx="499">
                  <c:v>0.16749419399047838</c:v>
                </c:pt>
                <c:pt idx="500">
                  <c:v>0.16744424982084638</c:v>
                </c:pt>
                <c:pt idx="501">
                  <c:v>0.16749419399036469</c:v>
                </c:pt>
                <c:pt idx="502">
                  <c:v>0.16744424982084638</c:v>
                </c:pt>
                <c:pt idx="503">
                  <c:v>0.16749419399025101</c:v>
                </c:pt>
                <c:pt idx="504">
                  <c:v>0.16744424982084638</c:v>
                </c:pt>
                <c:pt idx="505">
                  <c:v>0.16749419399036469</c:v>
                </c:pt>
                <c:pt idx="506">
                  <c:v>0.16744424982084638</c:v>
                </c:pt>
                <c:pt idx="507">
                  <c:v>0.16749419399025101</c:v>
                </c:pt>
                <c:pt idx="508">
                  <c:v>0.16744424982084638</c:v>
                </c:pt>
                <c:pt idx="509">
                  <c:v>0.16749419399036469</c:v>
                </c:pt>
                <c:pt idx="510">
                  <c:v>0.16749419399047838</c:v>
                </c:pt>
                <c:pt idx="511">
                  <c:v>0.16744424982084638</c:v>
                </c:pt>
                <c:pt idx="512">
                  <c:v>1.167494193990251</c:v>
                </c:pt>
                <c:pt idx="513">
                  <c:v>1.1674442498208464</c:v>
                </c:pt>
                <c:pt idx="514">
                  <c:v>1.167494193990251</c:v>
                </c:pt>
                <c:pt idx="515">
                  <c:v>0.16744424982084638</c:v>
                </c:pt>
                <c:pt idx="516">
                  <c:v>0.16749419399036469</c:v>
                </c:pt>
                <c:pt idx="517">
                  <c:v>0.16744424982084638</c:v>
                </c:pt>
                <c:pt idx="518">
                  <c:v>0.16749419399047838</c:v>
                </c:pt>
                <c:pt idx="519">
                  <c:v>0.16744424982084638</c:v>
                </c:pt>
                <c:pt idx="520">
                  <c:v>1.167494193990251</c:v>
                </c:pt>
                <c:pt idx="521">
                  <c:v>1.1674442498208464</c:v>
                </c:pt>
                <c:pt idx="522">
                  <c:v>1.167494193990251</c:v>
                </c:pt>
                <c:pt idx="523">
                  <c:v>1.1674442498208464</c:v>
                </c:pt>
                <c:pt idx="524">
                  <c:v>0.16749419399036469</c:v>
                </c:pt>
                <c:pt idx="525">
                  <c:v>0.16744424982084638</c:v>
                </c:pt>
                <c:pt idx="526">
                  <c:v>0.16749419399047838</c:v>
                </c:pt>
                <c:pt idx="527">
                  <c:v>0.16744424982084638</c:v>
                </c:pt>
                <c:pt idx="528">
                  <c:v>1.167494193990251</c:v>
                </c:pt>
                <c:pt idx="529">
                  <c:v>1.1674442498208464</c:v>
                </c:pt>
                <c:pt idx="530">
                  <c:v>1.167494193990251</c:v>
                </c:pt>
                <c:pt idx="531">
                  <c:v>1.1674442498208464</c:v>
                </c:pt>
                <c:pt idx="532">
                  <c:v>1.1674442498208464</c:v>
                </c:pt>
                <c:pt idx="533">
                  <c:v>1.167494193990251</c:v>
                </c:pt>
                <c:pt idx="534">
                  <c:v>1.1674442498208464</c:v>
                </c:pt>
                <c:pt idx="535">
                  <c:v>1.167494193990251</c:v>
                </c:pt>
                <c:pt idx="536">
                  <c:v>0.16744424982084638</c:v>
                </c:pt>
                <c:pt idx="537">
                  <c:v>0.16749419399047838</c:v>
                </c:pt>
                <c:pt idx="538">
                  <c:v>0.16744424982084638</c:v>
                </c:pt>
                <c:pt idx="539">
                  <c:v>0.16744424982084638</c:v>
                </c:pt>
                <c:pt idx="540">
                  <c:v>0.19045424222213114</c:v>
                </c:pt>
                <c:pt idx="541">
                  <c:v>0.19040429805249914</c:v>
                </c:pt>
                <c:pt idx="542">
                  <c:v>0.19045424222224483</c:v>
                </c:pt>
                <c:pt idx="543">
                  <c:v>0.19040429805261283</c:v>
                </c:pt>
                <c:pt idx="544">
                  <c:v>1.1904542422221311</c:v>
                </c:pt>
                <c:pt idx="545">
                  <c:v>0.19045424222213114</c:v>
                </c:pt>
                <c:pt idx="546">
                  <c:v>0.19040429805249914</c:v>
                </c:pt>
                <c:pt idx="547">
                  <c:v>0.19045424222224483</c:v>
                </c:pt>
                <c:pt idx="548">
                  <c:v>0.19040429805261283</c:v>
                </c:pt>
                <c:pt idx="549">
                  <c:v>0.19045424222224483</c:v>
                </c:pt>
                <c:pt idx="550">
                  <c:v>0.19040429805249914</c:v>
                </c:pt>
                <c:pt idx="551">
                  <c:v>0.19045424222213114</c:v>
                </c:pt>
                <c:pt idx="552">
                  <c:v>0.19040429805272652</c:v>
                </c:pt>
                <c:pt idx="553">
                  <c:v>1.1904542422221311</c:v>
                </c:pt>
                <c:pt idx="554">
                  <c:v>1.1904042980524991</c:v>
                </c:pt>
                <c:pt idx="555">
                  <c:v>1.1904542422221311</c:v>
                </c:pt>
                <c:pt idx="556">
                  <c:v>0.19040429805272652</c:v>
                </c:pt>
                <c:pt idx="557">
                  <c:v>0.19045424222213114</c:v>
                </c:pt>
                <c:pt idx="558">
                  <c:v>0.19040429805249914</c:v>
                </c:pt>
                <c:pt idx="559">
                  <c:v>0.19040429805249914</c:v>
                </c:pt>
                <c:pt idx="560">
                  <c:v>0.19045424222213114</c:v>
                </c:pt>
                <c:pt idx="561">
                  <c:v>0.19040429805272652</c:v>
                </c:pt>
                <c:pt idx="562">
                  <c:v>1.1904542422221311</c:v>
                </c:pt>
                <c:pt idx="563">
                  <c:v>1.1904042980524991</c:v>
                </c:pt>
                <c:pt idx="564">
                  <c:v>0.19040429805272652</c:v>
                </c:pt>
                <c:pt idx="565">
                  <c:v>1.1904542422221311</c:v>
                </c:pt>
                <c:pt idx="566">
                  <c:v>1.1904042980524991</c:v>
                </c:pt>
                <c:pt idx="567">
                  <c:v>1.154094886787334</c:v>
                </c:pt>
                <c:pt idx="568">
                  <c:v>1.1540449426179293</c:v>
                </c:pt>
                <c:pt idx="569">
                  <c:v>1.154094886787334</c:v>
                </c:pt>
                <c:pt idx="570">
                  <c:v>0.15404494261770196</c:v>
                </c:pt>
                <c:pt idx="571">
                  <c:v>0.15409488678733396</c:v>
                </c:pt>
                <c:pt idx="572">
                  <c:v>0.15404494261770196</c:v>
                </c:pt>
                <c:pt idx="573">
                  <c:v>1.154094886787334</c:v>
                </c:pt>
                <c:pt idx="574">
                  <c:v>1.1540449426179293</c:v>
                </c:pt>
                <c:pt idx="575">
                  <c:v>1.154094886787334</c:v>
                </c:pt>
                <c:pt idx="576">
                  <c:v>0.15404494261770196</c:v>
                </c:pt>
                <c:pt idx="577">
                  <c:v>1.154044942617702</c:v>
                </c:pt>
                <c:pt idx="578">
                  <c:v>1.154094886787334</c:v>
                </c:pt>
                <c:pt idx="579">
                  <c:v>1.1540449426179293</c:v>
                </c:pt>
                <c:pt idx="580">
                  <c:v>1.154094886787334</c:v>
                </c:pt>
                <c:pt idx="581">
                  <c:v>0.15404494261770196</c:v>
                </c:pt>
                <c:pt idx="582">
                  <c:v>0.15409488678733396</c:v>
                </c:pt>
                <c:pt idx="583">
                  <c:v>0.15404494261781565</c:v>
                </c:pt>
                <c:pt idx="584">
                  <c:v>0.15409488678733396</c:v>
                </c:pt>
                <c:pt idx="585">
                  <c:v>0.15404494261770196</c:v>
                </c:pt>
                <c:pt idx="586">
                  <c:v>1.154094886787334</c:v>
                </c:pt>
                <c:pt idx="587">
                  <c:v>1.1540449426179293</c:v>
                </c:pt>
                <c:pt idx="588">
                  <c:v>1.154094886787334</c:v>
                </c:pt>
                <c:pt idx="589">
                  <c:v>0.15409488678733396</c:v>
                </c:pt>
                <c:pt idx="590">
                  <c:v>0.15404494261770196</c:v>
                </c:pt>
                <c:pt idx="591">
                  <c:v>1.154094886787334</c:v>
                </c:pt>
                <c:pt idx="592">
                  <c:v>1.1540449426179293</c:v>
                </c:pt>
                <c:pt idx="593">
                  <c:v>1.154094886787334</c:v>
                </c:pt>
                <c:pt idx="594">
                  <c:v>1.154044942617702</c:v>
                </c:pt>
                <c:pt idx="595">
                  <c:v>1.154094886787334</c:v>
                </c:pt>
                <c:pt idx="596">
                  <c:v>1.154094886787334</c:v>
                </c:pt>
                <c:pt idx="597">
                  <c:v>1.1540449426179293</c:v>
                </c:pt>
                <c:pt idx="598">
                  <c:v>1.154094886787334</c:v>
                </c:pt>
                <c:pt idx="599">
                  <c:v>1.154044942617702</c:v>
                </c:pt>
                <c:pt idx="600">
                  <c:v>1.154094886787334</c:v>
                </c:pt>
                <c:pt idx="601">
                  <c:v>1.1540449426179293</c:v>
                </c:pt>
                <c:pt idx="602">
                  <c:v>1.154094886787334</c:v>
                </c:pt>
                <c:pt idx="603">
                  <c:v>1.154044942617702</c:v>
                </c:pt>
                <c:pt idx="604">
                  <c:v>1.154094886787334</c:v>
                </c:pt>
                <c:pt idx="605">
                  <c:v>0.17705493501898673</c:v>
                </c:pt>
                <c:pt idx="606">
                  <c:v>0.1770049908495821</c:v>
                </c:pt>
                <c:pt idx="607">
                  <c:v>1.1770549350192141</c:v>
                </c:pt>
                <c:pt idx="608">
                  <c:v>0.1770049908495821</c:v>
                </c:pt>
                <c:pt idx="609">
                  <c:v>0.1770549350192141</c:v>
                </c:pt>
                <c:pt idx="610">
                  <c:v>0.1770049908495821</c:v>
                </c:pt>
                <c:pt idx="611">
                  <c:v>0.17705493501898673</c:v>
                </c:pt>
                <c:pt idx="612">
                  <c:v>0.1770049908495821</c:v>
                </c:pt>
                <c:pt idx="613">
                  <c:v>0.1770549350192141</c:v>
                </c:pt>
                <c:pt idx="614">
                  <c:v>0.1770049908495821</c:v>
                </c:pt>
                <c:pt idx="615">
                  <c:v>1.1770049908495821</c:v>
                </c:pt>
                <c:pt idx="616">
                  <c:v>1.1770549350192141</c:v>
                </c:pt>
                <c:pt idx="617">
                  <c:v>1.1770049908495821</c:v>
                </c:pt>
                <c:pt idx="618">
                  <c:v>1.1770549350192141</c:v>
                </c:pt>
                <c:pt idx="619">
                  <c:v>0.1770049908495821</c:v>
                </c:pt>
                <c:pt idx="620">
                  <c:v>0.17705493501898673</c:v>
                </c:pt>
                <c:pt idx="621">
                  <c:v>0.1770049908495821</c:v>
                </c:pt>
                <c:pt idx="622">
                  <c:v>1.1770549350192141</c:v>
                </c:pt>
                <c:pt idx="623">
                  <c:v>1.1770049908495821</c:v>
                </c:pt>
                <c:pt idx="624">
                  <c:v>1.1770549350192141</c:v>
                </c:pt>
                <c:pt idx="625">
                  <c:v>1.1770049908495821</c:v>
                </c:pt>
                <c:pt idx="626">
                  <c:v>1.1770549350192141</c:v>
                </c:pt>
                <c:pt idx="627">
                  <c:v>1.1770049908495821</c:v>
                </c:pt>
                <c:pt idx="628">
                  <c:v>1.1770549350192141</c:v>
                </c:pt>
                <c:pt idx="629">
                  <c:v>1.1770049908495821</c:v>
                </c:pt>
                <c:pt idx="630">
                  <c:v>1.1770549350192141</c:v>
                </c:pt>
                <c:pt idx="631">
                  <c:v>0.16744424982084638</c:v>
                </c:pt>
                <c:pt idx="632">
                  <c:v>1.167494193990251</c:v>
                </c:pt>
                <c:pt idx="633">
                  <c:v>1.1674442498208464</c:v>
                </c:pt>
                <c:pt idx="634">
                  <c:v>1.154094886787334</c:v>
                </c:pt>
                <c:pt idx="635">
                  <c:v>0.15409488678733396</c:v>
                </c:pt>
                <c:pt idx="636">
                  <c:v>0.15409488678733396</c:v>
                </c:pt>
                <c:pt idx="637">
                  <c:v>0.15404494261781565</c:v>
                </c:pt>
                <c:pt idx="638">
                  <c:v>1.1904042980524991</c:v>
                </c:pt>
                <c:pt idx="639">
                  <c:v>1.1904042980527265</c:v>
                </c:pt>
                <c:pt idx="640">
                  <c:v>0.19040429805261283</c:v>
                </c:pt>
                <c:pt idx="641">
                  <c:v>0.19045424222224483</c:v>
                </c:pt>
                <c:pt idx="642">
                  <c:v>1.1770049908495821</c:v>
                </c:pt>
                <c:pt idx="643">
                  <c:v>1.1770549350192141</c:v>
                </c:pt>
                <c:pt idx="644">
                  <c:v>0.18089350119339542</c:v>
                </c:pt>
                <c:pt idx="645">
                  <c:v>0.18084355702387711</c:v>
                </c:pt>
                <c:pt idx="646">
                  <c:v>0.18089350119339542</c:v>
                </c:pt>
                <c:pt idx="647">
                  <c:v>1.1808935011933954</c:v>
                </c:pt>
                <c:pt idx="648">
                  <c:v>0.20436726088337309</c:v>
                </c:pt>
                <c:pt idx="649">
                  <c:v>0.20436726088348678</c:v>
                </c:pt>
                <c:pt idx="650">
                  <c:v>0.19091800951082405</c:v>
                </c:pt>
                <c:pt idx="651">
                  <c:v>0.20436726088348678</c:v>
                </c:pt>
                <c:pt idx="652">
                  <c:v>0.20436726088337309</c:v>
                </c:pt>
                <c:pt idx="653">
                  <c:v>0.20436726088337309</c:v>
                </c:pt>
                <c:pt idx="654">
                  <c:v>0.21771662391688551</c:v>
                </c:pt>
                <c:pt idx="655">
                  <c:v>0.20436726088337309</c:v>
                </c:pt>
                <c:pt idx="656">
                  <c:v>0.20436726088337309</c:v>
                </c:pt>
                <c:pt idx="657">
                  <c:v>0.21771662391688551</c:v>
                </c:pt>
                <c:pt idx="658">
                  <c:v>0.20436726088337309</c:v>
                </c:pt>
                <c:pt idx="659">
                  <c:v>0.20436726088348678</c:v>
                </c:pt>
                <c:pt idx="660">
                  <c:v>0.20436726088342994</c:v>
                </c:pt>
                <c:pt idx="661">
                  <c:v>0.22732730911525323</c:v>
                </c:pt>
                <c:pt idx="662">
                  <c:v>0.21017862175506252</c:v>
                </c:pt>
                <c:pt idx="663">
                  <c:v>0.21017862175506252</c:v>
                </c:pt>
                <c:pt idx="664">
                  <c:v>0.21017862175506252</c:v>
                </c:pt>
                <c:pt idx="665">
                  <c:v>0.1968292587215501</c:v>
                </c:pt>
                <c:pt idx="666">
                  <c:v>0.21017862175506252</c:v>
                </c:pt>
                <c:pt idx="667">
                  <c:v>0.21017862175494884</c:v>
                </c:pt>
                <c:pt idx="668">
                  <c:v>0.22362787312761156</c:v>
                </c:pt>
                <c:pt idx="669">
                  <c:v>0.21017862175494884</c:v>
                </c:pt>
                <c:pt idx="670">
                  <c:v>0.22362787312761156</c:v>
                </c:pt>
                <c:pt idx="671">
                  <c:v>0.21017862175494884</c:v>
                </c:pt>
                <c:pt idx="672">
                  <c:v>0.1968292587215501</c:v>
                </c:pt>
                <c:pt idx="673">
                  <c:v>0.1968292587215501</c:v>
                </c:pt>
                <c:pt idx="674">
                  <c:v>0.1968292587215501</c:v>
                </c:pt>
                <c:pt idx="675">
                  <c:v>0.21017862175494884</c:v>
                </c:pt>
                <c:pt idx="676">
                  <c:v>0.1968292587215501</c:v>
                </c:pt>
                <c:pt idx="677">
                  <c:v>0.21017862175494884</c:v>
                </c:pt>
                <c:pt idx="678">
                  <c:v>0.1968292587215501</c:v>
                </c:pt>
                <c:pt idx="679">
                  <c:v>0.21022856592458083</c:v>
                </c:pt>
                <c:pt idx="680">
                  <c:v>0.21017862175506252</c:v>
                </c:pt>
                <c:pt idx="681">
                  <c:v>0.22362787312749788</c:v>
                </c:pt>
                <c:pt idx="682">
                  <c:v>0.1968292587215501</c:v>
                </c:pt>
                <c:pt idx="683">
                  <c:v>0.21017862175506252</c:v>
                </c:pt>
                <c:pt idx="684">
                  <c:v>0.19677931455203179</c:v>
                </c:pt>
                <c:pt idx="685">
                  <c:v>0.22362787312761156</c:v>
                </c:pt>
                <c:pt idx="686">
                  <c:v>0.21017862175506252</c:v>
                </c:pt>
                <c:pt idx="687">
                  <c:v>0.22357792895809325</c:v>
                </c:pt>
                <c:pt idx="688">
                  <c:v>0.21022856592446715</c:v>
                </c:pt>
                <c:pt idx="689">
                  <c:v>0.21022856592446715</c:v>
                </c:pt>
                <c:pt idx="690">
                  <c:v>0.22362787312749788</c:v>
                </c:pt>
                <c:pt idx="691">
                  <c:v>0.22362787312749788</c:v>
                </c:pt>
                <c:pt idx="692">
                  <c:v>0.21017862175506252</c:v>
                </c:pt>
                <c:pt idx="693">
                  <c:v>0.21017862175506252</c:v>
                </c:pt>
                <c:pt idx="694">
                  <c:v>0.21022856592458083</c:v>
                </c:pt>
                <c:pt idx="695">
                  <c:v>0.21022856592458083</c:v>
                </c:pt>
                <c:pt idx="696">
                  <c:v>0.19677931455203179</c:v>
                </c:pt>
                <c:pt idx="697">
                  <c:v>0.23697723616112398</c:v>
                </c:pt>
                <c:pt idx="698">
                  <c:v>0.22362787312749788</c:v>
                </c:pt>
                <c:pt idx="699">
                  <c:v>0.22362787312749788</c:v>
                </c:pt>
                <c:pt idx="700">
                  <c:v>0.22362787312749788</c:v>
                </c:pt>
                <c:pt idx="701">
                  <c:v>0.22362787312749788</c:v>
                </c:pt>
                <c:pt idx="702">
                  <c:v>0.21017862175506252</c:v>
                </c:pt>
                <c:pt idx="703">
                  <c:v>0.1968292587215501</c:v>
                </c:pt>
                <c:pt idx="704">
                  <c:v>0.1968292587215501</c:v>
                </c:pt>
                <c:pt idx="705">
                  <c:v>0.21022856592458083</c:v>
                </c:pt>
                <c:pt idx="706">
                  <c:v>0.21022856592458083</c:v>
                </c:pt>
                <c:pt idx="707">
                  <c:v>0.23697723616112398</c:v>
                </c:pt>
                <c:pt idx="708">
                  <c:v>0.22362787312761156</c:v>
                </c:pt>
                <c:pt idx="709">
                  <c:v>0.22362787312761156</c:v>
                </c:pt>
                <c:pt idx="710">
                  <c:v>0.22362787312761156</c:v>
                </c:pt>
                <c:pt idx="711">
                  <c:v>0.21017862175506252</c:v>
                </c:pt>
                <c:pt idx="712">
                  <c:v>0.1968292587215501</c:v>
                </c:pt>
                <c:pt idx="713">
                  <c:v>0.22357792895809325</c:v>
                </c:pt>
                <c:pt idx="714">
                  <c:v>0.21022856592458083</c:v>
                </c:pt>
                <c:pt idx="715">
                  <c:v>0.21022856592458083</c:v>
                </c:pt>
                <c:pt idx="716">
                  <c:v>0.21022856592458083</c:v>
                </c:pt>
                <c:pt idx="717">
                  <c:v>0.21022856592458083</c:v>
                </c:pt>
                <c:pt idx="718">
                  <c:v>0.21022856592458083</c:v>
                </c:pt>
                <c:pt idx="719">
                  <c:v>0.23697723616112398</c:v>
                </c:pt>
                <c:pt idx="720">
                  <c:v>0.22362787312761156</c:v>
                </c:pt>
                <c:pt idx="721">
                  <c:v>0.22362787312761156</c:v>
                </c:pt>
                <c:pt idx="722">
                  <c:v>0.21017862175494884</c:v>
                </c:pt>
                <c:pt idx="723">
                  <c:v>0.22357792895797957</c:v>
                </c:pt>
                <c:pt idx="724">
                  <c:v>0.22357792895797957</c:v>
                </c:pt>
                <c:pt idx="725">
                  <c:v>0.21022856592458083</c:v>
                </c:pt>
                <c:pt idx="726">
                  <c:v>0.21022856592458083</c:v>
                </c:pt>
                <c:pt idx="727">
                  <c:v>0.21022856592458083</c:v>
                </c:pt>
                <c:pt idx="728">
                  <c:v>0.1968292587215501</c:v>
                </c:pt>
                <c:pt idx="729">
                  <c:v>0.2369772361610103</c:v>
                </c:pt>
                <c:pt idx="730">
                  <c:v>0.22362787312761156</c:v>
                </c:pt>
                <c:pt idx="731">
                  <c:v>0.22357792895797957</c:v>
                </c:pt>
                <c:pt idx="732">
                  <c:v>0.22357792895797957</c:v>
                </c:pt>
                <c:pt idx="733">
                  <c:v>0.22357792895797957</c:v>
                </c:pt>
                <c:pt idx="734">
                  <c:v>0.21022856592458083</c:v>
                </c:pt>
                <c:pt idx="735">
                  <c:v>0.21022856592458083</c:v>
                </c:pt>
                <c:pt idx="736">
                  <c:v>0.21022856592458083</c:v>
                </c:pt>
                <c:pt idx="737">
                  <c:v>0.21017862175494884</c:v>
                </c:pt>
                <c:pt idx="738">
                  <c:v>0.1968292587215501</c:v>
                </c:pt>
                <c:pt idx="739">
                  <c:v>0.22362787312749788</c:v>
                </c:pt>
                <c:pt idx="740">
                  <c:v>0.19677931455203179</c:v>
                </c:pt>
                <c:pt idx="741">
                  <c:v>0.22362787312761156</c:v>
                </c:pt>
                <c:pt idx="742">
                  <c:v>0.1968292587215501</c:v>
                </c:pt>
                <c:pt idx="743">
                  <c:v>0.1968292587215501</c:v>
                </c:pt>
                <c:pt idx="744">
                  <c:v>0.1968292587215501</c:v>
                </c:pt>
                <c:pt idx="745">
                  <c:v>0.19677931455191811</c:v>
                </c:pt>
                <c:pt idx="746">
                  <c:v>0.19677931455191811</c:v>
                </c:pt>
                <c:pt idx="747">
                  <c:v>0.19677931455191811</c:v>
                </c:pt>
                <c:pt idx="748">
                  <c:v>0.19677931455191811</c:v>
                </c:pt>
                <c:pt idx="749">
                  <c:v>0.1968292587215501</c:v>
                </c:pt>
                <c:pt idx="750">
                  <c:v>0.23313866998682897</c:v>
                </c:pt>
                <c:pt idx="751">
                  <c:v>0.21022856592458083</c:v>
                </c:pt>
                <c:pt idx="752">
                  <c:v>0.21022856592458083</c:v>
                </c:pt>
                <c:pt idx="753">
                  <c:v>0.22357792895797957</c:v>
                </c:pt>
                <c:pt idx="754">
                  <c:v>0.21017862175506252</c:v>
                </c:pt>
                <c:pt idx="755">
                  <c:v>0.21022856592458083</c:v>
                </c:pt>
                <c:pt idx="756">
                  <c:v>0.22357792895797957</c:v>
                </c:pt>
                <c:pt idx="757">
                  <c:v>0.21017862175506252</c:v>
                </c:pt>
                <c:pt idx="758">
                  <c:v>0.21022856592446715</c:v>
                </c:pt>
                <c:pt idx="759">
                  <c:v>0.22357792895809325</c:v>
                </c:pt>
                <c:pt idx="760">
                  <c:v>0.21017862175506252</c:v>
                </c:pt>
                <c:pt idx="761">
                  <c:v>0.21022856592458083</c:v>
                </c:pt>
                <c:pt idx="762">
                  <c:v>0.22357792895809325</c:v>
                </c:pt>
                <c:pt idx="763">
                  <c:v>0.21017862175506252</c:v>
                </c:pt>
                <c:pt idx="764">
                  <c:v>0.21022856592458083</c:v>
                </c:pt>
                <c:pt idx="765">
                  <c:v>0.21017862175506252</c:v>
                </c:pt>
                <c:pt idx="766">
                  <c:v>0.21017862175506252</c:v>
                </c:pt>
                <c:pt idx="767">
                  <c:v>0.21017862175506252</c:v>
                </c:pt>
                <c:pt idx="768">
                  <c:v>0.21017862175506252</c:v>
                </c:pt>
                <c:pt idx="769">
                  <c:v>0.21022856592458083</c:v>
                </c:pt>
                <c:pt idx="770">
                  <c:v>0.21022856592458083</c:v>
                </c:pt>
                <c:pt idx="771">
                  <c:v>0.21017862175506252</c:v>
                </c:pt>
                <c:pt idx="772">
                  <c:v>0.21022856592446715</c:v>
                </c:pt>
                <c:pt idx="773">
                  <c:v>0.21017862175506252</c:v>
                </c:pt>
                <c:pt idx="774">
                  <c:v>0.21022856592458083</c:v>
                </c:pt>
                <c:pt idx="775">
                  <c:v>0.21017862175506252</c:v>
                </c:pt>
                <c:pt idx="776">
                  <c:v>0.21022856592458083</c:v>
                </c:pt>
                <c:pt idx="777">
                  <c:v>0.22357792895809325</c:v>
                </c:pt>
                <c:pt idx="778">
                  <c:v>0.22357792895809325</c:v>
                </c:pt>
                <c:pt idx="779">
                  <c:v>0.22357792895797957</c:v>
                </c:pt>
                <c:pt idx="780">
                  <c:v>0.22357792895797957</c:v>
                </c:pt>
                <c:pt idx="781">
                  <c:v>0.2370271803306423</c:v>
                </c:pt>
                <c:pt idx="782">
                  <c:v>0.22357792895797957</c:v>
                </c:pt>
                <c:pt idx="783">
                  <c:v>0.2370271803306423</c:v>
                </c:pt>
                <c:pt idx="784">
                  <c:v>0.22357792895809325</c:v>
                </c:pt>
                <c:pt idx="785">
                  <c:v>0.2370271803306423</c:v>
                </c:pt>
                <c:pt idx="786">
                  <c:v>0.22357792895809325</c:v>
                </c:pt>
                <c:pt idx="787">
                  <c:v>0.23702718033052861</c:v>
                </c:pt>
                <c:pt idx="788">
                  <c:v>0.22357792895809325</c:v>
                </c:pt>
                <c:pt idx="789">
                  <c:v>0.22362787312761156</c:v>
                </c:pt>
                <c:pt idx="790">
                  <c:v>0.22362787312761156</c:v>
                </c:pt>
                <c:pt idx="791">
                  <c:v>0.22362787312749788</c:v>
                </c:pt>
                <c:pt idx="792">
                  <c:v>0.22362787312749788</c:v>
                </c:pt>
                <c:pt idx="793">
                  <c:v>0.22362787312761156</c:v>
                </c:pt>
                <c:pt idx="794">
                  <c:v>0.22362787312761156</c:v>
                </c:pt>
                <c:pt idx="795">
                  <c:v>0.22362787312749788</c:v>
                </c:pt>
                <c:pt idx="796">
                  <c:v>0.22362787312749788</c:v>
                </c:pt>
                <c:pt idx="797">
                  <c:v>0.22357792895797957</c:v>
                </c:pt>
                <c:pt idx="798">
                  <c:v>0.22357792895797957</c:v>
                </c:pt>
                <c:pt idx="799">
                  <c:v>0.2370271803306423</c:v>
                </c:pt>
                <c:pt idx="800">
                  <c:v>0.22357792895809325</c:v>
                </c:pt>
                <c:pt idx="801">
                  <c:v>0.2370271803306423</c:v>
                </c:pt>
                <c:pt idx="802">
                  <c:v>0.22357792895809325</c:v>
                </c:pt>
                <c:pt idx="803">
                  <c:v>0.23702718033052861</c:v>
                </c:pt>
                <c:pt idx="804">
                  <c:v>0.22357792895809325</c:v>
                </c:pt>
                <c:pt idx="805">
                  <c:v>0.23702718033052861</c:v>
                </c:pt>
                <c:pt idx="806">
                  <c:v>0.22362787312761156</c:v>
                </c:pt>
                <c:pt idx="807">
                  <c:v>0.22362787312749788</c:v>
                </c:pt>
                <c:pt idx="808">
                  <c:v>0.22362787312749788</c:v>
                </c:pt>
                <c:pt idx="809">
                  <c:v>0.23318861415634728</c:v>
                </c:pt>
                <c:pt idx="810">
                  <c:v>0.23318861415634728</c:v>
                </c:pt>
                <c:pt idx="811">
                  <c:v>0.2465379771898597</c:v>
                </c:pt>
                <c:pt idx="812">
                  <c:v>0.23318861415634728</c:v>
                </c:pt>
                <c:pt idx="813">
                  <c:v>0.2465379771898597</c:v>
                </c:pt>
                <c:pt idx="814">
                  <c:v>0.23318861415646097</c:v>
                </c:pt>
                <c:pt idx="815">
                  <c:v>0.2465379771898597</c:v>
                </c:pt>
                <c:pt idx="816">
                  <c:v>0.24653797718974602</c:v>
                </c:pt>
                <c:pt idx="817">
                  <c:v>0.24653797718974602</c:v>
                </c:pt>
                <c:pt idx="818">
                  <c:v>0.2465379771898597</c:v>
                </c:pt>
                <c:pt idx="819">
                  <c:v>0.25998722856240875</c:v>
                </c:pt>
                <c:pt idx="820">
                  <c:v>0.2465379771898597</c:v>
                </c:pt>
                <c:pt idx="821">
                  <c:v>0.25998722856240875</c:v>
                </c:pt>
                <c:pt idx="822">
                  <c:v>0.2465379771898597</c:v>
                </c:pt>
                <c:pt idx="823">
                  <c:v>0.25998722856240875</c:v>
                </c:pt>
                <c:pt idx="824">
                  <c:v>0.23313866998682897</c:v>
                </c:pt>
                <c:pt idx="825">
                  <c:v>0.23313866998682897</c:v>
                </c:pt>
                <c:pt idx="826">
                  <c:v>0.24658792135937802</c:v>
                </c:pt>
                <c:pt idx="827">
                  <c:v>0.24658792135937802</c:v>
                </c:pt>
                <c:pt idx="828">
                  <c:v>0.24658792135937802</c:v>
                </c:pt>
                <c:pt idx="829">
                  <c:v>0.2465879213594917</c:v>
                </c:pt>
                <c:pt idx="830">
                  <c:v>0.23318861415634728</c:v>
                </c:pt>
                <c:pt idx="831">
                  <c:v>0.2465379771898597</c:v>
                </c:pt>
                <c:pt idx="832">
                  <c:v>0.23318861415634728</c:v>
                </c:pt>
                <c:pt idx="833">
                  <c:v>0.2465379771898597</c:v>
                </c:pt>
                <c:pt idx="834">
                  <c:v>0.23318861415646097</c:v>
                </c:pt>
                <c:pt idx="835">
                  <c:v>0.2465379771898597</c:v>
                </c:pt>
                <c:pt idx="836">
                  <c:v>0.23318861415634728</c:v>
                </c:pt>
                <c:pt idx="837">
                  <c:v>0.24653797718974602</c:v>
                </c:pt>
                <c:pt idx="838">
                  <c:v>0.2465379771898597</c:v>
                </c:pt>
                <c:pt idx="839">
                  <c:v>0.2465379771898597</c:v>
                </c:pt>
                <c:pt idx="840">
                  <c:v>0.25998722856240875</c:v>
                </c:pt>
                <c:pt idx="841">
                  <c:v>0.2465379771898597</c:v>
                </c:pt>
                <c:pt idx="842">
                  <c:v>0.25998722856240875</c:v>
                </c:pt>
                <c:pt idx="843">
                  <c:v>0.2465379771898597</c:v>
                </c:pt>
                <c:pt idx="844">
                  <c:v>0.25998722856240875</c:v>
                </c:pt>
                <c:pt idx="845">
                  <c:v>0.21973936278379824</c:v>
                </c:pt>
                <c:pt idx="846">
                  <c:v>0.19677931455203179</c:v>
                </c:pt>
                <c:pt idx="847">
                  <c:v>0.21973936278379824</c:v>
                </c:pt>
                <c:pt idx="848">
                  <c:v>0.33241697673679482</c:v>
                </c:pt>
                <c:pt idx="849">
                  <c:v>0.74417811517832888</c:v>
                </c:pt>
                <c:pt idx="850">
                  <c:v>0.49303742602023704</c:v>
                </c:pt>
                <c:pt idx="851">
                  <c:v>0.65384694965996459</c:v>
                </c:pt>
                <c:pt idx="852">
                  <c:v>0.3190676137032824</c:v>
                </c:pt>
                <c:pt idx="853">
                  <c:v>0.3190676137032824</c:v>
                </c:pt>
                <c:pt idx="854">
                  <c:v>0.3190676137032824</c:v>
                </c:pt>
                <c:pt idx="855">
                  <c:v>0.3190676137032824</c:v>
                </c:pt>
                <c:pt idx="856">
                  <c:v>0.3190676137032824</c:v>
                </c:pt>
                <c:pt idx="857">
                  <c:v>0.3190676137032824</c:v>
                </c:pt>
                <c:pt idx="858">
                  <c:v>0.34202766193516254</c:v>
                </c:pt>
                <c:pt idx="859">
                  <c:v>0.34202766193516254</c:v>
                </c:pt>
                <c:pt idx="860">
                  <c:v>0.34202766193504885</c:v>
                </c:pt>
                <c:pt idx="861">
                  <c:v>0.34202766193504885</c:v>
                </c:pt>
                <c:pt idx="862">
                  <c:v>0.34202766193504885</c:v>
                </c:pt>
                <c:pt idx="863">
                  <c:v>0.34202766193504885</c:v>
                </c:pt>
                <c:pt idx="864">
                  <c:v>0.34202766193516254</c:v>
                </c:pt>
                <c:pt idx="865">
                  <c:v>0.34202766193504885</c:v>
                </c:pt>
                <c:pt idx="866">
                  <c:v>0.34202766193504885</c:v>
                </c:pt>
                <c:pt idx="867">
                  <c:v>0.34202766193504885</c:v>
                </c:pt>
                <c:pt idx="868">
                  <c:v>0.34202766193504885</c:v>
                </c:pt>
                <c:pt idx="869">
                  <c:v>0.34202766193516254</c:v>
                </c:pt>
                <c:pt idx="870">
                  <c:v>0.3190676137032824</c:v>
                </c:pt>
                <c:pt idx="871">
                  <c:v>0.3190676137032824</c:v>
                </c:pt>
                <c:pt idx="872">
                  <c:v>0.3190676137032824</c:v>
                </c:pt>
                <c:pt idx="873">
                  <c:v>0.3190676137032824</c:v>
                </c:pt>
                <c:pt idx="874">
                  <c:v>0.3190676137032824</c:v>
                </c:pt>
                <c:pt idx="875">
                  <c:v>0.3190676137032824</c:v>
                </c:pt>
                <c:pt idx="876">
                  <c:v>0.34202766193516254</c:v>
                </c:pt>
                <c:pt idx="877">
                  <c:v>0.34202766193516254</c:v>
                </c:pt>
                <c:pt idx="878">
                  <c:v>0.34202766193504885</c:v>
                </c:pt>
                <c:pt idx="879">
                  <c:v>0.34202766193504885</c:v>
                </c:pt>
                <c:pt idx="880">
                  <c:v>0.34202766193504885</c:v>
                </c:pt>
                <c:pt idx="881">
                  <c:v>0.34202766193504885</c:v>
                </c:pt>
                <c:pt idx="882">
                  <c:v>0.36498771016692899</c:v>
                </c:pt>
                <c:pt idx="883">
                  <c:v>0.36498771016692899</c:v>
                </c:pt>
                <c:pt idx="884">
                  <c:v>0.36498771016692899</c:v>
                </c:pt>
                <c:pt idx="885">
                  <c:v>0.36498771016692899</c:v>
                </c:pt>
                <c:pt idx="886">
                  <c:v>0.36498771016692899</c:v>
                </c:pt>
                <c:pt idx="887">
                  <c:v>0.3649877101668153</c:v>
                </c:pt>
                <c:pt idx="888">
                  <c:v>0.36498771016692899</c:v>
                </c:pt>
                <c:pt idx="889">
                  <c:v>0.36498771016692899</c:v>
                </c:pt>
                <c:pt idx="890">
                  <c:v>0.36498771016692899</c:v>
                </c:pt>
                <c:pt idx="891">
                  <c:v>0.36498771016692899</c:v>
                </c:pt>
                <c:pt idx="892">
                  <c:v>0.3649877101668153</c:v>
                </c:pt>
                <c:pt idx="893">
                  <c:v>0.36498771016692899</c:v>
                </c:pt>
                <c:pt idx="894">
                  <c:v>0.34202766193516254</c:v>
                </c:pt>
                <c:pt idx="895">
                  <c:v>0.34202766193504885</c:v>
                </c:pt>
                <c:pt idx="896">
                  <c:v>0.34202766193504885</c:v>
                </c:pt>
                <c:pt idx="897">
                  <c:v>0.34202766193504885</c:v>
                </c:pt>
                <c:pt idx="898">
                  <c:v>0.34202766193504885</c:v>
                </c:pt>
                <c:pt idx="899">
                  <c:v>0.34202766193516254</c:v>
                </c:pt>
                <c:pt idx="900">
                  <c:v>0.47017726612750721</c:v>
                </c:pt>
                <c:pt idx="901">
                  <c:v>0.4701772661276209</c:v>
                </c:pt>
                <c:pt idx="902">
                  <c:v>0.4701772661276209</c:v>
                </c:pt>
                <c:pt idx="903">
                  <c:v>0.4701772661276209</c:v>
                </c:pt>
                <c:pt idx="904">
                  <c:v>0.47017726612739352</c:v>
                </c:pt>
                <c:pt idx="905">
                  <c:v>0.4701772661276209</c:v>
                </c:pt>
                <c:pt idx="906">
                  <c:v>0.44721721789574076</c:v>
                </c:pt>
                <c:pt idx="907">
                  <c:v>0.44721721789585445</c:v>
                </c:pt>
                <c:pt idx="908">
                  <c:v>0.44721721789585445</c:v>
                </c:pt>
                <c:pt idx="909">
                  <c:v>0.44721721789574076</c:v>
                </c:pt>
                <c:pt idx="910">
                  <c:v>0.44721721789574076</c:v>
                </c:pt>
                <c:pt idx="911">
                  <c:v>0.44721721789574076</c:v>
                </c:pt>
                <c:pt idx="912">
                  <c:v>0.47017726612750721</c:v>
                </c:pt>
                <c:pt idx="913">
                  <c:v>0.4701772661276209</c:v>
                </c:pt>
                <c:pt idx="914">
                  <c:v>0.4701772661276209</c:v>
                </c:pt>
                <c:pt idx="915">
                  <c:v>0.4701772661276209</c:v>
                </c:pt>
                <c:pt idx="916">
                  <c:v>0.47017726612739352</c:v>
                </c:pt>
                <c:pt idx="917">
                  <c:v>0.4701772661276209</c:v>
                </c:pt>
                <c:pt idx="918">
                  <c:v>0.49303742602023704</c:v>
                </c:pt>
                <c:pt idx="919">
                  <c:v>0.49303742602023704</c:v>
                </c:pt>
                <c:pt idx="920">
                  <c:v>0.49303742602023704</c:v>
                </c:pt>
                <c:pt idx="921">
                  <c:v>0.49303742602023704</c:v>
                </c:pt>
                <c:pt idx="922">
                  <c:v>0.49303742602023704</c:v>
                </c:pt>
                <c:pt idx="923">
                  <c:v>0.44721721789585445</c:v>
                </c:pt>
                <c:pt idx="924">
                  <c:v>0.44721721789585445</c:v>
                </c:pt>
                <c:pt idx="925">
                  <c:v>0.44721721789574076</c:v>
                </c:pt>
                <c:pt idx="926">
                  <c:v>0.44721721789574076</c:v>
                </c:pt>
                <c:pt idx="927">
                  <c:v>0.44721721789574076</c:v>
                </c:pt>
                <c:pt idx="928">
                  <c:v>0.44721721789596813</c:v>
                </c:pt>
                <c:pt idx="929">
                  <c:v>0.4701772661276209</c:v>
                </c:pt>
                <c:pt idx="930">
                  <c:v>0.4701772661276209</c:v>
                </c:pt>
                <c:pt idx="931">
                  <c:v>0.4701772661276209</c:v>
                </c:pt>
                <c:pt idx="932">
                  <c:v>0.47017726612739352</c:v>
                </c:pt>
                <c:pt idx="933">
                  <c:v>0.4701772661276209</c:v>
                </c:pt>
                <c:pt idx="934">
                  <c:v>0.4701772661276209</c:v>
                </c:pt>
                <c:pt idx="935">
                  <c:v>0.49303742602023704</c:v>
                </c:pt>
                <c:pt idx="936">
                  <c:v>0.49303742602023704</c:v>
                </c:pt>
                <c:pt idx="937">
                  <c:v>0.49303742602023704</c:v>
                </c:pt>
                <c:pt idx="938">
                  <c:v>0.49303742602023704</c:v>
                </c:pt>
                <c:pt idx="939">
                  <c:v>0.49303742602023704</c:v>
                </c:pt>
                <c:pt idx="940">
                  <c:v>0.49303742602023704</c:v>
                </c:pt>
                <c:pt idx="941">
                  <c:v>0.4701772661276209</c:v>
                </c:pt>
                <c:pt idx="942">
                  <c:v>0.4701772661276209</c:v>
                </c:pt>
                <c:pt idx="943">
                  <c:v>0.4701772661276209</c:v>
                </c:pt>
                <c:pt idx="944">
                  <c:v>0.47017726612739352</c:v>
                </c:pt>
                <c:pt idx="945">
                  <c:v>0.4701772661276209</c:v>
                </c:pt>
                <c:pt idx="946">
                  <c:v>0.4701772661276209</c:v>
                </c:pt>
                <c:pt idx="947">
                  <c:v>0.74417811517855625</c:v>
                </c:pt>
                <c:pt idx="948">
                  <c:v>0.74417811517832888</c:v>
                </c:pt>
                <c:pt idx="949">
                  <c:v>0.74417811517855625</c:v>
                </c:pt>
                <c:pt idx="950">
                  <c:v>0.74417811517832888</c:v>
                </c:pt>
                <c:pt idx="951">
                  <c:v>0.74417811517855625</c:v>
                </c:pt>
                <c:pt idx="952">
                  <c:v>0.72121806694667612</c:v>
                </c:pt>
                <c:pt idx="953">
                  <c:v>0.72121806694667612</c:v>
                </c:pt>
                <c:pt idx="954">
                  <c:v>0.72121806694667612</c:v>
                </c:pt>
                <c:pt idx="955">
                  <c:v>0.72121806694667612</c:v>
                </c:pt>
                <c:pt idx="956">
                  <c:v>0.72121806694667612</c:v>
                </c:pt>
                <c:pt idx="957">
                  <c:v>0.72121806694667612</c:v>
                </c:pt>
                <c:pt idx="958">
                  <c:v>0.69825801871502335</c:v>
                </c:pt>
                <c:pt idx="959">
                  <c:v>0.69825801871479598</c:v>
                </c:pt>
                <c:pt idx="960">
                  <c:v>0.69825801871502335</c:v>
                </c:pt>
                <c:pt idx="961">
                  <c:v>0.69825801871479598</c:v>
                </c:pt>
                <c:pt idx="962">
                  <c:v>0.69825801871502335</c:v>
                </c:pt>
                <c:pt idx="963">
                  <c:v>0.69825801871479598</c:v>
                </c:pt>
                <c:pt idx="964">
                  <c:v>0.72121806694667612</c:v>
                </c:pt>
                <c:pt idx="965">
                  <c:v>0.72121806694667612</c:v>
                </c:pt>
                <c:pt idx="966">
                  <c:v>0.72121806694667612</c:v>
                </c:pt>
                <c:pt idx="967">
                  <c:v>0.72121806694667612</c:v>
                </c:pt>
                <c:pt idx="968">
                  <c:v>0.72121806694667612</c:v>
                </c:pt>
                <c:pt idx="969">
                  <c:v>0.72121806694667612</c:v>
                </c:pt>
                <c:pt idx="970">
                  <c:v>0.72121806694667612</c:v>
                </c:pt>
                <c:pt idx="971">
                  <c:v>0.72121806694667612</c:v>
                </c:pt>
                <c:pt idx="972">
                  <c:v>0.72121806694667612</c:v>
                </c:pt>
                <c:pt idx="973">
                  <c:v>0.72121806694667612</c:v>
                </c:pt>
                <c:pt idx="974">
                  <c:v>0.72121806694667612</c:v>
                </c:pt>
                <c:pt idx="975">
                  <c:v>0.72121806694667612</c:v>
                </c:pt>
                <c:pt idx="976">
                  <c:v>0.69825801871479598</c:v>
                </c:pt>
                <c:pt idx="977">
                  <c:v>0.69825801871502335</c:v>
                </c:pt>
                <c:pt idx="978">
                  <c:v>0.69825801871479598</c:v>
                </c:pt>
                <c:pt idx="979">
                  <c:v>0.69825801871502335</c:v>
                </c:pt>
                <c:pt idx="980">
                  <c:v>0.69825801871479598</c:v>
                </c:pt>
                <c:pt idx="981">
                  <c:v>0.69825801871479598</c:v>
                </c:pt>
                <c:pt idx="982">
                  <c:v>0.74417811517832888</c:v>
                </c:pt>
                <c:pt idx="983">
                  <c:v>0.74417811517855625</c:v>
                </c:pt>
                <c:pt idx="984">
                  <c:v>0.74417811517832888</c:v>
                </c:pt>
                <c:pt idx="985">
                  <c:v>0.74417811517855625</c:v>
                </c:pt>
                <c:pt idx="986">
                  <c:v>0.74417811517832888</c:v>
                </c:pt>
                <c:pt idx="987">
                  <c:v>0.74417811517855625</c:v>
                </c:pt>
                <c:pt idx="988">
                  <c:v>0.72121806694667612</c:v>
                </c:pt>
                <c:pt idx="989">
                  <c:v>0.72121806694667612</c:v>
                </c:pt>
                <c:pt idx="990">
                  <c:v>0.72121806694667612</c:v>
                </c:pt>
                <c:pt idx="991">
                  <c:v>0.72121806694667612</c:v>
                </c:pt>
                <c:pt idx="992">
                  <c:v>0.72121806694667612</c:v>
                </c:pt>
                <c:pt idx="993">
                  <c:v>0.72121806694667612</c:v>
                </c:pt>
                <c:pt idx="994">
                  <c:v>0.33241697673679482</c:v>
                </c:pt>
                <c:pt idx="995">
                  <c:v>0.33241697673679482</c:v>
                </c:pt>
                <c:pt idx="996">
                  <c:v>0.3190676137032824</c:v>
                </c:pt>
                <c:pt idx="997">
                  <c:v>0.34202766193516254</c:v>
                </c:pt>
                <c:pt idx="998">
                  <c:v>0.33241697673679482</c:v>
                </c:pt>
                <c:pt idx="999">
                  <c:v>0.36498771016692899</c:v>
                </c:pt>
                <c:pt idx="1000">
                  <c:v>0.31906761370339609</c:v>
                </c:pt>
                <c:pt idx="1001">
                  <c:v>0.34202766193516254</c:v>
                </c:pt>
                <c:pt idx="1002">
                  <c:v>0.1872685176927007</c:v>
                </c:pt>
                <c:pt idx="1003">
                  <c:v>0.1872685176927007</c:v>
                </c:pt>
                <c:pt idx="1004">
                  <c:v>0.39944205227743623</c:v>
                </c:pt>
                <c:pt idx="1005">
                  <c:v>0.37009628522412186</c:v>
                </c:pt>
                <c:pt idx="1006">
                  <c:v>0.37009628522412186</c:v>
                </c:pt>
                <c:pt idx="1007">
                  <c:v>0.37014622939364017</c:v>
                </c:pt>
                <c:pt idx="1008">
                  <c:v>0.37009628522412186</c:v>
                </c:pt>
                <c:pt idx="1009">
                  <c:v>0.37009628522412186</c:v>
                </c:pt>
                <c:pt idx="1010">
                  <c:v>0.37009628522412186</c:v>
                </c:pt>
                <c:pt idx="1011">
                  <c:v>0.37014622939364017</c:v>
                </c:pt>
                <c:pt idx="1012">
                  <c:v>0.37009628522412186</c:v>
                </c:pt>
                <c:pt idx="1013">
                  <c:v>0.37009628522412186</c:v>
                </c:pt>
                <c:pt idx="1014">
                  <c:v>0.3834955924270389</c:v>
                </c:pt>
                <c:pt idx="1015">
                  <c:v>0.3835455365966709</c:v>
                </c:pt>
                <c:pt idx="1016">
                  <c:v>0.3835455365966709</c:v>
                </c:pt>
                <c:pt idx="1017">
                  <c:v>0.3834955924270389</c:v>
                </c:pt>
                <c:pt idx="1018">
                  <c:v>0.37014622939364017</c:v>
                </c:pt>
                <c:pt idx="1019">
                  <c:v>0.17311648050571193</c:v>
                </c:pt>
                <c:pt idx="1020">
                  <c:v>0.39127261311466555</c:v>
                </c:pt>
                <c:pt idx="1021">
                  <c:v>0.39127261311466555</c:v>
                </c:pt>
                <c:pt idx="1022">
                  <c:v>0.39127261311466555</c:v>
                </c:pt>
                <c:pt idx="1023">
                  <c:v>0.39127261311477923</c:v>
                </c:pt>
                <c:pt idx="1024">
                  <c:v>0.40462197614817796</c:v>
                </c:pt>
                <c:pt idx="1025">
                  <c:v>0.41413277300739537</c:v>
                </c:pt>
                <c:pt idx="1026">
                  <c:v>0.41413277300739537</c:v>
                </c:pt>
                <c:pt idx="1027">
                  <c:v>0.25923449857839387</c:v>
                </c:pt>
                <c:pt idx="1028">
                  <c:v>0.24583519137536314</c:v>
                </c:pt>
                <c:pt idx="1029">
                  <c:v>0.25544587657373086</c:v>
                </c:pt>
                <c:pt idx="1030">
                  <c:v>0.25544587657373086</c:v>
                </c:pt>
                <c:pt idx="1031">
                  <c:v>0.25544587657373086</c:v>
                </c:pt>
                <c:pt idx="1032">
                  <c:v>0.25544587657373086</c:v>
                </c:pt>
                <c:pt idx="1033">
                  <c:v>0.25544587657373086</c:v>
                </c:pt>
                <c:pt idx="1034">
                  <c:v>0.25539593240421254</c:v>
                </c:pt>
                <c:pt idx="1035">
                  <c:v>0.25544587657373086</c:v>
                </c:pt>
                <c:pt idx="1036">
                  <c:v>0.24583519137536314</c:v>
                </c:pt>
                <c:pt idx="1037">
                  <c:v>0.24588513554499514</c:v>
                </c:pt>
                <c:pt idx="1038">
                  <c:v>0.24583519137536314</c:v>
                </c:pt>
                <c:pt idx="1039">
                  <c:v>0.24588513554499514</c:v>
                </c:pt>
                <c:pt idx="1040">
                  <c:v>0.24583519137536314</c:v>
                </c:pt>
                <c:pt idx="1041">
                  <c:v>0.24588513554499514</c:v>
                </c:pt>
                <c:pt idx="1042">
                  <c:v>0.24583519137536314</c:v>
                </c:pt>
                <c:pt idx="1043">
                  <c:v>0.24583519137536314</c:v>
                </c:pt>
                <c:pt idx="1044">
                  <c:v>0.24588513554499514</c:v>
                </c:pt>
                <c:pt idx="1045">
                  <c:v>0.25544587657373086</c:v>
                </c:pt>
                <c:pt idx="1046">
                  <c:v>0.23243588417233241</c:v>
                </c:pt>
                <c:pt idx="1047">
                  <c:v>0.23248582834196441</c:v>
                </c:pt>
                <c:pt idx="1048">
                  <c:v>0.23243588417233241</c:v>
                </c:pt>
                <c:pt idx="1049">
                  <c:v>0.23248582834196441</c:v>
                </c:pt>
                <c:pt idx="1050">
                  <c:v>0.23248582834196441</c:v>
                </c:pt>
                <c:pt idx="1051">
                  <c:v>0.24583519137536314</c:v>
                </c:pt>
                <c:pt idx="1052">
                  <c:v>0.24583519137536314</c:v>
                </c:pt>
                <c:pt idx="1053">
                  <c:v>0.24583519137536314</c:v>
                </c:pt>
                <c:pt idx="1054">
                  <c:v>0.24583519137536314</c:v>
                </c:pt>
                <c:pt idx="1055">
                  <c:v>0.23248582834196441</c:v>
                </c:pt>
                <c:pt idx="1056">
                  <c:v>0.23248582834196441</c:v>
                </c:pt>
                <c:pt idx="1057">
                  <c:v>0.23248582834196441</c:v>
                </c:pt>
                <c:pt idx="1058">
                  <c:v>0.23243588417233241</c:v>
                </c:pt>
                <c:pt idx="1059">
                  <c:v>0.23248582834196441</c:v>
                </c:pt>
                <c:pt idx="1060">
                  <c:v>0.23248582834196441</c:v>
                </c:pt>
                <c:pt idx="1061">
                  <c:v>0.24583519137536314</c:v>
                </c:pt>
                <c:pt idx="1062">
                  <c:v>0.21903657696930168</c:v>
                </c:pt>
                <c:pt idx="1063">
                  <c:v>0.21903657696941536</c:v>
                </c:pt>
                <c:pt idx="1064">
                  <c:v>0.24204656937070013</c:v>
                </c:pt>
                <c:pt idx="1065">
                  <c:v>0.24199662520118181</c:v>
                </c:pt>
                <c:pt idx="1066">
                  <c:v>0.24199662520118181</c:v>
                </c:pt>
                <c:pt idx="1067">
                  <c:v>0.24204656937070013</c:v>
                </c:pt>
                <c:pt idx="1068">
                  <c:v>0.24199662520118181</c:v>
                </c:pt>
                <c:pt idx="1069">
                  <c:v>0.24204656937070013</c:v>
                </c:pt>
                <c:pt idx="1070">
                  <c:v>0.24204656937070013</c:v>
                </c:pt>
                <c:pt idx="1071">
                  <c:v>0.24199662520118181</c:v>
                </c:pt>
                <c:pt idx="1072">
                  <c:v>0.24204656937070013</c:v>
                </c:pt>
                <c:pt idx="1073">
                  <c:v>0.24583519137536314</c:v>
                </c:pt>
                <c:pt idx="1074">
                  <c:v>0.22287514314359669</c:v>
                </c:pt>
                <c:pt idx="1075">
                  <c:v>0.22287514314359669</c:v>
                </c:pt>
                <c:pt idx="1076">
                  <c:v>0.22292508731322869</c:v>
                </c:pt>
                <c:pt idx="1077">
                  <c:v>0.23627445034662742</c:v>
                </c:pt>
                <c:pt idx="1078">
                  <c:v>0.25923449857839387</c:v>
                </c:pt>
                <c:pt idx="1079">
                  <c:v>0.24588513554499514</c:v>
                </c:pt>
                <c:pt idx="1080">
                  <c:v>0.25923449857839387</c:v>
                </c:pt>
                <c:pt idx="1081">
                  <c:v>0.25928444274791218</c:v>
                </c:pt>
                <c:pt idx="1082">
                  <c:v>0.25928444274791218</c:v>
                </c:pt>
                <c:pt idx="1083">
                  <c:v>0.26884518377676159</c:v>
                </c:pt>
                <c:pt idx="1084">
                  <c:v>0.26884518377676159</c:v>
                </c:pt>
                <c:pt idx="1085">
                  <c:v>0.26884518377676159</c:v>
                </c:pt>
                <c:pt idx="1086">
                  <c:v>0.25539593240421254</c:v>
                </c:pt>
                <c:pt idx="1087">
                  <c:v>0.25539593240409886</c:v>
                </c:pt>
                <c:pt idx="1088">
                  <c:v>0.24583519137536314</c:v>
                </c:pt>
                <c:pt idx="1089">
                  <c:v>0.24588513554499514</c:v>
                </c:pt>
                <c:pt idx="1090">
                  <c:v>0.25923449857839387</c:v>
                </c:pt>
                <c:pt idx="1091">
                  <c:v>0.25544587657373086</c:v>
                </c:pt>
                <c:pt idx="1092">
                  <c:v>0.27830603646646068</c:v>
                </c:pt>
                <c:pt idx="1093">
                  <c:v>0.25923449857839387</c:v>
                </c:pt>
                <c:pt idx="1094">
                  <c:v>0.24588513554499514</c:v>
                </c:pt>
                <c:pt idx="1095">
                  <c:v>0.24588513554499514</c:v>
                </c:pt>
                <c:pt idx="1096">
                  <c:v>0.24583519137536314</c:v>
                </c:pt>
                <c:pt idx="1097">
                  <c:v>0.24588513554499514</c:v>
                </c:pt>
                <c:pt idx="1098">
                  <c:v>0.24588513554499514</c:v>
                </c:pt>
                <c:pt idx="1099">
                  <c:v>0.24588513554499514</c:v>
                </c:pt>
                <c:pt idx="1100">
                  <c:v>0.24583519137536314</c:v>
                </c:pt>
                <c:pt idx="1101">
                  <c:v>0.24583519137536314</c:v>
                </c:pt>
                <c:pt idx="1102">
                  <c:v>0.24588513554499514</c:v>
                </c:pt>
                <c:pt idx="1103">
                  <c:v>0.25923449857839387</c:v>
                </c:pt>
                <c:pt idx="1104">
                  <c:v>0.26884518377676159</c:v>
                </c:pt>
                <c:pt idx="1105">
                  <c:v>0.32422613293010727</c:v>
                </c:pt>
                <c:pt idx="1106">
                  <c:v>0.32422613292999358</c:v>
                </c:pt>
                <c:pt idx="1107">
                  <c:v>0.32422613292999358</c:v>
                </c:pt>
                <c:pt idx="1108">
                  <c:v>0.32422613292999358</c:v>
                </c:pt>
                <c:pt idx="1109">
                  <c:v>0.32427607709962558</c:v>
                </c:pt>
                <c:pt idx="1110">
                  <c:v>0.32422613292999358</c:v>
                </c:pt>
                <c:pt idx="1111">
                  <c:v>0.32422613292999358</c:v>
                </c:pt>
                <c:pt idx="1112">
                  <c:v>0.24583519137536314</c:v>
                </c:pt>
                <c:pt idx="1113">
                  <c:v>0.20952578011008427</c:v>
                </c:pt>
                <c:pt idx="1114">
                  <c:v>0.24583519137536314</c:v>
                </c:pt>
                <c:pt idx="1115">
                  <c:v>0.39506123511932856</c:v>
                </c:pt>
                <c:pt idx="1116">
                  <c:v>0.21908652113893368</c:v>
                </c:pt>
                <c:pt idx="1117">
                  <c:v>0.19607652873764891</c:v>
                </c:pt>
                <c:pt idx="1118">
                  <c:v>0.25923449857839387</c:v>
                </c:pt>
                <c:pt idx="1119">
                  <c:v>0.24588513554499514</c:v>
                </c:pt>
                <c:pt idx="1120">
                  <c:v>0.25923449857839387</c:v>
                </c:pt>
                <c:pt idx="1121">
                  <c:v>0.24588513554499514</c:v>
                </c:pt>
                <c:pt idx="1122">
                  <c:v>0.29170534366949141</c:v>
                </c:pt>
                <c:pt idx="1123">
                  <c:v>0.30515459504192677</c:v>
                </c:pt>
                <c:pt idx="1124">
                  <c:v>0.31466539190125786</c:v>
                </c:pt>
                <c:pt idx="1125">
                  <c:v>0.31466539190125786</c:v>
                </c:pt>
                <c:pt idx="1126">
                  <c:v>0.30515459504192677</c:v>
                </c:pt>
                <c:pt idx="1127">
                  <c:v>0.29170534366949141</c:v>
                </c:pt>
                <c:pt idx="1128">
                  <c:v>0.29170534366949141</c:v>
                </c:pt>
                <c:pt idx="1129">
                  <c:v>0.30515459504192677</c:v>
                </c:pt>
                <c:pt idx="1130">
                  <c:v>0.31466539190125786</c:v>
                </c:pt>
                <c:pt idx="1131">
                  <c:v>0.31466539190125786</c:v>
                </c:pt>
                <c:pt idx="1132">
                  <c:v>0.30515459504192677</c:v>
                </c:pt>
                <c:pt idx="1133">
                  <c:v>0.29170534366949141</c:v>
                </c:pt>
                <c:pt idx="1134">
                  <c:v>0.31466539190125786</c:v>
                </c:pt>
                <c:pt idx="1135">
                  <c:v>0.30515459504192677</c:v>
                </c:pt>
                <c:pt idx="1136">
                  <c:v>0.29170534366949141</c:v>
                </c:pt>
                <c:pt idx="1137">
                  <c:v>0.29170534366949141</c:v>
                </c:pt>
                <c:pt idx="1138">
                  <c:v>0.31466539190125786</c:v>
                </c:pt>
                <c:pt idx="1139">
                  <c:v>0.30515459504192677</c:v>
                </c:pt>
                <c:pt idx="1140">
                  <c:v>0.24199662520118181</c:v>
                </c:pt>
                <c:pt idx="1141">
                  <c:v>0.20952578011019796</c:v>
                </c:pt>
                <c:pt idx="1142">
                  <c:v>0.20952578011019796</c:v>
                </c:pt>
                <c:pt idx="1143">
                  <c:v>0.19607652873753523</c:v>
                </c:pt>
                <c:pt idx="1144">
                  <c:v>0.20952578011019796</c:v>
                </c:pt>
                <c:pt idx="1145">
                  <c:v>0.20952578011008427</c:v>
                </c:pt>
                <c:pt idx="1146">
                  <c:v>0.20952578011008427</c:v>
                </c:pt>
                <c:pt idx="1147">
                  <c:v>0.22287514314359669</c:v>
                </c:pt>
                <c:pt idx="1148">
                  <c:v>0.20952578011008427</c:v>
                </c:pt>
                <c:pt idx="1149">
                  <c:v>0.22287514314371037</c:v>
                </c:pt>
                <c:pt idx="1150">
                  <c:v>0.20952578011008427</c:v>
                </c:pt>
                <c:pt idx="1151">
                  <c:v>0.19607652873753523</c:v>
                </c:pt>
                <c:pt idx="1152">
                  <c:v>0.19607652873753523</c:v>
                </c:pt>
                <c:pt idx="1153">
                  <c:v>0.19607652873764891</c:v>
                </c:pt>
                <c:pt idx="1154">
                  <c:v>0.20952578011008427</c:v>
                </c:pt>
                <c:pt idx="1155">
                  <c:v>0.19607652873764891</c:v>
                </c:pt>
                <c:pt idx="1156">
                  <c:v>0.20952578011008427</c:v>
                </c:pt>
                <c:pt idx="1157">
                  <c:v>0.19607652873753523</c:v>
                </c:pt>
                <c:pt idx="1158">
                  <c:v>0.20952578011019796</c:v>
                </c:pt>
                <c:pt idx="1159">
                  <c:v>0.22287514314359669</c:v>
                </c:pt>
                <c:pt idx="1160">
                  <c:v>0.19607652873753523</c:v>
                </c:pt>
                <c:pt idx="1161">
                  <c:v>0.20952578011019796</c:v>
                </c:pt>
                <c:pt idx="1162">
                  <c:v>0.20952578011008427</c:v>
                </c:pt>
                <c:pt idx="1163">
                  <c:v>0.20947583594056596</c:v>
                </c:pt>
                <c:pt idx="1164">
                  <c:v>0.20947583594067964</c:v>
                </c:pt>
                <c:pt idx="1165">
                  <c:v>0.22287514314359669</c:v>
                </c:pt>
                <c:pt idx="1166">
                  <c:v>0.22287514314359669</c:v>
                </c:pt>
                <c:pt idx="1167">
                  <c:v>0.23632439451625942</c:v>
                </c:pt>
                <c:pt idx="1168">
                  <c:v>0.222925087313115</c:v>
                </c:pt>
                <c:pt idx="1169">
                  <c:v>0.22287514314359669</c:v>
                </c:pt>
                <c:pt idx="1170">
                  <c:v>0.222925087313115</c:v>
                </c:pt>
                <c:pt idx="1171">
                  <c:v>0.20952578011019796</c:v>
                </c:pt>
                <c:pt idx="1172">
                  <c:v>0.20952578011019796</c:v>
                </c:pt>
                <c:pt idx="1173">
                  <c:v>0.22287514314359669</c:v>
                </c:pt>
                <c:pt idx="1174">
                  <c:v>0.20952578011019796</c:v>
                </c:pt>
                <c:pt idx="1175">
                  <c:v>0.20952578011019796</c:v>
                </c:pt>
                <c:pt idx="1176">
                  <c:v>0.20952578011008427</c:v>
                </c:pt>
                <c:pt idx="1177">
                  <c:v>0.22287514314359669</c:v>
                </c:pt>
                <c:pt idx="1178">
                  <c:v>0.20947583594056596</c:v>
                </c:pt>
                <c:pt idx="1179">
                  <c:v>0.20947583594056596</c:v>
                </c:pt>
                <c:pt idx="1180">
                  <c:v>0.20947583594056596</c:v>
                </c:pt>
                <c:pt idx="1181">
                  <c:v>0.20952578011019796</c:v>
                </c:pt>
                <c:pt idx="1182">
                  <c:v>0.20952578011019796</c:v>
                </c:pt>
                <c:pt idx="1183">
                  <c:v>0.20952578011008427</c:v>
                </c:pt>
                <c:pt idx="1184">
                  <c:v>0.22287514314359669</c:v>
                </c:pt>
                <c:pt idx="1185">
                  <c:v>0.22287514314359669</c:v>
                </c:pt>
                <c:pt idx="1186">
                  <c:v>0.23632439451614573</c:v>
                </c:pt>
                <c:pt idx="1187">
                  <c:v>0.22287514314359669</c:v>
                </c:pt>
                <c:pt idx="1188">
                  <c:v>0.22287514314359669</c:v>
                </c:pt>
                <c:pt idx="1189">
                  <c:v>0.22287514314359669</c:v>
                </c:pt>
                <c:pt idx="1190">
                  <c:v>0.22292508731322869</c:v>
                </c:pt>
                <c:pt idx="1191">
                  <c:v>0.22292508731322869</c:v>
                </c:pt>
                <c:pt idx="1192">
                  <c:v>0.22292508731322869</c:v>
                </c:pt>
                <c:pt idx="1193">
                  <c:v>0.22287514314359669</c:v>
                </c:pt>
                <c:pt idx="1194">
                  <c:v>0.22287514314359669</c:v>
                </c:pt>
                <c:pt idx="1195">
                  <c:v>0.22287514314359669</c:v>
                </c:pt>
                <c:pt idx="1196">
                  <c:v>0.22287514314359669</c:v>
                </c:pt>
                <c:pt idx="1197">
                  <c:v>0.23248582834196441</c:v>
                </c:pt>
                <c:pt idx="1198">
                  <c:v>0.23248582834196441</c:v>
                </c:pt>
                <c:pt idx="1199">
                  <c:v>0.24583519137536314</c:v>
                </c:pt>
                <c:pt idx="1200">
                  <c:v>0.23248582834196441</c:v>
                </c:pt>
                <c:pt idx="1201">
                  <c:v>0.24583519137536314</c:v>
                </c:pt>
                <c:pt idx="1202">
                  <c:v>0.24583519137547682</c:v>
                </c:pt>
                <c:pt idx="1203">
                  <c:v>0.24583519137536314</c:v>
                </c:pt>
                <c:pt idx="1204">
                  <c:v>0.24583519137536314</c:v>
                </c:pt>
                <c:pt idx="1205">
                  <c:v>0.24583519137536314</c:v>
                </c:pt>
                <c:pt idx="1206">
                  <c:v>0.24588513554499514</c:v>
                </c:pt>
                <c:pt idx="1207">
                  <c:v>0.24588513554499514</c:v>
                </c:pt>
                <c:pt idx="1208">
                  <c:v>0.23248582834196441</c:v>
                </c:pt>
                <c:pt idx="1209">
                  <c:v>0.23248582834196441</c:v>
                </c:pt>
                <c:pt idx="1210">
                  <c:v>0.24583519137536314</c:v>
                </c:pt>
                <c:pt idx="1211">
                  <c:v>0.24583519137536314</c:v>
                </c:pt>
                <c:pt idx="1212">
                  <c:v>0.24583519137536314</c:v>
                </c:pt>
                <c:pt idx="1213">
                  <c:v>0.24583519137536314</c:v>
                </c:pt>
                <c:pt idx="1214">
                  <c:v>0.25923449857839387</c:v>
                </c:pt>
                <c:pt idx="1215">
                  <c:v>0.24588513554499514</c:v>
                </c:pt>
                <c:pt idx="1216">
                  <c:v>0.33767538430254262</c:v>
                </c:pt>
                <c:pt idx="1217">
                  <c:v>0.33767538430254262</c:v>
                </c:pt>
                <c:pt idx="1218">
                  <c:v>0.33767538430265631</c:v>
                </c:pt>
                <c:pt idx="1219">
                  <c:v>0.33767538430265631</c:v>
                </c:pt>
                <c:pt idx="1220">
                  <c:v>0.33767538430265631</c:v>
                </c:pt>
                <c:pt idx="1221">
                  <c:v>0.33767538430265631</c:v>
                </c:pt>
                <c:pt idx="1222">
                  <c:v>0.33767538430265631</c:v>
                </c:pt>
                <c:pt idx="1223">
                  <c:v>0.35102474733605504</c:v>
                </c:pt>
                <c:pt idx="1224">
                  <c:v>0.35102474733605504</c:v>
                </c:pt>
                <c:pt idx="1225">
                  <c:v>0.35102474733605504</c:v>
                </c:pt>
                <c:pt idx="1226">
                  <c:v>0.33767538430254262</c:v>
                </c:pt>
                <c:pt idx="1227">
                  <c:v>0.32422613293010727</c:v>
                </c:pt>
                <c:pt idx="1228">
                  <c:v>0.32422613292999358</c:v>
                </c:pt>
                <c:pt idx="1229">
                  <c:v>0.32422613292999358</c:v>
                </c:pt>
                <c:pt idx="1230">
                  <c:v>0.32422613292999358</c:v>
                </c:pt>
                <c:pt idx="1231">
                  <c:v>0.32422613292999358</c:v>
                </c:pt>
                <c:pt idx="1232">
                  <c:v>0.32422613292999358</c:v>
                </c:pt>
                <c:pt idx="1233">
                  <c:v>0.32422613292999358</c:v>
                </c:pt>
                <c:pt idx="1234">
                  <c:v>0.33767538430265631</c:v>
                </c:pt>
                <c:pt idx="1235">
                  <c:v>0.33767538430265631</c:v>
                </c:pt>
                <c:pt idx="1236">
                  <c:v>0.33767538430265631</c:v>
                </c:pt>
                <c:pt idx="1237">
                  <c:v>0.32422613293010727</c:v>
                </c:pt>
                <c:pt idx="1238">
                  <c:v>0.33767538430254262</c:v>
                </c:pt>
                <c:pt idx="1239">
                  <c:v>0.20952578011019796</c:v>
                </c:pt>
                <c:pt idx="1240">
                  <c:v>0.20952578011019796</c:v>
                </c:pt>
                <c:pt idx="1241">
                  <c:v>0.20952578011008427</c:v>
                </c:pt>
                <c:pt idx="1242">
                  <c:v>0.20952578011008427</c:v>
                </c:pt>
                <c:pt idx="1243">
                  <c:v>0.20952578011008427</c:v>
                </c:pt>
                <c:pt idx="1244">
                  <c:v>0.20952578011008427</c:v>
                </c:pt>
                <c:pt idx="1245">
                  <c:v>0.22287514314359669</c:v>
                </c:pt>
                <c:pt idx="1246">
                  <c:v>0.22287514314371037</c:v>
                </c:pt>
                <c:pt idx="1247">
                  <c:v>0.20952578011008427</c:v>
                </c:pt>
                <c:pt idx="1248">
                  <c:v>0.20947583594056596</c:v>
                </c:pt>
                <c:pt idx="1249">
                  <c:v>0.19607652873753523</c:v>
                </c:pt>
                <c:pt idx="1250">
                  <c:v>0.19607652873753523</c:v>
                </c:pt>
                <c:pt idx="1251">
                  <c:v>0.19607652873764891</c:v>
                </c:pt>
                <c:pt idx="1252">
                  <c:v>0.19607652873764891</c:v>
                </c:pt>
                <c:pt idx="1253">
                  <c:v>0.19607652873753523</c:v>
                </c:pt>
                <c:pt idx="1254">
                  <c:v>0.20952578011008427</c:v>
                </c:pt>
                <c:pt idx="1255">
                  <c:v>0.20947583594067964</c:v>
                </c:pt>
                <c:pt idx="1256">
                  <c:v>0.22287514314359669</c:v>
                </c:pt>
                <c:pt idx="1257">
                  <c:v>0.22287514314359669</c:v>
                </c:pt>
                <c:pt idx="1258">
                  <c:v>0.23632439451625942</c:v>
                </c:pt>
                <c:pt idx="1259">
                  <c:v>0.222925087313115</c:v>
                </c:pt>
                <c:pt idx="1260">
                  <c:v>0.22287514314359669</c:v>
                </c:pt>
                <c:pt idx="1261">
                  <c:v>0.222925087313115</c:v>
                </c:pt>
                <c:pt idx="1262">
                  <c:v>0.25923449857839387</c:v>
                </c:pt>
                <c:pt idx="1263">
                  <c:v>0.33767538430254262</c:v>
                </c:pt>
                <c:pt idx="1264">
                  <c:v>0.33767538430265631</c:v>
                </c:pt>
                <c:pt idx="1265">
                  <c:v>0.33767538430265631</c:v>
                </c:pt>
                <c:pt idx="1266">
                  <c:v>0.33767538430265631</c:v>
                </c:pt>
                <c:pt idx="1267">
                  <c:v>0.33767538430265631</c:v>
                </c:pt>
                <c:pt idx="1268">
                  <c:v>0.33767538430265631</c:v>
                </c:pt>
                <c:pt idx="1269">
                  <c:v>0.35102474733605504</c:v>
                </c:pt>
                <c:pt idx="1270">
                  <c:v>0.35102474733605504</c:v>
                </c:pt>
                <c:pt idx="1271">
                  <c:v>0.46572510015585067</c:v>
                </c:pt>
                <c:pt idx="1272">
                  <c:v>0.46572510015585067</c:v>
                </c:pt>
                <c:pt idx="1273">
                  <c:v>0.46572510015607804</c:v>
                </c:pt>
                <c:pt idx="1274">
                  <c:v>0.46572510015607804</c:v>
                </c:pt>
                <c:pt idx="1275">
                  <c:v>0.46572510015585067</c:v>
                </c:pt>
                <c:pt idx="1276">
                  <c:v>0.46572510015607804</c:v>
                </c:pt>
                <c:pt idx="1277">
                  <c:v>0.47917435152862708</c:v>
                </c:pt>
                <c:pt idx="1278">
                  <c:v>0.47917435152839971</c:v>
                </c:pt>
                <c:pt idx="1279">
                  <c:v>0.61318526076206581</c:v>
                </c:pt>
                <c:pt idx="1280">
                  <c:v>0.61318526076229318</c:v>
                </c:pt>
                <c:pt idx="1281">
                  <c:v>0.61318526076206581</c:v>
                </c:pt>
                <c:pt idx="1282">
                  <c:v>0.61318526076206581</c:v>
                </c:pt>
                <c:pt idx="1283">
                  <c:v>0.61318526076229318</c:v>
                </c:pt>
                <c:pt idx="1284">
                  <c:v>0.61318526076206581</c:v>
                </c:pt>
                <c:pt idx="1285">
                  <c:v>0.62653462379557823</c:v>
                </c:pt>
                <c:pt idx="1286">
                  <c:v>0.6265346237958056</c:v>
                </c:pt>
                <c:pt idx="1287">
                  <c:v>0.76054553302901695</c:v>
                </c:pt>
                <c:pt idx="1288">
                  <c:v>0.76054553302924433</c:v>
                </c:pt>
                <c:pt idx="1289">
                  <c:v>0.76054553302924433</c:v>
                </c:pt>
                <c:pt idx="1290">
                  <c:v>0.76054553302924433</c:v>
                </c:pt>
                <c:pt idx="1291">
                  <c:v>0.76054553302924433</c:v>
                </c:pt>
                <c:pt idx="1292">
                  <c:v>0.76054553302924433</c:v>
                </c:pt>
                <c:pt idx="1293">
                  <c:v>0.77389489606252937</c:v>
                </c:pt>
                <c:pt idx="1294">
                  <c:v>0.77389489606275674</c:v>
                </c:pt>
                <c:pt idx="1295">
                  <c:v>0.76054553302901695</c:v>
                </c:pt>
                <c:pt idx="1296">
                  <c:v>0.76054553302924433</c:v>
                </c:pt>
                <c:pt idx="1297">
                  <c:v>0.76054553302924433</c:v>
                </c:pt>
                <c:pt idx="1298">
                  <c:v>0.76054553302924433</c:v>
                </c:pt>
                <c:pt idx="1299">
                  <c:v>0.76054553302924433</c:v>
                </c:pt>
                <c:pt idx="1300">
                  <c:v>0.76054553302924433</c:v>
                </c:pt>
                <c:pt idx="1301">
                  <c:v>0.77389489606252937</c:v>
                </c:pt>
                <c:pt idx="1302">
                  <c:v>0.77389489606275674</c:v>
                </c:pt>
                <c:pt idx="1303">
                  <c:v>0.74123497661548754</c:v>
                </c:pt>
                <c:pt idx="1304">
                  <c:v>0.74123497661548754</c:v>
                </c:pt>
                <c:pt idx="1305">
                  <c:v>0.74123497661548754</c:v>
                </c:pt>
                <c:pt idx="1306">
                  <c:v>0.74123497661548754</c:v>
                </c:pt>
                <c:pt idx="1307">
                  <c:v>0.74123497661548754</c:v>
                </c:pt>
                <c:pt idx="1308">
                  <c:v>0.74123497661548754</c:v>
                </c:pt>
                <c:pt idx="1309">
                  <c:v>0.75468422798803658</c:v>
                </c:pt>
                <c:pt idx="1310">
                  <c:v>0.75468422798803658</c:v>
                </c:pt>
                <c:pt idx="1311">
                  <c:v>0.88869513722170268</c:v>
                </c:pt>
                <c:pt idx="1312">
                  <c:v>0.88869513722170268</c:v>
                </c:pt>
                <c:pt idx="1313">
                  <c:v>0.88869513722170268</c:v>
                </c:pt>
                <c:pt idx="1314">
                  <c:v>0.88869513722147531</c:v>
                </c:pt>
                <c:pt idx="1315">
                  <c:v>1.8886951372217027</c:v>
                </c:pt>
                <c:pt idx="1316">
                  <c:v>1.8886951372217027</c:v>
                </c:pt>
                <c:pt idx="1317">
                  <c:v>0.9020445002552151</c:v>
                </c:pt>
                <c:pt idx="1318">
                  <c:v>1.9020445002552151</c:v>
                </c:pt>
                <c:pt idx="1319">
                  <c:v>1.0167448530751244</c:v>
                </c:pt>
                <c:pt idx="1320">
                  <c:v>1.016744853074897</c:v>
                </c:pt>
                <c:pt idx="1321">
                  <c:v>2.0167448530751244</c:v>
                </c:pt>
                <c:pt idx="1322">
                  <c:v>2.0167448530751244</c:v>
                </c:pt>
                <c:pt idx="1323">
                  <c:v>2.0167448530751244</c:v>
                </c:pt>
                <c:pt idx="1324">
                  <c:v>2.0167448530751244</c:v>
                </c:pt>
                <c:pt idx="1325">
                  <c:v>2.0301941044476735</c:v>
                </c:pt>
                <c:pt idx="1326">
                  <c:v>2.0301941044476735</c:v>
                </c:pt>
                <c:pt idx="1327">
                  <c:v>2.1219344090357026</c:v>
                </c:pt>
                <c:pt idx="1328">
                  <c:v>2.1219344090357026</c:v>
                </c:pt>
                <c:pt idx="1329">
                  <c:v>2.1219344090357026</c:v>
                </c:pt>
                <c:pt idx="1330">
                  <c:v>2.1219344090357026</c:v>
                </c:pt>
                <c:pt idx="1331">
                  <c:v>2.1219344090357026</c:v>
                </c:pt>
                <c:pt idx="1332">
                  <c:v>2.1219344090357026</c:v>
                </c:pt>
                <c:pt idx="1333">
                  <c:v>2.1353836604082517</c:v>
                </c:pt>
                <c:pt idx="1334">
                  <c:v>2.1353836604082517</c:v>
                </c:pt>
                <c:pt idx="1335">
                  <c:v>0.84642453257629313</c:v>
                </c:pt>
                <c:pt idx="1336">
                  <c:v>0.84642453257606576</c:v>
                </c:pt>
                <c:pt idx="1337">
                  <c:v>0.84642453257629313</c:v>
                </c:pt>
                <c:pt idx="1338">
                  <c:v>0.84642453257606576</c:v>
                </c:pt>
                <c:pt idx="1339">
                  <c:v>0.84642453257629313</c:v>
                </c:pt>
                <c:pt idx="1340">
                  <c:v>1.8464245325760658</c:v>
                </c:pt>
                <c:pt idx="1341">
                  <c:v>0.85987378394884217</c:v>
                </c:pt>
                <c:pt idx="1342">
                  <c:v>1.8598737839486148</c:v>
                </c:pt>
                <c:pt idx="1343">
                  <c:v>0.99378480484324427</c:v>
                </c:pt>
                <c:pt idx="1344">
                  <c:v>0.99378480484324427</c:v>
                </c:pt>
                <c:pt idx="1345">
                  <c:v>1.9937848048432443</c:v>
                </c:pt>
                <c:pt idx="1346">
                  <c:v>1.9937848048432443</c:v>
                </c:pt>
                <c:pt idx="1347">
                  <c:v>1.9937848048432443</c:v>
                </c:pt>
                <c:pt idx="1348">
                  <c:v>1.9937848048432443</c:v>
                </c:pt>
                <c:pt idx="1349">
                  <c:v>2.0072340562157933</c:v>
                </c:pt>
                <c:pt idx="1350">
                  <c:v>2.0072340562157933</c:v>
                </c:pt>
                <c:pt idx="1351">
                  <c:v>0.97457413676852411</c:v>
                </c:pt>
                <c:pt idx="1352">
                  <c:v>0.97457413676875149</c:v>
                </c:pt>
                <c:pt idx="1353">
                  <c:v>0.97457413676852411</c:v>
                </c:pt>
                <c:pt idx="1354">
                  <c:v>1.9745741367687515</c:v>
                </c:pt>
                <c:pt idx="1355">
                  <c:v>1.9745741367685241</c:v>
                </c:pt>
                <c:pt idx="1356">
                  <c:v>1.9745741367687515</c:v>
                </c:pt>
                <c:pt idx="1357">
                  <c:v>1.9879234998020365</c:v>
                </c:pt>
                <c:pt idx="1358">
                  <c:v>1.9879234998020365</c:v>
                </c:pt>
                <c:pt idx="1359">
                  <c:v>0.59387470434830902</c:v>
                </c:pt>
                <c:pt idx="1360">
                  <c:v>0.5938747043485364</c:v>
                </c:pt>
                <c:pt idx="1361">
                  <c:v>0.59387470434830902</c:v>
                </c:pt>
                <c:pt idx="1362">
                  <c:v>0.5938747043485364</c:v>
                </c:pt>
                <c:pt idx="1363">
                  <c:v>0.59387470434830902</c:v>
                </c:pt>
                <c:pt idx="1364">
                  <c:v>0.5938747043485364</c:v>
                </c:pt>
                <c:pt idx="1365">
                  <c:v>0.60732395572085807</c:v>
                </c:pt>
                <c:pt idx="1366">
                  <c:v>0.60732395572108544</c:v>
                </c:pt>
                <c:pt idx="1367">
                  <c:v>0.72202430854076738</c:v>
                </c:pt>
                <c:pt idx="1368">
                  <c:v>0.72202430854099475</c:v>
                </c:pt>
                <c:pt idx="1369">
                  <c:v>0.72202430854099475</c:v>
                </c:pt>
                <c:pt idx="1370">
                  <c:v>0.72202430854076738</c:v>
                </c:pt>
                <c:pt idx="1371">
                  <c:v>0.72202430854099475</c:v>
                </c:pt>
                <c:pt idx="1372">
                  <c:v>0.72202430854076738</c:v>
                </c:pt>
                <c:pt idx="1373">
                  <c:v>0.7353736715742798</c:v>
                </c:pt>
                <c:pt idx="1374">
                  <c:v>0.73537367157450717</c:v>
                </c:pt>
                <c:pt idx="1375">
                  <c:v>0.85017391273345311</c:v>
                </c:pt>
                <c:pt idx="1376">
                  <c:v>0.85017391273322573</c:v>
                </c:pt>
                <c:pt idx="1377">
                  <c:v>0.85017391273345311</c:v>
                </c:pt>
                <c:pt idx="1378">
                  <c:v>0.85017391273322573</c:v>
                </c:pt>
                <c:pt idx="1379">
                  <c:v>0.85017391273345311</c:v>
                </c:pt>
                <c:pt idx="1380">
                  <c:v>0.85017391273345311</c:v>
                </c:pt>
                <c:pt idx="1381">
                  <c:v>0.86352327576696553</c:v>
                </c:pt>
                <c:pt idx="1382">
                  <c:v>0.86352327576673815</c:v>
                </c:pt>
                <c:pt idx="1383">
                  <c:v>0.59387470434830902</c:v>
                </c:pt>
                <c:pt idx="1384">
                  <c:v>0.5938747043485364</c:v>
                </c:pt>
                <c:pt idx="1385">
                  <c:v>0.59387470434830902</c:v>
                </c:pt>
                <c:pt idx="1386">
                  <c:v>0.5938747043485364</c:v>
                </c:pt>
                <c:pt idx="1387">
                  <c:v>0.59387470434830902</c:v>
                </c:pt>
                <c:pt idx="1388">
                  <c:v>0.5938747043485364</c:v>
                </c:pt>
                <c:pt idx="1389">
                  <c:v>0.60732395572085807</c:v>
                </c:pt>
                <c:pt idx="1390">
                  <c:v>0.60732395572108544</c:v>
                </c:pt>
                <c:pt idx="1391">
                  <c:v>0.74123497661548754</c:v>
                </c:pt>
                <c:pt idx="1392">
                  <c:v>0.74123497661548754</c:v>
                </c:pt>
                <c:pt idx="1393">
                  <c:v>0.74123497661548754</c:v>
                </c:pt>
                <c:pt idx="1394">
                  <c:v>0.74123497661548754</c:v>
                </c:pt>
                <c:pt idx="1395">
                  <c:v>0.74123497661548754</c:v>
                </c:pt>
                <c:pt idx="1396">
                  <c:v>0.74123497661548754</c:v>
                </c:pt>
                <c:pt idx="1397">
                  <c:v>0.75468422798803658</c:v>
                </c:pt>
                <c:pt idx="1398">
                  <c:v>0.75468422798803658</c:v>
                </c:pt>
                <c:pt idx="1399">
                  <c:v>0.86938458080794589</c:v>
                </c:pt>
                <c:pt idx="1400">
                  <c:v>0.86938458080794589</c:v>
                </c:pt>
                <c:pt idx="1401">
                  <c:v>0.86938458080794589</c:v>
                </c:pt>
                <c:pt idx="1402">
                  <c:v>0.86938458080794589</c:v>
                </c:pt>
                <c:pt idx="1403">
                  <c:v>0.86938458080794589</c:v>
                </c:pt>
                <c:pt idx="1404">
                  <c:v>1.8693845808081733</c:v>
                </c:pt>
                <c:pt idx="1405">
                  <c:v>0.88283383218072231</c:v>
                </c:pt>
                <c:pt idx="1406">
                  <c:v>1.8828338321804949</c:v>
                </c:pt>
                <c:pt idx="1407">
                  <c:v>0.99753418500040425</c:v>
                </c:pt>
                <c:pt idx="1408">
                  <c:v>0.99753418500063162</c:v>
                </c:pt>
                <c:pt idx="1409">
                  <c:v>0.99753418500040425</c:v>
                </c:pt>
                <c:pt idx="1410">
                  <c:v>1.9975341850004042</c:v>
                </c:pt>
                <c:pt idx="1411">
                  <c:v>1.9975341850004042</c:v>
                </c:pt>
                <c:pt idx="1412">
                  <c:v>1.9975341850004042</c:v>
                </c:pt>
                <c:pt idx="1413">
                  <c:v>2.0108835480339167</c:v>
                </c:pt>
                <c:pt idx="1414">
                  <c:v>2.0108835480339167</c:v>
                </c:pt>
                <c:pt idx="1415">
                  <c:v>0.61318526076206581</c:v>
                </c:pt>
                <c:pt idx="1416">
                  <c:v>0.61318526076229318</c:v>
                </c:pt>
                <c:pt idx="1417">
                  <c:v>0.61318526076206581</c:v>
                </c:pt>
                <c:pt idx="1418">
                  <c:v>0.61318526076206581</c:v>
                </c:pt>
                <c:pt idx="1419">
                  <c:v>0.61318526076229318</c:v>
                </c:pt>
                <c:pt idx="1420">
                  <c:v>0.61318526076206581</c:v>
                </c:pt>
                <c:pt idx="1421">
                  <c:v>0.62653462379557823</c:v>
                </c:pt>
                <c:pt idx="1422">
                  <c:v>0.6265346237958056</c:v>
                </c:pt>
                <c:pt idx="1423">
                  <c:v>1.0360554094888812</c:v>
                </c:pt>
                <c:pt idx="1424">
                  <c:v>2.0360554094888812</c:v>
                </c:pt>
                <c:pt idx="1425">
                  <c:v>2.0360554094886538</c:v>
                </c:pt>
                <c:pt idx="1426">
                  <c:v>2.0360554094888812</c:v>
                </c:pt>
                <c:pt idx="1427">
                  <c:v>2.0360554094886538</c:v>
                </c:pt>
                <c:pt idx="1428">
                  <c:v>2.0360554094888812</c:v>
                </c:pt>
                <c:pt idx="1429">
                  <c:v>2.0494047725223936</c:v>
                </c:pt>
                <c:pt idx="1430">
                  <c:v>2.0494047725221662</c:v>
                </c:pt>
                <c:pt idx="1431">
                  <c:v>0.69906426030888724</c:v>
                </c:pt>
                <c:pt idx="1432">
                  <c:v>0.69906426030911462</c:v>
                </c:pt>
                <c:pt idx="1433">
                  <c:v>0.69906426030911462</c:v>
                </c:pt>
                <c:pt idx="1434">
                  <c:v>0.69906426030911462</c:v>
                </c:pt>
                <c:pt idx="1435">
                  <c:v>0.69906426030911462</c:v>
                </c:pt>
                <c:pt idx="1436">
                  <c:v>0.69906426030911462</c:v>
                </c:pt>
                <c:pt idx="1437">
                  <c:v>0.71241362334239966</c:v>
                </c:pt>
                <c:pt idx="1438">
                  <c:v>0.71241362334262703</c:v>
                </c:pt>
                <c:pt idx="1439">
                  <c:v>2.1412449654494594</c:v>
                </c:pt>
                <c:pt idx="1440">
                  <c:v>2.1412449654494594</c:v>
                </c:pt>
                <c:pt idx="1441">
                  <c:v>2.141244965449232</c:v>
                </c:pt>
                <c:pt idx="1442">
                  <c:v>2.1412449654494594</c:v>
                </c:pt>
                <c:pt idx="1443">
                  <c:v>2.1412449654490047</c:v>
                </c:pt>
                <c:pt idx="1444">
                  <c:v>2.1412449654490047</c:v>
                </c:pt>
                <c:pt idx="1445">
                  <c:v>2.1545943284827445</c:v>
                </c:pt>
                <c:pt idx="1446">
                  <c:v>2.1545943284827445</c:v>
                </c:pt>
                <c:pt idx="1447">
                  <c:v>0.97822362858664746</c:v>
                </c:pt>
                <c:pt idx="1448">
                  <c:v>0.97822362858664746</c:v>
                </c:pt>
                <c:pt idx="1449">
                  <c:v>0.97822362858664746</c:v>
                </c:pt>
                <c:pt idx="1450">
                  <c:v>0.97822362858687484</c:v>
                </c:pt>
                <c:pt idx="1451">
                  <c:v>1.9782236285866475</c:v>
                </c:pt>
                <c:pt idx="1452">
                  <c:v>1.9782236285868748</c:v>
                </c:pt>
                <c:pt idx="1453">
                  <c:v>0.99167287995919651</c:v>
                </c:pt>
                <c:pt idx="1454">
                  <c:v>1.9916728799591965</c:v>
                </c:pt>
                <c:pt idx="1455">
                  <c:v>1.1256837891928626</c:v>
                </c:pt>
                <c:pt idx="1456">
                  <c:v>2.1256837891928626</c:v>
                </c:pt>
                <c:pt idx="1457">
                  <c:v>2.1256837891928626</c:v>
                </c:pt>
                <c:pt idx="1458">
                  <c:v>2.1256837891928626</c:v>
                </c:pt>
                <c:pt idx="1459">
                  <c:v>2.12568378919309</c:v>
                </c:pt>
                <c:pt idx="1460">
                  <c:v>2.1256837891928626</c:v>
                </c:pt>
                <c:pt idx="1461">
                  <c:v>2.139033152226375</c:v>
                </c:pt>
                <c:pt idx="1462">
                  <c:v>2.139033152226375</c:v>
                </c:pt>
                <c:pt idx="1463">
                  <c:v>1.1063732327791058</c:v>
                </c:pt>
                <c:pt idx="1464">
                  <c:v>1.1063732327793332</c:v>
                </c:pt>
                <c:pt idx="1465">
                  <c:v>2.1063732327791058</c:v>
                </c:pt>
                <c:pt idx="1466">
                  <c:v>2.1063732327791058</c:v>
                </c:pt>
                <c:pt idx="1467">
                  <c:v>2.1063732327791058</c:v>
                </c:pt>
                <c:pt idx="1468">
                  <c:v>2.1063732327791058</c:v>
                </c:pt>
                <c:pt idx="1469">
                  <c:v>2.1198224841516549</c:v>
                </c:pt>
                <c:pt idx="1470">
                  <c:v>2.1198224841518822</c:v>
                </c:pt>
                <c:pt idx="1471">
                  <c:v>2.253733505046057</c:v>
                </c:pt>
                <c:pt idx="1472">
                  <c:v>2.253733505046057</c:v>
                </c:pt>
                <c:pt idx="1473">
                  <c:v>2.253733505046057</c:v>
                </c:pt>
                <c:pt idx="1474">
                  <c:v>2.253733505046057</c:v>
                </c:pt>
                <c:pt idx="1475">
                  <c:v>2.253733505046057</c:v>
                </c:pt>
                <c:pt idx="1476">
                  <c:v>2.253733505046057</c:v>
                </c:pt>
                <c:pt idx="1477">
                  <c:v>2.267182756418606</c:v>
                </c:pt>
                <c:pt idx="1478">
                  <c:v>2.267182756418606</c:v>
                </c:pt>
                <c:pt idx="1479">
                  <c:v>0.74123497661548754</c:v>
                </c:pt>
                <c:pt idx="1480">
                  <c:v>0.74123497661548754</c:v>
                </c:pt>
                <c:pt idx="1481">
                  <c:v>0.74123497661548754</c:v>
                </c:pt>
                <c:pt idx="1482">
                  <c:v>0.74123497661548754</c:v>
                </c:pt>
                <c:pt idx="1483">
                  <c:v>0.74123497661548754</c:v>
                </c:pt>
                <c:pt idx="1484">
                  <c:v>0.74123497661548754</c:v>
                </c:pt>
                <c:pt idx="1485">
                  <c:v>0.75468422798803658</c:v>
                </c:pt>
                <c:pt idx="1486">
                  <c:v>0.75468422798803658</c:v>
                </c:pt>
                <c:pt idx="1487">
                  <c:v>0.90790580529642284</c:v>
                </c:pt>
                <c:pt idx="1488">
                  <c:v>0.90790580529619547</c:v>
                </c:pt>
                <c:pt idx="1489">
                  <c:v>0.90790580529642284</c:v>
                </c:pt>
                <c:pt idx="1490">
                  <c:v>1.9079058052961955</c:v>
                </c:pt>
                <c:pt idx="1491">
                  <c:v>1.9079058052964228</c:v>
                </c:pt>
                <c:pt idx="1492">
                  <c:v>1.9079058052964228</c:v>
                </c:pt>
                <c:pt idx="1493">
                  <c:v>1.9213550566689719</c:v>
                </c:pt>
                <c:pt idx="1494">
                  <c:v>1.9213550566687445</c:v>
                </c:pt>
                <c:pt idx="1495">
                  <c:v>0.76054553302901695</c:v>
                </c:pt>
                <c:pt idx="1496">
                  <c:v>0.76054553302924433</c:v>
                </c:pt>
                <c:pt idx="1497">
                  <c:v>0.76054553302924433</c:v>
                </c:pt>
                <c:pt idx="1498">
                  <c:v>0.76054553302924433</c:v>
                </c:pt>
                <c:pt idx="1499">
                  <c:v>0.76054553302924433</c:v>
                </c:pt>
                <c:pt idx="1500">
                  <c:v>0.76054553302924433</c:v>
                </c:pt>
                <c:pt idx="1501">
                  <c:v>0.77389489606252937</c:v>
                </c:pt>
                <c:pt idx="1502">
                  <c:v>0.77389489606275674</c:v>
                </c:pt>
                <c:pt idx="1503">
                  <c:v>0.76054553302901695</c:v>
                </c:pt>
                <c:pt idx="1504">
                  <c:v>0.76054553302924433</c:v>
                </c:pt>
                <c:pt idx="1505">
                  <c:v>0.76054553302924433</c:v>
                </c:pt>
                <c:pt idx="1506">
                  <c:v>0.76054553302924433</c:v>
                </c:pt>
                <c:pt idx="1507">
                  <c:v>0.76054553302924433</c:v>
                </c:pt>
                <c:pt idx="1508">
                  <c:v>0.76054553302924433</c:v>
                </c:pt>
                <c:pt idx="1509">
                  <c:v>0.77389489606252937</c:v>
                </c:pt>
                <c:pt idx="1510">
                  <c:v>0.77389489606275674</c:v>
                </c:pt>
                <c:pt idx="1511">
                  <c:v>0.88869513722170268</c:v>
                </c:pt>
                <c:pt idx="1512">
                  <c:v>0.88869513722170268</c:v>
                </c:pt>
                <c:pt idx="1513">
                  <c:v>0.88869513722170268</c:v>
                </c:pt>
                <c:pt idx="1514">
                  <c:v>0.88869513722147531</c:v>
                </c:pt>
                <c:pt idx="1515">
                  <c:v>1.8886951372217027</c:v>
                </c:pt>
                <c:pt idx="1516">
                  <c:v>1.8886951372217027</c:v>
                </c:pt>
                <c:pt idx="1517">
                  <c:v>0.9020445002552151</c:v>
                </c:pt>
                <c:pt idx="1518">
                  <c:v>1.9020445002552151</c:v>
                </c:pt>
                <c:pt idx="1519">
                  <c:v>0.86938458080794589</c:v>
                </c:pt>
                <c:pt idx="1520">
                  <c:v>0.86938458080794589</c:v>
                </c:pt>
                <c:pt idx="1521">
                  <c:v>0.86938458080794589</c:v>
                </c:pt>
                <c:pt idx="1522">
                  <c:v>0.86938458080794589</c:v>
                </c:pt>
                <c:pt idx="1523">
                  <c:v>0.86938458080794589</c:v>
                </c:pt>
                <c:pt idx="1524">
                  <c:v>1.8693845808081733</c:v>
                </c:pt>
                <c:pt idx="1525">
                  <c:v>0.88283383218072231</c:v>
                </c:pt>
                <c:pt idx="1526">
                  <c:v>1.8828338321804949</c:v>
                </c:pt>
                <c:pt idx="1527">
                  <c:v>0.88869513722170268</c:v>
                </c:pt>
                <c:pt idx="1528">
                  <c:v>0.88869513722170268</c:v>
                </c:pt>
                <c:pt idx="1529">
                  <c:v>0.88869513722170268</c:v>
                </c:pt>
                <c:pt idx="1530">
                  <c:v>0.88869513722147531</c:v>
                </c:pt>
                <c:pt idx="1531">
                  <c:v>1.8886951372217027</c:v>
                </c:pt>
                <c:pt idx="1532">
                  <c:v>1.8886951372217027</c:v>
                </c:pt>
                <c:pt idx="1533">
                  <c:v>0.9020445002552151</c:v>
                </c:pt>
                <c:pt idx="1534">
                  <c:v>1.9020445002552151</c:v>
                </c:pt>
                <c:pt idx="1535">
                  <c:v>0.86573508899004992</c:v>
                </c:pt>
                <c:pt idx="1536">
                  <c:v>0.86573508898982254</c:v>
                </c:pt>
                <c:pt idx="1537">
                  <c:v>0.86573508898982254</c:v>
                </c:pt>
                <c:pt idx="1538">
                  <c:v>0.86573508898982254</c:v>
                </c:pt>
                <c:pt idx="1539">
                  <c:v>1.8657350889898225</c:v>
                </c:pt>
                <c:pt idx="1540">
                  <c:v>1.8657350889900499</c:v>
                </c:pt>
                <c:pt idx="1541">
                  <c:v>1.8790844520235623</c:v>
                </c:pt>
                <c:pt idx="1542">
                  <c:v>1.879084452023335</c:v>
                </c:pt>
                <c:pt idx="1543">
                  <c:v>0.99378480484324427</c:v>
                </c:pt>
                <c:pt idx="1544">
                  <c:v>0.99378480484324427</c:v>
                </c:pt>
                <c:pt idx="1545">
                  <c:v>1.9937848048432443</c:v>
                </c:pt>
                <c:pt idx="1546">
                  <c:v>1.9937848048432443</c:v>
                </c:pt>
                <c:pt idx="1547">
                  <c:v>1.9937848048432443</c:v>
                </c:pt>
                <c:pt idx="1548">
                  <c:v>1.9937848048432443</c:v>
                </c:pt>
                <c:pt idx="1549">
                  <c:v>2.0072340562157933</c:v>
                </c:pt>
                <c:pt idx="1550">
                  <c:v>2.0072340562157933</c:v>
                </c:pt>
                <c:pt idx="1551">
                  <c:v>0.99378480484324427</c:v>
                </c:pt>
                <c:pt idx="1552">
                  <c:v>0.99378480484324427</c:v>
                </c:pt>
                <c:pt idx="1553">
                  <c:v>1.9937848048432443</c:v>
                </c:pt>
                <c:pt idx="1554">
                  <c:v>1.9937848048432443</c:v>
                </c:pt>
                <c:pt idx="1555">
                  <c:v>1.9937848048432443</c:v>
                </c:pt>
                <c:pt idx="1556">
                  <c:v>1.9937848048432443</c:v>
                </c:pt>
                <c:pt idx="1557">
                  <c:v>2.0072340562157933</c:v>
                </c:pt>
                <c:pt idx="1558">
                  <c:v>2.0072340562157933</c:v>
                </c:pt>
                <c:pt idx="1559">
                  <c:v>0.74123497661548754</c:v>
                </c:pt>
                <c:pt idx="1560">
                  <c:v>0.74123497661548754</c:v>
                </c:pt>
                <c:pt idx="1561">
                  <c:v>0.74123497661548754</c:v>
                </c:pt>
                <c:pt idx="1562">
                  <c:v>0.74123497661548754</c:v>
                </c:pt>
                <c:pt idx="1563">
                  <c:v>0.74123497661548754</c:v>
                </c:pt>
                <c:pt idx="1564">
                  <c:v>0.74123497661548754</c:v>
                </c:pt>
                <c:pt idx="1565">
                  <c:v>0.75468422798803658</c:v>
                </c:pt>
                <c:pt idx="1566">
                  <c:v>0.75468422798803658</c:v>
                </c:pt>
                <c:pt idx="1567">
                  <c:v>0.88869513722170268</c:v>
                </c:pt>
                <c:pt idx="1568">
                  <c:v>0.88869513722170268</c:v>
                </c:pt>
                <c:pt idx="1569">
                  <c:v>0.88869513722170268</c:v>
                </c:pt>
                <c:pt idx="1570">
                  <c:v>0.88869513722147531</c:v>
                </c:pt>
                <c:pt idx="1571">
                  <c:v>1.8886951372217027</c:v>
                </c:pt>
                <c:pt idx="1572">
                  <c:v>1.8886951372217027</c:v>
                </c:pt>
                <c:pt idx="1573">
                  <c:v>0.9020445002552151</c:v>
                </c:pt>
                <c:pt idx="1574">
                  <c:v>1.9020445002552151</c:v>
                </c:pt>
                <c:pt idx="1575">
                  <c:v>0.84642453257629313</c:v>
                </c:pt>
                <c:pt idx="1576">
                  <c:v>0.84642453257606576</c:v>
                </c:pt>
                <c:pt idx="1577">
                  <c:v>0.84642453257629313</c:v>
                </c:pt>
                <c:pt idx="1578">
                  <c:v>0.84642453257606576</c:v>
                </c:pt>
                <c:pt idx="1579">
                  <c:v>0.84642453257629313</c:v>
                </c:pt>
                <c:pt idx="1580">
                  <c:v>1.8464245325760658</c:v>
                </c:pt>
                <c:pt idx="1581">
                  <c:v>0.85987378394884217</c:v>
                </c:pt>
                <c:pt idx="1582">
                  <c:v>1.8598737839486148</c:v>
                </c:pt>
                <c:pt idx="1583">
                  <c:v>0.99378480484324427</c:v>
                </c:pt>
                <c:pt idx="1584">
                  <c:v>0.99378480484324427</c:v>
                </c:pt>
                <c:pt idx="1585">
                  <c:v>1.9937848048432443</c:v>
                </c:pt>
                <c:pt idx="1586">
                  <c:v>1.9937848048432443</c:v>
                </c:pt>
                <c:pt idx="1587">
                  <c:v>1.9937848048432443</c:v>
                </c:pt>
                <c:pt idx="1588">
                  <c:v>1.9937848048432443</c:v>
                </c:pt>
                <c:pt idx="1589">
                  <c:v>2.0072340562157933</c:v>
                </c:pt>
                <c:pt idx="1590">
                  <c:v>2.0072340562157933</c:v>
                </c:pt>
                <c:pt idx="1591">
                  <c:v>0.48503565656960745</c:v>
                </c:pt>
                <c:pt idx="1592">
                  <c:v>0.48503565656983483</c:v>
                </c:pt>
                <c:pt idx="1593">
                  <c:v>0.48503565656960745</c:v>
                </c:pt>
                <c:pt idx="1594">
                  <c:v>0.48503565656983483</c:v>
                </c:pt>
                <c:pt idx="1595">
                  <c:v>0.48503565656960745</c:v>
                </c:pt>
                <c:pt idx="1596">
                  <c:v>0.48503565656983483</c:v>
                </c:pt>
                <c:pt idx="1597">
                  <c:v>0.49838501960311987</c:v>
                </c:pt>
                <c:pt idx="1598">
                  <c:v>0.49838501960311987</c:v>
                </c:pt>
                <c:pt idx="1599">
                  <c:v>0.61318526076206581</c:v>
                </c:pt>
                <c:pt idx="1600">
                  <c:v>0.61318526076229318</c:v>
                </c:pt>
                <c:pt idx="1601">
                  <c:v>0.61318526076206581</c:v>
                </c:pt>
                <c:pt idx="1602">
                  <c:v>0.61318526076206581</c:v>
                </c:pt>
                <c:pt idx="1603">
                  <c:v>0.61318526076229318</c:v>
                </c:pt>
                <c:pt idx="1604">
                  <c:v>0.61318526076206581</c:v>
                </c:pt>
                <c:pt idx="1605">
                  <c:v>0.62653462379557823</c:v>
                </c:pt>
                <c:pt idx="1606">
                  <c:v>0.6265346237958056</c:v>
                </c:pt>
                <c:pt idx="1607">
                  <c:v>0.76054553302901695</c:v>
                </c:pt>
                <c:pt idx="1608">
                  <c:v>0.76054553302924433</c:v>
                </c:pt>
                <c:pt idx="1609">
                  <c:v>0.76054553302924433</c:v>
                </c:pt>
                <c:pt idx="1610">
                  <c:v>0.76054553302924433</c:v>
                </c:pt>
                <c:pt idx="1611">
                  <c:v>0.76054553302924433</c:v>
                </c:pt>
                <c:pt idx="1612">
                  <c:v>0.76054553302924433</c:v>
                </c:pt>
                <c:pt idx="1613">
                  <c:v>0.77389489606252937</c:v>
                </c:pt>
                <c:pt idx="1614">
                  <c:v>0.77389489606275674</c:v>
                </c:pt>
                <c:pt idx="1615">
                  <c:v>0.88869513722170268</c:v>
                </c:pt>
                <c:pt idx="1616">
                  <c:v>0.88869513722170268</c:v>
                </c:pt>
                <c:pt idx="1617">
                  <c:v>0.88869513722170268</c:v>
                </c:pt>
                <c:pt idx="1618">
                  <c:v>0.88869513722147531</c:v>
                </c:pt>
                <c:pt idx="1619">
                  <c:v>1.8886951372217027</c:v>
                </c:pt>
                <c:pt idx="1620">
                  <c:v>1.8886951372217027</c:v>
                </c:pt>
                <c:pt idx="1621">
                  <c:v>0.9020445002552151</c:v>
                </c:pt>
                <c:pt idx="1622">
                  <c:v>1.9020445002552151</c:v>
                </c:pt>
                <c:pt idx="1623">
                  <c:v>0.76054553302901695</c:v>
                </c:pt>
                <c:pt idx="1624">
                  <c:v>0.76054553302924433</c:v>
                </c:pt>
                <c:pt idx="1625">
                  <c:v>0.76054553302924433</c:v>
                </c:pt>
                <c:pt idx="1626">
                  <c:v>0.76054553302924433</c:v>
                </c:pt>
                <c:pt idx="1627">
                  <c:v>0.76054553302924433</c:v>
                </c:pt>
                <c:pt idx="1628">
                  <c:v>0.76054553302924433</c:v>
                </c:pt>
                <c:pt idx="1629">
                  <c:v>0.77389489606252937</c:v>
                </c:pt>
                <c:pt idx="1630">
                  <c:v>0.77389489606275674</c:v>
                </c:pt>
                <c:pt idx="1631">
                  <c:v>0.88869513722170268</c:v>
                </c:pt>
                <c:pt idx="1632">
                  <c:v>0.88869513722170268</c:v>
                </c:pt>
                <c:pt idx="1633">
                  <c:v>0.88869513722170268</c:v>
                </c:pt>
                <c:pt idx="1634">
                  <c:v>0.88869513722147531</c:v>
                </c:pt>
                <c:pt idx="1635">
                  <c:v>1.8886951372217027</c:v>
                </c:pt>
                <c:pt idx="1636">
                  <c:v>1.8886951372217027</c:v>
                </c:pt>
                <c:pt idx="1637">
                  <c:v>0.9020445002552151</c:v>
                </c:pt>
                <c:pt idx="1638">
                  <c:v>1.9020445002552151</c:v>
                </c:pt>
                <c:pt idx="1639">
                  <c:v>0.86573508899004992</c:v>
                </c:pt>
                <c:pt idx="1640">
                  <c:v>0.86573508898982254</c:v>
                </c:pt>
                <c:pt idx="1641">
                  <c:v>0.86573508898982254</c:v>
                </c:pt>
                <c:pt idx="1642">
                  <c:v>0.86573508898982254</c:v>
                </c:pt>
                <c:pt idx="1643">
                  <c:v>1.8657350889898225</c:v>
                </c:pt>
                <c:pt idx="1644">
                  <c:v>1.8657350889900499</c:v>
                </c:pt>
                <c:pt idx="1645">
                  <c:v>1.8790844520235623</c:v>
                </c:pt>
                <c:pt idx="1646">
                  <c:v>1.879084452023335</c:v>
                </c:pt>
                <c:pt idx="1647">
                  <c:v>0.99378480484324427</c:v>
                </c:pt>
                <c:pt idx="1648">
                  <c:v>0.99378480484324427</c:v>
                </c:pt>
                <c:pt idx="1649">
                  <c:v>1.9937848048432443</c:v>
                </c:pt>
                <c:pt idx="1650">
                  <c:v>1.9937848048432443</c:v>
                </c:pt>
                <c:pt idx="1651">
                  <c:v>1.9937848048432443</c:v>
                </c:pt>
                <c:pt idx="1652">
                  <c:v>1.9937848048432443</c:v>
                </c:pt>
                <c:pt idx="1653">
                  <c:v>2.0072340562157933</c:v>
                </c:pt>
                <c:pt idx="1654">
                  <c:v>2.0072340562157933</c:v>
                </c:pt>
                <c:pt idx="1655">
                  <c:v>0.7182749283836074</c:v>
                </c:pt>
                <c:pt idx="1656">
                  <c:v>0.71827492838383478</c:v>
                </c:pt>
                <c:pt idx="1657">
                  <c:v>0.7182749283836074</c:v>
                </c:pt>
                <c:pt idx="1658">
                  <c:v>0.7182749283836074</c:v>
                </c:pt>
                <c:pt idx="1659">
                  <c:v>0.71827492838383478</c:v>
                </c:pt>
                <c:pt idx="1660">
                  <c:v>0.7182749283836074</c:v>
                </c:pt>
                <c:pt idx="1661">
                  <c:v>0.73172417975615645</c:v>
                </c:pt>
                <c:pt idx="1662">
                  <c:v>0.73172417975638382</c:v>
                </c:pt>
                <c:pt idx="1663">
                  <c:v>0.74123497661548754</c:v>
                </c:pt>
                <c:pt idx="1664">
                  <c:v>0.74123497661548754</c:v>
                </c:pt>
                <c:pt idx="1665">
                  <c:v>0.74123497661548754</c:v>
                </c:pt>
                <c:pt idx="1666">
                  <c:v>0.74123497661548754</c:v>
                </c:pt>
                <c:pt idx="1667">
                  <c:v>0.74123497661548754</c:v>
                </c:pt>
                <c:pt idx="1668">
                  <c:v>0.74123497661548754</c:v>
                </c:pt>
                <c:pt idx="1669">
                  <c:v>0.75468422798803658</c:v>
                </c:pt>
                <c:pt idx="1670">
                  <c:v>0.75468422798803658</c:v>
                </c:pt>
                <c:pt idx="1671">
                  <c:v>0.84642453257629313</c:v>
                </c:pt>
                <c:pt idx="1672">
                  <c:v>0.84642453257606576</c:v>
                </c:pt>
                <c:pt idx="1673">
                  <c:v>0.84642453257629313</c:v>
                </c:pt>
                <c:pt idx="1674">
                  <c:v>0.84642453257606576</c:v>
                </c:pt>
                <c:pt idx="1675">
                  <c:v>0.84642453257629313</c:v>
                </c:pt>
                <c:pt idx="1676">
                  <c:v>1.8464245325760658</c:v>
                </c:pt>
                <c:pt idx="1677">
                  <c:v>0.85987378394884217</c:v>
                </c:pt>
                <c:pt idx="1678">
                  <c:v>1.8598737839486148</c:v>
                </c:pt>
                <c:pt idx="1679">
                  <c:v>0.99378480484324427</c:v>
                </c:pt>
                <c:pt idx="1680">
                  <c:v>0.99378480484324427</c:v>
                </c:pt>
                <c:pt idx="1681">
                  <c:v>1.9937848048432443</c:v>
                </c:pt>
                <c:pt idx="1682">
                  <c:v>1.9937848048432443</c:v>
                </c:pt>
                <c:pt idx="1683">
                  <c:v>1.9937848048432443</c:v>
                </c:pt>
                <c:pt idx="1684">
                  <c:v>1.9937848048432443</c:v>
                </c:pt>
                <c:pt idx="1685">
                  <c:v>2.0072340562157933</c:v>
                </c:pt>
                <c:pt idx="1686">
                  <c:v>2.0072340562157933</c:v>
                </c:pt>
                <c:pt idx="1687">
                  <c:v>0.88869513722170268</c:v>
                </c:pt>
                <c:pt idx="1688">
                  <c:v>0.88869513722170268</c:v>
                </c:pt>
                <c:pt idx="1689">
                  <c:v>0.88869513722170268</c:v>
                </c:pt>
                <c:pt idx="1690">
                  <c:v>0.88869513722147531</c:v>
                </c:pt>
                <c:pt idx="1691">
                  <c:v>1.8886951372217027</c:v>
                </c:pt>
                <c:pt idx="1692">
                  <c:v>1.8886951372217027</c:v>
                </c:pt>
                <c:pt idx="1693">
                  <c:v>0.9020445002552151</c:v>
                </c:pt>
                <c:pt idx="1694">
                  <c:v>1.9020445002552151</c:v>
                </c:pt>
                <c:pt idx="1695">
                  <c:v>0.63239592883678597</c:v>
                </c:pt>
                <c:pt idx="1696">
                  <c:v>0.63239592883678597</c:v>
                </c:pt>
                <c:pt idx="1697">
                  <c:v>0.63239592883678597</c:v>
                </c:pt>
                <c:pt idx="1698">
                  <c:v>0.63239592883678597</c:v>
                </c:pt>
                <c:pt idx="1699">
                  <c:v>0.63239592883678597</c:v>
                </c:pt>
                <c:pt idx="1700">
                  <c:v>0.63239592883678597</c:v>
                </c:pt>
                <c:pt idx="1701">
                  <c:v>0.64584518020933501</c:v>
                </c:pt>
                <c:pt idx="1702">
                  <c:v>0.64584518020933501</c:v>
                </c:pt>
                <c:pt idx="1703">
                  <c:v>0.76054553302901695</c:v>
                </c:pt>
                <c:pt idx="1704">
                  <c:v>0.76054553302924433</c:v>
                </c:pt>
                <c:pt idx="1705">
                  <c:v>0.76054553302924433</c:v>
                </c:pt>
                <c:pt idx="1706">
                  <c:v>0.76054553302924433</c:v>
                </c:pt>
                <c:pt idx="1707">
                  <c:v>0.76054553302924433</c:v>
                </c:pt>
                <c:pt idx="1708">
                  <c:v>0.76054553302924433</c:v>
                </c:pt>
                <c:pt idx="1709">
                  <c:v>0.77389489606252937</c:v>
                </c:pt>
                <c:pt idx="1710">
                  <c:v>0.77389489606275674</c:v>
                </c:pt>
                <c:pt idx="1711">
                  <c:v>0.88869513722170268</c:v>
                </c:pt>
                <c:pt idx="1712">
                  <c:v>0.88869513722170268</c:v>
                </c:pt>
                <c:pt idx="1713">
                  <c:v>0.88869513722170268</c:v>
                </c:pt>
                <c:pt idx="1714">
                  <c:v>0.88869513722147531</c:v>
                </c:pt>
                <c:pt idx="1715">
                  <c:v>1.8886951372217027</c:v>
                </c:pt>
                <c:pt idx="1716">
                  <c:v>1.8886951372217027</c:v>
                </c:pt>
                <c:pt idx="1717">
                  <c:v>0.9020445002552151</c:v>
                </c:pt>
                <c:pt idx="1718">
                  <c:v>1.9020445002552151</c:v>
                </c:pt>
                <c:pt idx="1719">
                  <c:v>0.48503565656960745</c:v>
                </c:pt>
                <c:pt idx="1720">
                  <c:v>0.48503565656983483</c:v>
                </c:pt>
                <c:pt idx="1721">
                  <c:v>0.48503565656960745</c:v>
                </c:pt>
                <c:pt idx="1722">
                  <c:v>0.48503565656983483</c:v>
                </c:pt>
                <c:pt idx="1723">
                  <c:v>0.48503565656960745</c:v>
                </c:pt>
                <c:pt idx="1724">
                  <c:v>0.48503565656983483</c:v>
                </c:pt>
                <c:pt idx="1725">
                  <c:v>0.49838501960311987</c:v>
                </c:pt>
                <c:pt idx="1726">
                  <c:v>0.49838501960311987</c:v>
                </c:pt>
                <c:pt idx="1727">
                  <c:v>0.61318526076206581</c:v>
                </c:pt>
                <c:pt idx="1728">
                  <c:v>0.61318526076229318</c:v>
                </c:pt>
                <c:pt idx="1729">
                  <c:v>0.61318526076206581</c:v>
                </c:pt>
                <c:pt idx="1730">
                  <c:v>0.61318526076206581</c:v>
                </c:pt>
                <c:pt idx="1731">
                  <c:v>0.61318526076229318</c:v>
                </c:pt>
                <c:pt idx="1732">
                  <c:v>0.61318526076206581</c:v>
                </c:pt>
                <c:pt idx="1733">
                  <c:v>0.62653462379557823</c:v>
                </c:pt>
                <c:pt idx="1734">
                  <c:v>0.6265346237958056</c:v>
                </c:pt>
                <c:pt idx="1735">
                  <c:v>0.7182749283836074</c:v>
                </c:pt>
                <c:pt idx="1736">
                  <c:v>0.71827492838383478</c:v>
                </c:pt>
                <c:pt idx="1737">
                  <c:v>0.7182749283836074</c:v>
                </c:pt>
                <c:pt idx="1738">
                  <c:v>0.7182749283836074</c:v>
                </c:pt>
                <c:pt idx="1739">
                  <c:v>0.71827492838383478</c:v>
                </c:pt>
                <c:pt idx="1740">
                  <c:v>0.7182749283836074</c:v>
                </c:pt>
                <c:pt idx="1741">
                  <c:v>0.73172417975615645</c:v>
                </c:pt>
                <c:pt idx="1742">
                  <c:v>0.73172417975638382</c:v>
                </c:pt>
                <c:pt idx="1743">
                  <c:v>0.7182749283836074</c:v>
                </c:pt>
                <c:pt idx="1744">
                  <c:v>0.71827492838383478</c:v>
                </c:pt>
                <c:pt idx="1745">
                  <c:v>0.7182749283836074</c:v>
                </c:pt>
                <c:pt idx="1746">
                  <c:v>0.7182749283836074</c:v>
                </c:pt>
                <c:pt idx="1747">
                  <c:v>0.71827492838383478</c:v>
                </c:pt>
                <c:pt idx="1748">
                  <c:v>0.7182749283836074</c:v>
                </c:pt>
                <c:pt idx="1749">
                  <c:v>0.73172417975615645</c:v>
                </c:pt>
                <c:pt idx="1750">
                  <c:v>0.73172417975638382</c:v>
                </c:pt>
                <c:pt idx="1751">
                  <c:v>0.84642453257629313</c:v>
                </c:pt>
                <c:pt idx="1752">
                  <c:v>0.84642453257606576</c:v>
                </c:pt>
                <c:pt idx="1753">
                  <c:v>0.84642453257629313</c:v>
                </c:pt>
                <c:pt idx="1754">
                  <c:v>0.84642453257606576</c:v>
                </c:pt>
                <c:pt idx="1755">
                  <c:v>0.84642453257629313</c:v>
                </c:pt>
                <c:pt idx="1756">
                  <c:v>1.8464245325760658</c:v>
                </c:pt>
                <c:pt idx="1757">
                  <c:v>0.85987378394884217</c:v>
                </c:pt>
                <c:pt idx="1758">
                  <c:v>1.8598737839486148</c:v>
                </c:pt>
                <c:pt idx="1759">
                  <c:v>0.86573508899004992</c:v>
                </c:pt>
                <c:pt idx="1760">
                  <c:v>0.86573508898982254</c:v>
                </c:pt>
                <c:pt idx="1761">
                  <c:v>0.86573508898982254</c:v>
                </c:pt>
                <c:pt idx="1762">
                  <c:v>0.86573508898982254</c:v>
                </c:pt>
                <c:pt idx="1763">
                  <c:v>1.8657350889898225</c:v>
                </c:pt>
                <c:pt idx="1764">
                  <c:v>1.8657350889900499</c:v>
                </c:pt>
                <c:pt idx="1765">
                  <c:v>1.8790844520235623</c:v>
                </c:pt>
                <c:pt idx="1766">
                  <c:v>1.879084452023335</c:v>
                </c:pt>
                <c:pt idx="1767">
                  <c:v>0.95161408853687135</c:v>
                </c:pt>
                <c:pt idx="1768">
                  <c:v>0.95161408853687135</c:v>
                </c:pt>
                <c:pt idx="1769">
                  <c:v>0.95161408853687135</c:v>
                </c:pt>
                <c:pt idx="1770">
                  <c:v>1.9516140885368713</c:v>
                </c:pt>
                <c:pt idx="1771">
                  <c:v>1.9516140885368713</c:v>
                </c:pt>
                <c:pt idx="1772">
                  <c:v>1.9516140885368713</c:v>
                </c:pt>
                <c:pt idx="1773">
                  <c:v>1.9650633399094204</c:v>
                </c:pt>
                <c:pt idx="1774">
                  <c:v>1.9650633399094204</c:v>
                </c:pt>
                <c:pt idx="1775">
                  <c:v>0.97092464495062814</c:v>
                </c:pt>
                <c:pt idx="1776">
                  <c:v>0.97092464495062814</c:v>
                </c:pt>
                <c:pt idx="1777">
                  <c:v>1.9709246449504008</c:v>
                </c:pt>
                <c:pt idx="1778">
                  <c:v>1.9709246449506281</c:v>
                </c:pt>
                <c:pt idx="1779">
                  <c:v>1.9709246449504008</c:v>
                </c:pt>
                <c:pt idx="1780">
                  <c:v>1.9709246449506281</c:v>
                </c:pt>
                <c:pt idx="1781">
                  <c:v>1.9842740079841406</c:v>
                </c:pt>
                <c:pt idx="1782">
                  <c:v>1.9842740079839132</c:v>
                </c:pt>
                <c:pt idx="1783">
                  <c:v>0.82346448434441299</c:v>
                </c:pt>
                <c:pt idx="1784">
                  <c:v>0.82346448434441299</c:v>
                </c:pt>
                <c:pt idx="1785">
                  <c:v>0.82346448434441299</c:v>
                </c:pt>
                <c:pt idx="1786">
                  <c:v>0.82346448434418562</c:v>
                </c:pt>
                <c:pt idx="1787">
                  <c:v>0.82346448434441299</c:v>
                </c:pt>
                <c:pt idx="1788">
                  <c:v>1.8234644843441856</c:v>
                </c:pt>
                <c:pt idx="1789">
                  <c:v>0.83691373571696204</c:v>
                </c:pt>
                <c:pt idx="1790">
                  <c:v>1.836913735716962</c:v>
                </c:pt>
                <c:pt idx="1791">
                  <c:v>0.76054553302901695</c:v>
                </c:pt>
                <c:pt idx="1792">
                  <c:v>0.76054553302924433</c:v>
                </c:pt>
                <c:pt idx="1793">
                  <c:v>0.76054553302924433</c:v>
                </c:pt>
                <c:pt idx="1794">
                  <c:v>0.76054553302924433</c:v>
                </c:pt>
                <c:pt idx="1795">
                  <c:v>0.76054553302924433</c:v>
                </c:pt>
                <c:pt idx="1796">
                  <c:v>0.76054553302924433</c:v>
                </c:pt>
                <c:pt idx="1797">
                  <c:v>0.77389489606252937</c:v>
                </c:pt>
                <c:pt idx="1798">
                  <c:v>0.77389489606275674</c:v>
                </c:pt>
                <c:pt idx="1799">
                  <c:v>0.86573508899004992</c:v>
                </c:pt>
                <c:pt idx="1800">
                  <c:v>0.86573508898982254</c:v>
                </c:pt>
                <c:pt idx="1801">
                  <c:v>0.86573508898982254</c:v>
                </c:pt>
                <c:pt idx="1802">
                  <c:v>0.86573508898982254</c:v>
                </c:pt>
                <c:pt idx="1803">
                  <c:v>1.8657350889898225</c:v>
                </c:pt>
                <c:pt idx="1804">
                  <c:v>1.8657350889900499</c:v>
                </c:pt>
                <c:pt idx="1805">
                  <c:v>1.8790844520235623</c:v>
                </c:pt>
                <c:pt idx="1806">
                  <c:v>1.879084452023335</c:v>
                </c:pt>
                <c:pt idx="1807">
                  <c:v>0.88869513722170268</c:v>
                </c:pt>
                <c:pt idx="1808">
                  <c:v>0.88869513722170268</c:v>
                </c:pt>
                <c:pt idx="1809">
                  <c:v>0.88869513722170268</c:v>
                </c:pt>
                <c:pt idx="1810">
                  <c:v>0.88869513722147531</c:v>
                </c:pt>
                <c:pt idx="1811">
                  <c:v>1.8886951372217027</c:v>
                </c:pt>
                <c:pt idx="1812">
                  <c:v>1.8886951372217027</c:v>
                </c:pt>
                <c:pt idx="1813">
                  <c:v>0.9020445002552151</c:v>
                </c:pt>
                <c:pt idx="1814">
                  <c:v>1.9020445002552151</c:v>
                </c:pt>
                <c:pt idx="1815">
                  <c:v>0.99378480484324427</c:v>
                </c:pt>
                <c:pt idx="1816">
                  <c:v>0.99378480484324427</c:v>
                </c:pt>
                <c:pt idx="1817">
                  <c:v>1.9937848048432443</c:v>
                </c:pt>
                <c:pt idx="1818">
                  <c:v>1.9937848048432443</c:v>
                </c:pt>
                <c:pt idx="1819">
                  <c:v>1.9937848048432443</c:v>
                </c:pt>
                <c:pt idx="1820">
                  <c:v>1.9937848048432443</c:v>
                </c:pt>
                <c:pt idx="1821">
                  <c:v>2.0072340562157933</c:v>
                </c:pt>
                <c:pt idx="1822">
                  <c:v>2.0072340562157933</c:v>
                </c:pt>
                <c:pt idx="1823">
                  <c:v>0.99378480484324427</c:v>
                </c:pt>
                <c:pt idx="1824">
                  <c:v>0.99378480484324427</c:v>
                </c:pt>
                <c:pt idx="1825">
                  <c:v>1.9937848048432443</c:v>
                </c:pt>
                <c:pt idx="1826">
                  <c:v>1.9937848048432443</c:v>
                </c:pt>
                <c:pt idx="1827">
                  <c:v>1.9937848048432443</c:v>
                </c:pt>
                <c:pt idx="1828">
                  <c:v>1.9937848048432443</c:v>
                </c:pt>
                <c:pt idx="1829">
                  <c:v>2.0072340562157933</c:v>
                </c:pt>
                <c:pt idx="1830">
                  <c:v>2.0072340562157933</c:v>
                </c:pt>
                <c:pt idx="1831">
                  <c:v>1.0360554094888812</c:v>
                </c:pt>
                <c:pt idx="1832">
                  <c:v>2.0360554094888812</c:v>
                </c:pt>
                <c:pt idx="1833">
                  <c:v>2.0360554094886538</c:v>
                </c:pt>
                <c:pt idx="1834">
                  <c:v>2.0360554094888812</c:v>
                </c:pt>
                <c:pt idx="1835">
                  <c:v>2.0360554094886538</c:v>
                </c:pt>
                <c:pt idx="1836">
                  <c:v>2.0360554094888812</c:v>
                </c:pt>
                <c:pt idx="1837">
                  <c:v>2.0494047725223936</c:v>
                </c:pt>
                <c:pt idx="1838">
                  <c:v>2.0494047725221662</c:v>
                </c:pt>
                <c:pt idx="1839">
                  <c:v>2.1412449654494594</c:v>
                </c:pt>
                <c:pt idx="1840">
                  <c:v>2.1412449654494594</c:v>
                </c:pt>
                <c:pt idx="1841">
                  <c:v>2.141244965449232</c:v>
                </c:pt>
                <c:pt idx="1842">
                  <c:v>2.1412449654494594</c:v>
                </c:pt>
                <c:pt idx="1843">
                  <c:v>2.1412449654490047</c:v>
                </c:pt>
                <c:pt idx="1844">
                  <c:v>2.1412449654490047</c:v>
                </c:pt>
                <c:pt idx="1845">
                  <c:v>2.1545943284827445</c:v>
                </c:pt>
                <c:pt idx="1846">
                  <c:v>2.1545943284827445</c:v>
                </c:pt>
                <c:pt idx="1847">
                  <c:v>0.74123497661548754</c:v>
                </c:pt>
                <c:pt idx="1848">
                  <c:v>0.74123497661548754</c:v>
                </c:pt>
                <c:pt idx="1849">
                  <c:v>0.74123497661548754</c:v>
                </c:pt>
                <c:pt idx="1850">
                  <c:v>0.74123497661548754</c:v>
                </c:pt>
                <c:pt idx="1851">
                  <c:v>0.74123497661548754</c:v>
                </c:pt>
                <c:pt idx="1852">
                  <c:v>0.74123497661548754</c:v>
                </c:pt>
                <c:pt idx="1853">
                  <c:v>0.75468422798803658</c:v>
                </c:pt>
                <c:pt idx="1854">
                  <c:v>0.75468422798803658</c:v>
                </c:pt>
                <c:pt idx="1855">
                  <c:v>0.86573508899004992</c:v>
                </c:pt>
                <c:pt idx="1856">
                  <c:v>0.86573508898982254</c:v>
                </c:pt>
                <c:pt idx="1857">
                  <c:v>0.86573508898982254</c:v>
                </c:pt>
                <c:pt idx="1858">
                  <c:v>0.86573508898982254</c:v>
                </c:pt>
                <c:pt idx="1859">
                  <c:v>1.8657350889898225</c:v>
                </c:pt>
                <c:pt idx="1860">
                  <c:v>1.8657350889900499</c:v>
                </c:pt>
                <c:pt idx="1861">
                  <c:v>1.8790844520235623</c:v>
                </c:pt>
                <c:pt idx="1862">
                  <c:v>1.879084452023335</c:v>
                </c:pt>
                <c:pt idx="1863">
                  <c:v>0.97092464495062814</c:v>
                </c:pt>
                <c:pt idx="1864">
                  <c:v>0.97092464495062814</c:v>
                </c:pt>
                <c:pt idx="1865">
                  <c:v>1.9709246449504008</c:v>
                </c:pt>
                <c:pt idx="1866">
                  <c:v>1.9709246449506281</c:v>
                </c:pt>
                <c:pt idx="1867">
                  <c:v>1.9709246449504008</c:v>
                </c:pt>
                <c:pt idx="1868">
                  <c:v>1.9709246449506281</c:v>
                </c:pt>
                <c:pt idx="1869">
                  <c:v>1.9842740079841406</c:v>
                </c:pt>
                <c:pt idx="1870">
                  <c:v>1.9842740079839132</c:v>
                </c:pt>
                <c:pt idx="1871">
                  <c:v>2.0989743608038225</c:v>
                </c:pt>
                <c:pt idx="1872">
                  <c:v>2.0989743608040499</c:v>
                </c:pt>
                <c:pt idx="1873">
                  <c:v>2.0989743608038225</c:v>
                </c:pt>
                <c:pt idx="1874">
                  <c:v>2.0989743608040499</c:v>
                </c:pt>
                <c:pt idx="1875">
                  <c:v>2.0989743608038225</c:v>
                </c:pt>
                <c:pt idx="1876">
                  <c:v>2.0989743608038225</c:v>
                </c:pt>
                <c:pt idx="1877">
                  <c:v>2.1124236121763715</c:v>
                </c:pt>
                <c:pt idx="1878">
                  <c:v>2.1124236121765989</c:v>
                </c:pt>
                <c:pt idx="1879">
                  <c:v>2.2041639167646281</c:v>
                </c:pt>
                <c:pt idx="1880">
                  <c:v>2.2041639167646281</c:v>
                </c:pt>
                <c:pt idx="1881">
                  <c:v>2.2041639167641733</c:v>
                </c:pt>
                <c:pt idx="1882">
                  <c:v>2.2041639167641733</c:v>
                </c:pt>
                <c:pt idx="1883">
                  <c:v>2.2041639167646281</c:v>
                </c:pt>
                <c:pt idx="1884">
                  <c:v>2.2041639167646281</c:v>
                </c:pt>
                <c:pt idx="1885">
                  <c:v>2.2176131681371771</c:v>
                </c:pt>
                <c:pt idx="1886">
                  <c:v>2.2176131681371771</c:v>
                </c:pt>
                <c:pt idx="1887">
                  <c:v>0.99378480484324427</c:v>
                </c:pt>
                <c:pt idx="1888">
                  <c:v>0.99378480484324427</c:v>
                </c:pt>
                <c:pt idx="1889">
                  <c:v>1.9937848048432443</c:v>
                </c:pt>
                <c:pt idx="1890">
                  <c:v>1.9937848048432443</c:v>
                </c:pt>
                <c:pt idx="1891">
                  <c:v>1.9937848048432443</c:v>
                </c:pt>
                <c:pt idx="1892">
                  <c:v>1.9937848048432443</c:v>
                </c:pt>
                <c:pt idx="1893">
                  <c:v>2.0072340562157933</c:v>
                </c:pt>
                <c:pt idx="1894">
                  <c:v>2.0072340562157933</c:v>
                </c:pt>
                <c:pt idx="1895">
                  <c:v>2.0989743608038225</c:v>
                </c:pt>
                <c:pt idx="1896">
                  <c:v>2.0989743608040499</c:v>
                </c:pt>
                <c:pt idx="1897">
                  <c:v>2.0989743608038225</c:v>
                </c:pt>
                <c:pt idx="1898">
                  <c:v>2.0989743608040499</c:v>
                </c:pt>
                <c:pt idx="1899">
                  <c:v>2.0989743608038225</c:v>
                </c:pt>
                <c:pt idx="1900">
                  <c:v>2.0989743608038225</c:v>
                </c:pt>
                <c:pt idx="1901">
                  <c:v>2.1124236121763715</c:v>
                </c:pt>
                <c:pt idx="1902">
                  <c:v>2.1124236121765989</c:v>
                </c:pt>
                <c:pt idx="1903">
                  <c:v>2.1412449654494594</c:v>
                </c:pt>
                <c:pt idx="1904">
                  <c:v>2.1412449654494594</c:v>
                </c:pt>
                <c:pt idx="1905">
                  <c:v>2.141244965449232</c:v>
                </c:pt>
                <c:pt idx="1906">
                  <c:v>2.1412449654494594</c:v>
                </c:pt>
                <c:pt idx="1907">
                  <c:v>2.1412449654490047</c:v>
                </c:pt>
                <c:pt idx="1908">
                  <c:v>2.1412449654490047</c:v>
                </c:pt>
                <c:pt idx="1909">
                  <c:v>2.1545943284827445</c:v>
                </c:pt>
                <c:pt idx="1910">
                  <c:v>2.1545943284827445</c:v>
                </c:pt>
                <c:pt idx="1911">
                  <c:v>2.2692946813026538</c:v>
                </c:pt>
                <c:pt idx="1912">
                  <c:v>2.2692946813026538</c:v>
                </c:pt>
                <c:pt idx="1913">
                  <c:v>2.2692946813026538</c:v>
                </c:pt>
                <c:pt idx="1914">
                  <c:v>2.2692946813026538</c:v>
                </c:pt>
                <c:pt idx="1915">
                  <c:v>2.269294681302199</c:v>
                </c:pt>
                <c:pt idx="1916">
                  <c:v>2.2692946813026538</c:v>
                </c:pt>
                <c:pt idx="1917">
                  <c:v>2.2827439326752028</c:v>
                </c:pt>
                <c:pt idx="1918">
                  <c:v>2.2827439326752028</c:v>
                </c:pt>
                <c:pt idx="1919">
                  <c:v>2.3744842372630046</c:v>
                </c:pt>
                <c:pt idx="1920">
                  <c:v>2.3744842372630046</c:v>
                </c:pt>
                <c:pt idx="1921">
                  <c:v>2.3744842372634594</c:v>
                </c:pt>
                <c:pt idx="1922">
                  <c:v>2.3744842372634594</c:v>
                </c:pt>
                <c:pt idx="1923">
                  <c:v>2.3744842372634594</c:v>
                </c:pt>
                <c:pt idx="1924">
                  <c:v>2.3744842372630046</c:v>
                </c:pt>
                <c:pt idx="1925">
                  <c:v>2.3879334886355537</c:v>
                </c:pt>
                <c:pt idx="1926">
                  <c:v>2.3879334886355537</c:v>
                </c:pt>
                <c:pt idx="1927">
                  <c:v>2.2692946813026538</c:v>
                </c:pt>
                <c:pt idx="1928">
                  <c:v>2.2692946813026538</c:v>
                </c:pt>
                <c:pt idx="1929">
                  <c:v>2.2692946813026538</c:v>
                </c:pt>
                <c:pt idx="1930">
                  <c:v>2.2692946813026538</c:v>
                </c:pt>
                <c:pt idx="1931">
                  <c:v>2.269294681302199</c:v>
                </c:pt>
                <c:pt idx="1932">
                  <c:v>2.2692946813026538</c:v>
                </c:pt>
                <c:pt idx="1933">
                  <c:v>2.2827439326752028</c:v>
                </c:pt>
                <c:pt idx="1934">
                  <c:v>2.2827439326752028</c:v>
                </c:pt>
                <c:pt idx="1935">
                  <c:v>2.3744842372630046</c:v>
                </c:pt>
                <c:pt idx="1936">
                  <c:v>2.3744842372630046</c:v>
                </c:pt>
                <c:pt idx="1937">
                  <c:v>2.3744842372634594</c:v>
                </c:pt>
                <c:pt idx="1938">
                  <c:v>2.3744842372634594</c:v>
                </c:pt>
                <c:pt idx="1939">
                  <c:v>2.3744842372634594</c:v>
                </c:pt>
                <c:pt idx="1940">
                  <c:v>2.3744842372630046</c:v>
                </c:pt>
                <c:pt idx="1941">
                  <c:v>2.3879334886355537</c:v>
                </c:pt>
                <c:pt idx="1942">
                  <c:v>2.3879334886355537</c:v>
                </c:pt>
                <c:pt idx="1943">
                  <c:v>2.0989743608038225</c:v>
                </c:pt>
                <c:pt idx="1944">
                  <c:v>2.0989743608040499</c:v>
                </c:pt>
                <c:pt idx="1945">
                  <c:v>2.0989743608038225</c:v>
                </c:pt>
                <c:pt idx="1946">
                  <c:v>2.0989743608040499</c:v>
                </c:pt>
                <c:pt idx="1947">
                  <c:v>2.0989743608038225</c:v>
                </c:pt>
                <c:pt idx="1948">
                  <c:v>2.0989743608038225</c:v>
                </c:pt>
                <c:pt idx="1949">
                  <c:v>2.1124236121763715</c:v>
                </c:pt>
                <c:pt idx="1950">
                  <c:v>2.1124236121765989</c:v>
                </c:pt>
                <c:pt idx="1951">
                  <c:v>0.99378480484324427</c:v>
                </c:pt>
                <c:pt idx="1952">
                  <c:v>0.99378480484324427</c:v>
                </c:pt>
                <c:pt idx="1953">
                  <c:v>1.9937848048432443</c:v>
                </c:pt>
                <c:pt idx="1954">
                  <c:v>1.9937848048432443</c:v>
                </c:pt>
                <c:pt idx="1955">
                  <c:v>1.9937848048432443</c:v>
                </c:pt>
                <c:pt idx="1956">
                  <c:v>1.9937848048432443</c:v>
                </c:pt>
                <c:pt idx="1957">
                  <c:v>2.0072340562157933</c:v>
                </c:pt>
                <c:pt idx="1958">
                  <c:v>2.0072340562157933</c:v>
                </c:pt>
                <c:pt idx="1959">
                  <c:v>2.2886052377161832</c:v>
                </c:pt>
                <c:pt idx="1960">
                  <c:v>2.2886052377166379</c:v>
                </c:pt>
                <c:pt idx="1961">
                  <c:v>2.2886052377161832</c:v>
                </c:pt>
                <c:pt idx="1962">
                  <c:v>2.2886052377161832</c:v>
                </c:pt>
                <c:pt idx="1963">
                  <c:v>2.2886052377161832</c:v>
                </c:pt>
                <c:pt idx="1964">
                  <c:v>2.2886052377166379</c:v>
                </c:pt>
                <c:pt idx="1965">
                  <c:v>2.302054489089187</c:v>
                </c:pt>
                <c:pt idx="1966">
                  <c:v>2.302054489089187</c:v>
                </c:pt>
                <c:pt idx="1967">
                  <c:v>2.4167548419086415</c:v>
                </c:pt>
                <c:pt idx="1968">
                  <c:v>2.4167548419090963</c:v>
                </c:pt>
                <c:pt idx="1969">
                  <c:v>2.4167548419090963</c:v>
                </c:pt>
                <c:pt idx="1970">
                  <c:v>2.4167548419086415</c:v>
                </c:pt>
                <c:pt idx="1971">
                  <c:v>2.4167548419086415</c:v>
                </c:pt>
                <c:pt idx="1972">
                  <c:v>2.4167548419086415</c:v>
                </c:pt>
                <c:pt idx="1973">
                  <c:v>2.4301042049423813</c:v>
                </c:pt>
                <c:pt idx="1974">
                  <c:v>2.4301042049423813</c:v>
                </c:pt>
                <c:pt idx="1975">
                  <c:v>2.1834156817558323</c:v>
                </c:pt>
                <c:pt idx="1976">
                  <c:v>2.1834156817558323</c:v>
                </c:pt>
                <c:pt idx="1977">
                  <c:v>2.1834156817553776</c:v>
                </c:pt>
                <c:pt idx="1978">
                  <c:v>2.1834156817558323</c:v>
                </c:pt>
                <c:pt idx="1979">
                  <c:v>2.1834156817558323</c:v>
                </c:pt>
                <c:pt idx="1980">
                  <c:v>2.1834156817558323</c:v>
                </c:pt>
                <c:pt idx="1981">
                  <c:v>2.1968649331283814</c:v>
                </c:pt>
                <c:pt idx="1982">
                  <c:v>2.1968649331279266</c:v>
                </c:pt>
                <c:pt idx="1983">
                  <c:v>2.3115652859482907</c:v>
                </c:pt>
                <c:pt idx="1984">
                  <c:v>2.3115652859482907</c:v>
                </c:pt>
                <c:pt idx="1985">
                  <c:v>2.3115652859478359</c:v>
                </c:pt>
                <c:pt idx="1986">
                  <c:v>2.3115652859478359</c:v>
                </c:pt>
                <c:pt idx="1987">
                  <c:v>2.3115652859482907</c:v>
                </c:pt>
                <c:pt idx="1988">
                  <c:v>2.3115652859482907</c:v>
                </c:pt>
                <c:pt idx="1989">
                  <c:v>2.3249146489815757</c:v>
                </c:pt>
                <c:pt idx="1990">
                  <c:v>2.3249146489815757</c:v>
                </c:pt>
                <c:pt idx="1991">
                  <c:v>2.4167548419086415</c:v>
                </c:pt>
                <c:pt idx="1992">
                  <c:v>2.4167548419090963</c:v>
                </c:pt>
                <c:pt idx="1993">
                  <c:v>2.4167548419090963</c:v>
                </c:pt>
                <c:pt idx="1994">
                  <c:v>2.4167548419086415</c:v>
                </c:pt>
                <c:pt idx="1995">
                  <c:v>2.4167548419086415</c:v>
                </c:pt>
                <c:pt idx="1996">
                  <c:v>2.4167548419086415</c:v>
                </c:pt>
                <c:pt idx="1997">
                  <c:v>2.4301042049423813</c:v>
                </c:pt>
                <c:pt idx="1998">
                  <c:v>2.4301042049423813</c:v>
                </c:pt>
                <c:pt idx="1999">
                  <c:v>2.4589255582150145</c:v>
                </c:pt>
                <c:pt idx="2000">
                  <c:v>2.4589255582150145</c:v>
                </c:pt>
                <c:pt idx="2001">
                  <c:v>2.4589255582150145</c:v>
                </c:pt>
                <c:pt idx="2002">
                  <c:v>2.4589255582154692</c:v>
                </c:pt>
                <c:pt idx="2003">
                  <c:v>2.4589255582154692</c:v>
                </c:pt>
                <c:pt idx="2004">
                  <c:v>2.4589255582150145</c:v>
                </c:pt>
                <c:pt idx="2005">
                  <c:v>2.4723748095875635</c:v>
                </c:pt>
                <c:pt idx="2006">
                  <c:v>2.4723748095875635</c:v>
                </c:pt>
                <c:pt idx="2007">
                  <c:v>2.5641151141758201</c:v>
                </c:pt>
                <c:pt idx="2008">
                  <c:v>2.5641151141758201</c:v>
                </c:pt>
                <c:pt idx="2009">
                  <c:v>2.5641151141758201</c:v>
                </c:pt>
                <c:pt idx="2010">
                  <c:v>2.5641151141758201</c:v>
                </c:pt>
                <c:pt idx="2011">
                  <c:v>2.5641151141758201</c:v>
                </c:pt>
                <c:pt idx="2012">
                  <c:v>2.5641151141758201</c:v>
                </c:pt>
                <c:pt idx="2013">
                  <c:v>2.5775643655488238</c:v>
                </c:pt>
                <c:pt idx="2014">
                  <c:v>2.5775643655483691</c:v>
                </c:pt>
                <c:pt idx="2015">
                  <c:v>2.5219443978694471</c:v>
                </c:pt>
                <c:pt idx="2016">
                  <c:v>2.5219443978694471</c:v>
                </c:pt>
                <c:pt idx="2017">
                  <c:v>2.5219443978694471</c:v>
                </c:pt>
                <c:pt idx="2018">
                  <c:v>2.5219443978694471</c:v>
                </c:pt>
                <c:pt idx="2019">
                  <c:v>2.5219443978694471</c:v>
                </c:pt>
                <c:pt idx="2020">
                  <c:v>2.5219443978694471</c:v>
                </c:pt>
                <c:pt idx="2021">
                  <c:v>2.5352937609027322</c:v>
                </c:pt>
                <c:pt idx="2022">
                  <c:v>2.5352937609031869</c:v>
                </c:pt>
                <c:pt idx="2023">
                  <c:v>2.5641151141758201</c:v>
                </c:pt>
                <c:pt idx="2024">
                  <c:v>2.5641151141758201</c:v>
                </c:pt>
                <c:pt idx="2025">
                  <c:v>2.5641151141758201</c:v>
                </c:pt>
                <c:pt idx="2026">
                  <c:v>2.5641151141758201</c:v>
                </c:pt>
                <c:pt idx="2027">
                  <c:v>2.5641151141758201</c:v>
                </c:pt>
                <c:pt idx="2028">
                  <c:v>2.5641151141758201</c:v>
                </c:pt>
                <c:pt idx="2029">
                  <c:v>2.5775643655488238</c:v>
                </c:pt>
                <c:pt idx="2030">
                  <c:v>2.5775643655483691</c:v>
                </c:pt>
                <c:pt idx="2031">
                  <c:v>2.6693046701366256</c:v>
                </c:pt>
                <c:pt idx="2032">
                  <c:v>2.6693046701366256</c:v>
                </c:pt>
                <c:pt idx="2033">
                  <c:v>2.6693046701361709</c:v>
                </c:pt>
                <c:pt idx="2034">
                  <c:v>2.6693046701366256</c:v>
                </c:pt>
                <c:pt idx="2035">
                  <c:v>2.6693046701366256</c:v>
                </c:pt>
                <c:pt idx="2036">
                  <c:v>2.6693046701366256</c:v>
                </c:pt>
                <c:pt idx="2037">
                  <c:v>2.6826540331703654</c:v>
                </c:pt>
                <c:pt idx="2038">
                  <c:v>2.6826540331699107</c:v>
                </c:pt>
                <c:pt idx="2039">
                  <c:v>2.5219443978694471</c:v>
                </c:pt>
                <c:pt idx="2040">
                  <c:v>2.5219443978694471</c:v>
                </c:pt>
                <c:pt idx="2041">
                  <c:v>2.5219443978694471</c:v>
                </c:pt>
                <c:pt idx="2042">
                  <c:v>2.5219443978694471</c:v>
                </c:pt>
                <c:pt idx="2043">
                  <c:v>2.5219443978694471</c:v>
                </c:pt>
                <c:pt idx="2044">
                  <c:v>2.5219443978694471</c:v>
                </c:pt>
                <c:pt idx="2045">
                  <c:v>2.5352937609027322</c:v>
                </c:pt>
                <c:pt idx="2046">
                  <c:v>2.5352937609031869</c:v>
                </c:pt>
                <c:pt idx="2047">
                  <c:v>2.6693046701366256</c:v>
                </c:pt>
                <c:pt idx="2048">
                  <c:v>2.6693046701366256</c:v>
                </c:pt>
                <c:pt idx="2049">
                  <c:v>2.6693046701361709</c:v>
                </c:pt>
                <c:pt idx="2050">
                  <c:v>2.6693046701366256</c:v>
                </c:pt>
                <c:pt idx="2051">
                  <c:v>2.6693046701366256</c:v>
                </c:pt>
                <c:pt idx="2052">
                  <c:v>2.6693046701366256</c:v>
                </c:pt>
                <c:pt idx="2053">
                  <c:v>2.6826540331703654</c:v>
                </c:pt>
                <c:pt idx="2054">
                  <c:v>2.6826540331699107</c:v>
                </c:pt>
                <c:pt idx="2055">
                  <c:v>0.88869513722170268</c:v>
                </c:pt>
                <c:pt idx="2056">
                  <c:v>0.88869513722170268</c:v>
                </c:pt>
                <c:pt idx="2057">
                  <c:v>0.88869513722170268</c:v>
                </c:pt>
                <c:pt idx="2058">
                  <c:v>0.88869513722147531</c:v>
                </c:pt>
                <c:pt idx="2059">
                  <c:v>1.8886951372217027</c:v>
                </c:pt>
                <c:pt idx="2060">
                  <c:v>1.8886951372217027</c:v>
                </c:pt>
                <c:pt idx="2061">
                  <c:v>0.9020445002552151</c:v>
                </c:pt>
                <c:pt idx="2062">
                  <c:v>1.9020445002552151</c:v>
                </c:pt>
                <c:pt idx="2063">
                  <c:v>2.0989743608038225</c:v>
                </c:pt>
                <c:pt idx="2064">
                  <c:v>2.0989743608040499</c:v>
                </c:pt>
                <c:pt idx="2065">
                  <c:v>2.0989743608038225</c:v>
                </c:pt>
                <c:pt idx="2066">
                  <c:v>2.0989743608040499</c:v>
                </c:pt>
                <c:pt idx="2067">
                  <c:v>2.0989743608038225</c:v>
                </c:pt>
                <c:pt idx="2068">
                  <c:v>2.0989743608038225</c:v>
                </c:pt>
                <c:pt idx="2069">
                  <c:v>2.1124236121763715</c:v>
                </c:pt>
                <c:pt idx="2070">
                  <c:v>2.1124236121765989</c:v>
                </c:pt>
                <c:pt idx="2071">
                  <c:v>0.74123497661548754</c:v>
                </c:pt>
                <c:pt idx="2072">
                  <c:v>0.74123497661548754</c:v>
                </c:pt>
                <c:pt idx="2073">
                  <c:v>0.74123497661548754</c:v>
                </c:pt>
                <c:pt idx="2074">
                  <c:v>0.74123497661548754</c:v>
                </c:pt>
                <c:pt idx="2075">
                  <c:v>0.74123497661548754</c:v>
                </c:pt>
                <c:pt idx="2076">
                  <c:v>0.74123497661548754</c:v>
                </c:pt>
                <c:pt idx="2077">
                  <c:v>0.75468422798803658</c:v>
                </c:pt>
                <c:pt idx="2078">
                  <c:v>0.75468422798803658</c:v>
                </c:pt>
                <c:pt idx="2079">
                  <c:v>0.61318526076206581</c:v>
                </c:pt>
                <c:pt idx="2080">
                  <c:v>0.61318526076229318</c:v>
                </c:pt>
                <c:pt idx="2081">
                  <c:v>0.61318526076206581</c:v>
                </c:pt>
                <c:pt idx="2082">
                  <c:v>0.61318526076206581</c:v>
                </c:pt>
                <c:pt idx="2083">
                  <c:v>0.61318526076229318</c:v>
                </c:pt>
                <c:pt idx="2084">
                  <c:v>0.61318526076206581</c:v>
                </c:pt>
                <c:pt idx="2085">
                  <c:v>0.62653462379557823</c:v>
                </c:pt>
                <c:pt idx="2086">
                  <c:v>0.6265346237958056</c:v>
                </c:pt>
                <c:pt idx="2087">
                  <c:v>0.7182749283836074</c:v>
                </c:pt>
                <c:pt idx="2088">
                  <c:v>0.71827492838383478</c:v>
                </c:pt>
                <c:pt idx="2089">
                  <c:v>0.7182749283836074</c:v>
                </c:pt>
                <c:pt idx="2090">
                  <c:v>0.7182749283836074</c:v>
                </c:pt>
                <c:pt idx="2091">
                  <c:v>0.71827492838383478</c:v>
                </c:pt>
                <c:pt idx="2092">
                  <c:v>0.7182749283836074</c:v>
                </c:pt>
                <c:pt idx="2093">
                  <c:v>0.73172417975615645</c:v>
                </c:pt>
                <c:pt idx="2094">
                  <c:v>0.73172417975638382</c:v>
                </c:pt>
                <c:pt idx="2095">
                  <c:v>0.74123497661548754</c:v>
                </c:pt>
                <c:pt idx="2096">
                  <c:v>0.74123497661548754</c:v>
                </c:pt>
                <c:pt idx="2097">
                  <c:v>0.74123497661548754</c:v>
                </c:pt>
                <c:pt idx="2098">
                  <c:v>0.74123497661548754</c:v>
                </c:pt>
                <c:pt idx="2099">
                  <c:v>0.74123497661548754</c:v>
                </c:pt>
                <c:pt idx="2100">
                  <c:v>0.74123497661548754</c:v>
                </c:pt>
                <c:pt idx="2101">
                  <c:v>0.75468422798803658</c:v>
                </c:pt>
                <c:pt idx="2102">
                  <c:v>0.75468422798803658</c:v>
                </c:pt>
                <c:pt idx="2103">
                  <c:v>0.7182749283836074</c:v>
                </c:pt>
                <c:pt idx="2104">
                  <c:v>0.71827492838383478</c:v>
                </c:pt>
                <c:pt idx="2105">
                  <c:v>0.7182749283836074</c:v>
                </c:pt>
                <c:pt idx="2106">
                  <c:v>0.7182749283836074</c:v>
                </c:pt>
                <c:pt idx="2107">
                  <c:v>0.71827492838383478</c:v>
                </c:pt>
                <c:pt idx="2108">
                  <c:v>0.7182749283836074</c:v>
                </c:pt>
                <c:pt idx="2109">
                  <c:v>0.73172417975615645</c:v>
                </c:pt>
                <c:pt idx="2110">
                  <c:v>0.73172417975638382</c:v>
                </c:pt>
                <c:pt idx="2111">
                  <c:v>0.84642453257629313</c:v>
                </c:pt>
                <c:pt idx="2112">
                  <c:v>0.84642453257606576</c:v>
                </c:pt>
                <c:pt idx="2113">
                  <c:v>0.84642453257629313</c:v>
                </c:pt>
                <c:pt idx="2114">
                  <c:v>0.84642453257606576</c:v>
                </c:pt>
                <c:pt idx="2115">
                  <c:v>0.84642453257629313</c:v>
                </c:pt>
                <c:pt idx="2116">
                  <c:v>1.8464245325760658</c:v>
                </c:pt>
                <c:pt idx="2117">
                  <c:v>0.85987378394884217</c:v>
                </c:pt>
                <c:pt idx="2118">
                  <c:v>1.8598737839486148</c:v>
                </c:pt>
                <c:pt idx="2119">
                  <c:v>0.86573508899004992</c:v>
                </c:pt>
                <c:pt idx="2120">
                  <c:v>0.86573508898982254</c:v>
                </c:pt>
                <c:pt idx="2121">
                  <c:v>0.86573508898982254</c:v>
                </c:pt>
                <c:pt idx="2122">
                  <c:v>0.86573508898982254</c:v>
                </c:pt>
                <c:pt idx="2123">
                  <c:v>1.8657350889898225</c:v>
                </c:pt>
                <c:pt idx="2124">
                  <c:v>1.8657350889900499</c:v>
                </c:pt>
                <c:pt idx="2125">
                  <c:v>1.8790844520235623</c:v>
                </c:pt>
                <c:pt idx="2126">
                  <c:v>1.879084452023335</c:v>
                </c:pt>
                <c:pt idx="2127">
                  <c:v>0.82346448434441299</c:v>
                </c:pt>
                <c:pt idx="2128">
                  <c:v>0.82346448434441299</c:v>
                </c:pt>
                <c:pt idx="2129">
                  <c:v>0.82346448434441299</c:v>
                </c:pt>
                <c:pt idx="2130">
                  <c:v>0.82346448434418562</c:v>
                </c:pt>
                <c:pt idx="2131">
                  <c:v>0.82346448434441299</c:v>
                </c:pt>
                <c:pt idx="2132">
                  <c:v>1.8234644843441856</c:v>
                </c:pt>
                <c:pt idx="2133">
                  <c:v>0.83691373571696204</c:v>
                </c:pt>
                <c:pt idx="2134">
                  <c:v>1.836913735716962</c:v>
                </c:pt>
                <c:pt idx="2135">
                  <c:v>0.99378480484324427</c:v>
                </c:pt>
                <c:pt idx="2136">
                  <c:v>0.99378480484324427</c:v>
                </c:pt>
                <c:pt idx="2137">
                  <c:v>1.9937848048432443</c:v>
                </c:pt>
                <c:pt idx="2138">
                  <c:v>1.9937848048432443</c:v>
                </c:pt>
                <c:pt idx="2139">
                  <c:v>1.9937848048432443</c:v>
                </c:pt>
                <c:pt idx="2140">
                  <c:v>1.9937848048432443</c:v>
                </c:pt>
                <c:pt idx="2141">
                  <c:v>2.0072340562157933</c:v>
                </c:pt>
                <c:pt idx="2142">
                  <c:v>2.0072340562157933</c:v>
                </c:pt>
                <c:pt idx="2143">
                  <c:v>2.0989743608038225</c:v>
                </c:pt>
                <c:pt idx="2144">
                  <c:v>2.0989743608040499</c:v>
                </c:pt>
                <c:pt idx="2145">
                  <c:v>2.0989743608038225</c:v>
                </c:pt>
                <c:pt idx="2146">
                  <c:v>2.0989743608040499</c:v>
                </c:pt>
                <c:pt idx="2147">
                  <c:v>2.0989743608038225</c:v>
                </c:pt>
                <c:pt idx="2148">
                  <c:v>2.0989743608038225</c:v>
                </c:pt>
                <c:pt idx="2149">
                  <c:v>2.1124236121763715</c:v>
                </c:pt>
                <c:pt idx="2150">
                  <c:v>2.1124236121765989</c:v>
                </c:pt>
                <c:pt idx="2151">
                  <c:v>2.2464345214098103</c:v>
                </c:pt>
                <c:pt idx="2152">
                  <c:v>2.2464345214098103</c:v>
                </c:pt>
                <c:pt idx="2153">
                  <c:v>2.2464345214098103</c:v>
                </c:pt>
                <c:pt idx="2154">
                  <c:v>2.2464345214098103</c:v>
                </c:pt>
                <c:pt idx="2155">
                  <c:v>2.2464345214098103</c:v>
                </c:pt>
                <c:pt idx="2156">
                  <c:v>2.2464345214098103</c:v>
                </c:pt>
                <c:pt idx="2157">
                  <c:v>2.2597838844430953</c:v>
                </c:pt>
                <c:pt idx="2158">
                  <c:v>2.2597838844435501</c:v>
                </c:pt>
                <c:pt idx="2159">
                  <c:v>0.76054553302901695</c:v>
                </c:pt>
                <c:pt idx="2160">
                  <c:v>0.76054553302924433</c:v>
                </c:pt>
                <c:pt idx="2161">
                  <c:v>0.76054553302924433</c:v>
                </c:pt>
                <c:pt idx="2162">
                  <c:v>0.76054553302924433</c:v>
                </c:pt>
                <c:pt idx="2163">
                  <c:v>0.76054553302924433</c:v>
                </c:pt>
                <c:pt idx="2164">
                  <c:v>0.76054553302924433</c:v>
                </c:pt>
                <c:pt idx="2165">
                  <c:v>0.77389489606252937</c:v>
                </c:pt>
                <c:pt idx="2166">
                  <c:v>0.77389489606275674</c:v>
                </c:pt>
                <c:pt idx="2167">
                  <c:v>0.88869513722170268</c:v>
                </c:pt>
                <c:pt idx="2168">
                  <c:v>0.88869513722170268</c:v>
                </c:pt>
                <c:pt idx="2169">
                  <c:v>0.88869513722170268</c:v>
                </c:pt>
                <c:pt idx="2170">
                  <c:v>0.88869513722147531</c:v>
                </c:pt>
                <c:pt idx="2171">
                  <c:v>1.8886951372217027</c:v>
                </c:pt>
                <c:pt idx="2172">
                  <c:v>1.8886951372217027</c:v>
                </c:pt>
                <c:pt idx="2173">
                  <c:v>0.9020445002552151</c:v>
                </c:pt>
                <c:pt idx="2174">
                  <c:v>1.9020445002552151</c:v>
                </c:pt>
                <c:pt idx="2175">
                  <c:v>0.99378480484324427</c:v>
                </c:pt>
                <c:pt idx="2176">
                  <c:v>0.99378480484324427</c:v>
                </c:pt>
                <c:pt idx="2177">
                  <c:v>1.9937848048432443</c:v>
                </c:pt>
                <c:pt idx="2178">
                  <c:v>1.9937848048432443</c:v>
                </c:pt>
                <c:pt idx="2179">
                  <c:v>1.9937848048432443</c:v>
                </c:pt>
                <c:pt idx="2180">
                  <c:v>1.9937848048432443</c:v>
                </c:pt>
                <c:pt idx="2181">
                  <c:v>2.0072340562157933</c:v>
                </c:pt>
                <c:pt idx="2182">
                  <c:v>2.0072340562157933</c:v>
                </c:pt>
                <c:pt idx="2183">
                  <c:v>1.0360554094888812</c:v>
                </c:pt>
                <c:pt idx="2184">
                  <c:v>2.0360554094888812</c:v>
                </c:pt>
                <c:pt idx="2185">
                  <c:v>2.0360554094886538</c:v>
                </c:pt>
                <c:pt idx="2186">
                  <c:v>2.0360554094888812</c:v>
                </c:pt>
                <c:pt idx="2187">
                  <c:v>2.0360554094886538</c:v>
                </c:pt>
                <c:pt idx="2188">
                  <c:v>2.0360554094888812</c:v>
                </c:pt>
                <c:pt idx="2189">
                  <c:v>2.0494047725223936</c:v>
                </c:pt>
                <c:pt idx="2190">
                  <c:v>2.0494047725221662</c:v>
                </c:pt>
                <c:pt idx="2191">
                  <c:v>2.1219344090357026</c:v>
                </c:pt>
                <c:pt idx="2192">
                  <c:v>2.1219344090357026</c:v>
                </c:pt>
                <c:pt idx="2193">
                  <c:v>2.1219344090357026</c:v>
                </c:pt>
                <c:pt idx="2194">
                  <c:v>2.1219344090357026</c:v>
                </c:pt>
                <c:pt idx="2195">
                  <c:v>2.1219344090357026</c:v>
                </c:pt>
                <c:pt idx="2196">
                  <c:v>2.1219344090357026</c:v>
                </c:pt>
                <c:pt idx="2197">
                  <c:v>2.1353836604082517</c:v>
                </c:pt>
                <c:pt idx="2198">
                  <c:v>2.1353836604082517</c:v>
                </c:pt>
                <c:pt idx="2199">
                  <c:v>2.1642050136811122</c:v>
                </c:pt>
                <c:pt idx="2200">
                  <c:v>2.1642050136813396</c:v>
                </c:pt>
                <c:pt idx="2201">
                  <c:v>2.1642050136811122</c:v>
                </c:pt>
                <c:pt idx="2202">
                  <c:v>2.1642050136813396</c:v>
                </c:pt>
                <c:pt idx="2203">
                  <c:v>2.1642050136806574</c:v>
                </c:pt>
                <c:pt idx="2204">
                  <c:v>2.1642050136811122</c:v>
                </c:pt>
                <c:pt idx="2205">
                  <c:v>2.1775543767143972</c:v>
                </c:pt>
                <c:pt idx="2206">
                  <c:v>2.1775543767143972</c:v>
                </c:pt>
                <c:pt idx="2207">
                  <c:v>2.1412449654494594</c:v>
                </c:pt>
                <c:pt idx="2208">
                  <c:v>2.1412449654494594</c:v>
                </c:pt>
                <c:pt idx="2209">
                  <c:v>2.141244965449232</c:v>
                </c:pt>
                <c:pt idx="2210">
                  <c:v>2.1412449654494594</c:v>
                </c:pt>
                <c:pt idx="2211">
                  <c:v>2.1412449654490047</c:v>
                </c:pt>
                <c:pt idx="2212">
                  <c:v>2.1412449654490047</c:v>
                </c:pt>
                <c:pt idx="2213">
                  <c:v>2.1545943284827445</c:v>
                </c:pt>
                <c:pt idx="2214">
                  <c:v>2.1545943284827445</c:v>
                </c:pt>
                <c:pt idx="2215">
                  <c:v>2.3744842372630046</c:v>
                </c:pt>
                <c:pt idx="2216">
                  <c:v>2.3744842372630046</c:v>
                </c:pt>
                <c:pt idx="2217">
                  <c:v>2.3744842372634594</c:v>
                </c:pt>
                <c:pt idx="2218">
                  <c:v>2.3744842372634594</c:v>
                </c:pt>
                <c:pt idx="2219">
                  <c:v>2.3744842372634594</c:v>
                </c:pt>
                <c:pt idx="2220">
                  <c:v>2.3744842372630046</c:v>
                </c:pt>
                <c:pt idx="2221">
                  <c:v>2.3879334886355537</c:v>
                </c:pt>
                <c:pt idx="2222">
                  <c:v>2.3879334886355537</c:v>
                </c:pt>
                <c:pt idx="2223">
                  <c:v>0.99378480484324427</c:v>
                </c:pt>
                <c:pt idx="2224">
                  <c:v>0.99378480484324427</c:v>
                </c:pt>
                <c:pt idx="2225">
                  <c:v>1.9937848048432443</c:v>
                </c:pt>
                <c:pt idx="2226">
                  <c:v>1.9937848048432443</c:v>
                </c:pt>
                <c:pt idx="2227">
                  <c:v>1.9937848048432443</c:v>
                </c:pt>
                <c:pt idx="2228">
                  <c:v>1.9937848048432443</c:v>
                </c:pt>
                <c:pt idx="2229">
                  <c:v>2.0072340562157933</c:v>
                </c:pt>
                <c:pt idx="2230">
                  <c:v>2.0072340562157933</c:v>
                </c:pt>
                <c:pt idx="2231">
                  <c:v>2.6307834456483761</c:v>
                </c:pt>
                <c:pt idx="2232">
                  <c:v>2.6307834456479213</c:v>
                </c:pt>
                <c:pt idx="2233">
                  <c:v>2.6307834456479213</c:v>
                </c:pt>
                <c:pt idx="2234">
                  <c:v>2.6307834456483761</c:v>
                </c:pt>
                <c:pt idx="2235">
                  <c:v>2.6307834456483761</c:v>
                </c:pt>
                <c:pt idx="2236">
                  <c:v>2.6307834456483761</c:v>
                </c:pt>
                <c:pt idx="2237">
                  <c:v>2.6441328086816611</c:v>
                </c:pt>
                <c:pt idx="2238">
                  <c:v>2.6441328086816611</c:v>
                </c:pt>
                <c:pt idx="2239">
                  <c:v>2.0989743608038225</c:v>
                </c:pt>
                <c:pt idx="2240">
                  <c:v>2.0989743608040499</c:v>
                </c:pt>
                <c:pt idx="2241">
                  <c:v>2.0989743608038225</c:v>
                </c:pt>
                <c:pt idx="2242">
                  <c:v>2.0989743608040499</c:v>
                </c:pt>
                <c:pt idx="2243">
                  <c:v>2.0989743608038225</c:v>
                </c:pt>
                <c:pt idx="2244">
                  <c:v>2.0989743608038225</c:v>
                </c:pt>
                <c:pt idx="2245">
                  <c:v>2.1124236121763715</c:v>
                </c:pt>
                <c:pt idx="2246">
                  <c:v>2.1124236121765989</c:v>
                </c:pt>
                <c:pt idx="2247">
                  <c:v>0.99378480484324427</c:v>
                </c:pt>
                <c:pt idx="2248">
                  <c:v>0.99378480484324427</c:v>
                </c:pt>
                <c:pt idx="2249">
                  <c:v>1.9937848048432443</c:v>
                </c:pt>
                <c:pt idx="2250">
                  <c:v>1.9937848048432443</c:v>
                </c:pt>
                <c:pt idx="2251">
                  <c:v>1.9937848048432443</c:v>
                </c:pt>
                <c:pt idx="2252">
                  <c:v>1.9937848048432443</c:v>
                </c:pt>
                <c:pt idx="2253">
                  <c:v>2.0072340562157933</c:v>
                </c:pt>
                <c:pt idx="2254">
                  <c:v>2.0072340562157933</c:v>
                </c:pt>
                <c:pt idx="2255">
                  <c:v>2.2692946813026538</c:v>
                </c:pt>
                <c:pt idx="2256">
                  <c:v>2.2692946813026538</c:v>
                </c:pt>
                <c:pt idx="2257">
                  <c:v>2.2692946813026538</c:v>
                </c:pt>
                <c:pt idx="2258">
                  <c:v>2.2692946813026538</c:v>
                </c:pt>
                <c:pt idx="2259">
                  <c:v>2.269294681302199</c:v>
                </c:pt>
                <c:pt idx="2260">
                  <c:v>2.2692946813026538</c:v>
                </c:pt>
                <c:pt idx="2261">
                  <c:v>2.2827439326752028</c:v>
                </c:pt>
                <c:pt idx="2262">
                  <c:v>2.2827439326752028</c:v>
                </c:pt>
                <c:pt idx="2263">
                  <c:v>2.3744842372630046</c:v>
                </c:pt>
                <c:pt idx="2264">
                  <c:v>2.3744842372630046</c:v>
                </c:pt>
                <c:pt idx="2265">
                  <c:v>2.3744842372634594</c:v>
                </c:pt>
                <c:pt idx="2266">
                  <c:v>2.3744842372634594</c:v>
                </c:pt>
                <c:pt idx="2267">
                  <c:v>2.3744842372634594</c:v>
                </c:pt>
                <c:pt idx="2268">
                  <c:v>2.3744842372630046</c:v>
                </c:pt>
                <c:pt idx="2269">
                  <c:v>2.3879334886355537</c:v>
                </c:pt>
                <c:pt idx="2270">
                  <c:v>2.3879334886355537</c:v>
                </c:pt>
                <c:pt idx="2271">
                  <c:v>2.5219443978694471</c:v>
                </c:pt>
                <c:pt idx="2272">
                  <c:v>2.5219443978694471</c:v>
                </c:pt>
                <c:pt idx="2273">
                  <c:v>2.5219443978694471</c:v>
                </c:pt>
                <c:pt idx="2274">
                  <c:v>2.5219443978694471</c:v>
                </c:pt>
                <c:pt idx="2275">
                  <c:v>2.5219443978694471</c:v>
                </c:pt>
                <c:pt idx="2276">
                  <c:v>2.5219443978694471</c:v>
                </c:pt>
                <c:pt idx="2277">
                  <c:v>2.5352937609027322</c:v>
                </c:pt>
                <c:pt idx="2278">
                  <c:v>2.5352937609031869</c:v>
                </c:pt>
                <c:pt idx="2279">
                  <c:v>2.0989743608038225</c:v>
                </c:pt>
                <c:pt idx="2280">
                  <c:v>2.0989743608040499</c:v>
                </c:pt>
                <c:pt idx="2281">
                  <c:v>2.0989743608038225</c:v>
                </c:pt>
                <c:pt idx="2282">
                  <c:v>2.0989743608040499</c:v>
                </c:pt>
                <c:pt idx="2283">
                  <c:v>2.0989743608038225</c:v>
                </c:pt>
                <c:pt idx="2284">
                  <c:v>2.0989743608038225</c:v>
                </c:pt>
                <c:pt idx="2285">
                  <c:v>2.1124236121763715</c:v>
                </c:pt>
                <c:pt idx="2286">
                  <c:v>2.1124236121765989</c:v>
                </c:pt>
                <c:pt idx="2287">
                  <c:v>2.2041639167646281</c:v>
                </c:pt>
                <c:pt idx="2288">
                  <c:v>2.2041639167646281</c:v>
                </c:pt>
                <c:pt idx="2289">
                  <c:v>2.2041639167641733</c:v>
                </c:pt>
                <c:pt idx="2290">
                  <c:v>2.2041639167641733</c:v>
                </c:pt>
                <c:pt idx="2291">
                  <c:v>2.2041639167646281</c:v>
                </c:pt>
                <c:pt idx="2292">
                  <c:v>2.2041639167646281</c:v>
                </c:pt>
                <c:pt idx="2293">
                  <c:v>2.2176131681371771</c:v>
                </c:pt>
                <c:pt idx="2294">
                  <c:v>2.2176131681371771</c:v>
                </c:pt>
                <c:pt idx="2295">
                  <c:v>2.479673793224265</c:v>
                </c:pt>
                <c:pt idx="2296">
                  <c:v>2.4796737932238102</c:v>
                </c:pt>
                <c:pt idx="2297">
                  <c:v>2.4796737932238102</c:v>
                </c:pt>
                <c:pt idx="2298">
                  <c:v>2.4796737932238102</c:v>
                </c:pt>
                <c:pt idx="2299">
                  <c:v>2.479673793224265</c:v>
                </c:pt>
                <c:pt idx="2300">
                  <c:v>2.4796737932238102</c:v>
                </c:pt>
                <c:pt idx="2301">
                  <c:v>2.493123044596814</c:v>
                </c:pt>
                <c:pt idx="2302">
                  <c:v>2.4931230445963593</c:v>
                </c:pt>
                <c:pt idx="2303">
                  <c:v>2.3744842372630046</c:v>
                </c:pt>
                <c:pt idx="2304">
                  <c:v>2.3744842372630046</c:v>
                </c:pt>
                <c:pt idx="2305">
                  <c:v>2.3744842372634594</c:v>
                </c:pt>
                <c:pt idx="2306">
                  <c:v>2.3744842372634594</c:v>
                </c:pt>
                <c:pt idx="2307">
                  <c:v>2.3744842372634594</c:v>
                </c:pt>
                <c:pt idx="2308">
                  <c:v>2.3744842372630046</c:v>
                </c:pt>
                <c:pt idx="2309">
                  <c:v>2.3879334886355537</c:v>
                </c:pt>
                <c:pt idx="2310">
                  <c:v>2.3879334886355537</c:v>
                </c:pt>
                <c:pt idx="2311">
                  <c:v>2.2692946813026538</c:v>
                </c:pt>
                <c:pt idx="2312">
                  <c:v>2.2692946813026538</c:v>
                </c:pt>
                <c:pt idx="2313">
                  <c:v>2.2692946813026538</c:v>
                </c:pt>
                <c:pt idx="2314">
                  <c:v>2.2692946813026538</c:v>
                </c:pt>
                <c:pt idx="2315">
                  <c:v>2.269294681302199</c:v>
                </c:pt>
                <c:pt idx="2316">
                  <c:v>2.2692946813026538</c:v>
                </c:pt>
                <c:pt idx="2317">
                  <c:v>2.2827439326752028</c:v>
                </c:pt>
                <c:pt idx="2318">
                  <c:v>2.2827439326752028</c:v>
                </c:pt>
                <c:pt idx="2319">
                  <c:v>2.1642050136811122</c:v>
                </c:pt>
                <c:pt idx="2320">
                  <c:v>2.1642050136813396</c:v>
                </c:pt>
                <c:pt idx="2321">
                  <c:v>2.1642050136811122</c:v>
                </c:pt>
                <c:pt idx="2322">
                  <c:v>2.1642050136813396</c:v>
                </c:pt>
                <c:pt idx="2323">
                  <c:v>2.1642050136806574</c:v>
                </c:pt>
                <c:pt idx="2324">
                  <c:v>2.1642050136811122</c:v>
                </c:pt>
                <c:pt idx="2325">
                  <c:v>2.1775543767143972</c:v>
                </c:pt>
                <c:pt idx="2326">
                  <c:v>2.1775543767143972</c:v>
                </c:pt>
                <c:pt idx="2327">
                  <c:v>1.0360554094888812</c:v>
                </c:pt>
                <c:pt idx="2328">
                  <c:v>2.0360554094888812</c:v>
                </c:pt>
                <c:pt idx="2329">
                  <c:v>2.0360554094886538</c:v>
                </c:pt>
                <c:pt idx="2330">
                  <c:v>2.0360554094888812</c:v>
                </c:pt>
                <c:pt idx="2331">
                  <c:v>2.0360554094886538</c:v>
                </c:pt>
                <c:pt idx="2332">
                  <c:v>2.0360554094888812</c:v>
                </c:pt>
                <c:pt idx="2333">
                  <c:v>2.0494047725223936</c:v>
                </c:pt>
                <c:pt idx="2334">
                  <c:v>2.0494047725221662</c:v>
                </c:pt>
                <c:pt idx="2335">
                  <c:v>0.88869513722170268</c:v>
                </c:pt>
                <c:pt idx="2336">
                  <c:v>0.88869513722170268</c:v>
                </c:pt>
                <c:pt idx="2337">
                  <c:v>0.88869513722170268</c:v>
                </c:pt>
                <c:pt idx="2338">
                  <c:v>0.88869513722147531</c:v>
                </c:pt>
                <c:pt idx="2339">
                  <c:v>1.8886951372217027</c:v>
                </c:pt>
                <c:pt idx="2340">
                  <c:v>1.8886951372217027</c:v>
                </c:pt>
                <c:pt idx="2341">
                  <c:v>0.9020445002552151</c:v>
                </c:pt>
                <c:pt idx="2342">
                  <c:v>1.9020445002552151</c:v>
                </c:pt>
                <c:pt idx="2343">
                  <c:v>2.1412449654494594</c:v>
                </c:pt>
                <c:pt idx="2344">
                  <c:v>2.1412449654494594</c:v>
                </c:pt>
                <c:pt idx="2345">
                  <c:v>2.141244965449232</c:v>
                </c:pt>
                <c:pt idx="2346">
                  <c:v>2.1412449654494594</c:v>
                </c:pt>
                <c:pt idx="2347">
                  <c:v>2.1412449654490047</c:v>
                </c:pt>
                <c:pt idx="2348">
                  <c:v>2.1412449654490047</c:v>
                </c:pt>
                <c:pt idx="2349">
                  <c:v>2.1545943284827445</c:v>
                </c:pt>
                <c:pt idx="2350">
                  <c:v>2.1545943284827445</c:v>
                </c:pt>
                <c:pt idx="2351">
                  <c:v>2.2692946813026538</c:v>
                </c:pt>
                <c:pt idx="2352">
                  <c:v>2.2692946813026538</c:v>
                </c:pt>
                <c:pt idx="2353">
                  <c:v>2.2692946813026538</c:v>
                </c:pt>
                <c:pt idx="2354">
                  <c:v>2.2692946813026538</c:v>
                </c:pt>
                <c:pt idx="2355">
                  <c:v>2.269294681302199</c:v>
                </c:pt>
                <c:pt idx="2356">
                  <c:v>2.2692946813026538</c:v>
                </c:pt>
                <c:pt idx="2357">
                  <c:v>2.2827439326752028</c:v>
                </c:pt>
                <c:pt idx="2358">
                  <c:v>2.2827439326752028</c:v>
                </c:pt>
                <c:pt idx="2359">
                  <c:v>0.74123497661548754</c:v>
                </c:pt>
                <c:pt idx="2360">
                  <c:v>0.74123497661548754</c:v>
                </c:pt>
                <c:pt idx="2361">
                  <c:v>0.74123497661548754</c:v>
                </c:pt>
                <c:pt idx="2362">
                  <c:v>0.74123497661548754</c:v>
                </c:pt>
                <c:pt idx="2363">
                  <c:v>0.74123497661548754</c:v>
                </c:pt>
                <c:pt idx="2364">
                  <c:v>0.74123497661548754</c:v>
                </c:pt>
                <c:pt idx="2365">
                  <c:v>0.75468422798803658</c:v>
                </c:pt>
                <c:pt idx="2366">
                  <c:v>0.75468422798803658</c:v>
                </c:pt>
                <c:pt idx="2367">
                  <c:v>0.74123497661548754</c:v>
                </c:pt>
                <c:pt idx="2368">
                  <c:v>0.74123497661548754</c:v>
                </c:pt>
                <c:pt idx="2369">
                  <c:v>0.74123497661548754</c:v>
                </c:pt>
                <c:pt idx="2370">
                  <c:v>0.74123497661548754</c:v>
                </c:pt>
                <c:pt idx="2371">
                  <c:v>0.74123497661548754</c:v>
                </c:pt>
                <c:pt idx="2372">
                  <c:v>0.74123497661548754</c:v>
                </c:pt>
                <c:pt idx="2373">
                  <c:v>0.75468422798803658</c:v>
                </c:pt>
                <c:pt idx="2374">
                  <c:v>0.75468422798803658</c:v>
                </c:pt>
                <c:pt idx="2375">
                  <c:v>1.0167448530751244</c:v>
                </c:pt>
                <c:pt idx="2376">
                  <c:v>1.016744853074897</c:v>
                </c:pt>
                <c:pt idx="2377">
                  <c:v>2.0167448530751244</c:v>
                </c:pt>
                <c:pt idx="2378">
                  <c:v>2.0167448530751244</c:v>
                </c:pt>
                <c:pt idx="2379">
                  <c:v>2.0167448530751244</c:v>
                </c:pt>
                <c:pt idx="2380">
                  <c:v>2.0167448530751244</c:v>
                </c:pt>
                <c:pt idx="2381">
                  <c:v>2.0301941044476735</c:v>
                </c:pt>
                <c:pt idx="2382">
                  <c:v>2.0301941044476735</c:v>
                </c:pt>
                <c:pt idx="2383">
                  <c:v>0.97092464495062814</c:v>
                </c:pt>
                <c:pt idx="2384">
                  <c:v>0.97092464495062814</c:v>
                </c:pt>
                <c:pt idx="2385">
                  <c:v>1.9709246449504008</c:v>
                </c:pt>
                <c:pt idx="2386">
                  <c:v>1.9709246449506281</c:v>
                </c:pt>
                <c:pt idx="2387">
                  <c:v>1.9709246449504008</c:v>
                </c:pt>
                <c:pt idx="2388">
                  <c:v>1.9709246449506281</c:v>
                </c:pt>
                <c:pt idx="2389">
                  <c:v>1.9842740079841406</c:v>
                </c:pt>
                <c:pt idx="2390">
                  <c:v>1.9842740079839132</c:v>
                </c:pt>
                <c:pt idx="2391">
                  <c:v>0.76054553302901695</c:v>
                </c:pt>
                <c:pt idx="2392">
                  <c:v>0.76054553302924433</c:v>
                </c:pt>
                <c:pt idx="2393">
                  <c:v>0.76054553302924433</c:v>
                </c:pt>
                <c:pt idx="2394">
                  <c:v>0.76054553302924433</c:v>
                </c:pt>
                <c:pt idx="2395">
                  <c:v>0.76054553302924433</c:v>
                </c:pt>
                <c:pt idx="2396">
                  <c:v>0.76054553302924433</c:v>
                </c:pt>
                <c:pt idx="2397">
                  <c:v>0.77389489606252937</c:v>
                </c:pt>
                <c:pt idx="2398">
                  <c:v>0.77389489606275674</c:v>
                </c:pt>
                <c:pt idx="2399">
                  <c:v>2.2922547295343065</c:v>
                </c:pt>
                <c:pt idx="2400">
                  <c:v>2.2922547295343065</c:v>
                </c:pt>
                <c:pt idx="2401">
                  <c:v>2.2922547295343065</c:v>
                </c:pt>
                <c:pt idx="2402">
                  <c:v>2.2922547295347613</c:v>
                </c:pt>
                <c:pt idx="2403">
                  <c:v>2.2922547295343065</c:v>
                </c:pt>
                <c:pt idx="2404">
                  <c:v>2.2922547295343065</c:v>
                </c:pt>
                <c:pt idx="2405">
                  <c:v>2.3057039809068556</c:v>
                </c:pt>
                <c:pt idx="2406">
                  <c:v>2.3057039809068556</c:v>
                </c:pt>
                <c:pt idx="2407">
                  <c:v>2.439714890140749</c:v>
                </c:pt>
                <c:pt idx="2408">
                  <c:v>2.439714890140749</c:v>
                </c:pt>
                <c:pt idx="2409">
                  <c:v>2.439714890140749</c:v>
                </c:pt>
                <c:pt idx="2410">
                  <c:v>2.4397148901402943</c:v>
                </c:pt>
                <c:pt idx="2411">
                  <c:v>2.439714890140749</c:v>
                </c:pt>
                <c:pt idx="2412">
                  <c:v>2.439714890140749</c:v>
                </c:pt>
                <c:pt idx="2413">
                  <c:v>2.4530642531740341</c:v>
                </c:pt>
                <c:pt idx="2414">
                  <c:v>2.4530642531740341</c:v>
                </c:pt>
                <c:pt idx="2415">
                  <c:v>2.5677646059939434</c:v>
                </c:pt>
                <c:pt idx="2416">
                  <c:v>2.5677646059939434</c:v>
                </c:pt>
                <c:pt idx="2417">
                  <c:v>2.5677646059939434</c:v>
                </c:pt>
                <c:pt idx="2418">
                  <c:v>2.5677646059939434</c:v>
                </c:pt>
                <c:pt idx="2419">
                  <c:v>2.5677646059939434</c:v>
                </c:pt>
                <c:pt idx="2420">
                  <c:v>2.5677646059939434</c:v>
                </c:pt>
                <c:pt idx="2421">
                  <c:v>2.5812138573664924</c:v>
                </c:pt>
                <c:pt idx="2422">
                  <c:v>2.5812138573664924</c:v>
                </c:pt>
                <c:pt idx="2423">
                  <c:v>2.6959142101864018</c:v>
                </c:pt>
                <c:pt idx="2424">
                  <c:v>2.6959142101864018</c:v>
                </c:pt>
                <c:pt idx="2425">
                  <c:v>2.6959142101864018</c:v>
                </c:pt>
                <c:pt idx="2426">
                  <c:v>2.6959142101864018</c:v>
                </c:pt>
                <c:pt idx="2427">
                  <c:v>2.6959142101864018</c:v>
                </c:pt>
                <c:pt idx="2428">
                  <c:v>2.6959142101864018</c:v>
                </c:pt>
                <c:pt idx="2429">
                  <c:v>2.7093634615589508</c:v>
                </c:pt>
                <c:pt idx="2430">
                  <c:v>2.7093634615589508</c:v>
                </c:pt>
                <c:pt idx="2431">
                  <c:v>2.8432744824535803</c:v>
                </c:pt>
                <c:pt idx="2432">
                  <c:v>2.8432744824535803</c:v>
                </c:pt>
                <c:pt idx="2433">
                  <c:v>2.8432744824531255</c:v>
                </c:pt>
                <c:pt idx="2434">
                  <c:v>2.8432744824535803</c:v>
                </c:pt>
                <c:pt idx="2435">
                  <c:v>2.8432744824535803</c:v>
                </c:pt>
                <c:pt idx="2436">
                  <c:v>2.8432744824535803</c:v>
                </c:pt>
                <c:pt idx="2437">
                  <c:v>2.8567237338261293</c:v>
                </c:pt>
                <c:pt idx="2438">
                  <c:v>2.8567237338261293</c:v>
                </c:pt>
                <c:pt idx="2439">
                  <c:v>2.9714240866460386</c:v>
                </c:pt>
                <c:pt idx="2440">
                  <c:v>2.9714240866460386</c:v>
                </c:pt>
                <c:pt idx="2441">
                  <c:v>2.9714240866460386</c:v>
                </c:pt>
                <c:pt idx="2442">
                  <c:v>2.9714240866455839</c:v>
                </c:pt>
                <c:pt idx="2443">
                  <c:v>2.9714240866460386</c:v>
                </c:pt>
                <c:pt idx="2444">
                  <c:v>2.9714240866460386</c:v>
                </c:pt>
                <c:pt idx="2445">
                  <c:v>2.9848733380185877</c:v>
                </c:pt>
                <c:pt idx="2446">
                  <c:v>2.9848733380185877</c:v>
                </c:pt>
                <c:pt idx="2447">
                  <c:v>3.099573690838497</c:v>
                </c:pt>
                <c:pt idx="2448">
                  <c:v>3.099573690838497</c:v>
                </c:pt>
                <c:pt idx="2449">
                  <c:v>3.099573690838497</c:v>
                </c:pt>
                <c:pt idx="2450">
                  <c:v>3.0995736908380422</c:v>
                </c:pt>
                <c:pt idx="2451">
                  <c:v>3.099573690838497</c:v>
                </c:pt>
                <c:pt idx="2452">
                  <c:v>3.099573690838497</c:v>
                </c:pt>
                <c:pt idx="2453">
                  <c:v>3.112923053871782</c:v>
                </c:pt>
                <c:pt idx="2454">
                  <c:v>3.112923053871782</c:v>
                </c:pt>
                <c:pt idx="2455">
                  <c:v>2.2922547295343065</c:v>
                </c:pt>
                <c:pt idx="2456">
                  <c:v>2.2922547295343065</c:v>
                </c:pt>
                <c:pt idx="2457">
                  <c:v>2.2922547295343065</c:v>
                </c:pt>
                <c:pt idx="2458">
                  <c:v>2.2922547295347613</c:v>
                </c:pt>
                <c:pt idx="2459">
                  <c:v>2.2922547295343065</c:v>
                </c:pt>
                <c:pt idx="2460">
                  <c:v>2.2922547295343065</c:v>
                </c:pt>
                <c:pt idx="2461">
                  <c:v>2.3057039809068556</c:v>
                </c:pt>
                <c:pt idx="2462">
                  <c:v>2.3057039809068556</c:v>
                </c:pt>
                <c:pt idx="2463">
                  <c:v>2.439714890140749</c:v>
                </c:pt>
                <c:pt idx="2464">
                  <c:v>2.439714890140749</c:v>
                </c:pt>
                <c:pt idx="2465">
                  <c:v>2.439714890140749</c:v>
                </c:pt>
                <c:pt idx="2466">
                  <c:v>2.4397148901402943</c:v>
                </c:pt>
                <c:pt idx="2467">
                  <c:v>2.439714890140749</c:v>
                </c:pt>
                <c:pt idx="2468">
                  <c:v>2.439714890140749</c:v>
                </c:pt>
                <c:pt idx="2469">
                  <c:v>2.4530642531740341</c:v>
                </c:pt>
                <c:pt idx="2470">
                  <c:v>2.4530642531740341</c:v>
                </c:pt>
                <c:pt idx="2471">
                  <c:v>2.5677646059939434</c:v>
                </c:pt>
                <c:pt idx="2472">
                  <c:v>2.5677646059939434</c:v>
                </c:pt>
                <c:pt idx="2473">
                  <c:v>2.5677646059939434</c:v>
                </c:pt>
                <c:pt idx="2474">
                  <c:v>2.5677646059939434</c:v>
                </c:pt>
                <c:pt idx="2475">
                  <c:v>2.5677646059939434</c:v>
                </c:pt>
                <c:pt idx="2476">
                  <c:v>2.5677646059939434</c:v>
                </c:pt>
                <c:pt idx="2477">
                  <c:v>2.5812138573664924</c:v>
                </c:pt>
                <c:pt idx="2478">
                  <c:v>2.5812138573664924</c:v>
                </c:pt>
                <c:pt idx="2479">
                  <c:v>2.6959142101864018</c:v>
                </c:pt>
                <c:pt idx="2480">
                  <c:v>2.6959142101864018</c:v>
                </c:pt>
                <c:pt idx="2481">
                  <c:v>2.6959142101864018</c:v>
                </c:pt>
                <c:pt idx="2482">
                  <c:v>2.6959142101864018</c:v>
                </c:pt>
                <c:pt idx="2483">
                  <c:v>2.6959142101864018</c:v>
                </c:pt>
                <c:pt idx="2484">
                  <c:v>2.6959142101864018</c:v>
                </c:pt>
                <c:pt idx="2485">
                  <c:v>2.7093634615589508</c:v>
                </c:pt>
                <c:pt idx="2486">
                  <c:v>2.7093634615589508</c:v>
                </c:pt>
                <c:pt idx="2487">
                  <c:v>2.8432744824535803</c:v>
                </c:pt>
                <c:pt idx="2488">
                  <c:v>2.8432744824535803</c:v>
                </c:pt>
                <c:pt idx="2489">
                  <c:v>2.8432744824531255</c:v>
                </c:pt>
                <c:pt idx="2490">
                  <c:v>2.8432744824535803</c:v>
                </c:pt>
                <c:pt idx="2491">
                  <c:v>2.8432744824535803</c:v>
                </c:pt>
                <c:pt idx="2492">
                  <c:v>2.8432744824535803</c:v>
                </c:pt>
                <c:pt idx="2493">
                  <c:v>2.8567237338261293</c:v>
                </c:pt>
                <c:pt idx="2494">
                  <c:v>2.8567237338261293</c:v>
                </c:pt>
                <c:pt idx="2495">
                  <c:v>2.9714240866460386</c:v>
                </c:pt>
                <c:pt idx="2496">
                  <c:v>2.9714240866460386</c:v>
                </c:pt>
                <c:pt idx="2497">
                  <c:v>2.9714240866460386</c:v>
                </c:pt>
                <c:pt idx="2498">
                  <c:v>2.9714240866455839</c:v>
                </c:pt>
                <c:pt idx="2499">
                  <c:v>2.9714240866460386</c:v>
                </c:pt>
                <c:pt idx="2500">
                  <c:v>2.9714240866460386</c:v>
                </c:pt>
                <c:pt idx="2501">
                  <c:v>2.9848733380185877</c:v>
                </c:pt>
                <c:pt idx="2502">
                  <c:v>2.9848733380185877</c:v>
                </c:pt>
                <c:pt idx="2503">
                  <c:v>0.88869513722170268</c:v>
                </c:pt>
                <c:pt idx="2504">
                  <c:v>0.88869513722170268</c:v>
                </c:pt>
                <c:pt idx="2505">
                  <c:v>0.88869513722170268</c:v>
                </c:pt>
                <c:pt idx="2506">
                  <c:v>0.88869513722147531</c:v>
                </c:pt>
                <c:pt idx="2507">
                  <c:v>1.8886951372217027</c:v>
                </c:pt>
                <c:pt idx="2508">
                  <c:v>1.8886951372217027</c:v>
                </c:pt>
                <c:pt idx="2509">
                  <c:v>0.9020445002552151</c:v>
                </c:pt>
                <c:pt idx="2510">
                  <c:v>1.9020445002552151</c:v>
                </c:pt>
                <c:pt idx="2511">
                  <c:v>2.4167548419086415</c:v>
                </c:pt>
                <c:pt idx="2512">
                  <c:v>2.4167548419090963</c:v>
                </c:pt>
                <c:pt idx="2513">
                  <c:v>2.4167548419090963</c:v>
                </c:pt>
                <c:pt idx="2514">
                  <c:v>2.4167548419086415</c:v>
                </c:pt>
                <c:pt idx="2515">
                  <c:v>2.4167548419086415</c:v>
                </c:pt>
                <c:pt idx="2516">
                  <c:v>2.4167548419086415</c:v>
                </c:pt>
                <c:pt idx="2517">
                  <c:v>2.4301042049423813</c:v>
                </c:pt>
                <c:pt idx="2518">
                  <c:v>2.4301042049423813</c:v>
                </c:pt>
                <c:pt idx="2519">
                  <c:v>2.5448045577622906</c:v>
                </c:pt>
                <c:pt idx="2520">
                  <c:v>2.5449044461010999</c:v>
                </c:pt>
                <c:pt idx="2521">
                  <c:v>2.5449044461015546</c:v>
                </c:pt>
                <c:pt idx="2522">
                  <c:v>2.5448045577618359</c:v>
                </c:pt>
                <c:pt idx="2523">
                  <c:v>2.5448045577622906</c:v>
                </c:pt>
                <c:pt idx="2524">
                  <c:v>2.5449044461010999</c:v>
                </c:pt>
                <c:pt idx="2525">
                  <c:v>2.5582538091348397</c:v>
                </c:pt>
                <c:pt idx="2526">
                  <c:v>2.5582538091348397</c:v>
                </c:pt>
                <c:pt idx="2527">
                  <c:v>0.76054553302901695</c:v>
                </c:pt>
                <c:pt idx="2528">
                  <c:v>0.76054553302924433</c:v>
                </c:pt>
                <c:pt idx="2529">
                  <c:v>0.76054553302924433</c:v>
                </c:pt>
                <c:pt idx="2530">
                  <c:v>0.76054553302924433</c:v>
                </c:pt>
                <c:pt idx="2531">
                  <c:v>0.76054553302924433</c:v>
                </c:pt>
                <c:pt idx="2532">
                  <c:v>0.76054553302924433</c:v>
                </c:pt>
                <c:pt idx="2533">
                  <c:v>0.77389489606252937</c:v>
                </c:pt>
                <c:pt idx="2534">
                  <c:v>0.77389489606275674</c:v>
                </c:pt>
                <c:pt idx="2535">
                  <c:v>0.88869513722170268</c:v>
                </c:pt>
                <c:pt idx="2536">
                  <c:v>0.88869513722170268</c:v>
                </c:pt>
                <c:pt idx="2537">
                  <c:v>0.88869513722170268</c:v>
                </c:pt>
                <c:pt idx="2538">
                  <c:v>0.88869513722147531</c:v>
                </c:pt>
                <c:pt idx="2539">
                  <c:v>1.8886951372217027</c:v>
                </c:pt>
                <c:pt idx="2540">
                  <c:v>1.8886951372217027</c:v>
                </c:pt>
                <c:pt idx="2541">
                  <c:v>0.9020445002552151</c:v>
                </c:pt>
                <c:pt idx="2542">
                  <c:v>1.9020445002552151</c:v>
                </c:pt>
                <c:pt idx="2543">
                  <c:v>0.86573508899004992</c:v>
                </c:pt>
                <c:pt idx="2544">
                  <c:v>0.86573508898982254</c:v>
                </c:pt>
                <c:pt idx="2545">
                  <c:v>0.86573508898982254</c:v>
                </c:pt>
                <c:pt idx="2546">
                  <c:v>0.86573508898982254</c:v>
                </c:pt>
                <c:pt idx="2547">
                  <c:v>1.8657350889898225</c:v>
                </c:pt>
                <c:pt idx="2548">
                  <c:v>1.8657350889900499</c:v>
                </c:pt>
                <c:pt idx="2549">
                  <c:v>1.8790844520235623</c:v>
                </c:pt>
                <c:pt idx="2550">
                  <c:v>1.879084452023335</c:v>
                </c:pt>
                <c:pt idx="2551">
                  <c:v>2.3744842372630046</c:v>
                </c:pt>
                <c:pt idx="2552">
                  <c:v>2.3744842372630046</c:v>
                </c:pt>
                <c:pt idx="2553">
                  <c:v>2.3744842372634594</c:v>
                </c:pt>
                <c:pt idx="2554">
                  <c:v>2.3744842372634594</c:v>
                </c:pt>
                <c:pt idx="2555">
                  <c:v>2.3744842372634594</c:v>
                </c:pt>
                <c:pt idx="2556">
                  <c:v>2.3744842372630046</c:v>
                </c:pt>
                <c:pt idx="2557">
                  <c:v>2.3879334886355537</c:v>
                </c:pt>
                <c:pt idx="2558">
                  <c:v>2.3879334886355537</c:v>
                </c:pt>
                <c:pt idx="2559">
                  <c:v>0.99378480484324427</c:v>
                </c:pt>
                <c:pt idx="2560">
                  <c:v>0.99378480484324427</c:v>
                </c:pt>
                <c:pt idx="2561">
                  <c:v>1.9937848048432443</c:v>
                </c:pt>
                <c:pt idx="2562">
                  <c:v>1.9937848048432443</c:v>
                </c:pt>
                <c:pt idx="2563">
                  <c:v>1.9937848048432443</c:v>
                </c:pt>
                <c:pt idx="2564">
                  <c:v>1.9937848048432443</c:v>
                </c:pt>
                <c:pt idx="2565">
                  <c:v>2.0072340562157933</c:v>
                </c:pt>
                <c:pt idx="2566">
                  <c:v>2.0072340562157933</c:v>
                </c:pt>
                <c:pt idx="2567">
                  <c:v>2.0989743608038225</c:v>
                </c:pt>
                <c:pt idx="2568">
                  <c:v>2.0989743608040499</c:v>
                </c:pt>
                <c:pt idx="2569">
                  <c:v>2.0989743608038225</c:v>
                </c:pt>
                <c:pt idx="2570">
                  <c:v>2.0989743608040499</c:v>
                </c:pt>
                <c:pt idx="2571">
                  <c:v>2.0989743608038225</c:v>
                </c:pt>
                <c:pt idx="2572">
                  <c:v>2.0989743608038225</c:v>
                </c:pt>
                <c:pt idx="2573">
                  <c:v>2.1124236121763715</c:v>
                </c:pt>
                <c:pt idx="2574">
                  <c:v>2.1124236121765989</c:v>
                </c:pt>
                <c:pt idx="2575">
                  <c:v>0.99378480484324427</c:v>
                </c:pt>
                <c:pt idx="2576">
                  <c:v>0.99378480484324427</c:v>
                </c:pt>
                <c:pt idx="2577">
                  <c:v>1.9937848048432443</c:v>
                </c:pt>
                <c:pt idx="2578">
                  <c:v>1.9937848048432443</c:v>
                </c:pt>
                <c:pt idx="2579">
                  <c:v>1.9937848048432443</c:v>
                </c:pt>
                <c:pt idx="2580">
                  <c:v>1.9937848048432443</c:v>
                </c:pt>
                <c:pt idx="2581">
                  <c:v>2.0072340562157933</c:v>
                </c:pt>
                <c:pt idx="2582">
                  <c:v>2.0072340562157933</c:v>
                </c:pt>
                <c:pt idx="2583">
                  <c:v>2.2692946813026538</c:v>
                </c:pt>
                <c:pt idx="2584">
                  <c:v>2.2692946813026538</c:v>
                </c:pt>
                <c:pt idx="2585">
                  <c:v>2.2692946813026538</c:v>
                </c:pt>
                <c:pt idx="2586">
                  <c:v>2.2692946813026538</c:v>
                </c:pt>
                <c:pt idx="2587">
                  <c:v>2.269294681302199</c:v>
                </c:pt>
                <c:pt idx="2588">
                  <c:v>2.2692946813026538</c:v>
                </c:pt>
                <c:pt idx="2589">
                  <c:v>2.2827439326752028</c:v>
                </c:pt>
                <c:pt idx="2590">
                  <c:v>2.2827439326752028</c:v>
                </c:pt>
                <c:pt idx="2591">
                  <c:v>0.97092464495062814</c:v>
                </c:pt>
                <c:pt idx="2592">
                  <c:v>0.97092464495062814</c:v>
                </c:pt>
                <c:pt idx="2593">
                  <c:v>1.9709246449504008</c:v>
                </c:pt>
                <c:pt idx="2594">
                  <c:v>1.9709246449506281</c:v>
                </c:pt>
                <c:pt idx="2595">
                  <c:v>1.9709246449504008</c:v>
                </c:pt>
                <c:pt idx="2596">
                  <c:v>1.9709246449506281</c:v>
                </c:pt>
                <c:pt idx="2597">
                  <c:v>1.9842740079841406</c:v>
                </c:pt>
                <c:pt idx="2598">
                  <c:v>1.9842740079839132</c:v>
                </c:pt>
                <c:pt idx="2599">
                  <c:v>2.4204043337267649</c:v>
                </c:pt>
                <c:pt idx="2600">
                  <c:v>2.4204043337267649</c:v>
                </c:pt>
                <c:pt idx="2601">
                  <c:v>2.4204043337267649</c:v>
                </c:pt>
                <c:pt idx="2602">
                  <c:v>2.4204043337267649</c:v>
                </c:pt>
                <c:pt idx="2603">
                  <c:v>2.4204043337272196</c:v>
                </c:pt>
                <c:pt idx="2604">
                  <c:v>2.4204043337267649</c:v>
                </c:pt>
                <c:pt idx="2605">
                  <c:v>2.4338535850993139</c:v>
                </c:pt>
                <c:pt idx="2606">
                  <c:v>2.4338535850993139</c:v>
                </c:pt>
                <c:pt idx="2607">
                  <c:v>2.2692946813026538</c:v>
                </c:pt>
                <c:pt idx="2608">
                  <c:v>2.2692946813026538</c:v>
                </c:pt>
                <c:pt idx="2609">
                  <c:v>2.2692946813026538</c:v>
                </c:pt>
                <c:pt idx="2610">
                  <c:v>2.2692946813026538</c:v>
                </c:pt>
                <c:pt idx="2611">
                  <c:v>2.269294681302199</c:v>
                </c:pt>
                <c:pt idx="2612">
                  <c:v>2.2692946813026538</c:v>
                </c:pt>
                <c:pt idx="2613">
                  <c:v>2.2827439326752028</c:v>
                </c:pt>
                <c:pt idx="2614">
                  <c:v>2.2827439326752028</c:v>
                </c:pt>
                <c:pt idx="2615">
                  <c:v>2.5219443978694471</c:v>
                </c:pt>
                <c:pt idx="2616">
                  <c:v>2.5219443978694471</c:v>
                </c:pt>
                <c:pt idx="2617">
                  <c:v>2.5219443978694471</c:v>
                </c:pt>
                <c:pt idx="2618">
                  <c:v>2.5219443978694471</c:v>
                </c:pt>
                <c:pt idx="2619">
                  <c:v>2.5219443978694471</c:v>
                </c:pt>
                <c:pt idx="2620">
                  <c:v>2.5219443978694471</c:v>
                </c:pt>
                <c:pt idx="2621">
                  <c:v>2.5352937609027322</c:v>
                </c:pt>
                <c:pt idx="2622">
                  <c:v>2.5352937609031869</c:v>
                </c:pt>
                <c:pt idx="2623">
                  <c:v>2.6693046701366256</c:v>
                </c:pt>
                <c:pt idx="2624">
                  <c:v>2.6693046701366256</c:v>
                </c:pt>
                <c:pt idx="2625">
                  <c:v>2.6693046701361709</c:v>
                </c:pt>
                <c:pt idx="2626">
                  <c:v>2.6693046701366256</c:v>
                </c:pt>
                <c:pt idx="2627">
                  <c:v>2.6693046701366256</c:v>
                </c:pt>
                <c:pt idx="2628">
                  <c:v>2.6693046701366256</c:v>
                </c:pt>
                <c:pt idx="2629">
                  <c:v>2.6826540331703654</c:v>
                </c:pt>
                <c:pt idx="2630">
                  <c:v>2.6826540331699107</c:v>
                </c:pt>
                <c:pt idx="2631">
                  <c:v>2.2692946813026538</c:v>
                </c:pt>
                <c:pt idx="2632">
                  <c:v>2.2692946813026538</c:v>
                </c:pt>
                <c:pt idx="2633">
                  <c:v>2.2692946813026538</c:v>
                </c:pt>
                <c:pt idx="2634">
                  <c:v>2.2692946813026538</c:v>
                </c:pt>
                <c:pt idx="2635">
                  <c:v>2.269294681302199</c:v>
                </c:pt>
                <c:pt idx="2636">
                  <c:v>2.2692946813026538</c:v>
                </c:pt>
                <c:pt idx="2637">
                  <c:v>2.2827439326752028</c:v>
                </c:pt>
                <c:pt idx="2638">
                  <c:v>2.2827439326752028</c:v>
                </c:pt>
                <c:pt idx="2639">
                  <c:v>2.4167548419086415</c:v>
                </c:pt>
                <c:pt idx="2640">
                  <c:v>2.4167548419090963</c:v>
                </c:pt>
                <c:pt idx="2641">
                  <c:v>2.4167548419090963</c:v>
                </c:pt>
                <c:pt idx="2642">
                  <c:v>2.4167548419086415</c:v>
                </c:pt>
                <c:pt idx="2643">
                  <c:v>2.4167548419086415</c:v>
                </c:pt>
                <c:pt idx="2644">
                  <c:v>2.4167548419086415</c:v>
                </c:pt>
                <c:pt idx="2645">
                  <c:v>2.4301042049423813</c:v>
                </c:pt>
                <c:pt idx="2646">
                  <c:v>2.4301042049423813</c:v>
                </c:pt>
                <c:pt idx="2647">
                  <c:v>0.86573508899004992</c:v>
                </c:pt>
                <c:pt idx="2648">
                  <c:v>0.86573508898982254</c:v>
                </c:pt>
                <c:pt idx="2649">
                  <c:v>0.86573508898982254</c:v>
                </c:pt>
                <c:pt idx="2650">
                  <c:v>0.86573508898982254</c:v>
                </c:pt>
                <c:pt idx="2651">
                  <c:v>1.8657350889898225</c:v>
                </c:pt>
                <c:pt idx="2652">
                  <c:v>1.8657350889900499</c:v>
                </c:pt>
                <c:pt idx="2653">
                  <c:v>1.8790844520235623</c:v>
                </c:pt>
                <c:pt idx="2654">
                  <c:v>1.879084452023335</c:v>
                </c:pt>
                <c:pt idx="2655">
                  <c:v>0.84642453257629313</c:v>
                </c:pt>
                <c:pt idx="2656">
                  <c:v>0.84642453257606576</c:v>
                </c:pt>
                <c:pt idx="2657">
                  <c:v>0.84642453257629313</c:v>
                </c:pt>
                <c:pt idx="2658">
                  <c:v>0.84642453257606576</c:v>
                </c:pt>
                <c:pt idx="2659">
                  <c:v>0.84642453257629313</c:v>
                </c:pt>
                <c:pt idx="2660">
                  <c:v>1.8464245325760658</c:v>
                </c:pt>
                <c:pt idx="2661">
                  <c:v>0.85987378394884217</c:v>
                </c:pt>
                <c:pt idx="2662">
                  <c:v>1.8598737839486148</c:v>
                </c:pt>
                <c:pt idx="2663">
                  <c:v>0.95161408853687135</c:v>
                </c:pt>
                <c:pt idx="2664">
                  <c:v>0.95161408853687135</c:v>
                </c:pt>
                <c:pt idx="2665">
                  <c:v>0.95161408853687135</c:v>
                </c:pt>
                <c:pt idx="2666">
                  <c:v>1.9516140885368713</c:v>
                </c:pt>
                <c:pt idx="2667">
                  <c:v>1.9516140885368713</c:v>
                </c:pt>
                <c:pt idx="2668">
                  <c:v>1.9516140885368713</c:v>
                </c:pt>
                <c:pt idx="2669">
                  <c:v>1.9650633399094204</c:v>
                </c:pt>
                <c:pt idx="2670">
                  <c:v>1.9650633399094204</c:v>
                </c:pt>
                <c:pt idx="2671">
                  <c:v>2.5219443978694471</c:v>
                </c:pt>
                <c:pt idx="2672">
                  <c:v>2.5219443978694471</c:v>
                </c:pt>
                <c:pt idx="2673">
                  <c:v>2.5219443978694471</c:v>
                </c:pt>
                <c:pt idx="2674">
                  <c:v>2.5219443978694471</c:v>
                </c:pt>
                <c:pt idx="2675">
                  <c:v>2.5219443978694471</c:v>
                </c:pt>
                <c:pt idx="2676">
                  <c:v>2.5219443978694471</c:v>
                </c:pt>
                <c:pt idx="2677">
                  <c:v>2.5352937609027322</c:v>
                </c:pt>
                <c:pt idx="2678">
                  <c:v>2.5352937609031869</c:v>
                </c:pt>
                <c:pt idx="2679">
                  <c:v>2.5641151141758201</c:v>
                </c:pt>
                <c:pt idx="2680">
                  <c:v>2.5641151141758201</c:v>
                </c:pt>
                <c:pt idx="2681">
                  <c:v>2.5641151141758201</c:v>
                </c:pt>
                <c:pt idx="2682">
                  <c:v>2.5641151141758201</c:v>
                </c:pt>
                <c:pt idx="2683">
                  <c:v>2.5641151141758201</c:v>
                </c:pt>
                <c:pt idx="2684">
                  <c:v>2.5641151141758201</c:v>
                </c:pt>
                <c:pt idx="2685">
                  <c:v>2.5775643655488238</c:v>
                </c:pt>
                <c:pt idx="2686">
                  <c:v>2.5775643655483691</c:v>
                </c:pt>
                <c:pt idx="2687">
                  <c:v>2.5641151141758201</c:v>
                </c:pt>
                <c:pt idx="2688">
                  <c:v>2.5641151141758201</c:v>
                </c:pt>
                <c:pt idx="2689">
                  <c:v>2.5641151141758201</c:v>
                </c:pt>
                <c:pt idx="2690">
                  <c:v>2.5641151141758201</c:v>
                </c:pt>
                <c:pt idx="2691">
                  <c:v>2.5641151141758201</c:v>
                </c:pt>
                <c:pt idx="2692">
                  <c:v>2.5641151141758201</c:v>
                </c:pt>
                <c:pt idx="2693">
                  <c:v>2.5775643655488238</c:v>
                </c:pt>
                <c:pt idx="2694">
                  <c:v>2.5775643655483691</c:v>
                </c:pt>
                <c:pt idx="2695">
                  <c:v>2.5255938896875705</c:v>
                </c:pt>
                <c:pt idx="2696">
                  <c:v>2.5255938896875705</c:v>
                </c:pt>
                <c:pt idx="2697">
                  <c:v>2.5255938896875705</c:v>
                </c:pt>
                <c:pt idx="2698">
                  <c:v>2.5255938896875705</c:v>
                </c:pt>
                <c:pt idx="2699">
                  <c:v>2.5255938896875705</c:v>
                </c:pt>
                <c:pt idx="2700">
                  <c:v>2.5255938896871157</c:v>
                </c:pt>
                <c:pt idx="2701">
                  <c:v>2.5389432527208555</c:v>
                </c:pt>
                <c:pt idx="2702">
                  <c:v>2.5389432527208555</c:v>
                </c:pt>
                <c:pt idx="2703">
                  <c:v>2.5026338414559177</c:v>
                </c:pt>
                <c:pt idx="2704">
                  <c:v>2.502633841455463</c:v>
                </c:pt>
                <c:pt idx="2705">
                  <c:v>2.502633841455463</c:v>
                </c:pt>
                <c:pt idx="2706">
                  <c:v>2.5026338414559177</c:v>
                </c:pt>
                <c:pt idx="2707">
                  <c:v>2.5026338414559177</c:v>
                </c:pt>
                <c:pt idx="2708">
                  <c:v>2.502633841455463</c:v>
                </c:pt>
                <c:pt idx="2709">
                  <c:v>2.5160830928284668</c:v>
                </c:pt>
                <c:pt idx="2710">
                  <c:v>2.516083092828012</c:v>
                </c:pt>
                <c:pt idx="2711">
                  <c:v>2.5026338414559177</c:v>
                </c:pt>
                <c:pt idx="2712">
                  <c:v>2.502633841455463</c:v>
                </c:pt>
                <c:pt idx="2713">
                  <c:v>2.502633841455463</c:v>
                </c:pt>
                <c:pt idx="2714">
                  <c:v>2.5026338414559177</c:v>
                </c:pt>
                <c:pt idx="2715">
                  <c:v>2.5026338414559177</c:v>
                </c:pt>
                <c:pt idx="2716">
                  <c:v>2.502633841455463</c:v>
                </c:pt>
                <c:pt idx="2717">
                  <c:v>2.5160830928284668</c:v>
                </c:pt>
                <c:pt idx="2718">
                  <c:v>2.516083092828012</c:v>
                </c:pt>
                <c:pt idx="2719">
                  <c:v>2.5255938896875705</c:v>
                </c:pt>
                <c:pt idx="2720">
                  <c:v>2.5255938896875705</c:v>
                </c:pt>
                <c:pt idx="2721">
                  <c:v>2.5255938896875705</c:v>
                </c:pt>
                <c:pt idx="2722">
                  <c:v>2.5255938896875705</c:v>
                </c:pt>
                <c:pt idx="2723">
                  <c:v>2.5255938896875705</c:v>
                </c:pt>
                <c:pt idx="2724">
                  <c:v>2.5255938896871157</c:v>
                </c:pt>
                <c:pt idx="2725">
                  <c:v>2.5389432527208555</c:v>
                </c:pt>
                <c:pt idx="2726">
                  <c:v>2.5389432527208555</c:v>
                </c:pt>
                <c:pt idx="2727">
                  <c:v>2.4167548419086415</c:v>
                </c:pt>
                <c:pt idx="2728">
                  <c:v>2.4167548419090963</c:v>
                </c:pt>
                <c:pt idx="2729">
                  <c:v>2.4167548419090963</c:v>
                </c:pt>
                <c:pt idx="2730">
                  <c:v>2.4167548419086415</c:v>
                </c:pt>
                <c:pt idx="2731">
                  <c:v>2.4167548419086415</c:v>
                </c:pt>
                <c:pt idx="2732">
                  <c:v>2.4167548419086415</c:v>
                </c:pt>
                <c:pt idx="2733">
                  <c:v>2.4301042049423813</c:v>
                </c:pt>
                <c:pt idx="2734">
                  <c:v>2.4301042049423813</c:v>
                </c:pt>
                <c:pt idx="2735">
                  <c:v>2.4167548419086415</c:v>
                </c:pt>
                <c:pt idx="2736">
                  <c:v>2.4167548419090963</c:v>
                </c:pt>
                <c:pt idx="2737">
                  <c:v>2.4167548419090963</c:v>
                </c:pt>
                <c:pt idx="2738">
                  <c:v>2.4167548419086415</c:v>
                </c:pt>
                <c:pt idx="2739">
                  <c:v>2.4167548419086415</c:v>
                </c:pt>
                <c:pt idx="2740">
                  <c:v>2.4167548419086415</c:v>
                </c:pt>
                <c:pt idx="2741">
                  <c:v>2.4301042049423813</c:v>
                </c:pt>
                <c:pt idx="2742">
                  <c:v>2.4301042049423813</c:v>
                </c:pt>
                <c:pt idx="2743">
                  <c:v>2.4167548419086415</c:v>
                </c:pt>
                <c:pt idx="2744">
                  <c:v>2.4167548419090963</c:v>
                </c:pt>
                <c:pt idx="2745">
                  <c:v>2.4167548419090963</c:v>
                </c:pt>
                <c:pt idx="2746">
                  <c:v>2.4167548419086415</c:v>
                </c:pt>
                <c:pt idx="2747">
                  <c:v>2.4167548419086415</c:v>
                </c:pt>
                <c:pt idx="2748">
                  <c:v>2.4167548419086415</c:v>
                </c:pt>
                <c:pt idx="2749">
                  <c:v>2.4301042049423813</c:v>
                </c:pt>
                <c:pt idx="2750">
                  <c:v>2.4301042049423813</c:v>
                </c:pt>
                <c:pt idx="2751">
                  <c:v>2.4589255582150145</c:v>
                </c:pt>
                <c:pt idx="2752">
                  <c:v>2.4589255582150145</c:v>
                </c:pt>
                <c:pt idx="2753">
                  <c:v>2.4589255582150145</c:v>
                </c:pt>
                <c:pt idx="2754">
                  <c:v>2.4589255582154692</c:v>
                </c:pt>
                <c:pt idx="2755">
                  <c:v>2.4589255582154692</c:v>
                </c:pt>
                <c:pt idx="2756">
                  <c:v>2.4589255582150145</c:v>
                </c:pt>
                <c:pt idx="2757">
                  <c:v>2.4723748095875635</c:v>
                </c:pt>
                <c:pt idx="2758">
                  <c:v>2.4723748095875635</c:v>
                </c:pt>
                <c:pt idx="2759">
                  <c:v>2.4167548419086415</c:v>
                </c:pt>
                <c:pt idx="2760">
                  <c:v>2.4167548419090963</c:v>
                </c:pt>
                <c:pt idx="2761">
                  <c:v>2.4167548419090963</c:v>
                </c:pt>
                <c:pt idx="2762">
                  <c:v>2.4167548419086415</c:v>
                </c:pt>
                <c:pt idx="2763">
                  <c:v>2.4167548419086415</c:v>
                </c:pt>
                <c:pt idx="2764">
                  <c:v>2.4167548419086415</c:v>
                </c:pt>
                <c:pt idx="2765">
                  <c:v>2.4301042049423813</c:v>
                </c:pt>
                <c:pt idx="2766">
                  <c:v>2.4301042049423813</c:v>
                </c:pt>
                <c:pt idx="2767">
                  <c:v>0.88869513722170268</c:v>
                </c:pt>
                <c:pt idx="2768">
                  <c:v>0.88869513722170268</c:v>
                </c:pt>
                <c:pt idx="2769">
                  <c:v>0.88869513722170268</c:v>
                </c:pt>
                <c:pt idx="2770">
                  <c:v>0.88869513722147531</c:v>
                </c:pt>
                <c:pt idx="2771">
                  <c:v>1.8886951372217027</c:v>
                </c:pt>
                <c:pt idx="2772">
                  <c:v>1.8886951372217027</c:v>
                </c:pt>
                <c:pt idx="2773">
                  <c:v>0.9020445002552151</c:v>
                </c:pt>
                <c:pt idx="2774">
                  <c:v>1.9020445002552151</c:v>
                </c:pt>
                <c:pt idx="2775">
                  <c:v>0.88869513722170268</c:v>
                </c:pt>
                <c:pt idx="2776">
                  <c:v>0.88869513722170268</c:v>
                </c:pt>
                <c:pt idx="2777">
                  <c:v>0.88869513722170268</c:v>
                </c:pt>
                <c:pt idx="2778">
                  <c:v>0.88869513722147531</c:v>
                </c:pt>
                <c:pt idx="2779">
                  <c:v>1.8886951372217027</c:v>
                </c:pt>
                <c:pt idx="2780">
                  <c:v>1.8886951372217027</c:v>
                </c:pt>
                <c:pt idx="2781">
                  <c:v>0.9020445002552151</c:v>
                </c:pt>
                <c:pt idx="2782">
                  <c:v>1.9020445002552151</c:v>
                </c:pt>
                <c:pt idx="2783">
                  <c:v>2.3115652859482907</c:v>
                </c:pt>
                <c:pt idx="2784">
                  <c:v>2.3115652859482907</c:v>
                </c:pt>
                <c:pt idx="2785">
                  <c:v>2.3115652859478359</c:v>
                </c:pt>
                <c:pt idx="2786">
                  <c:v>2.3115652859478359</c:v>
                </c:pt>
                <c:pt idx="2787">
                  <c:v>2.3115652859482907</c:v>
                </c:pt>
                <c:pt idx="2788">
                  <c:v>2.3115652859482907</c:v>
                </c:pt>
                <c:pt idx="2789">
                  <c:v>2.3249146489815757</c:v>
                </c:pt>
                <c:pt idx="2790">
                  <c:v>2.3249146489815757</c:v>
                </c:pt>
                <c:pt idx="2791">
                  <c:v>2.439714890140749</c:v>
                </c:pt>
                <c:pt idx="2792">
                  <c:v>2.439714890140749</c:v>
                </c:pt>
                <c:pt idx="2793">
                  <c:v>2.439714890140749</c:v>
                </c:pt>
                <c:pt idx="2794">
                  <c:v>2.4397148901402943</c:v>
                </c:pt>
                <c:pt idx="2795">
                  <c:v>2.439714890140749</c:v>
                </c:pt>
                <c:pt idx="2796">
                  <c:v>2.439714890140749</c:v>
                </c:pt>
                <c:pt idx="2797">
                  <c:v>2.4530642531740341</c:v>
                </c:pt>
                <c:pt idx="2798">
                  <c:v>2.4530642531740341</c:v>
                </c:pt>
                <c:pt idx="2799">
                  <c:v>2.5448045577622906</c:v>
                </c:pt>
                <c:pt idx="2800">
                  <c:v>2.5449044461010999</c:v>
                </c:pt>
                <c:pt idx="2801">
                  <c:v>2.5449044461015546</c:v>
                </c:pt>
                <c:pt idx="2802">
                  <c:v>2.5448045577618359</c:v>
                </c:pt>
                <c:pt idx="2803">
                  <c:v>2.5448045577622906</c:v>
                </c:pt>
                <c:pt idx="2804">
                  <c:v>2.5449044461010999</c:v>
                </c:pt>
                <c:pt idx="2805">
                  <c:v>2.5582538091348397</c:v>
                </c:pt>
                <c:pt idx="2806">
                  <c:v>2.5582538091348397</c:v>
                </c:pt>
                <c:pt idx="2807">
                  <c:v>2.9062933221075582</c:v>
                </c:pt>
                <c:pt idx="2808">
                  <c:v>2.9062933221075582</c:v>
                </c:pt>
                <c:pt idx="2809">
                  <c:v>2.9062933221075582</c:v>
                </c:pt>
                <c:pt idx="2810">
                  <c:v>2.9062933221080129</c:v>
                </c:pt>
                <c:pt idx="2811">
                  <c:v>2.9062933221080129</c:v>
                </c:pt>
                <c:pt idx="2812">
                  <c:v>2.9062933221075582</c:v>
                </c:pt>
                <c:pt idx="2813">
                  <c:v>2.9196426851408432</c:v>
                </c:pt>
                <c:pt idx="2814">
                  <c:v>2.919642685141298</c:v>
                </c:pt>
                <c:pt idx="2815">
                  <c:v>0.57091465611665626</c:v>
                </c:pt>
                <c:pt idx="2816">
                  <c:v>0.57091465611665626</c:v>
                </c:pt>
                <c:pt idx="2817">
                  <c:v>0.57091465611665626</c:v>
                </c:pt>
                <c:pt idx="2818">
                  <c:v>0.57091465611665626</c:v>
                </c:pt>
                <c:pt idx="2819">
                  <c:v>0.57091465611665626</c:v>
                </c:pt>
                <c:pt idx="2820">
                  <c:v>0.57091465611665626</c:v>
                </c:pt>
                <c:pt idx="2821">
                  <c:v>0.5843639074892053</c:v>
                </c:pt>
                <c:pt idx="2822">
                  <c:v>0.5843639074892053</c:v>
                </c:pt>
                <c:pt idx="2823">
                  <c:v>0.76054553302901695</c:v>
                </c:pt>
                <c:pt idx="2824">
                  <c:v>0.76054553302924433</c:v>
                </c:pt>
                <c:pt idx="2825">
                  <c:v>0.76054553302924433</c:v>
                </c:pt>
                <c:pt idx="2826">
                  <c:v>0.76054553302924433</c:v>
                </c:pt>
                <c:pt idx="2827">
                  <c:v>0.76054553302924433</c:v>
                </c:pt>
                <c:pt idx="2828">
                  <c:v>0.76054553302924433</c:v>
                </c:pt>
                <c:pt idx="2829">
                  <c:v>0.77389489606252937</c:v>
                </c:pt>
                <c:pt idx="2830">
                  <c:v>0.77389489606275674</c:v>
                </c:pt>
                <c:pt idx="2831">
                  <c:v>2.1834156817558323</c:v>
                </c:pt>
                <c:pt idx="2832">
                  <c:v>2.1834156817558323</c:v>
                </c:pt>
                <c:pt idx="2833">
                  <c:v>2.1834156817553776</c:v>
                </c:pt>
                <c:pt idx="2834">
                  <c:v>2.1834156817558323</c:v>
                </c:pt>
                <c:pt idx="2835">
                  <c:v>2.1834156817558323</c:v>
                </c:pt>
                <c:pt idx="2836">
                  <c:v>2.1834156817558323</c:v>
                </c:pt>
                <c:pt idx="2837">
                  <c:v>2.1968649331283814</c:v>
                </c:pt>
                <c:pt idx="2838">
                  <c:v>2.1968649331279266</c:v>
                </c:pt>
                <c:pt idx="2839">
                  <c:v>1.0360554094888812</c:v>
                </c:pt>
                <c:pt idx="2840">
                  <c:v>2.0360554094888812</c:v>
                </c:pt>
                <c:pt idx="2841">
                  <c:v>2.0360554094886538</c:v>
                </c:pt>
                <c:pt idx="2842">
                  <c:v>2.0360554094888812</c:v>
                </c:pt>
                <c:pt idx="2843">
                  <c:v>2.0360554094886538</c:v>
                </c:pt>
                <c:pt idx="2844">
                  <c:v>2.0360554094888812</c:v>
                </c:pt>
                <c:pt idx="2845">
                  <c:v>2.0494047725223936</c:v>
                </c:pt>
                <c:pt idx="2846">
                  <c:v>2.0494047725221662</c:v>
                </c:pt>
                <c:pt idx="2847">
                  <c:v>1.0360554094888812</c:v>
                </c:pt>
                <c:pt idx="2848">
                  <c:v>2.0360554094888812</c:v>
                </c:pt>
                <c:pt idx="2849">
                  <c:v>2.0360554094886538</c:v>
                </c:pt>
                <c:pt idx="2850">
                  <c:v>2.0360554094888812</c:v>
                </c:pt>
                <c:pt idx="2851">
                  <c:v>2.0360554094886538</c:v>
                </c:pt>
                <c:pt idx="2852">
                  <c:v>2.0360554094888812</c:v>
                </c:pt>
                <c:pt idx="2853">
                  <c:v>2.0494047725223936</c:v>
                </c:pt>
                <c:pt idx="2854">
                  <c:v>2.0494047725221662</c:v>
                </c:pt>
                <c:pt idx="2855">
                  <c:v>0.88869513722170268</c:v>
                </c:pt>
                <c:pt idx="2856">
                  <c:v>0.88869513722170268</c:v>
                </c:pt>
                <c:pt idx="2857">
                  <c:v>0.88869513722170268</c:v>
                </c:pt>
                <c:pt idx="2858">
                  <c:v>0.88869513722147531</c:v>
                </c:pt>
                <c:pt idx="2859">
                  <c:v>1.8886951372217027</c:v>
                </c:pt>
                <c:pt idx="2860">
                  <c:v>1.8886951372217027</c:v>
                </c:pt>
                <c:pt idx="2861">
                  <c:v>0.9020445002552151</c:v>
                </c:pt>
                <c:pt idx="2862">
                  <c:v>1.9020445002552151</c:v>
                </c:pt>
                <c:pt idx="2863">
                  <c:v>0.90790580529642284</c:v>
                </c:pt>
                <c:pt idx="2864">
                  <c:v>0.90790580529619547</c:v>
                </c:pt>
                <c:pt idx="2865">
                  <c:v>0.90790580529642284</c:v>
                </c:pt>
                <c:pt idx="2866">
                  <c:v>1.9079058052961955</c:v>
                </c:pt>
                <c:pt idx="2867">
                  <c:v>1.9079058052964228</c:v>
                </c:pt>
                <c:pt idx="2868">
                  <c:v>1.9079058052964228</c:v>
                </c:pt>
                <c:pt idx="2869">
                  <c:v>1.9213550566689719</c:v>
                </c:pt>
                <c:pt idx="2870">
                  <c:v>1.9213550566687445</c:v>
                </c:pt>
                <c:pt idx="2871">
                  <c:v>0.88869513722170268</c:v>
                </c:pt>
                <c:pt idx="2872">
                  <c:v>0.88869513722170268</c:v>
                </c:pt>
                <c:pt idx="2873">
                  <c:v>0.88869513722170268</c:v>
                </c:pt>
                <c:pt idx="2874">
                  <c:v>0.88869513722147531</c:v>
                </c:pt>
                <c:pt idx="2875">
                  <c:v>1.8886951372217027</c:v>
                </c:pt>
                <c:pt idx="2876">
                  <c:v>1.8886951372217027</c:v>
                </c:pt>
                <c:pt idx="2877">
                  <c:v>0.9020445002552151</c:v>
                </c:pt>
                <c:pt idx="2878">
                  <c:v>1.9020445002552151</c:v>
                </c:pt>
                <c:pt idx="2879">
                  <c:v>0.74123497661548754</c:v>
                </c:pt>
                <c:pt idx="2880">
                  <c:v>0.74123497661548754</c:v>
                </c:pt>
                <c:pt idx="2881">
                  <c:v>0.74123497661548754</c:v>
                </c:pt>
                <c:pt idx="2882">
                  <c:v>0.74123497661548754</c:v>
                </c:pt>
                <c:pt idx="2883">
                  <c:v>0.74123497661548754</c:v>
                </c:pt>
                <c:pt idx="2884">
                  <c:v>0.74123497661548754</c:v>
                </c:pt>
                <c:pt idx="2885">
                  <c:v>0.75468422798803658</c:v>
                </c:pt>
                <c:pt idx="2886">
                  <c:v>0.75468422798803658</c:v>
                </c:pt>
                <c:pt idx="2887">
                  <c:v>0.76054553302901695</c:v>
                </c:pt>
                <c:pt idx="2888">
                  <c:v>0.76054553302924433</c:v>
                </c:pt>
                <c:pt idx="2889">
                  <c:v>0.76054553302924433</c:v>
                </c:pt>
                <c:pt idx="2890">
                  <c:v>0.76054553302924433</c:v>
                </c:pt>
                <c:pt idx="2891">
                  <c:v>0.76054553302924433</c:v>
                </c:pt>
                <c:pt idx="2892">
                  <c:v>0.76054553302924433</c:v>
                </c:pt>
                <c:pt idx="2893">
                  <c:v>0.77389489606252937</c:v>
                </c:pt>
                <c:pt idx="2894">
                  <c:v>0.77389489606275674</c:v>
                </c:pt>
                <c:pt idx="2895">
                  <c:v>0.61318526076206581</c:v>
                </c:pt>
                <c:pt idx="2896">
                  <c:v>0.61318526076229318</c:v>
                </c:pt>
                <c:pt idx="2897">
                  <c:v>0.61318526076206581</c:v>
                </c:pt>
                <c:pt idx="2898">
                  <c:v>0.61318526076206581</c:v>
                </c:pt>
                <c:pt idx="2899">
                  <c:v>0.61318526076229318</c:v>
                </c:pt>
                <c:pt idx="2900">
                  <c:v>0.61318526076206581</c:v>
                </c:pt>
                <c:pt idx="2901">
                  <c:v>0.62653462379557823</c:v>
                </c:pt>
                <c:pt idx="2902">
                  <c:v>0.6265346237958056</c:v>
                </c:pt>
                <c:pt idx="2903">
                  <c:v>0.46572510015585067</c:v>
                </c:pt>
                <c:pt idx="2904">
                  <c:v>0.46572510015585067</c:v>
                </c:pt>
                <c:pt idx="2905">
                  <c:v>0.46572510015607804</c:v>
                </c:pt>
                <c:pt idx="2906">
                  <c:v>0.46572510015607804</c:v>
                </c:pt>
                <c:pt idx="2907">
                  <c:v>0.46572510015585067</c:v>
                </c:pt>
                <c:pt idx="2908">
                  <c:v>0.46572510015607804</c:v>
                </c:pt>
                <c:pt idx="2909">
                  <c:v>0.47917435152862708</c:v>
                </c:pt>
                <c:pt idx="2910">
                  <c:v>0.47917435152839971</c:v>
                </c:pt>
                <c:pt idx="2911">
                  <c:v>0.61318526076206581</c:v>
                </c:pt>
                <c:pt idx="2912">
                  <c:v>0.61318526076229318</c:v>
                </c:pt>
                <c:pt idx="2913">
                  <c:v>0.61318526076206581</c:v>
                </c:pt>
                <c:pt idx="2914">
                  <c:v>0.61318526076206581</c:v>
                </c:pt>
                <c:pt idx="2915">
                  <c:v>0.61318526076229318</c:v>
                </c:pt>
                <c:pt idx="2916">
                  <c:v>0.61318526076206581</c:v>
                </c:pt>
                <c:pt idx="2917">
                  <c:v>0.62653462379557823</c:v>
                </c:pt>
                <c:pt idx="2918">
                  <c:v>0.6265346237958056</c:v>
                </c:pt>
                <c:pt idx="2919">
                  <c:v>0.74123497661548754</c:v>
                </c:pt>
                <c:pt idx="2920">
                  <c:v>0.74123497661548754</c:v>
                </c:pt>
                <c:pt idx="2921">
                  <c:v>0.74123497661548754</c:v>
                </c:pt>
                <c:pt idx="2922">
                  <c:v>0.74123497661548754</c:v>
                </c:pt>
                <c:pt idx="2923">
                  <c:v>0.74123497661548754</c:v>
                </c:pt>
                <c:pt idx="2924">
                  <c:v>0.74123497661548754</c:v>
                </c:pt>
                <c:pt idx="2925">
                  <c:v>0.75468422798803658</c:v>
                </c:pt>
                <c:pt idx="2926">
                  <c:v>0.75468422798803658</c:v>
                </c:pt>
                <c:pt idx="2927">
                  <c:v>0.61318526076206581</c:v>
                </c:pt>
                <c:pt idx="2928">
                  <c:v>0.61318526076229318</c:v>
                </c:pt>
                <c:pt idx="2929">
                  <c:v>0.61318526076206581</c:v>
                </c:pt>
                <c:pt idx="2930">
                  <c:v>0.61318526076206581</c:v>
                </c:pt>
                <c:pt idx="2931">
                  <c:v>0.61318526076229318</c:v>
                </c:pt>
                <c:pt idx="2932">
                  <c:v>0.61318526076206581</c:v>
                </c:pt>
                <c:pt idx="2933">
                  <c:v>0.62653462379557823</c:v>
                </c:pt>
                <c:pt idx="2934">
                  <c:v>0.6265346237958056</c:v>
                </c:pt>
                <c:pt idx="2935">
                  <c:v>0.74123497661548754</c:v>
                </c:pt>
                <c:pt idx="2936">
                  <c:v>0.74123497661548754</c:v>
                </c:pt>
                <c:pt idx="2937">
                  <c:v>0.74123497661548754</c:v>
                </c:pt>
                <c:pt idx="2938">
                  <c:v>0.74123497661548754</c:v>
                </c:pt>
                <c:pt idx="2939">
                  <c:v>0.74123497661548754</c:v>
                </c:pt>
                <c:pt idx="2940">
                  <c:v>0.74123497661548754</c:v>
                </c:pt>
                <c:pt idx="2941">
                  <c:v>0.75468422798803658</c:v>
                </c:pt>
                <c:pt idx="2942">
                  <c:v>0.75468422798803658</c:v>
                </c:pt>
                <c:pt idx="2943">
                  <c:v>0.7182749283836074</c:v>
                </c:pt>
                <c:pt idx="2944">
                  <c:v>0.71827492838383478</c:v>
                </c:pt>
                <c:pt idx="2945">
                  <c:v>0.7182749283836074</c:v>
                </c:pt>
                <c:pt idx="2946">
                  <c:v>0.7182749283836074</c:v>
                </c:pt>
                <c:pt idx="2947">
                  <c:v>0.71827492838383478</c:v>
                </c:pt>
                <c:pt idx="2948">
                  <c:v>0.7182749283836074</c:v>
                </c:pt>
                <c:pt idx="2949">
                  <c:v>0.73172417975615645</c:v>
                </c:pt>
                <c:pt idx="2950">
                  <c:v>0.73172417975638382</c:v>
                </c:pt>
                <c:pt idx="2951">
                  <c:v>0.84642453257629313</c:v>
                </c:pt>
                <c:pt idx="2952">
                  <c:v>0.84642453257606576</c:v>
                </c:pt>
                <c:pt idx="2953">
                  <c:v>0.84642453257629313</c:v>
                </c:pt>
                <c:pt idx="2954">
                  <c:v>0.84642453257606576</c:v>
                </c:pt>
                <c:pt idx="2955">
                  <c:v>0.84642453257629313</c:v>
                </c:pt>
                <c:pt idx="2956">
                  <c:v>1.8464245325760658</c:v>
                </c:pt>
                <c:pt idx="2957">
                  <c:v>0.85987378394884217</c:v>
                </c:pt>
                <c:pt idx="2958">
                  <c:v>1.8598737839486148</c:v>
                </c:pt>
                <c:pt idx="2959">
                  <c:v>0.57091465611665626</c:v>
                </c:pt>
                <c:pt idx="2960">
                  <c:v>0.57091465611665626</c:v>
                </c:pt>
                <c:pt idx="2961">
                  <c:v>0.57091465611665626</c:v>
                </c:pt>
                <c:pt idx="2962">
                  <c:v>0.57091465611665626</c:v>
                </c:pt>
                <c:pt idx="2963">
                  <c:v>0.57091465611665626</c:v>
                </c:pt>
                <c:pt idx="2964">
                  <c:v>0.57091465611665626</c:v>
                </c:pt>
                <c:pt idx="2965">
                  <c:v>0.5843639074892053</c:v>
                </c:pt>
                <c:pt idx="2966">
                  <c:v>0.5843639074892053</c:v>
                </c:pt>
                <c:pt idx="2967">
                  <c:v>0.86938458080794589</c:v>
                </c:pt>
                <c:pt idx="2968">
                  <c:v>0.86938458080794589</c:v>
                </c:pt>
                <c:pt idx="2969">
                  <c:v>0.86938458080794589</c:v>
                </c:pt>
                <c:pt idx="2970">
                  <c:v>0.86938458080794589</c:v>
                </c:pt>
                <c:pt idx="2971">
                  <c:v>0.86938458080794589</c:v>
                </c:pt>
                <c:pt idx="2972">
                  <c:v>1.8693845808081733</c:v>
                </c:pt>
                <c:pt idx="2973">
                  <c:v>0.88283383218072231</c:v>
                </c:pt>
                <c:pt idx="2974">
                  <c:v>1.8828338321804949</c:v>
                </c:pt>
                <c:pt idx="2975">
                  <c:v>0.84642453257629313</c:v>
                </c:pt>
                <c:pt idx="2976">
                  <c:v>0.84642453257606576</c:v>
                </c:pt>
                <c:pt idx="2977">
                  <c:v>0.84642453257629313</c:v>
                </c:pt>
                <c:pt idx="2978">
                  <c:v>0.84642453257606576</c:v>
                </c:pt>
                <c:pt idx="2979">
                  <c:v>0.84642453257629313</c:v>
                </c:pt>
                <c:pt idx="2980">
                  <c:v>1.8464245325760658</c:v>
                </c:pt>
                <c:pt idx="2981">
                  <c:v>0.85987378394884217</c:v>
                </c:pt>
                <c:pt idx="2982">
                  <c:v>1.8598737839486148</c:v>
                </c:pt>
                <c:pt idx="2983">
                  <c:v>0.97457413676852411</c:v>
                </c:pt>
                <c:pt idx="2984">
                  <c:v>0.97457413676875149</c:v>
                </c:pt>
                <c:pt idx="2985">
                  <c:v>0.97457413676852411</c:v>
                </c:pt>
                <c:pt idx="2986">
                  <c:v>1.9745741367687515</c:v>
                </c:pt>
                <c:pt idx="2987">
                  <c:v>1.9745741367685241</c:v>
                </c:pt>
                <c:pt idx="2988">
                  <c:v>1.9745741367687515</c:v>
                </c:pt>
                <c:pt idx="2989">
                  <c:v>1.9879234998020365</c:v>
                </c:pt>
                <c:pt idx="2990">
                  <c:v>1.9879234998020365</c:v>
                </c:pt>
                <c:pt idx="2991">
                  <c:v>0.59387470434830902</c:v>
                </c:pt>
                <c:pt idx="2992">
                  <c:v>0.5938747043485364</c:v>
                </c:pt>
                <c:pt idx="2993">
                  <c:v>0.59387470434830902</c:v>
                </c:pt>
                <c:pt idx="2994">
                  <c:v>0.5938747043485364</c:v>
                </c:pt>
                <c:pt idx="2995">
                  <c:v>0.59387470434830902</c:v>
                </c:pt>
                <c:pt idx="2996">
                  <c:v>0.5938747043485364</c:v>
                </c:pt>
                <c:pt idx="2997">
                  <c:v>0.60732395572085807</c:v>
                </c:pt>
                <c:pt idx="2998">
                  <c:v>0.60732395572108544</c:v>
                </c:pt>
                <c:pt idx="2999">
                  <c:v>0.74123497661548754</c:v>
                </c:pt>
                <c:pt idx="3000">
                  <c:v>0.74123497661548754</c:v>
                </c:pt>
                <c:pt idx="3001">
                  <c:v>0.74123497661548754</c:v>
                </c:pt>
                <c:pt idx="3002">
                  <c:v>0.74123497661548754</c:v>
                </c:pt>
                <c:pt idx="3003">
                  <c:v>0.74123497661548754</c:v>
                </c:pt>
                <c:pt idx="3004">
                  <c:v>0.74123497661548754</c:v>
                </c:pt>
                <c:pt idx="3005">
                  <c:v>0.75468422798803658</c:v>
                </c:pt>
                <c:pt idx="3006">
                  <c:v>0.75468422798803658</c:v>
                </c:pt>
                <c:pt idx="3007">
                  <c:v>0.61318526076206581</c:v>
                </c:pt>
                <c:pt idx="3008">
                  <c:v>0.61318526076229318</c:v>
                </c:pt>
                <c:pt idx="3009">
                  <c:v>0.61318526076206581</c:v>
                </c:pt>
                <c:pt idx="3010">
                  <c:v>0.61318526076206581</c:v>
                </c:pt>
                <c:pt idx="3011">
                  <c:v>0.61318526076229318</c:v>
                </c:pt>
                <c:pt idx="3012">
                  <c:v>0.61318526076206581</c:v>
                </c:pt>
                <c:pt idx="3013">
                  <c:v>0.62653462379557823</c:v>
                </c:pt>
                <c:pt idx="3014">
                  <c:v>0.6265346237958056</c:v>
                </c:pt>
                <c:pt idx="3015">
                  <c:v>0.76054553302901695</c:v>
                </c:pt>
                <c:pt idx="3016">
                  <c:v>0.76054553302924433</c:v>
                </c:pt>
                <c:pt idx="3017">
                  <c:v>0.76054553302924433</c:v>
                </c:pt>
                <c:pt idx="3018">
                  <c:v>0.76054553302924433</c:v>
                </c:pt>
                <c:pt idx="3019">
                  <c:v>0.76054553302924433</c:v>
                </c:pt>
                <c:pt idx="3020">
                  <c:v>0.76054553302924433</c:v>
                </c:pt>
                <c:pt idx="3021">
                  <c:v>0.77389489606252937</c:v>
                </c:pt>
                <c:pt idx="3022">
                  <c:v>0.77389489606275674</c:v>
                </c:pt>
                <c:pt idx="3023">
                  <c:v>0.88869513722170268</c:v>
                </c:pt>
                <c:pt idx="3024">
                  <c:v>0.88869513722170268</c:v>
                </c:pt>
                <c:pt idx="3025">
                  <c:v>0.88869513722170268</c:v>
                </c:pt>
                <c:pt idx="3026">
                  <c:v>0.88869513722147531</c:v>
                </c:pt>
                <c:pt idx="3027">
                  <c:v>1.8886951372217027</c:v>
                </c:pt>
                <c:pt idx="3028">
                  <c:v>1.8886951372217027</c:v>
                </c:pt>
                <c:pt idx="3029">
                  <c:v>0.9020445002552151</c:v>
                </c:pt>
                <c:pt idx="3030">
                  <c:v>1.9020445002552151</c:v>
                </c:pt>
                <c:pt idx="3031">
                  <c:v>0.86573508899004992</c:v>
                </c:pt>
                <c:pt idx="3032">
                  <c:v>0.86573508898982254</c:v>
                </c:pt>
                <c:pt idx="3033">
                  <c:v>0.86573508898982254</c:v>
                </c:pt>
                <c:pt idx="3034">
                  <c:v>0.86573508898982254</c:v>
                </c:pt>
                <c:pt idx="3035">
                  <c:v>1.8657350889898225</c:v>
                </c:pt>
                <c:pt idx="3036">
                  <c:v>1.8657350889900499</c:v>
                </c:pt>
                <c:pt idx="3037">
                  <c:v>1.8790844520235623</c:v>
                </c:pt>
                <c:pt idx="3038">
                  <c:v>1.879084452023335</c:v>
                </c:pt>
                <c:pt idx="3039">
                  <c:v>0.99378480484324427</c:v>
                </c:pt>
                <c:pt idx="3040">
                  <c:v>0.99378480484324427</c:v>
                </c:pt>
                <c:pt idx="3041">
                  <c:v>1.9937848048432443</c:v>
                </c:pt>
                <c:pt idx="3042">
                  <c:v>1.9937848048432443</c:v>
                </c:pt>
                <c:pt idx="3043">
                  <c:v>1.9937848048432443</c:v>
                </c:pt>
                <c:pt idx="3044">
                  <c:v>1.9937848048432443</c:v>
                </c:pt>
                <c:pt idx="3045">
                  <c:v>2.0072340562157933</c:v>
                </c:pt>
                <c:pt idx="3046">
                  <c:v>2.0072340562157933</c:v>
                </c:pt>
                <c:pt idx="3047">
                  <c:v>0.46572510015585067</c:v>
                </c:pt>
                <c:pt idx="3048">
                  <c:v>0.46572510015585067</c:v>
                </c:pt>
                <c:pt idx="3049">
                  <c:v>0.46572510015607804</c:v>
                </c:pt>
                <c:pt idx="3050">
                  <c:v>0.46572510015607804</c:v>
                </c:pt>
                <c:pt idx="3051">
                  <c:v>0.46572510015585067</c:v>
                </c:pt>
                <c:pt idx="3052">
                  <c:v>0.46572510015607804</c:v>
                </c:pt>
                <c:pt idx="3053">
                  <c:v>0.47917435152862708</c:v>
                </c:pt>
                <c:pt idx="3054">
                  <c:v>0.47917435152839971</c:v>
                </c:pt>
                <c:pt idx="3055">
                  <c:v>0.48503565656960745</c:v>
                </c:pt>
                <c:pt idx="3056">
                  <c:v>0.48503565656983483</c:v>
                </c:pt>
                <c:pt idx="3057">
                  <c:v>0.48503565656960745</c:v>
                </c:pt>
                <c:pt idx="3058">
                  <c:v>0.48503565656983483</c:v>
                </c:pt>
                <c:pt idx="3059">
                  <c:v>0.48503565656960745</c:v>
                </c:pt>
                <c:pt idx="3060">
                  <c:v>0.48503565656983483</c:v>
                </c:pt>
                <c:pt idx="3061">
                  <c:v>0.49838501960311987</c:v>
                </c:pt>
                <c:pt idx="3062">
                  <c:v>0.49838501960311987</c:v>
                </c:pt>
                <c:pt idx="3063">
                  <c:v>0.33767538430254262</c:v>
                </c:pt>
                <c:pt idx="3064">
                  <c:v>0.33767538430265631</c:v>
                </c:pt>
                <c:pt idx="3065">
                  <c:v>0.33767538430265631</c:v>
                </c:pt>
                <c:pt idx="3066">
                  <c:v>0.33767538430265631</c:v>
                </c:pt>
                <c:pt idx="3067">
                  <c:v>0.33767538430265631</c:v>
                </c:pt>
                <c:pt idx="3068">
                  <c:v>0.33767538430265631</c:v>
                </c:pt>
                <c:pt idx="3069">
                  <c:v>0.35102474733605504</c:v>
                </c:pt>
                <c:pt idx="3070">
                  <c:v>0.35102474733605504</c:v>
                </c:pt>
                <c:pt idx="3071">
                  <c:v>0.43916550427559287</c:v>
                </c:pt>
                <c:pt idx="3072">
                  <c:v>0.43916550427559287</c:v>
                </c:pt>
                <c:pt idx="3073">
                  <c:v>0.43916550427570655</c:v>
                </c:pt>
                <c:pt idx="3074">
                  <c:v>0.43916550427547918</c:v>
                </c:pt>
                <c:pt idx="3075">
                  <c:v>0.43916550427570655</c:v>
                </c:pt>
                <c:pt idx="3076">
                  <c:v>0.43916550427547918</c:v>
                </c:pt>
                <c:pt idx="3077">
                  <c:v>0.4525148673089916</c:v>
                </c:pt>
                <c:pt idx="3078">
                  <c:v>0.4525148673089916</c:v>
                </c:pt>
                <c:pt idx="3079">
                  <c:v>0.97087470078099614</c:v>
                </c:pt>
                <c:pt idx="3080">
                  <c:v>0.97087470078099614</c:v>
                </c:pt>
                <c:pt idx="3081">
                  <c:v>0.97087470078099614</c:v>
                </c:pt>
                <c:pt idx="3082">
                  <c:v>0.97087470078099614</c:v>
                </c:pt>
                <c:pt idx="3083">
                  <c:v>1.9708747007809961</c:v>
                </c:pt>
                <c:pt idx="3084">
                  <c:v>1.9708747007809961</c:v>
                </c:pt>
                <c:pt idx="3085">
                  <c:v>1.9843239521535452</c:v>
                </c:pt>
                <c:pt idx="3086">
                  <c:v>1.9843239521535452</c:v>
                </c:pt>
                <c:pt idx="3087">
                  <c:v>2.2005144249465047</c:v>
                </c:pt>
                <c:pt idx="3088">
                  <c:v>2.2005144249467321</c:v>
                </c:pt>
                <c:pt idx="3089">
                  <c:v>2.2005144249465047</c:v>
                </c:pt>
                <c:pt idx="3090">
                  <c:v>2.20051442494605</c:v>
                </c:pt>
                <c:pt idx="3091">
                  <c:v>2.20051442494605</c:v>
                </c:pt>
                <c:pt idx="3092">
                  <c:v>2.2005144249465047</c:v>
                </c:pt>
                <c:pt idx="3093">
                  <c:v>2.2138637879797898</c:v>
                </c:pt>
                <c:pt idx="3094">
                  <c:v>2.2138637879797898</c:v>
                </c:pt>
                <c:pt idx="3095">
                  <c:v>2.2005144249465047</c:v>
                </c:pt>
                <c:pt idx="3096">
                  <c:v>2.2005144249467321</c:v>
                </c:pt>
                <c:pt idx="3097">
                  <c:v>2.2005144249465047</c:v>
                </c:pt>
                <c:pt idx="3098">
                  <c:v>2.20051442494605</c:v>
                </c:pt>
                <c:pt idx="3099">
                  <c:v>2.20051442494605</c:v>
                </c:pt>
                <c:pt idx="3100">
                  <c:v>2.2005144249465047</c:v>
                </c:pt>
                <c:pt idx="3101">
                  <c:v>2.2138637879797898</c:v>
                </c:pt>
                <c:pt idx="3102">
                  <c:v>2.2138637879797898</c:v>
                </c:pt>
                <c:pt idx="3103">
                  <c:v>2.2005144249465047</c:v>
                </c:pt>
                <c:pt idx="3104">
                  <c:v>2.2005144249467321</c:v>
                </c:pt>
                <c:pt idx="3105">
                  <c:v>2.2005144249465047</c:v>
                </c:pt>
                <c:pt idx="3106">
                  <c:v>2.20051442494605</c:v>
                </c:pt>
                <c:pt idx="3107">
                  <c:v>2.20051442494605</c:v>
                </c:pt>
                <c:pt idx="3108">
                  <c:v>2.2005144249465047</c:v>
                </c:pt>
                <c:pt idx="3109">
                  <c:v>2.2138637879797898</c:v>
                </c:pt>
                <c:pt idx="3110">
                  <c:v>2.2138637879797898</c:v>
                </c:pt>
                <c:pt idx="3111">
                  <c:v>0.99383474901287627</c:v>
                </c:pt>
                <c:pt idx="3112">
                  <c:v>0.9938347490126489</c:v>
                </c:pt>
                <c:pt idx="3113">
                  <c:v>0.99383474901287627</c:v>
                </c:pt>
                <c:pt idx="3114">
                  <c:v>0.9938347490126489</c:v>
                </c:pt>
                <c:pt idx="3115">
                  <c:v>1.9938347490128763</c:v>
                </c:pt>
                <c:pt idx="3116">
                  <c:v>1.9938347490126489</c:v>
                </c:pt>
                <c:pt idx="3117">
                  <c:v>2.0071841120461613</c:v>
                </c:pt>
                <c:pt idx="3118">
                  <c:v>2.0071841120461613</c:v>
                </c:pt>
                <c:pt idx="3119">
                  <c:v>1.2464345214100376</c:v>
                </c:pt>
                <c:pt idx="3120">
                  <c:v>2.246434521410265</c:v>
                </c:pt>
                <c:pt idx="3121">
                  <c:v>2.246434521410265</c:v>
                </c:pt>
                <c:pt idx="3122">
                  <c:v>2.2464345214098103</c:v>
                </c:pt>
                <c:pt idx="3123">
                  <c:v>2.2464345214098103</c:v>
                </c:pt>
                <c:pt idx="3124">
                  <c:v>2.2464345214098103</c:v>
                </c:pt>
                <c:pt idx="3125">
                  <c:v>2.2597838844435501</c:v>
                </c:pt>
                <c:pt idx="3126">
                  <c:v>2.2597838844435501</c:v>
                </c:pt>
                <c:pt idx="3127">
                  <c:v>0.84272509658853778</c:v>
                </c:pt>
                <c:pt idx="3128">
                  <c:v>0.84272509658853778</c:v>
                </c:pt>
                <c:pt idx="3129">
                  <c:v>0.84272509658853778</c:v>
                </c:pt>
                <c:pt idx="3130">
                  <c:v>0.84272509658853778</c:v>
                </c:pt>
                <c:pt idx="3131">
                  <c:v>0.84272509658853778</c:v>
                </c:pt>
                <c:pt idx="3132">
                  <c:v>1.8427250965885378</c:v>
                </c:pt>
                <c:pt idx="3133">
                  <c:v>0.85617434796108682</c:v>
                </c:pt>
                <c:pt idx="3134">
                  <c:v>0.85617434796108682</c:v>
                </c:pt>
                <c:pt idx="3135">
                  <c:v>0.97087470078099614</c:v>
                </c:pt>
                <c:pt idx="3136">
                  <c:v>0.97087470078099614</c:v>
                </c:pt>
                <c:pt idx="3137">
                  <c:v>0.97087470078099614</c:v>
                </c:pt>
                <c:pt idx="3138">
                  <c:v>0.97087470078099614</c:v>
                </c:pt>
                <c:pt idx="3139">
                  <c:v>1.9708747007809961</c:v>
                </c:pt>
                <c:pt idx="3140">
                  <c:v>1.9708747007809961</c:v>
                </c:pt>
                <c:pt idx="3141">
                  <c:v>1.9843239521535452</c:v>
                </c:pt>
                <c:pt idx="3142">
                  <c:v>1.9843239521535452</c:v>
                </c:pt>
                <c:pt idx="3143">
                  <c:v>0.56721522012912828</c:v>
                </c:pt>
                <c:pt idx="3144">
                  <c:v>0.56721522012890091</c:v>
                </c:pt>
                <c:pt idx="3145">
                  <c:v>0.56721522012912828</c:v>
                </c:pt>
                <c:pt idx="3146">
                  <c:v>0.56721522012890091</c:v>
                </c:pt>
                <c:pt idx="3147">
                  <c:v>0.56721522012890091</c:v>
                </c:pt>
                <c:pt idx="3148">
                  <c:v>0.56721522012912828</c:v>
                </c:pt>
                <c:pt idx="3149">
                  <c:v>0.58066447150167733</c:v>
                </c:pt>
                <c:pt idx="3150">
                  <c:v>0.58066447150144995</c:v>
                </c:pt>
                <c:pt idx="3151">
                  <c:v>0.79685494429440951</c:v>
                </c:pt>
                <c:pt idx="3152">
                  <c:v>0.79685494429463688</c:v>
                </c:pt>
                <c:pt idx="3153">
                  <c:v>0.79685494429440951</c:v>
                </c:pt>
                <c:pt idx="3154">
                  <c:v>0.79685494429463688</c:v>
                </c:pt>
                <c:pt idx="3155">
                  <c:v>0.79685494429440951</c:v>
                </c:pt>
                <c:pt idx="3156">
                  <c:v>0.79685494429463688</c:v>
                </c:pt>
                <c:pt idx="3157">
                  <c:v>0.81030419566695855</c:v>
                </c:pt>
                <c:pt idx="3158">
                  <c:v>0.81030419566718592</c:v>
                </c:pt>
                <c:pt idx="3159">
                  <c:v>1.0264946684599181</c:v>
                </c:pt>
                <c:pt idx="3160">
                  <c:v>1.0264946684599181</c:v>
                </c:pt>
                <c:pt idx="3161">
                  <c:v>1.0264946684599181</c:v>
                </c:pt>
                <c:pt idx="3162">
                  <c:v>2.0264946684599181</c:v>
                </c:pt>
                <c:pt idx="3163">
                  <c:v>2.0264946684601455</c:v>
                </c:pt>
                <c:pt idx="3164">
                  <c:v>2.0264946684599181</c:v>
                </c:pt>
                <c:pt idx="3165">
                  <c:v>2.0398440314934305</c:v>
                </c:pt>
                <c:pt idx="3166">
                  <c:v>2.0398440314934305</c:v>
                </c:pt>
                <c:pt idx="3167">
                  <c:v>0.71467538073511605</c:v>
                </c:pt>
                <c:pt idx="3168">
                  <c:v>0.71467538073534342</c:v>
                </c:pt>
                <c:pt idx="3169">
                  <c:v>0.71467538073511605</c:v>
                </c:pt>
                <c:pt idx="3170">
                  <c:v>0.71467538073511605</c:v>
                </c:pt>
                <c:pt idx="3171">
                  <c:v>0.71467538073511605</c:v>
                </c:pt>
                <c:pt idx="3172">
                  <c:v>0.71467538073511605</c:v>
                </c:pt>
                <c:pt idx="3173">
                  <c:v>0.72802474376862847</c:v>
                </c:pt>
                <c:pt idx="3174">
                  <c:v>0.72802474376885584</c:v>
                </c:pt>
                <c:pt idx="3175">
                  <c:v>0.94421521656158802</c:v>
                </c:pt>
                <c:pt idx="3176">
                  <c:v>0.94421521656158802</c:v>
                </c:pt>
                <c:pt idx="3177">
                  <c:v>0.94421521656158802</c:v>
                </c:pt>
                <c:pt idx="3178">
                  <c:v>0.94421521656158802</c:v>
                </c:pt>
                <c:pt idx="3179">
                  <c:v>1.944215216561588</c:v>
                </c:pt>
                <c:pt idx="3180">
                  <c:v>1.944215216561588</c:v>
                </c:pt>
                <c:pt idx="3181">
                  <c:v>1.9576644679341371</c:v>
                </c:pt>
                <c:pt idx="3182">
                  <c:v>1.9576644679341371</c:v>
                </c:pt>
                <c:pt idx="3183">
                  <c:v>1.1738549407270966</c:v>
                </c:pt>
                <c:pt idx="3184">
                  <c:v>2.1738549407270966</c:v>
                </c:pt>
                <c:pt idx="3185">
                  <c:v>2.1738549407270966</c:v>
                </c:pt>
                <c:pt idx="3186">
                  <c:v>2.1738549407270966</c:v>
                </c:pt>
                <c:pt idx="3187">
                  <c:v>2.1738549407268692</c:v>
                </c:pt>
                <c:pt idx="3188">
                  <c:v>2.1738549407268692</c:v>
                </c:pt>
                <c:pt idx="3189">
                  <c:v>2.1873041920994183</c:v>
                </c:pt>
                <c:pt idx="3190">
                  <c:v>2.1873041920994183</c:v>
                </c:pt>
                <c:pt idx="3191">
                  <c:v>0.84272509658853778</c:v>
                </c:pt>
                <c:pt idx="3192">
                  <c:v>0.84272509658853778</c:v>
                </c:pt>
                <c:pt idx="3193">
                  <c:v>0.84272509658853778</c:v>
                </c:pt>
                <c:pt idx="3194">
                  <c:v>0.84272509658853778</c:v>
                </c:pt>
                <c:pt idx="3195">
                  <c:v>0.84272509658853778</c:v>
                </c:pt>
                <c:pt idx="3196">
                  <c:v>1.8427250965885378</c:v>
                </c:pt>
                <c:pt idx="3197">
                  <c:v>0.85617434796108682</c:v>
                </c:pt>
                <c:pt idx="3198">
                  <c:v>0.85617434796108682</c:v>
                </c:pt>
                <c:pt idx="3199">
                  <c:v>0.84272509658853778</c:v>
                </c:pt>
                <c:pt idx="3200">
                  <c:v>0.84272509658853778</c:v>
                </c:pt>
                <c:pt idx="3201">
                  <c:v>1.0723648207540464</c:v>
                </c:pt>
                <c:pt idx="3202">
                  <c:v>1.0723648207540464</c:v>
                </c:pt>
                <c:pt idx="3203">
                  <c:v>2.0723648207540464</c:v>
                </c:pt>
                <c:pt idx="3204">
                  <c:v>2.0723648207540464</c:v>
                </c:pt>
                <c:pt idx="3205">
                  <c:v>2.0723648207540464</c:v>
                </c:pt>
                <c:pt idx="3206">
                  <c:v>2.0723648207540464</c:v>
                </c:pt>
                <c:pt idx="3207">
                  <c:v>2.0858140721265954</c:v>
                </c:pt>
                <c:pt idx="3208">
                  <c:v>2.0858140721265954</c:v>
                </c:pt>
                <c:pt idx="3209">
                  <c:v>2.3020045449193276</c:v>
                </c:pt>
                <c:pt idx="3210">
                  <c:v>2.3020045449193276</c:v>
                </c:pt>
                <c:pt idx="3211">
                  <c:v>2.3020045449193276</c:v>
                </c:pt>
                <c:pt idx="3212">
                  <c:v>2.3020045449193276</c:v>
                </c:pt>
                <c:pt idx="3213">
                  <c:v>2.3020045449193276</c:v>
                </c:pt>
                <c:pt idx="3214">
                  <c:v>2.3020045449193276</c:v>
                </c:pt>
                <c:pt idx="3215">
                  <c:v>2.3153539079530674</c:v>
                </c:pt>
                <c:pt idx="3216">
                  <c:v>2.3154537962918766</c:v>
                </c:pt>
                <c:pt idx="3217">
                  <c:v>1.0723648207540464</c:v>
                </c:pt>
                <c:pt idx="3218">
                  <c:v>1.0723648207540464</c:v>
                </c:pt>
                <c:pt idx="3219">
                  <c:v>2.0723648207540464</c:v>
                </c:pt>
                <c:pt idx="3220">
                  <c:v>2.0723648207540464</c:v>
                </c:pt>
                <c:pt idx="3221">
                  <c:v>2.0723648207540464</c:v>
                </c:pt>
                <c:pt idx="3222">
                  <c:v>2.0723648207540464</c:v>
                </c:pt>
                <c:pt idx="3223">
                  <c:v>2.0858140721265954</c:v>
                </c:pt>
                <c:pt idx="3224">
                  <c:v>2.0858140721265954</c:v>
                </c:pt>
                <c:pt idx="3225">
                  <c:v>2.3020045449193276</c:v>
                </c:pt>
                <c:pt idx="3226">
                  <c:v>2.3020045449193276</c:v>
                </c:pt>
                <c:pt idx="3227">
                  <c:v>2.3020045449193276</c:v>
                </c:pt>
                <c:pt idx="3228">
                  <c:v>2.3020045449193276</c:v>
                </c:pt>
                <c:pt idx="3229">
                  <c:v>2.3020045449193276</c:v>
                </c:pt>
                <c:pt idx="3230">
                  <c:v>2.3020045449193276</c:v>
                </c:pt>
                <c:pt idx="3231">
                  <c:v>2.3153539079530674</c:v>
                </c:pt>
                <c:pt idx="3232">
                  <c:v>2.3154537962918766</c:v>
                </c:pt>
                <c:pt idx="3233">
                  <c:v>2.5316442690846088</c:v>
                </c:pt>
                <c:pt idx="3234">
                  <c:v>2.5316442690850636</c:v>
                </c:pt>
                <c:pt idx="3235">
                  <c:v>2.5316442690850636</c:v>
                </c:pt>
                <c:pt idx="3236">
                  <c:v>2.5316442690846088</c:v>
                </c:pt>
                <c:pt idx="3237">
                  <c:v>2.5316442690846088</c:v>
                </c:pt>
                <c:pt idx="3238">
                  <c:v>2.5316442690846088</c:v>
                </c:pt>
                <c:pt idx="3239">
                  <c:v>2.5449936321183486</c:v>
                </c:pt>
                <c:pt idx="3240">
                  <c:v>2.5449936321183486</c:v>
                </c:pt>
                <c:pt idx="3241">
                  <c:v>2.5316442690846088</c:v>
                </c:pt>
                <c:pt idx="3242">
                  <c:v>2.5316442690850636</c:v>
                </c:pt>
                <c:pt idx="3243">
                  <c:v>2.5316442690850636</c:v>
                </c:pt>
                <c:pt idx="3244">
                  <c:v>2.5316442690846088</c:v>
                </c:pt>
                <c:pt idx="3245">
                  <c:v>2.5316442690846088</c:v>
                </c:pt>
                <c:pt idx="3246">
                  <c:v>2.5316442690846088</c:v>
                </c:pt>
                <c:pt idx="3247">
                  <c:v>2.5449936321183486</c:v>
                </c:pt>
                <c:pt idx="3248">
                  <c:v>2.5449936321183486</c:v>
                </c:pt>
                <c:pt idx="3249">
                  <c:v>2.3020045449193276</c:v>
                </c:pt>
                <c:pt idx="3250">
                  <c:v>2.3020045449193276</c:v>
                </c:pt>
                <c:pt idx="3251">
                  <c:v>2.3020045449193276</c:v>
                </c:pt>
                <c:pt idx="3252">
                  <c:v>2.3020045449193276</c:v>
                </c:pt>
                <c:pt idx="3253">
                  <c:v>2.3020045449193276</c:v>
                </c:pt>
                <c:pt idx="3254">
                  <c:v>2.3020045449193276</c:v>
                </c:pt>
                <c:pt idx="3255">
                  <c:v>2.3153539079530674</c:v>
                </c:pt>
                <c:pt idx="3256">
                  <c:v>2.3154537962918766</c:v>
                </c:pt>
                <c:pt idx="3257">
                  <c:v>2.7612839932503448</c:v>
                </c:pt>
                <c:pt idx="3258">
                  <c:v>2.7612839932503448</c:v>
                </c:pt>
                <c:pt idx="3259">
                  <c:v>2.7612839932503448</c:v>
                </c:pt>
                <c:pt idx="3260">
                  <c:v>2.7612839932503448</c:v>
                </c:pt>
                <c:pt idx="3261">
                  <c:v>2.7612839932503448</c:v>
                </c:pt>
                <c:pt idx="3262">
                  <c:v>2.7612839932503448</c:v>
                </c:pt>
                <c:pt idx="3263">
                  <c:v>2.7746333562836298</c:v>
                </c:pt>
                <c:pt idx="3264">
                  <c:v>2.7746333562836298</c:v>
                </c:pt>
                <c:pt idx="3265">
                  <c:v>0.84272509658853778</c:v>
                </c:pt>
                <c:pt idx="3266">
                  <c:v>0.84272509658853778</c:v>
                </c:pt>
                <c:pt idx="3267">
                  <c:v>0.84272509658853778</c:v>
                </c:pt>
                <c:pt idx="3268">
                  <c:v>0.84272509658853778</c:v>
                </c:pt>
                <c:pt idx="3269">
                  <c:v>0.84272509658853778</c:v>
                </c:pt>
                <c:pt idx="3270">
                  <c:v>1.8427250965885378</c:v>
                </c:pt>
                <c:pt idx="3271">
                  <c:v>0.85617434796108682</c:v>
                </c:pt>
                <c:pt idx="3272">
                  <c:v>0.85617434796108682</c:v>
                </c:pt>
                <c:pt idx="3273">
                  <c:v>0.99018525719475292</c:v>
                </c:pt>
                <c:pt idx="3274">
                  <c:v>0.99018525719475292</c:v>
                </c:pt>
                <c:pt idx="3275">
                  <c:v>0.99018525719475292</c:v>
                </c:pt>
                <c:pt idx="3276">
                  <c:v>1.9901852571945255</c:v>
                </c:pt>
                <c:pt idx="3277">
                  <c:v>1.9901852571947529</c:v>
                </c:pt>
                <c:pt idx="3278">
                  <c:v>1.9901852571947529</c:v>
                </c:pt>
                <c:pt idx="3279">
                  <c:v>2.0035346202282653</c:v>
                </c:pt>
                <c:pt idx="3280">
                  <c:v>2.0035346202282653</c:v>
                </c:pt>
                <c:pt idx="3281">
                  <c:v>1.0723648207540464</c:v>
                </c:pt>
                <c:pt idx="3282">
                  <c:v>1.0723648207540464</c:v>
                </c:pt>
                <c:pt idx="3283">
                  <c:v>2.0723648207540464</c:v>
                </c:pt>
                <c:pt idx="3284">
                  <c:v>2.0723648207540464</c:v>
                </c:pt>
                <c:pt idx="3285">
                  <c:v>2.0723648207540464</c:v>
                </c:pt>
                <c:pt idx="3286">
                  <c:v>2.0723648207540464</c:v>
                </c:pt>
                <c:pt idx="3287">
                  <c:v>2.0858140721265954</c:v>
                </c:pt>
                <c:pt idx="3288">
                  <c:v>2.0858140721265954</c:v>
                </c:pt>
                <c:pt idx="3289">
                  <c:v>1.1182349730481747</c:v>
                </c:pt>
                <c:pt idx="3290">
                  <c:v>2.1182349730479473</c:v>
                </c:pt>
                <c:pt idx="3291">
                  <c:v>2.1182349730481747</c:v>
                </c:pt>
                <c:pt idx="3292">
                  <c:v>2.1182349730481747</c:v>
                </c:pt>
                <c:pt idx="3293">
                  <c:v>2.1182349730481747</c:v>
                </c:pt>
                <c:pt idx="3294">
                  <c:v>2.1182349730481747</c:v>
                </c:pt>
                <c:pt idx="3295">
                  <c:v>2.1316842244207237</c:v>
                </c:pt>
                <c:pt idx="3296">
                  <c:v>2.1316842244204963</c:v>
                </c:pt>
                <c:pt idx="3297">
                  <c:v>0.99018525719475292</c:v>
                </c:pt>
                <c:pt idx="3298">
                  <c:v>0.99018525719475292</c:v>
                </c:pt>
                <c:pt idx="3299">
                  <c:v>0.99018525719475292</c:v>
                </c:pt>
                <c:pt idx="3300">
                  <c:v>1.9901852571945255</c:v>
                </c:pt>
                <c:pt idx="3301">
                  <c:v>1.9901852571947529</c:v>
                </c:pt>
                <c:pt idx="3302">
                  <c:v>1.9901852571947529</c:v>
                </c:pt>
                <c:pt idx="3303">
                  <c:v>2.0035346202282653</c:v>
                </c:pt>
                <c:pt idx="3304">
                  <c:v>2.0035346202282653</c:v>
                </c:pt>
                <c:pt idx="3305">
                  <c:v>0.94791465254934337</c:v>
                </c:pt>
                <c:pt idx="3306">
                  <c:v>0.947914652549116</c:v>
                </c:pt>
                <c:pt idx="3307">
                  <c:v>0.94791465254934337</c:v>
                </c:pt>
                <c:pt idx="3308">
                  <c:v>1.947914652549116</c:v>
                </c:pt>
                <c:pt idx="3309">
                  <c:v>1.9479146525493434</c:v>
                </c:pt>
                <c:pt idx="3310">
                  <c:v>1.947914652549116</c:v>
                </c:pt>
                <c:pt idx="3311">
                  <c:v>1.9613639039218924</c:v>
                </c:pt>
                <c:pt idx="3312">
                  <c:v>1.961363903921665</c:v>
                </c:pt>
                <c:pt idx="3313">
                  <c:v>1.0723648207540464</c:v>
                </c:pt>
                <c:pt idx="3314">
                  <c:v>1.0723648207540464</c:v>
                </c:pt>
                <c:pt idx="3315">
                  <c:v>2.0723648207540464</c:v>
                </c:pt>
                <c:pt idx="3316">
                  <c:v>2.0723648207540464</c:v>
                </c:pt>
                <c:pt idx="3317">
                  <c:v>2.0723648207540464</c:v>
                </c:pt>
                <c:pt idx="3318">
                  <c:v>2.0723648207540464</c:v>
                </c:pt>
                <c:pt idx="3319">
                  <c:v>2.0858140721265954</c:v>
                </c:pt>
                <c:pt idx="3320">
                  <c:v>2.0858140721265954</c:v>
                </c:pt>
                <c:pt idx="3321">
                  <c:v>2.3020045449193276</c:v>
                </c:pt>
                <c:pt idx="3322">
                  <c:v>2.3020045449193276</c:v>
                </c:pt>
                <c:pt idx="3323">
                  <c:v>2.3020045449193276</c:v>
                </c:pt>
                <c:pt idx="3324">
                  <c:v>2.3020045449193276</c:v>
                </c:pt>
                <c:pt idx="3325">
                  <c:v>2.3020045449193276</c:v>
                </c:pt>
                <c:pt idx="3326">
                  <c:v>2.3020045449193276</c:v>
                </c:pt>
                <c:pt idx="3327">
                  <c:v>2.3153539079530674</c:v>
                </c:pt>
                <c:pt idx="3328">
                  <c:v>2.3154537962918766</c:v>
                </c:pt>
                <c:pt idx="3329">
                  <c:v>2.2197250930212249</c:v>
                </c:pt>
                <c:pt idx="3330">
                  <c:v>2.2197250930209975</c:v>
                </c:pt>
                <c:pt idx="3331">
                  <c:v>2.2197250930207701</c:v>
                </c:pt>
                <c:pt idx="3332">
                  <c:v>2.2197250930212249</c:v>
                </c:pt>
                <c:pt idx="3333">
                  <c:v>2.2197250930212249</c:v>
                </c:pt>
                <c:pt idx="3334">
                  <c:v>2.2197250930207701</c:v>
                </c:pt>
                <c:pt idx="3335">
                  <c:v>2.2331743443933192</c:v>
                </c:pt>
                <c:pt idx="3336">
                  <c:v>2.2331743443933192</c:v>
                </c:pt>
                <c:pt idx="3337">
                  <c:v>2.2005144249465047</c:v>
                </c:pt>
                <c:pt idx="3338">
                  <c:v>2.2005144249467321</c:v>
                </c:pt>
                <c:pt idx="3339">
                  <c:v>2.2005144249465047</c:v>
                </c:pt>
                <c:pt idx="3340">
                  <c:v>2.20051442494605</c:v>
                </c:pt>
                <c:pt idx="3341">
                  <c:v>2.20051442494605</c:v>
                </c:pt>
                <c:pt idx="3342">
                  <c:v>2.2005144249465047</c:v>
                </c:pt>
                <c:pt idx="3343">
                  <c:v>2.2138637879797898</c:v>
                </c:pt>
                <c:pt idx="3344">
                  <c:v>2.2138637879797898</c:v>
                </c:pt>
                <c:pt idx="3345">
                  <c:v>2.1775543767146246</c:v>
                </c:pt>
                <c:pt idx="3346">
                  <c:v>2.177554376714852</c:v>
                </c:pt>
                <c:pt idx="3347">
                  <c:v>2.1775543767146246</c:v>
                </c:pt>
                <c:pt idx="3348">
                  <c:v>2.177554376714852</c:v>
                </c:pt>
                <c:pt idx="3349">
                  <c:v>2.1775543767143972</c:v>
                </c:pt>
                <c:pt idx="3350">
                  <c:v>2.1775543767143972</c:v>
                </c:pt>
                <c:pt idx="3351">
                  <c:v>2.1910036280869463</c:v>
                </c:pt>
                <c:pt idx="3352">
                  <c:v>2.1910036280869463</c:v>
                </c:pt>
                <c:pt idx="3353">
                  <c:v>2.5316442690846088</c:v>
                </c:pt>
                <c:pt idx="3354">
                  <c:v>2.5316442690850636</c:v>
                </c:pt>
                <c:pt idx="3355">
                  <c:v>2.5316442690850636</c:v>
                </c:pt>
                <c:pt idx="3356">
                  <c:v>2.5316442690846088</c:v>
                </c:pt>
                <c:pt idx="3357">
                  <c:v>2.5316442690846088</c:v>
                </c:pt>
                <c:pt idx="3358">
                  <c:v>2.5316442690846088</c:v>
                </c:pt>
                <c:pt idx="3359">
                  <c:v>2.5449936321183486</c:v>
                </c:pt>
                <c:pt idx="3360">
                  <c:v>2.5449936321183486</c:v>
                </c:pt>
                <c:pt idx="3361">
                  <c:v>1.0628040797253107</c:v>
                </c:pt>
                <c:pt idx="3362">
                  <c:v>1.0628040797253107</c:v>
                </c:pt>
                <c:pt idx="3363">
                  <c:v>1.0628040797253107</c:v>
                </c:pt>
                <c:pt idx="3364">
                  <c:v>2.0628040797253107</c:v>
                </c:pt>
                <c:pt idx="3365">
                  <c:v>2.0628040797253107</c:v>
                </c:pt>
                <c:pt idx="3366">
                  <c:v>2.0628040797253107</c:v>
                </c:pt>
                <c:pt idx="3367">
                  <c:v>2.0762533310978597</c:v>
                </c:pt>
                <c:pt idx="3368">
                  <c:v>2.0762533310978597</c:v>
                </c:pt>
                <c:pt idx="3369">
                  <c:v>2.3383139561847202</c:v>
                </c:pt>
                <c:pt idx="3370">
                  <c:v>2.3383139561842654</c:v>
                </c:pt>
                <c:pt idx="3371">
                  <c:v>2.3383139561847202</c:v>
                </c:pt>
                <c:pt idx="3372">
                  <c:v>2.3383139561847202</c:v>
                </c:pt>
                <c:pt idx="3373">
                  <c:v>2.3383139561847202</c:v>
                </c:pt>
                <c:pt idx="3374">
                  <c:v>2.3383139561842654</c:v>
                </c:pt>
                <c:pt idx="3375">
                  <c:v>2.3517632075572692</c:v>
                </c:pt>
                <c:pt idx="3376">
                  <c:v>2.3517632075568145</c:v>
                </c:pt>
                <c:pt idx="3377">
                  <c:v>0.84272509658853778</c:v>
                </c:pt>
                <c:pt idx="3378">
                  <c:v>0.84272509658853778</c:v>
                </c:pt>
                <c:pt idx="3379">
                  <c:v>0.84272509658853778</c:v>
                </c:pt>
                <c:pt idx="3380">
                  <c:v>0.84272509658853778</c:v>
                </c:pt>
                <c:pt idx="3381">
                  <c:v>0.84272509658853778</c:v>
                </c:pt>
                <c:pt idx="3382">
                  <c:v>1.8427250965885378</c:v>
                </c:pt>
                <c:pt idx="3383">
                  <c:v>0.85617434796108682</c:v>
                </c:pt>
                <c:pt idx="3384">
                  <c:v>0.85617434796108682</c:v>
                </c:pt>
                <c:pt idx="3385">
                  <c:v>1.0723648207540464</c:v>
                </c:pt>
                <c:pt idx="3386">
                  <c:v>1.0723648207540464</c:v>
                </c:pt>
                <c:pt idx="3387">
                  <c:v>2.0723648207540464</c:v>
                </c:pt>
                <c:pt idx="3388">
                  <c:v>2.0723648207540464</c:v>
                </c:pt>
                <c:pt idx="3389">
                  <c:v>2.0723648207540464</c:v>
                </c:pt>
                <c:pt idx="3390">
                  <c:v>2.0723648207540464</c:v>
                </c:pt>
                <c:pt idx="3391">
                  <c:v>2.0858140721265954</c:v>
                </c:pt>
                <c:pt idx="3392">
                  <c:v>2.0858140721265954</c:v>
                </c:pt>
                <c:pt idx="3393">
                  <c:v>2.5316442690846088</c:v>
                </c:pt>
                <c:pt idx="3394">
                  <c:v>2.5316442690850636</c:v>
                </c:pt>
                <c:pt idx="3395">
                  <c:v>2.5316442690850636</c:v>
                </c:pt>
                <c:pt idx="3396">
                  <c:v>2.5316442690846088</c:v>
                </c:pt>
                <c:pt idx="3397">
                  <c:v>2.5316442690846088</c:v>
                </c:pt>
                <c:pt idx="3398">
                  <c:v>2.5316442690846088</c:v>
                </c:pt>
                <c:pt idx="3399">
                  <c:v>2.5449936321183486</c:v>
                </c:pt>
                <c:pt idx="3400">
                  <c:v>2.5449936321183486</c:v>
                </c:pt>
                <c:pt idx="3401">
                  <c:v>1.1411950212798274</c:v>
                </c:pt>
                <c:pt idx="3402">
                  <c:v>2.1411950212798274</c:v>
                </c:pt>
                <c:pt idx="3403">
                  <c:v>2.1411950212798274</c:v>
                </c:pt>
                <c:pt idx="3404">
                  <c:v>2.1411950212800548</c:v>
                </c:pt>
                <c:pt idx="3405">
                  <c:v>2.1411950212798274</c:v>
                </c:pt>
                <c:pt idx="3406">
                  <c:v>2.1411950212800548</c:v>
                </c:pt>
                <c:pt idx="3407">
                  <c:v>2.1546442726523765</c:v>
                </c:pt>
                <c:pt idx="3408">
                  <c:v>2.1546442726523765</c:v>
                </c:pt>
                <c:pt idx="3409">
                  <c:v>2.3937947936769888</c:v>
                </c:pt>
                <c:pt idx="3410">
                  <c:v>2.3937947936769888</c:v>
                </c:pt>
                <c:pt idx="3411">
                  <c:v>2.3937947936769888</c:v>
                </c:pt>
                <c:pt idx="3412">
                  <c:v>2.3937947936769888</c:v>
                </c:pt>
                <c:pt idx="3413">
                  <c:v>2.3937947936769888</c:v>
                </c:pt>
                <c:pt idx="3414">
                  <c:v>2.3937947936769888</c:v>
                </c:pt>
                <c:pt idx="3415">
                  <c:v>2.4071441567107286</c:v>
                </c:pt>
                <c:pt idx="3416">
                  <c:v>2.4071441567102738</c:v>
                </c:pt>
                <c:pt idx="3417">
                  <c:v>2.2234245290087529</c:v>
                </c:pt>
                <c:pt idx="3418">
                  <c:v>2.2234245290082981</c:v>
                </c:pt>
                <c:pt idx="3419">
                  <c:v>2.2234245290082981</c:v>
                </c:pt>
                <c:pt idx="3420">
                  <c:v>2.2234245290087529</c:v>
                </c:pt>
                <c:pt idx="3421">
                  <c:v>2.2234245290087529</c:v>
                </c:pt>
                <c:pt idx="3422">
                  <c:v>2.2234245290087529</c:v>
                </c:pt>
                <c:pt idx="3423">
                  <c:v>2.2368737803813019</c:v>
                </c:pt>
                <c:pt idx="3424">
                  <c:v>2.2368737803808472</c:v>
                </c:pt>
                <c:pt idx="3425">
                  <c:v>0.99018525719475292</c:v>
                </c:pt>
                <c:pt idx="3426">
                  <c:v>0.99018525719475292</c:v>
                </c:pt>
                <c:pt idx="3427">
                  <c:v>0.99018525719475292</c:v>
                </c:pt>
                <c:pt idx="3428">
                  <c:v>1.9901852571945255</c:v>
                </c:pt>
                <c:pt idx="3429">
                  <c:v>1.9901852571947529</c:v>
                </c:pt>
                <c:pt idx="3430">
                  <c:v>1.9901852571947529</c:v>
                </c:pt>
                <c:pt idx="3431">
                  <c:v>2.0035346202282653</c:v>
                </c:pt>
                <c:pt idx="3432">
                  <c:v>2.0035346202282653</c:v>
                </c:pt>
                <c:pt idx="3433">
                  <c:v>1.0953748131553311</c:v>
                </c:pt>
                <c:pt idx="3434">
                  <c:v>2.0953748131555585</c:v>
                </c:pt>
                <c:pt idx="3435">
                  <c:v>2.0953748131553311</c:v>
                </c:pt>
                <c:pt idx="3436">
                  <c:v>2.0953748131555585</c:v>
                </c:pt>
                <c:pt idx="3437">
                  <c:v>2.0953748131553311</c:v>
                </c:pt>
                <c:pt idx="3438">
                  <c:v>2.0953748131553311</c:v>
                </c:pt>
                <c:pt idx="3439">
                  <c:v>2.1087241761888436</c:v>
                </c:pt>
                <c:pt idx="3440">
                  <c:v>2.1087241761888436</c:v>
                </c:pt>
                <c:pt idx="3441">
                  <c:v>1.1182349730481747</c:v>
                </c:pt>
                <c:pt idx="3442">
                  <c:v>2.1182349730479473</c:v>
                </c:pt>
                <c:pt idx="3443">
                  <c:v>2.1182349730481747</c:v>
                </c:pt>
                <c:pt idx="3444">
                  <c:v>2.1182349730481747</c:v>
                </c:pt>
                <c:pt idx="3445">
                  <c:v>2.1182349730481747</c:v>
                </c:pt>
                <c:pt idx="3446">
                  <c:v>2.1182349730481747</c:v>
                </c:pt>
                <c:pt idx="3447">
                  <c:v>2.1316842244207237</c:v>
                </c:pt>
                <c:pt idx="3448">
                  <c:v>2.1316842244204963</c:v>
                </c:pt>
                <c:pt idx="3449">
                  <c:v>1.0953248689859265</c:v>
                </c:pt>
                <c:pt idx="3450">
                  <c:v>1.0953248689856991</c:v>
                </c:pt>
                <c:pt idx="3451">
                  <c:v>2.0953248689859265</c:v>
                </c:pt>
                <c:pt idx="3452">
                  <c:v>2.0953248689856991</c:v>
                </c:pt>
                <c:pt idx="3453">
                  <c:v>2.0953248689859265</c:v>
                </c:pt>
                <c:pt idx="3454">
                  <c:v>2.0953248689856991</c:v>
                </c:pt>
                <c:pt idx="3455">
                  <c:v>2.1087741203584756</c:v>
                </c:pt>
                <c:pt idx="3456">
                  <c:v>2.1087741203584756</c:v>
                </c:pt>
                <c:pt idx="3457">
                  <c:v>2.3249645931509804</c:v>
                </c:pt>
                <c:pt idx="3458">
                  <c:v>2.3249645931514351</c:v>
                </c:pt>
                <c:pt idx="3459">
                  <c:v>2.3249645931514351</c:v>
                </c:pt>
                <c:pt idx="3460">
                  <c:v>2.3249645931509804</c:v>
                </c:pt>
                <c:pt idx="3461">
                  <c:v>2.3249645931509804</c:v>
                </c:pt>
                <c:pt idx="3462">
                  <c:v>2.3249645931509804</c:v>
                </c:pt>
                <c:pt idx="3463">
                  <c:v>2.3383139561847202</c:v>
                </c:pt>
                <c:pt idx="3464">
                  <c:v>2.3383139561847202</c:v>
                </c:pt>
                <c:pt idx="3465">
                  <c:v>2.2426851412528777</c:v>
                </c:pt>
                <c:pt idx="3466">
                  <c:v>2.2426851412524229</c:v>
                </c:pt>
                <c:pt idx="3467">
                  <c:v>2.2426851412528777</c:v>
                </c:pt>
                <c:pt idx="3468">
                  <c:v>2.2426851412528777</c:v>
                </c:pt>
                <c:pt idx="3469">
                  <c:v>2.2426851412528777</c:v>
                </c:pt>
                <c:pt idx="3470">
                  <c:v>2.2426851412524229</c:v>
                </c:pt>
                <c:pt idx="3471">
                  <c:v>2.256134392624972</c:v>
                </c:pt>
                <c:pt idx="3472">
                  <c:v>2.256134392624972</c:v>
                </c:pt>
                <c:pt idx="3473">
                  <c:v>0.86568514482019054</c:v>
                </c:pt>
                <c:pt idx="3474">
                  <c:v>0.86568514482041792</c:v>
                </c:pt>
                <c:pt idx="3475">
                  <c:v>0.86568514482019054</c:v>
                </c:pt>
                <c:pt idx="3476">
                  <c:v>0.86568514482041792</c:v>
                </c:pt>
                <c:pt idx="3477">
                  <c:v>0.86568514482041792</c:v>
                </c:pt>
                <c:pt idx="3478">
                  <c:v>1.8656851448204179</c:v>
                </c:pt>
                <c:pt idx="3479">
                  <c:v>0.87913439619273959</c:v>
                </c:pt>
                <c:pt idx="3480">
                  <c:v>0.87913439619296696</c:v>
                </c:pt>
                <c:pt idx="3481">
                  <c:v>1.0130454170875964</c:v>
                </c:pt>
                <c:pt idx="3482">
                  <c:v>1.0130454170873691</c:v>
                </c:pt>
                <c:pt idx="3483">
                  <c:v>1.0130454170875964</c:v>
                </c:pt>
                <c:pt idx="3484">
                  <c:v>2.0130454170873691</c:v>
                </c:pt>
                <c:pt idx="3485">
                  <c:v>2.0130454170873691</c:v>
                </c:pt>
                <c:pt idx="3486">
                  <c:v>2.0130454170873691</c:v>
                </c:pt>
                <c:pt idx="3487">
                  <c:v>2.0264946684601455</c:v>
                </c:pt>
                <c:pt idx="3488">
                  <c:v>2.0264946684599181</c:v>
                </c:pt>
                <c:pt idx="3489">
                  <c:v>2.2426851412528777</c:v>
                </c:pt>
                <c:pt idx="3490">
                  <c:v>2.2426851412524229</c:v>
                </c:pt>
                <c:pt idx="3491">
                  <c:v>2.2426851412528777</c:v>
                </c:pt>
                <c:pt idx="3492">
                  <c:v>2.2426851412528777</c:v>
                </c:pt>
                <c:pt idx="3493">
                  <c:v>2.2426851412528777</c:v>
                </c:pt>
                <c:pt idx="3494">
                  <c:v>2.2426851412524229</c:v>
                </c:pt>
                <c:pt idx="3495">
                  <c:v>2.256134392624972</c:v>
                </c:pt>
                <c:pt idx="3496">
                  <c:v>2.256134392624972</c:v>
                </c:pt>
                <c:pt idx="3497">
                  <c:v>1.0531541526795536</c:v>
                </c:pt>
                <c:pt idx="3498">
                  <c:v>1.0531541526793262</c:v>
                </c:pt>
                <c:pt idx="3499">
                  <c:v>1.0531541526795536</c:v>
                </c:pt>
                <c:pt idx="3500">
                  <c:v>2.0531541526793262</c:v>
                </c:pt>
                <c:pt idx="3501">
                  <c:v>2.0531541526795536</c:v>
                </c:pt>
                <c:pt idx="3502">
                  <c:v>2.0531541526795536</c:v>
                </c:pt>
                <c:pt idx="3503">
                  <c:v>2.066503515713066</c:v>
                </c:pt>
                <c:pt idx="3504">
                  <c:v>2.0665035157128386</c:v>
                </c:pt>
                <c:pt idx="3505">
                  <c:v>1.0531541526795536</c:v>
                </c:pt>
                <c:pt idx="3506">
                  <c:v>1.0531541526793262</c:v>
                </c:pt>
                <c:pt idx="3507">
                  <c:v>1.0531541526795536</c:v>
                </c:pt>
                <c:pt idx="3508">
                  <c:v>2.0531541526793262</c:v>
                </c:pt>
                <c:pt idx="3509">
                  <c:v>2.0531541526795536</c:v>
                </c:pt>
                <c:pt idx="3510">
                  <c:v>2.0531541526795536</c:v>
                </c:pt>
                <c:pt idx="3511">
                  <c:v>2.066503515713066</c:v>
                </c:pt>
                <c:pt idx="3512">
                  <c:v>2.0665035157128386</c:v>
                </c:pt>
                <c:pt idx="3513">
                  <c:v>1.0531541526795536</c:v>
                </c:pt>
                <c:pt idx="3514">
                  <c:v>1.0531541526793262</c:v>
                </c:pt>
                <c:pt idx="3515">
                  <c:v>1.0531541526795536</c:v>
                </c:pt>
                <c:pt idx="3516">
                  <c:v>2.0531541526793262</c:v>
                </c:pt>
                <c:pt idx="3517">
                  <c:v>2.0531541526795536</c:v>
                </c:pt>
                <c:pt idx="3518">
                  <c:v>2.0531541526795536</c:v>
                </c:pt>
                <c:pt idx="3519">
                  <c:v>2.066503515713066</c:v>
                </c:pt>
                <c:pt idx="3520">
                  <c:v>2.0665035157128386</c:v>
                </c:pt>
                <c:pt idx="3521">
                  <c:v>2.3249645931509804</c:v>
                </c:pt>
                <c:pt idx="3522">
                  <c:v>2.3249645931514351</c:v>
                </c:pt>
                <c:pt idx="3523">
                  <c:v>2.3249645931514351</c:v>
                </c:pt>
                <c:pt idx="3524">
                  <c:v>2.3249645931509804</c:v>
                </c:pt>
                <c:pt idx="3525">
                  <c:v>2.3249645931509804</c:v>
                </c:pt>
                <c:pt idx="3526">
                  <c:v>2.3249645931509804</c:v>
                </c:pt>
                <c:pt idx="3527">
                  <c:v>2.3383139561847202</c:v>
                </c:pt>
                <c:pt idx="3528">
                  <c:v>2.3383139561847202</c:v>
                </c:pt>
                <c:pt idx="3529">
                  <c:v>1.0494047725223936</c:v>
                </c:pt>
                <c:pt idx="3530">
                  <c:v>1.0494047725221662</c:v>
                </c:pt>
                <c:pt idx="3531">
                  <c:v>2.0494047725223936</c:v>
                </c:pt>
                <c:pt idx="3532">
                  <c:v>2.0494047725221662</c:v>
                </c:pt>
                <c:pt idx="3533">
                  <c:v>2.0494047725223936</c:v>
                </c:pt>
                <c:pt idx="3534">
                  <c:v>2.0494047725221662</c:v>
                </c:pt>
                <c:pt idx="3535">
                  <c:v>2.0628540238949427</c:v>
                </c:pt>
                <c:pt idx="3536">
                  <c:v>2.0628540238947153</c:v>
                </c:pt>
                <c:pt idx="3537">
                  <c:v>0.94791465254934337</c:v>
                </c:pt>
                <c:pt idx="3538">
                  <c:v>0.947914652549116</c:v>
                </c:pt>
                <c:pt idx="3539">
                  <c:v>0.94791465254934337</c:v>
                </c:pt>
                <c:pt idx="3540">
                  <c:v>1.947914652549116</c:v>
                </c:pt>
                <c:pt idx="3541">
                  <c:v>1.9479146525493434</c:v>
                </c:pt>
                <c:pt idx="3542">
                  <c:v>1.947914652549116</c:v>
                </c:pt>
                <c:pt idx="3543">
                  <c:v>1.9613639039218924</c:v>
                </c:pt>
                <c:pt idx="3544">
                  <c:v>1.961363903921665</c:v>
                </c:pt>
                <c:pt idx="3545">
                  <c:v>0.73753554062795956</c:v>
                </c:pt>
                <c:pt idx="3546">
                  <c:v>0.73753554062795956</c:v>
                </c:pt>
                <c:pt idx="3547">
                  <c:v>0.73753554062773219</c:v>
                </c:pt>
                <c:pt idx="3548">
                  <c:v>0.73753554062795956</c:v>
                </c:pt>
                <c:pt idx="3549">
                  <c:v>0.73753554062773219</c:v>
                </c:pt>
                <c:pt idx="3550">
                  <c:v>0.73753554062795956</c:v>
                </c:pt>
                <c:pt idx="3551">
                  <c:v>0.75093484783087661</c:v>
                </c:pt>
                <c:pt idx="3552">
                  <c:v>0.75098479200050861</c:v>
                </c:pt>
                <c:pt idx="3553">
                  <c:v>0.86568514482019054</c:v>
                </c:pt>
                <c:pt idx="3554">
                  <c:v>0.86568514482041792</c:v>
                </c:pt>
                <c:pt idx="3555">
                  <c:v>0.86568514482019054</c:v>
                </c:pt>
                <c:pt idx="3556">
                  <c:v>0.86568514482041792</c:v>
                </c:pt>
                <c:pt idx="3557">
                  <c:v>0.86568514482041792</c:v>
                </c:pt>
                <c:pt idx="3558">
                  <c:v>1.8656851448204179</c:v>
                </c:pt>
                <c:pt idx="3559">
                  <c:v>0.87913439619273959</c:v>
                </c:pt>
                <c:pt idx="3560">
                  <c:v>0.87913439619296696</c:v>
                </c:pt>
                <c:pt idx="3561">
                  <c:v>1.1087741203584756</c:v>
                </c:pt>
                <c:pt idx="3562">
                  <c:v>1.1087741203584756</c:v>
                </c:pt>
                <c:pt idx="3563">
                  <c:v>2.1087741203584756</c:v>
                </c:pt>
                <c:pt idx="3564">
                  <c:v>2.1087741203584756</c:v>
                </c:pt>
                <c:pt idx="3565">
                  <c:v>2.1087741203584756</c:v>
                </c:pt>
                <c:pt idx="3566">
                  <c:v>2.1087741203584756</c:v>
                </c:pt>
                <c:pt idx="3567">
                  <c:v>2.122123483391988</c:v>
                </c:pt>
                <c:pt idx="3568">
                  <c:v>2.1221234833917606</c:v>
                </c:pt>
                <c:pt idx="3569">
                  <c:v>2.3286640291385083</c:v>
                </c:pt>
                <c:pt idx="3570">
                  <c:v>2.3286640291389631</c:v>
                </c:pt>
                <c:pt idx="3571">
                  <c:v>2.3286640291389631</c:v>
                </c:pt>
                <c:pt idx="3572">
                  <c:v>2.3286640291385083</c:v>
                </c:pt>
                <c:pt idx="3573">
                  <c:v>2.3286640291385083</c:v>
                </c:pt>
                <c:pt idx="3574">
                  <c:v>2.3286640291385083</c:v>
                </c:pt>
                <c:pt idx="3575">
                  <c:v>2.3420133921722481</c:v>
                </c:pt>
                <c:pt idx="3576">
                  <c:v>2.3420133921722481</c:v>
                </c:pt>
                <c:pt idx="3577">
                  <c:v>2.3057039809068556</c:v>
                </c:pt>
                <c:pt idx="3578">
                  <c:v>2.3057039809068556</c:v>
                </c:pt>
                <c:pt idx="3579">
                  <c:v>2.3057039809073103</c:v>
                </c:pt>
                <c:pt idx="3580">
                  <c:v>2.3057039809068556</c:v>
                </c:pt>
                <c:pt idx="3581">
                  <c:v>2.3057039809068556</c:v>
                </c:pt>
                <c:pt idx="3582">
                  <c:v>2.3057039809068556</c:v>
                </c:pt>
                <c:pt idx="3583">
                  <c:v>2.3190533439405954</c:v>
                </c:pt>
                <c:pt idx="3584">
                  <c:v>2.3190533439405954</c:v>
                </c:pt>
                <c:pt idx="3585">
                  <c:v>0.97087470078099614</c:v>
                </c:pt>
                <c:pt idx="3586">
                  <c:v>0.97087470078099614</c:v>
                </c:pt>
                <c:pt idx="3587">
                  <c:v>0.97087470078099614</c:v>
                </c:pt>
                <c:pt idx="3588">
                  <c:v>0.97087470078099614</c:v>
                </c:pt>
                <c:pt idx="3589">
                  <c:v>1.9708747007809961</c:v>
                </c:pt>
                <c:pt idx="3590">
                  <c:v>1.9708747007809961</c:v>
                </c:pt>
                <c:pt idx="3591">
                  <c:v>1.9843239521535452</c:v>
                </c:pt>
                <c:pt idx="3592">
                  <c:v>1.9843239521535452</c:v>
                </c:pt>
                <c:pt idx="3593">
                  <c:v>0.99018525719475292</c:v>
                </c:pt>
                <c:pt idx="3594">
                  <c:v>0.99018525719475292</c:v>
                </c:pt>
                <c:pt idx="3595">
                  <c:v>0.99018525719475292</c:v>
                </c:pt>
                <c:pt idx="3596">
                  <c:v>1.9901852571945255</c:v>
                </c:pt>
                <c:pt idx="3597">
                  <c:v>1.9901852571947529</c:v>
                </c:pt>
                <c:pt idx="3598">
                  <c:v>1.9901852571947529</c:v>
                </c:pt>
                <c:pt idx="3599">
                  <c:v>2.0035346202282653</c:v>
                </c:pt>
                <c:pt idx="3600">
                  <c:v>2.0035346202282653</c:v>
                </c:pt>
                <c:pt idx="3601">
                  <c:v>2.1375455294617041</c:v>
                </c:pt>
                <c:pt idx="3602">
                  <c:v>2.1375455294619314</c:v>
                </c:pt>
                <c:pt idx="3603">
                  <c:v>2.1375455294617041</c:v>
                </c:pt>
                <c:pt idx="3604">
                  <c:v>2.1375455294619314</c:v>
                </c:pt>
                <c:pt idx="3605">
                  <c:v>2.1375455294617041</c:v>
                </c:pt>
                <c:pt idx="3606">
                  <c:v>2.1375455294614767</c:v>
                </c:pt>
                <c:pt idx="3607">
                  <c:v>2.1508948924952165</c:v>
                </c:pt>
                <c:pt idx="3608">
                  <c:v>2.1508948924952165</c:v>
                </c:pt>
                <c:pt idx="3609">
                  <c:v>1.1182849172178067</c:v>
                </c:pt>
                <c:pt idx="3610">
                  <c:v>1.1182849172175793</c:v>
                </c:pt>
                <c:pt idx="3611">
                  <c:v>2.1182849172178067</c:v>
                </c:pt>
                <c:pt idx="3612">
                  <c:v>2.1182849172175793</c:v>
                </c:pt>
                <c:pt idx="3613">
                  <c:v>2.1182849172175793</c:v>
                </c:pt>
                <c:pt idx="3614">
                  <c:v>2.1182849172175793</c:v>
                </c:pt>
                <c:pt idx="3615">
                  <c:v>2.1316342802510917</c:v>
                </c:pt>
                <c:pt idx="3616">
                  <c:v>2.1316342802510917</c:v>
                </c:pt>
                <c:pt idx="3617">
                  <c:v>1.1411950212798274</c:v>
                </c:pt>
                <c:pt idx="3618">
                  <c:v>2.1411950212798274</c:v>
                </c:pt>
                <c:pt idx="3619">
                  <c:v>2.1411950212798274</c:v>
                </c:pt>
                <c:pt idx="3620">
                  <c:v>2.1411950212800548</c:v>
                </c:pt>
                <c:pt idx="3621">
                  <c:v>2.1411950212798274</c:v>
                </c:pt>
                <c:pt idx="3622">
                  <c:v>2.1411950212800548</c:v>
                </c:pt>
                <c:pt idx="3623">
                  <c:v>2.1546442726523765</c:v>
                </c:pt>
                <c:pt idx="3624">
                  <c:v>2.1546442726523765</c:v>
                </c:pt>
                <c:pt idx="3625">
                  <c:v>2.3020045449193276</c:v>
                </c:pt>
                <c:pt idx="3626">
                  <c:v>2.3020045449193276</c:v>
                </c:pt>
                <c:pt idx="3627">
                  <c:v>2.3020045449193276</c:v>
                </c:pt>
                <c:pt idx="3628">
                  <c:v>2.3020045449193276</c:v>
                </c:pt>
                <c:pt idx="3629">
                  <c:v>2.3020045449193276</c:v>
                </c:pt>
                <c:pt idx="3630">
                  <c:v>2.3020045449193276</c:v>
                </c:pt>
                <c:pt idx="3631">
                  <c:v>2.3153539079530674</c:v>
                </c:pt>
                <c:pt idx="3632">
                  <c:v>2.3154537962918766</c:v>
                </c:pt>
                <c:pt idx="3633">
                  <c:v>2.3020045449193276</c:v>
                </c:pt>
                <c:pt idx="3634">
                  <c:v>2.3020045449193276</c:v>
                </c:pt>
                <c:pt idx="3635">
                  <c:v>2.3020045449193276</c:v>
                </c:pt>
                <c:pt idx="3636">
                  <c:v>2.3020045449193276</c:v>
                </c:pt>
                <c:pt idx="3637">
                  <c:v>2.3020045449193276</c:v>
                </c:pt>
                <c:pt idx="3638">
                  <c:v>2.3020045449193276</c:v>
                </c:pt>
                <c:pt idx="3639">
                  <c:v>2.3153539079530674</c:v>
                </c:pt>
                <c:pt idx="3640">
                  <c:v>2.3154537962918766</c:v>
                </c:pt>
                <c:pt idx="3641">
                  <c:v>2.5316442690846088</c:v>
                </c:pt>
                <c:pt idx="3642">
                  <c:v>2.5316442690850636</c:v>
                </c:pt>
                <c:pt idx="3643">
                  <c:v>2.5316442690850636</c:v>
                </c:pt>
                <c:pt idx="3644">
                  <c:v>2.5316442690846088</c:v>
                </c:pt>
                <c:pt idx="3645">
                  <c:v>2.5316442690846088</c:v>
                </c:pt>
                <c:pt idx="3646">
                  <c:v>2.5316442690846088</c:v>
                </c:pt>
                <c:pt idx="3647">
                  <c:v>2.5449936321183486</c:v>
                </c:pt>
                <c:pt idx="3648">
                  <c:v>2.5449936321183486</c:v>
                </c:pt>
                <c:pt idx="3649">
                  <c:v>1.0953248689859265</c:v>
                </c:pt>
                <c:pt idx="3650">
                  <c:v>1.0953248689856991</c:v>
                </c:pt>
                <c:pt idx="3651">
                  <c:v>2.0953248689859265</c:v>
                </c:pt>
                <c:pt idx="3652">
                  <c:v>2.0953248689856991</c:v>
                </c:pt>
                <c:pt idx="3653">
                  <c:v>2.0953248689859265</c:v>
                </c:pt>
                <c:pt idx="3654">
                  <c:v>2.0953248689856991</c:v>
                </c:pt>
                <c:pt idx="3655">
                  <c:v>2.1087741203584756</c:v>
                </c:pt>
                <c:pt idx="3656">
                  <c:v>2.1087741203584756</c:v>
                </c:pt>
                <c:pt idx="3657">
                  <c:v>0.99018525719475292</c:v>
                </c:pt>
                <c:pt idx="3658">
                  <c:v>0.99018525719475292</c:v>
                </c:pt>
                <c:pt idx="3659">
                  <c:v>0.99018525719475292</c:v>
                </c:pt>
                <c:pt idx="3660">
                  <c:v>1.9901852571945255</c:v>
                </c:pt>
                <c:pt idx="3661">
                  <c:v>1.9901852571947529</c:v>
                </c:pt>
                <c:pt idx="3662">
                  <c:v>1.9901852571947529</c:v>
                </c:pt>
                <c:pt idx="3663">
                  <c:v>2.0035346202282653</c:v>
                </c:pt>
                <c:pt idx="3664">
                  <c:v>2.0035346202282653</c:v>
                </c:pt>
                <c:pt idx="3665">
                  <c:v>2.1375455294617041</c:v>
                </c:pt>
                <c:pt idx="3666">
                  <c:v>2.1375455294619314</c:v>
                </c:pt>
                <c:pt idx="3667">
                  <c:v>2.1375455294617041</c:v>
                </c:pt>
                <c:pt idx="3668">
                  <c:v>2.1375455294619314</c:v>
                </c:pt>
                <c:pt idx="3669">
                  <c:v>2.1375455294617041</c:v>
                </c:pt>
                <c:pt idx="3670">
                  <c:v>2.1375455294614767</c:v>
                </c:pt>
                <c:pt idx="3671">
                  <c:v>2.1508948924952165</c:v>
                </c:pt>
                <c:pt idx="3672">
                  <c:v>2.1508948924952165</c:v>
                </c:pt>
                <c:pt idx="3673">
                  <c:v>1.0760642567415744</c:v>
                </c:pt>
                <c:pt idx="3674">
                  <c:v>1.0760642567418017</c:v>
                </c:pt>
                <c:pt idx="3675">
                  <c:v>2.0760642567415744</c:v>
                </c:pt>
                <c:pt idx="3676">
                  <c:v>2.0760642567418017</c:v>
                </c:pt>
                <c:pt idx="3677">
                  <c:v>2.0760642567415744</c:v>
                </c:pt>
                <c:pt idx="3678">
                  <c:v>2.0760642567418017</c:v>
                </c:pt>
                <c:pt idx="3679">
                  <c:v>2.0895135081143508</c:v>
                </c:pt>
                <c:pt idx="3680">
                  <c:v>2.0895135081143508</c:v>
                </c:pt>
                <c:pt idx="3681">
                  <c:v>1.0953748131553311</c:v>
                </c:pt>
                <c:pt idx="3682">
                  <c:v>2.0953748131555585</c:v>
                </c:pt>
                <c:pt idx="3683">
                  <c:v>2.0953748131553311</c:v>
                </c:pt>
                <c:pt idx="3684">
                  <c:v>2.0953748131555585</c:v>
                </c:pt>
                <c:pt idx="3685">
                  <c:v>2.0953748131553311</c:v>
                </c:pt>
                <c:pt idx="3686">
                  <c:v>2.0953748131553311</c:v>
                </c:pt>
                <c:pt idx="3687">
                  <c:v>2.1087241761888436</c:v>
                </c:pt>
                <c:pt idx="3688">
                  <c:v>2.1087241761888436</c:v>
                </c:pt>
                <c:pt idx="3689">
                  <c:v>0.69536482432135927</c:v>
                </c:pt>
                <c:pt idx="3690">
                  <c:v>0.69536482432158664</c:v>
                </c:pt>
                <c:pt idx="3691">
                  <c:v>0.69536482432135927</c:v>
                </c:pt>
                <c:pt idx="3692">
                  <c:v>0.69536482432158664</c:v>
                </c:pt>
                <c:pt idx="3693">
                  <c:v>0.69536482432135927</c:v>
                </c:pt>
                <c:pt idx="3694">
                  <c:v>0.69536482432158664</c:v>
                </c:pt>
                <c:pt idx="3695">
                  <c:v>0.70881407569390831</c:v>
                </c:pt>
                <c:pt idx="3696">
                  <c:v>0.70881407569413568</c:v>
                </c:pt>
                <c:pt idx="3697">
                  <c:v>0.82351442851381762</c:v>
                </c:pt>
                <c:pt idx="3698">
                  <c:v>0.82351442851381762</c:v>
                </c:pt>
                <c:pt idx="3699">
                  <c:v>0.82351442851404499</c:v>
                </c:pt>
                <c:pt idx="3700">
                  <c:v>0.82351442851381762</c:v>
                </c:pt>
                <c:pt idx="3701">
                  <c:v>0.82351442851404499</c:v>
                </c:pt>
                <c:pt idx="3702">
                  <c:v>0.82351442851381762</c:v>
                </c:pt>
                <c:pt idx="3703">
                  <c:v>0.83686379154733004</c:v>
                </c:pt>
                <c:pt idx="3704">
                  <c:v>0.83686379154733004</c:v>
                </c:pt>
                <c:pt idx="3705">
                  <c:v>1.0338435962657968</c:v>
                </c:pt>
                <c:pt idx="3706">
                  <c:v>1.0338435962655694</c:v>
                </c:pt>
                <c:pt idx="3707">
                  <c:v>1.0338435962657968</c:v>
                </c:pt>
                <c:pt idx="3708">
                  <c:v>1.0338435962655694</c:v>
                </c:pt>
                <c:pt idx="3709">
                  <c:v>2.0338435962657968</c:v>
                </c:pt>
                <c:pt idx="3710">
                  <c:v>2.0338435962655694</c:v>
                </c:pt>
                <c:pt idx="3711">
                  <c:v>2.0472928476383458</c:v>
                </c:pt>
                <c:pt idx="3712">
                  <c:v>2.0472928476383458</c:v>
                </c:pt>
                <c:pt idx="3713">
                  <c:v>0.82351442851381762</c:v>
                </c:pt>
                <c:pt idx="3714">
                  <c:v>0.82351442851381762</c:v>
                </c:pt>
                <c:pt idx="3715">
                  <c:v>0.82351442851404499</c:v>
                </c:pt>
                <c:pt idx="3716">
                  <c:v>0.82351442851381762</c:v>
                </c:pt>
                <c:pt idx="3717">
                  <c:v>0.82351442851404499</c:v>
                </c:pt>
                <c:pt idx="3718">
                  <c:v>0.82351442851381762</c:v>
                </c:pt>
                <c:pt idx="3719">
                  <c:v>0.83686379154733004</c:v>
                </c:pt>
                <c:pt idx="3720">
                  <c:v>0.83686379154733004</c:v>
                </c:pt>
                <c:pt idx="3721">
                  <c:v>0.69536482432135927</c:v>
                </c:pt>
                <c:pt idx="3722">
                  <c:v>0.69536482432158664</c:v>
                </c:pt>
                <c:pt idx="3723">
                  <c:v>0.69536482432135927</c:v>
                </c:pt>
                <c:pt idx="3724">
                  <c:v>0.69536482432158664</c:v>
                </c:pt>
                <c:pt idx="3725">
                  <c:v>0.69536482432135927</c:v>
                </c:pt>
                <c:pt idx="3726">
                  <c:v>0.69536482432158664</c:v>
                </c:pt>
                <c:pt idx="3727">
                  <c:v>0.70881407569390831</c:v>
                </c:pt>
                <c:pt idx="3728">
                  <c:v>0.70881407569413568</c:v>
                </c:pt>
                <c:pt idx="3729">
                  <c:v>0.54800455205440812</c:v>
                </c:pt>
                <c:pt idx="3730">
                  <c:v>0.54800455205418075</c:v>
                </c:pt>
                <c:pt idx="3731">
                  <c:v>0.54800455205440812</c:v>
                </c:pt>
                <c:pt idx="3732">
                  <c:v>0.54800455205440812</c:v>
                </c:pt>
                <c:pt idx="3733">
                  <c:v>0.54800455205440812</c:v>
                </c:pt>
                <c:pt idx="3734">
                  <c:v>0.54800455205440812</c:v>
                </c:pt>
                <c:pt idx="3735">
                  <c:v>0.56135391508792054</c:v>
                </c:pt>
                <c:pt idx="3736">
                  <c:v>0.56135391508769317</c:v>
                </c:pt>
                <c:pt idx="3737">
                  <c:v>1.0338435962657968</c:v>
                </c:pt>
                <c:pt idx="3738">
                  <c:v>1.0338435962655694</c:v>
                </c:pt>
                <c:pt idx="3739">
                  <c:v>1.0338435962657968</c:v>
                </c:pt>
                <c:pt idx="3740">
                  <c:v>1.0338435962655694</c:v>
                </c:pt>
                <c:pt idx="3741">
                  <c:v>2.0338435962657968</c:v>
                </c:pt>
                <c:pt idx="3742">
                  <c:v>2.0338435962655694</c:v>
                </c:pt>
                <c:pt idx="3743">
                  <c:v>2.0472928476383458</c:v>
                </c:pt>
                <c:pt idx="3744">
                  <c:v>2.0472928476383458</c:v>
                </c:pt>
                <c:pt idx="3745">
                  <c:v>0.84272509658853778</c:v>
                </c:pt>
                <c:pt idx="3746">
                  <c:v>0.84272509658853778</c:v>
                </c:pt>
                <c:pt idx="3747">
                  <c:v>0.84272509658853778</c:v>
                </c:pt>
                <c:pt idx="3748">
                  <c:v>0.84272509658853778</c:v>
                </c:pt>
                <c:pt idx="3749">
                  <c:v>0.84272509658853778</c:v>
                </c:pt>
                <c:pt idx="3750">
                  <c:v>1.8427250965885378</c:v>
                </c:pt>
                <c:pt idx="3751">
                  <c:v>0.85617434796108682</c:v>
                </c:pt>
                <c:pt idx="3752">
                  <c:v>0.85617434796108682</c:v>
                </c:pt>
                <c:pt idx="3753">
                  <c:v>0.94791465254934337</c:v>
                </c:pt>
                <c:pt idx="3754">
                  <c:v>0.947914652549116</c:v>
                </c:pt>
                <c:pt idx="3755">
                  <c:v>0.94791465254934337</c:v>
                </c:pt>
                <c:pt idx="3756">
                  <c:v>1.947914652549116</c:v>
                </c:pt>
                <c:pt idx="3757">
                  <c:v>1.9479146525493434</c:v>
                </c:pt>
                <c:pt idx="3758">
                  <c:v>1.947914652549116</c:v>
                </c:pt>
                <c:pt idx="3759">
                  <c:v>1.9613639039218924</c:v>
                </c:pt>
                <c:pt idx="3760">
                  <c:v>1.961363903921665</c:v>
                </c:pt>
                <c:pt idx="3761">
                  <c:v>1.0953748131553311</c:v>
                </c:pt>
                <c:pt idx="3762">
                  <c:v>2.0953748131555585</c:v>
                </c:pt>
                <c:pt idx="3763">
                  <c:v>2.0953748131553311</c:v>
                </c:pt>
                <c:pt idx="3764">
                  <c:v>2.0953748131555585</c:v>
                </c:pt>
                <c:pt idx="3765">
                  <c:v>2.0953748131553311</c:v>
                </c:pt>
                <c:pt idx="3766">
                  <c:v>2.0953748131553311</c:v>
                </c:pt>
                <c:pt idx="3767">
                  <c:v>2.1087241761888436</c:v>
                </c:pt>
                <c:pt idx="3768">
                  <c:v>2.1087241761888436</c:v>
                </c:pt>
                <c:pt idx="3769">
                  <c:v>2.2234245290087529</c:v>
                </c:pt>
                <c:pt idx="3770">
                  <c:v>2.2234245290082981</c:v>
                </c:pt>
                <c:pt idx="3771">
                  <c:v>2.2234245290082981</c:v>
                </c:pt>
                <c:pt idx="3772">
                  <c:v>2.2234245290087529</c:v>
                </c:pt>
                <c:pt idx="3773">
                  <c:v>2.2234245290087529</c:v>
                </c:pt>
                <c:pt idx="3774">
                  <c:v>2.2234245290087529</c:v>
                </c:pt>
                <c:pt idx="3775">
                  <c:v>2.2368737803813019</c:v>
                </c:pt>
                <c:pt idx="3776">
                  <c:v>2.2368737803808472</c:v>
                </c:pt>
                <c:pt idx="3777">
                  <c:v>2.3286140849691037</c:v>
                </c:pt>
                <c:pt idx="3778">
                  <c:v>2.3286140849695585</c:v>
                </c:pt>
                <c:pt idx="3779">
                  <c:v>2.3286140849691037</c:v>
                </c:pt>
                <c:pt idx="3780">
                  <c:v>2.3286140849691037</c:v>
                </c:pt>
                <c:pt idx="3781">
                  <c:v>2.3286140849691037</c:v>
                </c:pt>
                <c:pt idx="3782">
                  <c:v>2.3286140849695585</c:v>
                </c:pt>
                <c:pt idx="3783">
                  <c:v>2.3420633363416528</c:v>
                </c:pt>
                <c:pt idx="3784">
                  <c:v>2.3420633363421075</c:v>
                </c:pt>
                <c:pt idx="3785">
                  <c:v>0.99018525719475292</c:v>
                </c:pt>
                <c:pt idx="3786">
                  <c:v>0.99018525719475292</c:v>
                </c:pt>
                <c:pt idx="3787">
                  <c:v>0.99018525719475292</c:v>
                </c:pt>
                <c:pt idx="3788">
                  <c:v>1.9901852571945255</c:v>
                </c:pt>
                <c:pt idx="3789">
                  <c:v>1.9901852571947529</c:v>
                </c:pt>
                <c:pt idx="3790">
                  <c:v>1.9901852571947529</c:v>
                </c:pt>
                <c:pt idx="3791">
                  <c:v>2.0035346202282653</c:v>
                </c:pt>
                <c:pt idx="3792">
                  <c:v>2.0035346202282653</c:v>
                </c:pt>
                <c:pt idx="3793">
                  <c:v>2.1375455294617041</c:v>
                </c:pt>
                <c:pt idx="3794">
                  <c:v>2.1375455294619314</c:v>
                </c:pt>
                <c:pt idx="3795">
                  <c:v>2.1375455294617041</c:v>
                </c:pt>
                <c:pt idx="3796">
                  <c:v>2.1375455294619314</c:v>
                </c:pt>
                <c:pt idx="3797">
                  <c:v>2.1375455294617041</c:v>
                </c:pt>
                <c:pt idx="3798">
                  <c:v>2.1375455294614767</c:v>
                </c:pt>
                <c:pt idx="3799">
                  <c:v>2.1508948924952165</c:v>
                </c:pt>
                <c:pt idx="3800">
                  <c:v>2.1508948924952165</c:v>
                </c:pt>
                <c:pt idx="3801">
                  <c:v>2.265695133653935</c:v>
                </c:pt>
                <c:pt idx="3802">
                  <c:v>2.265695133653935</c:v>
                </c:pt>
                <c:pt idx="3803">
                  <c:v>2.2656951336543898</c:v>
                </c:pt>
                <c:pt idx="3804">
                  <c:v>2.2656951336543898</c:v>
                </c:pt>
                <c:pt idx="3805">
                  <c:v>2.265695133653935</c:v>
                </c:pt>
                <c:pt idx="3806">
                  <c:v>2.265695133653935</c:v>
                </c:pt>
                <c:pt idx="3807">
                  <c:v>2.2790444966876748</c:v>
                </c:pt>
                <c:pt idx="3808">
                  <c:v>2.2790444966876748</c:v>
                </c:pt>
                <c:pt idx="3809">
                  <c:v>0.94791465254934337</c:v>
                </c:pt>
                <c:pt idx="3810">
                  <c:v>0.947914652549116</c:v>
                </c:pt>
                <c:pt idx="3811">
                  <c:v>0.94791465254934337</c:v>
                </c:pt>
                <c:pt idx="3812">
                  <c:v>1.947914652549116</c:v>
                </c:pt>
                <c:pt idx="3813">
                  <c:v>1.9479146525493434</c:v>
                </c:pt>
                <c:pt idx="3814">
                  <c:v>1.947914652549116</c:v>
                </c:pt>
                <c:pt idx="3815">
                  <c:v>1.9613639039218924</c:v>
                </c:pt>
                <c:pt idx="3816">
                  <c:v>1.961363903921665</c:v>
                </c:pt>
                <c:pt idx="3817">
                  <c:v>1.0723648207540464</c:v>
                </c:pt>
                <c:pt idx="3818">
                  <c:v>1.0723648207540464</c:v>
                </c:pt>
                <c:pt idx="3819">
                  <c:v>2.0723648207540464</c:v>
                </c:pt>
                <c:pt idx="3820">
                  <c:v>2.0723648207540464</c:v>
                </c:pt>
                <c:pt idx="3821">
                  <c:v>2.0723648207540464</c:v>
                </c:pt>
                <c:pt idx="3822">
                  <c:v>2.0723648207540464</c:v>
                </c:pt>
                <c:pt idx="3823">
                  <c:v>2.0858140721265954</c:v>
                </c:pt>
                <c:pt idx="3824">
                  <c:v>2.0858140721265954</c:v>
                </c:pt>
                <c:pt idx="3825">
                  <c:v>1.0723648207540464</c:v>
                </c:pt>
                <c:pt idx="3826">
                  <c:v>1.0723648207540464</c:v>
                </c:pt>
                <c:pt idx="3827">
                  <c:v>2.0723648207540464</c:v>
                </c:pt>
                <c:pt idx="3828">
                  <c:v>2.0723648207540464</c:v>
                </c:pt>
                <c:pt idx="3829">
                  <c:v>2.0723648207540464</c:v>
                </c:pt>
                <c:pt idx="3830">
                  <c:v>2.0723648207540464</c:v>
                </c:pt>
                <c:pt idx="3831">
                  <c:v>2.0858140721265954</c:v>
                </c:pt>
                <c:pt idx="3832">
                  <c:v>2.0858140721265954</c:v>
                </c:pt>
                <c:pt idx="3833">
                  <c:v>0.97087470078099614</c:v>
                </c:pt>
                <c:pt idx="3834">
                  <c:v>0.97087470078099614</c:v>
                </c:pt>
                <c:pt idx="3835">
                  <c:v>0.97087470078099614</c:v>
                </c:pt>
                <c:pt idx="3836">
                  <c:v>0.97087470078099614</c:v>
                </c:pt>
                <c:pt idx="3837">
                  <c:v>1.9708747007809961</c:v>
                </c:pt>
                <c:pt idx="3838">
                  <c:v>1.9708747007809961</c:v>
                </c:pt>
                <c:pt idx="3839">
                  <c:v>1.9843239521535452</c:v>
                </c:pt>
                <c:pt idx="3840">
                  <c:v>1.9843239521535452</c:v>
                </c:pt>
                <c:pt idx="3841">
                  <c:v>2.2004644807768727</c:v>
                </c:pt>
                <c:pt idx="3842">
                  <c:v>2.2004644807771001</c:v>
                </c:pt>
                <c:pt idx="3843">
                  <c:v>2.2004644807766454</c:v>
                </c:pt>
                <c:pt idx="3844">
                  <c:v>2.2004644807766454</c:v>
                </c:pt>
                <c:pt idx="3845">
                  <c:v>2.2004644807766454</c:v>
                </c:pt>
                <c:pt idx="3846">
                  <c:v>2.2004644807771001</c:v>
                </c:pt>
                <c:pt idx="3847">
                  <c:v>2.2139137321496491</c:v>
                </c:pt>
                <c:pt idx="3848">
                  <c:v>2.2139137321491944</c:v>
                </c:pt>
                <c:pt idx="3849">
                  <c:v>0.84272509658853778</c:v>
                </c:pt>
                <c:pt idx="3850">
                  <c:v>0.84272509658853778</c:v>
                </c:pt>
                <c:pt idx="3851">
                  <c:v>0.84272509658853778</c:v>
                </c:pt>
                <c:pt idx="3852">
                  <c:v>0.84272509658853778</c:v>
                </c:pt>
                <c:pt idx="3853">
                  <c:v>0.84272509658853778</c:v>
                </c:pt>
                <c:pt idx="3854">
                  <c:v>1.8427250965885378</c:v>
                </c:pt>
                <c:pt idx="3855">
                  <c:v>0.85617434796108682</c:v>
                </c:pt>
                <c:pt idx="3856">
                  <c:v>0.85617434796108682</c:v>
                </c:pt>
                <c:pt idx="3857">
                  <c:v>0.84272509658853778</c:v>
                </c:pt>
                <c:pt idx="3858">
                  <c:v>0.84272509658853778</c:v>
                </c:pt>
                <c:pt idx="3859">
                  <c:v>0.84272509658853778</c:v>
                </c:pt>
                <c:pt idx="3860">
                  <c:v>0.84272509658853778</c:v>
                </c:pt>
                <c:pt idx="3861">
                  <c:v>0.84272509658853778</c:v>
                </c:pt>
                <c:pt idx="3862">
                  <c:v>1.8427250965885378</c:v>
                </c:pt>
                <c:pt idx="3863">
                  <c:v>0.85617434796108682</c:v>
                </c:pt>
                <c:pt idx="3864">
                  <c:v>0.85617434796108682</c:v>
                </c:pt>
                <c:pt idx="3865">
                  <c:v>2.1775543767146246</c:v>
                </c:pt>
                <c:pt idx="3866">
                  <c:v>2.177554376714852</c:v>
                </c:pt>
                <c:pt idx="3867">
                  <c:v>2.1775543767146246</c:v>
                </c:pt>
                <c:pt idx="3868">
                  <c:v>2.177554376714852</c:v>
                </c:pt>
                <c:pt idx="3869">
                  <c:v>2.1775543767143972</c:v>
                </c:pt>
                <c:pt idx="3870">
                  <c:v>2.1775543767143972</c:v>
                </c:pt>
                <c:pt idx="3871">
                  <c:v>2.1910036280869463</c:v>
                </c:pt>
                <c:pt idx="3872">
                  <c:v>2.1910036280869463</c:v>
                </c:pt>
                <c:pt idx="3873">
                  <c:v>0.82351442851381762</c:v>
                </c:pt>
                <c:pt idx="3874">
                  <c:v>0.82351442851381762</c:v>
                </c:pt>
                <c:pt idx="3875">
                  <c:v>0.82351442851404499</c:v>
                </c:pt>
                <c:pt idx="3876">
                  <c:v>0.82351442851381762</c:v>
                </c:pt>
                <c:pt idx="3877">
                  <c:v>0.82351442851404499</c:v>
                </c:pt>
                <c:pt idx="3878">
                  <c:v>0.82351442851381762</c:v>
                </c:pt>
                <c:pt idx="3879">
                  <c:v>0.83686379154733004</c:v>
                </c:pt>
                <c:pt idx="3880">
                  <c:v>0.83686379154733004</c:v>
                </c:pt>
                <c:pt idx="3881">
                  <c:v>0.82351442851381762</c:v>
                </c:pt>
                <c:pt idx="3882">
                  <c:v>0.82351442851381762</c:v>
                </c:pt>
                <c:pt idx="3883">
                  <c:v>0.82351442851404499</c:v>
                </c:pt>
                <c:pt idx="3884">
                  <c:v>0.82351442851381762</c:v>
                </c:pt>
                <c:pt idx="3885">
                  <c:v>0.82351442851404499</c:v>
                </c:pt>
                <c:pt idx="3886">
                  <c:v>0.82351442851381762</c:v>
                </c:pt>
                <c:pt idx="3887">
                  <c:v>0.83686379154733004</c:v>
                </c:pt>
                <c:pt idx="3888">
                  <c:v>0.83686379154733004</c:v>
                </c:pt>
                <c:pt idx="3889">
                  <c:v>0.84272509658853778</c:v>
                </c:pt>
                <c:pt idx="3890">
                  <c:v>0.84272509658853778</c:v>
                </c:pt>
                <c:pt idx="3891">
                  <c:v>0.84272509658853778</c:v>
                </c:pt>
                <c:pt idx="3892">
                  <c:v>0.84272509658853778</c:v>
                </c:pt>
                <c:pt idx="3893">
                  <c:v>0.84272509658853778</c:v>
                </c:pt>
                <c:pt idx="3894">
                  <c:v>1.8427250965885378</c:v>
                </c:pt>
                <c:pt idx="3895">
                  <c:v>0.85617434796108682</c:v>
                </c:pt>
                <c:pt idx="3896">
                  <c:v>0.85617434796108682</c:v>
                </c:pt>
                <c:pt idx="3897">
                  <c:v>0.94791465254934337</c:v>
                </c:pt>
                <c:pt idx="3898">
                  <c:v>0.947914652549116</c:v>
                </c:pt>
                <c:pt idx="3899">
                  <c:v>0.94791465254934337</c:v>
                </c:pt>
                <c:pt idx="3900">
                  <c:v>1.947914652549116</c:v>
                </c:pt>
                <c:pt idx="3901">
                  <c:v>1.9479146525493434</c:v>
                </c:pt>
                <c:pt idx="3902">
                  <c:v>1.947914652549116</c:v>
                </c:pt>
                <c:pt idx="3903">
                  <c:v>1.9613639039218924</c:v>
                </c:pt>
                <c:pt idx="3904">
                  <c:v>1.961363903921665</c:v>
                </c:pt>
                <c:pt idx="3905">
                  <c:v>0.84272509658853778</c:v>
                </c:pt>
                <c:pt idx="3906">
                  <c:v>0.84272509658853778</c:v>
                </c:pt>
                <c:pt idx="3907">
                  <c:v>0.84272509658853778</c:v>
                </c:pt>
                <c:pt idx="3908">
                  <c:v>0.84272509658853778</c:v>
                </c:pt>
                <c:pt idx="3909">
                  <c:v>0.84272509658853778</c:v>
                </c:pt>
                <c:pt idx="3910">
                  <c:v>1.8427250965885378</c:v>
                </c:pt>
                <c:pt idx="3911">
                  <c:v>0.85617434796108682</c:v>
                </c:pt>
                <c:pt idx="3912">
                  <c:v>0.85617434796108682</c:v>
                </c:pt>
                <c:pt idx="3913">
                  <c:v>1.0723648207540464</c:v>
                </c:pt>
                <c:pt idx="3914">
                  <c:v>1.0723648207540464</c:v>
                </c:pt>
                <c:pt idx="3915">
                  <c:v>2.0723648207540464</c:v>
                </c:pt>
                <c:pt idx="3916">
                  <c:v>2.0723648207540464</c:v>
                </c:pt>
                <c:pt idx="3917">
                  <c:v>2.0723648207540464</c:v>
                </c:pt>
                <c:pt idx="3918">
                  <c:v>2.0723648207540464</c:v>
                </c:pt>
                <c:pt idx="3919">
                  <c:v>2.0858140721265954</c:v>
                </c:pt>
                <c:pt idx="3920">
                  <c:v>2.0858140721265954</c:v>
                </c:pt>
                <c:pt idx="3921">
                  <c:v>1.1182349730481747</c:v>
                </c:pt>
                <c:pt idx="3922">
                  <c:v>2.1182349730479473</c:v>
                </c:pt>
                <c:pt idx="3923">
                  <c:v>2.1182349730481747</c:v>
                </c:pt>
                <c:pt idx="3924">
                  <c:v>2.1182349730481747</c:v>
                </c:pt>
                <c:pt idx="3925">
                  <c:v>2.1182349730481747</c:v>
                </c:pt>
                <c:pt idx="3926">
                  <c:v>2.1182349730481747</c:v>
                </c:pt>
                <c:pt idx="3927">
                  <c:v>2.1316842244207237</c:v>
                </c:pt>
                <c:pt idx="3928">
                  <c:v>2.1316842244204963</c:v>
                </c:pt>
                <c:pt idx="3929">
                  <c:v>1.1182349730481747</c:v>
                </c:pt>
                <c:pt idx="3930">
                  <c:v>2.1182349730479473</c:v>
                </c:pt>
                <c:pt idx="3931">
                  <c:v>2.1182349730481747</c:v>
                </c:pt>
                <c:pt idx="3932">
                  <c:v>2.1182349730481747</c:v>
                </c:pt>
                <c:pt idx="3933">
                  <c:v>2.1182349730481747</c:v>
                </c:pt>
                <c:pt idx="3934">
                  <c:v>2.1182349730481747</c:v>
                </c:pt>
                <c:pt idx="3935">
                  <c:v>2.1316842244207237</c:v>
                </c:pt>
                <c:pt idx="3936">
                  <c:v>2.1316842244204963</c:v>
                </c:pt>
                <c:pt idx="3937">
                  <c:v>2.2234245290087529</c:v>
                </c:pt>
                <c:pt idx="3938">
                  <c:v>2.2234245290082981</c:v>
                </c:pt>
                <c:pt idx="3939">
                  <c:v>2.2234245290082981</c:v>
                </c:pt>
                <c:pt idx="3940">
                  <c:v>2.2234245290087529</c:v>
                </c:pt>
                <c:pt idx="3941">
                  <c:v>2.2234245290087529</c:v>
                </c:pt>
                <c:pt idx="3942">
                  <c:v>2.2234245290087529</c:v>
                </c:pt>
                <c:pt idx="3943">
                  <c:v>2.2368737803813019</c:v>
                </c:pt>
                <c:pt idx="3944">
                  <c:v>2.2368737803808472</c:v>
                </c:pt>
                <c:pt idx="3945">
                  <c:v>0.71467538073511605</c:v>
                </c:pt>
                <c:pt idx="3946">
                  <c:v>0.71467538073534342</c:v>
                </c:pt>
                <c:pt idx="3947">
                  <c:v>0.71467538073511605</c:v>
                </c:pt>
                <c:pt idx="3948">
                  <c:v>0.71467538073511605</c:v>
                </c:pt>
                <c:pt idx="3949">
                  <c:v>0.71467538073511605</c:v>
                </c:pt>
                <c:pt idx="3950">
                  <c:v>0.71467538073511605</c:v>
                </c:pt>
                <c:pt idx="3951">
                  <c:v>0.72802474376862847</c:v>
                </c:pt>
                <c:pt idx="3952">
                  <c:v>0.72802474376885584</c:v>
                </c:pt>
                <c:pt idx="3953">
                  <c:v>1.1182349730481747</c:v>
                </c:pt>
                <c:pt idx="3954">
                  <c:v>2.1182349730479473</c:v>
                </c:pt>
                <c:pt idx="3955">
                  <c:v>2.1182349730481747</c:v>
                </c:pt>
                <c:pt idx="3956">
                  <c:v>2.1182349730481747</c:v>
                </c:pt>
                <c:pt idx="3957">
                  <c:v>2.1182349730481747</c:v>
                </c:pt>
                <c:pt idx="3958">
                  <c:v>2.1182349730481747</c:v>
                </c:pt>
                <c:pt idx="3959">
                  <c:v>2.1316842244207237</c:v>
                </c:pt>
                <c:pt idx="3960">
                  <c:v>2.1316842244204963</c:v>
                </c:pt>
                <c:pt idx="3961">
                  <c:v>2.2234245290087529</c:v>
                </c:pt>
                <c:pt idx="3962">
                  <c:v>2.2234245290082981</c:v>
                </c:pt>
                <c:pt idx="3963">
                  <c:v>2.2234245290082981</c:v>
                </c:pt>
                <c:pt idx="3964">
                  <c:v>2.2234245290087529</c:v>
                </c:pt>
                <c:pt idx="3965">
                  <c:v>2.2234245290087529</c:v>
                </c:pt>
                <c:pt idx="3966">
                  <c:v>2.2234245290087529</c:v>
                </c:pt>
                <c:pt idx="3967">
                  <c:v>2.2368737803813019</c:v>
                </c:pt>
                <c:pt idx="3968">
                  <c:v>2.2368737803808472</c:v>
                </c:pt>
                <c:pt idx="3969">
                  <c:v>2.3286140849691037</c:v>
                </c:pt>
                <c:pt idx="3970">
                  <c:v>2.3286140849695585</c:v>
                </c:pt>
                <c:pt idx="3971">
                  <c:v>2.3286140849691037</c:v>
                </c:pt>
                <c:pt idx="3972">
                  <c:v>2.3286140849691037</c:v>
                </c:pt>
                <c:pt idx="3973">
                  <c:v>2.3286140849691037</c:v>
                </c:pt>
                <c:pt idx="3974">
                  <c:v>2.3286140849695585</c:v>
                </c:pt>
                <c:pt idx="3975">
                  <c:v>2.3420633363416528</c:v>
                </c:pt>
                <c:pt idx="3976">
                  <c:v>2.3420633363421075</c:v>
                </c:pt>
                <c:pt idx="3977">
                  <c:v>1.1411950212798274</c:v>
                </c:pt>
                <c:pt idx="3978">
                  <c:v>2.1411950212798274</c:v>
                </c:pt>
                <c:pt idx="3979">
                  <c:v>2.1411950212798274</c:v>
                </c:pt>
                <c:pt idx="3980">
                  <c:v>2.1411950212800548</c:v>
                </c:pt>
                <c:pt idx="3981">
                  <c:v>2.1411950212798274</c:v>
                </c:pt>
                <c:pt idx="3982">
                  <c:v>2.1411950212800548</c:v>
                </c:pt>
                <c:pt idx="3983">
                  <c:v>2.1546442726523765</c:v>
                </c:pt>
                <c:pt idx="3984">
                  <c:v>2.1546442726523765</c:v>
                </c:pt>
                <c:pt idx="3985">
                  <c:v>2.2886551818855878</c:v>
                </c:pt>
                <c:pt idx="3986">
                  <c:v>2.2886551818860426</c:v>
                </c:pt>
                <c:pt idx="3987">
                  <c:v>2.2885552935467786</c:v>
                </c:pt>
                <c:pt idx="3988">
                  <c:v>2.2885552935467786</c:v>
                </c:pt>
                <c:pt idx="3989">
                  <c:v>2.2886551818855878</c:v>
                </c:pt>
                <c:pt idx="3990">
                  <c:v>2.2886551818860426</c:v>
                </c:pt>
                <c:pt idx="3991">
                  <c:v>2.3020045449193276</c:v>
                </c:pt>
                <c:pt idx="3992">
                  <c:v>2.3020045449193276</c:v>
                </c:pt>
                <c:pt idx="3993">
                  <c:v>2.4167048977392369</c:v>
                </c:pt>
                <c:pt idx="3994">
                  <c:v>2.4167048977392369</c:v>
                </c:pt>
                <c:pt idx="3995">
                  <c:v>2.4167048977392369</c:v>
                </c:pt>
                <c:pt idx="3996">
                  <c:v>2.4167048977392369</c:v>
                </c:pt>
                <c:pt idx="3997">
                  <c:v>2.4167048977392369</c:v>
                </c:pt>
                <c:pt idx="3998">
                  <c:v>2.4167048977392369</c:v>
                </c:pt>
                <c:pt idx="3999">
                  <c:v>2.430154149111786</c:v>
                </c:pt>
                <c:pt idx="4000">
                  <c:v>2.430154149111786</c:v>
                </c:pt>
                <c:pt idx="4001">
                  <c:v>2.3937448495071294</c:v>
                </c:pt>
                <c:pt idx="4002">
                  <c:v>2.3937448495075841</c:v>
                </c:pt>
                <c:pt idx="4003">
                  <c:v>2.3937448495075841</c:v>
                </c:pt>
                <c:pt idx="4004">
                  <c:v>2.3937448495075841</c:v>
                </c:pt>
                <c:pt idx="4005">
                  <c:v>2.3937448495071294</c:v>
                </c:pt>
                <c:pt idx="4006">
                  <c:v>2.3937448495075841</c:v>
                </c:pt>
                <c:pt idx="4007">
                  <c:v>2.4071941008796784</c:v>
                </c:pt>
                <c:pt idx="4008">
                  <c:v>2.4071941008801332</c:v>
                </c:pt>
                <c:pt idx="4009">
                  <c:v>2.498934405467935</c:v>
                </c:pt>
                <c:pt idx="4010">
                  <c:v>2.498934405467935</c:v>
                </c:pt>
                <c:pt idx="4011">
                  <c:v>2.498934405467935</c:v>
                </c:pt>
                <c:pt idx="4012">
                  <c:v>2.4989344054683897</c:v>
                </c:pt>
                <c:pt idx="4013">
                  <c:v>2.4989344054683897</c:v>
                </c:pt>
                <c:pt idx="4014">
                  <c:v>2.498934405467935</c:v>
                </c:pt>
                <c:pt idx="4015">
                  <c:v>2.512383656840484</c:v>
                </c:pt>
                <c:pt idx="4016">
                  <c:v>2.512383656840484</c:v>
                </c:pt>
                <c:pt idx="4017">
                  <c:v>2.3020045449193276</c:v>
                </c:pt>
                <c:pt idx="4018">
                  <c:v>2.3020045449193276</c:v>
                </c:pt>
                <c:pt idx="4019">
                  <c:v>2.3020045449193276</c:v>
                </c:pt>
                <c:pt idx="4020">
                  <c:v>2.3020045449193276</c:v>
                </c:pt>
                <c:pt idx="4021">
                  <c:v>2.3020045449193276</c:v>
                </c:pt>
                <c:pt idx="4022">
                  <c:v>2.3020045449193276</c:v>
                </c:pt>
                <c:pt idx="4023">
                  <c:v>2.3153539079530674</c:v>
                </c:pt>
                <c:pt idx="4024">
                  <c:v>2.3154537962918766</c:v>
                </c:pt>
                <c:pt idx="4025">
                  <c:v>0.97087470078099614</c:v>
                </c:pt>
                <c:pt idx="4026">
                  <c:v>0.97087470078099614</c:v>
                </c:pt>
                <c:pt idx="4027">
                  <c:v>0.97087470078099614</c:v>
                </c:pt>
                <c:pt idx="4028">
                  <c:v>0.97087470078099614</c:v>
                </c:pt>
                <c:pt idx="4029">
                  <c:v>1.9708747007809961</c:v>
                </c:pt>
                <c:pt idx="4030">
                  <c:v>1.9708747007809961</c:v>
                </c:pt>
                <c:pt idx="4031">
                  <c:v>1.9843239521535452</c:v>
                </c:pt>
                <c:pt idx="4032">
                  <c:v>1.9843239521535452</c:v>
                </c:pt>
                <c:pt idx="4033">
                  <c:v>2.3286140849691037</c:v>
                </c:pt>
                <c:pt idx="4034">
                  <c:v>2.3286140849695585</c:v>
                </c:pt>
                <c:pt idx="4035">
                  <c:v>2.3286140849691037</c:v>
                </c:pt>
                <c:pt idx="4036">
                  <c:v>2.3286140849691037</c:v>
                </c:pt>
                <c:pt idx="4037">
                  <c:v>2.3286140849691037</c:v>
                </c:pt>
                <c:pt idx="4038">
                  <c:v>2.3286140849695585</c:v>
                </c:pt>
                <c:pt idx="4039">
                  <c:v>2.3420633363416528</c:v>
                </c:pt>
                <c:pt idx="4040">
                  <c:v>2.3420633363421075</c:v>
                </c:pt>
                <c:pt idx="4041">
                  <c:v>2.2234245290087529</c:v>
                </c:pt>
                <c:pt idx="4042">
                  <c:v>2.2234245290082981</c:v>
                </c:pt>
                <c:pt idx="4043">
                  <c:v>2.2234245290082981</c:v>
                </c:pt>
                <c:pt idx="4044">
                  <c:v>2.2234245290087529</c:v>
                </c:pt>
                <c:pt idx="4045">
                  <c:v>2.2234245290087529</c:v>
                </c:pt>
                <c:pt idx="4046">
                  <c:v>2.2234245290087529</c:v>
                </c:pt>
                <c:pt idx="4047">
                  <c:v>2.2368737803813019</c:v>
                </c:pt>
                <c:pt idx="4048">
                  <c:v>2.2368737803808472</c:v>
                </c:pt>
                <c:pt idx="4049">
                  <c:v>2.265695133653935</c:v>
                </c:pt>
                <c:pt idx="4050">
                  <c:v>2.265695133653935</c:v>
                </c:pt>
                <c:pt idx="4051">
                  <c:v>2.2656951336543898</c:v>
                </c:pt>
                <c:pt idx="4052">
                  <c:v>2.2656951336543898</c:v>
                </c:pt>
                <c:pt idx="4053">
                  <c:v>2.265695133653935</c:v>
                </c:pt>
                <c:pt idx="4054">
                  <c:v>2.265695133653935</c:v>
                </c:pt>
                <c:pt idx="4055">
                  <c:v>2.2790444966876748</c:v>
                </c:pt>
                <c:pt idx="4056">
                  <c:v>2.2790444966876748</c:v>
                </c:pt>
                <c:pt idx="4057">
                  <c:v>2.3937448495071294</c:v>
                </c:pt>
                <c:pt idx="4058">
                  <c:v>2.3937448495075841</c:v>
                </c:pt>
                <c:pt idx="4059">
                  <c:v>2.3937448495075841</c:v>
                </c:pt>
                <c:pt idx="4060">
                  <c:v>2.3937448495075841</c:v>
                </c:pt>
                <c:pt idx="4061">
                  <c:v>2.3937448495071294</c:v>
                </c:pt>
                <c:pt idx="4062">
                  <c:v>2.3937448495075841</c:v>
                </c:pt>
                <c:pt idx="4063">
                  <c:v>2.4071941008796784</c:v>
                </c:pt>
                <c:pt idx="4064">
                  <c:v>2.4071941008801332</c:v>
                </c:pt>
                <c:pt idx="4065">
                  <c:v>2.6233845736728654</c:v>
                </c:pt>
                <c:pt idx="4066">
                  <c:v>2.6233845736728654</c:v>
                </c:pt>
                <c:pt idx="4067">
                  <c:v>2.6233845736728654</c:v>
                </c:pt>
                <c:pt idx="4068">
                  <c:v>2.6233845736728654</c:v>
                </c:pt>
                <c:pt idx="4069">
                  <c:v>2.6233845736728654</c:v>
                </c:pt>
                <c:pt idx="4070">
                  <c:v>2.6233845736728654</c:v>
                </c:pt>
                <c:pt idx="4071">
                  <c:v>2.6368338250454144</c:v>
                </c:pt>
                <c:pt idx="4072">
                  <c:v>2.6368338250454144</c:v>
                </c:pt>
                <c:pt idx="4073">
                  <c:v>2.498934405467935</c:v>
                </c:pt>
                <c:pt idx="4074">
                  <c:v>2.498934405467935</c:v>
                </c:pt>
                <c:pt idx="4075">
                  <c:v>2.498934405467935</c:v>
                </c:pt>
                <c:pt idx="4076">
                  <c:v>2.4989344054683897</c:v>
                </c:pt>
                <c:pt idx="4077">
                  <c:v>2.4989344054683897</c:v>
                </c:pt>
                <c:pt idx="4078">
                  <c:v>2.498934405467935</c:v>
                </c:pt>
                <c:pt idx="4079">
                  <c:v>2.512383656840484</c:v>
                </c:pt>
                <c:pt idx="4080">
                  <c:v>2.512383656840484</c:v>
                </c:pt>
                <c:pt idx="4081">
                  <c:v>0.99018525719475292</c:v>
                </c:pt>
                <c:pt idx="4082">
                  <c:v>0.99018525719475292</c:v>
                </c:pt>
                <c:pt idx="4083">
                  <c:v>0.99018525719475292</c:v>
                </c:pt>
                <c:pt idx="4084">
                  <c:v>1.9901852571945255</c:v>
                </c:pt>
                <c:pt idx="4085">
                  <c:v>1.9901852571947529</c:v>
                </c:pt>
                <c:pt idx="4086">
                  <c:v>1.9901852571947529</c:v>
                </c:pt>
                <c:pt idx="4087">
                  <c:v>2.0035346202282653</c:v>
                </c:pt>
                <c:pt idx="4088">
                  <c:v>2.0035346202282653</c:v>
                </c:pt>
                <c:pt idx="4089">
                  <c:v>1.1182349730481747</c:v>
                </c:pt>
                <c:pt idx="4090">
                  <c:v>2.1182349730479473</c:v>
                </c:pt>
                <c:pt idx="4091">
                  <c:v>2.1182349730481747</c:v>
                </c:pt>
                <c:pt idx="4092">
                  <c:v>2.1182349730481747</c:v>
                </c:pt>
                <c:pt idx="4093">
                  <c:v>2.1182349730481747</c:v>
                </c:pt>
                <c:pt idx="4094">
                  <c:v>2.1182349730481747</c:v>
                </c:pt>
                <c:pt idx="4095">
                  <c:v>2.1316842244207237</c:v>
                </c:pt>
                <c:pt idx="4096">
                  <c:v>2.1316842244204963</c:v>
                </c:pt>
                <c:pt idx="4097">
                  <c:v>0.86568514482019054</c:v>
                </c:pt>
                <c:pt idx="4098">
                  <c:v>0.86568514482041792</c:v>
                </c:pt>
                <c:pt idx="4099">
                  <c:v>0.86568514482019054</c:v>
                </c:pt>
                <c:pt idx="4100">
                  <c:v>0.86568514482041792</c:v>
                </c:pt>
                <c:pt idx="4101">
                  <c:v>0.86568514482041792</c:v>
                </c:pt>
                <c:pt idx="4102">
                  <c:v>1.8656851448204179</c:v>
                </c:pt>
                <c:pt idx="4103">
                  <c:v>0.87913439619273959</c:v>
                </c:pt>
                <c:pt idx="4104">
                  <c:v>0.87913439619296696</c:v>
                </c:pt>
                <c:pt idx="4105">
                  <c:v>1.1182849172178067</c:v>
                </c:pt>
                <c:pt idx="4106">
                  <c:v>1.1182849172175793</c:v>
                </c:pt>
                <c:pt idx="4107">
                  <c:v>2.1182849172178067</c:v>
                </c:pt>
                <c:pt idx="4108">
                  <c:v>2.1182849172175793</c:v>
                </c:pt>
                <c:pt idx="4109">
                  <c:v>2.1182849172175793</c:v>
                </c:pt>
                <c:pt idx="4110">
                  <c:v>2.1182849172175793</c:v>
                </c:pt>
                <c:pt idx="4111">
                  <c:v>2.1316342802510917</c:v>
                </c:pt>
                <c:pt idx="4112">
                  <c:v>2.1316342802510917</c:v>
                </c:pt>
                <c:pt idx="4113">
                  <c:v>1.0953248689859265</c:v>
                </c:pt>
                <c:pt idx="4114">
                  <c:v>1.0953248689856991</c:v>
                </c:pt>
                <c:pt idx="4115">
                  <c:v>2.0953248689859265</c:v>
                </c:pt>
                <c:pt idx="4116">
                  <c:v>2.0953248689856991</c:v>
                </c:pt>
                <c:pt idx="4117">
                  <c:v>2.0953248689859265</c:v>
                </c:pt>
                <c:pt idx="4118">
                  <c:v>2.0953248689856991</c:v>
                </c:pt>
                <c:pt idx="4119">
                  <c:v>2.1087741203584756</c:v>
                </c:pt>
                <c:pt idx="4120">
                  <c:v>2.1087741203584756</c:v>
                </c:pt>
                <c:pt idx="4121">
                  <c:v>0.99018525719475292</c:v>
                </c:pt>
                <c:pt idx="4122">
                  <c:v>0.99018525719475292</c:v>
                </c:pt>
                <c:pt idx="4123">
                  <c:v>0.99018525719475292</c:v>
                </c:pt>
                <c:pt idx="4124">
                  <c:v>1.9901852571945255</c:v>
                </c:pt>
                <c:pt idx="4125">
                  <c:v>1.9901852571947529</c:v>
                </c:pt>
                <c:pt idx="4126">
                  <c:v>1.9901852571947529</c:v>
                </c:pt>
                <c:pt idx="4127">
                  <c:v>2.0035346202282653</c:v>
                </c:pt>
                <c:pt idx="4128">
                  <c:v>2.0035346202282653</c:v>
                </c:pt>
                <c:pt idx="4129">
                  <c:v>2.2234245290087529</c:v>
                </c:pt>
                <c:pt idx="4130">
                  <c:v>2.2234245290082981</c:v>
                </c:pt>
                <c:pt idx="4131">
                  <c:v>2.2234245290082981</c:v>
                </c:pt>
                <c:pt idx="4132">
                  <c:v>2.2234245290087529</c:v>
                </c:pt>
                <c:pt idx="4133">
                  <c:v>2.2234245290087529</c:v>
                </c:pt>
                <c:pt idx="4134">
                  <c:v>2.2234245290087529</c:v>
                </c:pt>
                <c:pt idx="4135">
                  <c:v>2.2368737803813019</c:v>
                </c:pt>
                <c:pt idx="4136">
                  <c:v>2.2368737803808472</c:v>
                </c:pt>
                <c:pt idx="4137">
                  <c:v>2.3937448495071294</c:v>
                </c:pt>
                <c:pt idx="4138">
                  <c:v>2.3937448495075841</c:v>
                </c:pt>
                <c:pt idx="4139">
                  <c:v>2.3937448495075841</c:v>
                </c:pt>
                <c:pt idx="4140">
                  <c:v>2.3937448495075841</c:v>
                </c:pt>
                <c:pt idx="4141">
                  <c:v>2.3937448495071294</c:v>
                </c:pt>
                <c:pt idx="4142">
                  <c:v>2.3937448495075841</c:v>
                </c:pt>
                <c:pt idx="4143">
                  <c:v>2.4071941008796784</c:v>
                </c:pt>
                <c:pt idx="4144">
                  <c:v>2.4071941008801332</c:v>
                </c:pt>
                <c:pt idx="4145">
                  <c:v>2.7744442819275719</c:v>
                </c:pt>
                <c:pt idx="4146">
                  <c:v>2.7744442819275719</c:v>
                </c:pt>
                <c:pt idx="4147">
                  <c:v>2.7744442819275719</c:v>
                </c:pt>
                <c:pt idx="4148">
                  <c:v>2.7744442819275719</c:v>
                </c:pt>
                <c:pt idx="4149">
                  <c:v>2.7744442819275719</c:v>
                </c:pt>
                <c:pt idx="4150">
                  <c:v>2.7744442819275719</c:v>
                </c:pt>
                <c:pt idx="4151">
                  <c:v>2.7878935333001209</c:v>
                </c:pt>
                <c:pt idx="4152">
                  <c:v>2.7878935333001209</c:v>
                </c:pt>
                <c:pt idx="4153">
                  <c:v>2.2234245290087529</c:v>
                </c:pt>
                <c:pt idx="4154">
                  <c:v>2.2234245290082981</c:v>
                </c:pt>
                <c:pt idx="4155">
                  <c:v>2.2234245290082981</c:v>
                </c:pt>
                <c:pt idx="4156">
                  <c:v>2.2234245290087529</c:v>
                </c:pt>
                <c:pt idx="4157">
                  <c:v>2.2234245290087529</c:v>
                </c:pt>
                <c:pt idx="4158">
                  <c:v>2.2234245290087529</c:v>
                </c:pt>
                <c:pt idx="4159">
                  <c:v>2.2368737803813019</c:v>
                </c:pt>
                <c:pt idx="4160">
                  <c:v>2.2368737803808472</c:v>
                </c:pt>
                <c:pt idx="4161">
                  <c:v>1.1182349730481747</c:v>
                </c:pt>
                <c:pt idx="4162">
                  <c:v>2.1182349730479473</c:v>
                </c:pt>
                <c:pt idx="4163">
                  <c:v>2.1182349730481747</c:v>
                </c:pt>
                <c:pt idx="4164">
                  <c:v>2.1182349730481747</c:v>
                </c:pt>
                <c:pt idx="4165">
                  <c:v>2.1182349730481747</c:v>
                </c:pt>
                <c:pt idx="4166">
                  <c:v>2.1182349730481747</c:v>
                </c:pt>
                <c:pt idx="4167">
                  <c:v>2.1316842244207237</c:v>
                </c:pt>
                <c:pt idx="4168">
                  <c:v>2.1316842244204963</c:v>
                </c:pt>
                <c:pt idx="4169">
                  <c:v>2.265695133653935</c:v>
                </c:pt>
                <c:pt idx="4170">
                  <c:v>2.265695133653935</c:v>
                </c:pt>
                <c:pt idx="4171">
                  <c:v>2.2656951336543898</c:v>
                </c:pt>
                <c:pt idx="4172">
                  <c:v>2.2656951336543898</c:v>
                </c:pt>
                <c:pt idx="4173">
                  <c:v>2.265695133653935</c:v>
                </c:pt>
                <c:pt idx="4174">
                  <c:v>2.265695133653935</c:v>
                </c:pt>
                <c:pt idx="4175">
                  <c:v>2.2790444966876748</c:v>
                </c:pt>
                <c:pt idx="4176">
                  <c:v>2.2790444966876748</c:v>
                </c:pt>
                <c:pt idx="4177">
                  <c:v>2.498934405467935</c:v>
                </c:pt>
                <c:pt idx="4178">
                  <c:v>2.498934405467935</c:v>
                </c:pt>
                <c:pt idx="4179">
                  <c:v>2.498934405467935</c:v>
                </c:pt>
                <c:pt idx="4180">
                  <c:v>2.4989344054683897</c:v>
                </c:pt>
                <c:pt idx="4181">
                  <c:v>2.4989344054683897</c:v>
                </c:pt>
                <c:pt idx="4182">
                  <c:v>2.498934405467935</c:v>
                </c:pt>
                <c:pt idx="4183">
                  <c:v>2.512383656840484</c:v>
                </c:pt>
                <c:pt idx="4184">
                  <c:v>2.512383656840484</c:v>
                </c:pt>
                <c:pt idx="4185">
                  <c:v>2.6233845736728654</c:v>
                </c:pt>
                <c:pt idx="4186">
                  <c:v>2.6233845736728654</c:v>
                </c:pt>
                <c:pt idx="4187">
                  <c:v>2.6233845736728654</c:v>
                </c:pt>
                <c:pt idx="4188">
                  <c:v>2.6233845736728654</c:v>
                </c:pt>
                <c:pt idx="4189">
                  <c:v>2.6233845736728654</c:v>
                </c:pt>
                <c:pt idx="4190">
                  <c:v>2.6233845736728654</c:v>
                </c:pt>
                <c:pt idx="4191">
                  <c:v>2.6368338250454144</c:v>
                </c:pt>
                <c:pt idx="4192">
                  <c:v>2.6368338250454144</c:v>
                </c:pt>
                <c:pt idx="4193">
                  <c:v>2.5218944536995878</c:v>
                </c:pt>
                <c:pt idx="4194">
                  <c:v>2.5218944536995878</c:v>
                </c:pt>
                <c:pt idx="4195">
                  <c:v>2.5218944537000425</c:v>
                </c:pt>
                <c:pt idx="4196">
                  <c:v>2.5218944537000425</c:v>
                </c:pt>
                <c:pt idx="4197">
                  <c:v>2.5218944537000425</c:v>
                </c:pt>
                <c:pt idx="4198">
                  <c:v>2.5218944536995878</c:v>
                </c:pt>
                <c:pt idx="4199">
                  <c:v>2.5353437050721368</c:v>
                </c:pt>
                <c:pt idx="4200">
                  <c:v>2.5353437050725915</c:v>
                </c:pt>
                <c:pt idx="4201">
                  <c:v>2.6041239614287406</c:v>
                </c:pt>
                <c:pt idx="4202">
                  <c:v>2.6041239614287406</c:v>
                </c:pt>
                <c:pt idx="4203">
                  <c:v>2.6041239614287406</c:v>
                </c:pt>
                <c:pt idx="4204">
                  <c:v>2.6041239614287406</c:v>
                </c:pt>
                <c:pt idx="4205">
                  <c:v>2.6041239614287406</c:v>
                </c:pt>
                <c:pt idx="4206">
                  <c:v>2.6041239614287406</c:v>
                </c:pt>
                <c:pt idx="4207">
                  <c:v>2.6175732128017444</c:v>
                </c:pt>
                <c:pt idx="4208">
                  <c:v>2.6175732128012896</c:v>
                </c:pt>
                <c:pt idx="4209">
                  <c:v>2.6041239614287406</c:v>
                </c:pt>
                <c:pt idx="4210">
                  <c:v>2.6041239614287406</c:v>
                </c:pt>
                <c:pt idx="4211">
                  <c:v>2.6041239614287406</c:v>
                </c:pt>
                <c:pt idx="4212">
                  <c:v>2.6041239614287406</c:v>
                </c:pt>
                <c:pt idx="4213">
                  <c:v>2.6041239614287406</c:v>
                </c:pt>
                <c:pt idx="4214">
                  <c:v>2.6041239614287406</c:v>
                </c:pt>
                <c:pt idx="4215">
                  <c:v>2.6175732128017444</c:v>
                </c:pt>
                <c:pt idx="4216">
                  <c:v>2.6175732128012896</c:v>
                </c:pt>
                <c:pt idx="4217">
                  <c:v>2.7093135173895462</c:v>
                </c:pt>
                <c:pt idx="4218">
                  <c:v>2.7093135173890914</c:v>
                </c:pt>
                <c:pt idx="4219">
                  <c:v>2.7093135173890914</c:v>
                </c:pt>
                <c:pt idx="4220">
                  <c:v>2.7093135173895462</c:v>
                </c:pt>
                <c:pt idx="4221">
                  <c:v>2.7093135173895462</c:v>
                </c:pt>
                <c:pt idx="4222">
                  <c:v>2.7093135173895462</c:v>
                </c:pt>
                <c:pt idx="4223">
                  <c:v>2.7227627687620952</c:v>
                </c:pt>
                <c:pt idx="4224">
                  <c:v>2.7227627687616405</c:v>
                </c:pt>
                <c:pt idx="4225">
                  <c:v>0.99018525719475292</c:v>
                </c:pt>
                <c:pt idx="4226">
                  <c:v>0.99018525719475292</c:v>
                </c:pt>
                <c:pt idx="4227">
                  <c:v>0.99018525719475292</c:v>
                </c:pt>
                <c:pt idx="4228">
                  <c:v>1.9901852571945255</c:v>
                </c:pt>
                <c:pt idx="4229">
                  <c:v>1.9901852571947529</c:v>
                </c:pt>
                <c:pt idx="4230">
                  <c:v>1.9901852571947529</c:v>
                </c:pt>
                <c:pt idx="4231">
                  <c:v>2.0035346202282653</c:v>
                </c:pt>
                <c:pt idx="4232">
                  <c:v>2.0035346202282653</c:v>
                </c:pt>
                <c:pt idx="4233">
                  <c:v>2.498934405467935</c:v>
                </c:pt>
                <c:pt idx="4234">
                  <c:v>2.498934405467935</c:v>
                </c:pt>
                <c:pt idx="4235">
                  <c:v>2.498934405467935</c:v>
                </c:pt>
                <c:pt idx="4236">
                  <c:v>2.4989344054683897</c:v>
                </c:pt>
                <c:pt idx="4237">
                  <c:v>2.4989344054683897</c:v>
                </c:pt>
                <c:pt idx="4238">
                  <c:v>2.498934405467935</c:v>
                </c:pt>
                <c:pt idx="4239">
                  <c:v>2.512383656840484</c:v>
                </c:pt>
                <c:pt idx="4240">
                  <c:v>2.512383656840484</c:v>
                </c:pt>
                <c:pt idx="4241">
                  <c:v>2.6270840096608481</c:v>
                </c:pt>
                <c:pt idx="4242">
                  <c:v>2.6270840096603933</c:v>
                </c:pt>
                <c:pt idx="4243">
                  <c:v>2.6270840096603933</c:v>
                </c:pt>
                <c:pt idx="4244">
                  <c:v>2.6270840096603933</c:v>
                </c:pt>
                <c:pt idx="4245">
                  <c:v>2.6270840096608481</c:v>
                </c:pt>
                <c:pt idx="4246">
                  <c:v>2.6270840096603933</c:v>
                </c:pt>
                <c:pt idx="4247">
                  <c:v>2.6405332610333971</c:v>
                </c:pt>
                <c:pt idx="4248">
                  <c:v>2.6405332610329424</c:v>
                </c:pt>
                <c:pt idx="4249">
                  <c:v>2.6463945660743775</c:v>
                </c:pt>
                <c:pt idx="4250">
                  <c:v>2.6463945660743775</c:v>
                </c:pt>
                <c:pt idx="4251">
                  <c:v>2.6463945660743775</c:v>
                </c:pt>
                <c:pt idx="4252">
                  <c:v>2.6463945660739228</c:v>
                </c:pt>
                <c:pt idx="4253">
                  <c:v>2.6463945660743775</c:v>
                </c:pt>
                <c:pt idx="4254">
                  <c:v>2.6463945660743775</c:v>
                </c:pt>
                <c:pt idx="4255">
                  <c:v>2.6597439291076626</c:v>
                </c:pt>
                <c:pt idx="4256">
                  <c:v>2.6597439291076626</c:v>
                </c:pt>
                <c:pt idx="4257">
                  <c:v>2.3478746972136832</c:v>
                </c:pt>
                <c:pt idx="4258">
                  <c:v>2.3478746972132285</c:v>
                </c:pt>
                <c:pt idx="4259">
                  <c:v>2.3478746972132285</c:v>
                </c:pt>
                <c:pt idx="4260">
                  <c:v>2.3478746972132285</c:v>
                </c:pt>
                <c:pt idx="4261">
                  <c:v>2.3478746972136832</c:v>
                </c:pt>
                <c:pt idx="4262">
                  <c:v>2.3478746972132285</c:v>
                </c:pt>
                <c:pt idx="4263">
                  <c:v>2.3613239485862323</c:v>
                </c:pt>
                <c:pt idx="4264">
                  <c:v>2.3613239485857775</c:v>
                </c:pt>
                <c:pt idx="4265">
                  <c:v>2.3937448495071294</c:v>
                </c:pt>
                <c:pt idx="4266">
                  <c:v>2.3937448495075841</c:v>
                </c:pt>
                <c:pt idx="4267">
                  <c:v>2.3937448495075841</c:v>
                </c:pt>
                <c:pt idx="4268">
                  <c:v>2.3937448495075841</c:v>
                </c:pt>
                <c:pt idx="4269">
                  <c:v>2.3937448495071294</c:v>
                </c:pt>
                <c:pt idx="4270">
                  <c:v>2.3937448495075841</c:v>
                </c:pt>
                <c:pt idx="4271">
                  <c:v>2.4071941008796784</c:v>
                </c:pt>
                <c:pt idx="4272">
                  <c:v>2.4071941008801332</c:v>
                </c:pt>
                <c:pt idx="4273">
                  <c:v>4.18470352784243</c:v>
                </c:pt>
                <c:pt idx="4274">
                  <c:v>4.1847035278415206</c:v>
                </c:pt>
                <c:pt idx="4275">
                  <c:v>4.18470352784243</c:v>
                </c:pt>
                <c:pt idx="4276">
                  <c:v>5.18470352784243</c:v>
                </c:pt>
                <c:pt idx="4277">
                  <c:v>5.1847035278415206</c:v>
                </c:pt>
                <c:pt idx="4278">
                  <c:v>5.18470352784243</c:v>
                </c:pt>
                <c:pt idx="4279">
                  <c:v>5.1980528908761698</c:v>
                </c:pt>
                <c:pt idx="4280">
                  <c:v>5.1980528908752603</c:v>
                </c:pt>
                <c:pt idx="4281">
                  <c:v>0.82351442851381762</c:v>
                </c:pt>
                <c:pt idx="4282">
                  <c:v>0.82351442851381762</c:v>
                </c:pt>
                <c:pt idx="4283">
                  <c:v>0.82351442851404499</c:v>
                </c:pt>
                <c:pt idx="4284">
                  <c:v>0.82351442851381762</c:v>
                </c:pt>
                <c:pt idx="4285">
                  <c:v>0.82351442851404499</c:v>
                </c:pt>
                <c:pt idx="4286">
                  <c:v>0.82351442851381762</c:v>
                </c:pt>
                <c:pt idx="4287">
                  <c:v>0.83686379154733004</c:v>
                </c:pt>
                <c:pt idx="4288">
                  <c:v>0.83686379154733004</c:v>
                </c:pt>
                <c:pt idx="4289">
                  <c:v>0.92870398447462321</c:v>
                </c:pt>
                <c:pt idx="4290">
                  <c:v>0.92870398447462321</c:v>
                </c:pt>
                <c:pt idx="4291">
                  <c:v>0.92870398447462321</c:v>
                </c:pt>
                <c:pt idx="4292">
                  <c:v>0.92870398447439584</c:v>
                </c:pt>
                <c:pt idx="4293">
                  <c:v>1.9287039844746232</c:v>
                </c:pt>
                <c:pt idx="4294">
                  <c:v>1.9287039844746232</c:v>
                </c:pt>
                <c:pt idx="4295">
                  <c:v>0.94205334750813563</c:v>
                </c:pt>
                <c:pt idx="4296">
                  <c:v>1.9420533475081356</c:v>
                </c:pt>
                <c:pt idx="4297">
                  <c:v>0.82351442851381762</c:v>
                </c:pt>
                <c:pt idx="4298">
                  <c:v>0.82351442851381762</c:v>
                </c:pt>
                <c:pt idx="4299">
                  <c:v>0.82351442851404499</c:v>
                </c:pt>
                <c:pt idx="4300">
                  <c:v>0.82351442851381762</c:v>
                </c:pt>
                <c:pt idx="4301">
                  <c:v>0.82351442851404499</c:v>
                </c:pt>
                <c:pt idx="4302">
                  <c:v>0.82351442851381762</c:v>
                </c:pt>
                <c:pt idx="4303">
                  <c:v>0.83686379154733004</c:v>
                </c:pt>
                <c:pt idx="4304">
                  <c:v>0.83686379154733004</c:v>
                </c:pt>
                <c:pt idx="4305">
                  <c:v>1.0760642567415744</c:v>
                </c:pt>
                <c:pt idx="4306">
                  <c:v>1.0760642567418017</c:v>
                </c:pt>
                <c:pt idx="4307">
                  <c:v>2.0760642567415744</c:v>
                </c:pt>
                <c:pt idx="4308">
                  <c:v>2.0760642567418017</c:v>
                </c:pt>
                <c:pt idx="4309">
                  <c:v>2.0760642567415744</c:v>
                </c:pt>
                <c:pt idx="4310">
                  <c:v>2.0760642567418017</c:v>
                </c:pt>
                <c:pt idx="4311">
                  <c:v>2.0895135081143508</c:v>
                </c:pt>
                <c:pt idx="4312">
                  <c:v>2.0895135081143508</c:v>
                </c:pt>
                <c:pt idx="4313">
                  <c:v>2.2234245290087529</c:v>
                </c:pt>
                <c:pt idx="4314">
                  <c:v>2.2234245290082981</c:v>
                </c:pt>
                <c:pt idx="4315">
                  <c:v>2.2234245290082981</c:v>
                </c:pt>
                <c:pt idx="4316">
                  <c:v>2.2234245290087529</c:v>
                </c:pt>
                <c:pt idx="4317">
                  <c:v>2.2234245290087529</c:v>
                </c:pt>
                <c:pt idx="4318">
                  <c:v>2.2234245290087529</c:v>
                </c:pt>
                <c:pt idx="4319">
                  <c:v>2.2368737803813019</c:v>
                </c:pt>
                <c:pt idx="4320">
                  <c:v>2.2368737803808472</c:v>
                </c:pt>
                <c:pt idx="4321">
                  <c:v>0.97087470078099614</c:v>
                </c:pt>
                <c:pt idx="4322">
                  <c:v>0.97087470078099614</c:v>
                </c:pt>
                <c:pt idx="4323">
                  <c:v>0.97087470078099614</c:v>
                </c:pt>
                <c:pt idx="4324">
                  <c:v>0.97087470078099614</c:v>
                </c:pt>
                <c:pt idx="4325">
                  <c:v>1.9708747007809961</c:v>
                </c:pt>
                <c:pt idx="4326">
                  <c:v>1.9708747007809961</c:v>
                </c:pt>
                <c:pt idx="4327">
                  <c:v>1.9843239521535452</c:v>
                </c:pt>
                <c:pt idx="4328">
                  <c:v>1.9843239521535452</c:v>
                </c:pt>
                <c:pt idx="4329">
                  <c:v>0.97087470078099614</c:v>
                </c:pt>
                <c:pt idx="4330">
                  <c:v>0.97087470078099614</c:v>
                </c:pt>
                <c:pt idx="4331">
                  <c:v>0.97087470078099614</c:v>
                </c:pt>
                <c:pt idx="4332">
                  <c:v>0.97087470078099614</c:v>
                </c:pt>
                <c:pt idx="4333">
                  <c:v>1.9708747007809961</c:v>
                </c:pt>
                <c:pt idx="4334">
                  <c:v>1.9708747007809961</c:v>
                </c:pt>
                <c:pt idx="4335">
                  <c:v>1.9843239521535452</c:v>
                </c:pt>
                <c:pt idx="4336">
                  <c:v>1.9843239521535452</c:v>
                </c:pt>
                <c:pt idx="4337">
                  <c:v>1.0723648207540464</c:v>
                </c:pt>
                <c:pt idx="4338">
                  <c:v>1.0723648207540464</c:v>
                </c:pt>
                <c:pt idx="4339">
                  <c:v>2.0723648207540464</c:v>
                </c:pt>
                <c:pt idx="4340">
                  <c:v>2.0723648207540464</c:v>
                </c:pt>
                <c:pt idx="4341">
                  <c:v>2.0723648207540464</c:v>
                </c:pt>
                <c:pt idx="4342">
                  <c:v>2.0723648207540464</c:v>
                </c:pt>
                <c:pt idx="4343">
                  <c:v>2.0858140721265954</c:v>
                </c:pt>
                <c:pt idx="4344">
                  <c:v>2.0858140721265954</c:v>
                </c:pt>
                <c:pt idx="4345">
                  <c:v>2.4130554059211136</c:v>
                </c:pt>
                <c:pt idx="4346">
                  <c:v>2.4130554059211136</c:v>
                </c:pt>
                <c:pt idx="4347">
                  <c:v>2.4130554059211136</c:v>
                </c:pt>
                <c:pt idx="4348">
                  <c:v>2.4130554059211136</c:v>
                </c:pt>
                <c:pt idx="4349">
                  <c:v>2.4130554059211136</c:v>
                </c:pt>
                <c:pt idx="4350">
                  <c:v>2.4130554059211136</c:v>
                </c:pt>
                <c:pt idx="4351">
                  <c:v>2.4264047689548534</c:v>
                </c:pt>
                <c:pt idx="4352">
                  <c:v>2.4264047689543986</c:v>
                </c:pt>
                <c:pt idx="4353">
                  <c:v>2.265695133653935</c:v>
                </c:pt>
                <c:pt idx="4354">
                  <c:v>2.265695133653935</c:v>
                </c:pt>
                <c:pt idx="4355">
                  <c:v>2.2656951336543898</c:v>
                </c:pt>
                <c:pt idx="4356">
                  <c:v>2.2656951336543898</c:v>
                </c:pt>
                <c:pt idx="4357">
                  <c:v>2.265695133653935</c:v>
                </c:pt>
                <c:pt idx="4358">
                  <c:v>2.265695133653935</c:v>
                </c:pt>
                <c:pt idx="4359">
                  <c:v>2.2790444966876748</c:v>
                </c:pt>
                <c:pt idx="4360">
                  <c:v>2.2790444966876748</c:v>
                </c:pt>
                <c:pt idx="4361">
                  <c:v>1.1182349730481747</c:v>
                </c:pt>
                <c:pt idx="4362">
                  <c:v>2.1182349730479473</c:v>
                </c:pt>
                <c:pt idx="4363">
                  <c:v>2.1182349730481747</c:v>
                </c:pt>
                <c:pt idx="4364">
                  <c:v>2.1182349730481747</c:v>
                </c:pt>
                <c:pt idx="4365">
                  <c:v>2.1182349730481747</c:v>
                </c:pt>
                <c:pt idx="4366">
                  <c:v>2.1182349730481747</c:v>
                </c:pt>
                <c:pt idx="4367">
                  <c:v>2.1316842244207237</c:v>
                </c:pt>
                <c:pt idx="4368">
                  <c:v>2.1316842244204963</c:v>
                </c:pt>
                <c:pt idx="4369">
                  <c:v>1.1182349730481747</c:v>
                </c:pt>
                <c:pt idx="4370">
                  <c:v>2.1182349730479473</c:v>
                </c:pt>
                <c:pt idx="4371">
                  <c:v>2.1182349730481747</c:v>
                </c:pt>
                <c:pt idx="4372">
                  <c:v>2.1182349730481747</c:v>
                </c:pt>
                <c:pt idx="4373">
                  <c:v>2.1182349730481747</c:v>
                </c:pt>
                <c:pt idx="4374">
                  <c:v>2.1182349730481747</c:v>
                </c:pt>
                <c:pt idx="4375">
                  <c:v>2.1316842244207237</c:v>
                </c:pt>
                <c:pt idx="4376">
                  <c:v>2.1316842244204963</c:v>
                </c:pt>
                <c:pt idx="4377">
                  <c:v>0.97087470078099614</c:v>
                </c:pt>
                <c:pt idx="4378">
                  <c:v>0.97087470078099614</c:v>
                </c:pt>
                <c:pt idx="4379">
                  <c:v>0.97087470078099614</c:v>
                </c:pt>
                <c:pt idx="4380">
                  <c:v>0.97087470078099614</c:v>
                </c:pt>
                <c:pt idx="4381">
                  <c:v>1.9708747007809961</c:v>
                </c:pt>
                <c:pt idx="4382">
                  <c:v>1.9708747007809961</c:v>
                </c:pt>
                <c:pt idx="4383">
                  <c:v>1.9843239521535452</c:v>
                </c:pt>
                <c:pt idx="4384">
                  <c:v>1.9843239521535452</c:v>
                </c:pt>
                <c:pt idx="4385">
                  <c:v>2.3937448495071294</c:v>
                </c:pt>
                <c:pt idx="4386">
                  <c:v>2.3937448495075841</c:v>
                </c:pt>
                <c:pt idx="4387">
                  <c:v>2.3937448495075841</c:v>
                </c:pt>
                <c:pt idx="4388">
                  <c:v>2.3937448495075841</c:v>
                </c:pt>
                <c:pt idx="4389">
                  <c:v>2.3937448495071294</c:v>
                </c:pt>
                <c:pt idx="4390">
                  <c:v>2.3937448495075841</c:v>
                </c:pt>
                <c:pt idx="4391">
                  <c:v>2.4071941008796784</c:v>
                </c:pt>
                <c:pt idx="4392">
                  <c:v>2.4071941008801332</c:v>
                </c:pt>
                <c:pt idx="4393">
                  <c:v>2.5448545019316953</c:v>
                </c:pt>
                <c:pt idx="4394">
                  <c:v>2.5448545019316953</c:v>
                </c:pt>
                <c:pt idx="4395">
                  <c:v>2.5448545019316953</c:v>
                </c:pt>
                <c:pt idx="4396">
                  <c:v>2.5448545019316953</c:v>
                </c:pt>
                <c:pt idx="4397">
                  <c:v>2.5448545019316953</c:v>
                </c:pt>
                <c:pt idx="4398">
                  <c:v>2.5448545019316953</c:v>
                </c:pt>
                <c:pt idx="4399">
                  <c:v>2.5583037533042443</c:v>
                </c:pt>
                <c:pt idx="4400">
                  <c:v>2.5582038649649803</c:v>
                </c:pt>
                <c:pt idx="4401">
                  <c:v>1.1182349730481747</c:v>
                </c:pt>
                <c:pt idx="4402">
                  <c:v>2.1182349730479473</c:v>
                </c:pt>
                <c:pt idx="4403">
                  <c:v>2.1182349730481747</c:v>
                </c:pt>
                <c:pt idx="4404">
                  <c:v>2.1182349730481747</c:v>
                </c:pt>
                <c:pt idx="4405">
                  <c:v>2.1182349730481747</c:v>
                </c:pt>
                <c:pt idx="4406">
                  <c:v>2.1182349730481747</c:v>
                </c:pt>
                <c:pt idx="4407">
                  <c:v>2.1316842244207237</c:v>
                </c:pt>
                <c:pt idx="4408">
                  <c:v>2.1316842244204963</c:v>
                </c:pt>
                <c:pt idx="4409">
                  <c:v>0.97087470078099614</c:v>
                </c:pt>
                <c:pt idx="4410">
                  <c:v>0.97087470078099614</c:v>
                </c:pt>
                <c:pt idx="4411">
                  <c:v>0.97087470078099614</c:v>
                </c:pt>
                <c:pt idx="4412">
                  <c:v>0.97087470078099614</c:v>
                </c:pt>
                <c:pt idx="4413">
                  <c:v>1.9708747007809961</c:v>
                </c:pt>
                <c:pt idx="4414">
                  <c:v>1.9708747007809961</c:v>
                </c:pt>
                <c:pt idx="4415">
                  <c:v>1.9843239521535452</c:v>
                </c:pt>
                <c:pt idx="4416">
                  <c:v>1.9843239521535452</c:v>
                </c:pt>
                <c:pt idx="4417">
                  <c:v>2.265695133653935</c:v>
                </c:pt>
                <c:pt idx="4418">
                  <c:v>2.265695133653935</c:v>
                </c:pt>
                <c:pt idx="4419">
                  <c:v>2.2656951336543898</c:v>
                </c:pt>
                <c:pt idx="4420">
                  <c:v>2.2656951336543898</c:v>
                </c:pt>
                <c:pt idx="4421">
                  <c:v>2.265695133653935</c:v>
                </c:pt>
                <c:pt idx="4422">
                  <c:v>2.265695133653935</c:v>
                </c:pt>
                <c:pt idx="4423">
                  <c:v>2.2790444966876748</c:v>
                </c:pt>
                <c:pt idx="4424">
                  <c:v>2.2790444966876748</c:v>
                </c:pt>
                <c:pt idx="4425">
                  <c:v>0.3420062572910183</c:v>
                </c:pt>
                <c:pt idx="4426">
                  <c:v>0.3420062572910183</c:v>
                </c:pt>
                <c:pt idx="4427">
                  <c:v>0.36486641718363444</c:v>
                </c:pt>
                <c:pt idx="4428">
                  <c:v>0.36486641718374813</c:v>
                </c:pt>
                <c:pt idx="4429">
                  <c:v>0.36486641718374813</c:v>
                </c:pt>
                <c:pt idx="4430">
                  <c:v>0.3420062572910183</c:v>
                </c:pt>
                <c:pt idx="4431">
                  <c:v>0.3420062572910183</c:v>
                </c:pt>
                <c:pt idx="4432">
                  <c:v>0.36486641718374813</c:v>
                </c:pt>
                <c:pt idx="4433">
                  <c:v>0.3420062572910183</c:v>
                </c:pt>
                <c:pt idx="4434">
                  <c:v>0.36486641718374813</c:v>
                </c:pt>
                <c:pt idx="4435">
                  <c:v>0.35535562032441703</c:v>
                </c:pt>
                <c:pt idx="4436">
                  <c:v>0.37831566855618348</c:v>
                </c:pt>
                <c:pt idx="4437">
                  <c:v>0.24583519137536314</c:v>
                </c:pt>
                <c:pt idx="4438">
                  <c:v>0.23248582834196441</c:v>
                </c:pt>
                <c:pt idx="4439">
                  <c:v>0.23248582834196441</c:v>
                </c:pt>
                <c:pt idx="4440">
                  <c:v>0.4530785229369485</c:v>
                </c:pt>
                <c:pt idx="4441">
                  <c:v>0.17311648050571193</c:v>
                </c:pt>
                <c:pt idx="4442">
                  <c:v>0.30559695768658912</c:v>
                </c:pt>
                <c:pt idx="4443">
                  <c:v>0.1908966048667935</c:v>
                </c:pt>
                <c:pt idx="4444">
                  <c:v>0.19089660486667981</c:v>
                </c:pt>
                <c:pt idx="4445">
                  <c:v>0.20434585623934254</c:v>
                </c:pt>
                <c:pt idx="4446">
                  <c:v>5.8416127685859465E-2</c:v>
                </c:pt>
                <c:pt idx="4447">
                  <c:v>5.8416127685859465E-2</c:v>
                </c:pt>
                <c:pt idx="4448">
                  <c:v>5.8416127685859465E-2</c:v>
                </c:pt>
                <c:pt idx="4449">
                  <c:v>5.8416127685859465E-2</c:v>
                </c:pt>
                <c:pt idx="4450">
                  <c:v>5.8416127685973152E-2</c:v>
                </c:pt>
                <c:pt idx="4451">
                  <c:v>5.8416127685859465E-2</c:v>
                </c:pt>
                <c:pt idx="4452">
                  <c:v>7.1865379058408507E-2</c:v>
                </c:pt>
                <c:pt idx="4453">
                  <c:v>7.1865379058408507E-2</c:v>
                </c:pt>
                <c:pt idx="4454">
                  <c:v>5.8416127685859465E-2</c:v>
                </c:pt>
                <c:pt idx="4455">
                  <c:v>5.8416127685973152E-2</c:v>
                </c:pt>
                <c:pt idx="4456">
                  <c:v>4.5066764652460733E-2</c:v>
                </c:pt>
                <c:pt idx="4457">
                  <c:v>4.5066764652347047E-2</c:v>
                </c:pt>
                <c:pt idx="4458">
                  <c:v>4.5066764652347047E-2</c:v>
                </c:pt>
                <c:pt idx="4459">
                  <c:v>4.5066764652347047E-2</c:v>
                </c:pt>
                <c:pt idx="4460">
                  <c:v>4.5066764652347047E-2</c:v>
                </c:pt>
                <c:pt idx="4461">
                  <c:v>4.5066764652460733E-2</c:v>
                </c:pt>
                <c:pt idx="4462">
                  <c:v>0.17749729766364908</c:v>
                </c:pt>
                <c:pt idx="4463">
                  <c:v>0.21380670892892795</c:v>
                </c:pt>
                <c:pt idx="4464">
                  <c:v>0.21385665309855995</c:v>
                </c:pt>
                <c:pt idx="4465">
                  <c:v>0.21385665309855995</c:v>
                </c:pt>
                <c:pt idx="4466">
                  <c:v>0.21385665309855995</c:v>
                </c:pt>
                <c:pt idx="4467">
                  <c:v>0.22725596030159068</c:v>
                </c:pt>
                <c:pt idx="4468">
                  <c:v>0.2004074017260109</c:v>
                </c:pt>
                <c:pt idx="4469">
                  <c:v>0.31906761370339609</c:v>
                </c:pt>
              </c:numCache>
            </c:numRef>
          </c:yVal>
          <c:smooth val="0"/>
          <c:extLst>
            <c:ext xmlns:c16="http://schemas.microsoft.com/office/drawing/2014/chart" uri="{C3380CC4-5D6E-409C-BE32-E72D297353CC}">
              <c16:uniqueId val="{00000003-BCF6-4880-BB8D-87D8C8DDBE6F}"/>
            </c:ext>
          </c:extLst>
        </c:ser>
        <c:ser>
          <c:idx val="4"/>
          <c:order val="4"/>
          <c:tx>
            <c:v>ST</c:v>
          </c:tx>
          <c:spPr>
            <a:ln w="25400" cap="rnd">
              <a:noFill/>
              <a:round/>
            </a:ln>
            <a:effectLst/>
          </c:spPr>
          <c:marker>
            <c:symbol val="circle"/>
            <c:size val="2"/>
            <c:spPr>
              <a:solidFill>
                <a:srgbClr val="7030A0"/>
              </a:solidFill>
              <a:ln w="9525">
                <a:solidFill>
                  <a:srgbClr val="7030A0"/>
                </a:solidFill>
              </a:ln>
              <a:effectLst/>
            </c:spPr>
          </c:marker>
          <c:xVal>
            <c:numRef>
              <c:f>Feuil1!$M$4:$M$3194</c:f>
              <c:numCache>
                <c:formatCode>General</c:formatCode>
                <c:ptCount val="3191"/>
                <c:pt idx="0">
                  <c:v>387.36273999999997</c:v>
                </c:pt>
                <c:pt idx="1">
                  <c:v>406.37613999999996</c:v>
                </c:pt>
                <c:pt idx="2">
                  <c:v>410.40083999999996</c:v>
                </c:pt>
                <c:pt idx="3">
                  <c:v>410.40083999999996</c:v>
                </c:pt>
                <c:pt idx="4">
                  <c:v>408.38524000000001</c:v>
                </c:pt>
                <c:pt idx="5">
                  <c:v>410.40083999999996</c:v>
                </c:pt>
                <c:pt idx="6">
                  <c:v>412.41654</c:v>
                </c:pt>
                <c:pt idx="7">
                  <c:v>410.40083999999996</c:v>
                </c:pt>
                <c:pt idx="8">
                  <c:v>410.40083999999996</c:v>
                </c:pt>
                <c:pt idx="9">
                  <c:v>403.35764</c:v>
                </c:pt>
                <c:pt idx="10">
                  <c:v>403.35764</c:v>
                </c:pt>
                <c:pt idx="11">
                  <c:v>401.34193999999997</c:v>
                </c:pt>
                <c:pt idx="12">
                  <c:v>403.35764</c:v>
                </c:pt>
                <c:pt idx="13">
                  <c:v>403.35764</c:v>
                </c:pt>
                <c:pt idx="14">
                  <c:v>385.34703999999999</c:v>
                </c:pt>
                <c:pt idx="15">
                  <c:v>385.34703999999999</c:v>
                </c:pt>
                <c:pt idx="16">
                  <c:v>427.39403999999996</c:v>
                </c:pt>
                <c:pt idx="17">
                  <c:v>403.35764</c:v>
                </c:pt>
                <c:pt idx="18">
                  <c:v>403.35764</c:v>
                </c:pt>
                <c:pt idx="19">
                  <c:v>403.35764</c:v>
                </c:pt>
                <c:pt idx="20">
                  <c:v>401.34193999999997</c:v>
                </c:pt>
                <c:pt idx="21">
                  <c:v>421.36813999999998</c:v>
                </c:pt>
                <c:pt idx="22">
                  <c:v>403.35764</c:v>
                </c:pt>
                <c:pt idx="23">
                  <c:v>403.35764</c:v>
                </c:pt>
                <c:pt idx="24">
                  <c:v>383.33143999999999</c:v>
                </c:pt>
                <c:pt idx="25">
                  <c:v>383.33143999999999</c:v>
                </c:pt>
                <c:pt idx="26">
                  <c:v>385.34703999999999</c:v>
                </c:pt>
                <c:pt idx="27">
                  <c:v>385.34703999999999</c:v>
                </c:pt>
                <c:pt idx="28">
                  <c:v>389.37833999999998</c:v>
                </c:pt>
                <c:pt idx="29">
                  <c:v>389.37833999999998</c:v>
                </c:pt>
                <c:pt idx="30">
                  <c:v>387.36273999999997</c:v>
                </c:pt>
                <c:pt idx="31">
                  <c:v>373.38344000000001</c:v>
                </c:pt>
                <c:pt idx="32">
                  <c:v>403.35764</c:v>
                </c:pt>
                <c:pt idx="33">
                  <c:v>429.40963999999997</c:v>
                </c:pt>
                <c:pt idx="34">
                  <c:v>403.35764</c:v>
                </c:pt>
                <c:pt idx="35">
                  <c:v>387.36273999999997</c:v>
                </c:pt>
                <c:pt idx="36">
                  <c:v>391.38414</c:v>
                </c:pt>
                <c:pt idx="37">
                  <c:v>409.39463999999998</c:v>
                </c:pt>
                <c:pt idx="38">
                  <c:v>394.40593999999999</c:v>
                </c:pt>
                <c:pt idx="39">
                  <c:v>401.37833999999998</c:v>
                </c:pt>
                <c:pt idx="40">
                  <c:v>385.34703999999999</c:v>
                </c:pt>
                <c:pt idx="41">
                  <c:v>387.36273999999997</c:v>
                </c:pt>
                <c:pt idx="42">
                  <c:v>387.36273999999997</c:v>
                </c:pt>
                <c:pt idx="43">
                  <c:v>389.37833999999998</c:v>
                </c:pt>
                <c:pt idx="44">
                  <c:v>387.36273999999997</c:v>
                </c:pt>
                <c:pt idx="45">
                  <c:v>417.33684</c:v>
                </c:pt>
                <c:pt idx="46">
                  <c:v>419.35253999999998</c:v>
                </c:pt>
                <c:pt idx="47">
                  <c:v>575.32204000000002</c:v>
                </c:pt>
                <c:pt idx="48">
                  <c:v>559.32713999999999</c:v>
                </c:pt>
                <c:pt idx="49">
                  <c:v>561.34273999999994</c:v>
                </c:pt>
                <c:pt idx="50">
                  <c:v>517.31654000000003</c:v>
                </c:pt>
                <c:pt idx="51">
                  <c:v>557.31143999999995</c:v>
                </c:pt>
                <c:pt idx="52">
                  <c:v>519.33223999999996</c:v>
                </c:pt>
                <c:pt idx="53">
                  <c:v>535.32713999999999</c:v>
                </c:pt>
                <c:pt idx="54">
                  <c:v>515.30093999999997</c:v>
                </c:pt>
                <c:pt idx="55">
                  <c:v>533.31143999999995</c:v>
                </c:pt>
                <c:pt idx="56">
                  <c:v>517.31654000000003</c:v>
                </c:pt>
                <c:pt idx="57">
                  <c:v>519.33223999999996</c:v>
                </c:pt>
                <c:pt idx="58">
                  <c:v>521.34784000000002</c:v>
                </c:pt>
                <c:pt idx="59">
                  <c:v>561.34273999999994</c:v>
                </c:pt>
                <c:pt idx="60">
                  <c:v>499.30593999999996</c:v>
                </c:pt>
                <c:pt idx="61">
                  <c:v>431.31613999999996</c:v>
                </c:pt>
                <c:pt idx="62">
                  <c:v>383.33143999999999</c:v>
                </c:pt>
                <c:pt idx="63">
                  <c:v>401.34193999999997</c:v>
                </c:pt>
                <c:pt idx="64">
                  <c:v>419.35253999999998</c:v>
                </c:pt>
                <c:pt idx="65">
                  <c:v>443.38893999999999</c:v>
                </c:pt>
                <c:pt idx="66">
                  <c:v>419.35253999999998</c:v>
                </c:pt>
                <c:pt idx="67">
                  <c:v>419.35253999999998</c:v>
                </c:pt>
                <c:pt idx="68">
                  <c:v>419.35253999999998</c:v>
                </c:pt>
                <c:pt idx="69">
                  <c:v>419.35253999999998</c:v>
                </c:pt>
                <c:pt idx="70">
                  <c:v>419.35253999999998</c:v>
                </c:pt>
                <c:pt idx="71">
                  <c:v>419.35253999999998</c:v>
                </c:pt>
                <c:pt idx="72">
                  <c:v>419.35253999999998</c:v>
                </c:pt>
                <c:pt idx="73">
                  <c:v>401.34193999999997</c:v>
                </c:pt>
                <c:pt idx="74">
                  <c:v>403.35764</c:v>
                </c:pt>
                <c:pt idx="75">
                  <c:v>405.37324000000001</c:v>
                </c:pt>
                <c:pt idx="76">
                  <c:v>401.37833999999998</c:v>
                </c:pt>
                <c:pt idx="77">
                  <c:v>401.37833999999998</c:v>
                </c:pt>
                <c:pt idx="78">
                  <c:v>401.37833999999998</c:v>
                </c:pt>
                <c:pt idx="79">
                  <c:v>403.39403999999996</c:v>
                </c:pt>
                <c:pt idx="80">
                  <c:v>403.39403999999996</c:v>
                </c:pt>
                <c:pt idx="81">
                  <c:v>427.39403999999996</c:v>
                </c:pt>
                <c:pt idx="82">
                  <c:v>427.39403999999996</c:v>
                </c:pt>
                <c:pt idx="83">
                  <c:v>413.37833999999998</c:v>
                </c:pt>
                <c:pt idx="84">
                  <c:v>410.40083999999996</c:v>
                </c:pt>
                <c:pt idx="85">
                  <c:v>410.40083999999996</c:v>
                </c:pt>
                <c:pt idx="86">
                  <c:v>409.39463999999998</c:v>
                </c:pt>
                <c:pt idx="87">
                  <c:v>409.39463999999998</c:v>
                </c:pt>
                <c:pt idx="88">
                  <c:v>407.37903999999997</c:v>
                </c:pt>
                <c:pt idx="89">
                  <c:v>411.36273999999997</c:v>
                </c:pt>
                <c:pt idx="90">
                  <c:v>429.33684</c:v>
                </c:pt>
                <c:pt idx="91">
                  <c:v>513.30633999999998</c:v>
                </c:pt>
                <c:pt idx="92">
                  <c:v>403.35764</c:v>
                </c:pt>
                <c:pt idx="93">
                  <c:v>397.34703999999999</c:v>
                </c:pt>
                <c:pt idx="94">
                  <c:v>383.33143999999999</c:v>
                </c:pt>
                <c:pt idx="95">
                  <c:v>415.35764</c:v>
                </c:pt>
                <c:pt idx="96">
                  <c:v>427.35764</c:v>
                </c:pt>
                <c:pt idx="97">
                  <c:v>413.34193999999997</c:v>
                </c:pt>
                <c:pt idx="98">
                  <c:v>463.30593999999996</c:v>
                </c:pt>
                <c:pt idx="99">
                  <c:v>549.41553999999996</c:v>
                </c:pt>
                <c:pt idx="100">
                  <c:v>387.36273999999997</c:v>
                </c:pt>
                <c:pt idx="101">
                  <c:v>445.36813999999998</c:v>
                </c:pt>
                <c:pt idx="102">
                  <c:v>413.37833999999998</c:v>
                </c:pt>
                <c:pt idx="103">
                  <c:v>513.30633999999998</c:v>
                </c:pt>
                <c:pt idx="104">
                  <c:v>513.30633999999998</c:v>
                </c:pt>
                <c:pt idx="105">
                  <c:v>417.33684</c:v>
                </c:pt>
                <c:pt idx="106">
                  <c:v>463.30593999999996</c:v>
                </c:pt>
                <c:pt idx="107">
                  <c:v>545.28793999999994</c:v>
                </c:pt>
                <c:pt idx="108">
                  <c:v>449.32673999999997</c:v>
                </c:pt>
                <c:pt idx="109">
                  <c:v>529.29304000000002</c:v>
                </c:pt>
                <c:pt idx="110">
                  <c:v>497.31144</c:v>
                </c:pt>
                <c:pt idx="111">
                  <c:v>561.28283999999996</c:v>
                </c:pt>
                <c:pt idx="112">
                  <c:v>481.31653999999997</c:v>
                </c:pt>
                <c:pt idx="113">
                  <c:v>449.32673999999997</c:v>
                </c:pt>
                <c:pt idx="114">
                  <c:v>587.29854</c:v>
                </c:pt>
                <c:pt idx="115">
                  <c:v>445.36813999999998</c:v>
                </c:pt>
                <c:pt idx="116">
                  <c:v>415.43043999999998</c:v>
                </c:pt>
                <c:pt idx="117">
                  <c:v>507.33224000000001</c:v>
                </c:pt>
                <c:pt idx="118">
                  <c:v>627.37443999999994</c:v>
                </c:pt>
                <c:pt idx="119">
                  <c:v>463.30593999999996</c:v>
                </c:pt>
                <c:pt idx="120">
                  <c:v>481.31653999999997</c:v>
                </c:pt>
                <c:pt idx="121">
                  <c:v>465.32164</c:v>
                </c:pt>
                <c:pt idx="122">
                  <c:v>401.37833999999998</c:v>
                </c:pt>
                <c:pt idx="123">
                  <c:v>497.31144</c:v>
                </c:pt>
                <c:pt idx="124">
                  <c:v>419.35253999999998</c:v>
                </c:pt>
                <c:pt idx="125">
                  <c:v>403.35764</c:v>
                </c:pt>
                <c:pt idx="126">
                  <c:v>399.36273999999997</c:v>
                </c:pt>
                <c:pt idx="127">
                  <c:v>431.38893999999999</c:v>
                </c:pt>
                <c:pt idx="128">
                  <c:v>429.37324000000001</c:v>
                </c:pt>
                <c:pt idx="129">
                  <c:v>387.36273999999997</c:v>
                </c:pt>
                <c:pt idx="130">
                  <c:v>385.34703999999999</c:v>
                </c:pt>
                <c:pt idx="131">
                  <c:v>415.39403999999996</c:v>
                </c:pt>
                <c:pt idx="132">
                  <c:v>399.36273999999997</c:v>
                </c:pt>
                <c:pt idx="133">
                  <c:v>481.31653999999997</c:v>
                </c:pt>
                <c:pt idx="134">
                  <c:v>465.32164</c:v>
                </c:pt>
                <c:pt idx="135">
                  <c:v>403.35764</c:v>
                </c:pt>
                <c:pt idx="136">
                  <c:v>388.35793999999999</c:v>
                </c:pt>
                <c:pt idx="137">
                  <c:v>439.34233999999998</c:v>
                </c:pt>
                <c:pt idx="138">
                  <c:v>1216.4419399999999</c:v>
                </c:pt>
                <c:pt idx="139">
                  <c:v>1214.42624</c:v>
                </c:pt>
                <c:pt idx="140">
                  <c:v>1198.4313400000001</c:v>
                </c:pt>
                <c:pt idx="141">
                  <c:v>1200.44704</c:v>
                </c:pt>
                <c:pt idx="142">
                  <c:v>1198.4313400000001</c:v>
                </c:pt>
                <c:pt idx="143">
                  <c:v>1182.4364399999999</c:v>
                </c:pt>
                <c:pt idx="144">
                  <c:v>1184.4521400000001</c:v>
                </c:pt>
                <c:pt idx="145">
                  <c:v>441.37324000000001</c:v>
                </c:pt>
                <c:pt idx="146">
                  <c:v>443.38893999999999</c:v>
                </c:pt>
                <c:pt idx="147">
                  <c:v>445.40454</c:v>
                </c:pt>
                <c:pt idx="148">
                  <c:v>415.39403999999996</c:v>
                </c:pt>
                <c:pt idx="149">
                  <c:v>413.34193999999997</c:v>
                </c:pt>
                <c:pt idx="150">
                  <c:v>445.36813999999998</c:v>
                </c:pt>
                <c:pt idx="151">
                  <c:v>431.35253999999998</c:v>
                </c:pt>
                <c:pt idx="152">
                  <c:v>427.35764</c:v>
                </c:pt>
                <c:pt idx="153">
                  <c:v>429.37324000000001</c:v>
                </c:pt>
                <c:pt idx="154">
                  <c:v>415.35764</c:v>
                </c:pt>
                <c:pt idx="155">
                  <c:v>429.37324000000001</c:v>
                </c:pt>
                <c:pt idx="156">
                  <c:v>431.38893999999999</c:v>
                </c:pt>
                <c:pt idx="157">
                  <c:v>415.35764</c:v>
                </c:pt>
                <c:pt idx="158">
                  <c:v>417.37324000000001</c:v>
                </c:pt>
                <c:pt idx="159">
                  <c:v>399.36273999999997</c:v>
                </c:pt>
                <c:pt idx="160">
                  <c:v>397.34703999999999</c:v>
                </c:pt>
                <c:pt idx="161">
                  <c:v>453.35803999999996</c:v>
                </c:pt>
                <c:pt idx="162">
                  <c:v>385.34703999999999</c:v>
                </c:pt>
                <c:pt idx="163">
                  <c:v>453.35803999999996</c:v>
                </c:pt>
                <c:pt idx="164">
                  <c:v>453.35803999999996</c:v>
                </c:pt>
                <c:pt idx="165">
                  <c:v>385.34703999999999</c:v>
                </c:pt>
                <c:pt idx="166">
                  <c:v>371.36784</c:v>
                </c:pt>
                <c:pt idx="167">
                  <c:v>429.37324000000001</c:v>
                </c:pt>
                <c:pt idx="168">
                  <c:v>465.35803999999996</c:v>
                </c:pt>
                <c:pt idx="169">
                  <c:v>385.34703999999999</c:v>
                </c:pt>
                <c:pt idx="170">
                  <c:v>385.34703999999999</c:v>
                </c:pt>
                <c:pt idx="171">
                  <c:v>417.33684</c:v>
                </c:pt>
                <c:pt idx="172">
                  <c:v>433.33184</c:v>
                </c:pt>
                <c:pt idx="173">
                  <c:v>433.33184</c:v>
                </c:pt>
                <c:pt idx="174">
                  <c:v>431.31613999999996</c:v>
                </c:pt>
                <c:pt idx="175">
                  <c:v>401.34193999999997</c:v>
                </c:pt>
                <c:pt idx="176">
                  <c:v>383.33143999999999</c:v>
                </c:pt>
                <c:pt idx="177">
                  <c:v>417.33684</c:v>
                </c:pt>
                <c:pt idx="178">
                  <c:v>417.33684</c:v>
                </c:pt>
                <c:pt idx="179">
                  <c:v>415.32123999999999</c:v>
                </c:pt>
                <c:pt idx="180">
                  <c:v>433.33184</c:v>
                </c:pt>
                <c:pt idx="181">
                  <c:v>415.32123999999999</c:v>
                </c:pt>
                <c:pt idx="182">
                  <c:v>417.33684</c:v>
                </c:pt>
                <c:pt idx="183">
                  <c:v>431.31613999999996</c:v>
                </c:pt>
                <c:pt idx="184">
                  <c:v>435.34744000000001</c:v>
                </c:pt>
                <c:pt idx="185">
                  <c:v>435.34744000000001</c:v>
                </c:pt>
                <c:pt idx="186">
                  <c:v>403.35764</c:v>
                </c:pt>
                <c:pt idx="187">
                  <c:v>403.35764</c:v>
                </c:pt>
                <c:pt idx="188">
                  <c:v>401.34193999999997</c:v>
                </c:pt>
                <c:pt idx="189">
                  <c:v>403.35764</c:v>
                </c:pt>
                <c:pt idx="190">
                  <c:v>401.34193999999997</c:v>
                </c:pt>
                <c:pt idx="191">
                  <c:v>399.32633999999996</c:v>
                </c:pt>
                <c:pt idx="192">
                  <c:v>405.37324000000001</c:v>
                </c:pt>
                <c:pt idx="193">
                  <c:v>403.35764</c:v>
                </c:pt>
                <c:pt idx="194">
                  <c:v>405.37324000000001</c:v>
                </c:pt>
                <c:pt idx="195">
                  <c:v>403.35764</c:v>
                </c:pt>
                <c:pt idx="196">
                  <c:v>413.37833999999998</c:v>
                </c:pt>
                <c:pt idx="197">
                  <c:v>419.35253999999998</c:v>
                </c:pt>
                <c:pt idx="198">
                  <c:v>419.35253999999998</c:v>
                </c:pt>
                <c:pt idx="199">
                  <c:v>419.35253999999998</c:v>
                </c:pt>
                <c:pt idx="200">
                  <c:v>401.37833999999998</c:v>
                </c:pt>
                <c:pt idx="201">
                  <c:v>399.36273999999997</c:v>
                </c:pt>
                <c:pt idx="202">
                  <c:v>447.31103999999999</c:v>
                </c:pt>
                <c:pt idx="203">
                  <c:v>401.34193999999997</c:v>
                </c:pt>
                <c:pt idx="204">
                  <c:v>427.35764</c:v>
                </c:pt>
                <c:pt idx="205">
                  <c:v>385.34703999999999</c:v>
                </c:pt>
                <c:pt idx="206">
                  <c:v>357.31574000000001</c:v>
                </c:pt>
                <c:pt idx="207">
                  <c:v>355.30014</c:v>
                </c:pt>
                <c:pt idx="208">
                  <c:v>383.33143999999999</c:v>
                </c:pt>
                <c:pt idx="209">
                  <c:v>387.36273999999997</c:v>
                </c:pt>
                <c:pt idx="210">
                  <c:v>375.36273999999997</c:v>
                </c:pt>
                <c:pt idx="211">
                  <c:v>469.35293999999999</c:v>
                </c:pt>
                <c:pt idx="212">
                  <c:v>491.33724000000001</c:v>
                </c:pt>
                <c:pt idx="213">
                  <c:v>421.36813999999998</c:v>
                </c:pt>
                <c:pt idx="214">
                  <c:v>379.30014</c:v>
                </c:pt>
                <c:pt idx="215">
                  <c:v>457.36813999999998</c:v>
                </c:pt>
                <c:pt idx="216">
                  <c:v>403.35764</c:v>
                </c:pt>
                <c:pt idx="217">
                  <c:v>401.34193999999997</c:v>
                </c:pt>
                <c:pt idx="218">
                  <c:v>399.32633999999996</c:v>
                </c:pt>
                <c:pt idx="219">
                  <c:v>401.34193999999997</c:v>
                </c:pt>
                <c:pt idx="220">
                  <c:v>415.35764</c:v>
                </c:pt>
                <c:pt idx="221">
                  <c:v>345.27933999999999</c:v>
                </c:pt>
                <c:pt idx="222">
                  <c:v>413.37833999999998</c:v>
                </c:pt>
                <c:pt idx="223">
                  <c:v>413.37833999999998</c:v>
                </c:pt>
                <c:pt idx="224">
                  <c:v>415.39403999999996</c:v>
                </c:pt>
                <c:pt idx="225">
                  <c:v>417.33684</c:v>
                </c:pt>
                <c:pt idx="226">
                  <c:v>419.35253999999998</c:v>
                </c:pt>
                <c:pt idx="227">
                  <c:v>415.32123999999999</c:v>
                </c:pt>
                <c:pt idx="228">
                  <c:v>415.32123999999999</c:v>
                </c:pt>
                <c:pt idx="229">
                  <c:v>383.29503999999997</c:v>
                </c:pt>
                <c:pt idx="230">
                  <c:v>619.38463999999999</c:v>
                </c:pt>
                <c:pt idx="231">
                  <c:v>371.33143999999999</c:v>
                </c:pt>
                <c:pt idx="232">
                  <c:v>429.30054000000001</c:v>
                </c:pt>
                <c:pt idx="233">
                  <c:v>373.34703999999999</c:v>
                </c:pt>
                <c:pt idx="234">
                  <c:v>387.36273999999997</c:v>
                </c:pt>
                <c:pt idx="235">
                  <c:v>385.34703999999999</c:v>
                </c:pt>
                <c:pt idx="236">
                  <c:v>433.33184</c:v>
                </c:pt>
                <c:pt idx="237">
                  <c:v>433.33184</c:v>
                </c:pt>
                <c:pt idx="238">
                  <c:v>419.31613999999996</c:v>
                </c:pt>
                <c:pt idx="239">
                  <c:v>453.35803999999996</c:v>
                </c:pt>
                <c:pt idx="240">
                  <c:v>501.34273999999999</c:v>
                </c:pt>
                <c:pt idx="241">
                  <c:v>453.35803999999996</c:v>
                </c:pt>
                <c:pt idx="242">
                  <c:v>399.32633999999996</c:v>
                </c:pt>
                <c:pt idx="243">
                  <c:v>469.35293999999999</c:v>
                </c:pt>
                <c:pt idx="244">
                  <c:v>501.34273999999999</c:v>
                </c:pt>
                <c:pt idx="245">
                  <c:v>485.34783999999996</c:v>
                </c:pt>
                <c:pt idx="246">
                  <c:v>485.34783999999996</c:v>
                </c:pt>
                <c:pt idx="247">
                  <c:v>613.27163999999993</c:v>
                </c:pt>
                <c:pt idx="248">
                  <c:v>401.37833999999998</c:v>
                </c:pt>
                <c:pt idx="249">
                  <c:v>415.39403999999996</c:v>
                </c:pt>
                <c:pt idx="250">
                  <c:v>427.39403999999996</c:v>
                </c:pt>
                <c:pt idx="251">
                  <c:v>387.36273999999997</c:v>
                </c:pt>
                <c:pt idx="252">
                  <c:v>403.32123999999999</c:v>
                </c:pt>
                <c:pt idx="253">
                  <c:v>421.36813999999998</c:v>
                </c:pt>
                <c:pt idx="254">
                  <c:v>477.35803999999996</c:v>
                </c:pt>
                <c:pt idx="255">
                  <c:v>429.33684</c:v>
                </c:pt>
                <c:pt idx="256">
                  <c:v>431.35253999999998</c:v>
                </c:pt>
                <c:pt idx="257">
                  <c:v>431.31613999999996</c:v>
                </c:pt>
                <c:pt idx="258">
                  <c:v>469.35293999999999</c:v>
                </c:pt>
                <c:pt idx="259">
                  <c:v>431.31613999999996</c:v>
                </c:pt>
                <c:pt idx="260">
                  <c:v>429.30054000000001</c:v>
                </c:pt>
                <c:pt idx="261">
                  <c:v>1035.57404</c:v>
                </c:pt>
                <c:pt idx="262">
                  <c:v>1091.56384</c:v>
                </c:pt>
                <c:pt idx="263">
                  <c:v>403.35764</c:v>
                </c:pt>
                <c:pt idx="264">
                  <c:v>415.32123999999999</c:v>
                </c:pt>
                <c:pt idx="265">
                  <c:v>417.33684</c:v>
                </c:pt>
                <c:pt idx="266">
                  <c:v>547.39984000000004</c:v>
                </c:pt>
                <c:pt idx="267">
                  <c:v>385.34703999999999</c:v>
                </c:pt>
                <c:pt idx="268">
                  <c:v>385.34703999999999</c:v>
                </c:pt>
                <c:pt idx="269">
                  <c:v>385.34703999999999</c:v>
                </c:pt>
                <c:pt idx="270">
                  <c:v>387.36273999999997</c:v>
                </c:pt>
                <c:pt idx="271">
                  <c:v>383.33143999999999</c:v>
                </c:pt>
                <c:pt idx="272">
                  <c:v>401.34193999999997</c:v>
                </c:pt>
                <c:pt idx="273">
                  <c:v>401.34193999999997</c:v>
                </c:pt>
                <c:pt idx="274">
                  <c:v>401.34193999999997</c:v>
                </c:pt>
                <c:pt idx="275">
                  <c:v>417.33684</c:v>
                </c:pt>
                <c:pt idx="276">
                  <c:v>417.33684</c:v>
                </c:pt>
                <c:pt idx="277">
                  <c:v>405.37324000000001</c:v>
                </c:pt>
                <c:pt idx="278">
                  <c:v>419.35253999999998</c:v>
                </c:pt>
                <c:pt idx="279">
                  <c:v>465.32164</c:v>
                </c:pt>
                <c:pt idx="280">
                  <c:v>408.38524000000001</c:v>
                </c:pt>
                <c:pt idx="281">
                  <c:v>391.38414</c:v>
                </c:pt>
                <c:pt idx="282">
                  <c:v>392.39024000000001</c:v>
                </c:pt>
                <c:pt idx="283">
                  <c:v>394.40593999999999</c:v>
                </c:pt>
                <c:pt idx="284">
                  <c:v>551.43114000000003</c:v>
                </c:pt>
                <c:pt idx="285">
                  <c:v>787.64523999999994</c:v>
                </c:pt>
                <c:pt idx="286">
                  <c:v>815.67653999999993</c:v>
                </c:pt>
                <c:pt idx="287">
                  <c:v>843.70784000000003</c:v>
                </c:pt>
                <c:pt idx="288">
                  <c:v>871.73914000000002</c:v>
                </c:pt>
                <c:pt idx="289">
                  <c:v>785.62954000000002</c:v>
                </c:pt>
                <c:pt idx="290">
                  <c:v>783.61393999999996</c:v>
                </c:pt>
                <c:pt idx="291">
                  <c:v>781.59824000000003</c:v>
                </c:pt>
                <c:pt idx="292">
                  <c:v>813.66084000000001</c:v>
                </c:pt>
                <c:pt idx="293">
                  <c:v>811.64523999999994</c:v>
                </c:pt>
                <c:pt idx="294">
                  <c:v>809.62954000000002</c:v>
                </c:pt>
                <c:pt idx="295">
                  <c:v>841.69213999999999</c:v>
                </c:pt>
                <c:pt idx="296">
                  <c:v>839.67653999999993</c:v>
                </c:pt>
                <c:pt idx="297">
                  <c:v>837.66084000000001</c:v>
                </c:pt>
                <c:pt idx="298">
                  <c:v>869.72343999999998</c:v>
                </c:pt>
                <c:pt idx="299">
                  <c:v>867.70784000000003</c:v>
                </c:pt>
                <c:pt idx="300">
                  <c:v>865.69213999999999</c:v>
                </c:pt>
                <c:pt idx="301">
                  <c:v>837.66084000000001</c:v>
                </c:pt>
                <c:pt idx="302">
                  <c:v>417.33684</c:v>
                </c:pt>
                <c:pt idx="303">
                  <c:v>443.35253999999998</c:v>
                </c:pt>
                <c:pt idx="304">
                  <c:v>401.34193999999997</c:v>
                </c:pt>
                <c:pt idx="305">
                  <c:v>401.34193999999997</c:v>
                </c:pt>
                <c:pt idx="306">
                  <c:v>443.35253999999998</c:v>
                </c:pt>
                <c:pt idx="307">
                  <c:v>637.43154000000004</c:v>
                </c:pt>
                <c:pt idx="308">
                  <c:v>710.44794000000002</c:v>
                </c:pt>
                <c:pt idx="309">
                  <c:v>517.31654000000003</c:v>
                </c:pt>
                <c:pt idx="310">
                  <c:v>517.31654000000003</c:v>
                </c:pt>
                <c:pt idx="311">
                  <c:v>527.26454000000001</c:v>
                </c:pt>
                <c:pt idx="312">
                  <c:v>455.35253999999998</c:v>
                </c:pt>
                <c:pt idx="313">
                  <c:v>401.34193999999997</c:v>
                </c:pt>
                <c:pt idx="314">
                  <c:v>549.41553999999996</c:v>
                </c:pt>
                <c:pt idx="315">
                  <c:v>549.41553999999996</c:v>
                </c:pt>
                <c:pt idx="316">
                  <c:v>759.61393999999996</c:v>
                </c:pt>
                <c:pt idx="317">
                  <c:v>731.58263999999997</c:v>
                </c:pt>
                <c:pt idx="318">
                  <c:v>399.36273999999997</c:v>
                </c:pt>
                <c:pt idx="319">
                  <c:v>787.64523999999994</c:v>
                </c:pt>
                <c:pt idx="320">
                  <c:v>381.31574000000001</c:v>
                </c:pt>
                <c:pt idx="321">
                  <c:v>491.30093999999997</c:v>
                </c:pt>
                <c:pt idx="322">
                  <c:v>453.33684</c:v>
                </c:pt>
                <c:pt idx="323">
                  <c:v>457.36813999999998</c:v>
                </c:pt>
                <c:pt idx="324">
                  <c:v>455.35253999999998</c:v>
                </c:pt>
                <c:pt idx="325">
                  <c:v>439.32123999999999</c:v>
                </c:pt>
                <c:pt idx="326">
                  <c:v>721.37994000000003</c:v>
                </c:pt>
                <c:pt idx="327">
                  <c:v>723.39553999999998</c:v>
                </c:pt>
                <c:pt idx="328">
                  <c:v>679.36933999999997</c:v>
                </c:pt>
                <c:pt idx="329">
                  <c:v>681.38504</c:v>
                </c:pt>
                <c:pt idx="330">
                  <c:v>415.35764</c:v>
                </c:pt>
                <c:pt idx="331">
                  <c:v>515.30093999999997</c:v>
                </c:pt>
                <c:pt idx="332">
                  <c:v>531.29584</c:v>
                </c:pt>
                <c:pt idx="333">
                  <c:v>533.31143999999995</c:v>
                </c:pt>
                <c:pt idx="334">
                  <c:v>531.29584</c:v>
                </c:pt>
                <c:pt idx="335">
                  <c:v>575.28563999999994</c:v>
                </c:pt>
                <c:pt idx="336">
                  <c:v>529.28013999999996</c:v>
                </c:pt>
                <c:pt idx="337">
                  <c:v>517.31654000000003</c:v>
                </c:pt>
                <c:pt idx="338">
                  <c:v>969.64553999999998</c:v>
                </c:pt>
                <c:pt idx="339">
                  <c:v>971.66124000000002</c:v>
                </c:pt>
                <c:pt idx="340">
                  <c:v>497.31144</c:v>
                </c:pt>
                <c:pt idx="341">
                  <c:v>495.29584</c:v>
                </c:pt>
                <c:pt idx="342">
                  <c:v>539.32204000000002</c:v>
                </c:pt>
                <c:pt idx="343">
                  <c:v>537.34273999999994</c:v>
                </c:pt>
                <c:pt idx="344">
                  <c:v>511.32713999999999</c:v>
                </c:pt>
                <c:pt idx="345">
                  <c:v>537.30633999999998</c:v>
                </c:pt>
                <c:pt idx="346">
                  <c:v>539.32204000000002</c:v>
                </c:pt>
                <c:pt idx="347">
                  <c:v>481.31653999999997</c:v>
                </c:pt>
                <c:pt idx="348">
                  <c:v>657.38504</c:v>
                </c:pt>
                <c:pt idx="349">
                  <c:v>567.35334</c:v>
                </c:pt>
                <c:pt idx="350">
                  <c:v>625.35883999999999</c:v>
                </c:pt>
                <c:pt idx="351">
                  <c:v>609.36383999999998</c:v>
                </c:pt>
                <c:pt idx="352">
                  <c:v>623.34313999999995</c:v>
                </c:pt>
                <c:pt idx="353">
                  <c:v>611.37954000000002</c:v>
                </c:pt>
                <c:pt idx="354">
                  <c:v>627.37443999999994</c:v>
                </c:pt>
                <c:pt idx="355">
                  <c:v>449.32673999999997</c:v>
                </c:pt>
                <c:pt idx="356">
                  <c:v>497.31144</c:v>
                </c:pt>
                <c:pt idx="357">
                  <c:v>703.55133999999998</c:v>
                </c:pt>
                <c:pt idx="358">
                  <c:v>731.58263999999997</c:v>
                </c:pt>
                <c:pt idx="359">
                  <c:v>701.53563999999994</c:v>
                </c:pt>
                <c:pt idx="360">
                  <c:v>729.56693999999993</c:v>
                </c:pt>
                <c:pt idx="361">
                  <c:v>727.55133999999998</c:v>
                </c:pt>
                <c:pt idx="362">
                  <c:v>417.33684</c:v>
                </c:pt>
                <c:pt idx="363">
                  <c:v>417.33684</c:v>
                </c:pt>
                <c:pt idx="364">
                  <c:v>417.33684</c:v>
                </c:pt>
                <c:pt idx="365">
                  <c:v>419.35253999999998</c:v>
                </c:pt>
                <c:pt idx="366">
                  <c:v>519.40494000000001</c:v>
                </c:pt>
                <c:pt idx="367">
                  <c:v>417.33684</c:v>
                </c:pt>
                <c:pt idx="368">
                  <c:v>419.35253999999998</c:v>
                </c:pt>
                <c:pt idx="369">
                  <c:v>547.32713999999999</c:v>
                </c:pt>
                <c:pt idx="370">
                  <c:v>565.33763999999996</c:v>
                </c:pt>
                <c:pt idx="371">
                  <c:v>549.34273999999994</c:v>
                </c:pt>
                <c:pt idx="372">
                  <c:v>549.34273999999994</c:v>
                </c:pt>
                <c:pt idx="373">
                  <c:v>575.32204000000002</c:v>
                </c:pt>
                <c:pt idx="374">
                  <c:v>403.24843999999996</c:v>
                </c:pt>
                <c:pt idx="375">
                  <c:v>593.33253999999999</c:v>
                </c:pt>
                <c:pt idx="376">
                  <c:v>437.36313999999999</c:v>
                </c:pt>
                <c:pt idx="377">
                  <c:v>419.35253999999998</c:v>
                </c:pt>
                <c:pt idx="378">
                  <c:v>419.35253999999998</c:v>
                </c:pt>
                <c:pt idx="379">
                  <c:v>1138.37384</c:v>
                </c:pt>
                <c:pt idx="380">
                  <c:v>419.35253999999998</c:v>
                </c:pt>
                <c:pt idx="381">
                  <c:v>417.33684</c:v>
                </c:pt>
                <c:pt idx="382">
                  <c:v>433.33184</c:v>
                </c:pt>
                <c:pt idx="383">
                  <c:v>417.33684</c:v>
                </c:pt>
                <c:pt idx="384">
                  <c:v>419.35253999999998</c:v>
                </c:pt>
                <c:pt idx="385">
                  <c:v>489.32164</c:v>
                </c:pt>
                <c:pt idx="386">
                  <c:v>401.34193999999997</c:v>
                </c:pt>
                <c:pt idx="387">
                  <c:v>569.52973999999995</c:v>
                </c:pt>
                <c:pt idx="388">
                  <c:v>667.63933999999995</c:v>
                </c:pt>
                <c:pt idx="389">
                  <c:v>651.60803999999996</c:v>
                </c:pt>
                <c:pt idx="390">
                  <c:v>597.56103999999993</c:v>
                </c:pt>
                <c:pt idx="391">
                  <c:v>625.59234000000004</c:v>
                </c:pt>
                <c:pt idx="392">
                  <c:v>623.57673999999997</c:v>
                </c:pt>
                <c:pt idx="393">
                  <c:v>653.62364000000002</c:v>
                </c:pt>
                <c:pt idx="394">
                  <c:v>649.59234000000004</c:v>
                </c:pt>
                <c:pt idx="395">
                  <c:v>647.57673999999997</c:v>
                </c:pt>
                <c:pt idx="396">
                  <c:v>681.65494000000001</c:v>
                </c:pt>
                <c:pt idx="397">
                  <c:v>679.63933999999995</c:v>
                </c:pt>
                <c:pt idx="398">
                  <c:v>677.62364000000002</c:v>
                </c:pt>
                <c:pt idx="399">
                  <c:v>675.60803999999996</c:v>
                </c:pt>
                <c:pt idx="400">
                  <c:v>673.59234000000004</c:v>
                </c:pt>
                <c:pt idx="401">
                  <c:v>671.57673999999997</c:v>
                </c:pt>
                <c:pt idx="402">
                  <c:v>709.68624</c:v>
                </c:pt>
                <c:pt idx="403">
                  <c:v>705.65494000000001</c:v>
                </c:pt>
                <c:pt idx="404">
                  <c:v>701.62364000000002</c:v>
                </c:pt>
                <c:pt idx="405">
                  <c:v>697.59234000000004</c:v>
                </c:pt>
                <c:pt idx="406">
                  <c:v>735.70194000000004</c:v>
                </c:pt>
                <c:pt idx="407">
                  <c:v>595.54543999999999</c:v>
                </c:pt>
                <c:pt idx="408">
                  <c:v>609.56103999999993</c:v>
                </c:pt>
                <c:pt idx="409">
                  <c:v>637.59234000000004</c:v>
                </c:pt>
                <c:pt idx="410">
                  <c:v>621.56103999999993</c:v>
                </c:pt>
                <c:pt idx="411">
                  <c:v>707.67063999999993</c:v>
                </c:pt>
                <c:pt idx="412">
                  <c:v>639.60803999999996</c:v>
                </c:pt>
                <c:pt idx="413">
                  <c:v>611.57673999999997</c:v>
                </c:pt>
                <c:pt idx="414">
                  <c:v>694.57744000000002</c:v>
                </c:pt>
                <c:pt idx="415">
                  <c:v>705.58223999999996</c:v>
                </c:pt>
                <c:pt idx="416">
                  <c:v>656.63893999999993</c:v>
                </c:pt>
                <c:pt idx="417">
                  <c:v>699.60803999999996</c:v>
                </c:pt>
                <c:pt idx="418">
                  <c:v>691.63933999999995</c:v>
                </c:pt>
                <c:pt idx="419">
                  <c:v>663.60803999999996</c:v>
                </c:pt>
                <c:pt idx="420">
                  <c:v>649.59234000000004</c:v>
                </c:pt>
                <c:pt idx="421">
                  <c:v>621.56103999999993</c:v>
                </c:pt>
                <c:pt idx="422">
                  <c:v>703.55133999999998</c:v>
                </c:pt>
                <c:pt idx="423">
                  <c:v>619.54543999999999</c:v>
                </c:pt>
                <c:pt idx="424">
                  <c:v>621.56103999999993</c:v>
                </c:pt>
                <c:pt idx="425">
                  <c:v>623.57673999999997</c:v>
                </c:pt>
                <c:pt idx="426">
                  <c:v>703.63933999999995</c:v>
                </c:pt>
                <c:pt idx="427">
                  <c:v>639.60803999999996</c:v>
                </c:pt>
                <c:pt idx="428">
                  <c:v>667.63933999999995</c:v>
                </c:pt>
                <c:pt idx="429">
                  <c:v>695.67063999999993</c:v>
                </c:pt>
                <c:pt idx="430">
                  <c:v>723.70194000000004</c:v>
                </c:pt>
                <c:pt idx="431">
                  <c:v>653.62364000000002</c:v>
                </c:pt>
                <c:pt idx="432">
                  <c:v>681.65494000000001</c:v>
                </c:pt>
                <c:pt idx="433">
                  <c:v>709.68624</c:v>
                </c:pt>
                <c:pt idx="434">
                  <c:v>737.71753999999999</c:v>
                </c:pt>
                <c:pt idx="435">
                  <c:v>735.70194000000004</c:v>
                </c:pt>
                <c:pt idx="436">
                  <c:v>707.67063999999993</c:v>
                </c:pt>
                <c:pt idx="437">
                  <c:v>679.63933999999995</c:v>
                </c:pt>
                <c:pt idx="438">
                  <c:v>651.60803999999996</c:v>
                </c:pt>
                <c:pt idx="439">
                  <c:v>649.59234000000004</c:v>
                </c:pt>
                <c:pt idx="440">
                  <c:v>651.60803999999996</c:v>
                </c:pt>
                <c:pt idx="441">
                  <c:v>637.59234000000004</c:v>
                </c:pt>
                <c:pt idx="442">
                  <c:v>635.57673999999997</c:v>
                </c:pt>
                <c:pt idx="443">
                  <c:v>649.59234000000004</c:v>
                </c:pt>
                <c:pt idx="444">
                  <c:v>647.57673999999997</c:v>
                </c:pt>
                <c:pt idx="445">
                  <c:v>633.56103999999993</c:v>
                </c:pt>
                <c:pt idx="446">
                  <c:v>647.57673999999997</c:v>
                </c:pt>
                <c:pt idx="447">
                  <c:v>645.56103999999993</c:v>
                </c:pt>
                <c:pt idx="448">
                  <c:v>677.62364000000002</c:v>
                </c:pt>
                <c:pt idx="449">
                  <c:v>679.63933999999995</c:v>
                </c:pt>
                <c:pt idx="450">
                  <c:v>665.62364000000002</c:v>
                </c:pt>
                <c:pt idx="451">
                  <c:v>663.60803999999996</c:v>
                </c:pt>
                <c:pt idx="452">
                  <c:v>677.62364000000002</c:v>
                </c:pt>
                <c:pt idx="453">
                  <c:v>675.60803999999996</c:v>
                </c:pt>
                <c:pt idx="454">
                  <c:v>673.59234000000004</c:v>
                </c:pt>
                <c:pt idx="455">
                  <c:v>675.60803999999996</c:v>
                </c:pt>
                <c:pt idx="456">
                  <c:v>661.59234000000004</c:v>
                </c:pt>
                <c:pt idx="457">
                  <c:v>693.65494000000001</c:v>
                </c:pt>
                <c:pt idx="458">
                  <c:v>707.67063999999993</c:v>
                </c:pt>
                <c:pt idx="459">
                  <c:v>705.65494000000001</c:v>
                </c:pt>
                <c:pt idx="460">
                  <c:v>703.63933999999995</c:v>
                </c:pt>
                <c:pt idx="461">
                  <c:v>705.65494000000001</c:v>
                </c:pt>
                <c:pt idx="462">
                  <c:v>691.63933999999995</c:v>
                </c:pt>
                <c:pt idx="463">
                  <c:v>689.62364000000002</c:v>
                </c:pt>
                <c:pt idx="464">
                  <c:v>703.63933999999995</c:v>
                </c:pt>
                <c:pt idx="465">
                  <c:v>701.62364000000002</c:v>
                </c:pt>
                <c:pt idx="466">
                  <c:v>733.68624</c:v>
                </c:pt>
                <c:pt idx="467">
                  <c:v>735.70194000000004</c:v>
                </c:pt>
                <c:pt idx="468">
                  <c:v>721.68624</c:v>
                </c:pt>
                <c:pt idx="469">
                  <c:v>719.67063999999993</c:v>
                </c:pt>
                <c:pt idx="470">
                  <c:v>733.68624</c:v>
                </c:pt>
                <c:pt idx="471">
                  <c:v>731.67063999999993</c:v>
                </c:pt>
                <c:pt idx="472">
                  <c:v>729.65494000000001</c:v>
                </c:pt>
                <c:pt idx="473">
                  <c:v>731.67063999999993</c:v>
                </c:pt>
                <c:pt idx="474">
                  <c:v>717.65494000000001</c:v>
                </c:pt>
                <c:pt idx="475">
                  <c:v>665.62364000000002</c:v>
                </c:pt>
                <c:pt idx="476">
                  <c:v>663.60803999999996</c:v>
                </c:pt>
                <c:pt idx="477">
                  <c:v>661.59234000000004</c:v>
                </c:pt>
                <c:pt idx="478">
                  <c:v>651.60803999999996</c:v>
                </c:pt>
                <c:pt idx="479">
                  <c:v>641.62364000000002</c:v>
                </c:pt>
                <c:pt idx="480">
                  <c:v>669.65494000000001</c:v>
                </c:pt>
                <c:pt idx="481">
                  <c:v>667.63933999999995</c:v>
                </c:pt>
                <c:pt idx="482">
                  <c:v>665.62364000000002</c:v>
                </c:pt>
                <c:pt idx="483">
                  <c:v>725.71753999999999</c:v>
                </c:pt>
                <c:pt idx="484">
                  <c:v>655.63933999999995</c:v>
                </c:pt>
                <c:pt idx="485">
                  <c:v>683.67063999999993</c:v>
                </c:pt>
                <c:pt idx="486">
                  <c:v>681.65494000000001</c:v>
                </c:pt>
                <c:pt idx="487">
                  <c:v>679.63933999999995</c:v>
                </c:pt>
                <c:pt idx="488">
                  <c:v>711.70194000000004</c:v>
                </c:pt>
                <c:pt idx="489">
                  <c:v>739.73324000000002</c:v>
                </c:pt>
                <c:pt idx="490">
                  <c:v>765.74883999999997</c:v>
                </c:pt>
                <c:pt idx="491">
                  <c:v>765.74883999999997</c:v>
                </c:pt>
                <c:pt idx="492">
                  <c:v>765.74883999999997</c:v>
                </c:pt>
                <c:pt idx="493">
                  <c:v>1128.0673400000001</c:v>
                </c:pt>
                <c:pt idx="494">
                  <c:v>1100.03604</c:v>
                </c:pt>
                <c:pt idx="495">
                  <c:v>1156.0986399999999</c:v>
                </c:pt>
                <c:pt idx="496">
                  <c:v>1128.0673400000001</c:v>
                </c:pt>
                <c:pt idx="497">
                  <c:v>1072.0047400000001</c:v>
                </c:pt>
                <c:pt idx="498">
                  <c:v>659.56143999999995</c:v>
                </c:pt>
                <c:pt idx="499">
                  <c:v>631.42103999999995</c:v>
                </c:pt>
                <c:pt idx="500">
                  <c:v>643.42103999999995</c:v>
                </c:pt>
                <c:pt idx="501">
                  <c:v>629.44173999999998</c:v>
                </c:pt>
                <c:pt idx="502">
                  <c:v>645.43664000000001</c:v>
                </c:pt>
                <c:pt idx="503">
                  <c:v>645.43664000000001</c:v>
                </c:pt>
                <c:pt idx="504">
                  <c:v>641.40534000000002</c:v>
                </c:pt>
                <c:pt idx="505">
                  <c:v>615.38973999999996</c:v>
                </c:pt>
                <c:pt idx="506">
                  <c:v>657.47303999999997</c:v>
                </c:pt>
                <c:pt idx="507">
                  <c:v>397.34703999999999</c:v>
                </c:pt>
                <c:pt idx="508">
                  <c:v>399.36273999999997</c:v>
                </c:pt>
                <c:pt idx="509">
                  <c:v>399.36273999999997</c:v>
                </c:pt>
                <c:pt idx="510">
                  <c:v>401.37833999999998</c:v>
                </c:pt>
                <c:pt idx="511">
                  <c:v>401.37833999999998</c:v>
                </c:pt>
                <c:pt idx="512">
                  <c:v>399.36273999999997</c:v>
                </c:pt>
                <c:pt idx="513">
                  <c:v>399.36273999999997</c:v>
                </c:pt>
                <c:pt idx="514">
                  <c:v>413.37833999999998</c:v>
                </c:pt>
                <c:pt idx="515">
                  <c:v>427.39403999999996</c:v>
                </c:pt>
                <c:pt idx="516">
                  <c:v>403.39403999999996</c:v>
                </c:pt>
                <c:pt idx="517">
                  <c:v>403.39403999999996</c:v>
                </c:pt>
                <c:pt idx="518">
                  <c:v>413.37833999999998</c:v>
                </c:pt>
                <c:pt idx="519">
                  <c:v>401.37833999999998</c:v>
                </c:pt>
                <c:pt idx="520">
                  <c:v>427.39403999999996</c:v>
                </c:pt>
                <c:pt idx="521">
                  <c:v>425.37833999999998</c:v>
                </c:pt>
                <c:pt idx="522">
                  <c:v>415.39403999999996</c:v>
                </c:pt>
                <c:pt idx="523">
                  <c:v>399.36273999999997</c:v>
                </c:pt>
                <c:pt idx="524">
                  <c:v>399.36273999999997</c:v>
                </c:pt>
                <c:pt idx="525">
                  <c:v>399.36273999999997</c:v>
                </c:pt>
                <c:pt idx="526">
                  <c:v>413.37833999999998</c:v>
                </c:pt>
                <c:pt idx="527">
                  <c:v>401.37833999999998</c:v>
                </c:pt>
                <c:pt idx="528">
                  <c:v>399.36273999999997</c:v>
                </c:pt>
                <c:pt idx="529">
                  <c:v>399.36273999999997</c:v>
                </c:pt>
                <c:pt idx="530">
                  <c:v>401.37833999999998</c:v>
                </c:pt>
                <c:pt idx="531">
                  <c:v>399.36273999999997</c:v>
                </c:pt>
                <c:pt idx="532">
                  <c:v>401.37833999999998</c:v>
                </c:pt>
                <c:pt idx="533">
                  <c:v>401.37833999999998</c:v>
                </c:pt>
                <c:pt idx="534">
                  <c:v>435.38383999999996</c:v>
                </c:pt>
                <c:pt idx="535">
                  <c:v>449.36313999999999</c:v>
                </c:pt>
                <c:pt idx="536">
                  <c:v>399.36273999999997</c:v>
                </c:pt>
                <c:pt idx="537">
                  <c:v>401.37833999999998</c:v>
                </c:pt>
                <c:pt idx="538">
                  <c:v>419.38893999999999</c:v>
                </c:pt>
                <c:pt idx="539">
                  <c:v>433.36813999999998</c:v>
                </c:pt>
                <c:pt idx="540">
                  <c:v>435.38383999999996</c:v>
                </c:pt>
                <c:pt idx="541">
                  <c:v>451.37873999999999</c:v>
                </c:pt>
                <c:pt idx="542">
                  <c:v>467.37363999999997</c:v>
                </c:pt>
                <c:pt idx="543">
                  <c:v>465.35803999999996</c:v>
                </c:pt>
                <c:pt idx="544">
                  <c:v>449.36313999999999</c:v>
                </c:pt>
                <c:pt idx="545">
                  <c:v>447.34744000000001</c:v>
                </c:pt>
                <c:pt idx="546">
                  <c:v>433.36813999999998</c:v>
                </c:pt>
                <c:pt idx="547">
                  <c:v>417.37324000000001</c:v>
                </c:pt>
                <c:pt idx="548">
                  <c:v>419.38893999999999</c:v>
                </c:pt>
                <c:pt idx="549">
                  <c:v>397.34703999999999</c:v>
                </c:pt>
                <c:pt idx="550">
                  <c:v>399.36273999999997</c:v>
                </c:pt>
                <c:pt idx="551">
                  <c:v>413.37833999999998</c:v>
                </c:pt>
                <c:pt idx="552">
                  <c:v>415.39403999999996</c:v>
                </c:pt>
                <c:pt idx="553">
                  <c:v>415.39403999999996</c:v>
                </c:pt>
                <c:pt idx="554">
                  <c:v>417.40963999999997</c:v>
                </c:pt>
                <c:pt idx="555">
                  <c:v>429.40963999999997</c:v>
                </c:pt>
                <c:pt idx="556">
                  <c:v>431.38893999999999</c:v>
                </c:pt>
                <c:pt idx="557">
                  <c:v>413.37833999999998</c:v>
                </c:pt>
                <c:pt idx="558">
                  <c:v>415.39403999999996</c:v>
                </c:pt>
                <c:pt idx="559">
                  <c:v>417.40963999999997</c:v>
                </c:pt>
                <c:pt idx="560">
                  <c:v>417.40963999999997</c:v>
                </c:pt>
                <c:pt idx="561">
                  <c:v>431.42534000000001</c:v>
                </c:pt>
                <c:pt idx="562">
                  <c:v>395.33143999999999</c:v>
                </c:pt>
                <c:pt idx="563">
                  <c:v>663.60803999999996</c:v>
                </c:pt>
                <c:pt idx="564">
                  <c:v>635.57673999999997</c:v>
                </c:pt>
                <c:pt idx="565">
                  <c:v>661.59234000000004</c:v>
                </c:pt>
                <c:pt idx="566">
                  <c:v>633.56103999999993</c:v>
                </c:pt>
                <c:pt idx="567">
                  <c:v>663.60803999999996</c:v>
                </c:pt>
                <c:pt idx="568">
                  <c:v>635.57673999999997</c:v>
                </c:pt>
                <c:pt idx="569">
                  <c:v>415.35764</c:v>
                </c:pt>
                <c:pt idx="570">
                  <c:v>395.33143999999999</c:v>
                </c:pt>
                <c:pt idx="571">
                  <c:v>401.37833999999998</c:v>
                </c:pt>
                <c:pt idx="572">
                  <c:v>495.33224000000001</c:v>
                </c:pt>
                <c:pt idx="573">
                  <c:v>313.21674000000002</c:v>
                </c:pt>
                <c:pt idx="574">
                  <c:v>413.37833999999998</c:v>
                </c:pt>
                <c:pt idx="575">
                  <c:v>411.36273999999997</c:v>
                </c:pt>
                <c:pt idx="576">
                  <c:v>429.40963999999997</c:v>
                </c:pt>
                <c:pt idx="577">
                  <c:v>399.36273999999997</c:v>
                </c:pt>
                <c:pt idx="578">
                  <c:v>395.33143999999999</c:v>
                </c:pt>
                <c:pt idx="579">
                  <c:v>399.36273999999997</c:v>
                </c:pt>
                <c:pt idx="580">
                  <c:v>397.34703999999999</c:v>
                </c:pt>
                <c:pt idx="581">
                  <c:v>397.34703999999999</c:v>
                </c:pt>
                <c:pt idx="582">
                  <c:v>399.36273999999997</c:v>
                </c:pt>
                <c:pt idx="583">
                  <c:v>399.36273999999997</c:v>
                </c:pt>
                <c:pt idx="584">
                  <c:v>427.39403999999996</c:v>
                </c:pt>
                <c:pt idx="585">
                  <c:v>415.39403999999996</c:v>
                </c:pt>
                <c:pt idx="586">
                  <c:v>413.37833999999998</c:v>
                </c:pt>
                <c:pt idx="587">
                  <c:v>427.39403999999996</c:v>
                </c:pt>
                <c:pt idx="588">
                  <c:v>413.37833999999998</c:v>
                </c:pt>
                <c:pt idx="589">
                  <c:v>427.39403999999996</c:v>
                </c:pt>
                <c:pt idx="590">
                  <c:v>441.40963999999997</c:v>
                </c:pt>
                <c:pt idx="591">
                  <c:v>441.40963999999997</c:v>
                </c:pt>
                <c:pt idx="592">
                  <c:v>441.40963999999997</c:v>
                </c:pt>
                <c:pt idx="593">
                  <c:v>427.39403999999996</c:v>
                </c:pt>
                <c:pt idx="594">
                  <c:v>427.39403999999996</c:v>
                </c:pt>
                <c:pt idx="595">
                  <c:v>413.37833999999998</c:v>
                </c:pt>
                <c:pt idx="596">
                  <c:v>427.39403999999996</c:v>
                </c:pt>
                <c:pt idx="597">
                  <c:v>429.40963999999997</c:v>
                </c:pt>
                <c:pt idx="598">
                  <c:v>415.39403999999996</c:v>
                </c:pt>
                <c:pt idx="599">
                  <c:v>385.34703999999999</c:v>
                </c:pt>
                <c:pt idx="600">
                  <c:v>385.34703999999999</c:v>
                </c:pt>
                <c:pt idx="601">
                  <c:v>371.33143999999999</c:v>
                </c:pt>
                <c:pt idx="602">
                  <c:v>413.37833999999998</c:v>
                </c:pt>
                <c:pt idx="603">
                  <c:v>411.36273999999997</c:v>
                </c:pt>
                <c:pt idx="604">
                  <c:v>427.39403999999996</c:v>
                </c:pt>
                <c:pt idx="605">
                  <c:v>427.39403999999996</c:v>
                </c:pt>
                <c:pt idx="606">
                  <c:v>441.40963999999997</c:v>
                </c:pt>
                <c:pt idx="607">
                  <c:v>397.34703999999999</c:v>
                </c:pt>
                <c:pt idx="608">
                  <c:v>413.37833999999998</c:v>
                </c:pt>
                <c:pt idx="609">
                  <c:v>493.38934</c:v>
                </c:pt>
                <c:pt idx="610">
                  <c:v>451.37873999999999</c:v>
                </c:pt>
                <c:pt idx="611">
                  <c:v>431.35253999999998</c:v>
                </c:pt>
                <c:pt idx="612">
                  <c:v>491.37363999999997</c:v>
                </c:pt>
                <c:pt idx="613">
                  <c:v>493.38934</c:v>
                </c:pt>
                <c:pt idx="614">
                  <c:v>509.38423999999998</c:v>
                </c:pt>
                <c:pt idx="615">
                  <c:v>415.35764</c:v>
                </c:pt>
                <c:pt idx="616">
                  <c:v>431.35253999999998</c:v>
                </c:pt>
                <c:pt idx="617">
                  <c:v>431.35253999999998</c:v>
                </c:pt>
                <c:pt idx="618">
                  <c:v>433.36813999999998</c:v>
                </c:pt>
                <c:pt idx="619">
                  <c:v>431.35253999999998</c:v>
                </c:pt>
                <c:pt idx="620">
                  <c:v>427.32123999999999</c:v>
                </c:pt>
                <c:pt idx="621">
                  <c:v>427.32123999999999</c:v>
                </c:pt>
                <c:pt idx="622">
                  <c:v>429.33684</c:v>
                </c:pt>
                <c:pt idx="623">
                  <c:v>417.40963999999997</c:v>
                </c:pt>
                <c:pt idx="624">
                  <c:v>447.34744000000001</c:v>
                </c:pt>
                <c:pt idx="625">
                  <c:v>447.34744000000001</c:v>
                </c:pt>
                <c:pt idx="626">
                  <c:v>447.34744000000001</c:v>
                </c:pt>
                <c:pt idx="627">
                  <c:v>517.33763999999996</c:v>
                </c:pt>
                <c:pt idx="628">
                  <c:v>529.33763999999996</c:v>
                </c:pt>
                <c:pt idx="629">
                  <c:v>529.33763999999996</c:v>
                </c:pt>
                <c:pt idx="630">
                  <c:v>401.37833999999998</c:v>
                </c:pt>
                <c:pt idx="631">
                  <c:v>417.37324000000001</c:v>
                </c:pt>
                <c:pt idx="632">
                  <c:v>413.37833999999998</c:v>
                </c:pt>
                <c:pt idx="633">
                  <c:v>411.36273999999997</c:v>
                </c:pt>
                <c:pt idx="634">
                  <c:v>409.34703999999999</c:v>
                </c:pt>
                <c:pt idx="635">
                  <c:v>459.38383999999996</c:v>
                </c:pt>
                <c:pt idx="636">
                  <c:v>445.36813999999998</c:v>
                </c:pt>
                <c:pt idx="637">
                  <c:v>433.36813999999998</c:v>
                </c:pt>
                <c:pt idx="638">
                  <c:v>433.36813999999998</c:v>
                </c:pt>
                <c:pt idx="639">
                  <c:v>425.30554000000001</c:v>
                </c:pt>
                <c:pt idx="640">
                  <c:v>493.26243999999997</c:v>
                </c:pt>
                <c:pt idx="641">
                  <c:v>463.34233999999998</c:v>
                </c:pt>
                <c:pt idx="642">
                  <c:v>429.33684</c:v>
                </c:pt>
                <c:pt idx="643">
                  <c:v>461.32673999999997</c:v>
                </c:pt>
                <c:pt idx="644">
                  <c:v>445.33184</c:v>
                </c:pt>
                <c:pt idx="645">
                  <c:v>445.33184</c:v>
                </c:pt>
                <c:pt idx="646">
                  <c:v>447.34744000000001</c:v>
                </c:pt>
                <c:pt idx="647">
                  <c:v>445.33184</c:v>
                </c:pt>
                <c:pt idx="648">
                  <c:v>447.34744000000001</c:v>
                </c:pt>
                <c:pt idx="649">
                  <c:v>427.32123999999999</c:v>
                </c:pt>
                <c:pt idx="650">
                  <c:v>427.32123999999999</c:v>
                </c:pt>
                <c:pt idx="651">
                  <c:v>475.34233999999998</c:v>
                </c:pt>
                <c:pt idx="652">
                  <c:v>489.35803999999996</c:v>
                </c:pt>
                <c:pt idx="653">
                  <c:v>489.35803999999996</c:v>
                </c:pt>
                <c:pt idx="654">
                  <c:v>399.32633999999996</c:v>
                </c:pt>
                <c:pt idx="655">
                  <c:v>415.35764</c:v>
                </c:pt>
                <c:pt idx="656">
                  <c:v>415.35764</c:v>
                </c:pt>
                <c:pt idx="657">
                  <c:v>431.35253999999998</c:v>
                </c:pt>
                <c:pt idx="658">
                  <c:v>415.32123999999999</c:v>
                </c:pt>
                <c:pt idx="659">
                  <c:v>443.35253999999998</c:v>
                </c:pt>
                <c:pt idx="660">
                  <c:v>471.34744000000001</c:v>
                </c:pt>
                <c:pt idx="661">
                  <c:v>447.38383999999996</c:v>
                </c:pt>
                <c:pt idx="662">
                  <c:v>411.36273999999997</c:v>
                </c:pt>
                <c:pt idx="663">
                  <c:v>417.37324000000001</c:v>
                </c:pt>
                <c:pt idx="664">
                  <c:v>415.35764</c:v>
                </c:pt>
                <c:pt idx="665">
                  <c:v>417.37324000000001</c:v>
                </c:pt>
                <c:pt idx="666">
                  <c:v>415.35764</c:v>
                </c:pt>
                <c:pt idx="667">
                  <c:v>419.38893999999999</c:v>
                </c:pt>
                <c:pt idx="668">
                  <c:v>431.35253999999998</c:v>
                </c:pt>
                <c:pt idx="669">
                  <c:v>433.36813999999998</c:v>
                </c:pt>
                <c:pt idx="670">
                  <c:v>563.43114000000003</c:v>
                </c:pt>
                <c:pt idx="671">
                  <c:v>801.66084000000001</c:v>
                </c:pt>
                <c:pt idx="672">
                  <c:v>829.69213999999999</c:v>
                </c:pt>
                <c:pt idx="673">
                  <c:v>857.72343999999998</c:v>
                </c:pt>
                <c:pt idx="674">
                  <c:v>885.75473999999997</c:v>
                </c:pt>
                <c:pt idx="675">
                  <c:v>799.64523999999994</c:v>
                </c:pt>
                <c:pt idx="676">
                  <c:v>797.62954000000002</c:v>
                </c:pt>
                <c:pt idx="677">
                  <c:v>795.61393999999996</c:v>
                </c:pt>
                <c:pt idx="678">
                  <c:v>827.67653999999993</c:v>
                </c:pt>
                <c:pt idx="679">
                  <c:v>825.66084000000001</c:v>
                </c:pt>
                <c:pt idx="680">
                  <c:v>823.64523999999994</c:v>
                </c:pt>
                <c:pt idx="681">
                  <c:v>855.70784000000003</c:v>
                </c:pt>
                <c:pt idx="682">
                  <c:v>853.69213999999999</c:v>
                </c:pt>
                <c:pt idx="683">
                  <c:v>851.67653999999993</c:v>
                </c:pt>
                <c:pt idx="684">
                  <c:v>883.73914000000002</c:v>
                </c:pt>
                <c:pt idx="685">
                  <c:v>881.72343999999998</c:v>
                </c:pt>
                <c:pt idx="686">
                  <c:v>879.70784000000003</c:v>
                </c:pt>
                <c:pt idx="687">
                  <c:v>459.34744000000001</c:v>
                </c:pt>
                <c:pt idx="688">
                  <c:v>431.35253999999998</c:v>
                </c:pt>
                <c:pt idx="689">
                  <c:v>637.59234000000004</c:v>
                </c:pt>
                <c:pt idx="690">
                  <c:v>623.57673999999997</c:v>
                </c:pt>
                <c:pt idx="691">
                  <c:v>661.59234000000004</c:v>
                </c:pt>
                <c:pt idx="692">
                  <c:v>695.59784000000002</c:v>
                </c:pt>
                <c:pt idx="693">
                  <c:v>711.59273999999994</c:v>
                </c:pt>
                <c:pt idx="694">
                  <c:v>479.33724000000001</c:v>
                </c:pt>
                <c:pt idx="695">
                  <c:v>463.34233999999998</c:v>
                </c:pt>
                <c:pt idx="696">
                  <c:v>463.34233999999998</c:v>
                </c:pt>
                <c:pt idx="697">
                  <c:v>479.33724000000001</c:v>
                </c:pt>
                <c:pt idx="698">
                  <c:v>479.33724000000001</c:v>
                </c:pt>
                <c:pt idx="699">
                  <c:v>425.30554000000001</c:v>
                </c:pt>
                <c:pt idx="700">
                  <c:v>479.33724000000001</c:v>
                </c:pt>
                <c:pt idx="701">
                  <c:v>461.32673999999997</c:v>
                </c:pt>
                <c:pt idx="702">
                  <c:v>411.36273999999997</c:v>
                </c:pt>
                <c:pt idx="703">
                  <c:v>423.28994</c:v>
                </c:pt>
                <c:pt idx="704">
                  <c:v>441.30054000000001</c:v>
                </c:pt>
                <c:pt idx="705">
                  <c:v>431.35253999999998</c:v>
                </c:pt>
                <c:pt idx="706">
                  <c:v>429.33684</c:v>
                </c:pt>
                <c:pt idx="707">
                  <c:v>473.36313999999999</c:v>
                </c:pt>
                <c:pt idx="708">
                  <c:v>491.37363999999997</c:v>
                </c:pt>
                <c:pt idx="709">
                  <c:v>457.36813999999998</c:v>
                </c:pt>
                <c:pt idx="710">
                  <c:v>489.35803999999996</c:v>
                </c:pt>
                <c:pt idx="711">
                  <c:v>523.36353999999994</c:v>
                </c:pt>
                <c:pt idx="712">
                  <c:v>507.36854</c:v>
                </c:pt>
                <c:pt idx="713">
                  <c:v>491.37363999999997</c:v>
                </c:pt>
                <c:pt idx="714">
                  <c:v>507.36854</c:v>
                </c:pt>
                <c:pt idx="715">
                  <c:v>473.36313999999999</c:v>
                </c:pt>
                <c:pt idx="716">
                  <c:v>473.36313999999999</c:v>
                </c:pt>
                <c:pt idx="717">
                  <c:v>512.37404000000004</c:v>
                </c:pt>
                <c:pt idx="718">
                  <c:v>427.32123999999999</c:v>
                </c:pt>
                <c:pt idx="719">
                  <c:v>429.33684</c:v>
                </c:pt>
                <c:pt idx="720">
                  <c:v>393.31574000000001</c:v>
                </c:pt>
                <c:pt idx="721">
                  <c:v>409.31063999999998</c:v>
                </c:pt>
                <c:pt idx="722">
                  <c:v>413.37833999999998</c:v>
                </c:pt>
                <c:pt idx="723">
                  <c:v>413.37833999999998</c:v>
                </c:pt>
                <c:pt idx="724">
                  <c:v>415.39403999999996</c:v>
                </c:pt>
                <c:pt idx="725">
                  <c:v>413.37833999999998</c:v>
                </c:pt>
                <c:pt idx="726">
                  <c:v>413.37833999999998</c:v>
                </c:pt>
                <c:pt idx="727">
                  <c:v>415.39403999999996</c:v>
                </c:pt>
                <c:pt idx="728">
                  <c:v>413.37833999999998</c:v>
                </c:pt>
                <c:pt idx="729">
                  <c:v>417.40963999999997</c:v>
                </c:pt>
                <c:pt idx="730">
                  <c:v>415.39403999999996</c:v>
                </c:pt>
                <c:pt idx="731">
                  <c:v>413.37833999999998</c:v>
                </c:pt>
                <c:pt idx="732">
                  <c:v>413.37833999999998</c:v>
                </c:pt>
                <c:pt idx="733">
                  <c:v>411.36273999999997</c:v>
                </c:pt>
                <c:pt idx="734">
                  <c:v>415.39403999999996</c:v>
                </c:pt>
                <c:pt idx="735">
                  <c:v>415.39403999999996</c:v>
                </c:pt>
                <c:pt idx="736">
                  <c:v>415.39403999999996</c:v>
                </c:pt>
                <c:pt idx="737">
                  <c:v>413.37833999999998</c:v>
                </c:pt>
                <c:pt idx="738">
                  <c:v>413.37833999999998</c:v>
                </c:pt>
                <c:pt idx="739">
                  <c:v>411.36273999999997</c:v>
                </c:pt>
                <c:pt idx="740">
                  <c:v>429.40963999999997</c:v>
                </c:pt>
                <c:pt idx="741">
                  <c:v>413.37833999999998</c:v>
                </c:pt>
                <c:pt idx="742">
                  <c:v>415.39403999999996</c:v>
                </c:pt>
                <c:pt idx="743">
                  <c:v>413.37833999999998</c:v>
                </c:pt>
                <c:pt idx="744">
                  <c:v>413.37833999999998</c:v>
                </c:pt>
                <c:pt idx="745">
                  <c:v>427.39403999999996</c:v>
                </c:pt>
                <c:pt idx="746">
                  <c:v>413.37833999999998</c:v>
                </c:pt>
                <c:pt idx="747">
                  <c:v>431.42534000000001</c:v>
                </c:pt>
                <c:pt idx="748">
                  <c:v>429.40963999999997</c:v>
                </c:pt>
                <c:pt idx="749">
                  <c:v>431.42534000000001</c:v>
                </c:pt>
                <c:pt idx="750">
                  <c:v>429.40963999999997</c:v>
                </c:pt>
                <c:pt idx="751">
                  <c:v>429.37324000000001</c:v>
                </c:pt>
                <c:pt idx="752">
                  <c:v>517.28013999999996</c:v>
                </c:pt>
                <c:pt idx="753">
                  <c:v>521.31143999999995</c:v>
                </c:pt>
                <c:pt idx="754">
                  <c:v>413.37833999999998</c:v>
                </c:pt>
                <c:pt idx="755">
                  <c:v>411.36273999999997</c:v>
                </c:pt>
                <c:pt idx="756">
                  <c:v>397.34703999999999</c:v>
                </c:pt>
                <c:pt idx="757">
                  <c:v>415.39403999999996</c:v>
                </c:pt>
                <c:pt idx="758">
                  <c:v>441.40963999999997</c:v>
                </c:pt>
                <c:pt idx="759">
                  <c:v>427.39403999999996</c:v>
                </c:pt>
                <c:pt idx="760">
                  <c:v>427.39403999999996</c:v>
                </c:pt>
                <c:pt idx="761">
                  <c:v>415.39403999999996</c:v>
                </c:pt>
                <c:pt idx="762">
                  <c:v>441.40963999999997</c:v>
                </c:pt>
                <c:pt idx="763">
                  <c:v>441.40963999999997</c:v>
                </c:pt>
                <c:pt idx="764">
                  <c:v>427.39403999999996</c:v>
                </c:pt>
                <c:pt idx="765">
                  <c:v>413.37833999999998</c:v>
                </c:pt>
                <c:pt idx="766">
                  <c:v>429.37324000000001</c:v>
                </c:pt>
                <c:pt idx="767">
                  <c:v>429.37324000000001</c:v>
                </c:pt>
                <c:pt idx="768">
                  <c:v>429.37324000000001</c:v>
                </c:pt>
                <c:pt idx="769">
                  <c:v>441.40963999999997</c:v>
                </c:pt>
                <c:pt idx="770">
                  <c:v>455.42534000000001</c:v>
                </c:pt>
                <c:pt idx="771">
                  <c:v>411.36273999999997</c:v>
                </c:pt>
                <c:pt idx="772">
                  <c:v>441.40963999999997</c:v>
                </c:pt>
                <c:pt idx="773">
                  <c:v>441.33684</c:v>
                </c:pt>
                <c:pt idx="774">
                  <c:v>461.36313999999999</c:v>
                </c:pt>
                <c:pt idx="775">
                  <c:v>427.35764</c:v>
                </c:pt>
                <c:pt idx="776">
                  <c:v>447.38383999999996</c:v>
                </c:pt>
                <c:pt idx="777">
                  <c:v>431.42534000000001</c:v>
                </c:pt>
                <c:pt idx="778">
                  <c:v>445.40454</c:v>
                </c:pt>
                <c:pt idx="779">
                  <c:v>427.39403999999996</c:v>
                </c:pt>
                <c:pt idx="780">
                  <c:v>423.36273999999997</c:v>
                </c:pt>
                <c:pt idx="781">
                  <c:v>473.39943999999997</c:v>
                </c:pt>
                <c:pt idx="782">
                  <c:v>441.37324000000001</c:v>
                </c:pt>
                <c:pt idx="783">
                  <c:v>459.38383999999996</c:v>
                </c:pt>
                <c:pt idx="784">
                  <c:v>459.38383999999996</c:v>
                </c:pt>
                <c:pt idx="785">
                  <c:v>475.37873999999999</c:v>
                </c:pt>
                <c:pt idx="786">
                  <c:v>475.37873999999999</c:v>
                </c:pt>
                <c:pt idx="787">
                  <c:v>447.38383999999996</c:v>
                </c:pt>
                <c:pt idx="788">
                  <c:v>453.30054000000001</c:v>
                </c:pt>
                <c:pt idx="789">
                  <c:v>495.31103999999999</c:v>
                </c:pt>
                <c:pt idx="790">
                  <c:v>457.33184</c:v>
                </c:pt>
                <c:pt idx="791">
                  <c:v>457.33184</c:v>
                </c:pt>
                <c:pt idx="792">
                  <c:v>507.27803999999998</c:v>
                </c:pt>
                <c:pt idx="793">
                  <c:v>443.35253999999998</c:v>
                </c:pt>
                <c:pt idx="794">
                  <c:v>431.38893999999999</c:v>
                </c:pt>
                <c:pt idx="795">
                  <c:v>429.37324000000001</c:v>
                </c:pt>
                <c:pt idx="796">
                  <c:v>577.44683999999995</c:v>
                </c:pt>
                <c:pt idx="797">
                  <c:v>815.67653999999993</c:v>
                </c:pt>
                <c:pt idx="798">
                  <c:v>575.43114000000003</c:v>
                </c:pt>
                <c:pt idx="799">
                  <c:v>577.44683999999995</c:v>
                </c:pt>
                <c:pt idx="800">
                  <c:v>575.43114000000003</c:v>
                </c:pt>
                <c:pt idx="801">
                  <c:v>575.43114000000003</c:v>
                </c:pt>
                <c:pt idx="802">
                  <c:v>411.36273999999997</c:v>
                </c:pt>
                <c:pt idx="803">
                  <c:v>575.43114000000003</c:v>
                </c:pt>
                <c:pt idx="804">
                  <c:v>579.46244000000002</c:v>
                </c:pt>
                <c:pt idx="805">
                  <c:v>815.67653999999993</c:v>
                </c:pt>
                <c:pt idx="806">
                  <c:v>843.70784000000003</c:v>
                </c:pt>
                <c:pt idx="807">
                  <c:v>871.73914000000002</c:v>
                </c:pt>
                <c:pt idx="808">
                  <c:v>899.77044000000001</c:v>
                </c:pt>
                <c:pt idx="809">
                  <c:v>813.66084000000001</c:v>
                </c:pt>
                <c:pt idx="810">
                  <c:v>841.69213999999999</c:v>
                </c:pt>
                <c:pt idx="811">
                  <c:v>869.72343999999998</c:v>
                </c:pt>
                <c:pt idx="812">
                  <c:v>897.75473999999997</c:v>
                </c:pt>
                <c:pt idx="813">
                  <c:v>813.66084000000001</c:v>
                </c:pt>
                <c:pt idx="814">
                  <c:v>811.64523999999994</c:v>
                </c:pt>
                <c:pt idx="815">
                  <c:v>809.62954000000002</c:v>
                </c:pt>
                <c:pt idx="816">
                  <c:v>841.69213999999999</c:v>
                </c:pt>
                <c:pt idx="817">
                  <c:v>839.67653999999993</c:v>
                </c:pt>
                <c:pt idx="818">
                  <c:v>837.66084000000001</c:v>
                </c:pt>
                <c:pt idx="819">
                  <c:v>869.72343999999998</c:v>
                </c:pt>
                <c:pt idx="820">
                  <c:v>867.70784000000003</c:v>
                </c:pt>
                <c:pt idx="821">
                  <c:v>865.69213999999999</c:v>
                </c:pt>
                <c:pt idx="822">
                  <c:v>897.75473999999997</c:v>
                </c:pt>
                <c:pt idx="823">
                  <c:v>895.73914000000002</c:v>
                </c:pt>
                <c:pt idx="824">
                  <c:v>893.72343999999998</c:v>
                </c:pt>
                <c:pt idx="825">
                  <c:v>811.64523999999994</c:v>
                </c:pt>
                <c:pt idx="826">
                  <c:v>809.62954000000002</c:v>
                </c:pt>
                <c:pt idx="827">
                  <c:v>807.61393999999996</c:v>
                </c:pt>
                <c:pt idx="828">
                  <c:v>839.67653999999993</c:v>
                </c:pt>
                <c:pt idx="829">
                  <c:v>835.64523999999994</c:v>
                </c:pt>
                <c:pt idx="830">
                  <c:v>867.70784000000003</c:v>
                </c:pt>
                <c:pt idx="831">
                  <c:v>865.69213999999999</c:v>
                </c:pt>
                <c:pt idx="832">
                  <c:v>863.67653999999993</c:v>
                </c:pt>
                <c:pt idx="833">
                  <c:v>895.73914000000002</c:v>
                </c:pt>
                <c:pt idx="834">
                  <c:v>893.72343999999998</c:v>
                </c:pt>
                <c:pt idx="835">
                  <c:v>891.70784000000003</c:v>
                </c:pt>
                <c:pt idx="836">
                  <c:v>415.39403999999996</c:v>
                </c:pt>
                <c:pt idx="837">
                  <c:v>413.37833999999998</c:v>
                </c:pt>
                <c:pt idx="838">
                  <c:v>449.39943999999997</c:v>
                </c:pt>
                <c:pt idx="839">
                  <c:v>413.37833999999998</c:v>
                </c:pt>
                <c:pt idx="840">
                  <c:v>429.40963999999997</c:v>
                </c:pt>
                <c:pt idx="841">
                  <c:v>429.37324000000001</c:v>
                </c:pt>
                <c:pt idx="842">
                  <c:v>401.41473999999999</c:v>
                </c:pt>
                <c:pt idx="843">
                  <c:v>401.41473999999999</c:v>
                </c:pt>
                <c:pt idx="844">
                  <c:v>401.41473999999999</c:v>
                </c:pt>
                <c:pt idx="845">
                  <c:v>401.41473999999999</c:v>
                </c:pt>
                <c:pt idx="846">
                  <c:v>413.37833999999998</c:v>
                </c:pt>
                <c:pt idx="847">
                  <c:v>577.44683999999995</c:v>
                </c:pt>
                <c:pt idx="848">
                  <c:v>839.39214000000004</c:v>
                </c:pt>
                <c:pt idx="849">
                  <c:v>575.43114000000003</c:v>
                </c:pt>
                <c:pt idx="850">
                  <c:v>413.37833999999998</c:v>
                </c:pt>
                <c:pt idx="851">
                  <c:v>429.37324000000001</c:v>
                </c:pt>
                <c:pt idx="852">
                  <c:v>429.37324000000001</c:v>
                </c:pt>
                <c:pt idx="853">
                  <c:v>431.38893999999999</c:v>
                </c:pt>
                <c:pt idx="854">
                  <c:v>429.37324000000001</c:v>
                </c:pt>
                <c:pt idx="855">
                  <c:v>401.41473999999999</c:v>
                </c:pt>
                <c:pt idx="856">
                  <c:v>427.35764</c:v>
                </c:pt>
                <c:pt idx="857">
                  <c:v>401.41473999999999</c:v>
                </c:pt>
                <c:pt idx="858">
                  <c:v>429.37324000000001</c:v>
                </c:pt>
                <c:pt idx="859">
                  <c:v>417.40963999999997</c:v>
                </c:pt>
                <c:pt idx="860">
                  <c:v>417.40963999999997</c:v>
                </c:pt>
                <c:pt idx="861">
                  <c:v>425.37833999999998</c:v>
                </c:pt>
                <c:pt idx="862">
                  <c:v>447.38383999999996</c:v>
                </c:pt>
                <c:pt idx="863">
                  <c:v>427.35764</c:v>
                </c:pt>
                <c:pt idx="864">
                  <c:v>569.29624000000001</c:v>
                </c:pt>
                <c:pt idx="865">
                  <c:v>537.30633999999998</c:v>
                </c:pt>
                <c:pt idx="866">
                  <c:v>537.30633999999998</c:v>
                </c:pt>
                <c:pt idx="867">
                  <c:v>443.38893999999999</c:v>
                </c:pt>
                <c:pt idx="868">
                  <c:v>427.39403999999996</c:v>
                </c:pt>
                <c:pt idx="869">
                  <c:v>439.39403999999996</c:v>
                </c:pt>
                <c:pt idx="870">
                  <c:v>441.40963999999997</c:v>
                </c:pt>
                <c:pt idx="871">
                  <c:v>427.39403999999996</c:v>
                </c:pt>
                <c:pt idx="872">
                  <c:v>429.40963999999997</c:v>
                </c:pt>
                <c:pt idx="873">
                  <c:v>429.40963999999997</c:v>
                </c:pt>
                <c:pt idx="874">
                  <c:v>439.39403999999996</c:v>
                </c:pt>
                <c:pt idx="875">
                  <c:v>441.40963999999997</c:v>
                </c:pt>
                <c:pt idx="876">
                  <c:v>425.37833999999998</c:v>
                </c:pt>
                <c:pt idx="877">
                  <c:v>427.39403999999996</c:v>
                </c:pt>
                <c:pt idx="878">
                  <c:v>427.39403999999996</c:v>
                </c:pt>
                <c:pt idx="879">
                  <c:v>427.39403999999996</c:v>
                </c:pt>
                <c:pt idx="880">
                  <c:v>427.39403999999996</c:v>
                </c:pt>
                <c:pt idx="881">
                  <c:v>429.40963999999997</c:v>
                </c:pt>
                <c:pt idx="882">
                  <c:v>413.37833999999998</c:v>
                </c:pt>
                <c:pt idx="883">
                  <c:v>399.36273999999997</c:v>
                </c:pt>
                <c:pt idx="884">
                  <c:v>413.37833999999998</c:v>
                </c:pt>
                <c:pt idx="885">
                  <c:v>429.40963999999997</c:v>
                </c:pt>
                <c:pt idx="886">
                  <c:v>399.36273999999997</c:v>
                </c:pt>
                <c:pt idx="887">
                  <c:v>399.36273999999997</c:v>
                </c:pt>
                <c:pt idx="888">
                  <c:v>519.40494000000001</c:v>
                </c:pt>
                <c:pt idx="889">
                  <c:v>441.33684</c:v>
                </c:pt>
                <c:pt idx="890">
                  <c:v>429.40963999999997</c:v>
                </c:pt>
                <c:pt idx="891">
                  <c:v>459.34744000000001</c:v>
                </c:pt>
                <c:pt idx="892">
                  <c:v>459.34744000000001</c:v>
                </c:pt>
                <c:pt idx="893">
                  <c:v>441.33684</c:v>
                </c:pt>
                <c:pt idx="894">
                  <c:v>517.38933999999995</c:v>
                </c:pt>
                <c:pt idx="895">
                  <c:v>533.38423999999998</c:v>
                </c:pt>
                <c:pt idx="896">
                  <c:v>533.38423999999998</c:v>
                </c:pt>
                <c:pt idx="897">
                  <c:v>491.37363999999997</c:v>
                </c:pt>
                <c:pt idx="898">
                  <c:v>517.38933999999995</c:v>
                </c:pt>
                <c:pt idx="899">
                  <c:v>575.39483999999993</c:v>
                </c:pt>
                <c:pt idx="900">
                  <c:v>575.39483999999993</c:v>
                </c:pt>
                <c:pt idx="901">
                  <c:v>517.38933999999995</c:v>
                </c:pt>
                <c:pt idx="902">
                  <c:v>533.38423999999998</c:v>
                </c:pt>
                <c:pt idx="903">
                  <c:v>533.38423999999998</c:v>
                </c:pt>
                <c:pt idx="904">
                  <c:v>591.38973999999996</c:v>
                </c:pt>
                <c:pt idx="905">
                  <c:v>591.38973999999996</c:v>
                </c:pt>
                <c:pt idx="906">
                  <c:v>535.39984000000004</c:v>
                </c:pt>
                <c:pt idx="907">
                  <c:v>551.39483999999993</c:v>
                </c:pt>
                <c:pt idx="908">
                  <c:v>575.39483999999993</c:v>
                </c:pt>
                <c:pt idx="909">
                  <c:v>425.37833999999998</c:v>
                </c:pt>
                <c:pt idx="910">
                  <c:v>597.40023999999994</c:v>
                </c:pt>
                <c:pt idx="911">
                  <c:v>596.41624000000002</c:v>
                </c:pt>
                <c:pt idx="912">
                  <c:v>1209.5904399999999</c:v>
                </c:pt>
                <c:pt idx="913">
                  <c:v>1209.6268399999999</c:v>
                </c:pt>
                <c:pt idx="914">
                  <c:v>1077.5481399999999</c:v>
                </c:pt>
                <c:pt idx="915">
                  <c:v>1047.53764</c:v>
                </c:pt>
                <c:pt idx="916">
                  <c:v>885.48483999999996</c:v>
                </c:pt>
                <c:pt idx="917">
                  <c:v>1031.5427400000001</c:v>
                </c:pt>
                <c:pt idx="918">
                  <c:v>1061.55324</c:v>
                </c:pt>
                <c:pt idx="919">
                  <c:v>1079.60024</c:v>
                </c:pt>
                <c:pt idx="920">
                  <c:v>1049.55324</c:v>
                </c:pt>
                <c:pt idx="921">
                  <c:v>1209.6268399999999</c:v>
                </c:pt>
                <c:pt idx="922">
                  <c:v>1063.5689399999999</c:v>
                </c:pt>
                <c:pt idx="923">
                  <c:v>1029.5270399999999</c:v>
                </c:pt>
                <c:pt idx="924">
                  <c:v>883.46914000000004</c:v>
                </c:pt>
                <c:pt idx="925">
                  <c:v>953.49573999999996</c:v>
                </c:pt>
                <c:pt idx="926">
                  <c:v>1081.54314</c:v>
                </c:pt>
                <c:pt idx="927">
                  <c:v>1245.6115399999999</c:v>
                </c:pt>
                <c:pt idx="928">
                  <c:v>1225.5853400000001</c:v>
                </c:pt>
                <c:pt idx="929">
                  <c:v>1227.60104</c:v>
                </c:pt>
                <c:pt idx="930">
                  <c:v>1081.54314</c:v>
                </c:pt>
                <c:pt idx="931">
                  <c:v>1059.5012400000001</c:v>
                </c:pt>
                <c:pt idx="932">
                  <c:v>449.32673999999997</c:v>
                </c:pt>
                <c:pt idx="933">
                  <c:v>433.33184</c:v>
                </c:pt>
                <c:pt idx="934">
                  <c:v>1229.58024</c:v>
                </c:pt>
                <c:pt idx="935">
                  <c:v>449.32673999999997</c:v>
                </c:pt>
                <c:pt idx="936">
                  <c:v>417.33684</c:v>
                </c:pt>
                <c:pt idx="937">
                  <c:v>593.36893999999995</c:v>
                </c:pt>
                <c:pt idx="938">
                  <c:v>417.33684</c:v>
                </c:pt>
                <c:pt idx="939">
                  <c:v>579.38973999999996</c:v>
                </c:pt>
                <c:pt idx="940">
                  <c:v>417.33684</c:v>
                </c:pt>
                <c:pt idx="941">
                  <c:v>433.33184</c:v>
                </c:pt>
                <c:pt idx="942">
                  <c:v>431.31613999999996</c:v>
                </c:pt>
                <c:pt idx="943">
                  <c:v>569.34784000000002</c:v>
                </c:pt>
                <c:pt idx="944">
                  <c:v>465.32164</c:v>
                </c:pt>
                <c:pt idx="945">
                  <c:v>431.31613999999996</c:v>
                </c:pt>
                <c:pt idx="946">
                  <c:v>449.32673999999997</c:v>
                </c:pt>
                <c:pt idx="947">
                  <c:v>433.33184</c:v>
                </c:pt>
                <c:pt idx="948">
                  <c:v>433.33184</c:v>
                </c:pt>
                <c:pt idx="949">
                  <c:v>433.33184</c:v>
                </c:pt>
                <c:pt idx="950">
                  <c:v>417.33684</c:v>
                </c:pt>
                <c:pt idx="951">
                  <c:v>433.33184</c:v>
                </c:pt>
                <c:pt idx="952">
                  <c:v>449.32673999999997</c:v>
                </c:pt>
                <c:pt idx="953">
                  <c:v>449.32673999999997</c:v>
                </c:pt>
                <c:pt idx="954">
                  <c:v>465.32164</c:v>
                </c:pt>
                <c:pt idx="955">
                  <c:v>431.31613999999996</c:v>
                </c:pt>
                <c:pt idx="956">
                  <c:v>431.31613999999996</c:v>
                </c:pt>
                <c:pt idx="957">
                  <c:v>433.33184</c:v>
                </c:pt>
                <c:pt idx="958">
                  <c:v>449.32673999999997</c:v>
                </c:pt>
                <c:pt idx="959">
                  <c:v>449.32673999999997</c:v>
                </c:pt>
                <c:pt idx="960">
                  <c:v>449.32673999999997</c:v>
                </c:pt>
                <c:pt idx="961">
                  <c:v>447.31103999999999</c:v>
                </c:pt>
                <c:pt idx="962">
                  <c:v>433.33184</c:v>
                </c:pt>
                <c:pt idx="963">
                  <c:v>433.33184</c:v>
                </c:pt>
                <c:pt idx="964">
                  <c:v>433.33184</c:v>
                </c:pt>
                <c:pt idx="965">
                  <c:v>449.32673999999997</c:v>
                </c:pt>
                <c:pt idx="966">
                  <c:v>465.32164</c:v>
                </c:pt>
                <c:pt idx="967">
                  <c:v>449.32673999999997</c:v>
                </c:pt>
                <c:pt idx="968">
                  <c:v>415.32123999999999</c:v>
                </c:pt>
                <c:pt idx="969">
                  <c:v>431.31613999999996</c:v>
                </c:pt>
                <c:pt idx="970">
                  <c:v>447.31103999999999</c:v>
                </c:pt>
                <c:pt idx="971">
                  <c:v>445.29543999999999</c:v>
                </c:pt>
                <c:pt idx="972">
                  <c:v>431.31613999999996</c:v>
                </c:pt>
                <c:pt idx="973">
                  <c:v>431.31613999999996</c:v>
                </c:pt>
                <c:pt idx="974">
                  <c:v>415.32123999999999</c:v>
                </c:pt>
                <c:pt idx="975">
                  <c:v>431.31613999999996</c:v>
                </c:pt>
                <c:pt idx="976">
                  <c:v>415.32123999999999</c:v>
                </c:pt>
                <c:pt idx="977">
                  <c:v>449.32673999999997</c:v>
                </c:pt>
                <c:pt idx="978">
                  <c:v>477.24883999999997</c:v>
                </c:pt>
                <c:pt idx="979">
                  <c:v>429.30054000000001</c:v>
                </c:pt>
                <c:pt idx="980">
                  <c:v>431.31613999999996</c:v>
                </c:pt>
                <c:pt idx="981">
                  <c:v>413.30554000000001</c:v>
                </c:pt>
                <c:pt idx="982">
                  <c:v>449.32673999999997</c:v>
                </c:pt>
                <c:pt idx="983">
                  <c:v>449.32673999999997</c:v>
                </c:pt>
                <c:pt idx="984">
                  <c:v>885.52113999999995</c:v>
                </c:pt>
                <c:pt idx="985">
                  <c:v>739.46324000000004</c:v>
                </c:pt>
                <c:pt idx="986">
                  <c:v>1047.53764</c:v>
                </c:pt>
                <c:pt idx="987">
                  <c:v>885.48483999999996</c:v>
                </c:pt>
                <c:pt idx="988">
                  <c:v>1015.54774</c:v>
                </c:pt>
                <c:pt idx="989">
                  <c:v>755.42183999999997</c:v>
                </c:pt>
                <c:pt idx="990">
                  <c:v>787.44803999999999</c:v>
                </c:pt>
                <c:pt idx="991">
                  <c:v>787.44803999999999</c:v>
                </c:pt>
                <c:pt idx="992">
                  <c:v>803.44294000000002</c:v>
                </c:pt>
                <c:pt idx="993">
                  <c:v>431.31613999999996</c:v>
                </c:pt>
                <c:pt idx="994">
                  <c:v>1213.5853400000001</c:v>
                </c:pt>
                <c:pt idx="995">
                  <c:v>611.37954000000002</c:v>
                </c:pt>
                <c:pt idx="996">
                  <c:v>773.43233999999995</c:v>
                </c:pt>
                <c:pt idx="997">
                  <c:v>465.32164</c:v>
                </c:pt>
                <c:pt idx="998">
                  <c:v>449.32673999999997</c:v>
                </c:pt>
                <c:pt idx="999">
                  <c:v>1197.5904399999999</c:v>
                </c:pt>
                <c:pt idx="1000">
                  <c:v>1183.57484</c:v>
                </c:pt>
                <c:pt idx="1001">
                  <c:v>1211.6061400000001</c:v>
                </c:pt>
                <c:pt idx="1002">
                  <c:v>593.36893999999995</c:v>
                </c:pt>
                <c:pt idx="1003">
                  <c:v>755.42183999999997</c:v>
                </c:pt>
                <c:pt idx="1004">
                  <c:v>917.47464000000002</c:v>
                </c:pt>
                <c:pt idx="1005">
                  <c:v>1051.5325399999999</c:v>
                </c:pt>
                <c:pt idx="1006">
                  <c:v>1049.51684</c:v>
                </c:pt>
                <c:pt idx="1007">
                  <c:v>1063.5325399999999</c:v>
                </c:pt>
                <c:pt idx="1008">
                  <c:v>1195.57484</c:v>
                </c:pt>
                <c:pt idx="1009">
                  <c:v>1181.5591400000001</c:v>
                </c:pt>
                <c:pt idx="1010">
                  <c:v>1211.6061400000001</c:v>
                </c:pt>
                <c:pt idx="1011">
                  <c:v>433.33184</c:v>
                </c:pt>
                <c:pt idx="1012">
                  <c:v>595.38463999999999</c:v>
                </c:pt>
                <c:pt idx="1013">
                  <c:v>1197.55404</c:v>
                </c:pt>
                <c:pt idx="1014">
                  <c:v>723.43193999999994</c:v>
                </c:pt>
                <c:pt idx="1015">
                  <c:v>885.48483999999996</c:v>
                </c:pt>
                <c:pt idx="1016">
                  <c:v>577.37404000000004</c:v>
                </c:pt>
                <c:pt idx="1017">
                  <c:v>429.30054000000001</c:v>
                </c:pt>
                <c:pt idx="1018">
                  <c:v>577.37404000000004</c:v>
                </c:pt>
                <c:pt idx="1019">
                  <c:v>447.31103999999999</c:v>
                </c:pt>
                <c:pt idx="1020">
                  <c:v>445.29543999999999</c:v>
                </c:pt>
                <c:pt idx="1021">
                  <c:v>443.27974</c:v>
                </c:pt>
                <c:pt idx="1022">
                  <c:v>445.29543999999999</c:v>
                </c:pt>
                <c:pt idx="1023">
                  <c:v>487.30593999999996</c:v>
                </c:pt>
                <c:pt idx="1024">
                  <c:v>399.28994</c:v>
                </c:pt>
                <c:pt idx="1025">
                  <c:v>429.30054000000001</c:v>
                </c:pt>
                <c:pt idx="1026">
                  <c:v>431.31613999999996</c:v>
                </c:pt>
                <c:pt idx="1027">
                  <c:v>593.36893999999995</c:v>
                </c:pt>
                <c:pt idx="1028">
                  <c:v>521.34784000000002</c:v>
                </c:pt>
                <c:pt idx="1029">
                  <c:v>521.34784000000002</c:v>
                </c:pt>
                <c:pt idx="1030">
                  <c:v>517.31654000000003</c:v>
                </c:pt>
                <c:pt idx="1031">
                  <c:v>501.32164</c:v>
                </c:pt>
                <c:pt idx="1032">
                  <c:v>1031.5063399999999</c:v>
                </c:pt>
                <c:pt idx="1033">
                  <c:v>1031.5063399999999</c:v>
                </c:pt>
                <c:pt idx="1034">
                  <c:v>869.45353999999998</c:v>
                </c:pt>
                <c:pt idx="1035">
                  <c:v>431.31613999999996</c:v>
                </c:pt>
                <c:pt idx="1036">
                  <c:v>789.42723999999998</c:v>
                </c:pt>
                <c:pt idx="1037">
                  <c:v>789.42723999999998</c:v>
                </c:pt>
                <c:pt idx="1038">
                  <c:v>773.43233999999995</c:v>
                </c:pt>
                <c:pt idx="1039">
                  <c:v>773.43233999999995</c:v>
                </c:pt>
                <c:pt idx="1040">
                  <c:v>789.42723999999998</c:v>
                </c:pt>
                <c:pt idx="1041">
                  <c:v>441.40963999999997</c:v>
                </c:pt>
                <c:pt idx="1042">
                  <c:v>429.40963999999997</c:v>
                </c:pt>
                <c:pt idx="1043">
                  <c:v>429.40963999999997</c:v>
                </c:pt>
                <c:pt idx="1044">
                  <c:v>489.35803999999996</c:v>
                </c:pt>
                <c:pt idx="1045">
                  <c:v>663.41084000000001</c:v>
                </c:pt>
                <c:pt idx="1046">
                  <c:v>705.42143999999996</c:v>
                </c:pt>
                <c:pt idx="1047">
                  <c:v>427.39403999999996</c:v>
                </c:pt>
                <c:pt idx="1048">
                  <c:v>647.37954000000002</c:v>
                </c:pt>
                <c:pt idx="1049">
                  <c:v>441.40963999999997</c:v>
                </c:pt>
                <c:pt idx="1050">
                  <c:v>427.39403999999996</c:v>
                </c:pt>
                <c:pt idx="1051">
                  <c:v>457.33184</c:v>
                </c:pt>
                <c:pt idx="1052">
                  <c:v>579.35334</c:v>
                </c:pt>
                <c:pt idx="1053">
                  <c:v>577.33763999999996</c:v>
                </c:pt>
                <c:pt idx="1054">
                  <c:v>635.34313999999995</c:v>
                </c:pt>
                <c:pt idx="1055">
                  <c:v>563.32204000000002</c:v>
                </c:pt>
                <c:pt idx="1056">
                  <c:v>721.41633999999999</c:v>
                </c:pt>
                <c:pt idx="1057">
                  <c:v>679.40574000000004</c:v>
                </c:pt>
                <c:pt idx="1058">
                  <c:v>707.40063999999995</c:v>
                </c:pt>
                <c:pt idx="1059">
                  <c:v>637.39513999999997</c:v>
                </c:pt>
                <c:pt idx="1060">
                  <c:v>663.41084000000001</c:v>
                </c:pt>
                <c:pt idx="1061">
                  <c:v>795.45313999999996</c:v>
                </c:pt>
                <c:pt idx="1062">
                  <c:v>753.44254000000001</c:v>
                </c:pt>
                <c:pt idx="1063">
                  <c:v>749.41124000000002</c:v>
                </c:pt>
                <c:pt idx="1064">
                  <c:v>835.41164000000003</c:v>
                </c:pt>
                <c:pt idx="1065">
                  <c:v>837.42723999999998</c:v>
                </c:pt>
                <c:pt idx="1066">
                  <c:v>809.43233999999995</c:v>
                </c:pt>
                <c:pt idx="1067">
                  <c:v>823.41164000000003</c:v>
                </c:pt>
                <c:pt idx="1068">
                  <c:v>823.41164000000003</c:v>
                </c:pt>
                <c:pt idx="1069">
                  <c:v>443.38893999999999</c:v>
                </c:pt>
                <c:pt idx="1070">
                  <c:v>411.36273999999997</c:v>
                </c:pt>
                <c:pt idx="1071">
                  <c:v>411.36273999999997</c:v>
                </c:pt>
                <c:pt idx="1072">
                  <c:v>411.36273999999997</c:v>
                </c:pt>
                <c:pt idx="1073">
                  <c:v>413.37833999999998</c:v>
                </c:pt>
                <c:pt idx="1074">
                  <c:v>385.34703999999999</c:v>
                </c:pt>
                <c:pt idx="1075">
                  <c:v>413.37833999999998</c:v>
                </c:pt>
                <c:pt idx="1076">
                  <c:v>415.39403999999996</c:v>
                </c:pt>
                <c:pt idx="1077">
                  <c:v>415.39403999999996</c:v>
                </c:pt>
                <c:pt idx="1078">
                  <c:v>413.37833999999998</c:v>
                </c:pt>
                <c:pt idx="1079">
                  <c:v>413.37833999999998</c:v>
                </c:pt>
                <c:pt idx="1080">
                  <c:v>383.33143999999999</c:v>
                </c:pt>
                <c:pt idx="1081">
                  <c:v>385.34703999999999</c:v>
                </c:pt>
                <c:pt idx="1082">
                  <c:v>491.41003999999998</c:v>
                </c:pt>
                <c:pt idx="1083">
                  <c:v>429.37324000000001</c:v>
                </c:pt>
                <c:pt idx="1084">
                  <c:v>413.30554000000001</c:v>
                </c:pt>
                <c:pt idx="1085">
                  <c:v>375.25353999999999</c:v>
                </c:pt>
                <c:pt idx="1086">
                  <c:v>407.24333999999999</c:v>
                </c:pt>
                <c:pt idx="1087">
                  <c:v>391.24843999999996</c:v>
                </c:pt>
                <c:pt idx="1088">
                  <c:v>389.23284000000001</c:v>
                </c:pt>
                <c:pt idx="1089">
                  <c:v>405.22773999999998</c:v>
                </c:pt>
                <c:pt idx="1090">
                  <c:v>407.24333999999999</c:v>
                </c:pt>
                <c:pt idx="1091">
                  <c:v>407.24333999999999</c:v>
                </c:pt>
                <c:pt idx="1092">
                  <c:v>391.24843999999996</c:v>
                </c:pt>
                <c:pt idx="1093">
                  <c:v>405.22773999999998</c:v>
                </c:pt>
                <c:pt idx="1094">
                  <c:v>537.30633999999998</c:v>
                </c:pt>
                <c:pt idx="1095">
                  <c:v>859.43273999999997</c:v>
                </c:pt>
                <c:pt idx="1096">
                  <c:v>797.43233999999995</c:v>
                </c:pt>
                <c:pt idx="1097">
                  <c:v>551.28563999999994</c:v>
                </c:pt>
                <c:pt idx="1098">
                  <c:v>553.30133999999998</c:v>
                </c:pt>
                <c:pt idx="1099">
                  <c:v>713.37483999999995</c:v>
                </c:pt>
                <c:pt idx="1100">
                  <c:v>553.30133999999998</c:v>
                </c:pt>
                <c:pt idx="1101">
                  <c:v>781.43744000000004</c:v>
                </c:pt>
                <c:pt idx="1102">
                  <c:v>765.44254000000001</c:v>
                </c:pt>
                <c:pt idx="1103">
                  <c:v>873.41203999999993</c:v>
                </c:pt>
                <c:pt idx="1104">
                  <c:v>551.28563999999994</c:v>
                </c:pt>
                <c:pt idx="1105">
                  <c:v>535.32713999999999</c:v>
                </c:pt>
                <c:pt idx="1106">
                  <c:v>585.29114000000004</c:v>
                </c:pt>
                <c:pt idx="1107">
                  <c:v>781.43744000000004</c:v>
                </c:pt>
                <c:pt idx="1108">
                  <c:v>389.26923999999997</c:v>
                </c:pt>
                <c:pt idx="1109">
                  <c:v>387.25353999999999</c:v>
                </c:pt>
                <c:pt idx="1110">
                  <c:v>443.24333999999999</c:v>
                </c:pt>
                <c:pt idx="1111">
                  <c:v>385.23793999999998</c:v>
                </c:pt>
                <c:pt idx="1112">
                  <c:v>417.22773999999998</c:v>
                </c:pt>
                <c:pt idx="1113">
                  <c:v>693.34863999999993</c:v>
                </c:pt>
                <c:pt idx="1114">
                  <c:v>725.33843999999999</c:v>
                </c:pt>
                <c:pt idx="1115">
                  <c:v>605.29624000000001</c:v>
                </c:pt>
                <c:pt idx="1116">
                  <c:v>531.29584</c:v>
                </c:pt>
                <c:pt idx="1117">
                  <c:v>767.34903999999995</c:v>
                </c:pt>
                <c:pt idx="1118">
                  <c:v>401.23284000000001</c:v>
                </c:pt>
                <c:pt idx="1119">
                  <c:v>385.23793999999998</c:v>
                </c:pt>
                <c:pt idx="1120">
                  <c:v>419.24333999999999</c:v>
                </c:pt>
                <c:pt idx="1121">
                  <c:v>435.23833999999999</c:v>
                </c:pt>
                <c:pt idx="1122">
                  <c:v>419.24333999999999</c:v>
                </c:pt>
                <c:pt idx="1123">
                  <c:v>417.22773999999998</c:v>
                </c:pt>
                <c:pt idx="1124">
                  <c:v>433.22264000000001</c:v>
                </c:pt>
                <c:pt idx="1125">
                  <c:v>415.21204</c:v>
                </c:pt>
                <c:pt idx="1126">
                  <c:v>413.23284000000001</c:v>
                </c:pt>
                <c:pt idx="1127">
                  <c:v>459.23833999999999</c:v>
                </c:pt>
                <c:pt idx="1128">
                  <c:v>401.23284000000001</c:v>
                </c:pt>
                <c:pt idx="1129">
                  <c:v>403.24843999999996</c:v>
                </c:pt>
                <c:pt idx="1130">
                  <c:v>461.25394</c:v>
                </c:pt>
                <c:pt idx="1131">
                  <c:v>445.25903999999997</c:v>
                </c:pt>
                <c:pt idx="1132">
                  <c:v>403.24843999999996</c:v>
                </c:pt>
                <c:pt idx="1133">
                  <c:v>403.24843999999996</c:v>
                </c:pt>
                <c:pt idx="1134">
                  <c:v>403.24843999999996</c:v>
                </c:pt>
                <c:pt idx="1135">
                  <c:v>401.23284000000001</c:v>
                </c:pt>
                <c:pt idx="1136">
                  <c:v>401.23284000000001</c:v>
                </c:pt>
                <c:pt idx="1137">
                  <c:v>459.23833999999999</c:v>
                </c:pt>
                <c:pt idx="1138">
                  <c:v>417.22773999999998</c:v>
                </c:pt>
                <c:pt idx="1139">
                  <c:v>385.23793999999998</c:v>
                </c:pt>
                <c:pt idx="1140">
                  <c:v>443.24333999999999</c:v>
                </c:pt>
                <c:pt idx="1141">
                  <c:v>401.23284000000001</c:v>
                </c:pt>
                <c:pt idx="1142">
                  <c:v>459.23833999999999</c:v>
                </c:pt>
                <c:pt idx="1143">
                  <c:v>417.22773999999998</c:v>
                </c:pt>
                <c:pt idx="1144">
                  <c:v>579.28053999999997</c:v>
                </c:pt>
                <c:pt idx="1145">
                  <c:v>621.29114000000004</c:v>
                </c:pt>
                <c:pt idx="1146">
                  <c:v>741.33334000000002</c:v>
                </c:pt>
                <c:pt idx="1147">
                  <c:v>435.23833999999999</c:v>
                </c:pt>
                <c:pt idx="1148">
                  <c:v>435.23833999999999</c:v>
                </c:pt>
                <c:pt idx="1149">
                  <c:v>565.30133999999998</c:v>
                </c:pt>
                <c:pt idx="1150">
                  <c:v>563.28563999999994</c:v>
                </c:pt>
                <c:pt idx="1151">
                  <c:v>595.27544</c:v>
                </c:pt>
                <c:pt idx="1152">
                  <c:v>433.22264000000001</c:v>
                </c:pt>
                <c:pt idx="1153">
                  <c:v>711.35924</c:v>
                </c:pt>
                <c:pt idx="1154">
                  <c:v>517.24374</c:v>
                </c:pt>
                <c:pt idx="1155">
                  <c:v>559.25433999999996</c:v>
                </c:pt>
                <c:pt idx="1156">
                  <c:v>455.20704000000001</c:v>
                </c:pt>
                <c:pt idx="1157">
                  <c:v>513.21244000000002</c:v>
                </c:pt>
                <c:pt idx="1158">
                  <c:v>557.23874000000001</c:v>
                </c:pt>
                <c:pt idx="1159">
                  <c:v>517.24374</c:v>
                </c:pt>
                <c:pt idx="1160">
                  <c:v>501.24883999999997</c:v>
                </c:pt>
                <c:pt idx="1161">
                  <c:v>457.22264000000001</c:v>
                </c:pt>
                <c:pt idx="1162">
                  <c:v>473.21753999999999</c:v>
                </c:pt>
                <c:pt idx="1163">
                  <c:v>401.23284000000001</c:v>
                </c:pt>
                <c:pt idx="1164">
                  <c:v>563.28563999999994</c:v>
                </c:pt>
                <c:pt idx="1165">
                  <c:v>579.28053999999997</c:v>
                </c:pt>
                <c:pt idx="1166">
                  <c:v>401.23284000000001</c:v>
                </c:pt>
                <c:pt idx="1167">
                  <c:v>561.27003999999999</c:v>
                </c:pt>
                <c:pt idx="1168">
                  <c:v>401.23284000000001</c:v>
                </c:pt>
                <c:pt idx="1169">
                  <c:v>489.24883999999997</c:v>
                </c:pt>
                <c:pt idx="1170">
                  <c:v>433.22264000000001</c:v>
                </c:pt>
                <c:pt idx="1171">
                  <c:v>367.19094000000001</c:v>
                </c:pt>
                <c:pt idx="1172">
                  <c:v>459.20193999999998</c:v>
                </c:pt>
                <c:pt idx="1173">
                  <c:v>459.20193999999998</c:v>
                </c:pt>
                <c:pt idx="1174">
                  <c:v>363.19603999999998</c:v>
                </c:pt>
                <c:pt idx="1175">
                  <c:v>405.22773999999998</c:v>
                </c:pt>
                <c:pt idx="1176">
                  <c:v>403.21204</c:v>
                </c:pt>
                <c:pt idx="1177">
                  <c:v>417.22773999999998</c:v>
                </c:pt>
                <c:pt idx="1178">
                  <c:v>417.22773999999998</c:v>
                </c:pt>
                <c:pt idx="1179">
                  <c:v>387.21713999999997</c:v>
                </c:pt>
                <c:pt idx="1180">
                  <c:v>417.22773999999998</c:v>
                </c:pt>
                <c:pt idx="1181">
                  <c:v>481.35293999999999</c:v>
                </c:pt>
                <c:pt idx="1182">
                  <c:v>481.35293999999999</c:v>
                </c:pt>
                <c:pt idx="1183">
                  <c:v>465.35803999999996</c:v>
                </c:pt>
                <c:pt idx="1184">
                  <c:v>400.35793999999999</c:v>
                </c:pt>
                <c:pt idx="1185">
                  <c:v>416.35284000000001</c:v>
                </c:pt>
                <c:pt idx="1186">
                  <c:v>416.35284000000001</c:v>
                </c:pt>
                <c:pt idx="1187">
                  <c:v>414.33724000000001</c:v>
                </c:pt>
                <c:pt idx="1188">
                  <c:v>414.33724000000001</c:v>
                </c:pt>
                <c:pt idx="1189">
                  <c:v>398.34233999999998</c:v>
                </c:pt>
                <c:pt idx="1190">
                  <c:v>398.34233999999998</c:v>
                </c:pt>
                <c:pt idx="1191">
                  <c:v>414.33724000000001</c:v>
                </c:pt>
                <c:pt idx="1192">
                  <c:v>414.33724000000001</c:v>
                </c:pt>
                <c:pt idx="1193">
                  <c:v>416.35284000000001</c:v>
                </c:pt>
                <c:pt idx="1194">
                  <c:v>414.33724000000001</c:v>
                </c:pt>
                <c:pt idx="1195">
                  <c:v>416.35284000000001</c:v>
                </c:pt>
                <c:pt idx="1196">
                  <c:v>1034.5536400000001</c:v>
                </c:pt>
                <c:pt idx="1197">
                  <c:v>398.34233999999998</c:v>
                </c:pt>
                <c:pt idx="1198">
                  <c:v>706.45303999999999</c:v>
                </c:pt>
                <c:pt idx="1199">
                  <c:v>487.26963999999998</c:v>
                </c:pt>
                <c:pt idx="1200">
                  <c:v>423.28994</c:v>
                </c:pt>
                <c:pt idx="1201">
                  <c:v>467.27974</c:v>
                </c:pt>
                <c:pt idx="1202">
                  <c:v>425.30554000000001</c:v>
                </c:pt>
                <c:pt idx="1203">
                  <c:v>411.28994</c:v>
                </c:pt>
                <c:pt idx="1204">
                  <c:v>455.27974</c:v>
                </c:pt>
                <c:pt idx="1205">
                  <c:v>413.30554000000001</c:v>
                </c:pt>
                <c:pt idx="1206">
                  <c:v>457.29543999999999</c:v>
                </c:pt>
                <c:pt idx="1207">
                  <c:v>471.31103999999999</c:v>
                </c:pt>
                <c:pt idx="1208">
                  <c:v>503.26454000000001</c:v>
                </c:pt>
                <c:pt idx="1209">
                  <c:v>505.28013999999996</c:v>
                </c:pt>
                <c:pt idx="1210">
                  <c:v>539.24113999999997</c:v>
                </c:pt>
                <c:pt idx="1211">
                  <c:v>501.32164</c:v>
                </c:pt>
                <c:pt idx="1212">
                  <c:v>521.23063999999999</c:v>
                </c:pt>
                <c:pt idx="1213">
                  <c:v>529.28013999999996</c:v>
                </c:pt>
                <c:pt idx="1214">
                  <c:v>703.29664000000002</c:v>
                </c:pt>
                <c:pt idx="1215">
                  <c:v>471.27463999999998</c:v>
                </c:pt>
                <c:pt idx="1216">
                  <c:v>471.27463999999998</c:v>
                </c:pt>
                <c:pt idx="1217">
                  <c:v>471.27463999999998</c:v>
                </c:pt>
                <c:pt idx="1218">
                  <c:v>471.27463999999998</c:v>
                </c:pt>
                <c:pt idx="1219">
                  <c:v>503.26454000000001</c:v>
                </c:pt>
                <c:pt idx="1220">
                  <c:v>513.28523999999993</c:v>
                </c:pt>
                <c:pt idx="1221">
                  <c:v>455.27974</c:v>
                </c:pt>
                <c:pt idx="1222">
                  <c:v>515.30093999999997</c:v>
                </c:pt>
                <c:pt idx="1223">
                  <c:v>489.28523999999999</c:v>
                </c:pt>
                <c:pt idx="1224">
                  <c:v>945.46953999999994</c:v>
                </c:pt>
                <c:pt idx="1225">
                  <c:v>1107.52234</c:v>
                </c:pt>
                <c:pt idx="1226">
                  <c:v>783.41674</c:v>
                </c:pt>
                <c:pt idx="1227">
                  <c:v>637.35883999999999</c:v>
                </c:pt>
                <c:pt idx="1228">
                  <c:v>507.29584</c:v>
                </c:pt>
                <c:pt idx="1229">
                  <c:v>521.27503999999999</c:v>
                </c:pt>
                <c:pt idx="1230">
                  <c:v>487.26963999999998</c:v>
                </c:pt>
                <c:pt idx="1231">
                  <c:v>437.26923999999997</c:v>
                </c:pt>
                <c:pt idx="1232">
                  <c:v>1055.5427400000001</c:v>
                </c:pt>
                <c:pt idx="1233">
                  <c:v>1039.54784</c:v>
                </c:pt>
                <c:pt idx="1234">
                  <c:v>1083.53764</c:v>
                </c:pt>
                <c:pt idx="1235">
                  <c:v>1025.53214</c:v>
                </c:pt>
                <c:pt idx="1236">
                  <c:v>273.18543999999997</c:v>
                </c:pt>
                <c:pt idx="1237">
                  <c:v>289.18034</c:v>
                </c:pt>
                <c:pt idx="1238">
                  <c:v>271.16983999999997</c:v>
                </c:pt>
                <c:pt idx="1239">
                  <c:v>289.18034</c:v>
                </c:pt>
                <c:pt idx="1240">
                  <c:v>267.13853999999998</c:v>
                </c:pt>
                <c:pt idx="1241">
                  <c:v>273.18543999999997</c:v>
                </c:pt>
                <c:pt idx="1242">
                  <c:v>273.18543999999997</c:v>
                </c:pt>
                <c:pt idx="1243">
                  <c:v>273.18543999999997</c:v>
                </c:pt>
                <c:pt idx="1244">
                  <c:v>303.15963999999997</c:v>
                </c:pt>
                <c:pt idx="1245">
                  <c:v>279.23244</c:v>
                </c:pt>
                <c:pt idx="1246">
                  <c:v>271.16983999999997</c:v>
                </c:pt>
                <c:pt idx="1247">
                  <c:v>271.16983999999997</c:v>
                </c:pt>
                <c:pt idx="1248">
                  <c:v>271.16983999999997</c:v>
                </c:pt>
                <c:pt idx="1249">
                  <c:v>269.15413999999998</c:v>
                </c:pt>
                <c:pt idx="1250">
                  <c:v>289.18034</c:v>
                </c:pt>
                <c:pt idx="1251">
                  <c:v>289.18034</c:v>
                </c:pt>
                <c:pt idx="1252">
                  <c:v>273.18543999999997</c:v>
                </c:pt>
                <c:pt idx="1253">
                  <c:v>289.18034</c:v>
                </c:pt>
                <c:pt idx="1254">
                  <c:v>287.16473999999999</c:v>
                </c:pt>
                <c:pt idx="1255">
                  <c:v>301.18034</c:v>
                </c:pt>
                <c:pt idx="1256">
                  <c:v>303.19603999999998</c:v>
                </c:pt>
                <c:pt idx="1257">
                  <c:v>297.18543999999997</c:v>
                </c:pt>
                <c:pt idx="1258">
                  <c:v>365.24804</c:v>
                </c:pt>
                <c:pt idx="1259">
                  <c:v>440.17593999999997</c:v>
                </c:pt>
                <c:pt idx="1260">
                  <c:v>357.24293999999998</c:v>
                </c:pt>
                <c:pt idx="1261">
                  <c:v>385.23793999999998</c:v>
                </c:pt>
                <c:pt idx="1262">
                  <c:v>287.16473999999999</c:v>
                </c:pt>
                <c:pt idx="1263">
                  <c:v>277.21674000000002</c:v>
                </c:pt>
                <c:pt idx="1264">
                  <c:v>351.12664000000001</c:v>
                </c:pt>
                <c:pt idx="1265">
                  <c:v>275.20114000000001</c:v>
                </c:pt>
                <c:pt idx="1266">
                  <c:v>289.18034</c:v>
                </c:pt>
                <c:pt idx="1267">
                  <c:v>287.16473999999999</c:v>
                </c:pt>
                <c:pt idx="1268">
                  <c:v>287.16473999999999</c:v>
                </c:pt>
                <c:pt idx="1269">
                  <c:v>285.14904000000001</c:v>
                </c:pt>
                <c:pt idx="1270">
                  <c:v>289.18034</c:v>
                </c:pt>
                <c:pt idx="1271">
                  <c:v>277.21674000000002</c:v>
                </c:pt>
                <c:pt idx="1272">
                  <c:v>303.19603999999998</c:v>
                </c:pt>
                <c:pt idx="1273">
                  <c:v>317.21163999999999</c:v>
                </c:pt>
                <c:pt idx="1274">
                  <c:v>303.15963999999997</c:v>
                </c:pt>
                <c:pt idx="1275">
                  <c:v>287.16473999999999</c:v>
                </c:pt>
                <c:pt idx="1276">
                  <c:v>291.23244</c:v>
                </c:pt>
                <c:pt idx="1277">
                  <c:v>289.21674000000002</c:v>
                </c:pt>
                <c:pt idx="1278">
                  <c:v>307.22733999999997</c:v>
                </c:pt>
                <c:pt idx="1279">
                  <c:v>291.23244</c:v>
                </c:pt>
                <c:pt idx="1280">
                  <c:v>291.23244</c:v>
                </c:pt>
                <c:pt idx="1281">
                  <c:v>287.20114000000001</c:v>
                </c:pt>
                <c:pt idx="1282">
                  <c:v>275.23753999999997</c:v>
                </c:pt>
                <c:pt idx="1283">
                  <c:v>317.24804</c:v>
                </c:pt>
                <c:pt idx="1284">
                  <c:v>305.24804</c:v>
                </c:pt>
                <c:pt idx="1285">
                  <c:v>301.21674000000002</c:v>
                </c:pt>
                <c:pt idx="1286">
                  <c:v>317.24804</c:v>
                </c:pt>
                <c:pt idx="1287">
                  <c:v>287.20114000000001</c:v>
                </c:pt>
                <c:pt idx="1288">
                  <c:v>323.17784</c:v>
                </c:pt>
                <c:pt idx="1289">
                  <c:v>289.21674000000002</c:v>
                </c:pt>
                <c:pt idx="1290">
                  <c:v>291.23244</c:v>
                </c:pt>
                <c:pt idx="1291">
                  <c:v>337.21794</c:v>
                </c:pt>
                <c:pt idx="1292">
                  <c:v>345.20663999999999</c:v>
                </c:pt>
                <c:pt idx="1293">
                  <c:v>305.24804</c:v>
                </c:pt>
                <c:pt idx="1294">
                  <c:v>303.23244</c:v>
                </c:pt>
                <c:pt idx="1295">
                  <c:v>303.23244</c:v>
                </c:pt>
                <c:pt idx="1296">
                  <c:v>291.23244</c:v>
                </c:pt>
                <c:pt idx="1297">
                  <c:v>303.23244</c:v>
                </c:pt>
                <c:pt idx="1298">
                  <c:v>289.21674000000002</c:v>
                </c:pt>
                <c:pt idx="1299">
                  <c:v>293.24804</c:v>
                </c:pt>
                <c:pt idx="1300">
                  <c:v>293.24804</c:v>
                </c:pt>
                <c:pt idx="1301">
                  <c:v>305.21163999999999</c:v>
                </c:pt>
                <c:pt idx="1302">
                  <c:v>261.25824</c:v>
                </c:pt>
                <c:pt idx="1303">
                  <c:v>331.22733999999997</c:v>
                </c:pt>
                <c:pt idx="1304">
                  <c:v>289.21674000000002</c:v>
                </c:pt>
                <c:pt idx="1305">
                  <c:v>291.23244</c:v>
                </c:pt>
                <c:pt idx="1306">
                  <c:v>303.19603999999998</c:v>
                </c:pt>
                <c:pt idx="1307">
                  <c:v>317.17534000000001</c:v>
                </c:pt>
                <c:pt idx="1308">
                  <c:v>349.16514000000001</c:v>
                </c:pt>
                <c:pt idx="1309">
                  <c:v>305.21163999999999</c:v>
                </c:pt>
                <c:pt idx="1310">
                  <c:v>303.19603999999998</c:v>
                </c:pt>
                <c:pt idx="1311">
                  <c:v>303.19603999999998</c:v>
                </c:pt>
                <c:pt idx="1312">
                  <c:v>303.19603999999998</c:v>
                </c:pt>
                <c:pt idx="1313">
                  <c:v>305.21163999999999</c:v>
                </c:pt>
                <c:pt idx="1314">
                  <c:v>291.23244</c:v>
                </c:pt>
                <c:pt idx="1315">
                  <c:v>305.21163999999999</c:v>
                </c:pt>
                <c:pt idx="1316">
                  <c:v>303.19603999999998</c:v>
                </c:pt>
                <c:pt idx="1317">
                  <c:v>413.30554000000001</c:v>
                </c:pt>
                <c:pt idx="1318">
                  <c:v>401.30554000000001</c:v>
                </c:pt>
                <c:pt idx="1319">
                  <c:v>345.24293999999998</c:v>
                </c:pt>
                <c:pt idx="1320">
                  <c:v>293.24804</c:v>
                </c:pt>
                <c:pt idx="1321">
                  <c:v>293.24804</c:v>
                </c:pt>
                <c:pt idx="1322">
                  <c:v>273.22183999999999</c:v>
                </c:pt>
                <c:pt idx="1323">
                  <c:v>293.24804</c:v>
                </c:pt>
                <c:pt idx="1324">
                  <c:v>321.20663999999999</c:v>
                </c:pt>
                <c:pt idx="1325">
                  <c:v>287.20114000000001</c:v>
                </c:pt>
                <c:pt idx="1326">
                  <c:v>301.18034</c:v>
                </c:pt>
                <c:pt idx="1327">
                  <c:v>301.18034</c:v>
                </c:pt>
                <c:pt idx="1328">
                  <c:v>289.21674000000002</c:v>
                </c:pt>
                <c:pt idx="1329">
                  <c:v>307.22733999999997</c:v>
                </c:pt>
                <c:pt idx="1330">
                  <c:v>305.21163999999999</c:v>
                </c:pt>
                <c:pt idx="1331">
                  <c:v>305.21163999999999</c:v>
                </c:pt>
                <c:pt idx="1332">
                  <c:v>305.21163999999999</c:v>
                </c:pt>
                <c:pt idx="1333">
                  <c:v>305.21163999999999</c:v>
                </c:pt>
                <c:pt idx="1334">
                  <c:v>305.21163999999999</c:v>
                </c:pt>
                <c:pt idx="1335">
                  <c:v>293.24804</c:v>
                </c:pt>
                <c:pt idx="1336">
                  <c:v>273.22183999999999</c:v>
                </c:pt>
                <c:pt idx="1337">
                  <c:v>277.25313999999997</c:v>
                </c:pt>
                <c:pt idx="1338">
                  <c:v>293.24804</c:v>
                </c:pt>
                <c:pt idx="1339">
                  <c:v>307.22733999999997</c:v>
                </c:pt>
                <c:pt idx="1340">
                  <c:v>307.22733999999997</c:v>
                </c:pt>
                <c:pt idx="1341">
                  <c:v>307.22733999999997</c:v>
                </c:pt>
                <c:pt idx="1342">
                  <c:v>321.27933999999999</c:v>
                </c:pt>
                <c:pt idx="1343">
                  <c:v>305.21163999999999</c:v>
                </c:pt>
                <c:pt idx="1344">
                  <c:v>305.21163999999999</c:v>
                </c:pt>
                <c:pt idx="1345">
                  <c:v>289.21674000000002</c:v>
                </c:pt>
                <c:pt idx="1346">
                  <c:v>291.23244</c:v>
                </c:pt>
                <c:pt idx="1347">
                  <c:v>291.23244</c:v>
                </c:pt>
                <c:pt idx="1348">
                  <c:v>305.21163999999999</c:v>
                </c:pt>
                <c:pt idx="1349">
                  <c:v>305.24804</c:v>
                </c:pt>
                <c:pt idx="1350">
                  <c:v>339.21713999999997</c:v>
                </c:pt>
                <c:pt idx="1351">
                  <c:v>305.21163999999999</c:v>
                </c:pt>
                <c:pt idx="1352">
                  <c:v>289.21674000000002</c:v>
                </c:pt>
                <c:pt idx="1353">
                  <c:v>307.22733999999997</c:v>
                </c:pt>
                <c:pt idx="1354">
                  <c:v>305.21163999999999</c:v>
                </c:pt>
                <c:pt idx="1355">
                  <c:v>323.22224</c:v>
                </c:pt>
                <c:pt idx="1356">
                  <c:v>303.19603999999998</c:v>
                </c:pt>
                <c:pt idx="1357">
                  <c:v>303.19603999999998</c:v>
                </c:pt>
                <c:pt idx="1358">
                  <c:v>319.19094000000001</c:v>
                </c:pt>
                <c:pt idx="1359">
                  <c:v>351.18074000000001</c:v>
                </c:pt>
                <c:pt idx="1360">
                  <c:v>349.16514000000001</c:v>
                </c:pt>
                <c:pt idx="1361">
                  <c:v>315.19603999999998</c:v>
                </c:pt>
                <c:pt idx="1362">
                  <c:v>303.19603999999998</c:v>
                </c:pt>
                <c:pt idx="1363">
                  <c:v>305.21163999999999</c:v>
                </c:pt>
                <c:pt idx="1364">
                  <c:v>305.21163999999999</c:v>
                </c:pt>
                <c:pt idx="1365">
                  <c:v>363.21713999999997</c:v>
                </c:pt>
                <c:pt idx="1366">
                  <c:v>361.20153999999997</c:v>
                </c:pt>
                <c:pt idx="1367">
                  <c:v>347.22224</c:v>
                </c:pt>
                <c:pt idx="1368">
                  <c:v>331.22733999999997</c:v>
                </c:pt>
                <c:pt idx="1369">
                  <c:v>317.24804</c:v>
                </c:pt>
                <c:pt idx="1370">
                  <c:v>333.24293999999998</c:v>
                </c:pt>
                <c:pt idx="1371">
                  <c:v>361.20153999999997</c:v>
                </c:pt>
                <c:pt idx="1372">
                  <c:v>363.21713999999997</c:v>
                </c:pt>
                <c:pt idx="1373">
                  <c:v>405.22773999999998</c:v>
                </c:pt>
                <c:pt idx="1374">
                  <c:v>363.21713999999997</c:v>
                </c:pt>
                <c:pt idx="1375">
                  <c:v>363.21713999999997</c:v>
                </c:pt>
                <c:pt idx="1376">
                  <c:v>299.20114000000001</c:v>
                </c:pt>
                <c:pt idx="1377">
                  <c:v>365.23284000000001</c:v>
                </c:pt>
                <c:pt idx="1378">
                  <c:v>351.25353999999999</c:v>
                </c:pt>
                <c:pt idx="1379">
                  <c:v>381.20774</c:v>
                </c:pt>
                <c:pt idx="1380">
                  <c:v>311.23753999999997</c:v>
                </c:pt>
                <c:pt idx="1381">
                  <c:v>385.23793999999998</c:v>
                </c:pt>
                <c:pt idx="1382">
                  <c:v>313.21674000000002</c:v>
                </c:pt>
                <c:pt idx="1383">
                  <c:v>403.21204</c:v>
                </c:pt>
                <c:pt idx="1384">
                  <c:v>487.30593999999996</c:v>
                </c:pt>
                <c:pt idx="1385">
                  <c:v>423.21834000000001</c:v>
                </c:pt>
                <c:pt idx="1386">
                  <c:v>435.21834000000001</c:v>
                </c:pt>
                <c:pt idx="1387">
                  <c:v>385.23793999999998</c:v>
                </c:pt>
                <c:pt idx="1388">
                  <c:v>301.25313999999997</c:v>
                </c:pt>
                <c:pt idx="1389">
                  <c:v>463.23323999999997</c:v>
                </c:pt>
                <c:pt idx="1390">
                  <c:v>285.22183999999999</c:v>
                </c:pt>
                <c:pt idx="1391">
                  <c:v>489.28523999999999</c:v>
                </c:pt>
                <c:pt idx="1392">
                  <c:v>461.29034000000001</c:v>
                </c:pt>
                <c:pt idx="1393">
                  <c:v>319.26373999999998</c:v>
                </c:pt>
                <c:pt idx="1394">
                  <c:v>335.25864000000001</c:v>
                </c:pt>
                <c:pt idx="1395">
                  <c:v>333.24293999999998</c:v>
                </c:pt>
                <c:pt idx="1396">
                  <c:v>367.24843999999996</c:v>
                </c:pt>
                <c:pt idx="1397">
                  <c:v>349.23793999999998</c:v>
                </c:pt>
                <c:pt idx="1398">
                  <c:v>349.23793999999998</c:v>
                </c:pt>
                <c:pt idx="1399">
                  <c:v>351.25353999999999</c:v>
                </c:pt>
                <c:pt idx="1400">
                  <c:v>367.24843999999996</c:v>
                </c:pt>
                <c:pt idx="1401">
                  <c:v>361.20153999999997</c:v>
                </c:pt>
                <c:pt idx="1402">
                  <c:v>317.24804</c:v>
                </c:pt>
                <c:pt idx="1403">
                  <c:v>313.21674000000002</c:v>
                </c:pt>
                <c:pt idx="1404">
                  <c:v>331.22733999999997</c:v>
                </c:pt>
                <c:pt idx="1405">
                  <c:v>333.24293999999998</c:v>
                </c:pt>
                <c:pt idx="1406">
                  <c:v>301.25313999999997</c:v>
                </c:pt>
                <c:pt idx="1407">
                  <c:v>333.24293999999998</c:v>
                </c:pt>
                <c:pt idx="1408">
                  <c:v>317.24804</c:v>
                </c:pt>
                <c:pt idx="1409">
                  <c:v>317.24804</c:v>
                </c:pt>
                <c:pt idx="1410">
                  <c:v>359.22224</c:v>
                </c:pt>
                <c:pt idx="1411">
                  <c:v>319.26373999999998</c:v>
                </c:pt>
                <c:pt idx="1412">
                  <c:v>319.26373999999998</c:v>
                </c:pt>
                <c:pt idx="1413">
                  <c:v>375.21713999999997</c:v>
                </c:pt>
                <c:pt idx="1414">
                  <c:v>315.23244</c:v>
                </c:pt>
                <c:pt idx="1415">
                  <c:v>329.21163999999999</c:v>
                </c:pt>
                <c:pt idx="1416">
                  <c:v>331.22733999999997</c:v>
                </c:pt>
                <c:pt idx="1417">
                  <c:v>303.26884000000001</c:v>
                </c:pt>
                <c:pt idx="1418">
                  <c:v>313.21674000000002</c:v>
                </c:pt>
                <c:pt idx="1419">
                  <c:v>315.23244</c:v>
                </c:pt>
                <c:pt idx="1420">
                  <c:v>363.21713999999997</c:v>
                </c:pt>
                <c:pt idx="1421">
                  <c:v>365.23284000000001</c:v>
                </c:pt>
                <c:pt idx="1422">
                  <c:v>333.24293999999998</c:v>
                </c:pt>
                <c:pt idx="1423">
                  <c:v>331.22733999999997</c:v>
                </c:pt>
                <c:pt idx="1424">
                  <c:v>317.24804</c:v>
                </c:pt>
                <c:pt idx="1425">
                  <c:v>317.24804</c:v>
                </c:pt>
                <c:pt idx="1426">
                  <c:v>347.22224</c:v>
                </c:pt>
                <c:pt idx="1427">
                  <c:v>333.24293999999998</c:v>
                </c:pt>
                <c:pt idx="1428">
                  <c:v>319.26373999999998</c:v>
                </c:pt>
                <c:pt idx="1429">
                  <c:v>305.28443999999996</c:v>
                </c:pt>
                <c:pt idx="1430">
                  <c:v>319.26373999999998</c:v>
                </c:pt>
                <c:pt idx="1431">
                  <c:v>345.24293999999998</c:v>
                </c:pt>
                <c:pt idx="1432">
                  <c:v>329.21163999999999</c:v>
                </c:pt>
                <c:pt idx="1433">
                  <c:v>375.21713999999997</c:v>
                </c:pt>
                <c:pt idx="1434">
                  <c:v>361.20153999999997</c:v>
                </c:pt>
                <c:pt idx="1435">
                  <c:v>359.18583999999998</c:v>
                </c:pt>
                <c:pt idx="1436">
                  <c:v>331.22733999999997</c:v>
                </c:pt>
                <c:pt idx="1437">
                  <c:v>331.22733999999997</c:v>
                </c:pt>
                <c:pt idx="1438">
                  <c:v>333.24293999999998</c:v>
                </c:pt>
                <c:pt idx="1439">
                  <c:v>331.22733999999997</c:v>
                </c:pt>
                <c:pt idx="1440">
                  <c:v>319.26373999999998</c:v>
                </c:pt>
                <c:pt idx="1441">
                  <c:v>347.22224</c:v>
                </c:pt>
                <c:pt idx="1442">
                  <c:v>363.21713999999997</c:v>
                </c:pt>
                <c:pt idx="1443">
                  <c:v>349.23793999999998</c:v>
                </c:pt>
                <c:pt idx="1444">
                  <c:v>377.23284000000001</c:v>
                </c:pt>
                <c:pt idx="1445">
                  <c:v>375.21713999999997</c:v>
                </c:pt>
                <c:pt idx="1446">
                  <c:v>345.20663999999999</c:v>
                </c:pt>
                <c:pt idx="1447">
                  <c:v>379.21204</c:v>
                </c:pt>
                <c:pt idx="1448">
                  <c:v>377.19644</c:v>
                </c:pt>
                <c:pt idx="1449">
                  <c:v>347.22224</c:v>
                </c:pt>
                <c:pt idx="1450">
                  <c:v>347.22224</c:v>
                </c:pt>
                <c:pt idx="1451">
                  <c:v>365.23284000000001</c:v>
                </c:pt>
                <c:pt idx="1452">
                  <c:v>321.27933999999999</c:v>
                </c:pt>
                <c:pt idx="1453">
                  <c:v>349.23793999999998</c:v>
                </c:pt>
                <c:pt idx="1454">
                  <c:v>367.24843999999996</c:v>
                </c:pt>
                <c:pt idx="1455">
                  <c:v>317.24804</c:v>
                </c:pt>
                <c:pt idx="1456">
                  <c:v>321.27933999999999</c:v>
                </c:pt>
                <c:pt idx="1457">
                  <c:v>365.23284000000001</c:v>
                </c:pt>
                <c:pt idx="1458">
                  <c:v>319.26373999999998</c:v>
                </c:pt>
                <c:pt idx="1459">
                  <c:v>319.26373999999998</c:v>
                </c:pt>
                <c:pt idx="1460">
                  <c:v>333.24293999999998</c:v>
                </c:pt>
                <c:pt idx="1461">
                  <c:v>313.21674000000002</c:v>
                </c:pt>
                <c:pt idx="1462">
                  <c:v>287.23753999999997</c:v>
                </c:pt>
                <c:pt idx="1463">
                  <c:v>335.25864000000001</c:v>
                </c:pt>
                <c:pt idx="1464">
                  <c:v>447.20524</c:v>
                </c:pt>
                <c:pt idx="1465">
                  <c:v>431.21033999999997</c:v>
                </c:pt>
                <c:pt idx="1466">
                  <c:v>431.21033999999997</c:v>
                </c:pt>
                <c:pt idx="1467">
                  <c:v>403.28483999999997</c:v>
                </c:pt>
                <c:pt idx="1468">
                  <c:v>401.26923999999997</c:v>
                </c:pt>
                <c:pt idx="1469">
                  <c:v>625.35883999999999</c:v>
                </c:pt>
                <c:pt idx="1470">
                  <c:v>625.35883999999999</c:v>
                </c:pt>
                <c:pt idx="1471">
                  <c:v>771.41674</c:v>
                </c:pt>
                <c:pt idx="1472">
                  <c:v>801.42723999999998</c:v>
                </c:pt>
                <c:pt idx="1473">
                  <c:v>1063.5325399999999</c:v>
                </c:pt>
                <c:pt idx="1474">
                  <c:v>365.23284000000001</c:v>
                </c:pt>
                <c:pt idx="1475">
                  <c:v>363.21713999999997</c:v>
                </c:pt>
                <c:pt idx="1476">
                  <c:v>363.21713999999997</c:v>
                </c:pt>
                <c:pt idx="1477">
                  <c:v>361.20153999999997</c:v>
                </c:pt>
                <c:pt idx="1478">
                  <c:v>405.19133999999997</c:v>
                </c:pt>
                <c:pt idx="1479">
                  <c:v>367.24843999999996</c:v>
                </c:pt>
                <c:pt idx="1480">
                  <c:v>369.26414</c:v>
                </c:pt>
                <c:pt idx="1481">
                  <c:v>369.26414</c:v>
                </c:pt>
                <c:pt idx="1482">
                  <c:v>367.24843999999996</c:v>
                </c:pt>
                <c:pt idx="1483">
                  <c:v>369.26414</c:v>
                </c:pt>
                <c:pt idx="1484">
                  <c:v>367.24843999999996</c:v>
                </c:pt>
                <c:pt idx="1485">
                  <c:v>369.26414</c:v>
                </c:pt>
                <c:pt idx="1486">
                  <c:v>367.24843999999996</c:v>
                </c:pt>
                <c:pt idx="1487">
                  <c:v>391.21204</c:v>
                </c:pt>
                <c:pt idx="1488">
                  <c:v>433.22264000000001</c:v>
                </c:pt>
                <c:pt idx="1489">
                  <c:v>431.20704000000001</c:v>
                </c:pt>
                <c:pt idx="1490">
                  <c:v>431.20704000000001</c:v>
                </c:pt>
                <c:pt idx="1491">
                  <c:v>375.21713999999997</c:v>
                </c:pt>
                <c:pt idx="1492">
                  <c:v>373.20153999999997</c:v>
                </c:pt>
                <c:pt idx="1493">
                  <c:v>393.22773999999998</c:v>
                </c:pt>
                <c:pt idx="1494">
                  <c:v>397.34703999999999</c:v>
                </c:pt>
                <c:pt idx="1495">
                  <c:v>446.32704000000001</c:v>
                </c:pt>
                <c:pt idx="1496">
                  <c:v>521.28543999999999</c:v>
                </c:pt>
                <c:pt idx="1497">
                  <c:v>521.28543999999999</c:v>
                </c:pt>
                <c:pt idx="1498">
                  <c:v>467.31374</c:v>
                </c:pt>
                <c:pt idx="1499">
                  <c:v>447.32743999999997</c:v>
                </c:pt>
                <c:pt idx="1500">
                  <c:v>447.32743999999997</c:v>
                </c:pt>
                <c:pt idx="1501">
                  <c:v>397.34703999999999</c:v>
                </c:pt>
                <c:pt idx="1502">
                  <c:v>397.34703999999999</c:v>
                </c:pt>
                <c:pt idx="1503">
                  <c:v>397.34703999999999</c:v>
                </c:pt>
                <c:pt idx="1504">
                  <c:v>397.34703999999999</c:v>
                </c:pt>
                <c:pt idx="1505">
                  <c:v>397.34703999999999</c:v>
                </c:pt>
                <c:pt idx="1506">
                  <c:v>397.34703999999999</c:v>
                </c:pt>
                <c:pt idx="1507">
                  <c:v>413.34193999999997</c:v>
                </c:pt>
                <c:pt idx="1508">
                  <c:v>413.34193999999997</c:v>
                </c:pt>
                <c:pt idx="1509">
                  <c:v>413.34193999999997</c:v>
                </c:pt>
                <c:pt idx="1510">
                  <c:v>413.34193999999997</c:v>
                </c:pt>
                <c:pt idx="1511">
                  <c:v>429.33684</c:v>
                </c:pt>
                <c:pt idx="1512">
                  <c:v>429.33684</c:v>
                </c:pt>
                <c:pt idx="1513">
                  <c:v>461.30894000000001</c:v>
                </c:pt>
                <c:pt idx="1514">
                  <c:v>461.30894000000001</c:v>
                </c:pt>
                <c:pt idx="1515">
                  <c:v>429.33684</c:v>
                </c:pt>
                <c:pt idx="1516">
                  <c:v>429.33684</c:v>
                </c:pt>
                <c:pt idx="1517">
                  <c:v>429.33684</c:v>
                </c:pt>
                <c:pt idx="1518">
                  <c:v>429.33684</c:v>
                </c:pt>
                <c:pt idx="1519">
                  <c:v>429.33684</c:v>
                </c:pt>
                <c:pt idx="1520">
                  <c:v>429.33684</c:v>
                </c:pt>
                <c:pt idx="1521">
                  <c:v>429.33684</c:v>
                </c:pt>
                <c:pt idx="1522">
                  <c:v>429.33684</c:v>
                </c:pt>
                <c:pt idx="1523">
                  <c:v>429.33684</c:v>
                </c:pt>
                <c:pt idx="1524">
                  <c:v>429.33684</c:v>
                </c:pt>
                <c:pt idx="1525">
                  <c:v>429.33684</c:v>
                </c:pt>
                <c:pt idx="1526">
                  <c:v>429.33684</c:v>
                </c:pt>
                <c:pt idx="1527">
                  <c:v>429.33684</c:v>
                </c:pt>
                <c:pt idx="1528">
                  <c:v>429.33684</c:v>
                </c:pt>
                <c:pt idx="1529">
                  <c:v>429.33684</c:v>
                </c:pt>
                <c:pt idx="1530">
                  <c:v>445.33184</c:v>
                </c:pt>
                <c:pt idx="1531">
                  <c:v>445.33184</c:v>
                </c:pt>
                <c:pt idx="1532">
                  <c:v>445.33184</c:v>
                </c:pt>
                <c:pt idx="1533">
                  <c:v>461.32673999999997</c:v>
                </c:pt>
                <c:pt idx="1534">
                  <c:v>461.32673999999997</c:v>
                </c:pt>
                <c:pt idx="1535">
                  <c:v>399.36273999999997</c:v>
                </c:pt>
                <c:pt idx="1536">
                  <c:v>399.36273999999997</c:v>
                </c:pt>
                <c:pt idx="1537">
                  <c:v>427.35764</c:v>
                </c:pt>
                <c:pt idx="1538">
                  <c:v>443.35253999999998</c:v>
                </c:pt>
                <c:pt idx="1539">
                  <c:v>429.33684</c:v>
                </c:pt>
                <c:pt idx="1540">
                  <c:v>441.37324000000001</c:v>
                </c:pt>
                <c:pt idx="1541">
                  <c:v>441.37324000000001</c:v>
                </c:pt>
                <c:pt idx="1542">
                  <c:v>465.30383999999998</c:v>
                </c:pt>
                <c:pt idx="1543">
                  <c:v>397.34703999999999</c:v>
                </c:pt>
                <c:pt idx="1544">
                  <c:v>413.34193999999997</c:v>
                </c:pt>
                <c:pt idx="1545">
                  <c:v>573.37914000000001</c:v>
                </c:pt>
                <c:pt idx="1546">
                  <c:v>573.37914000000001</c:v>
                </c:pt>
                <c:pt idx="1547">
                  <c:v>385.34703999999999</c:v>
                </c:pt>
                <c:pt idx="1548">
                  <c:v>315.23244</c:v>
                </c:pt>
                <c:pt idx="1549">
                  <c:v>331.22733999999997</c:v>
                </c:pt>
                <c:pt idx="1550">
                  <c:v>347.22224</c:v>
                </c:pt>
                <c:pt idx="1551">
                  <c:v>363.21713999999997</c:v>
                </c:pt>
                <c:pt idx="1552">
                  <c:v>333.24293999999998</c:v>
                </c:pt>
                <c:pt idx="1553">
                  <c:v>345.24293999999998</c:v>
                </c:pt>
                <c:pt idx="1554">
                  <c:v>393.20993999999996</c:v>
                </c:pt>
                <c:pt idx="1555">
                  <c:v>331.26373999999998</c:v>
                </c:pt>
                <c:pt idx="1556">
                  <c:v>331.26373999999998</c:v>
                </c:pt>
                <c:pt idx="1557">
                  <c:v>347.25864000000001</c:v>
                </c:pt>
                <c:pt idx="1558">
                  <c:v>395.22564</c:v>
                </c:pt>
                <c:pt idx="1559">
                  <c:v>375.25353999999999</c:v>
                </c:pt>
                <c:pt idx="1560">
                  <c:v>345.27933999999999</c:v>
                </c:pt>
                <c:pt idx="1561">
                  <c:v>345.27933999999999</c:v>
                </c:pt>
                <c:pt idx="1562">
                  <c:v>345.27933999999999</c:v>
                </c:pt>
                <c:pt idx="1563">
                  <c:v>345.27933999999999</c:v>
                </c:pt>
                <c:pt idx="1564">
                  <c:v>345.27933999999999</c:v>
                </c:pt>
                <c:pt idx="1565">
                  <c:v>345.27933999999999</c:v>
                </c:pt>
                <c:pt idx="1566">
                  <c:v>361.27423999999996</c:v>
                </c:pt>
                <c:pt idx="1567">
                  <c:v>373.27423999999996</c:v>
                </c:pt>
                <c:pt idx="1568">
                  <c:v>389.26923999999997</c:v>
                </c:pt>
                <c:pt idx="1569">
                  <c:v>375.28994</c:v>
                </c:pt>
                <c:pt idx="1570">
                  <c:v>441.29804000000001</c:v>
                </c:pt>
                <c:pt idx="1571">
                  <c:v>403.28483999999997</c:v>
                </c:pt>
                <c:pt idx="1572">
                  <c:v>389.30554000000001</c:v>
                </c:pt>
                <c:pt idx="1573">
                  <c:v>389.30554000000001</c:v>
                </c:pt>
                <c:pt idx="1574">
                  <c:v>389.30554000000001</c:v>
                </c:pt>
                <c:pt idx="1575">
                  <c:v>405.30054000000001</c:v>
                </c:pt>
                <c:pt idx="1576">
                  <c:v>405.30054000000001</c:v>
                </c:pt>
                <c:pt idx="1577">
                  <c:v>437.27253999999999</c:v>
                </c:pt>
                <c:pt idx="1578">
                  <c:v>391.32123999999999</c:v>
                </c:pt>
                <c:pt idx="1579">
                  <c:v>399.28994</c:v>
                </c:pt>
                <c:pt idx="1580">
                  <c:v>399.28994</c:v>
                </c:pt>
                <c:pt idx="1581">
                  <c:v>401.30554000000001</c:v>
                </c:pt>
                <c:pt idx="1582">
                  <c:v>401.30554000000001</c:v>
                </c:pt>
                <c:pt idx="1583">
                  <c:v>417.30054000000001</c:v>
                </c:pt>
                <c:pt idx="1584">
                  <c:v>417.30054000000001</c:v>
                </c:pt>
                <c:pt idx="1585">
                  <c:v>433.29543999999999</c:v>
                </c:pt>
                <c:pt idx="1586">
                  <c:v>387.32633999999996</c:v>
                </c:pt>
                <c:pt idx="1587">
                  <c:v>419.29843999999997</c:v>
                </c:pt>
                <c:pt idx="1588">
                  <c:v>419.29843999999997</c:v>
                </c:pt>
                <c:pt idx="1589">
                  <c:v>419.29843999999997</c:v>
                </c:pt>
                <c:pt idx="1590">
                  <c:v>403.32123999999999</c:v>
                </c:pt>
                <c:pt idx="1591">
                  <c:v>403.32123999999999</c:v>
                </c:pt>
                <c:pt idx="1592">
                  <c:v>403.32123999999999</c:v>
                </c:pt>
                <c:pt idx="1593">
                  <c:v>403.32123999999999</c:v>
                </c:pt>
                <c:pt idx="1594">
                  <c:v>403.32123999999999</c:v>
                </c:pt>
                <c:pt idx="1595">
                  <c:v>435.29334</c:v>
                </c:pt>
                <c:pt idx="1596">
                  <c:v>435.29334</c:v>
                </c:pt>
                <c:pt idx="1597">
                  <c:v>435.29334</c:v>
                </c:pt>
                <c:pt idx="1598">
                  <c:v>435.29334</c:v>
                </c:pt>
                <c:pt idx="1599">
                  <c:v>435.29334</c:v>
                </c:pt>
                <c:pt idx="1600">
                  <c:v>435.29334</c:v>
                </c:pt>
                <c:pt idx="1601">
                  <c:v>435.29334</c:v>
                </c:pt>
                <c:pt idx="1602">
                  <c:v>419.31613999999996</c:v>
                </c:pt>
                <c:pt idx="1603">
                  <c:v>419.31613999999996</c:v>
                </c:pt>
                <c:pt idx="1604">
                  <c:v>419.31613999999996</c:v>
                </c:pt>
                <c:pt idx="1605">
                  <c:v>419.31613999999996</c:v>
                </c:pt>
                <c:pt idx="1606">
                  <c:v>419.31613999999996</c:v>
                </c:pt>
                <c:pt idx="1607">
                  <c:v>419.31613999999996</c:v>
                </c:pt>
                <c:pt idx="1608">
                  <c:v>419.31613999999996</c:v>
                </c:pt>
                <c:pt idx="1609">
                  <c:v>419.31613999999996</c:v>
                </c:pt>
                <c:pt idx="1610">
                  <c:v>419.31613999999996</c:v>
                </c:pt>
                <c:pt idx="1611">
                  <c:v>435.31103999999999</c:v>
                </c:pt>
                <c:pt idx="1612">
                  <c:v>435.31103999999999</c:v>
                </c:pt>
                <c:pt idx="1613">
                  <c:v>435.31103999999999</c:v>
                </c:pt>
                <c:pt idx="1614">
                  <c:v>435.31103999999999</c:v>
                </c:pt>
                <c:pt idx="1615">
                  <c:v>386.34233999999998</c:v>
                </c:pt>
                <c:pt idx="1616">
                  <c:v>418.33213999999998</c:v>
                </c:pt>
                <c:pt idx="1617">
                  <c:v>435.30284</c:v>
                </c:pt>
                <c:pt idx="1618">
                  <c:v>451.29773999999998</c:v>
                </c:pt>
                <c:pt idx="1619">
                  <c:v>467.29264000000001</c:v>
                </c:pt>
                <c:pt idx="1620">
                  <c:v>405.33684</c:v>
                </c:pt>
                <c:pt idx="1621">
                  <c:v>405.33684</c:v>
                </c:pt>
                <c:pt idx="1622">
                  <c:v>521.22903999999994</c:v>
                </c:pt>
                <c:pt idx="1623">
                  <c:v>503.23843999999997</c:v>
                </c:pt>
                <c:pt idx="1624">
                  <c:v>519.23343999999997</c:v>
                </c:pt>
                <c:pt idx="1625">
                  <c:v>505.25414000000001</c:v>
                </c:pt>
                <c:pt idx="1626">
                  <c:v>521.24904000000004</c:v>
                </c:pt>
                <c:pt idx="1627">
                  <c:v>507.26974000000001</c:v>
                </c:pt>
                <c:pt idx="1628">
                  <c:v>523.26473999999996</c:v>
                </c:pt>
                <c:pt idx="1629">
                  <c:v>523.26473999999996</c:v>
                </c:pt>
                <c:pt idx="1630">
                  <c:v>413.28564</c:v>
                </c:pt>
                <c:pt idx="1631">
                  <c:v>509.28543999999999</c:v>
                </c:pt>
                <c:pt idx="1632">
                  <c:v>509.28543999999999</c:v>
                </c:pt>
                <c:pt idx="1633">
                  <c:v>541.27523999999994</c:v>
                </c:pt>
                <c:pt idx="1634">
                  <c:v>525.28034000000002</c:v>
                </c:pt>
                <c:pt idx="1635">
                  <c:v>525.28034000000002</c:v>
                </c:pt>
                <c:pt idx="1636">
                  <c:v>541.27523999999994</c:v>
                </c:pt>
                <c:pt idx="1637">
                  <c:v>395.29503999999997</c:v>
                </c:pt>
                <c:pt idx="1638">
                  <c:v>411.28994</c:v>
                </c:pt>
                <c:pt idx="1639">
                  <c:v>411.28994</c:v>
                </c:pt>
                <c:pt idx="1640">
                  <c:v>411.28994</c:v>
                </c:pt>
                <c:pt idx="1641">
                  <c:v>411.28994</c:v>
                </c:pt>
                <c:pt idx="1642">
                  <c:v>411.28994</c:v>
                </c:pt>
                <c:pt idx="1643">
                  <c:v>422.36773999999997</c:v>
                </c:pt>
                <c:pt idx="1644">
                  <c:v>469.29293999999999</c:v>
                </c:pt>
                <c:pt idx="1645">
                  <c:v>469.29293999999999</c:v>
                </c:pt>
                <c:pt idx="1646">
                  <c:v>397.31063999999998</c:v>
                </c:pt>
                <c:pt idx="1647">
                  <c:v>397.31063999999998</c:v>
                </c:pt>
                <c:pt idx="1648">
                  <c:v>397.31063999999998</c:v>
                </c:pt>
                <c:pt idx="1649">
                  <c:v>413.30554000000001</c:v>
                </c:pt>
                <c:pt idx="1650">
                  <c:v>413.30554000000001</c:v>
                </c:pt>
                <c:pt idx="1651">
                  <c:v>413.30554000000001</c:v>
                </c:pt>
                <c:pt idx="1652">
                  <c:v>413.30554000000001</c:v>
                </c:pt>
                <c:pt idx="1653">
                  <c:v>413.30554000000001</c:v>
                </c:pt>
                <c:pt idx="1654">
                  <c:v>413.30554000000001</c:v>
                </c:pt>
                <c:pt idx="1655">
                  <c:v>413.30554000000001</c:v>
                </c:pt>
                <c:pt idx="1656">
                  <c:v>413.30554000000001</c:v>
                </c:pt>
                <c:pt idx="1657">
                  <c:v>413.30554000000001</c:v>
                </c:pt>
                <c:pt idx="1658">
                  <c:v>413.30554000000001</c:v>
                </c:pt>
                <c:pt idx="1659">
                  <c:v>413.30554000000001</c:v>
                </c:pt>
                <c:pt idx="1660">
                  <c:v>413.30554000000001</c:v>
                </c:pt>
                <c:pt idx="1661">
                  <c:v>429.30054000000001</c:v>
                </c:pt>
                <c:pt idx="1662">
                  <c:v>429.30054000000001</c:v>
                </c:pt>
                <c:pt idx="1663">
                  <c:v>429.30054000000001</c:v>
                </c:pt>
                <c:pt idx="1664">
                  <c:v>429.30054000000001</c:v>
                </c:pt>
                <c:pt idx="1665">
                  <c:v>429.30054000000001</c:v>
                </c:pt>
                <c:pt idx="1666">
                  <c:v>429.30054000000001</c:v>
                </c:pt>
                <c:pt idx="1667">
                  <c:v>445.29543999999999</c:v>
                </c:pt>
                <c:pt idx="1668">
                  <c:v>445.29543999999999</c:v>
                </c:pt>
                <c:pt idx="1669">
                  <c:v>445.29543999999999</c:v>
                </c:pt>
                <c:pt idx="1670">
                  <c:v>445.29543999999999</c:v>
                </c:pt>
                <c:pt idx="1671">
                  <c:v>445.29543999999999</c:v>
                </c:pt>
                <c:pt idx="1672">
                  <c:v>420.35543999999999</c:v>
                </c:pt>
                <c:pt idx="1673">
                  <c:v>433.31183999999996</c:v>
                </c:pt>
                <c:pt idx="1674">
                  <c:v>433.31183999999996</c:v>
                </c:pt>
                <c:pt idx="1675">
                  <c:v>433.31183999999996</c:v>
                </c:pt>
                <c:pt idx="1676">
                  <c:v>433.31183999999996</c:v>
                </c:pt>
                <c:pt idx="1677">
                  <c:v>455.31374</c:v>
                </c:pt>
                <c:pt idx="1678">
                  <c:v>471.30863999999997</c:v>
                </c:pt>
                <c:pt idx="1679">
                  <c:v>471.30863999999997</c:v>
                </c:pt>
                <c:pt idx="1680">
                  <c:v>421.32823999999999</c:v>
                </c:pt>
                <c:pt idx="1681">
                  <c:v>421.32823999999999</c:v>
                </c:pt>
                <c:pt idx="1682">
                  <c:v>421.32823999999999</c:v>
                </c:pt>
                <c:pt idx="1683">
                  <c:v>437.32313999999997</c:v>
                </c:pt>
                <c:pt idx="1684">
                  <c:v>437.32313999999997</c:v>
                </c:pt>
                <c:pt idx="1685">
                  <c:v>437.32313999999997</c:v>
                </c:pt>
                <c:pt idx="1686">
                  <c:v>437.32313999999997</c:v>
                </c:pt>
                <c:pt idx="1687">
                  <c:v>437.32313999999997</c:v>
                </c:pt>
                <c:pt idx="1688">
                  <c:v>453.31804</c:v>
                </c:pt>
                <c:pt idx="1689">
                  <c:v>453.31804</c:v>
                </c:pt>
                <c:pt idx="1690">
                  <c:v>453.31804</c:v>
                </c:pt>
                <c:pt idx="1691">
                  <c:v>453.31804</c:v>
                </c:pt>
                <c:pt idx="1692">
                  <c:v>469.31293999999997</c:v>
                </c:pt>
                <c:pt idx="1693">
                  <c:v>383.33143999999999</c:v>
                </c:pt>
                <c:pt idx="1694">
                  <c:v>399.32633999999996</c:v>
                </c:pt>
                <c:pt idx="1695">
                  <c:v>399.32633999999996</c:v>
                </c:pt>
                <c:pt idx="1696">
                  <c:v>399.32633999999996</c:v>
                </c:pt>
                <c:pt idx="1697">
                  <c:v>399.32633999999996</c:v>
                </c:pt>
                <c:pt idx="1698">
                  <c:v>399.32633999999996</c:v>
                </c:pt>
                <c:pt idx="1699">
                  <c:v>399.32633999999996</c:v>
                </c:pt>
                <c:pt idx="1700">
                  <c:v>399.32633999999996</c:v>
                </c:pt>
                <c:pt idx="1701">
                  <c:v>399.32633999999996</c:v>
                </c:pt>
                <c:pt idx="1702">
                  <c:v>399.32633999999996</c:v>
                </c:pt>
                <c:pt idx="1703">
                  <c:v>399.32633999999996</c:v>
                </c:pt>
                <c:pt idx="1704">
                  <c:v>415.32123999999999</c:v>
                </c:pt>
                <c:pt idx="1705">
                  <c:v>415.32123999999999</c:v>
                </c:pt>
                <c:pt idx="1706">
                  <c:v>415.32123999999999</c:v>
                </c:pt>
                <c:pt idx="1707">
                  <c:v>415.32123999999999</c:v>
                </c:pt>
                <c:pt idx="1708">
                  <c:v>415.32123999999999</c:v>
                </c:pt>
                <c:pt idx="1709">
                  <c:v>415.32123999999999</c:v>
                </c:pt>
                <c:pt idx="1710">
                  <c:v>415.32123999999999</c:v>
                </c:pt>
                <c:pt idx="1711">
                  <c:v>415.32123999999999</c:v>
                </c:pt>
                <c:pt idx="1712">
                  <c:v>415.32123999999999</c:v>
                </c:pt>
                <c:pt idx="1713">
                  <c:v>415.32123999999999</c:v>
                </c:pt>
                <c:pt idx="1714">
                  <c:v>415.32123999999999</c:v>
                </c:pt>
                <c:pt idx="1715">
                  <c:v>415.32123999999999</c:v>
                </c:pt>
                <c:pt idx="1716">
                  <c:v>415.32123999999999</c:v>
                </c:pt>
                <c:pt idx="1717">
                  <c:v>415.32123999999999</c:v>
                </c:pt>
                <c:pt idx="1718">
                  <c:v>415.32123999999999</c:v>
                </c:pt>
                <c:pt idx="1719">
                  <c:v>415.32123999999999</c:v>
                </c:pt>
                <c:pt idx="1720">
                  <c:v>415.32123999999999</c:v>
                </c:pt>
                <c:pt idx="1721">
                  <c:v>415.32123999999999</c:v>
                </c:pt>
                <c:pt idx="1722">
                  <c:v>415.32123999999999</c:v>
                </c:pt>
                <c:pt idx="1723">
                  <c:v>415.32123999999999</c:v>
                </c:pt>
                <c:pt idx="1724">
                  <c:v>415.32123999999999</c:v>
                </c:pt>
                <c:pt idx="1725">
                  <c:v>415.32123999999999</c:v>
                </c:pt>
                <c:pt idx="1726">
                  <c:v>431.31613999999996</c:v>
                </c:pt>
                <c:pt idx="1727">
                  <c:v>431.31613999999996</c:v>
                </c:pt>
                <c:pt idx="1728">
                  <c:v>431.31613999999996</c:v>
                </c:pt>
                <c:pt idx="1729">
                  <c:v>431.31613999999996</c:v>
                </c:pt>
                <c:pt idx="1730">
                  <c:v>431.31613999999996</c:v>
                </c:pt>
                <c:pt idx="1731">
                  <c:v>431.31613999999996</c:v>
                </c:pt>
                <c:pt idx="1732">
                  <c:v>431.31613999999996</c:v>
                </c:pt>
                <c:pt idx="1733">
                  <c:v>431.31613999999996</c:v>
                </c:pt>
                <c:pt idx="1734">
                  <c:v>431.31613999999996</c:v>
                </c:pt>
                <c:pt idx="1735">
                  <c:v>431.31613999999996</c:v>
                </c:pt>
                <c:pt idx="1736">
                  <c:v>431.31613999999996</c:v>
                </c:pt>
                <c:pt idx="1737">
                  <c:v>431.31613999999996</c:v>
                </c:pt>
                <c:pt idx="1738">
                  <c:v>447.31103999999999</c:v>
                </c:pt>
                <c:pt idx="1739">
                  <c:v>447.31103999999999</c:v>
                </c:pt>
                <c:pt idx="1740">
                  <c:v>447.31103999999999</c:v>
                </c:pt>
                <c:pt idx="1741">
                  <c:v>451.29793999999998</c:v>
                </c:pt>
                <c:pt idx="1742">
                  <c:v>403.33763999999996</c:v>
                </c:pt>
                <c:pt idx="1743">
                  <c:v>403.33763999999996</c:v>
                </c:pt>
                <c:pt idx="1744">
                  <c:v>403.33763999999996</c:v>
                </c:pt>
                <c:pt idx="1745">
                  <c:v>403.33763999999996</c:v>
                </c:pt>
                <c:pt idx="1746">
                  <c:v>403.33763999999996</c:v>
                </c:pt>
                <c:pt idx="1747">
                  <c:v>403.33763999999996</c:v>
                </c:pt>
                <c:pt idx="1748">
                  <c:v>419.33253999999999</c:v>
                </c:pt>
                <c:pt idx="1749">
                  <c:v>419.33253999999999</c:v>
                </c:pt>
                <c:pt idx="1750">
                  <c:v>419.33253999999999</c:v>
                </c:pt>
                <c:pt idx="1751">
                  <c:v>419.33253999999999</c:v>
                </c:pt>
                <c:pt idx="1752">
                  <c:v>419.33253999999999</c:v>
                </c:pt>
                <c:pt idx="1753">
                  <c:v>419.33253999999999</c:v>
                </c:pt>
                <c:pt idx="1754">
                  <c:v>419.33253999999999</c:v>
                </c:pt>
                <c:pt idx="1755">
                  <c:v>419.33253999999999</c:v>
                </c:pt>
                <c:pt idx="1756">
                  <c:v>435.32743999999997</c:v>
                </c:pt>
                <c:pt idx="1757">
                  <c:v>435.32743999999997</c:v>
                </c:pt>
                <c:pt idx="1758">
                  <c:v>435.32743999999997</c:v>
                </c:pt>
                <c:pt idx="1759">
                  <c:v>435.32743999999997</c:v>
                </c:pt>
                <c:pt idx="1760">
                  <c:v>435.32743999999997</c:v>
                </c:pt>
                <c:pt idx="1761">
                  <c:v>435.32743999999997</c:v>
                </c:pt>
                <c:pt idx="1762">
                  <c:v>385.34703999999999</c:v>
                </c:pt>
                <c:pt idx="1763">
                  <c:v>385.34703999999999</c:v>
                </c:pt>
                <c:pt idx="1764">
                  <c:v>385.34703999999999</c:v>
                </c:pt>
                <c:pt idx="1765">
                  <c:v>385.34703999999999</c:v>
                </c:pt>
                <c:pt idx="1766">
                  <c:v>385.34703999999999</c:v>
                </c:pt>
                <c:pt idx="1767">
                  <c:v>385.34703999999999</c:v>
                </c:pt>
                <c:pt idx="1768">
                  <c:v>385.34703999999999</c:v>
                </c:pt>
                <c:pt idx="1769">
                  <c:v>385.34703999999999</c:v>
                </c:pt>
                <c:pt idx="1770">
                  <c:v>385.34703999999999</c:v>
                </c:pt>
                <c:pt idx="1771">
                  <c:v>385.34703999999999</c:v>
                </c:pt>
                <c:pt idx="1772">
                  <c:v>385.34703999999999</c:v>
                </c:pt>
                <c:pt idx="1773">
                  <c:v>385.34703999999999</c:v>
                </c:pt>
                <c:pt idx="1774">
                  <c:v>385.34703999999999</c:v>
                </c:pt>
                <c:pt idx="1775">
                  <c:v>401.34193999999997</c:v>
                </c:pt>
                <c:pt idx="1776">
                  <c:v>401.34193999999997</c:v>
                </c:pt>
                <c:pt idx="1777">
                  <c:v>401.34193999999997</c:v>
                </c:pt>
                <c:pt idx="1778">
                  <c:v>401.34193999999997</c:v>
                </c:pt>
                <c:pt idx="1779">
                  <c:v>401.34193999999997</c:v>
                </c:pt>
                <c:pt idx="1780">
                  <c:v>401.34193999999997</c:v>
                </c:pt>
                <c:pt idx="1781">
                  <c:v>401.34193999999997</c:v>
                </c:pt>
                <c:pt idx="1782">
                  <c:v>401.34193999999997</c:v>
                </c:pt>
                <c:pt idx="1783">
                  <c:v>401.34193999999997</c:v>
                </c:pt>
                <c:pt idx="1784">
                  <c:v>401.34193999999997</c:v>
                </c:pt>
                <c:pt idx="1785">
                  <c:v>401.34193999999997</c:v>
                </c:pt>
                <c:pt idx="1786">
                  <c:v>401.34193999999997</c:v>
                </c:pt>
                <c:pt idx="1787">
                  <c:v>401.34193999999997</c:v>
                </c:pt>
                <c:pt idx="1788">
                  <c:v>401.34193999999997</c:v>
                </c:pt>
                <c:pt idx="1789">
                  <c:v>401.34193999999997</c:v>
                </c:pt>
                <c:pt idx="1790">
                  <c:v>401.34193999999997</c:v>
                </c:pt>
                <c:pt idx="1791">
                  <c:v>401.34193999999997</c:v>
                </c:pt>
                <c:pt idx="1792">
                  <c:v>417.33684</c:v>
                </c:pt>
                <c:pt idx="1793">
                  <c:v>417.33684</c:v>
                </c:pt>
                <c:pt idx="1794">
                  <c:v>449.30894000000001</c:v>
                </c:pt>
                <c:pt idx="1795">
                  <c:v>449.30894000000001</c:v>
                </c:pt>
                <c:pt idx="1796">
                  <c:v>417.33684</c:v>
                </c:pt>
                <c:pt idx="1797">
                  <c:v>417.33684</c:v>
                </c:pt>
                <c:pt idx="1798">
                  <c:v>417.33684</c:v>
                </c:pt>
                <c:pt idx="1799">
                  <c:v>403.32123999999999</c:v>
                </c:pt>
                <c:pt idx="1800">
                  <c:v>417.33684</c:v>
                </c:pt>
                <c:pt idx="1801">
                  <c:v>417.33684</c:v>
                </c:pt>
                <c:pt idx="1802">
                  <c:v>417.33684</c:v>
                </c:pt>
                <c:pt idx="1803">
                  <c:v>417.33684</c:v>
                </c:pt>
                <c:pt idx="1804">
                  <c:v>417.33684</c:v>
                </c:pt>
                <c:pt idx="1805">
                  <c:v>417.33684</c:v>
                </c:pt>
                <c:pt idx="1806">
                  <c:v>417.33684</c:v>
                </c:pt>
                <c:pt idx="1807">
                  <c:v>449.30894000000001</c:v>
                </c:pt>
                <c:pt idx="1808">
                  <c:v>449.30894000000001</c:v>
                </c:pt>
                <c:pt idx="1809">
                  <c:v>417.33684</c:v>
                </c:pt>
                <c:pt idx="1810">
                  <c:v>417.33684</c:v>
                </c:pt>
                <c:pt idx="1811">
                  <c:v>417.33684</c:v>
                </c:pt>
                <c:pt idx="1812">
                  <c:v>417.33684</c:v>
                </c:pt>
                <c:pt idx="1813">
                  <c:v>417.33684</c:v>
                </c:pt>
                <c:pt idx="1814">
                  <c:v>417.33684</c:v>
                </c:pt>
                <c:pt idx="1815">
                  <c:v>417.33684</c:v>
                </c:pt>
                <c:pt idx="1816">
                  <c:v>417.33684</c:v>
                </c:pt>
                <c:pt idx="1817">
                  <c:v>417.33684</c:v>
                </c:pt>
                <c:pt idx="1818">
                  <c:v>417.33684</c:v>
                </c:pt>
                <c:pt idx="1819">
                  <c:v>417.33684</c:v>
                </c:pt>
                <c:pt idx="1820">
                  <c:v>417.33684</c:v>
                </c:pt>
                <c:pt idx="1821">
                  <c:v>433.33184</c:v>
                </c:pt>
                <c:pt idx="1822">
                  <c:v>433.33184</c:v>
                </c:pt>
                <c:pt idx="1823">
                  <c:v>465.30383999999998</c:v>
                </c:pt>
                <c:pt idx="1824">
                  <c:v>465.30383999999998</c:v>
                </c:pt>
                <c:pt idx="1825">
                  <c:v>433.33184</c:v>
                </c:pt>
                <c:pt idx="1826">
                  <c:v>433.33184</c:v>
                </c:pt>
                <c:pt idx="1827">
                  <c:v>433.33184</c:v>
                </c:pt>
                <c:pt idx="1828">
                  <c:v>433.33184</c:v>
                </c:pt>
                <c:pt idx="1829">
                  <c:v>433.33184</c:v>
                </c:pt>
                <c:pt idx="1830">
                  <c:v>433.33184</c:v>
                </c:pt>
                <c:pt idx="1831">
                  <c:v>433.33184</c:v>
                </c:pt>
                <c:pt idx="1832">
                  <c:v>433.33184</c:v>
                </c:pt>
                <c:pt idx="1833">
                  <c:v>433.33184</c:v>
                </c:pt>
                <c:pt idx="1834">
                  <c:v>433.33184</c:v>
                </c:pt>
                <c:pt idx="1835">
                  <c:v>433.33184</c:v>
                </c:pt>
                <c:pt idx="1836">
                  <c:v>433.33184</c:v>
                </c:pt>
                <c:pt idx="1837">
                  <c:v>433.33184</c:v>
                </c:pt>
                <c:pt idx="1838">
                  <c:v>433.33184</c:v>
                </c:pt>
                <c:pt idx="1839">
                  <c:v>433.33184</c:v>
                </c:pt>
                <c:pt idx="1840">
                  <c:v>433.33184</c:v>
                </c:pt>
                <c:pt idx="1841">
                  <c:v>433.33184</c:v>
                </c:pt>
                <c:pt idx="1842">
                  <c:v>433.33184</c:v>
                </c:pt>
                <c:pt idx="1843">
                  <c:v>433.33184</c:v>
                </c:pt>
                <c:pt idx="1844">
                  <c:v>449.32673999999997</c:v>
                </c:pt>
                <c:pt idx="1845">
                  <c:v>449.32673999999997</c:v>
                </c:pt>
                <c:pt idx="1846">
                  <c:v>481.29874000000001</c:v>
                </c:pt>
                <c:pt idx="1847">
                  <c:v>481.29874000000001</c:v>
                </c:pt>
                <c:pt idx="1848">
                  <c:v>481.29874000000001</c:v>
                </c:pt>
                <c:pt idx="1849">
                  <c:v>449.32673999999997</c:v>
                </c:pt>
                <c:pt idx="1850">
                  <c:v>387.36273999999997</c:v>
                </c:pt>
                <c:pt idx="1851">
                  <c:v>387.36273999999997</c:v>
                </c:pt>
                <c:pt idx="1852">
                  <c:v>419.35253999999998</c:v>
                </c:pt>
                <c:pt idx="1853">
                  <c:v>423.28994</c:v>
                </c:pt>
                <c:pt idx="1854">
                  <c:v>423.28994</c:v>
                </c:pt>
                <c:pt idx="1855">
                  <c:v>425.30554000000001</c:v>
                </c:pt>
                <c:pt idx="1856">
                  <c:v>411.32633999999996</c:v>
                </c:pt>
                <c:pt idx="1857">
                  <c:v>427.32123999999999</c:v>
                </c:pt>
                <c:pt idx="1858">
                  <c:v>443.31613999999996</c:v>
                </c:pt>
                <c:pt idx="1859">
                  <c:v>467.33373999999998</c:v>
                </c:pt>
                <c:pt idx="1860">
                  <c:v>413.34193999999997</c:v>
                </c:pt>
                <c:pt idx="1861">
                  <c:v>413.34193999999997</c:v>
                </c:pt>
                <c:pt idx="1862">
                  <c:v>413.34193999999997</c:v>
                </c:pt>
                <c:pt idx="1863">
                  <c:v>429.33684</c:v>
                </c:pt>
                <c:pt idx="1864">
                  <c:v>429.33684</c:v>
                </c:pt>
                <c:pt idx="1865">
                  <c:v>429.33684</c:v>
                </c:pt>
                <c:pt idx="1866">
                  <c:v>429.33684</c:v>
                </c:pt>
                <c:pt idx="1867">
                  <c:v>429.33684</c:v>
                </c:pt>
                <c:pt idx="1868">
                  <c:v>447.34744000000001</c:v>
                </c:pt>
                <c:pt idx="1869">
                  <c:v>465.31353999999999</c:v>
                </c:pt>
                <c:pt idx="1870">
                  <c:v>449.34314000000001</c:v>
                </c:pt>
                <c:pt idx="1871">
                  <c:v>449.34314000000001</c:v>
                </c:pt>
                <c:pt idx="1872">
                  <c:v>431.35253999999998</c:v>
                </c:pt>
                <c:pt idx="1873">
                  <c:v>399.36273999999997</c:v>
                </c:pt>
                <c:pt idx="1874">
                  <c:v>399.36273999999997</c:v>
                </c:pt>
                <c:pt idx="1875">
                  <c:v>399.36273999999997</c:v>
                </c:pt>
                <c:pt idx="1876">
                  <c:v>399.36273999999997</c:v>
                </c:pt>
                <c:pt idx="1877">
                  <c:v>415.35764</c:v>
                </c:pt>
                <c:pt idx="1878">
                  <c:v>463.32463999999999</c:v>
                </c:pt>
                <c:pt idx="1879">
                  <c:v>463.32463999999999</c:v>
                </c:pt>
                <c:pt idx="1880">
                  <c:v>431.35253999999998</c:v>
                </c:pt>
                <c:pt idx="1881">
                  <c:v>431.35253999999998</c:v>
                </c:pt>
                <c:pt idx="1882">
                  <c:v>431.35253999999998</c:v>
                </c:pt>
                <c:pt idx="1883">
                  <c:v>431.35253999999998</c:v>
                </c:pt>
                <c:pt idx="1884">
                  <c:v>431.35253999999998</c:v>
                </c:pt>
                <c:pt idx="1885">
                  <c:v>431.35253999999998</c:v>
                </c:pt>
                <c:pt idx="1886">
                  <c:v>431.35253999999998</c:v>
                </c:pt>
                <c:pt idx="1887">
                  <c:v>431.35253999999998</c:v>
                </c:pt>
                <c:pt idx="1888">
                  <c:v>431.35253999999998</c:v>
                </c:pt>
                <c:pt idx="1889">
                  <c:v>431.35253999999998</c:v>
                </c:pt>
                <c:pt idx="1890">
                  <c:v>431.35253999999998</c:v>
                </c:pt>
                <c:pt idx="1891">
                  <c:v>431.35253999999998</c:v>
                </c:pt>
                <c:pt idx="1892">
                  <c:v>431.35253999999998</c:v>
                </c:pt>
                <c:pt idx="1893">
                  <c:v>431.35253999999998</c:v>
                </c:pt>
                <c:pt idx="1894">
                  <c:v>431.35253999999998</c:v>
                </c:pt>
                <c:pt idx="1895">
                  <c:v>431.35253999999998</c:v>
                </c:pt>
                <c:pt idx="1896">
                  <c:v>431.35253999999998</c:v>
                </c:pt>
                <c:pt idx="1897">
                  <c:v>431.35253999999998</c:v>
                </c:pt>
                <c:pt idx="1898">
                  <c:v>431.35253999999998</c:v>
                </c:pt>
                <c:pt idx="1899">
                  <c:v>431.35253999999998</c:v>
                </c:pt>
                <c:pt idx="1900">
                  <c:v>431.35253999999998</c:v>
                </c:pt>
                <c:pt idx="1901">
                  <c:v>431.35253999999998</c:v>
                </c:pt>
                <c:pt idx="1902">
                  <c:v>431.35253999999998</c:v>
                </c:pt>
                <c:pt idx="1903">
                  <c:v>431.35253999999998</c:v>
                </c:pt>
                <c:pt idx="1904">
                  <c:v>431.35253999999998</c:v>
                </c:pt>
                <c:pt idx="1905">
                  <c:v>431.35253999999998</c:v>
                </c:pt>
                <c:pt idx="1906">
                  <c:v>431.35253999999998</c:v>
                </c:pt>
                <c:pt idx="1907">
                  <c:v>431.35253999999998</c:v>
                </c:pt>
                <c:pt idx="1908">
                  <c:v>431.35253999999998</c:v>
                </c:pt>
                <c:pt idx="1909">
                  <c:v>431.35253999999998</c:v>
                </c:pt>
                <c:pt idx="1910">
                  <c:v>463.32463999999999</c:v>
                </c:pt>
                <c:pt idx="1911">
                  <c:v>463.32463999999999</c:v>
                </c:pt>
                <c:pt idx="1912">
                  <c:v>431.35253999999998</c:v>
                </c:pt>
                <c:pt idx="1913">
                  <c:v>463.32463999999999</c:v>
                </c:pt>
                <c:pt idx="1914">
                  <c:v>463.32463999999999</c:v>
                </c:pt>
                <c:pt idx="1915">
                  <c:v>447.34744000000001</c:v>
                </c:pt>
                <c:pt idx="1916">
                  <c:v>447.34744000000001</c:v>
                </c:pt>
                <c:pt idx="1917">
                  <c:v>447.34744000000001</c:v>
                </c:pt>
                <c:pt idx="1918">
                  <c:v>447.34744000000001</c:v>
                </c:pt>
                <c:pt idx="1919">
                  <c:v>447.34744000000001</c:v>
                </c:pt>
                <c:pt idx="1920">
                  <c:v>447.34744000000001</c:v>
                </c:pt>
                <c:pt idx="1921">
                  <c:v>447.34744000000001</c:v>
                </c:pt>
                <c:pt idx="1922">
                  <c:v>447.34744000000001</c:v>
                </c:pt>
                <c:pt idx="1923">
                  <c:v>447.34744000000001</c:v>
                </c:pt>
                <c:pt idx="1924">
                  <c:v>447.34744000000001</c:v>
                </c:pt>
                <c:pt idx="1925">
                  <c:v>447.34744000000001</c:v>
                </c:pt>
                <c:pt idx="1926">
                  <c:v>447.34744000000001</c:v>
                </c:pt>
                <c:pt idx="1927">
                  <c:v>433.33184</c:v>
                </c:pt>
                <c:pt idx="1928">
                  <c:v>447.34744000000001</c:v>
                </c:pt>
                <c:pt idx="1929">
                  <c:v>421.31063999999998</c:v>
                </c:pt>
                <c:pt idx="1930">
                  <c:v>439.32123999999999</c:v>
                </c:pt>
                <c:pt idx="1931">
                  <c:v>439.32123999999999</c:v>
                </c:pt>
                <c:pt idx="1932">
                  <c:v>455.31613999999996</c:v>
                </c:pt>
                <c:pt idx="1933">
                  <c:v>441.33684</c:v>
                </c:pt>
                <c:pt idx="1934">
                  <c:v>441.33684</c:v>
                </c:pt>
                <c:pt idx="1935">
                  <c:v>441.33684</c:v>
                </c:pt>
                <c:pt idx="1936">
                  <c:v>441.33684</c:v>
                </c:pt>
                <c:pt idx="1937">
                  <c:v>457.33184</c:v>
                </c:pt>
                <c:pt idx="1938">
                  <c:v>457.33184</c:v>
                </c:pt>
                <c:pt idx="1939">
                  <c:v>457.33184</c:v>
                </c:pt>
                <c:pt idx="1940">
                  <c:v>457.33184</c:v>
                </c:pt>
                <c:pt idx="1941">
                  <c:v>481.34933999999998</c:v>
                </c:pt>
                <c:pt idx="1942">
                  <c:v>443.35253999999998</c:v>
                </c:pt>
                <c:pt idx="1943">
                  <c:v>443.35253999999998</c:v>
                </c:pt>
                <c:pt idx="1944">
                  <c:v>443.35253999999998</c:v>
                </c:pt>
                <c:pt idx="1945">
                  <c:v>443.35253999999998</c:v>
                </c:pt>
                <c:pt idx="1946">
                  <c:v>443.35253999999998</c:v>
                </c:pt>
                <c:pt idx="1947">
                  <c:v>459.34744000000001</c:v>
                </c:pt>
                <c:pt idx="1948">
                  <c:v>459.34744000000001</c:v>
                </c:pt>
                <c:pt idx="1949">
                  <c:v>459.34744000000001</c:v>
                </c:pt>
                <c:pt idx="1950">
                  <c:v>459.34744000000001</c:v>
                </c:pt>
                <c:pt idx="1951">
                  <c:v>459.34744000000001</c:v>
                </c:pt>
                <c:pt idx="1952">
                  <c:v>475.34233999999998</c:v>
                </c:pt>
                <c:pt idx="1953">
                  <c:v>429.37324000000001</c:v>
                </c:pt>
                <c:pt idx="1954">
                  <c:v>429.37324000000001</c:v>
                </c:pt>
                <c:pt idx="1955">
                  <c:v>429.37324000000001</c:v>
                </c:pt>
                <c:pt idx="1956">
                  <c:v>429.37324000000001</c:v>
                </c:pt>
                <c:pt idx="1957">
                  <c:v>445.36813999999998</c:v>
                </c:pt>
                <c:pt idx="1958">
                  <c:v>445.36813999999998</c:v>
                </c:pt>
                <c:pt idx="1959">
                  <c:v>445.36813999999998</c:v>
                </c:pt>
                <c:pt idx="1960">
                  <c:v>445.36813999999998</c:v>
                </c:pt>
                <c:pt idx="1961">
                  <c:v>477.34023999999999</c:v>
                </c:pt>
                <c:pt idx="1962">
                  <c:v>477.34023999999999</c:v>
                </c:pt>
                <c:pt idx="1963">
                  <c:v>477.34023999999999</c:v>
                </c:pt>
                <c:pt idx="1964">
                  <c:v>477.34023999999999</c:v>
                </c:pt>
                <c:pt idx="1965">
                  <c:v>461.36313999999999</c:v>
                </c:pt>
                <c:pt idx="1966">
                  <c:v>461.36313999999999</c:v>
                </c:pt>
                <c:pt idx="1967">
                  <c:v>461.36313999999999</c:v>
                </c:pt>
                <c:pt idx="1968">
                  <c:v>461.36313999999999</c:v>
                </c:pt>
                <c:pt idx="1969">
                  <c:v>461.36313999999999</c:v>
                </c:pt>
                <c:pt idx="1970">
                  <c:v>461.36313999999999</c:v>
                </c:pt>
                <c:pt idx="1971">
                  <c:v>461.36313999999999</c:v>
                </c:pt>
                <c:pt idx="1972">
                  <c:v>461.36313999999999</c:v>
                </c:pt>
                <c:pt idx="1973">
                  <c:v>461.36313999999999</c:v>
                </c:pt>
                <c:pt idx="1974">
                  <c:v>461.36313999999999</c:v>
                </c:pt>
                <c:pt idx="1975">
                  <c:v>461.36313999999999</c:v>
                </c:pt>
                <c:pt idx="1976">
                  <c:v>461.36313999999999</c:v>
                </c:pt>
                <c:pt idx="1977">
                  <c:v>461.36313999999999</c:v>
                </c:pt>
                <c:pt idx="1978">
                  <c:v>477.35803999999996</c:v>
                </c:pt>
                <c:pt idx="1979">
                  <c:v>431.38893999999999</c:v>
                </c:pt>
                <c:pt idx="1980">
                  <c:v>431.38893999999999</c:v>
                </c:pt>
                <c:pt idx="1981">
                  <c:v>431.38893999999999</c:v>
                </c:pt>
                <c:pt idx="1982">
                  <c:v>453.33684</c:v>
                </c:pt>
                <c:pt idx="1983">
                  <c:v>453.33684</c:v>
                </c:pt>
                <c:pt idx="1984">
                  <c:v>453.33684</c:v>
                </c:pt>
                <c:pt idx="1985">
                  <c:v>453.33684</c:v>
                </c:pt>
                <c:pt idx="1986">
                  <c:v>469.33184</c:v>
                </c:pt>
                <c:pt idx="1987">
                  <c:v>455.35253999999998</c:v>
                </c:pt>
                <c:pt idx="1988">
                  <c:v>455.35253999999998</c:v>
                </c:pt>
                <c:pt idx="1989">
                  <c:v>455.35253999999998</c:v>
                </c:pt>
                <c:pt idx="1990">
                  <c:v>471.34744000000001</c:v>
                </c:pt>
                <c:pt idx="1991">
                  <c:v>471.34744000000001</c:v>
                </c:pt>
                <c:pt idx="1992">
                  <c:v>471.34744000000001</c:v>
                </c:pt>
                <c:pt idx="1993">
                  <c:v>471.34744000000001</c:v>
                </c:pt>
                <c:pt idx="1994">
                  <c:v>471.34744000000001</c:v>
                </c:pt>
                <c:pt idx="1995">
                  <c:v>495.36503999999996</c:v>
                </c:pt>
                <c:pt idx="1996">
                  <c:v>457.36813999999998</c:v>
                </c:pt>
                <c:pt idx="1997">
                  <c:v>457.36813999999998</c:v>
                </c:pt>
                <c:pt idx="1998">
                  <c:v>457.36813999999998</c:v>
                </c:pt>
                <c:pt idx="1999">
                  <c:v>457.36813999999998</c:v>
                </c:pt>
                <c:pt idx="2000">
                  <c:v>473.36313999999999</c:v>
                </c:pt>
                <c:pt idx="2001">
                  <c:v>459.38383999999996</c:v>
                </c:pt>
                <c:pt idx="2002">
                  <c:v>459.38383999999996</c:v>
                </c:pt>
                <c:pt idx="2003">
                  <c:v>459.38383999999996</c:v>
                </c:pt>
                <c:pt idx="2004">
                  <c:v>491.35593999999998</c:v>
                </c:pt>
                <c:pt idx="2005">
                  <c:v>491.35593999999998</c:v>
                </c:pt>
                <c:pt idx="2006">
                  <c:v>475.37873999999999</c:v>
                </c:pt>
                <c:pt idx="2007">
                  <c:v>475.37873999999999</c:v>
                </c:pt>
                <c:pt idx="2008">
                  <c:v>475.37873999999999</c:v>
                </c:pt>
                <c:pt idx="2009">
                  <c:v>475.37873999999999</c:v>
                </c:pt>
                <c:pt idx="2010">
                  <c:v>475.37873999999999</c:v>
                </c:pt>
                <c:pt idx="2011">
                  <c:v>475.37873999999999</c:v>
                </c:pt>
                <c:pt idx="2012">
                  <c:v>475.37873999999999</c:v>
                </c:pt>
                <c:pt idx="2013">
                  <c:v>461.36313999999999</c:v>
                </c:pt>
                <c:pt idx="2014">
                  <c:v>475.37873999999999</c:v>
                </c:pt>
                <c:pt idx="2015">
                  <c:v>491.37363999999997</c:v>
                </c:pt>
                <c:pt idx="2016">
                  <c:v>491.37363999999997</c:v>
                </c:pt>
                <c:pt idx="2017">
                  <c:v>465.33684</c:v>
                </c:pt>
                <c:pt idx="2018">
                  <c:v>467.35253999999998</c:v>
                </c:pt>
                <c:pt idx="2019">
                  <c:v>469.36813999999998</c:v>
                </c:pt>
                <c:pt idx="2020">
                  <c:v>469.36813999999998</c:v>
                </c:pt>
                <c:pt idx="2021">
                  <c:v>469.36813999999998</c:v>
                </c:pt>
                <c:pt idx="2022">
                  <c:v>469.36813999999998</c:v>
                </c:pt>
                <c:pt idx="2023">
                  <c:v>485.36313999999999</c:v>
                </c:pt>
                <c:pt idx="2024">
                  <c:v>485.36313999999999</c:v>
                </c:pt>
                <c:pt idx="2025">
                  <c:v>485.36313999999999</c:v>
                </c:pt>
                <c:pt idx="2026">
                  <c:v>485.36313999999999</c:v>
                </c:pt>
                <c:pt idx="2027">
                  <c:v>485.36313999999999</c:v>
                </c:pt>
                <c:pt idx="2028">
                  <c:v>485.36313999999999</c:v>
                </c:pt>
                <c:pt idx="2029">
                  <c:v>485.36313999999999</c:v>
                </c:pt>
                <c:pt idx="2030">
                  <c:v>533.34784000000002</c:v>
                </c:pt>
                <c:pt idx="2031">
                  <c:v>471.38383999999996</c:v>
                </c:pt>
                <c:pt idx="2032">
                  <c:v>471.38383999999996</c:v>
                </c:pt>
                <c:pt idx="2033">
                  <c:v>487.37873999999999</c:v>
                </c:pt>
                <c:pt idx="2034">
                  <c:v>473.39943999999997</c:v>
                </c:pt>
                <c:pt idx="2035">
                  <c:v>473.39943999999997</c:v>
                </c:pt>
                <c:pt idx="2036">
                  <c:v>473.39943999999997</c:v>
                </c:pt>
                <c:pt idx="2037">
                  <c:v>473.39943999999997</c:v>
                </c:pt>
                <c:pt idx="2038">
                  <c:v>489.39443999999997</c:v>
                </c:pt>
                <c:pt idx="2039">
                  <c:v>489.39443999999997</c:v>
                </c:pt>
                <c:pt idx="2040">
                  <c:v>489.39443999999997</c:v>
                </c:pt>
                <c:pt idx="2041">
                  <c:v>489.39443999999997</c:v>
                </c:pt>
                <c:pt idx="2042">
                  <c:v>489.39443999999997</c:v>
                </c:pt>
                <c:pt idx="2043">
                  <c:v>489.39443999999997</c:v>
                </c:pt>
                <c:pt idx="2044">
                  <c:v>489.39443999999997</c:v>
                </c:pt>
                <c:pt idx="2045">
                  <c:v>489.39443999999997</c:v>
                </c:pt>
                <c:pt idx="2046">
                  <c:v>505.38934</c:v>
                </c:pt>
                <c:pt idx="2047">
                  <c:v>489.39443999999997</c:v>
                </c:pt>
                <c:pt idx="2048">
                  <c:v>475.32123999999999</c:v>
                </c:pt>
                <c:pt idx="2049">
                  <c:v>511.34233999999998</c:v>
                </c:pt>
                <c:pt idx="2050">
                  <c:v>481.36813999999998</c:v>
                </c:pt>
                <c:pt idx="2051">
                  <c:v>483.38383999999996</c:v>
                </c:pt>
                <c:pt idx="2052">
                  <c:v>483.38383999999996</c:v>
                </c:pt>
                <c:pt idx="2053">
                  <c:v>499.37873999999999</c:v>
                </c:pt>
                <c:pt idx="2054">
                  <c:v>499.37873999999999</c:v>
                </c:pt>
                <c:pt idx="2055">
                  <c:v>499.37873999999999</c:v>
                </c:pt>
                <c:pt idx="2056">
                  <c:v>499.37873999999999</c:v>
                </c:pt>
                <c:pt idx="2057">
                  <c:v>499.37873999999999</c:v>
                </c:pt>
                <c:pt idx="2058">
                  <c:v>487.41514000000001</c:v>
                </c:pt>
                <c:pt idx="2059">
                  <c:v>487.41514000000001</c:v>
                </c:pt>
                <c:pt idx="2060">
                  <c:v>503.41003999999998</c:v>
                </c:pt>
                <c:pt idx="2061">
                  <c:v>503.41003999999998</c:v>
                </c:pt>
                <c:pt idx="2062">
                  <c:v>503.41003999999998</c:v>
                </c:pt>
                <c:pt idx="2063">
                  <c:v>503.41003999999998</c:v>
                </c:pt>
                <c:pt idx="2064">
                  <c:v>503.41003999999998</c:v>
                </c:pt>
                <c:pt idx="2065">
                  <c:v>519.40494000000001</c:v>
                </c:pt>
                <c:pt idx="2066">
                  <c:v>493.36813999999998</c:v>
                </c:pt>
                <c:pt idx="2067">
                  <c:v>493.36813999999998</c:v>
                </c:pt>
                <c:pt idx="2068">
                  <c:v>501.43074000000001</c:v>
                </c:pt>
                <c:pt idx="2069">
                  <c:v>501.43074000000001</c:v>
                </c:pt>
                <c:pt idx="2070">
                  <c:v>501.43074000000001</c:v>
                </c:pt>
                <c:pt idx="2071">
                  <c:v>517.42574000000002</c:v>
                </c:pt>
                <c:pt idx="2072">
                  <c:v>521.36314000000004</c:v>
                </c:pt>
                <c:pt idx="2073">
                  <c:v>560.38523999999995</c:v>
                </c:pt>
                <c:pt idx="2074">
                  <c:v>560.38523999999995</c:v>
                </c:pt>
                <c:pt idx="2075">
                  <c:v>536.41034000000002</c:v>
                </c:pt>
                <c:pt idx="2076">
                  <c:v>563.37364000000002</c:v>
                </c:pt>
                <c:pt idx="2077">
                  <c:v>431.35253999999998</c:v>
                </c:pt>
                <c:pt idx="2078">
                  <c:v>730.45434</c:v>
                </c:pt>
                <c:pt idx="2079">
                  <c:v>730.45434</c:v>
                </c:pt>
                <c:pt idx="2080">
                  <c:v>541.36814000000004</c:v>
                </c:pt>
                <c:pt idx="2081">
                  <c:v>459.38383999999996</c:v>
                </c:pt>
                <c:pt idx="2082">
                  <c:v>507.23343999999997</c:v>
                </c:pt>
                <c:pt idx="2083">
                  <c:v>407.31613999999996</c:v>
                </c:pt>
                <c:pt idx="2084">
                  <c:v>421.33184</c:v>
                </c:pt>
                <c:pt idx="2085">
                  <c:v>421.33184</c:v>
                </c:pt>
                <c:pt idx="2086">
                  <c:v>479.37363999999997</c:v>
                </c:pt>
                <c:pt idx="2087">
                  <c:v>479.37363999999997</c:v>
                </c:pt>
                <c:pt idx="2088">
                  <c:v>511.37873999999999</c:v>
                </c:pt>
                <c:pt idx="2089">
                  <c:v>417.33684</c:v>
                </c:pt>
                <c:pt idx="2090">
                  <c:v>419.35253999999998</c:v>
                </c:pt>
                <c:pt idx="2091">
                  <c:v>419.35253999999998</c:v>
                </c:pt>
                <c:pt idx="2092">
                  <c:v>435.34744000000001</c:v>
                </c:pt>
                <c:pt idx="2093">
                  <c:v>435.34744000000001</c:v>
                </c:pt>
                <c:pt idx="2094">
                  <c:v>417.33684</c:v>
                </c:pt>
                <c:pt idx="2095">
                  <c:v>419.35253999999998</c:v>
                </c:pt>
                <c:pt idx="2096">
                  <c:v>419.35253999999998</c:v>
                </c:pt>
                <c:pt idx="2097">
                  <c:v>435.34744000000001</c:v>
                </c:pt>
                <c:pt idx="2098">
                  <c:v>435.34744000000001</c:v>
                </c:pt>
                <c:pt idx="2099">
                  <c:v>389.34193999999997</c:v>
                </c:pt>
                <c:pt idx="2100">
                  <c:v>389.34193999999997</c:v>
                </c:pt>
                <c:pt idx="2101">
                  <c:v>389.34193999999997</c:v>
                </c:pt>
                <c:pt idx="2102">
                  <c:v>389.34193999999997</c:v>
                </c:pt>
                <c:pt idx="2103">
                  <c:v>391.32123999999999</c:v>
                </c:pt>
                <c:pt idx="2104">
                  <c:v>391.32123999999999</c:v>
                </c:pt>
                <c:pt idx="2105">
                  <c:v>391.32123999999999</c:v>
                </c:pt>
                <c:pt idx="2106">
                  <c:v>391.32123999999999</c:v>
                </c:pt>
                <c:pt idx="2107">
                  <c:v>491.37363999999997</c:v>
                </c:pt>
                <c:pt idx="2108">
                  <c:v>491.37363999999997</c:v>
                </c:pt>
                <c:pt idx="2109">
                  <c:v>491.39004</c:v>
                </c:pt>
                <c:pt idx="2110">
                  <c:v>491.39004</c:v>
                </c:pt>
                <c:pt idx="2111">
                  <c:v>469.36813999999998</c:v>
                </c:pt>
                <c:pt idx="2112">
                  <c:v>469.36813999999998</c:v>
                </c:pt>
                <c:pt idx="2113">
                  <c:v>427.32123999999999</c:v>
                </c:pt>
                <c:pt idx="2114">
                  <c:v>427.32123999999999</c:v>
                </c:pt>
                <c:pt idx="2115">
                  <c:v>429.33684</c:v>
                </c:pt>
                <c:pt idx="2116">
                  <c:v>429.33684</c:v>
                </c:pt>
                <c:pt idx="2117">
                  <c:v>457.36813999999998</c:v>
                </c:pt>
                <c:pt idx="2118">
                  <c:v>457.36813999999998</c:v>
                </c:pt>
                <c:pt idx="2119">
                  <c:v>477.33684</c:v>
                </c:pt>
                <c:pt idx="2120">
                  <c:v>441.33684</c:v>
                </c:pt>
                <c:pt idx="2121">
                  <c:v>457.36813999999998</c:v>
                </c:pt>
                <c:pt idx="2122">
                  <c:v>477.33684</c:v>
                </c:pt>
                <c:pt idx="2123">
                  <c:v>447.34744000000001</c:v>
                </c:pt>
                <c:pt idx="2124">
                  <c:v>475.37873999999999</c:v>
                </c:pt>
                <c:pt idx="2125">
                  <c:v>461.36313999999999</c:v>
                </c:pt>
                <c:pt idx="2126">
                  <c:v>495.34744000000001</c:v>
                </c:pt>
                <c:pt idx="2127">
                  <c:v>523.37873999999999</c:v>
                </c:pt>
                <c:pt idx="2128">
                  <c:v>443.31613999999996</c:v>
                </c:pt>
                <c:pt idx="2129">
                  <c:v>471.34744000000001</c:v>
                </c:pt>
                <c:pt idx="2130">
                  <c:v>457.33184</c:v>
                </c:pt>
                <c:pt idx="2131">
                  <c:v>457.33184</c:v>
                </c:pt>
                <c:pt idx="2132">
                  <c:v>443.35253999999998</c:v>
                </c:pt>
                <c:pt idx="2133">
                  <c:v>443.35253999999998</c:v>
                </c:pt>
                <c:pt idx="2134">
                  <c:v>435.34744000000001</c:v>
                </c:pt>
                <c:pt idx="2135">
                  <c:v>435.34744000000001</c:v>
                </c:pt>
                <c:pt idx="2136">
                  <c:v>427.28483999999997</c:v>
                </c:pt>
                <c:pt idx="2137">
                  <c:v>427.28483999999997</c:v>
                </c:pt>
                <c:pt idx="2138">
                  <c:v>451.29793999999998</c:v>
                </c:pt>
                <c:pt idx="2139">
                  <c:v>435.32743999999997</c:v>
                </c:pt>
                <c:pt idx="2140">
                  <c:v>447.34744000000001</c:v>
                </c:pt>
                <c:pt idx="2141">
                  <c:v>319.22733999999997</c:v>
                </c:pt>
                <c:pt idx="2142">
                  <c:v>397.31063999999998</c:v>
                </c:pt>
                <c:pt idx="2143">
                  <c:v>429.30054000000001</c:v>
                </c:pt>
                <c:pt idx="2144">
                  <c:v>417.30054000000001</c:v>
                </c:pt>
                <c:pt idx="2145">
                  <c:v>561.37914000000001</c:v>
                </c:pt>
                <c:pt idx="2146">
                  <c:v>579.38973999999996</c:v>
                </c:pt>
                <c:pt idx="2147">
                  <c:v>521.26303999999993</c:v>
                </c:pt>
                <c:pt idx="2148">
                  <c:v>503.41003999999998</c:v>
                </c:pt>
                <c:pt idx="2149">
                  <c:v>497.30894000000001</c:v>
                </c:pt>
                <c:pt idx="2150">
                  <c:v>379.32123999999999</c:v>
                </c:pt>
                <c:pt idx="2151">
                  <c:v>425.30673999999999</c:v>
                </c:pt>
                <c:pt idx="2152">
                  <c:v>545.38423999999998</c:v>
                </c:pt>
                <c:pt idx="2153">
                  <c:v>369.35213999999996</c:v>
                </c:pt>
                <c:pt idx="2154">
                  <c:v>385.34703999999999</c:v>
                </c:pt>
                <c:pt idx="2155">
                  <c:v>607.32223999999997</c:v>
                </c:pt>
                <c:pt idx="2156">
                  <c:v>513.35803999999996</c:v>
                </c:pt>
                <c:pt idx="2157">
                  <c:v>511.34233999999998</c:v>
                </c:pt>
                <c:pt idx="2158">
                  <c:v>441.33684</c:v>
                </c:pt>
                <c:pt idx="2159">
                  <c:v>443.35253999999998</c:v>
                </c:pt>
                <c:pt idx="2160">
                  <c:v>415.32123999999999</c:v>
                </c:pt>
                <c:pt idx="2161">
                  <c:v>475.37873999999999</c:v>
                </c:pt>
                <c:pt idx="2162">
                  <c:v>463.37873999999999</c:v>
                </c:pt>
                <c:pt idx="2163">
                  <c:v>431.35253999999998</c:v>
                </c:pt>
                <c:pt idx="2164">
                  <c:v>431.35253999999998</c:v>
                </c:pt>
                <c:pt idx="2165">
                  <c:v>507.40494000000001</c:v>
                </c:pt>
                <c:pt idx="2166">
                  <c:v>519.40494000000001</c:v>
                </c:pt>
                <c:pt idx="2167">
                  <c:v>507.40494000000001</c:v>
                </c:pt>
                <c:pt idx="2168">
                  <c:v>519.40494000000001</c:v>
                </c:pt>
                <c:pt idx="2169">
                  <c:v>547.36353999999994</c:v>
                </c:pt>
                <c:pt idx="2170">
                  <c:v>547.36353999999994</c:v>
                </c:pt>
                <c:pt idx="2171">
                  <c:v>431.35253999999998</c:v>
                </c:pt>
                <c:pt idx="2172">
                  <c:v>419.32263999999998</c:v>
                </c:pt>
                <c:pt idx="2173">
                  <c:v>455.35253999999998</c:v>
                </c:pt>
                <c:pt idx="2174">
                  <c:v>415.32123999999999</c:v>
                </c:pt>
                <c:pt idx="2175">
                  <c:v>483.29334</c:v>
                </c:pt>
                <c:pt idx="2176">
                  <c:v>483.29334</c:v>
                </c:pt>
                <c:pt idx="2177">
                  <c:v>455.35253999999998</c:v>
                </c:pt>
                <c:pt idx="2178">
                  <c:v>453.33684</c:v>
                </c:pt>
                <c:pt idx="2179">
                  <c:v>453.33684</c:v>
                </c:pt>
                <c:pt idx="2180">
                  <c:v>401.30554000000001</c:v>
                </c:pt>
                <c:pt idx="2181">
                  <c:v>401.34193999999997</c:v>
                </c:pt>
                <c:pt idx="2182">
                  <c:v>457.31293999999997</c:v>
                </c:pt>
                <c:pt idx="2183">
                  <c:v>385.34703999999999</c:v>
                </c:pt>
                <c:pt idx="2184">
                  <c:v>401.30554000000001</c:v>
                </c:pt>
                <c:pt idx="2185">
                  <c:v>345.27933999999999</c:v>
                </c:pt>
                <c:pt idx="2186">
                  <c:v>489.37644</c:v>
                </c:pt>
                <c:pt idx="2187">
                  <c:v>465.30383999999998</c:v>
                </c:pt>
                <c:pt idx="2188">
                  <c:v>623.57673999999997</c:v>
                </c:pt>
                <c:pt idx="2189">
                  <c:v>455.38893999999999</c:v>
                </c:pt>
                <c:pt idx="2190">
                  <c:v>401.34193999999997</c:v>
                </c:pt>
                <c:pt idx="2191">
                  <c:v>485.36313999999999</c:v>
                </c:pt>
                <c:pt idx="2192">
                  <c:v>401.34193999999997</c:v>
                </c:pt>
                <c:pt idx="2193">
                  <c:v>387.34273999999999</c:v>
                </c:pt>
                <c:pt idx="2194">
                  <c:v>485.36313999999999</c:v>
                </c:pt>
                <c:pt idx="2195">
                  <c:v>417.33684</c:v>
                </c:pt>
                <c:pt idx="2196">
                  <c:v>401.34193999999997</c:v>
                </c:pt>
                <c:pt idx="2197">
                  <c:v>403.35764</c:v>
                </c:pt>
                <c:pt idx="2198">
                  <c:v>403.33763999999996</c:v>
                </c:pt>
                <c:pt idx="2199">
                  <c:v>383.33143999999999</c:v>
                </c:pt>
                <c:pt idx="2200">
                  <c:v>383.33143999999999</c:v>
                </c:pt>
                <c:pt idx="2201">
                  <c:v>435.32743999999997</c:v>
                </c:pt>
                <c:pt idx="2202">
                  <c:v>421.32823999999999</c:v>
                </c:pt>
                <c:pt idx="2203">
                  <c:v>431.31613999999996</c:v>
                </c:pt>
                <c:pt idx="2204">
                  <c:v>401.34193999999997</c:v>
                </c:pt>
                <c:pt idx="2205">
                  <c:v>725.44763999999998</c:v>
                </c:pt>
                <c:pt idx="2206">
                  <c:v>577.37404000000004</c:v>
                </c:pt>
                <c:pt idx="2207">
                  <c:v>401.34193999999997</c:v>
                </c:pt>
                <c:pt idx="2208">
                  <c:v>429.37324000000001</c:v>
                </c:pt>
                <c:pt idx="2209">
                  <c:v>449.32673999999997</c:v>
                </c:pt>
                <c:pt idx="2210">
                  <c:v>491.37363999999997</c:v>
                </c:pt>
                <c:pt idx="2211">
                  <c:v>465.35444000000001</c:v>
                </c:pt>
                <c:pt idx="2212">
                  <c:v>426.34843999999998</c:v>
                </c:pt>
                <c:pt idx="2213">
                  <c:v>401.34193999999997</c:v>
                </c:pt>
                <c:pt idx="2214">
                  <c:v>405.33684</c:v>
                </c:pt>
                <c:pt idx="2215">
                  <c:v>461.32673999999997</c:v>
                </c:pt>
                <c:pt idx="2216">
                  <c:v>456.34773999999999</c:v>
                </c:pt>
                <c:pt idx="2217">
                  <c:v>481.33184</c:v>
                </c:pt>
                <c:pt idx="2218">
                  <c:v>495.34744000000001</c:v>
                </c:pt>
                <c:pt idx="2219">
                  <c:v>458.39983999999998</c:v>
                </c:pt>
                <c:pt idx="2220">
                  <c:v>505.38934</c:v>
                </c:pt>
                <c:pt idx="2221">
                  <c:v>433.33184</c:v>
                </c:pt>
                <c:pt idx="2222">
                  <c:v>359.25864000000001</c:v>
                </c:pt>
                <c:pt idx="2223">
                  <c:v>357.27933999999999</c:v>
                </c:pt>
                <c:pt idx="2224">
                  <c:v>417.33684</c:v>
                </c:pt>
                <c:pt idx="2225">
                  <c:v>399.36273999999997</c:v>
                </c:pt>
                <c:pt idx="2226">
                  <c:v>429.33684</c:v>
                </c:pt>
                <c:pt idx="2227">
                  <c:v>415.35764</c:v>
                </c:pt>
                <c:pt idx="2228">
                  <c:v>401.34193999999997</c:v>
                </c:pt>
                <c:pt idx="2229">
                  <c:v>413.37833999999998</c:v>
                </c:pt>
                <c:pt idx="2230">
                  <c:v>413.37833999999998</c:v>
                </c:pt>
                <c:pt idx="2231">
                  <c:v>429.37324000000001</c:v>
                </c:pt>
                <c:pt idx="2232">
                  <c:v>411.36273999999997</c:v>
                </c:pt>
                <c:pt idx="2233">
                  <c:v>411.36273999999997</c:v>
                </c:pt>
                <c:pt idx="2234">
                  <c:v>399.36273999999997</c:v>
                </c:pt>
                <c:pt idx="2235">
                  <c:v>399.36273999999997</c:v>
                </c:pt>
                <c:pt idx="2236">
                  <c:v>429.33684</c:v>
                </c:pt>
                <c:pt idx="2237">
                  <c:v>447.34744000000001</c:v>
                </c:pt>
                <c:pt idx="2238">
                  <c:v>409.29543999999999</c:v>
                </c:pt>
                <c:pt idx="2239">
                  <c:v>361.31063999999998</c:v>
                </c:pt>
                <c:pt idx="2240">
                  <c:v>377.30554000000001</c:v>
                </c:pt>
                <c:pt idx="2241">
                  <c:v>377.30554000000001</c:v>
                </c:pt>
                <c:pt idx="2242">
                  <c:v>377.30554000000001</c:v>
                </c:pt>
                <c:pt idx="2243">
                  <c:v>377.30554000000001</c:v>
                </c:pt>
                <c:pt idx="2244">
                  <c:v>377.30554000000001</c:v>
                </c:pt>
                <c:pt idx="2245">
                  <c:v>377.30554000000001</c:v>
                </c:pt>
                <c:pt idx="2246">
                  <c:v>377.30554000000001</c:v>
                </c:pt>
                <c:pt idx="2247">
                  <c:v>377.30554000000001</c:v>
                </c:pt>
                <c:pt idx="2248">
                  <c:v>377.30554000000001</c:v>
                </c:pt>
                <c:pt idx="2249">
                  <c:v>377.30554000000001</c:v>
                </c:pt>
                <c:pt idx="2250">
                  <c:v>377.30554000000001</c:v>
                </c:pt>
                <c:pt idx="2251">
                  <c:v>377.30554000000001</c:v>
                </c:pt>
                <c:pt idx="2252">
                  <c:v>377.30554000000001</c:v>
                </c:pt>
                <c:pt idx="2253">
                  <c:v>377.30554000000001</c:v>
                </c:pt>
                <c:pt idx="2254">
                  <c:v>377.30554000000001</c:v>
                </c:pt>
                <c:pt idx="2255">
                  <c:v>377.30554000000001</c:v>
                </c:pt>
                <c:pt idx="2256">
                  <c:v>393.30054000000001</c:v>
                </c:pt>
                <c:pt idx="2257">
                  <c:v>393.30054000000001</c:v>
                </c:pt>
                <c:pt idx="2258">
                  <c:v>393.30054000000001</c:v>
                </c:pt>
                <c:pt idx="2259">
                  <c:v>393.30054000000001</c:v>
                </c:pt>
                <c:pt idx="2260">
                  <c:v>393.30054000000001</c:v>
                </c:pt>
                <c:pt idx="2261">
                  <c:v>393.30054000000001</c:v>
                </c:pt>
                <c:pt idx="2262">
                  <c:v>393.30054000000001</c:v>
                </c:pt>
                <c:pt idx="2263">
                  <c:v>393.30054000000001</c:v>
                </c:pt>
                <c:pt idx="2264">
                  <c:v>393.30054000000001</c:v>
                </c:pt>
                <c:pt idx="2265">
                  <c:v>393.30054000000001</c:v>
                </c:pt>
                <c:pt idx="2266">
                  <c:v>393.30054000000001</c:v>
                </c:pt>
                <c:pt idx="2267">
                  <c:v>393.30054000000001</c:v>
                </c:pt>
                <c:pt idx="2268">
                  <c:v>393.30054000000001</c:v>
                </c:pt>
                <c:pt idx="2269">
                  <c:v>393.30054000000001</c:v>
                </c:pt>
                <c:pt idx="2270">
                  <c:v>393.30054000000001</c:v>
                </c:pt>
                <c:pt idx="2271">
                  <c:v>393.30054000000001</c:v>
                </c:pt>
                <c:pt idx="2272">
                  <c:v>393.30054000000001</c:v>
                </c:pt>
                <c:pt idx="2273">
                  <c:v>393.30054000000001</c:v>
                </c:pt>
                <c:pt idx="2274">
                  <c:v>393.30054000000001</c:v>
                </c:pt>
                <c:pt idx="2275">
                  <c:v>393.30054000000001</c:v>
                </c:pt>
                <c:pt idx="2276">
                  <c:v>393.30054000000001</c:v>
                </c:pt>
                <c:pt idx="2277">
                  <c:v>393.30054000000001</c:v>
                </c:pt>
                <c:pt idx="2278">
                  <c:v>393.30054000000001</c:v>
                </c:pt>
                <c:pt idx="2279">
                  <c:v>393.30054000000001</c:v>
                </c:pt>
                <c:pt idx="2280">
                  <c:v>393.30054000000001</c:v>
                </c:pt>
                <c:pt idx="2281">
                  <c:v>393.30054000000001</c:v>
                </c:pt>
                <c:pt idx="2282">
                  <c:v>393.30054000000001</c:v>
                </c:pt>
                <c:pt idx="2283">
                  <c:v>393.30054000000001</c:v>
                </c:pt>
                <c:pt idx="2284">
                  <c:v>393.30054000000001</c:v>
                </c:pt>
                <c:pt idx="2285">
                  <c:v>393.30054000000001</c:v>
                </c:pt>
                <c:pt idx="2286">
                  <c:v>393.30054000000001</c:v>
                </c:pt>
                <c:pt idx="2287">
                  <c:v>393.30054000000001</c:v>
                </c:pt>
                <c:pt idx="2288">
                  <c:v>393.30054000000001</c:v>
                </c:pt>
                <c:pt idx="2289">
                  <c:v>393.30054000000001</c:v>
                </c:pt>
                <c:pt idx="2290">
                  <c:v>393.30054000000001</c:v>
                </c:pt>
                <c:pt idx="2291">
                  <c:v>393.30054000000001</c:v>
                </c:pt>
                <c:pt idx="2292">
                  <c:v>393.30054000000001</c:v>
                </c:pt>
                <c:pt idx="2293">
                  <c:v>393.30054000000001</c:v>
                </c:pt>
                <c:pt idx="2294">
                  <c:v>409.29543999999999</c:v>
                </c:pt>
                <c:pt idx="2295">
                  <c:v>409.29543999999999</c:v>
                </c:pt>
                <c:pt idx="2296">
                  <c:v>409.29543999999999</c:v>
                </c:pt>
                <c:pt idx="2297">
                  <c:v>409.29543999999999</c:v>
                </c:pt>
                <c:pt idx="2298">
                  <c:v>409.29543999999999</c:v>
                </c:pt>
                <c:pt idx="2299">
                  <c:v>409.29543999999999</c:v>
                </c:pt>
                <c:pt idx="2300">
                  <c:v>409.29543999999999</c:v>
                </c:pt>
                <c:pt idx="2301">
                  <c:v>409.29543999999999</c:v>
                </c:pt>
                <c:pt idx="2302">
                  <c:v>409.29543999999999</c:v>
                </c:pt>
                <c:pt idx="2303">
                  <c:v>409.29543999999999</c:v>
                </c:pt>
                <c:pt idx="2304">
                  <c:v>409.29543999999999</c:v>
                </c:pt>
                <c:pt idx="2305">
                  <c:v>409.29543999999999</c:v>
                </c:pt>
                <c:pt idx="2306">
                  <c:v>409.29543999999999</c:v>
                </c:pt>
                <c:pt idx="2307">
                  <c:v>409.29543999999999</c:v>
                </c:pt>
                <c:pt idx="2308">
                  <c:v>409.29543999999999</c:v>
                </c:pt>
                <c:pt idx="2309">
                  <c:v>409.29543999999999</c:v>
                </c:pt>
                <c:pt idx="2310">
                  <c:v>409.29543999999999</c:v>
                </c:pt>
                <c:pt idx="2311">
                  <c:v>409.29543999999999</c:v>
                </c:pt>
                <c:pt idx="2312">
                  <c:v>409.29543999999999</c:v>
                </c:pt>
                <c:pt idx="2313">
                  <c:v>409.29543999999999</c:v>
                </c:pt>
                <c:pt idx="2314">
                  <c:v>409.29543999999999</c:v>
                </c:pt>
                <c:pt idx="2315">
                  <c:v>409.29543999999999</c:v>
                </c:pt>
                <c:pt idx="2316">
                  <c:v>409.29543999999999</c:v>
                </c:pt>
                <c:pt idx="2317">
                  <c:v>409.29543999999999</c:v>
                </c:pt>
                <c:pt idx="2318">
                  <c:v>409.29543999999999</c:v>
                </c:pt>
                <c:pt idx="2319">
                  <c:v>409.29543999999999</c:v>
                </c:pt>
                <c:pt idx="2320">
                  <c:v>409.29543999999999</c:v>
                </c:pt>
                <c:pt idx="2321">
                  <c:v>409.29543999999999</c:v>
                </c:pt>
                <c:pt idx="2322">
                  <c:v>409.29543999999999</c:v>
                </c:pt>
                <c:pt idx="2323">
                  <c:v>409.29543999999999</c:v>
                </c:pt>
                <c:pt idx="2324">
                  <c:v>409.29543999999999</c:v>
                </c:pt>
                <c:pt idx="2325">
                  <c:v>409.29543999999999</c:v>
                </c:pt>
                <c:pt idx="2326">
                  <c:v>409.29543999999999</c:v>
                </c:pt>
                <c:pt idx="2327">
                  <c:v>409.29543999999999</c:v>
                </c:pt>
                <c:pt idx="2328">
                  <c:v>409.29543999999999</c:v>
                </c:pt>
                <c:pt idx="2329">
                  <c:v>409.29543999999999</c:v>
                </c:pt>
                <c:pt idx="2330">
                  <c:v>409.29543999999999</c:v>
                </c:pt>
                <c:pt idx="2331">
                  <c:v>409.29543999999999</c:v>
                </c:pt>
                <c:pt idx="2332">
                  <c:v>409.29543999999999</c:v>
                </c:pt>
                <c:pt idx="2333">
                  <c:v>409.29543999999999</c:v>
                </c:pt>
                <c:pt idx="2334">
                  <c:v>409.29543999999999</c:v>
                </c:pt>
                <c:pt idx="2335">
                  <c:v>409.29543999999999</c:v>
                </c:pt>
                <c:pt idx="2336">
                  <c:v>409.29543999999999</c:v>
                </c:pt>
                <c:pt idx="2337">
                  <c:v>409.29543999999999</c:v>
                </c:pt>
                <c:pt idx="2338">
                  <c:v>409.29543999999999</c:v>
                </c:pt>
                <c:pt idx="2339">
                  <c:v>409.29543999999999</c:v>
                </c:pt>
                <c:pt idx="2340">
                  <c:v>409.29543999999999</c:v>
                </c:pt>
                <c:pt idx="2341">
                  <c:v>409.29543999999999</c:v>
                </c:pt>
                <c:pt idx="2342">
                  <c:v>403.24843999999996</c:v>
                </c:pt>
                <c:pt idx="2343">
                  <c:v>409.29543999999999</c:v>
                </c:pt>
                <c:pt idx="2344">
                  <c:v>409.29543999999999</c:v>
                </c:pt>
                <c:pt idx="2345">
                  <c:v>409.29543999999999</c:v>
                </c:pt>
                <c:pt idx="2346">
                  <c:v>409.29543999999999</c:v>
                </c:pt>
                <c:pt idx="2347">
                  <c:v>409.29543999999999</c:v>
                </c:pt>
                <c:pt idx="2348">
                  <c:v>409.29543999999999</c:v>
                </c:pt>
                <c:pt idx="2349">
                  <c:v>409.29543999999999</c:v>
                </c:pt>
                <c:pt idx="2350">
                  <c:v>425.29034000000001</c:v>
                </c:pt>
                <c:pt idx="2351">
                  <c:v>425.29034000000001</c:v>
                </c:pt>
                <c:pt idx="2352">
                  <c:v>425.29034000000001</c:v>
                </c:pt>
                <c:pt idx="2353">
                  <c:v>425.29034000000001</c:v>
                </c:pt>
                <c:pt idx="2354">
                  <c:v>425.29034000000001</c:v>
                </c:pt>
                <c:pt idx="2355">
                  <c:v>425.29034000000001</c:v>
                </c:pt>
                <c:pt idx="2356">
                  <c:v>425.29034000000001</c:v>
                </c:pt>
                <c:pt idx="2357">
                  <c:v>425.29034000000001</c:v>
                </c:pt>
                <c:pt idx="2358">
                  <c:v>425.29034000000001</c:v>
                </c:pt>
                <c:pt idx="2359">
                  <c:v>425.29034000000001</c:v>
                </c:pt>
                <c:pt idx="2360">
                  <c:v>425.29034000000001</c:v>
                </c:pt>
                <c:pt idx="2361">
                  <c:v>425.29034000000001</c:v>
                </c:pt>
                <c:pt idx="2362">
                  <c:v>425.29034000000001</c:v>
                </c:pt>
                <c:pt idx="2363">
                  <c:v>375.28994</c:v>
                </c:pt>
                <c:pt idx="2364">
                  <c:v>375.28994</c:v>
                </c:pt>
                <c:pt idx="2365">
                  <c:v>375.28994</c:v>
                </c:pt>
                <c:pt idx="2366">
                  <c:v>375.28994</c:v>
                </c:pt>
                <c:pt idx="2367">
                  <c:v>375.28994</c:v>
                </c:pt>
                <c:pt idx="2368">
                  <c:v>375.28994</c:v>
                </c:pt>
                <c:pt idx="2369">
                  <c:v>375.28994</c:v>
                </c:pt>
                <c:pt idx="2370">
                  <c:v>389.26923999999997</c:v>
                </c:pt>
                <c:pt idx="2371">
                  <c:v>389.26923999999997</c:v>
                </c:pt>
                <c:pt idx="2372">
                  <c:v>389.26923999999997</c:v>
                </c:pt>
                <c:pt idx="2373">
                  <c:v>389.26923999999997</c:v>
                </c:pt>
                <c:pt idx="2374">
                  <c:v>389.26923999999997</c:v>
                </c:pt>
                <c:pt idx="2375">
                  <c:v>389.26923999999997</c:v>
                </c:pt>
                <c:pt idx="2376">
                  <c:v>389.26923999999997</c:v>
                </c:pt>
                <c:pt idx="2377">
                  <c:v>389.26923999999997</c:v>
                </c:pt>
                <c:pt idx="2378">
                  <c:v>359.29503999999997</c:v>
                </c:pt>
                <c:pt idx="2379">
                  <c:v>359.29503999999997</c:v>
                </c:pt>
                <c:pt idx="2380">
                  <c:v>359.29503999999997</c:v>
                </c:pt>
                <c:pt idx="2381">
                  <c:v>407.27974</c:v>
                </c:pt>
                <c:pt idx="2382">
                  <c:v>391.28483999999997</c:v>
                </c:pt>
                <c:pt idx="2383">
                  <c:v>391.28483999999997</c:v>
                </c:pt>
                <c:pt idx="2384">
                  <c:v>391.28483999999997</c:v>
                </c:pt>
                <c:pt idx="2385">
                  <c:v>391.28483999999997</c:v>
                </c:pt>
                <c:pt idx="2386">
                  <c:v>391.28483999999997</c:v>
                </c:pt>
                <c:pt idx="2387">
                  <c:v>391.28483999999997</c:v>
                </c:pt>
                <c:pt idx="2388">
                  <c:v>391.28483999999997</c:v>
                </c:pt>
                <c:pt idx="2389">
                  <c:v>391.28483999999997</c:v>
                </c:pt>
                <c:pt idx="2390">
                  <c:v>391.28483999999997</c:v>
                </c:pt>
                <c:pt idx="2391">
                  <c:v>391.28483999999997</c:v>
                </c:pt>
                <c:pt idx="2392">
                  <c:v>391.28483999999997</c:v>
                </c:pt>
                <c:pt idx="2393">
                  <c:v>391.28483999999997</c:v>
                </c:pt>
                <c:pt idx="2394">
                  <c:v>391.28483999999997</c:v>
                </c:pt>
                <c:pt idx="2395">
                  <c:v>391.28483999999997</c:v>
                </c:pt>
                <c:pt idx="2396">
                  <c:v>391.28483999999997</c:v>
                </c:pt>
                <c:pt idx="2397">
                  <c:v>391.28483999999997</c:v>
                </c:pt>
                <c:pt idx="2398">
                  <c:v>391.28483999999997</c:v>
                </c:pt>
                <c:pt idx="2399">
                  <c:v>391.28483999999997</c:v>
                </c:pt>
                <c:pt idx="2400">
                  <c:v>391.28483999999997</c:v>
                </c:pt>
                <c:pt idx="2401">
                  <c:v>391.28483999999997</c:v>
                </c:pt>
                <c:pt idx="2402">
                  <c:v>391.28483999999997</c:v>
                </c:pt>
                <c:pt idx="2403">
                  <c:v>391.28483999999997</c:v>
                </c:pt>
                <c:pt idx="2404">
                  <c:v>391.28483999999997</c:v>
                </c:pt>
                <c:pt idx="2405">
                  <c:v>391.28483999999997</c:v>
                </c:pt>
                <c:pt idx="2406">
                  <c:v>359.29503999999997</c:v>
                </c:pt>
                <c:pt idx="2407">
                  <c:v>391.28483999999997</c:v>
                </c:pt>
                <c:pt idx="2408">
                  <c:v>407.27974</c:v>
                </c:pt>
                <c:pt idx="2409">
                  <c:v>407.27974</c:v>
                </c:pt>
                <c:pt idx="2410">
                  <c:v>407.27974</c:v>
                </c:pt>
                <c:pt idx="2411">
                  <c:v>407.27974</c:v>
                </c:pt>
                <c:pt idx="2412">
                  <c:v>407.27974</c:v>
                </c:pt>
                <c:pt idx="2413">
                  <c:v>407.27974</c:v>
                </c:pt>
                <c:pt idx="2414">
                  <c:v>407.27974</c:v>
                </c:pt>
                <c:pt idx="2415">
                  <c:v>407.27974</c:v>
                </c:pt>
                <c:pt idx="2416">
                  <c:v>407.27974</c:v>
                </c:pt>
                <c:pt idx="2417">
                  <c:v>407.27974</c:v>
                </c:pt>
                <c:pt idx="2418">
                  <c:v>407.27974</c:v>
                </c:pt>
                <c:pt idx="2419">
                  <c:v>407.27974</c:v>
                </c:pt>
                <c:pt idx="2420">
                  <c:v>407.27974</c:v>
                </c:pt>
                <c:pt idx="2421">
                  <c:v>407.27974</c:v>
                </c:pt>
                <c:pt idx="2422">
                  <c:v>407.27974</c:v>
                </c:pt>
                <c:pt idx="2423">
                  <c:v>407.27974</c:v>
                </c:pt>
                <c:pt idx="2424">
                  <c:v>407.27974</c:v>
                </c:pt>
                <c:pt idx="2425">
                  <c:v>407.27974</c:v>
                </c:pt>
                <c:pt idx="2426">
                  <c:v>407.27974</c:v>
                </c:pt>
                <c:pt idx="2427">
                  <c:v>405.26414</c:v>
                </c:pt>
                <c:pt idx="2428">
                  <c:v>405.26414</c:v>
                </c:pt>
                <c:pt idx="2429">
                  <c:v>405.26414</c:v>
                </c:pt>
                <c:pt idx="2430">
                  <c:v>405.26414</c:v>
                </c:pt>
                <c:pt idx="2431">
                  <c:v>405.26414</c:v>
                </c:pt>
                <c:pt idx="2432">
                  <c:v>405.26414</c:v>
                </c:pt>
                <c:pt idx="2433">
                  <c:v>375.28994</c:v>
                </c:pt>
                <c:pt idx="2434">
                  <c:v>375.28994</c:v>
                </c:pt>
                <c:pt idx="2435">
                  <c:v>375.28994</c:v>
                </c:pt>
                <c:pt idx="2436">
                  <c:v>375.28994</c:v>
                </c:pt>
                <c:pt idx="2437">
                  <c:v>375.28994</c:v>
                </c:pt>
                <c:pt idx="2438">
                  <c:v>375.28994</c:v>
                </c:pt>
                <c:pt idx="2439">
                  <c:v>375.28994</c:v>
                </c:pt>
                <c:pt idx="2440">
                  <c:v>375.28994</c:v>
                </c:pt>
                <c:pt idx="2441">
                  <c:v>375.28994</c:v>
                </c:pt>
                <c:pt idx="2442">
                  <c:v>375.28994</c:v>
                </c:pt>
                <c:pt idx="2443">
                  <c:v>375.28994</c:v>
                </c:pt>
                <c:pt idx="2444">
                  <c:v>375.28994</c:v>
                </c:pt>
                <c:pt idx="2445">
                  <c:v>375.28994</c:v>
                </c:pt>
                <c:pt idx="2446">
                  <c:v>375.28994</c:v>
                </c:pt>
                <c:pt idx="2447">
                  <c:v>375.28994</c:v>
                </c:pt>
                <c:pt idx="2448">
                  <c:v>375.28994</c:v>
                </c:pt>
                <c:pt idx="2449">
                  <c:v>391.28483999999997</c:v>
                </c:pt>
                <c:pt idx="2450">
                  <c:v>391.28483999999997</c:v>
                </c:pt>
                <c:pt idx="2451">
                  <c:v>391.28483999999997</c:v>
                </c:pt>
                <c:pt idx="2452">
                  <c:v>391.28483999999997</c:v>
                </c:pt>
                <c:pt idx="2453">
                  <c:v>391.28483999999997</c:v>
                </c:pt>
                <c:pt idx="2454">
                  <c:v>391.28483999999997</c:v>
                </c:pt>
                <c:pt idx="2455">
                  <c:v>391.28483999999997</c:v>
                </c:pt>
                <c:pt idx="2456">
                  <c:v>391.28483999999997</c:v>
                </c:pt>
                <c:pt idx="2457">
                  <c:v>391.28483999999997</c:v>
                </c:pt>
                <c:pt idx="2458">
                  <c:v>391.28483999999997</c:v>
                </c:pt>
                <c:pt idx="2459">
                  <c:v>391.28483999999997</c:v>
                </c:pt>
                <c:pt idx="2460">
                  <c:v>391.28483999999997</c:v>
                </c:pt>
                <c:pt idx="2461">
                  <c:v>407.27974</c:v>
                </c:pt>
                <c:pt idx="2462">
                  <c:v>391.28483999999997</c:v>
                </c:pt>
                <c:pt idx="2463">
                  <c:v>391.28483999999997</c:v>
                </c:pt>
                <c:pt idx="2464">
                  <c:v>391.28483999999997</c:v>
                </c:pt>
                <c:pt idx="2465">
                  <c:v>407.27974</c:v>
                </c:pt>
                <c:pt idx="2466">
                  <c:v>407.27974</c:v>
                </c:pt>
                <c:pt idx="2467">
                  <c:v>373.27423999999996</c:v>
                </c:pt>
                <c:pt idx="2468">
                  <c:v>371.25864000000001</c:v>
                </c:pt>
                <c:pt idx="2469">
                  <c:v>371.25864000000001</c:v>
                </c:pt>
                <c:pt idx="2470">
                  <c:v>387.25353999999999</c:v>
                </c:pt>
                <c:pt idx="2471">
                  <c:v>389.26923999999997</c:v>
                </c:pt>
                <c:pt idx="2472">
                  <c:v>389.26923999999997</c:v>
                </c:pt>
                <c:pt idx="2473">
                  <c:v>389.26923999999997</c:v>
                </c:pt>
                <c:pt idx="2474">
                  <c:v>389.26923999999997</c:v>
                </c:pt>
                <c:pt idx="2475">
                  <c:v>405.26414</c:v>
                </c:pt>
                <c:pt idx="2476">
                  <c:v>387.25353999999999</c:v>
                </c:pt>
                <c:pt idx="2477">
                  <c:v>387.25353999999999</c:v>
                </c:pt>
                <c:pt idx="2478">
                  <c:v>403.24843999999996</c:v>
                </c:pt>
                <c:pt idx="2479">
                  <c:v>387.25353999999999</c:v>
                </c:pt>
                <c:pt idx="2480">
                  <c:v>409.29543999999999</c:v>
                </c:pt>
                <c:pt idx="2481">
                  <c:v>409.29543999999999</c:v>
                </c:pt>
                <c:pt idx="2482">
                  <c:v>409.29543999999999</c:v>
                </c:pt>
                <c:pt idx="2483">
                  <c:v>409.29543999999999</c:v>
                </c:pt>
                <c:pt idx="2484">
                  <c:v>409.29543999999999</c:v>
                </c:pt>
                <c:pt idx="2485">
                  <c:v>409.29543999999999</c:v>
                </c:pt>
                <c:pt idx="2486">
                  <c:v>425.29034000000001</c:v>
                </c:pt>
                <c:pt idx="2487">
                  <c:v>389.26923999999997</c:v>
                </c:pt>
                <c:pt idx="2488">
                  <c:v>425.29034000000001</c:v>
                </c:pt>
                <c:pt idx="2489">
                  <c:v>393.30054000000001</c:v>
                </c:pt>
                <c:pt idx="2490">
                  <c:v>409.29543999999999</c:v>
                </c:pt>
                <c:pt idx="2491">
                  <c:v>409.29543999999999</c:v>
                </c:pt>
                <c:pt idx="2492">
                  <c:v>391.28483999999997</c:v>
                </c:pt>
                <c:pt idx="2493">
                  <c:v>403.24843999999996</c:v>
                </c:pt>
                <c:pt idx="2494">
                  <c:v>403.24843999999996</c:v>
                </c:pt>
                <c:pt idx="2495">
                  <c:v>425.29034000000001</c:v>
                </c:pt>
                <c:pt idx="2496">
                  <c:v>423.27463999999998</c:v>
                </c:pt>
                <c:pt idx="2497">
                  <c:v>359.29503999999997</c:v>
                </c:pt>
                <c:pt idx="2498">
                  <c:v>359.29503999999997</c:v>
                </c:pt>
                <c:pt idx="2499">
                  <c:v>359.29503999999997</c:v>
                </c:pt>
                <c:pt idx="2500">
                  <c:v>359.29503999999997</c:v>
                </c:pt>
                <c:pt idx="2501">
                  <c:v>359.29503999999997</c:v>
                </c:pt>
                <c:pt idx="2502">
                  <c:v>359.29503999999997</c:v>
                </c:pt>
                <c:pt idx="2503">
                  <c:v>359.29503999999997</c:v>
                </c:pt>
                <c:pt idx="2504">
                  <c:v>375.28994</c:v>
                </c:pt>
                <c:pt idx="2505">
                  <c:v>405.26414</c:v>
                </c:pt>
                <c:pt idx="2506">
                  <c:v>407.27974</c:v>
                </c:pt>
                <c:pt idx="2507">
                  <c:v>407.27974</c:v>
                </c:pt>
                <c:pt idx="2508">
                  <c:v>423.27463999999998</c:v>
                </c:pt>
                <c:pt idx="2509">
                  <c:v>373.27423999999996</c:v>
                </c:pt>
                <c:pt idx="2510">
                  <c:v>405.26414</c:v>
                </c:pt>
                <c:pt idx="2511">
                  <c:v>387.25353999999999</c:v>
                </c:pt>
                <c:pt idx="2512">
                  <c:v>375.28994</c:v>
                </c:pt>
                <c:pt idx="2513">
                  <c:v>391.28483999999997</c:v>
                </c:pt>
                <c:pt idx="2514">
                  <c:v>391.28483999999997</c:v>
                </c:pt>
                <c:pt idx="2515">
                  <c:v>385.23793999999998</c:v>
                </c:pt>
                <c:pt idx="2516">
                  <c:v>387.25353999999999</c:v>
                </c:pt>
                <c:pt idx="2517">
                  <c:v>387.25353999999999</c:v>
                </c:pt>
                <c:pt idx="2518">
                  <c:v>391.28483999999997</c:v>
                </c:pt>
                <c:pt idx="2519">
                  <c:v>409.29543999999999</c:v>
                </c:pt>
                <c:pt idx="2520">
                  <c:v>375.28994</c:v>
                </c:pt>
                <c:pt idx="2521">
                  <c:v>373.27423999999996</c:v>
                </c:pt>
                <c:pt idx="2522">
                  <c:v>393.30054000000001</c:v>
                </c:pt>
                <c:pt idx="2523">
                  <c:v>375.28994</c:v>
                </c:pt>
                <c:pt idx="2524">
                  <c:v>389.26923999999997</c:v>
                </c:pt>
                <c:pt idx="2525">
                  <c:v>407.27974</c:v>
                </c:pt>
                <c:pt idx="2526">
                  <c:v>407.27974</c:v>
                </c:pt>
                <c:pt idx="2527">
                  <c:v>373.27423999999996</c:v>
                </c:pt>
                <c:pt idx="2528">
                  <c:v>425.29034000000001</c:v>
                </c:pt>
                <c:pt idx="2529">
                  <c:v>387.25353999999999</c:v>
                </c:pt>
                <c:pt idx="2530">
                  <c:v>373.27423999999996</c:v>
                </c:pt>
                <c:pt idx="2531">
                  <c:v>373.27423999999996</c:v>
                </c:pt>
                <c:pt idx="2532">
                  <c:v>391.28483999999997</c:v>
                </c:pt>
                <c:pt idx="2533">
                  <c:v>373.27423999999996</c:v>
                </c:pt>
                <c:pt idx="2534">
                  <c:v>409.29543999999999</c:v>
                </c:pt>
                <c:pt idx="2535">
                  <c:v>395.31613999999996</c:v>
                </c:pt>
                <c:pt idx="2536">
                  <c:v>395.31613999999996</c:v>
                </c:pt>
                <c:pt idx="2537">
                  <c:v>395.31613999999996</c:v>
                </c:pt>
                <c:pt idx="2538">
                  <c:v>407.27974</c:v>
                </c:pt>
                <c:pt idx="2539">
                  <c:v>393.30054000000001</c:v>
                </c:pt>
                <c:pt idx="2540">
                  <c:v>393.30054000000001</c:v>
                </c:pt>
                <c:pt idx="2541">
                  <c:v>379.32123999999999</c:v>
                </c:pt>
                <c:pt idx="2542">
                  <c:v>379.32123999999999</c:v>
                </c:pt>
                <c:pt idx="2543">
                  <c:v>379.32123999999999</c:v>
                </c:pt>
                <c:pt idx="2544">
                  <c:v>379.32123999999999</c:v>
                </c:pt>
                <c:pt idx="2545">
                  <c:v>379.32123999999999</c:v>
                </c:pt>
                <c:pt idx="2546">
                  <c:v>377.30554000000001</c:v>
                </c:pt>
                <c:pt idx="2547">
                  <c:v>363.32633999999996</c:v>
                </c:pt>
                <c:pt idx="2548">
                  <c:v>405.26414</c:v>
                </c:pt>
                <c:pt idx="2549">
                  <c:v>371.25864000000001</c:v>
                </c:pt>
                <c:pt idx="2550">
                  <c:v>375.28994</c:v>
                </c:pt>
                <c:pt idx="2551">
                  <c:v>373.27423999999996</c:v>
                </c:pt>
                <c:pt idx="2552">
                  <c:v>373.27423999999996</c:v>
                </c:pt>
                <c:pt idx="2553">
                  <c:v>375.28994</c:v>
                </c:pt>
                <c:pt idx="2554">
                  <c:v>377.30554000000001</c:v>
                </c:pt>
                <c:pt idx="2555">
                  <c:v>375.28994</c:v>
                </c:pt>
                <c:pt idx="2556">
                  <c:v>383.22224</c:v>
                </c:pt>
                <c:pt idx="2557">
                  <c:v>357.27933999999999</c:v>
                </c:pt>
                <c:pt idx="2558">
                  <c:v>355.26373999999998</c:v>
                </c:pt>
                <c:pt idx="2559">
                  <c:v>357.27933999999999</c:v>
                </c:pt>
                <c:pt idx="2560">
                  <c:v>373.27423999999996</c:v>
                </c:pt>
                <c:pt idx="2561">
                  <c:v>373.27423999999996</c:v>
                </c:pt>
                <c:pt idx="2562">
                  <c:v>371.25864000000001</c:v>
                </c:pt>
                <c:pt idx="2563">
                  <c:v>371.25864000000001</c:v>
                </c:pt>
                <c:pt idx="2564">
                  <c:v>371.25864000000001</c:v>
                </c:pt>
                <c:pt idx="2565">
                  <c:v>375.28994</c:v>
                </c:pt>
                <c:pt idx="2566">
                  <c:v>389.26923999999997</c:v>
                </c:pt>
                <c:pt idx="2567">
                  <c:v>405.26414</c:v>
                </c:pt>
                <c:pt idx="2568">
                  <c:v>407.27974</c:v>
                </c:pt>
                <c:pt idx="2569">
                  <c:v>407.27974</c:v>
                </c:pt>
                <c:pt idx="2570">
                  <c:v>409.29543999999999</c:v>
                </c:pt>
                <c:pt idx="2571">
                  <c:v>373.27423999999996</c:v>
                </c:pt>
                <c:pt idx="2572">
                  <c:v>371.25864000000001</c:v>
                </c:pt>
                <c:pt idx="2573">
                  <c:v>387.25353999999999</c:v>
                </c:pt>
                <c:pt idx="2574">
                  <c:v>377.30554000000001</c:v>
                </c:pt>
                <c:pt idx="2575">
                  <c:v>375.28994</c:v>
                </c:pt>
                <c:pt idx="2576">
                  <c:v>403.24843999999996</c:v>
                </c:pt>
                <c:pt idx="2577">
                  <c:v>405.26414</c:v>
                </c:pt>
                <c:pt idx="2578">
                  <c:v>391.28483999999997</c:v>
                </c:pt>
                <c:pt idx="2579">
                  <c:v>389.26923999999997</c:v>
                </c:pt>
                <c:pt idx="2580">
                  <c:v>389.26923999999997</c:v>
                </c:pt>
                <c:pt idx="2581">
                  <c:v>389.26923999999997</c:v>
                </c:pt>
                <c:pt idx="2582">
                  <c:v>387.25353999999999</c:v>
                </c:pt>
                <c:pt idx="2583">
                  <c:v>393.30054000000001</c:v>
                </c:pt>
                <c:pt idx="2584">
                  <c:v>393.30054000000001</c:v>
                </c:pt>
                <c:pt idx="2585">
                  <c:v>407.27974</c:v>
                </c:pt>
                <c:pt idx="2586">
                  <c:v>405.26414</c:v>
                </c:pt>
                <c:pt idx="2587">
                  <c:v>407.27974</c:v>
                </c:pt>
                <c:pt idx="2588">
                  <c:v>389.26923999999997</c:v>
                </c:pt>
                <c:pt idx="2589">
                  <c:v>387.25353999999999</c:v>
                </c:pt>
                <c:pt idx="2590">
                  <c:v>387.25353999999999</c:v>
                </c:pt>
                <c:pt idx="2591">
                  <c:v>401.23284000000001</c:v>
                </c:pt>
                <c:pt idx="2592">
                  <c:v>401.23284000000001</c:v>
                </c:pt>
                <c:pt idx="2593">
                  <c:v>401.23284000000001</c:v>
                </c:pt>
                <c:pt idx="2594">
                  <c:v>399.21713999999997</c:v>
                </c:pt>
                <c:pt idx="2595">
                  <c:v>399.21713999999997</c:v>
                </c:pt>
                <c:pt idx="2596">
                  <c:v>391.28483999999997</c:v>
                </c:pt>
                <c:pt idx="2597">
                  <c:v>393.30054000000001</c:v>
                </c:pt>
                <c:pt idx="2598">
                  <c:v>389.26923999999997</c:v>
                </c:pt>
                <c:pt idx="2599">
                  <c:v>409.29543999999999</c:v>
                </c:pt>
                <c:pt idx="2600">
                  <c:v>409.29543999999999</c:v>
                </c:pt>
                <c:pt idx="2601">
                  <c:v>409.29543999999999</c:v>
                </c:pt>
                <c:pt idx="2602">
                  <c:v>409.29543999999999</c:v>
                </c:pt>
                <c:pt idx="2603">
                  <c:v>407.27974</c:v>
                </c:pt>
                <c:pt idx="2604">
                  <c:v>403.24843999999996</c:v>
                </c:pt>
                <c:pt idx="2605">
                  <c:v>373.27423999999996</c:v>
                </c:pt>
                <c:pt idx="2606">
                  <c:v>373.27423999999996</c:v>
                </c:pt>
                <c:pt idx="2607">
                  <c:v>373.27423999999996</c:v>
                </c:pt>
                <c:pt idx="2608">
                  <c:v>389.26923999999997</c:v>
                </c:pt>
                <c:pt idx="2609">
                  <c:v>389.26923999999997</c:v>
                </c:pt>
                <c:pt idx="2610">
                  <c:v>387.25353999999999</c:v>
                </c:pt>
                <c:pt idx="2611">
                  <c:v>423.27463999999998</c:v>
                </c:pt>
                <c:pt idx="2612">
                  <c:v>387.25353999999999</c:v>
                </c:pt>
                <c:pt idx="2613">
                  <c:v>391.28483999999997</c:v>
                </c:pt>
                <c:pt idx="2614">
                  <c:v>393.30054000000001</c:v>
                </c:pt>
                <c:pt idx="2615">
                  <c:v>389.26923999999997</c:v>
                </c:pt>
                <c:pt idx="2616">
                  <c:v>357.27933999999999</c:v>
                </c:pt>
                <c:pt idx="2617">
                  <c:v>389.26923999999997</c:v>
                </c:pt>
                <c:pt idx="2618">
                  <c:v>405.26414</c:v>
                </c:pt>
                <c:pt idx="2619">
                  <c:v>401.23284000000001</c:v>
                </c:pt>
                <c:pt idx="2620">
                  <c:v>389.26923999999997</c:v>
                </c:pt>
                <c:pt idx="2621">
                  <c:v>385.23793999999998</c:v>
                </c:pt>
                <c:pt idx="2622">
                  <c:v>389.26923999999997</c:v>
                </c:pt>
                <c:pt idx="2623">
                  <c:v>391.28483999999997</c:v>
                </c:pt>
                <c:pt idx="2624">
                  <c:v>385.23793999999998</c:v>
                </c:pt>
                <c:pt idx="2625">
                  <c:v>377.30554000000001</c:v>
                </c:pt>
                <c:pt idx="2626">
                  <c:v>391.28483999999997</c:v>
                </c:pt>
                <c:pt idx="2627">
                  <c:v>389.26923999999997</c:v>
                </c:pt>
                <c:pt idx="2628">
                  <c:v>389.26923999999997</c:v>
                </c:pt>
                <c:pt idx="2629">
                  <c:v>389.26923999999997</c:v>
                </c:pt>
                <c:pt idx="2630">
                  <c:v>407.27974</c:v>
                </c:pt>
                <c:pt idx="2631">
                  <c:v>407.27974</c:v>
                </c:pt>
                <c:pt idx="2632">
                  <c:v>391.28483999999997</c:v>
                </c:pt>
                <c:pt idx="2633">
                  <c:v>405.26414</c:v>
                </c:pt>
                <c:pt idx="2634">
                  <c:v>389.26923999999997</c:v>
                </c:pt>
                <c:pt idx="2635">
                  <c:v>385.23793999999998</c:v>
                </c:pt>
                <c:pt idx="2636">
                  <c:v>373.27423999999996</c:v>
                </c:pt>
                <c:pt idx="2637">
                  <c:v>423.27463999999998</c:v>
                </c:pt>
                <c:pt idx="2638">
                  <c:v>409.29543999999999</c:v>
                </c:pt>
                <c:pt idx="2639">
                  <c:v>393.30054000000001</c:v>
                </c:pt>
                <c:pt idx="2640">
                  <c:v>405.26414</c:v>
                </c:pt>
                <c:pt idx="2641">
                  <c:v>409.29543999999999</c:v>
                </c:pt>
                <c:pt idx="2642">
                  <c:v>423.27463999999998</c:v>
                </c:pt>
                <c:pt idx="2643">
                  <c:v>403.24843999999996</c:v>
                </c:pt>
                <c:pt idx="2644">
                  <c:v>409.29543999999999</c:v>
                </c:pt>
                <c:pt idx="2645">
                  <c:v>409.29543999999999</c:v>
                </c:pt>
                <c:pt idx="2646">
                  <c:v>425.29034000000001</c:v>
                </c:pt>
                <c:pt idx="2647">
                  <c:v>425.29034000000001</c:v>
                </c:pt>
                <c:pt idx="2648">
                  <c:v>425.29034000000001</c:v>
                </c:pt>
                <c:pt idx="2649">
                  <c:v>407.27974</c:v>
                </c:pt>
                <c:pt idx="2650">
                  <c:v>407.27974</c:v>
                </c:pt>
                <c:pt idx="2651">
                  <c:v>403.24843999999996</c:v>
                </c:pt>
                <c:pt idx="2652">
                  <c:v>403.24843999999996</c:v>
                </c:pt>
                <c:pt idx="2653">
                  <c:v>391.28483999999997</c:v>
                </c:pt>
                <c:pt idx="2654">
                  <c:v>393.30054000000001</c:v>
                </c:pt>
                <c:pt idx="2655">
                  <c:v>369.24293999999998</c:v>
                </c:pt>
                <c:pt idx="2656">
                  <c:v>389.26923999999997</c:v>
                </c:pt>
                <c:pt idx="2657">
                  <c:v>405.26414</c:v>
                </c:pt>
                <c:pt idx="2658">
                  <c:v>373.27423999999996</c:v>
                </c:pt>
                <c:pt idx="2659">
                  <c:v>405.26414</c:v>
                </c:pt>
                <c:pt idx="2660">
                  <c:v>405.26414</c:v>
                </c:pt>
                <c:pt idx="2661">
                  <c:v>373.27423999999996</c:v>
                </c:pt>
                <c:pt idx="2662">
                  <c:v>373.27423999999996</c:v>
                </c:pt>
                <c:pt idx="2663">
                  <c:v>391.28483999999997</c:v>
                </c:pt>
                <c:pt idx="2664">
                  <c:v>407.27974</c:v>
                </c:pt>
                <c:pt idx="2665">
                  <c:v>405.26414</c:v>
                </c:pt>
                <c:pt idx="2666">
                  <c:v>361.31063999999998</c:v>
                </c:pt>
                <c:pt idx="2667">
                  <c:v>357.27933999999999</c:v>
                </c:pt>
                <c:pt idx="2668">
                  <c:v>407.27974</c:v>
                </c:pt>
                <c:pt idx="2669">
                  <c:v>393.30054000000001</c:v>
                </c:pt>
                <c:pt idx="2670">
                  <c:v>425.29034000000001</c:v>
                </c:pt>
                <c:pt idx="2671">
                  <c:v>409.29543999999999</c:v>
                </c:pt>
                <c:pt idx="2672">
                  <c:v>541.31993999999997</c:v>
                </c:pt>
                <c:pt idx="2673">
                  <c:v>561.28863999999999</c:v>
                </c:pt>
                <c:pt idx="2674">
                  <c:v>561.28863999999999</c:v>
                </c:pt>
                <c:pt idx="2675">
                  <c:v>499.27294000000001</c:v>
                </c:pt>
                <c:pt idx="2676">
                  <c:v>473.25734</c:v>
                </c:pt>
                <c:pt idx="2677">
                  <c:v>451.21544</c:v>
                </c:pt>
                <c:pt idx="2678">
                  <c:v>1142.4051400000001</c:v>
                </c:pt>
                <c:pt idx="2679">
                  <c:v>1156.38444</c:v>
                </c:pt>
                <c:pt idx="2680">
                  <c:v>403.24843999999996</c:v>
                </c:pt>
                <c:pt idx="2681">
                  <c:v>1158.40004</c:v>
                </c:pt>
                <c:pt idx="2682">
                  <c:v>1140.3895399999999</c:v>
                </c:pt>
                <c:pt idx="2683">
                  <c:v>1138.37384</c:v>
                </c:pt>
                <c:pt idx="2684">
                  <c:v>421.33184</c:v>
                </c:pt>
                <c:pt idx="2685">
                  <c:v>455.33724000000001</c:v>
                </c:pt>
                <c:pt idx="2686">
                  <c:v>437.32673999999997</c:v>
                </c:pt>
                <c:pt idx="2687">
                  <c:v>421.33184</c:v>
                </c:pt>
                <c:pt idx="2688">
                  <c:v>421.33184</c:v>
                </c:pt>
                <c:pt idx="2689">
                  <c:v>421.33184</c:v>
                </c:pt>
                <c:pt idx="2690">
                  <c:v>437.32673999999997</c:v>
                </c:pt>
                <c:pt idx="2691">
                  <c:v>405.33684</c:v>
                </c:pt>
                <c:pt idx="2692">
                  <c:v>421.33184</c:v>
                </c:pt>
                <c:pt idx="2693">
                  <c:v>437.32673999999997</c:v>
                </c:pt>
                <c:pt idx="2694">
                  <c:v>437.32673999999997</c:v>
                </c:pt>
                <c:pt idx="2695">
                  <c:v>437.32673999999997</c:v>
                </c:pt>
                <c:pt idx="2696">
                  <c:v>421.33184</c:v>
                </c:pt>
                <c:pt idx="2697">
                  <c:v>437.32673999999997</c:v>
                </c:pt>
                <c:pt idx="2698">
                  <c:v>451.34233999999998</c:v>
                </c:pt>
                <c:pt idx="2699">
                  <c:v>437.36313999999999</c:v>
                </c:pt>
                <c:pt idx="2700">
                  <c:v>453.35803999999996</c:v>
                </c:pt>
                <c:pt idx="2701">
                  <c:v>453.35803999999996</c:v>
                </c:pt>
                <c:pt idx="2702">
                  <c:v>469.35293999999999</c:v>
                </c:pt>
                <c:pt idx="2703">
                  <c:v>469.35293999999999</c:v>
                </c:pt>
                <c:pt idx="2704">
                  <c:v>469.35293999999999</c:v>
                </c:pt>
                <c:pt idx="2705">
                  <c:v>437.36313999999999</c:v>
                </c:pt>
                <c:pt idx="2706">
                  <c:v>453.35803999999996</c:v>
                </c:pt>
                <c:pt idx="2707">
                  <c:v>437.36313999999999</c:v>
                </c:pt>
                <c:pt idx="2708">
                  <c:v>421.36813999999998</c:v>
                </c:pt>
                <c:pt idx="2709">
                  <c:v>453.35803999999996</c:v>
                </c:pt>
                <c:pt idx="2710">
                  <c:v>437.36313999999999</c:v>
                </c:pt>
                <c:pt idx="2711">
                  <c:v>437.36313999999999</c:v>
                </c:pt>
                <c:pt idx="2712">
                  <c:v>453.35803999999996</c:v>
                </c:pt>
                <c:pt idx="2713">
                  <c:v>453.35803999999996</c:v>
                </c:pt>
                <c:pt idx="2714">
                  <c:v>453.35803999999996</c:v>
                </c:pt>
                <c:pt idx="2715">
                  <c:v>453.35803999999996</c:v>
                </c:pt>
                <c:pt idx="2716">
                  <c:v>453.35803999999996</c:v>
                </c:pt>
                <c:pt idx="2717">
                  <c:v>421.36813999999998</c:v>
                </c:pt>
                <c:pt idx="2718">
                  <c:v>421.36813999999998</c:v>
                </c:pt>
                <c:pt idx="2719">
                  <c:v>421.36813999999998</c:v>
                </c:pt>
                <c:pt idx="2720">
                  <c:v>437.36313999999999</c:v>
                </c:pt>
                <c:pt idx="2721">
                  <c:v>437.36313999999999</c:v>
                </c:pt>
                <c:pt idx="2722">
                  <c:v>437.36313999999999</c:v>
                </c:pt>
                <c:pt idx="2723">
                  <c:v>453.35803999999996</c:v>
                </c:pt>
                <c:pt idx="2724">
                  <c:v>453.35803999999996</c:v>
                </c:pt>
                <c:pt idx="2725">
                  <c:v>437.36313999999999</c:v>
                </c:pt>
                <c:pt idx="2726">
                  <c:v>435.34744000000001</c:v>
                </c:pt>
                <c:pt idx="2727">
                  <c:v>469.35293999999999</c:v>
                </c:pt>
                <c:pt idx="2728">
                  <c:v>437.36313999999999</c:v>
                </c:pt>
                <c:pt idx="2729">
                  <c:v>453.35803999999996</c:v>
                </c:pt>
                <c:pt idx="2730">
                  <c:v>437.36313999999999</c:v>
                </c:pt>
                <c:pt idx="2731">
                  <c:v>437.36313999999999</c:v>
                </c:pt>
                <c:pt idx="2732">
                  <c:v>421.36813999999998</c:v>
                </c:pt>
                <c:pt idx="2733">
                  <c:v>419.35253999999998</c:v>
                </c:pt>
                <c:pt idx="2734">
                  <c:v>437.36313999999999</c:v>
                </c:pt>
                <c:pt idx="2735">
                  <c:v>453.35803999999996</c:v>
                </c:pt>
                <c:pt idx="2736">
                  <c:v>453.35803999999996</c:v>
                </c:pt>
                <c:pt idx="2737">
                  <c:v>469.35293999999999</c:v>
                </c:pt>
                <c:pt idx="2738">
                  <c:v>453.35803999999996</c:v>
                </c:pt>
                <c:pt idx="2739">
                  <c:v>467.33724000000001</c:v>
                </c:pt>
                <c:pt idx="2740">
                  <c:v>467.33724000000001</c:v>
                </c:pt>
                <c:pt idx="2741">
                  <c:v>467.33724000000001</c:v>
                </c:pt>
                <c:pt idx="2742">
                  <c:v>467.33724000000001</c:v>
                </c:pt>
                <c:pt idx="2743">
                  <c:v>451.34233999999998</c:v>
                </c:pt>
                <c:pt idx="2744">
                  <c:v>467.33724000000001</c:v>
                </c:pt>
                <c:pt idx="2745">
                  <c:v>449.32673999999997</c:v>
                </c:pt>
                <c:pt idx="2746">
                  <c:v>449.32673999999997</c:v>
                </c:pt>
                <c:pt idx="2747">
                  <c:v>449.32673999999997</c:v>
                </c:pt>
                <c:pt idx="2748">
                  <c:v>449.32673999999997</c:v>
                </c:pt>
                <c:pt idx="2749">
                  <c:v>419.35253999999998</c:v>
                </c:pt>
                <c:pt idx="2750">
                  <c:v>419.35253999999998</c:v>
                </c:pt>
                <c:pt idx="2751">
                  <c:v>435.34744000000001</c:v>
                </c:pt>
                <c:pt idx="2752">
                  <c:v>435.34744000000001</c:v>
                </c:pt>
                <c:pt idx="2753">
                  <c:v>435.34744000000001</c:v>
                </c:pt>
                <c:pt idx="2754">
                  <c:v>435.34744000000001</c:v>
                </c:pt>
                <c:pt idx="2755">
                  <c:v>433.33184</c:v>
                </c:pt>
                <c:pt idx="2756">
                  <c:v>433.33184</c:v>
                </c:pt>
                <c:pt idx="2757">
                  <c:v>451.34233999999998</c:v>
                </c:pt>
                <c:pt idx="2758">
                  <c:v>451.34233999999998</c:v>
                </c:pt>
                <c:pt idx="2759">
                  <c:v>451.34233999999998</c:v>
                </c:pt>
                <c:pt idx="2760">
                  <c:v>449.32673999999997</c:v>
                </c:pt>
                <c:pt idx="2761">
                  <c:v>449.32673999999997</c:v>
                </c:pt>
                <c:pt idx="2762">
                  <c:v>435.34744000000001</c:v>
                </c:pt>
                <c:pt idx="2763">
                  <c:v>467.33724000000001</c:v>
                </c:pt>
                <c:pt idx="2764">
                  <c:v>451.34233999999998</c:v>
                </c:pt>
                <c:pt idx="2765">
                  <c:v>467.33724000000001</c:v>
                </c:pt>
                <c:pt idx="2766">
                  <c:v>417.33684</c:v>
                </c:pt>
                <c:pt idx="2767">
                  <c:v>467.33724000000001</c:v>
                </c:pt>
                <c:pt idx="2768">
                  <c:v>435.34744000000001</c:v>
                </c:pt>
                <c:pt idx="2769">
                  <c:v>435.34744000000001</c:v>
                </c:pt>
                <c:pt idx="2770">
                  <c:v>435.34744000000001</c:v>
                </c:pt>
                <c:pt idx="2771">
                  <c:v>419.35253999999998</c:v>
                </c:pt>
                <c:pt idx="2772">
                  <c:v>451.34233999999998</c:v>
                </c:pt>
                <c:pt idx="2773">
                  <c:v>435.34744000000001</c:v>
                </c:pt>
                <c:pt idx="2774">
                  <c:v>451.34233999999998</c:v>
                </c:pt>
                <c:pt idx="2775">
                  <c:v>453.35803999999996</c:v>
                </c:pt>
                <c:pt idx="2776">
                  <c:v>437.36313999999999</c:v>
                </c:pt>
                <c:pt idx="2777">
                  <c:v>435.34744000000001</c:v>
                </c:pt>
                <c:pt idx="2778">
                  <c:v>419.35253999999998</c:v>
                </c:pt>
                <c:pt idx="2779">
                  <c:v>421.36813999999998</c:v>
                </c:pt>
                <c:pt idx="2780">
                  <c:v>453.35803999999996</c:v>
                </c:pt>
                <c:pt idx="2781">
                  <c:v>453.35803999999996</c:v>
                </c:pt>
                <c:pt idx="2782">
                  <c:v>437.36313999999999</c:v>
                </c:pt>
                <c:pt idx="2783">
                  <c:v>435.34744000000001</c:v>
                </c:pt>
                <c:pt idx="2784">
                  <c:v>435.34744000000001</c:v>
                </c:pt>
                <c:pt idx="2785">
                  <c:v>435.34744000000001</c:v>
                </c:pt>
                <c:pt idx="2786">
                  <c:v>435.34744000000001</c:v>
                </c:pt>
                <c:pt idx="2787">
                  <c:v>437.36313999999999</c:v>
                </c:pt>
                <c:pt idx="2788">
                  <c:v>435.34744000000001</c:v>
                </c:pt>
                <c:pt idx="2789">
                  <c:v>421.36813999999998</c:v>
                </c:pt>
                <c:pt idx="2790">
                  <c:v>437.36313999999999</c:v>
                </c:pt>
                <c:pt idx="2791">
                  <c:v>435.34744000000001</c:v>
                </c:pt>
                <c:pt idx="2792">
                  <c:v>433.33184</c:v>
                </c:pt>
                <c:pt idx="2793">
                  <c:v>419.35253999999998</c:v>
                </c:pt>
                <c:pt idx="2794">
                  <c:v>417.33684</c:v>
                </c:pt>
                <c:pt idx="2795">
                  <c:v>435.34744000000001</c:v>
                </c:pt>
                <c:pt idx="2796">
                  <c:v>405.37324000000001</c:v>
                </c:pt>
                <c:pt idx="2797">
                  <c:v>389.37833999999998</c:v>
                </c:pt>
                <c:pt idx="2798">
                  <c:v>405.37324000000001</c:v>
                </c:pt>
                <c:pt idx="2799">
                  <c:v>403.35764</c:v>
                </c:pt>
                <c:pt idx="2800">
                  <c:v>419.35253999999998</c:v>
                </c:pt>
                <c:pt idx="2801">
                  <c:v>417.33684</c:v>
                </c:pt>
                <c:pt idx="2802">
                  <c:v>403.35764</c:v>
                </c:pt>
                <c:pt idx="2803">
                  <c:v>403.35764</c:v>
                </c:pt>
                <c:pt idx="2804">
                  <c:v>437.36313999999999</c:v>
                </c:pt>
                <c:pt idx="2805">
                  <c:v>421.36813999999998</c:v>
                </c:pt>
                <c:pt idx="2806">
                  <c:v>387.36273999999997</c:v>
                </c:pt>
                <c:pt idx="2807">
                  <c:v>387.36273999999997</c:v>
                </c:pt>
                <c:pt idx="2808">
                  <c:v>405.37324000000001</c:v>
                </c:pt>
                <c:pt idx="2809">
                  <c:v>401.34193999999997</c:v>
                </c:pt>
                <c:pt idx="2810">
                  <c:v>401.34193999999997</c:v>
                </c:pt>
                <c:pt idx="2811">
                  <c:v>403.35764</c:v>
                </c:pt>
                <c:pt idx="2812">
                  <c:v>401.34193999999997</c:v>
                </c:pt>
                <c:pt idx="2813">
                  <c:v>465.32164</c:v>
                </c:pt>
                <c:pt idx="2814">
                  <c:v>449.32673999999997</c:v>
                </c:pt>
                <c:pt idx="2815">
                  <c:v>435.34744000000001</c:v>
                </c:pt>
                <c:pt idx="2816">
                  <c:v>435.34744000000001</c:v>
                </c:pt>
                <c:pt idx="2817">
                  <c:v>433.33184</c:v>
                </c:pt>
                <c:pt idx="2818">
                  <c:v>431.31613999999996</c:v>
                </c:pt>
                <c:pt idx="2819">
                  <c:v>421.36813999999998</c:v>
                </c:pt>
                <c:pt idx="2820">
                  <c:v>419.35253999999998</c:v>
                </c:pt>
                <c:pt idx="2821">
                  <c:v>419.35253999999998</c:v>
                </c:pt>
                <c:pt idx="2822">
                  <c:v>419.35253999999998</c:v>
                </c:pt>
                <c:pt idx="2823">
                  <c:v>433.33184</c:v>
                </c:pt>
                <c:pt idx="2824">
                  <c:v>433.33184</c:v>
                </c:pt>
                <c:pt idx="2825">
                  <c:v>417.33684</c:v>
                </c:pt>
                <c:pt idx="2826">
                  <c:v>421.36813999999998</c:v>
                </c:pt>
                <c:pt idx="2827">
                  <c:v>433.33184</c:v>
                </c:pt>
                <c:pt idx="2828">
                  <c:v>431.31613999999996</c:v>
                </c:pt>
                <c:pt idx="2829">
                  <c:v>447.31103999999999</c:v>
                </c:pt>
                <c:pt idx="2830">
                  <c:v>451.34233999999998</c:v>
                </c:pt>
                <c:pt idx="2831">
                  <c:v>451.34233999999998</c:v>
                </c:pt>
                <c:pt idx="2832">
                  <c:v>435.34744000000001</c:v>
                </c:pt>
                <c:pt idx="2833">
                  <c:v>435.34744000000001</c:v>
                </c:pt>
                <c:pt idx="2834">
                  <c:v>451.34233999999998</c:v>
                </c:pt>
                <c:pt idx="2835">
                  <c:v>419.35253999999998</c:v>
                </c:pt>
                <c:pt idx="2836">
                  <c:v>417.33684</c:v>
                </c:pt>
                <c:pt idx="2837">
                  <c:v>433.33184</c:v>
                </c:pt>
                <c:pt idx="2838">
                  <c:v>437.36313999999999</c:v>
                </c:pt>
                <c:pt idx="2839">
                  <c:v>437.36313999999999</c:v>
                </c:pt>
                <c:pt idx="2840">
                  <c:v>435.34744000000001</c:v>
                </c:pt>
                <c:pt idx="2841">
                  <c:v>419.35253999999998</c:v>
                </c:pt>
                <c:pt idx="2842">
                  <c:v>417.33684</c:v>
                </c:pt>
                <c:pt idx="2843">
                  <c:v>435.34744000000001</c:v>
                </c:pt>
                <c:pt idx="2844">
                  <c:v>419.35253999999998</c:v>
                </c:pt>
                <c:pt idx="2845">
                  <c:v>419.35253999999998</c:v>
                </c:pt>
                <c:pt idx="2846">
                  <c:v>419.35253999999998</c:v>
                </c:pt>
                <c:pt idx="2847">
                  <c:v>419.35253999999998</c:v>
                </c:pt>
                <c:pt idx="2848">
                  <c:v>417.33684</c:v>
                </c:pt>
                <c:pt idx="2849">
                  <c:v>433.33184</c:v>
                </c:pt>
                <c:pt idx="2850">
                  <c:v>435.34744000000001</c:v>
                </c:pt>
                <c:pt idx="2851">
                  <c:v>469.35293999999999</c:v>
                </c:pt>
                <c:pt idx="2852">
                  <c:v>419.35253999999998</c:v>
                </c:pt>
                <c:pt idx="2853">
                  <c:v>419.35253999999998</c:v>
                </c:pt>
                <c:pt idx="2854">
                  <c:v>419.35253999999998</c:v>
                </c:pt>
                <c:pt idx="2855">
                  <c:v>453.35803999999996</c:v>
                </c:pt>
                <c:pt idx="2856">
                  <c:v>419.35253999999998</c:v>
                </c:pt>
                <c:pt idx="2857">
                  <c:v>419.35253999999998</c:v>
                </c:pt>
                <c:pt idx="2858">
                  <c:v>417.33684</c:v>
                </c:pt>
                <c:pt idx="2859">
                  <c:v>451.34233999999998</c:v>
                </c:pt>
                <c:pt idx="2860">
                  <c:v>451.34233999999998</c:v>
                </c:pt>
                <c:pt idx="2861">
                  <c:v>451.34233999999998</c:v>
                </c:pt>
                <c:pt idx="2862">
                  <c:v>467.33724000000001</c:v>
                </c:pt>
                <c:pt idx="2863">
                  <c:v>467.33724000000001</c:v>
                </c:pt>
                <c:pt idx="2864">
                  <c:v>449.32673999999997</c:v>
                </c:pt>
                <c:pt idx="2865">
                  <c:v>451.34233999999998</c:v>
                </c:pt>
                <c:pt idx="2866">
                  <c:v>451.34233999999998</c:v>
                </c:pt>
                <c:pt idx="2867">
                  <c:v>467.33724000000001</c:v>
                </c:pt>
                <c:pt idx="2868">
                  <c:v>467.33724000000001</c:v>
                </c:pt>
                <c:pt idx="2869">
                  <c:v>467.33724000000001</c:v>
                </c:pt>
                <c:pt idx="2870">
                  <c:v>467.33724000000001</c:v>
                </c:pt>
                <c:pt idx="2871">
                  <c:v>467.33724000000001</c:v>
                </c:pt>
                <c:pt idx="2872">
                  <c:v>467.33724000000001</c:v>
                </c:pt>
                <c:pt idx="2873">
                  <c:v>467.33724000000001</c:v>
                </c:pt>
                <c:pt idx="2874">
                  <c:v>467.33724000000001</c:v>
                </c:pt>
                <c:pt idx="2875">
                  <c:v>435.31103999999999</c:v>
                </c:pt>
                <c:pt idx="2876">
                  <c:v>465.32164</c:v>
                </c:pt>
                <c:pt idx="2877">
                  <c:v>449.32673999999997</c:v>
                </c:pt>
                <c:pt idx="2878">
                  <c:v>451.34233999999998</c:v>
                </c:pt>
                <c:pt idx="2879">
                  <c:v>451.34233999999998</c:v>
                </c:pt>
                <c:pt idx="2880">
                  <c:v>451.34233999999998</c:v>
                </c:pt>
                <c:pt idx="2881">
                  <c:v>451.34233999999998</c:v>
                </c:pt>
                <c:pt idx="2882">
                  <c:v>451.34233999999998</c:v>
                </c:pt>
                <c:pt idx="2883">
                  <c:v>467.33724000000001</c:v>
                </c:pt>
                <c:pt idx="2884">
                  <c:v>467.33724000000001</c:v>
                </c:pt>
                <c:pt idx="2885">
                  <c:v>467.33724000000001</c:v>
                </c:pt>
                <c:pt idx="2886">
                  <c:v>467.33724000000001</c:v>
                </c:pt>
                <c:pt idx="2887">
                  <c:v>393.30054000000001</c:v>
                </c:pt>
                <c:pt idx="2888">
                  <c:v>425.29034000000001</c:v>
                </c:pt>
                <c:pt idx="2889">
                  <c:v>427.32123999999999</c:v>
                </c:pt>
                <c:pt idx="2890">
                  <c:v>485.32673999999997</c:v>
                </c:pt>
                <c:pt idx="2891">
                  <c:v>417.33684</c:v>
                </c:pt>
                <c:pt idx="2892">
                  <c:v>415.32123999999999</c:v>
                </c:pt>
                <c:pt idx="2893">
                  <c:v>415.32123999999999</c:v>
                </c:pt>
                <c:pt idx="2894">
                  <c:v>417.33684</c:v>
                </c:pt>
                <c:pt idx="2895">
                  <c:v>417.33684</c:v>
                </c:pt>
                <c:pt idx="2896">
                  <c:v>415.32123999999999</c:v>
                </c:pt>
                <c:pt idx="2897">
                  <c:v>415.32123999999999</c:v>
                </c:pt>
                <c:pt idx="2898">
                  <c:v>413.30554000000001</c:v>
                </c:pt>
                <c:pt idx="2899">
                  <c:v>417.33684</c:v>
                </c:pt>
                <c:pt idx="2900">
                  <c:v>417.33684</c:v>
                </c:pt>
                <c:pt idx="2901">
                  <c:v>479.28314</c:v>
                </c:pt>
                <c:pt idx="2902">
                  <c:v>477.26743999999997</c:v>
                </c:pt>
                <c:pt idx="2903">
                  <c:v>1216.4419399999999</c:v>
                </c:pt>
                <c:pt idx="2904">
                  <c:v>1198.4313400000001</c:v>
                </c:pt>
                <c:pt idx="2905">
                  <c:v>1216.4419399999999</c:v>
                </c:pt>
                <c:pt idx="2906">
                  <c:v>1200.44704</c:v>
                </c:pt>
                <c:pt idx="2907">
                  <c:v>1184.4521400000001</c:v>
                </c:pt>
                <c:pt idx="2908">
                  <c:v>1200.44704</c:v>
                </c:pt>
                <c:pt idx="2909">
                  <c:v>1200.44704</c:v>
                </c:pt>
                <c:pt idx="2910">
                  <c:v>433.33184</c:v>
                </c:pt>
                <c:pt idx="2911">
                  <c:v>449.32673999999997</c:v>
                </c:pt>
                <c:pt idx="2912">
                  <c:v>449.32673999999997</c:v>
                </c:pt>
                <c:pt idx="2913">
                  <c:v>451.34233999999998</c:v>
                </c:pt>
                <c:pt idx="2914">
                  <c:v>431.31613999999996</c:v>
                </c:pt>
                <c:pt idx="2915">
                  <c:v>433.33184</c:v>
                </c:pt>
                <c:pt idx="2916">
                  <c:v>431.31613999999996</c:v>
                </c:pt>
                <c:pt idx="2917">
                  <c:v>447.31103999999999</c:v>
                </c:pt>
                <c:pt idx="2918">
                  <c:v>1216.4419399999999</c:v>
                </c:pt>
                <c:pt idx="2919">
                  <c:v>449.32673999999997</c:v>
                </c:pt>
                <c:pt idx="2920">
                  <c:v>435.34744000000001</c:v>
                </c:pt>
                <c:pt idx="2921">
                  <c:v>447.31103999999999</c:v>
                </c:pt>
                <c:pt idx="2922">
                  <c:v>449.32673999999997</c:v>
                </c:pt>
                <c:pt idx="2923">
                  <c:v>447.31103999999999</c:v>
                </c:pt>
                <c:pt idx="2924">
                  <c:v>447.31103999999999</c:v>
                </c:pt>
                <c:pt idx="2925">
                  <c:v>1196.4157399999999</c:v>
                </c:pt>
                <c:pt idx="2926">
                  <c:v>1180.42084</c:v>
                </c:pt>
                <c:pt idx="2927">
                  <c:v>1180.42084</c:v>
                </c:pt>
                <c:pt idx="2928">
                  <c:v>1194.40004</c:v>
                </c:pt>
                <c:pt idx="2929">
                  <c:v>445.29543999999999</c:v>
                </c:pt>
                <c:pt idx="2930">
                  <c:v>1196.4157399999999</c:v>
                </c:pt>
                <c:pt idx="2931">
                  <c:v>447.31103999999999</c:v>
                </c:pt>
                <c:pt idx="2932">
                  <c:v>1178.4051400000001</c:v>
                </c:pt>
                <c:pt idx="2933">
                  <c:v>1196.4157399999999</c:v>
                </c:pt>
                <c:pt idx="2934">
                  <c:v>447.31103999999999</c:v>
                </c:pt>
                <c:pt idx="2935">
                  <c:v>481.35293999999999</c:v>
                </c:pt>
                <c:pt idx="2936">
                  <c:v>465.35803999999996</c:v>
                </c:pt>
                <c:pt idx="2937">
                  <c:v>463.34233999999998</c:v>
                </c:pt>
                <c:pt idx="2938">
                  <c:v>381.26414</c:v>
                </c:pt>
                <c:pt idx="2939">
                  <c:v>365.26923999999997</c:v>
                </c:pt>
                <c:pt idx="2940">
                  <c:v>365.26923999999997</c:v>
                </c:pt>
                <c:pt idx="2941">
                  <c:v>365.26923999999997</c:v>
                </c:pt>
                <c:pt idx="2942">
                  <c:v>381.26414</c:v>
                </c:pt>
                <c:pt idx="2943">
                  <c:v>349.27423999999996</c:v>
                </c:pt>
                <c:pt idx="2944">
                  <c:v>365.26923999999997</c:v>
                </c:pt>
                <c:pt idx="2945">
                  <c:v>381.26414</c:v>
                </c:pt>
                <c:pt idx="2946">
                  <c:v>381.26414</c:v>
                </c:pt>
                <c:pt idx="2947">
                  <c:v>381.26414</c:v>
                </c:pt>
                <c:pt idx="2948">
                  <c:v>365.26923999999997</c:v>
                </c:pt>
                <c:pt idx="2949">
                  <c:v>381.26414</c:v>
                </c:pt>
                <c:pt idx="2950">
                  <c:v>375.21713999999997</c:v>
                </c:pt>
                <c:pt idx="2951">
                  <c:v>359.22224</c:v>
                </c:pt>
                <c:pt idx="2952">
                  <c:v>397.29543999999999</c:v>
                </c:pt>
                <c:pt idx="2953">
                  <c:v>379.28483999999997</c:v>
                </c:pt>
                <c:pt idx="2954">
                  <c:v>381.30054000000001</c:v>
                </c:pt>
                <c:pt idx="2955">
                  <c:v>381.30054000000001</c:v>
                </c:pt>
                <c:pt idx="2956">
                  <c:v>381.30054000000001</c:v>
                </c:pt>
                <c:pt idx="2957">
                  <c:v>381.30054000000001</c:v>
                </c:pt>
                <c:pt idx="2958">
                  <c:v>365.30554000000001</c:v>
                </c:pt>
                <c:pt idx="2959">
                  <c:v>365.30554000000001</c:v>
                </c:pt>
                <c:pt idx="2960">
                  <c:v>365.30554000000001</c:v>
                </c:pt>
                <c:pt idx="2961">
                  <c:v>365.30554000000001</c:v>
                </c:pt>
                <c:pt idx="2962">
                  <c:v>365.30554000000001</c:v>
                </c:pt>
                <c:pt idx="2963">
                  <c:v>363.28994</c:v>
                </c:pt>
                <c:pt idx="2964">
                  <c:v>347.29503999999997</c:v>
                </c:pt>
                <c:pt idx="2965">
                  <c:v>347.29503999999997</c:v>
                </c:pt>
                <c:pt idx="2966">
                  <c:v>347.29503999999997</c:v>
                </c:pt>
                <c:pt idx="2967">
                  <c:v>347.29503999999997</c:v>
                </c:pt>
                <c:pt idx="2968">
                  <c:v>379.28483999999997</c:v>
                </c:pt>
                <c:pt idx="2969">
                  <c:v>395.27974</c:v>
                </c:pt>
                <c:pt idx="2970">
                  <c:v>379.28483999999997</c:v>
                </c:pt>
                <c:pt idx="2971">
                  <c:v>379.28483999999997</c:v>
                </c:pt>
                <c:pt idx="2972">
                  <c:v>395.27974</c:v>
                </c:pt>
                <c:pt idx="2973">
                  <c:v>363.28994</c:v>
                </c:pt>
                <c:pt idx="2974">
                  <c:v>379.28483999999997</c:v>
                </c:pt>
                <c:pt idx="2975">
                  <c:v>395.27974</c:v>
                </c:pt>
                <c:pt idx="2976">
                  <c:v>395.27974</c:v>
                </c:pt>
                <c:pt idx="2977">
                  <c:v>395.27974</c:v>
                </c:pt>
                <c:pt idx="2978">
                  <c:v>379.28483999999997</c:v>
                </c:pt>
                <c:pt idx="2979">
                  <c:v>395.27974</c:v>
                </c:pt>
                <c:pt idx="2980">
                  <c:v>373.23793999999998</c:v>
                </c:pt>
                <c:pt idx="2981">
                  <c:v>357.24293999999998</c:v>
                </c:pt>
                <c:pt idx="2982">
                  <c:v>407.31613999999996</c:v>
                </c:pt>
                <c:pt idx="2983">
                  <c:v>405.30054000000001</c:v>
                </c:pt>
                <c:pt idx="2984">
                  <c:v>423.31103999999999</c:v>
                </c:pt>
                <c:pt idx="2985">
                  <c:v>423.31103999999999</c:v>
                </c:pt>
                <c:pt idx="2986">
                  <c:v>421.29543999999999</c:v>
                </c:pt>
                <c:pt idx="2987">
                  <c:v>407.31613999999996</c:v>
                </c:pt>
                <c:pt idx="2988">
                  <c:v>407.31613999999996</c:v>
                </c:pt>
                <c:pt idx="2989">
                  <c:v>423.31103999999999</c:v>
                </c:pt>
                <c:pt idx="2990">
                  <c:v>391.32123999999999</c:v>
                </c:pt>
                <c:pt idx="2991">
                  <c:v>407.31613999999996</c:v>
                </c:pt>
                <c:pt idx="2992">
                  <c:v>423.31103999999999</c:v>
                </c:pt>
                <c:pt idx="2993">
                  <c:v>423.31103999999999</c:v>
                </c:pt>
                <c:pt idx="2994">
                  <c:v>423.31103999999999</c:v>
                </c:pt>
                <c:pt idx="2995">
                  <c:v>407.31613999999996</c:v>
                </c:pt>
                <c:pt idx="2996">
                  <c:v>423.31103999999999</c:v>
                </c:pt>
                <c:pt idx="2997">
                  <c:v>509.34783999999996</c:v>
                </c:pt>
                <c:pt idx="2998">
                  <c:v>469.28013999999996</c:v>
                </c:pt>
                <c:pt idx="2999">
                  <c:v>652.29693999999995</c:v>
                </c:pt>
                <c:pt idx="3000">
                  <c:v>449.21753999999999</c:v>
                </c:pt>
                <c:pt idx="3001">
                  <c:v>465.21244000000002</c:v>
                </c:pt>
                <c:pt idx="3002">
                  <c:v>479.22814</c:v>
                </c:pt>
                <c:pt idx="3003">
                  <c:v>477.21244000000002</c:v>
                </c:pt>
                <c:pt idx="3004">
                  <c:v>447.20193999999998</c:v>
                </c:pt>
                <c:pt idx="3005">
                  <c:v>465.24883999999997</c:v>
                </c:pt>
                <c:pt idx="3006">
                  <c:v>467.26454000000001</c:v>
                </c:pt>
                <c:pt idx="3007">
                  <c:v>467.26454000000001</c:v>
                </c:pt>
                <c:pt idx="3008">
                  <c:v>569.33253999999999</c:v>
                </c:pt>
                <c:pt idx="3009">
                  <c:v>465.21244000000002</c:v>
                </c:pt>
                <c:pt idx="3010">
                  <c:v>529.17434000000003</c:v>
                </c:pt>
                <c:pt idx="3011">
                  <c:v>465.21244000000002</c:v>
                </c:pt>
                <c:pt idx="3012">
                  <c:v>607.34824000000003</c:v>
                </c:pt>
                <c:pt idx="3013">
                  <c:v>589.37404000000004</c:v>
                </c:pt>
                <c:pt idx="3014">
                  <c:v>642.34893999999997</c:v>
                </c:pt>
                <c:pt idx="3015">
                  <c:v>463.23323999999997</c:v>
                </c:pt>
                <c:pt idx="3016">
                  <c:v>449.21753999999999</c:v>
                </c:pt>
                <c:pt idx="3017">
                  <c:v>449.21753999999999</c:v>
                </c:pt>
                <c:pt idx="3018">
                  <c:v>652.29693999999995</c:v>
                </c:pt>
                <c:pt idx="3019">
                  <c:v>569.33253999999999</c:v>
                </c:pt>
                <c:pt idx="3020">
                  <c:v>642.34893999999997</c:v>
                </c:pt>
                <c:pt idx="3021">
                  <c:v>483.25943999999998</c:v>
                </c:pt>
                <c:pt idx="3022">
                  <c:v>507.25943999999998</c:v>
                </c:pt>
                <c:pt idx="3023">
                  <c:v>481.24374</c:v>
                </c:pt>
                <c:pt idx="3024">
                  <c:v>465.21244000000002</c:v>
                </c:pt>
                <c:pt idx="3025">
                  <c:v>485.27503999999999</c:v>
                </c:pt>
                <c:pt idx="3026">
                  <c:v>469.28013999999996</c:v>
                </c:pt>
                <c:pt idx="3027">
                  <c:v>469.28013999999996</c:v>
                </c:pt>
                <c:pt idx="3028">
                  <c:v>479.22814</c:v>
                </c:pt>
                <c:pt idx="3029">
                  <c:v>467.26454000000001</c:v>
                </c:pt>
                <c:pt idx="3030">
                  <c:v>613.39513999999997</c:v>
                </c:pt>
                <c:pt idx="3031">
                  <c:v>563.39483999999993</c:v>
                </c:pt>
                <c:pt idx="3032">
                  <c:v>585.32754</c:v>
                </c:pt>
                <c:pt idx="3033">
                  <c:v>465.24883999999997</c:v>
                </c:pt>
                <c:pt idx="3034">
                  <c:v>569.33253999999999</c:v>
                </c:pt>
                <c:pt idx="3035">
                  <c:v>545.16934000000003</c:v>
                </c:pt>
                <c:pt idx="3036">
                  <c:v>626.35403999999994</c:v>
                </c:pt>
                <c:pt idx="3037">
                  <c:v>497.31144</c:v>
                </c:pt>
                <c:pt idx="3038">
                  <c:v>507.25943999999998</c:v>
                </c:pt>
                <c:pt idx="3039">
                  <c:v>483.25943999999998</c:v>
                </c:pt>
                <c:pt idx="3040">
                  <c:v>652.29693999999995</c:v>
                </c:pt>
                <c:pt idx="3041">
                  <c:v>469.28013999999996</c:v>
                </c:pt>
                <c:pt idx="3042">
                  <c:v>537.23364000000004</c:v>
                </c:pt>
                <c:pt idx="3043">
                  <c:v>465.24883999999997</c:v>
                </c:pt>
                <c:pt idx="3044">
                  <c:v>553.33763999999996</c:v>
                </c:pt>
                <c:pt idx="3045">
                  <c:v>541.26494000000002</c:v>
                </c:pt>
                <c:pt idx="3046">
                  <c:v>659.34654</c:v>
                </c:pt>
                <c:pt idx="3047">
                  <c:v>371.18923999999998</c:v>
                </c:pt>
                <c:pt idx="3048">
                  <c:v>564.26653999999996</c:v>
                </c:pt>
                <c:pt idx="3049">
                  <c:v>533.31484</c:v>
                </c:pt>
                <c:pt idx="3050">
                  <c:v>353.14224000000002</c:v>
                </c:pt>
                <c:pt idx="3051">
                  <c:v>381.13723999999996</c:v>
                </c:pt>
                <c:pt idx="3052">
                  <c:v>383.15283999999997</c:v>
                </c:pt>
                <c:pt idx="3053">
                  <c:v>369.17354</c:v>
                </c:pt>
                <c:pt idx="3054">
                  <c:v>479.31953999999996</c:v>
                </c:pt>
                <c:pt idx="3055">
                  <c:v>483.31443999999999</c:v>
                </c:pt>
                <c:pt idx="3056">
                  <c:v>397.20483999999999</c:v>
                </c:pt>
                <c:pt idx="3057">
                  <c:v>457.26243999999997</c:v>
                </c:pt>
                <c:pt idx="3058">
                  <c:v>467.31953999999996</c:v>
                </c:pt>
                <c:pt idx="3059">
                  <c:v>549.30974000000003</c:v>
                </c:pt>
                <c:pt idx="3060">
                  <c:v>475.27294000000001</c:v>
                </c:pt>
                <c:pt idx="3061">
                  <c:v>443.17393999999996</c:v>
                </c:pt>
                <c:pt idx="3062">
                  <c:v>413.19983999999999</c:v>
                </c:pt>
                <c:pt idx="3063">
                  <c:v>385.16854000000001</c:v>
                </c:pt>
                <c:pt idx="3064">
                  <c:v>371.18923999999998</c:v>
                </c:pt>
                <c:pt idx="3065">
                  <c:v>473.25734</c:v>
                </c:pt>
                <c:pt idx="3066">
                  <c:v>553.21414000000004</c:v>
                </c:pt>
                <c:pt idx="3067">
                  <c:v>473.25734</c:v>
                </c:pt>
                <c:pt idx="3068">
                  <c:v>553.21414000000004</c:v>
                </c:pt>
                <c:pt idx="3069">
                  <c:v>580.26143999999999</c:v>
                </c:pt>
                <c:pt idx="3070">
                  <c:v>580.26143999999999</c:v>
                </c:pt>
                <c:pt idx="3071">
                  <c:v>596.25634000000002</c:v>
                </c:pt>
                <c:pt idx="3072">
                  <c:v>369.17354</c:v>
                </c:pt>
                <c:pt idx="3073">
                  <c:v>473.25734</c:v>
                </c:pt>
                <c:pt idx="3074">
                  <c:v>515.30423999999994</c:v>
                </c:pt>
                <c:pt idx="3075">
                  <c:v>513.28863999999999</c:v>
                </c:pt>
                <c:pt idx="3076">
                  <c:v>703.28553999999997</c:v>
                </c:pt>
                <c:pt idx="3077">
                  <c:v>675.25423999999998</c:v>
                </c:pt>
                <c:pt idx="3078">
                  <c:v>473.25734</c:v>
                </c:pt>
                <c:pt idx="3079">
                  <c:v>489.25223999999997</c:v>
                </c:pt>
                <c:pt idx="3080">
                  <c:v>367.12153999999998</c:v>
                </c:pt>
                <c:pt idx="3081">
                  <c:v>433.09913999999998</c:v>
                </c:pt>
                <c:pt idx="3082">
                  <c:v>369.17354</c:v>
                </c:pt>
                <c:pt idx="3083">
                  <c:v>371.18923999999998</c:v>
                </c:pt>
                <c:pt idx="3084">
                  <c:v>673.23864000000003</c:v>
                </c:pt>
                <c:pt idx="3085">
                  <c:v>689.26994000000002</c:v>
                </c:pt>
                <c:pt idx="3086">
                  <c:v>673.23864000000003</c:v>
                </c:pt>
                <c:pt idx="3087">
                  <c:v>645.20733999999993</c:v>
                </c:pt>
                <c:pt idx="3088">
                  <c:v>661.23864000000003</c:v>
                </c:pt>
                <c:pt idx="3089">
                  <c:v>705.26483999999994</c:v>
                </c:pt>
                <c:pt idx="3090">
                  <c:v>647.22293999999999</c:v>
                </c:pt>
                <c:pt idx="3091">
                  <c:v>529.31993999999997</c:v>
                </c:pt>
                <c:pt idx="3092">
                  <c:v>545.31484</c:v>
                </c:pt>
                <c:pt idx="3093">
                  <c:v>515.30423999999994</c:v>
                </c:pt>
                <c:pt idx="3094">
                  <c:v>527.30423999999994</c:v>
                </c:pt>
                <c:pt idx="3095">
                  <c:v>543.29913999999997</c:v>
                </c:pt>
                <c:pt idx="3096">
                  <c:v>543.29913999999997</c:v>
                </c:pt>
                <c:pt idx="3097">
                  <c:v>529.31993999999997</c:v>
                </c:pt>
                <c:pt idx="3098">
                  <c:v>549.30974000000003</c:v>
                </c:pt>
                <c:pt idx="3099">
                  <c:v>517.31993999999997</c:v>
                </c:pt>
                <c:pt idx="3100">
                  <c:v>515.30423999999994</c:v>
                </c:pt>
                <c:pt idx="3101">
                  <c:v>529.31993999999997</c:v>
                </c:pt>
                <c:pt idx="3102">
                  <c:v>525.32503999999994</c:v>
                </c:pt>
                <c:pt idx="3103">
                  <c:v>483.31443999999999</c:v>
                </c:pt>
                <c:pt idx="3104">
                  <c:v>466.31684000000001</c:v>
                </c:pt>
                <c:pt idx="3105">
                  <c:v>514.28383999999994</c:v>
                </c:pt>
                <c:pt idx="3106">
                  <c:v>530.27873999999997</c:v>
                </c:pt>
                <c:pt idx="3107">
                  <c:v>450.32193999999998</c:v>
                </c:pt>
                <c:pt idx="3108">
                  <c:v>466.31684000000001</c:v>
                </c:pt>
                <c:pt idx="3109">
                  <c:v>450.32193999999998</c:v>
                </c:pt>
                <c:pt idx="3110">
                  <c:v>434.32704000000001</c:v>
                </c:pt>
                <c:pt idx="3111">
                  <c:v>546.27373999999998</c:v>
                </c:pt>
                <c:pt idx="3112">
                  <c:v>546.27373999999998</c:v>
                </c:pt>
                <c:pt idx="3113">
                  <c:v>530.27873999999997</c:v>
                </c:pt>
                <c:pt idx="3114">
                  <c:v>335.25864000000001</c:v>
                </c:pt>
                <c:pt idx="3115">
                  <c:v>351.25353999999999</c:v>
                </c:pt>
                <c:pt idx="3116">
                  <c:v>450.32193999999998</c:v>
                </c:pt>
                <c:pt idx="3117">
                  <c:v>448.30633999999998</c:v>
                </c:pt>
                <c:pt idx="3118">
                  <c:v>446.29064</c:v>
                </c:pt>
                <c:pt idx="3119">
                  <c:v>466.31684000000001</c:v>
                </c:pt>
                <c:pt idx="3120">
                  <c:v>446.29064</c:v>
                </c:pt>
                <c:pt idx="3121">
                  <c:v>516.29953999999998</c:v>
                </c:pt>
                <c:pt idx="3122">
                  <c:v>484.30964</c:v>
                </c:pt>
                <c:pt idx="3123">
                  <c:v>500.30464000000001</c:v>
                </c:pt>
                <c:pt idx="3124">
                  <c:v>558.34644000000003</c:v>
                </c:pt>
                <c:pt idx="3125">
                  <c:v>558.34644000000003</c:v>
                </c:pt>
                <c:pt idx="3126">
                  <c:v>542.35154</c:v>
                </c:pt>
                <c:pt idx="3127">
                  <c:v>660.34173999999996</c:v>
                </c:pt>
                <c:pt idx="3128">
                  <c:v>516.29953999999998</c:v>
                </c:pt>
                <c:pt idx="3129">
                  <c:v>516.29953999999998</c:v>
                </c:pt>
                <c:pt idx="3130">
                  <c:v>500.30464000000001</c:v>
                </c:pt>
                <c:pt idx="3131">
                  <c:v>516.29953999999998</c:v>
                </c:pt>
                <c:pt idx="3132">
                  <c:v>500.30464000000001</c:v>
                </c:pt>
                <c:pt idx="3133">
                  <c:v>516.29953999999998</c:v>
                </c:pt>
                <c:pt idx="3134">
                  <c:v>596.25634000000002</c:v>
                </c:pt>
                <c:pt idx="3135">
                  <c:v>516.29953999999998</c:v>
                </c:pt>
                <c:pt idx="3136">
                  <c:v>496.27333999999996</c:v>
                </c:pt>
                <c:pt idx="3137">
                  <c:v>657.22514000000001</c:v>
                </c:pt>
                <c:pt idx="3138">
                  <c:v>577.26823999999999</c:v>
                </c:pt>
                <c:pt idx="3139">
                  <c:v>797.43233999999995</c:v>
                </c:pt>
                <c:pt idx="3140">
                  <c:v>635.37954000000002</c:v>
                </c:pt>
                <c:pt idx="3141">
                  <c:v>769.40103999999997</c:v>
                </c:pt>
                <c:pt idx="3142">
                  <c:v>579.38973999999996</c:v>
                </c:pt>
                <c:pt idx="3143">
                  <c:v>489.32164</c:v>
                </c:pt>
                <c:pt idx="3144">
                  <c:v>649.32583999999997</c:v>
                </c:pt>
                <c:pt idx="3145">
                  <c:v>615.41084000000001</c:v>
                </c:pt>
                <c:pt idx="3146">
                  <c:v>717.44254000000001</c:v>
                </c:pt>
                <c:pt idx="3147">
                  <c:v>677.35713999999996</c:v>
                </c:pt>
                <c:pt idx="3148">
                  <c:v>677.35713999999996</c:v>
                </c:pt>
                <c:pt idx="3149">
                  <c:v>663.34144000000003</c:v>
                </c:pt>
                <c:pt idx="3150">
                  <c:v>615.41084000000001</c:v>
                </c:pt>
                <c:pt idx="3151">
                  <c:v>631.40574000000004</c:v>
                </c:pt>
                <c:pt idx="3152">
                  <c:v>599.37954000000002</c:v>
                </c:pt>
                <c:pt idx="3153">
                  <c:v>615.37443999999994</c:v>
                </c:pt>
                <c:pt idx="3154">
                  <c:v>693.35203999999999</c:v>
                </c:pt>
                <c:pt idx="3155">
                  <c:v>907.49023999999997</c:v>
                </c:pt>
                <c:pt idx="3156">
                  <c:v>733.43744000000004</c:v>
                </c:pt>
                <c:pt idx="3157">
                  <c:v>680.47374000000002</c:v>
                </c:pt>
                <c:pt idx="3158">
                  <c:v>805.28093999999999</c:v>
                </c:pt>
                <c:pt idx="3159">
                  <c:v>874.30233999999996</c:v>
                </c:pt>
                <c:pt idx="3160">
                  <c:v>628.47234000000003</c:v>
                </c:pt>
                <c:pt idx="3161">
                  <c:v>514.43723999999997</c:v>
                </c:pt>
                <c:pt idx="3162">
                  <c:v>887.50044000000003</c:v>
                </c:pt>
                <c:pt idx="3163">
                  <c:v>449.21753999999999</c:v>
                </c:pt>
                <c:pt idx="3164">
                  <c:v>549.41553999999996</c:v>
                </c:pt>
                <c:pt idx="3165">
                  <c:v>759.61393999999996</c:v>
                </c:pt>
                <c:pt idx="3166">
                  <c:v>1123.8153399999999</c:v>
                </c:pt>
                <c:pt idx="3167">
                  <c:v>785.46874000000003</c:v>
                </c:pt>
                <c:pt idx="3168">
                  <c:v>787.48443999999995</c:v>
                </c:pt>
                <c:pt idx="3169">
                  <c:v>799.48443999999995</c:v>
                </c:pt>
                <c:pt idx="3170">
                  <c:v>727.42683999999997</c:v>
                </c:pt>
                <c:pt idx="3171">
                  <c:v>701.44763999999998</c:v>
                </c:pt>
                <c:pt idx="3172">
                  <c:v>761.43233999999995</c:v>
                </c:pt>
                <c:pt idx="3173">
                  <c:v>773.43233999999995</c:v>
                </c:pt>
                <c:pt idx="3174">
                  <c:v>757.43744000000004</c:v>
                </c:pt>
                <c:pt idx="3175">
                  <c:v>625.39513999999997</c:v>
                </c:pt>
                <c:pt idx="3176">
                  <c:v>611.37954000000002</c:v>
                </c:pt>
                <c:pt idx="3177">
                  <c:v>597.36383999999998</c:v>
                </c:pt>
                <c:pt idx="3178">
                  <c:v>599.37954000000002</c:v>
                </c:pt>
                <c:pt idx="3179">
                  <c:v>613.39513999999997</c:v>
                </c:pt>
                <c:pt idx="3180">
                  <c:v>757.43744000000004</c:v>
                </c:pt>
                <c:pt idx="3181">
                  <c:v>759.45313999999996</c:v>
                </c:pt>
                <c:pt idx="3182">
                  <c:v>773.46874000000003</c:v>
                </c:pt>
                <c:pt idx="3183">
                  <c:v>773.46874000000003</c:v>
                </c:pt>
                <c:pt idx="3184">
                  <c:v>787.48443999999995</c:v>
                </c:pt>
                <c:pt idx="3185">
                  <c:v>785.46874000000003</c:v>
                </c:pt>
                <c:pt idx="3186">
                  <c:v>674.32104000000004</c:v>
                </c:pt>
                <c:pt idx="3187">
                  <c:v>731.34253999999999</c:v>
                </c:pt>
                <c:pt idx="3188">
                  <c:v>781.32514000000003</c:v>
                </c:pt>
                <c:pt idx="3189">
                  <c:v>664.44244000000003</c:v>
                </c:pt>
                <c:pt idx="3190">
                  <c:v>664.44244000000003</c:v>
                </c:pt>
              </c:numCache>
            </c:numRef>
          </c:xVal>
          <c:yVal>
            <c:numRef>
              <c:f>Feuil1!$N$4:$N$3194</c:f>
              <c:numCache>
                <c:formatCode>General</c:formatCode>
                <c:ptCount val="3191"/>
                <c:pt idx="0">
                  <c:v>6.9792696021977463E-2</c:v>
                </c:pt>
                <c:pt idx="1">
                  <c:v>7.7623228319851023E-2</c:v>
                </c:pt>
                <c:pt idx="2">
                  <c:v>5.7417244294811098E-2</c:v>
                </c:pt>
                <c:pt idx="3">
                  <c:v>5.7417244294811098E-2</c:v>
                </c:pt>
                <c:pt idx="4">
                  <c:v>7.0766607328266673E-2</c:v>
                </c:pt>
                <c:pt idx="5">
                  <c:v>5.7417244294811098E-2</c:v>
                </c:pt>
                <c:pt idx="6">
                  <c:v>4.3967992922205212E-2</c:v>
                </c:pt>
                <c:pt idx="7">
                  <c:v>5.7417244294811098E-2</c:v>
                </c:pt>
                <c:pt idx="8">
                  <c:v>5.7417244294811098E-2</c:v>
                </c:pt>
                <c:pt idx="9">
                  <c:v>9.2752744253743913E-2</c:v>
                </c:pt>
                <c:pt idx="10">
                  <c:v>9.2752744253743913E-2</c:v>
                </c:pt>
                <c:pt idx="11">
                  <c:v>0.1062019956263498</c:v>
                </c:pt>
                <c:pt idx="12">
                  <c:v>9.2752744253743913E-2</c:v>
                </c:pt>
                <c:pt idx="13">
                  <c:v>9.2752744253743913E-2</c:v>
                </c:pt>
                <c:pt idx="14">
                  <c:v>8.3241947394526505E-2</c:v>
                </c:pt>
                <c:pt idx="15">
                  <c:v>8.3241947394526505E-2</c:v>
                </c:pt>
                <c:pt idx="16">
                  <c:v>8.3192003225008193E-2</c:v>
                </c:pt>
                <c:pt idx="17">
                  <c:v>9.2752744253743913E-2</c:v>
                </c:pt>
                <c:pt idx="18">
                  <c:v>9.2752744253743913E-2</c:v>
                </c:pt>
                <c:pt idx="19">
                  <c:v>9.2752744253743913E-2</c:v>
                </c:pt>
                <c:pt idx="20">
                  <c:v>0.1062019956263498</c:v>
                </c:pt>
                <c:pt idx="21">
                  <c:v>0.10236342945211163</c:v>
                </c:pt>
                <c:pt idx="22">
                  <c:v>9.2752744253743913E-2</c:v>
                </c:pt>
                <c:pt idx="23">
                  <c:v>9.2752744253743913E-2</c:v>
                </c:pt>
                <c:pt idx="24">
                  <c:v>9.6591310428038923E-2</c:v>
                </c:pt>
                <c:pt idx="25">
                  <c:v>9.6591310428038923E-2</c:v>
                </c:pt>
                <c:pt idx="26">
                  <c:v>8.3241947394526505E-2</c:v>
                </c:pt>
                <c:pt idx="27">
                  <c:v>8.3241947394526505E-2</c:v>
                </c:pt>
                <c:pt idx="28">
                  <c:v>5.6443332988521888E-2</c:v>
                </c:pt>
                <c:pt idx="29">
                  <c:v>5.6443332988521888E-2</c:v>
                </c:pt>
                <c:pt idx="30">
                  <c:v>6.9792696021977463E-2</c:v>
                </c:pt>
                <c:pt idx="31">
                  <c:v>3.3483284756698595E-2</c:v>
                </c:pt>
                <c:pt idx="32">
                  <c:v>9.2752744253743913E-2</c:v>
                </c:pt>
                <c:pt idx="33">
                  <c:v>6.9842640191552618E-2</c:v>
                </c:pt>
                <c:pt idx="34">
                  <c:v>9.2752744253743913E-2</c:v>
                </c:pt>
                <c:pt idx="35">
                  <c:v>6.9792696021977463E-2</c:v>
                </c:pt>
                <c:pt idx="36">
                  <c:v>5.2883027187476728E-2</c:v>
                </c:pt>
                <c:pt idx="37">
                  <c:v>6.2493712385844447E-2</c:v>
                </c:pt>
                <c:pt idx="38">
                  <c:v>3.4457196062987805E-2</c:v>
                </c:pt>
                <c:pt idx="39">
                  <c:v>6.9842640191552618E-2</c:v>
                </c:pt>
                <c:pt idx="40">
                  <c:v>8.3241947394526505E-2</c:v>
                </c:pt>
                <c:pt idx="41">
                  <c:v>6.9792696021977463E-2</c:v>
                </c:pt>
                <c:pt idx="42">
                  <c:v>6.9792696021977463E-2</c:v>
                </c:pt>
                <c:pt idx="43">
                  <c:v>5.6443332988521888E-2</c:v>
                </c:pt>
                <c:pt idx="44">
                  <c:v>6.9792696021977463E-2</c:v>
                </c:pt>
                <c:pt idx="45">
                  <c:v>0.12916204385811625</c:v>
                </c:pt>
                <c:pt idx="46">
                  <c:v>0.11571279248556721</c:v>
                </c:pt>
                <c:pt idx="47">
                  <c:v>0.32036972955233978</c:v>
                </c:pt>
                <c:pt idx="48">
                  <c:v>0.29740968132057333</c:v>
                </c:pt>
                <c:pt idx="49">
                  <c:v>0.2840603182871746</c:v>
                </c:pt>
                <c:pt idx="50">
                  <c:v>0.26110027005529446</c:v>
                </c:pt>
                <c:pt idx="51">
                  <c:v>0.31085893269312237</c:v>
                </c:pt>
                <c:pt idx="52">
                  <c:v>0.24765101868274542</c:v>
                </c:pt>
                <c:pt idx="53">
                  <c:v>0.27061106691451187</c:v>
                </c:pt>
                <c:pt idx="54">
                  <c:v>0.27444963308880688</c:v>
                </c:pt>
                <c:pt idx="55">
                  <c:v>0.2840603182871746</c:v>
                </c:pt>
                <c:pt idx="56">
                  <c:v>0.26110027005529446</c:v>
                </c:pt>
                <c:pt idx="57">
                  <c:v>0.24765101868274542</c:v>
                </c:pt>
                <c:pt idx="58">
                  <c:v>0.234301655649233</c:v>
                </c:pt>
                <c:pt idx="59">
                  <c:v>0.2840603182871746</c:v>
                </c:pt>
                <c:pt idx="60">
                  <c:v>0.25158947319607705</c:v>
                </c:pt>
                <c:pt idx="61">
                  <c:v>0.16547145512345196</c:v>
                </c:pt>
                <c:pt idx="62">
                  <c:v>9.6591310428038923E-2</c:v>
                </c:pt>
                <c:pt idx="63">
                  <c:v>0.1062019956263498</c:v>
                </c:pt>
                <c:pt idx="64">
                  <c:v>0.11571279248556721</c:v>
                </c:pt>
                <c:pt idx="65">
                  <c:v>0.10615205145677464</c:v>
                </c:pt>
                <c:pt idx="66">
                  <c:v>0.11571279248556721</c:v>
                </c:pt>
                <c:pt idx="67">
                  <c:v>0.11571279248556721</c:v>
                </c:pt>
                <c:pt idx="68">
                  <c:v>0.11571279248556721</c:v>
                </c:pt>
                <c:pt idx="69">
                  <c:v>0.11571279248556721</c:v>
                </c:pt>
                <c:pt idx="70">
                  <c:v>0.11571279248556721</c:v>
                </c:pt>
                <c:pt idx="71">
                  <c:v>0.11571279248556721</c:v>
                </c:pt>
                <c:pt idx="72">
                  <c:v>0.11571279248556721</c:v>
                </c:pt>
                <c:pt idx="73">
                  <c:v>0.1062019956263498</c:v>
                </c:pt>
                <c:pt idx="74">
                  <c:v>9.2752744253743913E-2</c:v>
                </c:pt>
                <c:pt idx="75">
                  <c:v>7.9403381220288338E-2</c:v>
                </c:pt>
                <c:pt idx="76">
                  <c:v>6.9842640191552618E-2</c:v>
                </c:pt>
                <c:pt idx="77">
                  <c:v>6.9842640191552618E-2</c:v>
                </c:pt>
                <c:pt idx="78">
                  <c:v>6.9842640191552618E-2</c:v>
                </c:pt>
                <c:pt idx="79">
                  <c:v>5.6393388819003576E-2</c:v>
                </c:pt>
                <c:pt idx="80">
                  <c:v>5.6393388819003576E-2</c:v>
                </c:pt>
                <c:pt idx="81">
                  <c:v>8.3192003225008193E-2</c:v>
                </c:pt>
                <c:pt idx="82">
                  <c:v>8.3192003225008193E-2</c:v>
                </c:pt>
                <c:pt idx="83">
                  <c:v>8.3241947394583349E-2</c:v>
                </c:pt>
                <c:pt idx="84">
                  <c:v>5.7417244294811098E-2</c:v>
                </c:pt>
                <c:pt idx="85">
                  <c:v>5.7417244294811098E-2</c:v>
                </c:pt>
                <c:pt idx="86">
                  <c:v>6.2493712385844447E-2</c:v>
                </c:pt>
                <c:pt idx="87">
                  <c:v>6.2493712385844447E-2</c:v>
                </c:pt>
                <c:pt idx="88">
                  <c:v>7.5843075419300021E-2</c:v>
                </c:pt>
                <c:pt idx="89">
                  <c:v>9.6591310428038923E-2</c:v>
                </c:pt>
                <c:pt idx="90">
                  <c:v>0.14256135106114698</c:v>
                </c:pt>
                <c:pt idx="91">
                  <c:v>0.26682244490984885</c:v>
                </c:pt>
                <c:pt idx="92">
                  <c:v>9.2752744253743913E-2</c:v>
                </c:pt>
                <c:pt idx="93">
                  <c:v>9.6641254597557236E-2</c:v>
                </c:pt>
                <c:pt idx="94">
                  <c:v>9.6591310428038923E-2</c:v>
                </c:pt>
                <c:pt idx="95">
                  <c:v>0.10615205145677464</c:v>
                </c:pt>
                <c:pt idx="96">
                  <c:v>0.11955135865980537</c:v>
                </c:pt>
                <c:pt idx="97">
                  <c:v>0.11960130282938053</c:v>
                </c:pt>
                <c:pt idx="98">
                  <c:v>0.2113915515870417</c:v>
                </c:pt>
                <c:pt idx="99">
                  <c:v>0.19794230021443582</c:v>
                </c:pt>
                <c:pt idx="100">
                  <c:v>6.9792696021977463E-2</c:v>
                </c:pt>
                <c:pt idx="101">
                  <c:v>0.12916204385817309</c:v>
                </c:pt>
                <c:pt idx="102">
                  <c:v>8.3241947394583349E-2</c:v>
                </c:pt>
                <c:pt idx="103">
                  <c:v>0.26682244490984885</c:v>
                </c:pt>
                <c:pt idx="104">
                  <c:v>0.26682244490984885</c:v>
                </c:pt>
                <c:pt idx="105">
                  <c:v>0.12916204385811625</c:v>
                </c:pt>
                <c:pt idx="106">
                  <c:v>0.2113915515870417</c:v>
                </c:pt>
                <c:pt idx="107">
                  <c:v>0.320933385180183</c:v>
                </c:pt>
                <c:pt idx="108">
                  <c:v>0.17498225198266937</c:v>
                </c:pt>
                <c:pt idx="109">
                  <c:v>0.29797333694830286</c:v>
                </c:pt>
                <c:pt idx="110">
                  <c:v>0.24386239667802556</c:v>
                </c:pt>
                <c:pt idx="111">
                  <c:v>0.34389343341194945</c:v>
                </c:pt>
                <c:pt idx="112">
                  <c:v>0.22090234844625911</c:v>
                </c:pt>
                <c:pt idx="113">
                  <c:v>0.17498225198266937</c:v>
                </c:pt>
                <c:pt idx="114">
                  <c:v>0.35724279644546186</c:v>
                </c:pt>
                <c:pt idx="115">
                  <c:v>0.12916204385817309</c:v>
                </c:pt>
                <c:pt idx="116">
                  <c:v>3.3433340587180282E-2</c:v>
                </c:pt>
                <c:pt idx="117">
                  <c:v>0.23425171147965784</c:v>
                </c:pt>
                <c:pt idx="118">
                  <c:v>0.32609190440700786</c:v>
                </c:pt>
                <c:pt idx="119">
                  <c:v>0.2113915515870417</c:v>
                </c:pt>
                <c:pt idx="120">
                  <c:v>0.22090234844625911</c:v>
                </c:pt>
                <c:pt idx="121">
                  <c:v>0.19794230021443582</c:v>
                </c:pt>
                <c:pt idx="122">
                  <c:v>6.9842640191552618E-2</c:v>
                </c:pt>
                <c:pt idx="123">
                  <c:v>0.24386239667802556</c:v>
                </c:pt>
                <c:pt idx="124">
                  <c:v>0.11571279248556721</c:v>
                </c:pt>
                <c:pt idx="125">
                  <c:v>9.2752744253743913E-2</c:v>
                </c:pt>
                <c:pt idx="126">
                  <c:v>8.3192003225008193E-2</c:v>
                </c:pt>
                <c:pt idx="127">
                  <c:v>9.2752744253800756E-2</c:v>
                </c:pt>
                <c:pt idx="128">
                  <c:v>0.1062019956263498</c:v>
                </c:pt>
                <c:pt idx="129">
                  <c:v>6.9792696021977463E-2</c:v>
                </c:pt>
                <c:pt idx="130">
                  <c:v>8.3241947394526505E-2</c:v>
                </c:pt>
                <c:pt idx="131">
                  <c:v>6.9792696022034306E-2</c:v>
                </c:pt>
                <c:pt idx="132">
                  <c:v>8.3192003225008193E-2</c:v>
                </c:pt>
                <c:pt idx="133">
                  <c:v>0.22090234844625911</c:v>
                </c:pt>
                <c:pt idx="134">
                  <c:v>0.19794230021443582</c:v>
                </c:pt>
                <c:pt idx="135">
                  <c:v>9.2752744253743913E-2</c:v>
                </c:pt>
                <c:pt idx="136">
                  <c:v>7.5703945232703518E-2</c:v>
                </c:pt>
                <c:pt idx="137">
                  <c:v>0.14823358174618306</c:v>
                </c:pt>
                <c:pt idx="138">
                  <c:v>0.9163499373914874</c:v>
                </c:pt>
                <c:pt idx="139">
                  <c:v>0.92979918876403644</c:v>
                </c:pt>
                <c:pt idx="140">
                  <c:v>0.90683914053215631</c:v>
                </c:pt>
                <c:pt idx="141">
                  <c:v>0.89338988915960726</c:v>
                </c:pt>
                <c:pt idx="142">
                  <c:v>0.90683914053215631</c:v>
                </c:pt>
                <c:pt idx="143">
                  <c:v>0.88387909230050354</c:v>
                </c:pt>
                <c:pt idx="144">
                  <c:v>0.87042984092772713</c:v>
                </c:pt>
                <c:pt idx="145">
                  <c:v>0.11960130282932369</c:v>
                </c:pt>
                <c:pt idx="146">
                  <c:v>0.10615205145677464</c:v>
                </c:pt>
                <c:pt idx="147">
                  <c:v>9.2802688423319069E-2</c:v>
                </c:pt>
                <c:pt idx="148">
                  <c:v>6.9792696022034306E-2</c:v>
                </c:pt>
                <c:pt idx="149">
                  <c:v>0.11960130282938053</c:v>
                </c:pt>
                <c:pt idx="150">
                  <c:v>0.12916204385817309</c:v>
                </c:pt>
                <c:pt idx="151">
                  <c:v>0.12911209968859794</c:v>
                </c:pt>
                <c:pt idx="152">
                  <c:v>0.11955135865980537</c:v>
                </c:pt>
                <c:pt idx="153">
                  <c:v>0.1062019956263498</c:v>
                </c:pt>
                <c:pt idx="154">
                  <c:v>0.10615205145677464</c:v>
                </c:pt>
                <c:pt idx="155">
                  <c:v>0.1062019956263498</c:v>
                </c:pt>
                <c:pt idx="156">
                  <c:v>9.2752744253800756E-2</c:v>
                </c:pt>
                <c:pt idx="157">
                  <c:v>0.10615205145677464</c:v>
                </c:pt>
                <c:pt idx="158">
                  <c:v>9.2802688423319069E-2</c:v>
                </c:pt>
                <c:pt idx="159">
                  <c:v>8.3192003225008193E-2</c:v>
                </c:pt>
                <c:pt idx="160">
                  <c:v>9.6641254597557236E-2</c:v>
                </c:pt>
                <c:pt idx="161">
                  <c:v>0.14818363757660791</c:v>
                </c:pt>
                <c:pt idx="162">
                  <c:v>8.3241947394526505E-2</c:v>
                </c:pt>
                <c:pt idx="163">
                  <c:v>0.14818363757660791</c:v>
                </c:pt>
                <c:pt idx="164">
                  <c:v>0.14818363757660791</c:v>
                </c:pt>
                <c:pt idx="165">
                  <c:v>8.3241947394526505E-2</c:v>
                </c:pt>
                <c:pt idx="166">
                  <c:v>4.6832647790154169E-2</c:v>
                </c:pt>
                <c:pt idx="167">
                  <c:v>0.1062019956263498</c:v>
                </c:pt>
                <c:pt idx="168">
                  <c:v>0.16158294477963864</c:v>
                </c:pt>
                <c:pt idx="169">
                  <c:v>8.3241947394526505E-2</c:v>
                </c:pt>
                <c:pt idx="170">
                  <c:v>8.3241947394526505E-2</c:v>
                </c:pt>
                <c:pt idx="171">
                  <c:v>0.12916204385811625</c:v>
                </c:pt>
                <c:pt idx="172">
                  <c:v>0.15202220375084607</c:v>
                </c:pt>
                <c:pt idx="173">
                  <c:v>0.15202220375084607</c:v>
                </c:pt>
                <c:pt idx="174">
                  <c:v>0.16547145512345196</c:v>
                </c:pt>
                <c:pt idx="175">
                  <c:v>0.1062019956263498</c:v>
                </c:pt>
                <c:pt idx="176">
                  <c:v>9.6591310428038923E-2</c:v>
                </c:pt>
                <c:pt idx="177">
                  <c:v>0.12916204385811625</c:v>
                </c:pt>
                <c:pt idx="178">
                  <c:v>0.12916204385811625</c:v>
                </c:pt>
                <c:pt idx="179">
                  <c:v>0.14251140689162867</c:v>
                </c:pt>
                <c:pt idx="180">
                  <c:v>0.15202220375084607</c:v>
                </c:pt>
                <c:pt idx="181">
                  <c:v>0.14251140689162867</c:v>
                </c:pt>
                <c:pt idx="182">
                  <c:v>0.12916204385811625</c:v>
                </c:pt>
                <c:pt idx="183">
                  <c:v>0.16547145512345196</c:v>
                </c:pt>
                <c:pt idx="184">
                  <c:v>0.13867284071733366</c:v>
                </c:pt>
                <c:pt idx="185">
                  <c:v>0.13867284071733366</c:v>
                </c:pt>
                <c:pt idx="186">
                  <c:v>9.2752744253743913E-2</c:v>
                </c:pt>
                <c:pt idx="187">
                  <c:v>9.2752744253743913E-2</c:v>
                </c:pt>
                <c:pt idx="188">
                  <c:v>0.1062019956263498</c:v>
                </c:pt>
                <c:pt idx="189">
                  <c:v>9.2752744253743913E-2</c:v>
                </c:pt>
                <c:pt idx="190">
                  <c:v>0.1062019956263498</c:v>
                </c:pt>
                <c:pt idx="191">
                  <c:v>0.11955135865986222</c:v>
                </c:pt>
                <c:pt idx="192">
                  <c:v>7.9403381220288338E-2</c:v>
                </c:pt>
                <c:pt idx="193">
                  <c:v>9.2752744253743913E-2</c:v>
                </c:pt>
                <c:pt idx="194">
                  <c:v>7.9403381220288338E-2</c:v>
                </c:pt>
                <c:pt idx="195">
                  <c:v>9.2752744253743913E-2</c:v>
                </c:pt>
                <c:pt idx="196">
                  <c:v>8.3241947394583349E-2</c:v>
                </c:pt>
                <c:pt idx="197">
                  <c:v>0.11571279248556721</c:v>
                </c:pt>
                <c:pt idx="198">
                  <c:v>0.11571279248556721</c:v>
                </c:pt>
                <c:pt idx="199">
                  <c:v>0.11571279248556721</c:v>
                </c:pt>
                <c:pt idx="200">
                  <c:v>6.9842640191552618E-2</c:v>
                </c:pt>
                <c:pt idx="201">
                  <c:v>8.3192003225008193E-2</c:v>
                </c:pt>
                <c:pt idx="202">
                  <c:v>0.18843150335521841</c:v>
                </c:pt>
                <c:pt idx="203">
                  <c:v>0.1062019956263498</c:v>
                </c:pt>
                <c:pt idx="204">
                  <c:v>0.11955135865980537</c:v>
                </c:pt>
                <c:pt idx="205">
                  <c:v>8.3241947394526505E-2</c:v>
                </c:pt>
                <c:pt idx="206">
                  <c:v>8.3241947394526505E-2</c:v>
                </c:pt>
                <c:pt idx="207">
                  <c:v>9.659131042798208E-2</c:v>
                </c:pt>
                <c:pt idx="208">
                  <c:v>9.6591310428038923E-2</c:v>
                </c:pt>
                <c:pt idx="209">
                  <c:v>6.9792696021977463E-2</c:v>
                </c:pt>
                <c:pt idx="210">
                  <c:v>5.6393388818946732E-2</c:v>
                </c:pt>
                <c:pt idx="211">
                  <c:v>0.17114368580837436</c:v>
                </c:pt>
                <c:pt idx="212">
                  <c:v>0.21139155158698486</c:v>
                </c:pt>
                <c:pt idx="213">
                  <c:v>0.10236342945211163</c:v>
                </c:pt>
                <c:pt idx="214">
                  <c:v>0.12338992483404354</c:v>
                </c:pt>
                <c:pt idx="215">
                  <c:v>0.14256135106114698</c:v>
                </c:pt>
                <c:pt idx="216">
                  <c:v>9.2752744253743913E-2</c:v>
                </c:pt>
                <c:pt idx="217">
                  <c:v>0.1062019956263498</c:v>
                </c:pt>
                <c:pt idx="218">
                  <c:v>0.11955135865986222</c:v>
                </c:pt>
                <c:pt idx="219">
                  <c:v>0.1062019956263498</c:v>
                </c:pt>
                <c:pt idx="220">
                  <c:v>0.10615205145677464</c:v>
                </c:pt>
                <c:pt idx="221">
                  <c:v>0.1062019956263498</c:v>
                </c:pt>
                <c:pt idx="222">
                  <c:v>8.3241947394583349E-2</c:v>
                </c:pt>
                <c:pt idx="223">
                  <c:v>8.3241947394583349E-2</c:v>
                </c:pt>
                <c:pt idx="224">
                  <c:v>6.9792696022034306E-2</c:v>
                </c:pt>
                <c:pt idx="225">
                  <c:v>0.12916204385811625</c:v>
                </c:pt>
                <c:pt idx="226">
                  <c:v>0.11571279248556721</c:v>
                </c:pt>
                <c:pt idx="227">
                  <c:v>0.14251140689162867</c:v>
                </c:pt>
                <c:pt idx="228">
                  <c:v>0.14251140689162867</c:v>
                </c:pt>
                <c:pt idx="229">
                  <c:v>0.1329506658628361</c:v>
                </c:pt>
                <c:pt idx="230">
                  <c:v>0.30697042234930905</c:v>
                </c:pt>
                <c:pt idx="231">
                  <c:v>8.3192003225008193E-2</c:v>
                </c:pt>
                <c:pt idx="232">
                  <c:v>0.17882081815685069</c:v>
                </c:pt>
                <c:pt idx="233">
                  <c:v>6.9842640191552618E-2</c:v>
                </c:pt>
                <c:pt idx="234">
                  <c:v>6.9792696021977463E-2</c:v>
                </c:pt>
                <c:pt idx="235">
                  <c:v>8.3241947394526505E-2</c:v>
                </c:pt>
                <c:pt idx="236">
                  <c:v>0.15202220375084607</c:v>
                </c:pt>
                <c:pt idx="237">
                  <c:v>0.15202220375084607</c:v>
                </c:pt>
                <c:pt idx="238">
                  <c:v>0.15207214792042123</c:v>
                </c:pt>
                <c:pt idx="239">
                  <c:v>0.14818363757660791</c:v>
                </c:pt>
                <c:pt idx="240">
                  <c:v>0.21706378227202094</c:v>
                </c:pt>
                <c:pt idx="241">
                  <c:v>0.14818363757660791</c:v>
                </c:pt>
                <c:pt idx="242">
                  <c:v>0.11955135865986222</c:v>
                </c:pt>
                <c:pt idx="243">
                  <c:v>0.17114368580837436</c:v>
                </c:pt>
                <c:pt idx="244">
                  <c:v>0.21706378227202094</c:v>
                </c:pt>
                <c:pt idx="245">
                  <c:v>0.19410373404019765</c:v>
                </c:pt>
                <c:pt idx="246">
                  <c:v>0.19410373404019765</c:v>
                </c:pt>
                <c:pt idx="247">
                  <c:v>0.41314459193836228</c:v>
                </c:pt>
                <c:pt idx="248">
                  <c:v>6.9842640191552618E-2</c:v>
                </c:pt>
                <c:pt idx="249">
                  <c:v>6.9792696022034306E-2</c:v>
                </c:pt>
                <c:pt idx="250">
                  <c:v>8.3192003225008193E-2</c:v>
                </c:pt>
                <c:pt idx="251">
                  <c:v>6.9792696021977463E-2</c:v>
                </c:pt>
                <c:pt idx="252">
                  <c:v>0.12911209968859794</c:v>
                </c:pt>
                <c:pt idx="253">
                  <c:v>0.10236342945211163</c:v>
                </c:pt>
                <c:pt idx="254">
                  <c:v>0.17498225198266937</c:v>
                </c:pt>
                <c:pt idx="255">
                  <c:v>0.14256135106114698</c:v>
                </c:pt>
                <c:pt idx="256">
                  <c:v>0.12911209968859794</c:v>
                </c:pt>
                <c:pt idx="257">
                  <c:v>0.16547145512345196</c:v>
                </c:pt>
                <c:pt idx="258">
                  <c:v>0.17114368580837436</c:v>
                </c:pt>
                <c:pt idx="259">
                  <c:v>0.16547145512345196</c:v>
                </c:pt>
                <c:pt idx="260">
                  <c:v>0.17882081815685069</c:v>
                </c:pt>
                <c:pt idx="261">
                  <c:v>0.58229122445277426</c:v>
                </c:pt>
                <c:pt idx="262">
                  <c:v>0.65500993532236862</c:v>
                </c:pt>
                <c:pt idx="263">
                  <c:v>9.2752744253743913E-2</c:v>
                </c:pt>
                <c:pt idx="264">
                  <c:v>0.14251140689162867</c:v>
                </c:pt>
                <c:pt idx="265">
                  <c:v>0.12916204385811625</c:v>
                </c:pt>
                <c:pt idx="266">
                  <c:v>0.21139155158698486</c:v>
                </c:pt>
                <c:pt idx="267">
                  <c:v>8.3241947394526505E-2</c:v>
                </c:pt>
                <c:pt idx="268">
                  <c:v>8.3241947394526505E-2</c:v>
                </c:pt>
                <c:pt idx="269">
                  <c:v>8.3241947394526505E-2</c:v>
                </c:pt>
                <c:pt idx="270">
                  <c:v>6.9792696021977463E-2</c:v>
                </c:pt>
                <c:pt idx="271">
                  <c:v>9.6591310428038923E-2</c:v>
                </c:pt>
                <c:pt idx="272">
                  <c:v>0.1062019956263498</c:v>
                </c:pt>
                <c:pt idx="273">
                  <c:v>0.1062019956263498</c:v>
                </c:pt>
                <c:pt idx="274">
                  <c:v>0.1062019956263498</c:v>
                </c:pt>
                <c:pt idx="275">
                  <c:v>0.12916204385811625</c:v>
                </c:pt>
                <c:pt idx="276">
                  <c:v>0.12916204385811625</c:v>
                </c:pt>
                <c:pt idx="277">
                  <c:v>7.9403381220288338E-2</c:v>
                </c:pt>
                <c:pt idx="278">
                  <c:v>0.11571279248556721</c:v>
                </c:pt>
                <c:pt idx="279">
                  <c:v>0.19794230021443582</c:v>
                </c:pt>
                <c:pt idx="280">
                  <c:v>7.0766607328266673E-2</c:v>
                </c:pt>
                <c:pt idx="281">
                  <c:v>5.2883027187476728E-2</c:v>
                </c:pt>
                <c:pt idx="282">
                  <c:v>4.7906447435536847E-2</c:v>
                </c:pt>
                <c:pt idx="283">
                  <c:v>3.4457196062987805E-2</c:v>
                </c:pt>
                <c:pt idx="284">
                  <c:v>0.1845929371809234</c:v>
                </c:pt>
                <c:pt idx="285">
                  <c:v>0.23425171147971469</c:v>
                </c:pt>
                <c:pt idx="286">
                  <c:v>0.23425171147982837</c:v>
                </c:pt>
                <c:pt idx="287">
                  <c:v>0.23425171147971469</c:v>
                </c:pt>
                <c:pt idx="288">
                  <c:v>0.23425171147971469</c:v>
                </c:pt>
                <c:pt idx="289">
                  <c:v>0.24770096285226373</c:v>
                </c:pt>
                <c:pt idx="290">
                  <c:v>0.26105032588577615</c:v>
                </c:pt>
                <c:pt idx="291">
                  <c:v>0.27449957725832519</c:v>
                </c:pt>
                <c:pt idx="292">
                  <c:v>0.24770096285226373</c:v>
                </c:pt>
                <c:pt idx="293">
                  <c:v>0.26105032588577615</c:v>
                </c:pt>
                <c:pt idx="294">
                  <c:v>0.27449957725832519</c:v>
                </c:pt>
                <c:pt idx="295">
                  <c:v>0.24770096285226373</c:v>
                </c:pt>
                <c:pt idx="296">
                  <c:v>0.26105032588577615</c:v>
                </c:pt>
                <c:pt idx="297">
                  <c:v>0.27449957725832519</c:v>
                </c:pt>
                <c:pt idx="298">
                  <c:v>0.24770096285226373</c:v>
                </c:pt>
                <c:pt idx="299">
                  <c:v>0.26105032588566246</c:v>
                </c:pt>
                <c:pt idx="300">
                  <c:v>0.27449957725832519</c:v>
                </c:pt>
                <c:pt idx="301">
                  <c:v>0.27449957725832519</c:v>
                </c:pt>
                <c:pt idx="302">
                  <c:v>0.12916204385811625</c:v>
                </c:pt>
                <c:pt idx="303">
                  <c:v>0.14251140689162867</c:v>
                </c:pt>
                <c:pt idx="304">
                  <c:v>0.1062019956263498</c:v>
                </c:pt>
                <c:pt idx="305">
                  <c:v>0.1062019956263498</c:v>
                </c:pt>
                <c:pt idx="306">
                  <c:v>0.14251140689162867</c:v>
                </c:pt>
                <c:pt idx="307">
                  <c:v>0.2802217521127659</c:v>
                </c:pt>
                <c:pt idx="308">
                  <c:v>0.34535251665101896</c:v>
                </c:pt>
                <c:pt idx="309">
                  <c:v>0.26110027005529446</c:v>
                </c:pt>
                <c:pt idx="310">
                  <c:v>0.26110027005529446</c:v>
                </c:pt>
                <c:pt idx="311">
                  <c:v>0.3242082957265211</c:v>
                </c:pt>
                <c:pt idx="312">
                  <c:v>0.1559107140946594</c:v>
                </c:pt>
                <c:pt idx="313">
                  <c:v>0.1062019956263498</c:v>
                </c:pt>
                <c:pt idx="314">
                  <c:v>0.19794230021443582</c:v>
                </c:pt>
                <c:pt idx="315">
                  <c:v>0.19794230021443582</c:v>
                </c:pt>
                <c:pt idx="316">
                  <c:v>0.23425171147971469</c:v>
                </c:pt>
                <c:pt idx="317">
                  <c:v>0.23425171147971469</c:v>
                </c:pt>
                <c:pt idx="318">
                  <c:v>8.3192003225008193E-2</c:v>
                </c:pt>
                <c:pt idx="319">
                  <c:v>0.23425171147971469</c:v>
                </c:pt>
                <c:pt idx="320">
                  <c:v>0.11004056180058797</c:v>
                </c:pt>
                <c:pt idx="321">
                  <c:v>0.24765101868274542</c:v>
                </c:pt>
                <c:pt idx="322">
                  <c:v>0.16935996546720844</c:v>
                </c:pt>
                <c:pt idx="323">
                  <c:v>0.14256135106114698</c:v>
                </c:pt>
                <c:pt idx="324">
                  <c:v>0.1559107140946594</c:v>
                </c:pt>
                <c:pt idx="325">
                  <c:v>0.16931002129763328</c:v>
                </c:pt>
                <c:pt idx="326">
                  <c:v>0.42555928551303168</c:v>
                </c:pt>
                <c:pt idx="327">
                  <c:v>0.41220992247951926</c:v>
                </c:pt>
                <c:pt idx="328">
                  <c:v>0.38924987424775281</c:v>
                </c:pt>
                <c:pt idx="329">
                  <c:v>0.37580062287520377</c:v>
                </c:pt>
                <c:pt idx="330">
                  <c:v>0.10615205145677464</c:v>
                </c:pt>
                <c:pt idx="331">
                  <c:v>0.27444963308880688</c:v>
                </c:pt>
                <c:pt idx="332">
                  <c:v>0.29740968132057333</c:v>
                </c:pt>
                <c:pt idx="333">
                  <c:v>0.2840603182871746</c:v>
                </c:pt>
                <c:pt idx="334">
                  <c:v>0.29740968132057333</c:v>
                </c:pt>
                <c:pt idx="335">
                  <c:v>0.35672908498725064</c:v>
                </c:pt>
                <c:pt idx="336">
                  <c:v>0.31085893269312237</c:v>
                </c:pt>
                <c:pt idx="337">
                  <c:v>0.26110027005529446</c:v>
                </c:pt>
                <c:pt idx="338">
                  <c:v>0.43717487237483965</c:v>
                </c:pt>
                <c:pt idx="339">
                  <c:v>0.42372562100229061</c:v>
                </c:pt>
                <c:pt idx="340">
                  <c:v>0.24386239667802556</c:v>
                </c:pt>
                <c:pt idx="341">
                  <c:v>0.25721175971148114</c:v>
                </c:pt>
                <c:pt idx="342">
                  <c:v>0.28017180794324759</c:v>
                </c:pt>
                <c:pt idx="343">
                  <c:v>0.25726170388111314</c:v>
                </c:pt>
                <c:pt idx="344">
                  <c:v>0.24381245250850725</c:v>
                </c:pt>
                <c:pt idx="345">
                  <c:v>0.29362105931591032</c:v>
                </c:pt>
                <c:pt idx="346">
                  <c:v>0.28017180794324759</c:v>
                </c:pt>
                <c:pt idx="347">
                  <c:v>0.22090234844625911</c:v>
                </c:pt>
                <c:pt idx="348">
                  <c:v>0.34900200846914231</c:v>
                </c:pt>
                <c:pt idx="349">
                  <c:v>0.28017180794324759</c:v>
                </c:pt>
                <c:pt idx="350">
                  <c:v>0.33944126744040659</c:v>
                </c:pt>
                <c:pt idx="351">
                  <c:v>0.31658110754767677</c:v>
                </c:pt>
                <c:pt idx="352">
                  <c:v>0.35289051881295563</c:v>
                </c:pt>
                <c:pt idx="353">
                  <c:v>0.30313185617512772</c:v>
                </c:pt>
                <c:pt idx="354">
                  <c:v>0.32609190440700786</c:v>
                </c:pt>
                <c:pt idx="355">
                  <c:v>0.17498225198266937</c:v>
                </c:pt>
                <c:pt idx="356">
                  <c:v>0.24386239667802556</c:v>
                </c:pt>
                <c:pt idx="357">
                  <c:v>0.23425171147971469</c:v>
                </c:pt>
                <c:pt idx="358">
                  <c:v>0.23425171147971469</c:v>
                </c:pt>
                <c:pt idx="359">
                  <c:v>0.24770096285237742</c:v>
                </c:pt>
                <c:pt idx="360">
                  <c:v>0.24770096285237742</c:v>
                </c:pt>
                <c:pt idx="361">
                  <c:v>0.26105032588577615</c:v>
                </c:pt>
                <c:pt idx="362">
                  <c:v>0.12916204385811625</c:v>
                </c:pt>
                <c:pt idx="363">
                  <c:v>0.12916204385811625</c:v>
                </c:pt>
                <c:pt idx="364">
                  <c:v>0.12916204385811625</c:v>
                </c:pt>
                <c:pt idx="365">
                  <c:v>0.11571279248556721</c:v>
                </c:pt>
                <c:pt idx="366">
                  <c:v>0.17503219615218768</c:v>
                </c:pt>
                <c:pt idx="367">
                  <c:v>0.12916204385811625</c:v>
                </c:pt>
                <c:pt idx="368">
                  <c:v>0.11571279248556721</c:v>
                </c:pt>
                <c:pt idx="369">
                  <c:v>0.2840103741175426</c:v>
                </c:pt>
                <c:pt idx="370">
                  <c:v>0.29362105931591032</c:v>
                </c:pt>
                <c:pt idx="371">
                  <c:v>0.27066101108414387</c:v>
                </c:pt>
                <c:pt idx="372">
                  <c:v>0.27066101108414387</c:v>
                </c:pt>
                <c:pt idx="373">
                  <c:v>0.32036972955233978</c:v>
                </c:pt>
                <c:pt idx="374">
                  <c:v>0.20183081055824914</c:v>
                </c:pt>
                <c:pt idx="375">
                  <c:v>0.3299804147507075</c:v>
                </c:pt>
                <c:pt idx="376">
                  <c:v>0.12522358934478461</c:v>
                </c:pt>
                <c:pt idx="377">
                  <c:v>0.11571279248556721</c:v>
                </c:pt>
                <c:pt idx="378">
                  <c:v>0.11571279248556721</c:v>
                </c:pt>
                <c:pt idx="379">
                  <c:v>0.89727839950342059</c:v>
                </c:pt>
                <c:pt idx="380">
                  <c:v>0.11571279248556721</c:v>
                </c:pt>
                <c:pt idx="381">
                  <c:v>0.12916204385811625</c:v>
                </c:pt>
                <c:pt idx="382">
                  <c:v>0.15202220375084607</c:v>
                </c:pt>
                <c:pt idx="383">
                  <c:v>0.12916204385811625</c:v>
                </c:pt>
                <c:pt idx="384">
                  <c:v>0.11571279248556721</c:v>
                </c:pt>
                <c:pt idx="385">
                  <c:v>0.22474091462044044</c:v>
                </c:pt>
                <c:pt idx="386">
                  <c:v>0.1062019956263498</c:v>
                </c:pt>
                <c:pt idx="387">
                  <c:v>0.10620199562640664</c:v>
                </c:pt>
                <c:pt idx="388">
                  <c:v>0.10615205145688833</c:v>
                </c:pt>
                <c:pt idx="389">
                  <c:v>0.11955135865980537</c:v>
                </c:pt>
                <c:pt idx="390">
                  <c:v>0.10620199562640664</c:v>
                </c:pt>
                <c:pt idx="391">
                  <c:v>0.10620199562629296</c:v>
                </c:pt>
                <c:pt idx="392">
                  <c:v>0.11955135865980537</c:v>
                </c:pt>
                <c:pt idx="393">
                  <c:v>0.10620199562629296</c:v>
                </c:pt>
                <c:pt idx="394">
                  <c:v>0.13300061003235442</c:v>
                </c:pt>
                <c:pt idx="395">
                  <c:v>0.14634997306586683</c:v>
                </c:pt>
                <c:pt idx="396">
                  <c:v>0.10620199562629296</c:v>
                </c:pt>
                <c:pt idx="397">
                  <c:v>0.11955135865991906</c:v>
                </c:pt>
                <c:pt idx="398">
                  <c:v>0.13300061003235442</c:v>
                </c:pt>
                <c:pt idx="399">
                  <c:v>0.14634997306586683</c:v>
                </c:pt>
                <c:pt idx="400">
                  <c:v>0.15979922443841588</c:v>
                </c:pt>
                <c:pt idx="401">
                  <c:v>0.17314858747192829</c:v>
                </c:pt>
                <c:pt idx="402">
                  <c:v>0.10620199562640664</c:v>
                </c:pt>
                <c:pt idx="403">
                  <c:v>0.13300061003235442</c:v>
                </c:pt>
                <c:pt idx="404">
                  <c:v>0.15979922443841588</c:v>
                </c:pt>
                <c:pt idx="405">
                  <c:v>0.18659783884447734</c:v>
                </c:pt>
                <c:pt idx="406">
                  <c:v>0.11955135865980537</c:v>
                </c:pt>
                <c:pt idx="407">
                  <c:v>0.11955135865980537</c:v>
                </c:pt>
                <c:pt idx="408">
                  <c:v>0.11960130282943737</c:v>
                </c:pt>
                <c:pt idx="409">
                  <c:v>0.11960130282932369</c:v>
                </c:pt>
                <c:pt idx="410">
                  <c:v>0.1330006100324681</c:v>
                </c:pt>
                <c:pt idx="411">
                  <c:v>0.11955135865991906</c:v>
                </c:pt>
                <c:pt idx="412">
                  <c:v>0.10615205145688833</c:v>
                </c:pt>
                <c:pt idx="413">
                  <c:v>0.10615205145677464</c:v>
                </c:pt>
                <c:pt idx="414">
                  <c:v>0.19813137457060748</c:v>
                </c:pt>
                <c:pt idx="415">
                  <c:v>0.20561943256291215</c:v>
                </c:pt>
                <c:pt idx="416">
                  <c:v>9.4268906543902631E-2</c:v>
                </c:pt>
                <c:pt idx="417">
                  <c:v>0.17314858747192829</c:v>
                </c:pt>
                <c:pt idx="418">
                  <c:v>0.1329506658628361</c:v>
                </c:pt>
                <c:pt idx="419">
                  <c:v>0.1329506658628361</c:v>
                </c:pt>
                <c:pt idx="420">
                  <c:v>0.13300061003235442</c:v>
                </c:pt>
                <c:pt idx="421">
                  <c:v>0.1330006100324681</c:v>
                </c:pt>
                <c:pt idx="422">
                  <c:v>0.23425171147971469</c:v>
                </c:pt>
                <c:pt idx="423">
                  <c:v>0.14634997306586683</c:v>
                </c:pt>
                <c:pt idx="424">
                  <c:v>0.1330006100324681</c:v>
                </c:pt>
                <c:pt idx="425">
                  <c:v>0.11955135865980537</c:v>
                </c:pt>
                <c:pt idx="426">
                  <c:v>0.14634997306586683</c:v>
                </c:pt>
                <c:pt idx="427">
                  <c:v>0.10615205145688833</c:v>
                </c:pt>
                <c:pt idx="428">
                  <c:v>0.10615205145688833</c:v>
                </c:pt>
                <c:pt idx="429">
                  <c:v>0.10615205145688833</c:v>
                </c:pt>
                <c:pt idx="430">
                  <c:v>0.10615205145677464</c:v>
                </c:pt>
                <c:pt idx="431">
                  <c:v>0.10620199562629296</c:v>
                </c:pt>
                <c:pt idx="432">
                  <c:v>0.10620199562629296</c:v>
                </c:pt>
                <c:pt idx="433">
                  <c:v>0.10620199562640664</c:v>
                </c:pt>
                <c:pt idx="434">
                  <c:v>0.10620199562640664</c:v>
                </c:pt>
                <c:pt idx="435">
                  <c:v>0.11955135865980537</c:v>
                </c:pt>
                <c:pt idx="436">
                  <c:v>0.11955135865991906</c:v>
                </c:pt>
                <c:pt idx="437">
                  <c:v>0.11955135865991906</c:v>
                </c:pt>
                <c:pt idx="438">
                  <c:v>0.11955135865980537</c:v>
                </c:pt>
                <c:pt idx="439">
                  <c:v>0.13300061003235442</c:v>
                </c:pt>
                <c:pt idx="440">
                  <c:v>0.11955135865980537</c:v>
                </c:pt>
                <c:pt idx="441">
                  <c:v>0.11960130282932369</c:v>
                </c:pt>
                <c:pt idx="442">
                  <c:v>0.1329506658628361</c:v>
                </c:pt>
                <c:pt idx="443">
                  <c:v>0.13300061003235442</c:v>
                </c:pt>
                <c:pt idx="444">
                  <c:v>0.14634997306586683</c:v>
                </c:pt>
                <c:pt idx="445">
                  <c:v>0.14639991723549883</c:v>
                </c:pt>
                <c:pt idx="446">
                  <c:v>0.14634997306586683</c:v>
                </c:pt>
                <c:pt idx="447">
                  <c:v>0.15979922443852956</c:v>
                </c:pt>
                <c:pt idx="448">
                  <c:v>0.13300061003235442</c:v>
                </c:pt>
                <c:pt idx="449">
                  <c:v>0.11955135865991906</c:v>
                </c:pt>
                <c:pt idx="450">
                  <c:v>0.11960130282932369</c:v>
                </c:pt>
                <c:pt idx="451">
                  <c:v>0.1329506658628361</c:v>
                </c:pt>
                <c:pt idx="452">
                  <c:v>0.13300061003235442</c:v>
                </c:pt>
                <c:pt idx="453">
                  <c:v>0.14634997306586683</c:v>
                </c:pt>
                <c:pt idx="454">
                  <c:v>0.15979922443841588</c:v>
                </c:pt>
                <c:pt idx="455">
                  <c:v>0.14634997306586683</c:v>
                </c:pt>
                <c:pt idx="456">
                  <c:v>0.14639991723538515</c:v>
                </c:pt>
                <c:pt idx="457">
                  <c:v>0.11960130282932369</c:v>
                </c:pt>
                <c:pt idx="458">
                  <c:v>0.11955135865991906</c:v>
                </c:pt>
                <c:pt idx="459">
                  <c:v>0.13300061003235442</c:v>
                </c:pt>
                <c:pt idx="460">
                  <c:v>0.14634997306586683</c:v>
                </c:pt>
                <c:pt idx="461">
                  <c:v>0.13300061003235442</c:v>
                </c:pt>
                <c:pt idx="462">
                  <c:v>0.1329506658628361</c:v>
                </c:pt>
                <c:pt idx="463">
                  <c:v>0.14639991723538515</c:v>
                </c:pt>
                <c:pt idx="464">
                  <c:v>0.14634997306586683</c:v>
                </c:pt>
                <c:pt idx="465">
                  <c:v>0.15979922443841588</c:v>
                </c:pt>
                <c:pt idx="466">
                  <c:v>0.13300061003235442</c:v>
                </c:pt>
                <c:pt idx="467">
                  <c:v>0.11955135865980537</c:v>
                </c:pt>
                <c:pt idx="468">
                  <c:v>0.11960130282932369</c:v>
                </c:pt>
                <c:pt idx="469">
                  <c:v>0.13295066586294979</c:v>
                </c:pt>
                <c:pt idx="470">
                  <c:v>0.13300061003235442</c:v>
                </c:pt>
                <c:pt idx="471">
                  <c:v>0.14634997306598052</c:v>
                </c:pt>
                <c:pt idx="472">
                  <c:v>0.15979922443841588</c:v>
                </c:pt>
                <c:pt idx="473">
                  <c:v>0.14634997306598052</c:v>
                </c:pt>
                <c:pt idx="474">
                  <c:v>0.14639991723538515</c:v>
                </c:pt>
                <c:pt idx="475">
                  <c:v>0.11960130282932369</c:v>
                </c:pt>
                <c:pt idx="476">
                  <c:v>0.1329506658628361</c:v>
                </c:pt>
                <c:pt idx="477">
                  <c:v>0.14639991723538515</c:v>
                </c:pt>
                <c:pt idx="478">
                  <c:v>0.11955135865980537</c:v>
                </c:pt>
                <c:pt idx="479">
                  <c:v>9.2802688423262225E-2</c:v>
                </c:pt>
                <c:pt idx="480">
                  <c:v>9.2802688423375912E-2</c:v>
                </c:pt>
                <c:pt idx="481">
                  <c:v>0.10615205145688833</c:v>
                </c:pt>
                <c:pt idx="482">
                  <c:v>0.11960130282932369</c:v>
                </c:pt>
                <c:pt idx="483">
                  <c:v>9.2802688423375912E-2</c:v>
                </c:pt>
                <c:pt idx="484">
                  <c:v>9.27527442538576E-2</c:v>
                </c:pt>
                <c:pt idx="485">
                  <c:v>9.27527442538576E-2</c:v>
                </c:pt>
                <c:pt idx="486">
                  <c:v>0.10620199562629296</c:v>
                </c:pt>
                <c:pt idx="487">
                  <c:v>0.11955135865991906</c:v>
                </c:pt>
                <c:pt idx="488">
                  <c:v>9.2752744253743913E-2</c:v>
                </c:pt>
                <c:pt idx="489">
                  <c:v>9.2752744253743913E-2</c:v>
                </c:pt>
                <c:pt idx="490">
                  <c:v>0.10620199562640664</c:v>
                </c:pt>
                <c:pt idx="491">
                  <c:v>0.10620199562640664</c:v>
                </c:pt>
                <c:pt idx="492">
                  <c:v>0.10620199562640664</c:v>
                </c:pt>
                <c:pt idx="493">
                  <c:v>1.1922700695295134</c:v>
                </c:pt>
                <c:pt idx="494">
                  <c:v>1.1922700695295134</c:v>
                </c:pt>
                <c:pt idx="495">
                  <c:v>1.1922700695295134</c:v>
                </c:pt>
                <c:pt idx="496">
                  <c:v>1.1922700695295134</c:v>
                </c:pt>
                <c:pt idx="497">
                  <c:v>1.192270069529286</c:v>
                </c:pt>
                <c:pt idx="498">
                  <c:v>0.17503219615218768</c:v>
                </c:pt>
                <c:pt idx="499">
                  <c:v>0.2840103741175426</c:v>
                </c:pt>
                <c:pt idx="500">
                  <c:v>0.29740968132057333</c:v>
                </c:pt>
                <c:pt idx="501">
                  <c:v>0.26110027005529446</c:v>
                </c:pt>
                <c:pt idx="502">
                  <c:v>0.28406031828706091</c:v>
                </c:pt>
                <c:pt idx="503">
                  <c:v>0.28406031828706091</c:v>
                </c:pt>
                <c:pt idx="504">
                  <c:v>0.31085893269312237</c:v>
                </c:pt>
                <c:pt idx="505">
                  <c:v>0.29740968132057333</c:v>
                </c:pt>
                <c:pt idx="506">
                  <c:v>0.26110027005529446</c:v>
                </c:pt>
                <c:pt idx="507">
                  <c:v>9.6641254597557236E-2</c:v>
                </c:pt>
                <c:pt idx="508">
                  <c:v>8.3192003225008193E-2</c:v>
                </c:pt>
                <c:pt idx="509">
                  <c:v>8.3192003225008193E-2</c:v>
                </c:pt>
                <c:pt idx="510">
                  <c:v>6.9842640191552618E-2</c:v>
                </c:pt>
                <c:pt idx="511">
                  <c:v>6.9842640191552618E-2</c:v>
                </c:pt>
                <c:pt idx="512">
                  <c:v>8.3192003225008193E-2</c:v>
                </c:pt>
                <c:pt idx="513">
                  <c:v>8.3192003225008193E-2</c:v>
                </c:pt>
                <c:pt idx="514">
                  <c:v>8.3241947394583349E-2</c:v>
                </c:pt>
                <c:pt idx="515">
                  <c:v>8.3192003225008193E-2</c:v>
                </c:pt>
                <c:pt idx="516">
                  <c:v>5.6393388819003576E-2</c:v>
                </c:pt>
                <c:pt idx="517">
                  <c:v>5.6393388819003576E-2</c:v>
                </c:pt>
                <c:pt idx="518">
                  <c:v>8.3241947394583349E-2</c:v>
                </c:pt>
                <c:pt idx="519">
                  <c:v>6.9842640191552618E-2</c:v>
                </c:pt>
                <c:pt idx="520">
                  <c:v>8.3192003225008193E-2</c:v>
                </c:pt>
                <c:pt idx="521">
                  <c:v>9.6641254597557236E-2</c:v>
                </c:pt>
                <c:pt idx="522">
                  <c:v>6.9792696022034306E-2</c:v>
                </c:pt>
                <c:pt idx="523">
                  <c:v>8.3192003225008193E-2</c:v>
                </c:pt>
                <c:pt idx="524">
                  <c:v>8.3192003225008193E-2</c:v>
                </c:pt>
                <c:pt idx="525">
                  <c:v>8.3192003225008193E-2</c:v>
                </c:pt>
                <c:pt idx="526">
                  <c:v>8.3241947394583349E-2</c:v>
                </c:pt>
                <c:pt idx="527">
                  <c:v>6.9842640191552618E-2</c:v>
                </c:pt>
                <c:pt idx="528">
                  <c:v>8.3192003225008193E-2</c:v>
                </c:pt>
                <c:pt idx="529">
                  <c:v>8.3192003225008193E-2</c:v>
                </c:pt>
                <c:pt idx="530">
                  <c:v>6.9842640191552618E-2</c:v>
                </c:pt>
                <c:pt idx="531">
                  <c:v>8.3192003225008193E-2</c:v>
                </c:pt>
                <c:pt idx="532">
                  <c:v>6.9842640191552618E-2</c:v>
                </c:pt>
                <c:pt idx="533">
                  <c:v>6.9842640191552618E-2</c:v>
                </c:pt>
                <c:pt idx="534">
                  <c:v>0.10231348528259332</c:v>
                </c:pt>
                <c:pt idx="535">
                  <c:v>0.13862289654781534</c:v>
                </c:pt>
                <c:pt idx="536">
                  <c:v>8.3192003225008193E-2</c:v>
                </c:pt>
                <c:pt idx="537">
                  <c:v>6.9842640191552618E-2</c:v>
                </c:pt>
                <c:pt idx="538">
                  <c:v>7.9353437050770026E-2</c:v>
                </c:pt>
                <c:pt idx="539">
                  <c:v>0.11576273665514236</c:v>
                </c:pt>
                <c:pt idx="540">
                  <c:v>0.10231348528259332</c:v>
                </c:pt>
                <c:pt idx="541">
                  <c:v>0.12527353351435977</c:v>
                </c:pt>
                <c:pt idx="542">
                  <c:v>0.14823358174618306</c:v>
                </c:pt>
                <c:pt idx="543">
                  <c:v>0.16158294477963864</c:v>
                </c:pt>
                <c:pt idx="544">
                  <c:v>0.13862289654781534</c:v>
                </c:pt>
                <c:pt idx="545">
                  <c:v>0.15207214792036439</c:v>
                </c:pt>
                <c:pt idx="546">
                  <c:v>0.11576273665514236</c:v>
                </c:pt>
                <c:pt idx="547">
                  <c:v>9.2802688423319069E-2</c:v>
                </c:pt>
                <c:pt idx="548">
                  <c:v>7.9353437050770026E-2</c:v>
                </c:pt>
                <c:pt idx="549">
                  <c:v>9.6641254597557236E-2</c:v>
                </c:pt>
                <c:pt idx="550">
                  <c:v>8.3192003225008193E-2</c:v>
                </c:pt>
                <c:pt idx="551">
                  <c:v>8.3241947394583349E-2</c:v>
                </c:pt>
                <c:pt idx="552">
                  <c:v>6.9792696022034306E-2</c:v>
                </c:pt>
                <c:pt idx="553">
                  <c:v>6.9792696022034306E-2</c:v>
                </c:pt>
                <c:pt idx="554">
                  <c:v>5.6443332988521888E-2</c:v>
                </c:pt>
                <c:pt idx="555">
                  <c:v>6.9842640191552618E-2</c:v>
                </c:pt>
                <c:pt idx="556">
                  <c:v>9.2752744253800756E-2</c:v>
                </c:pt>
                <c:pt idx="557">
                  <c:v>8.3241947394583349E-2</c:v>
                </c:pt>
                <c:pt idx="558">
                  <c:v>6.9792696022034306E-2</c:v>
                </c:pt>
                <c:pt idx="559">
                  <c:v>5.6443332988521888E-2</c:v>
                </c:pt>
                <c:pt idx="560">
                  <c:v>5.6443332988521888E-2</c:v>
                </c:pt>
                <c:pt idx="561">
                  <c:v>5.6393388818946732E-2</c:v>
                </c:pt>
                <c:pt idx="562">
                  <c:v>0.10999061763101281</c:v>
                </c:pt>
                <c:pt idx="563">
                  <c:v>0.1329506658628361</c:v>
                </c:pt>
                <c:pt idx="564">
                  <c:v>0.1329506658628361</c:v>
                </c:pt>
                <c:pt idx="565">
                  <c:v>0.14639991723538515</c:v>
                </c:pt>
                <c:pt idx="566">
                  <c:v>0.14639991723549883</c:v>
                </c:pt>
                <c:pt idx="567">
                  <c:v>0.1329506658628361</c:v>
                </c:pt>
                <c:pt idx="568">
                  <c:v>0.1329506658628361</c:v>
                </c:pt>
                <c:pt idx="569">
                  <c:v>0.10615205145677464</c:v>
                </c:pt>
                <c:pt idx="570">
                  <c:v>0.10999061763101281</c:v>
                </c:pt>
                <c:pt idx="571">
                  <c:v>6.9842640191552618E-2</c:v>
                </c:pt>
                <c:pt idx="572">
                  <c:v>0.22085240427668396</c:v>
                </c:pt>
                <c:pt idx="573">
                  <c:v>0.13300061003235442</c:v>
                </c:pt>
                <c:pt idx="574">
                  <c:v>8.3241947394583349E-2</c:v>
                </c:pt>
                <c:pt idx="575">
                  <c:v>9.6591310428038923E-2</c:v>
                </c:pt>
                <c:pt idx="576">
                  <c:v>6.9842640191552618E-2</c:v>
                </c:pt>
                <c:pt idx="577">
                  <c:v>8.3192003225008193E-2</c:v>
                </c:pt>
                <c:pt idx="578">
                  <c:v>0.10999061763101281</c:v>
                </c:pt>
                <c:pt idx="579">
                  <c:v>8.3192003225008193E-2</c:v>
                </c:pt>
                <c:pt idx="580">
                  <c:v>9.6641254597557236E-2</c:v>
                </c:pt>
                <c:pt idx="581">
                  <c:v>9.6641254597557236E-2</c:v>
                </c:pt>
                <c:pt idx="582">
                  <c:v>8.3192003225008193E-2</c:v>
                </c:pt>
                <c:pt idx="583">
                  <c:v>8.3192003225008193E-2</c:v>
                </c:pt>
                <c:pt idx="584">
                  <c:v>8.3192003225008193E-2</c:v>
                </c:pt>
                <c:pt idx="585">
                  <c:v>6.9792696022034306E-2</c:v>
                </c:pt>
                <c:pt idx="586">
                  <c:v>8.3241947394583349E-2</c:v>
                </c:pt>
                <c:pt idx="587">
                  <c:v>8.3192003225008193E-2</c:v>
                </c:pt>
                <c:pt idx="588">
                  <c:v>8.3241947394583349E-2</c:v>
                </c:pt>
                <c:pt idx="589">
                  <c:v>8.3192003225008193E-2</c:v>
                </c:pt>
                <c:pt idx="590">
                  <c:v>8.3241947394583349E-2</c:v>
                </c:pt>
                <c:pt idx="591">
                  <c:v>8.3241947394583349E-2</c:v>
                </c:pt>
                <c:pt idx="592">
                  <c:v>8.3241947394583349E-2</c:v>
                </c:pt>
                <c:pt idx="593">
                  <c:v>8.3192003225008193E-2</c:v>
                </c:pt>
                <c:pt idx="594">
                  <c:v>8.3192003225008193E-2</c:v>
                </c:pt>
                <c:pt idx="595">
                  <c:v>8.3241947394583349E-2</c:v>
                </c:pt>
                <c:pt idx="596">
                  <c:v>8.3192003225008193E-2</c:v>
                </c:pt>
                <c:pt idx="597">
                  <c:v>6.9842640191552618E-2</c:v>
                </c:pt>
                <c:pt idx="598">
                  <c:v>6.9792696022034306E-2</c:v>
                </c:pt>
                <c:pt idx="599">
                  <c:v>8.3241947394526505E-2</c:v>
                </c:pt>
                <c:pt idx="600">
                  <c:v>8.3241947394526505E-2</c:v>
                </c:pt>
                <c:pt idx="601">
                  <c:v>8.3192003225008193E-2</c:v>
                </c:pt>
                <c:pt idx="602">
                  <c:v>8.3241947394583349E-2</c:v>
                </c:pt>
                <c:pt idx="603">
                  <c:v>9.6591310428038923E-2</c:v>
                </c:pt>
                <c:pt idx="604">
                  <c:v>8.3192003225008193E-2</c:v>
                </c:pt>
                <c:pt idx="605">
                  <c:v>8.3192003225008193E-2</c:v>
                </c:pt>
                <c:pt idx="606">
                  <c:v>8.3241947394583349E-2</c:v>
                </c:pt>
                <c:pt idx="607">
                  <c:v>9.6641254597557236E-2</c:v>
                </c:pt>
                <c:pt idx="608">
                  <c:v>8.3241947394583349E-2</c:v>
                </c:pt>
                <c:pt idx="609">
                  <c:v>0.16158294477958179</c:v>
                </c:pt>
                <c:pt idx="610">
                  <c:v>0.12527353351435977</c:v>
                </c:pt>
                <c:pt idx="611">
                  <c:v>0.12911209968859794</c:v>
                </c:pt>
                <c:pt idx="612">
                  <c:v>0.17503219615224452</c:v>
                </c:pt>
                <c:pt idx="613">
                  <c:v>0.16158294477958179</c:v>
                </c:pt>
                <c:pt idx="614">
                  <c:v>0.18454299301140509</c:v>
                </c:pt>
                <c:pt idx="615">
                  <c:v>0.10615205145677464</c:v>
                </c:pt>
                <c:pt idx="616">
                  <c:v>0.12911209968859794</c:v>
                </c:pt>
                <c:pt idx="617">
                  <c:v>0.12911209968859794</c:v>
                </c:pt>
                <c:pt idx="618">
                  <c:v>0.11576273665514236</c:v>
                </c:pt>
                <c:pt idx="619">
                  <c:v>0.12911209968859794</c:v>
                </c:pt>
                <c:pt idx="620">
                  <c:v>0.1559107140946594</c:v>
                </c:pt>
                <c:pt idx="621">
                  <c:v>0.1559107140946594</c:v>
                </c:pt>
                <c:pt idx="622">
                  <c:v>0.14256135106114698</c:v>
                </c:pt>
                <c:pt idx="623">
                  <c:v>5.6443332988521888E-2</c:v>
                </c:pt>
                <c:pt idx="624">
                  <c:v>0.15207214792036439</c:v>
                </c:pt>
                <c:pt idx="625">
                  <c:v>0.15207214792036439</c:v>
                </c:pt>
                <c:pt idx="626">
                  <c:v>0.15207214792036439</c:v>
                </c:pt>
                <c:pt idx="627">
                  <c:v>0.24002383050378739</c:v>
                </c:pt>
                <c:pt idx="628">
                  <c:v>0.25342313770681812</c:v>
                </c:pt>
                <c:pt idx="629">
                  <c:v>0.25342313770681812</c:v>
                </c:pt>
                <c:pt idx="630">
                  <c:v>6.9842640191552618E-2</c:v>
                </c:pt>
                <c:pt idx="631">
                  <c:v>9.2802688423319069E-2</c:v>
                </c:pt>
                <c:pt idx="632">
                  <c:v>8.3241947394583349E-2</c:v>
                </c:pt>
                <c:pt idx="633">
                  <c:v>9.6591310428038923E-2</c:v>
                </c:pt>
                <c:pt idx="634">
                  <c:v>0.11004056180058797</c:v>
                </c:pt>
                <c:pt idx="635">
                  <c:v>0.12911209968859794</c:v>
                </c:pt>
                <c:pt idx="636">
                  <c:v>0.12916204385817309</c:v>
                </c:pt>
                <c:pt idx="637">
                  <c:v>0.11576273665514236</c:v>
                </c:pt>
                <c:pt idx="638">
                  <c:v>0.11576273665514236</c:v>
                </c:pt>
                <c:pt idx="639">
                  <c:v>0.16935996546720844</c:v>
                </c:pt>
                <c:pt idx="640">
                  <c:v>0.28834124710596143</c:v>
                </c:pt>
                <c:pt idx="641">
                  <c:v>0.17503219615218768</c:v>
                </c:pt>
                <c:pt idx="642">
                  <c:v>0.14256135106114698</c:v>
                </c:pt>
                <c:pt idx="643">
                  <c:v>0.1883815591857001</c:v>
                </c:pt>
                <c:pt idx="644">
                  <c:v>0.1654215109538768</c:v>
                </c:pt>
                <c:pt idx="645">
                  <c:v>0.1654215109538768</c:v>
                </c:pt>
                <c:pt idx="646">
                  <c:v>0.15207214792036439</c:v>
                </c:pt>
                <c:pt idx="647">
                  <c:v>0.1654215109538768</c:v>
                </c:pt>
                <c:pt idx="648">
                  <c:v>0.15207214792036439</c:v>
                </c:pt>
                <c:pt idx="649">
                  <c:v>0.1559107140946594</c:v>
                </c:pt>
                <c:pt idx="650">
                  <c:v>0.1559107140946594</c:v>
                </c:pt>
                <c:pt idx="651">
                  <c:v>0.18843150335521841</c:v>
                </c:pt>
                <c:pt idx="652">
                  <c:v>0.1883815591857001</c:v>
                </c:pt>
                <c:pt idx="653">
                  <c:v>0.1883815591857001</c:v>
                </c:pt>
                <c:pt idx="654">
                  <c:v>0.11955135865986222</c:v>
                </c:pt>
                <c:pt idx="655">
                  <c:v>0.10615205145677464</c:v>
                </c:pt>
                <c:pt idx="656">
                  <c:v>0.10615205145677464</c:v>
                </c:pt>
                <c:pt idx="657">
                  <c:v>0.12911209968859794</c:v>
                </c:pt>
                <c:pt idx="658">
                  <c:v>0.14251140689162867</c:v>
                </c:pt>
                <c:pt idx="659">
                  <c:v>0.14251140689162867</c:v>
                </c:pt>
                <c:pt idx="660">
                  <c:v>0.17887076232642585</c:v>
                </c:pt>
                <c:pt idx="661">
                  <c:v>0.11571279248562405</c:v>
                </c:pt>
                <c:pt idx="662">
                  <c:v>9.6591310428038923E-2</c:v>
                </c:pt>
                <c:pt idx="663">
                  <c:v>9.2802688423319069E-2</c:v>
                </c:pt>
                <c:pt idx="664">
                  <c:v>0.10615205145677464</c:v>
                </c:pt>
                <c:pt idx="665">
                  <c:v>9.2802688423319069E-2</c:v>
                </c:pt>
                <c:pt idx="666">
                  <c:v>0.10615205145677464</c:v>
                </c:pt>
                <c:pt idx="667">
                  <c:v>7.9353437050770026E-2</c:v>
                </c:pt>
                <c:pt idx="668">
                  <c:v>0.12911209968859794</c:v>
                </c:pt>
                <c:pt idx="669">
                  <c:v>0.11576273665514236</c:v>
                </c:pt>
                <c:pt idx="670">
                  <c:v>0.19799224438395413</c:v>
                </c:pt>
                <c:pt idx="671">
                  <c:v>0.234301655649233</c:v>
                </c:pt>
                <c:pt idx="672">
                  <c:v>0.234301655649233</c:v>
                </c:pt>
                <c:pt idx="673">
                  <c:v>0.234301655649233</c:v>
                </c:pt>
                <c:pt idx="674">
                  <c:v>0.23430165564934669</c:v>
                </c:pt>
                <c:pt idx="675">
                  <c:v>0.24765101868274542</c:v>
                </c:pt>
                <c:pt idx="676">
                  <c:v>0.26110027005529446</c:v>
                </c:pt>
                <c:pt idx="677">
                  <c:v>0.27444963308880688</c:v>
                </c:pt>
                <c:pt idx="678">
                  <c:v>0.24765101868274542</c:v>
                </c:pt>
                <c:pt idx="679">
                  <c:v>0.26110027005529446</c:v>
                </c:pt>
                <c:pt idx="680">
                  <c:v>0.27444963308880688</c:v>
                </c:pt>
                <c:pt idx="681">
                  <c:v>0.24765101868274542</c:v>
                </c:pt>
                <c:pt idx="682">
                  <c:v>0.26110027005529446</c:v>
                </c:pt>
                <c:pt idx="683">
                  <c:v>0.27444963308880688</c:v>
                </c:pt>
                <c:pt idx="684">
                  <c:v>0.24765101868274542</c:v>
                </c:pt>
                <c:pt idx="685">
                  <c:v>0.26110027005529446</c:v>
                </c:pt>
                <c:pt idx="686">
                  <c:v>0.27444963308869319</c:v>
                </c:pt>
                <c:pt idx="687">
                  <c:v>0.16547145512339512</c:v>
                </c:pt>
                <c:pt idx="688">
                  <c:v>0.12911209968859794</c:v>
                </c:pt>
                <c:pt idx="689">
                  <c:v>0.11960130282932369</c:v>
                </c:pt>
                <c:pt idx="690">
                  <c:v>0.11955135865980537</c:v>
                </c:pt>
                <c:pt idx="691">
                  <c:v>0.14639991723538515</c:v>
                </c:pt>
                <c:pt idx="692">
                  <c:v>0.178870762326369</c:v>
                </c:pt>
                <c:pt idx="693">
                  <c:v>0.20183081055824914</c:v>
                </c:pt>
                <c:pt idx="694">
                  <c:v>0.19799224438395413</c:v>
                </c:pt>
                <c:pt idx="695">
                  <c:v>0.17503219615218768</c:v>
                </c:pt>
                <c:pt idx="696">
                  <c:v>0.17503219615218768</c:v>
                </c:pt>
                <c:pt idx="697">
                  <c:v>0.19799224438395413</c:v>
                </c:pt>
                <c:pt idx="698">
                  <c:v>0.19799224438395413</c:v>
                </c:pt>
                <c:pt idx="699">
                  <c:v>0.16935996546720844</c:v>
                </c:pt>
                <c:pt idx="700">
                  <c:v>0.19799224438395413</c:v>
                </c:pt>
                <c:pt idx="701">
                  <c:v>0.1883815591857001</c:v>
                </c:pt>
                <c:pt idx="702">
                  <c:v>9.6591310428038923E-2</c:v>
                </c:pt>
                <c:pt idx="703">
                  <c:v>0.18270932850066401</c:v>
                </c:pt>
                <c:pt idx="704">
                  <c:v>0.19222012535988142</c:v>
                </c:pt>
                <c:pt idx="705">
                  <c:v>0.12911209968859794</c:v>
                </c:pt>
                <c:pt idx="706">
                  <c:v>0.14256135106114698</c:v>
                </c:pt>
                <c:pt idx="707">
                  <c:v>0.1654215109538768</c:v>
                </c:pt>
                <c:pt idx="708">
                  <c:v>0.17503219615224452</c:v>
                </c:pt>
                <c:pt idx="709">
                  <c:v>0.14256135106114698</c:v>
                </c:pt>
                <c:pt idx="710">
                  <c:v>0.1883815591857001</c:v>
                </c:pt>
                <c:pt idx="711">
                  <c:v>0.22085240427668396</c:v>
                </c:pt>
                <c:pt idx="712">
                  <c:v>0.19799224438401097</c:v>
                </c:pt>
                <c:pt idx="713">
                  <c:v>0.17503219615224452</c:v>
                </c:pt>
                <c:pt idx="714">
                  <c:v>0.19799224438401097</c:v>
                </c:pt>
                <c:pt idx="715">
                  <c:v>0.1654215109538768</c:v>
                </c:pt>
                <c:pt idx="716">
                  <c:v>0.1654215109538768</c:v>
                </c:pt>
                <c:pt idx="717">
                  <c:v>0.19808143040103232</c:v>
                </c:pt>
                <c:pt idx="718">
                  <c:v>0.1559107140946594</c:v>
                </c:pt>
                <c:pt idx="719">
                  <c:v>0.14256135106114698</c:v>
                </c:pt>
                <c:pt idx="720">
                  <c:v>0.1234398690036187</c:v>
                </c:pt>
                <c:pt idx="721">
                  <c:v>0.14639991723544199</c:v>
                </c:pt>
                <c:pt idx="722">
                  <c:v>8.3241947394583349E-2</c:v>
                </c:pt>
                <c:pt idx="723">
                  <c:v>8.3241947394583349E-2</c:v>
                </c:pt>
                <c:pt idx="724">
                  <c:v>6.9792696022034306E-2</c:v>
                </c:pt>
                <c:pt idx="725">
                  <c:v>8.3241947394583349E-2</c:v>
                </c:pt>
                <c:pt idx="726">
                  <c:v>8.3241947394583349E-2</c:v>
                </c:pt>
                <c:pt idx="727">
                  <c:v>6.9792696022034306E-2</c:v>
                </c:pt>
                <c:pt idx="728">
                  <c:v>8.3241947394583349E-2</c:v>
                </c:pt>
                <c:pt idx="729">
                  <c:v>5.6443332988521888E-2</c:v>
                </c:pt>
                <c:pt idx="730">
                  <c:v>6.9792696022034306E-2</c:v>
                </c:pt>
                <c:pt idx="731">
                  <c:v>8.3241947394583349E-2</c:v>
                </c:pt>
                <c:pt idx="732">
                  <c:v>8.3241947394583349E-2</c:v>
                </c:pt>
                <c:pt idx="733">
                  <c:v>9.6591310428038923E-2</c:v>
                </c:pt>
                <c:pt idx="734">
                  <c:v>6.9792696022034306E-2</c:v>
                </c:pt>
                <c:pt idx="735">
                  <c:v>6.9792696022034306E-2</c:v>
                </c:pt>
                <c:pt idx="736">
                  <c:v>6.9792696022034306E-2</c:v>
                </c:pt>
                <c:pt idx="737">
                  <c:v>8.3241947394583349E-2</c:v>
                </c:pt>
                <c:pt idx="738">
                  <c:v>8.3241947394583349E-2</c:v>
                </c:pt>
                <c:pt idx="739">
                  <c:v>9.6591310428038923E-2</c:v>
                </c:pt>
                <c:pt idx="740">
                  <c:v>6.9842640191552618E-2</c:v>
                </c:pt>
                <c:pt idx="741">
                  <c:v>8.3241947394583349E-2</c:v>
                </c:pt>
                <c:pt idx="742">
                  <c:v>6.9792696022034306E-2</c:v>
                </c:pt>
                <c:pt idx="743">
                  <c:v>8.3241947394583349E-2</c:v>
                </c:pt>
                <c:pt idx="744">
                  <c:v>8.3241947394583349E-2</c:v>
                </c:pt>
                <c:pt idx="745">
                  <c:v>8.3192003225008193E-2</c:v>
                </c:pt>
                <c:pt idx="746">
                  <c:v>8.3241947394583349E-2</c:v>
                </c:pt>
                <c:pt idx="747">
                  <c:v>5.6393388818946732E-2</c:v>
                </c:pt>
                <c:pt idx="748">
                  <c:v>6.9842640191552618E-2</c:v>
                </c:pt>
                <c:pt idx="749">
                  <c:v>5.6393388818946732E-2</c:v>
                </c:pt>
                <c:pt idx="750">
                  <c:v>6.9842640191552618E-2</c:v>
                </c:pt>
                <c:pt idx="751">
                  <c:v>0.1062019956263498</c:v>
                </c:pt>
                <c:pt idx="752">
                  <c:v>0.29745962549009164</c:v>
                </c:pt>
                <c:pt idx="753">
                  <c:v>0.27066101108414387</c:v>
                </c:pt>
                <c:pt idx="754">
                  <c:v>8.3241947394583349E-2</c:v>
                </c:pt>
                <c:pt idx="755">
                  <c:v>9.6591310428038923E-2</c:v>
                </c:pt>
                <c:pt idx="756">
                  <c:v>9.6641254597557236E-2</c:v>
                </c:pt>
                <c:pt idx="757">
                  <c:v>6.9792696022034306E-2</c:v>
                </c:pt>
                <c:pt idx="758">
                  <c:v>8.3241947394583349E-2</c:v>
                </c:pt>
                <c:pt idx="759">
                  <c:v>8.3192003225008193E-2</c:v>
                </c:pt>
                <c:pt idx="760">
                  <c:v>8.3192003225008193E-2</c:v>
                </c:pt>
                <c:pt idx="761">
                  <c:v>6.9792696022034306E-2</c:v>
                </c:pt>
                <c:pt idx="762">
                  <c:v>8.3241947394583349E-2</c:v>
                </c:pt>
                <c:pt idx="763">
                  <c:v>8.3241947394583349E-2</c:v>
                </c:pt>
                <c:pt idx="764">
                  <c:v>8.3192003225008193E-2</c:v>
                </c:pt>
                <c:pt idx="765">
                  <c:v>8.3241947394583349E-2</c:v>
                </c:pt>
                <c:pt idx="766">
                  <c:v>0.1062019956263498</c:v>
                </c:pt>
                <c:pt idx="767">
                  <c:v>0.1062019956263498</c:v>
                </c:pt>
                <c:pt idx="768">
                  <c:v>0.1062019956263498</c:v>
                </c:pt>
                <c:pt idx="769">
                  <c:v>8.3241947394583349E-2</c:v>
                </c:pt>
                <c:pt idx="770">
                  <c:v>8.3192003225008193E-2</c:v>
                </c:pt>
                <c:pt idx="771">
                  <c:v>9.6591310428038923E-2</c:v>
                </c:pt>
                <c:pt idx="772">
                  <c:v>8.3241947394583349E-2</c:v>
                </c:pt>
                <c:pt idx="773">
                  <c:v>0.15596065826417771</c:v>
                </c:pt>
                <c:pt idx="774">
                  <c:v>0.15202220375084607</c:v>
                </c:pt>
                <c:pt idx="775">
                  <c:v>0.11955135865980537</c:v>
                </c:pt>
                <c:pt idx="776">
                  <c:v>0.11571279248562405</c:v>
                </c:pt>
                <c:pt idx="777">
                  <c:v>5.6393388818946732E-2</c:v>
                </c:pt>
                <c:pt idx="778">
                  <c:v>9.2802688423319069E-2</c:v>
                </c:pt>
                <c:pt idx="779">
                  <c:v>8.3192003225008193E-2</c:v>
                </c:pt>
                <c:pt idx="780">
                  <c:v>0.10999061763106965</c:v>
                </c:pt>
                <c:pt idx="781">
                  <c:v>0.12916204385817309</c:v>
                </c:pt>
                <c:pt idx="782">
                  <c:v>0.11960130282932369</c:v>
                </c:pt>
                <c:pt idx="783">
                  <c:v>0.12911209968859794</c:v>
                </c:pt>
                <c:pt idx="784">
                  <c:v>0.12911209968859794</c:v>
                </c:pt>
                <c:pt idx="785">
                  <c:v>0.15207214792036439</c:v>
                </c:pt>
                <c:pt idx="786">
                  <c:v>0.15207214792036439</c:v>
                </c:pt>
                <c:pt idx="787">
                  <c:v>0.11571279248562405</c:v>
                </c:pt>
                <c:pt idx="788">
                  <c:v>0.20561943256291215</c:v>
                </c:pt>
                <c:pt idx="789">
                  <c:v>0.24202873216728449</c:v>
                </c:pt>
                <c:pt idx="790">
                  <c:v>0.17882081815685069</c:v>
                </c:pt>
                <c:pt idx="791">
                  <c:v>0.17882081815685069</c:v>
                </c:pt>
                <c:pt idx="792">
                  <c:v>0.28839119127553658</c:v>
                </c:pt>
                <c:pt idx="793">
                  <c:v>0.14251140689162867</c:v>
                </c:pt>
                <c:pt idx="794">
                  <c:v>9.2752744253800756E-2</c:v>
                </c:pt>
                <c:pt idx="795">
                  <c:v>0.1062019956263498</c:v>
                </c:pt>
                <c:pt idx="796">
                  <c:v>0.19794230021443582</c:v>
                </c:pt>
                <c:pt idx="797">
                  <c:v>0.23425171147982837</c:v>
                </c:pt>
                <c:pt idx="798">
                  <c:v>0.21139155158698486</c:v>
                </c:pt>
                <c:pt idx="799">
                  <c:v>0.19794230021443582</c:v>
                </c:pt>
                <c:pt idx="800">
                  <c:v>0.21139155158698486</c:v>
                </c:pt>
                <c:pt idx="801">
                  <c:v>0.21139155158698486</c:v>
                </c:pt>
                <c:pt idx="802">
                  <c:v>9.6591310428038923E-2</c:v>
                </c:pt>
                <c:pt idx="803">
                  <c:v>0.21139155158698486</c:v>
                </c:pt>
                <c:pt idx="804">
                  <c:v>0.1845929371809234</c:v>
                </c:pt>
                <c:pt idx="805">
                  <c:v>0.23425171147982837</c:v>
                </c:pt>
                <c:pt idx="806">
                  <c:v>0.23425171147971469</c:v>
                </c:pt>
                <c:pt idx="807">
                  <c:v>0.23425171147971469</c:v>
                </c:pt>
                <c:pt idx="808">
                  <c:v>0.23425171147971469</c:v>
                </c:pt>
                <c:pt idx="809">
                  <c:v>0.24770096285226373</c:v>
                </c:pt>
                <c:pt idx="810">
                  <c:v>0.24770096285226373</c:v>
                </c:pt>
                <c:pt idx="811">
                  <c:v>0.24770096285226373</c:v>
                </c:pt>
                <c:pt idx="812">
                  <c:v>0.24770096285226373</c:v>
                </c:pt>
                <c:pt idx="813">
                  <c:v>0.24770096285226373</c:v>
                </c:pt>
                <c:pt idx="814">
                  <c:v>0.26105032588577615</c:v>
                </c:pt>
                <c:pt idx="815">
                  <c:v>0.27449957725832519</c:v>
                </c:pt>
                <c:pt idx="816">
                  <c:v>0.24770096285226373</c:v>
                </c:pt>
                <c:pt idx="817">
                  <c:v>0.26105032588577615</c:v>
                </c:pt>
                <c:pt idx="818">
                  <c:v>0.27449957725832519</c:v>
                </c:pt>
                <c:pt idx="819">
                  <c:v>0.24770096285226373</c:v>
                </c:pt>
                <c:pt idx="820">
                  <c:v>0.26105032588566246</c:v>
                </c:pt>
                <c:pt idx="821">
                  <c:v>0.27449957725832519</c:v>
                </c:pt>
                <c:pt idx="822">
                  <c:v>0.24770096285226373</c:v>
                </c:pt>
                <c:pt idx="823">
                  <c:v>0.26105032588577615</c:v>
                </c:pt>
                <c:pt idx="824">
                  <c:v>0.27449957725832519</c:v>
                </c:pt>
                <c:pt idx="825">
                  <c:v>0.26105032588577615</c:v>
                </c:pt>
                <c:pt idx="826">
                  <c:v>0.27449957725832519</c:v>
                </c:pt>
                <c:pt idx="827">
                  <c:v>0.28784894029183761</c:v>
                </c:pt>
                <c:pt idx="828">
                  <c:v>0.26105032588577615</c:v>
                </c:pt>
                <c:pt idx="829">
                  <c:v>0.28784894029183761</c:v>
                </c:pt>
                <c:pt idx="830">
                  <c:v>0.26105032588566246</c:v>
                </c:pt>
                <c:pt idx="831">
                  <c:v>0.27449957725832519</c:v>
                </c:pt>
                <c:pt idx="832">
                  <c:v>0.28784894029183761</c:v>
                </c:pt>
                <c:pt idx="833">
                  <c:v>0.26105032588577615</c:v>
                </c:pt>
                <c:pt idx="834">
                  <c:v>0.27449957725832519</c:v>
                </c:pt>
                <c:pt idx="835">
                  <c:v>0.28784894029172392</c:v>
                </c:pt>
                <c:pt idx="836">
                  <c:v>6.9792696022034306E-2</c:v>
                </c:pt>
                <c:pt idx="837">
                  <c:v>8.3241947394583349E-2</c:v>
                </c:pt>
                <c:pt idx="838">
                  <c:v>0.10236342945211163</c:v>
                </c:pt>
                <c:pt idx="839">
                  <c:v>8.3241947394583349E-2</c:v>
                </c:pt>
                <c:pt idx="840">
                  <c:v>6.9842640191552618E-2</c:v>
                </c:pt>
                <c:pt idx="841">
                  <c:v>0.1062019956263498</c:v>
                </c:pt>
                <c:pt idx="842">
                  <c:v>3.3483284756698595E-2</c:v>
                </c:pt>
                <c:pt idx="843">
                  <c:v>3.3483284756698595E-2</c:v>
                </c:pt>
                <c:pt idx="844">
                  <c:v>3.3483284756698595E-2</c:v>
                </c:pt>
                <c:pt idx="845">
                  <c:v>3.3483284756698595E-2</c:v>
                </c:pt>
                <c:pt idx="846">
                  <c:v>8.3241947394583349E-2</c:v>
                </c:pt>
                <c:pt idx="847">
                  <c:v>0.19794230021443582</c:v>
                </c:pt>
                <c:pt idx="848">
                  <c:v>0.54513276230500196</c:v>
                </c:pt>
                <c:pt idx="849">
                  <c:v>0.21139155158698486</c:v>
                </c:pt>
                <c:pt idx="850">
                  <c:v>8.3241947394583349E-2</c:v>
                </c:pt>
                <c:pt idx="851">
                  <c:v>0.1062019956263498</c:v>
                </c:pt>
                <c:pt idx="852">
                  <c:v>0.1062019956263498</c:v>
                </c:pt>
                <c:pt idx="853">
                  <c:v>9.2752744253800756E-2</c:v>
                </c:pt>
                <c:pt idx="854">
                  <c:v>0.1062019956263498</c:v>
                </c:pt>
                <c:pt idx="855">
                  <c:v>3.3483284756698595E-2</c:v>
                </c:pt>
                <c:pt idx="856">
                  <c:v>0.11955135865980537</c:v>
                </c:pt>
                <c:pt idx="857">
                  <c:v>3.3483284756698595E-2</c:v>
                </c:pt>
                <c:pt idx="858">
                  <c:v>0.1062019956263498</c:v>
                </c:pt>
                <c:pt idx="859">
                  <c:v>5.6443332988521888E-2</c:v>
                </c:pt>
                <c:pt idx="860">
                  <c:v>5.6443332988521888E-2</c:v>
                </c:pt>
                <c:pt idx="861">
                  <c:v>9.6641254597557236E-2</c:v>
                </c:pt>
                <c:pt idx="862">
                  <c:v>0.11571279248562405</c:v>
                </c:pt>
                <c:pt idx="863">
                  <c:v>0.11955135865980537</c:v>
                </c:pt>
                <c:pt idx="864">
                  <c:v>0.3394412674402929</c:v>
                </c:pt>
                <c:pt idx="865">
                  <c:v>0.29362105931591032</c:v>
                </c:pt>
                <c:pt idx="866">
                  <c:v>0.29362105931591032</c:v>
                </c:pt>
                <c:pt idx="867">
                  <c:v>0.10615205145677464</c:v>
                </c:pt>
                <c:pt idx="868">
                  <c:v>8.3192003225008193E-2</c:v>
                </c:pt>
                <c:pt idx="869">
                  <c:v>9.6591310428038923E-2</c:v>
                </c:pt>
                <c:pt idx="870">
                  <c:v>8.3241947394583349E-2</c:v>
                </c:pt>
                <c:pt idx="871">
                  <c:v>8.3192003225008193E-2</c:v>
                </c:pt>
                <c:pt idx="872">
                  <c:v>6.9842640191552618E-2</c:v>
                </c:pt>
                <c:pt idx="873">
                  <c:v>6.9842640191552618E-2</c:v>
                </c:pt>
                <c:pt idx="874">
                  <c:v>9.6591310428038923E-2</c:v>
                </c:pt>
                <c:pt idx="875">
                  <c:v>8.3241947394583349E-2</c:v>
                </c:pt>
                <c:pt idx="876">
                  <c:v>9.6641254597557236E-2</c:v>
                </c:pt>
                <c:pt idx="877">
                  <c:v>8.3192003225008193E-2</c:v>
                </c:pt>
                <c:pt idx="878">
                  <c:v>8.3192003225008193E-2</c:v>
                </c:pt>
                <c:pt idx="879">
                  <c:v>8.3192003225008193E-2</c:v>
                </c:pt>
                <c:pt idx="880">
                  <c:v>8.3192003225008193E-2</c:v>
                </c:pt>
                <c:pt idx="881">
                  <c:v>6.9842640191552618E-2</c:v>
                </c:pt>
                <c:pt idx="882">
                  <c:v>8.3241947394583349E-2</c:v>
                </c:pt>
                <c:pt idx="883">
                  <c:v>8.3192003225008193E-2</c:v>
                </c:pt>
                <c:pt idx="884">
                  <c:v>8.3241947394583349E-2</c:v>
                </c:pt>
                <c:pt idx="885">
                  <c:v>6.9842640191552618E-2</c:v>
                </c:pt>
                <c:pt idx="886">
                  <c:v>8.3192003225008193E-2</c:v>
                </c:pt>
                <c:pt idx="887">
                  <c:v>8.3192003225008193E-2</c:v>
                </c:pt>
                <c:pt idx="888">
                  <c:v>0.17503219615218768</c:v>
                </c:pt>
                <c:pt idx="889">
                  <c:v>0.15596065826417771</c:v>
                </c:pt>
                <c:pt idx="890">
                  <c:v>6.9842640191552618E-2</c:v>
                </c:pt>
                <c:pt idx="891">
                  <c:v>0.16547145512339512</c:v>
                </c:pt>
                <c:pt idx="892">
                  <c:v>0.16547145512339512</c:v>
                </c:pt>
                <c:pt idx="893">
                  <c:v>0.15596065826417771</c:v>
                </c:pt>
                <c:pt idx="894">
                  <c:v>0.1883815591857001</c:v>
                </c:pt>
                <c:pt idx="895">
                  <c:v>0.21134160741746655</c:v>
                </c:pt>
                <c:pt idx="896">
                  <c:v>0.21134160741746655</c:v>
                </c:pt>
                <c:pt idx="897">
                  <c:v>0.17503219615224452</c:v>
                </c:pt>
                <c:pt idx="898">
                  <c:v>0.1883815591857001</c:v>
                </c:pt>
                <c:pt idx="899">
                  <c:v>0.24765101868274542</c:v>
                </c:pt>
                <c:pt idx="900">
                  <c:v>0.24765101868274542</c:v>
                </c:pt>
                <c:pt idx="901">
                  <c:v>0.1883815591857001</c:v>
                </c:pt>
                <c:pt idx="902">
                  <c:v>0.21134160741746655</c:v>
                </c:pt>
                <c:pt idx="903">
                  <c:v>0.21134160741746655</c:v>
                </c:pt>
                <c:pt idx="904">
                  <c:v>0.27061106691451187</c:v>
                </c:pt>
                <c:pt idx="905">
                  <c:v>0.27061106691451187</c:v>
                </c:pt>
                <c:pt idx="906">
                  <c:v>0.19799224438395413</c:v>
                </c:pt>
                <c:pt idx="907">
                  <c:v>0.22085240427679764</c:v>
                </c:pt>
                <c:pt idx="908">
                  <c:v>0.24765101868274542</c:v>
                </c:pt>
                <c:pt idx="909">
                  <c:v>9.6641254597557236E-2</c:v>
                </c:pt>
                <c:pt idx="910">
                  <c:v>0.26682244490984885</c:v>
                </c:pt>
                <c:pt idx="911">
                  <c:v>0.24972370171917646</c:v>
                </c:pt>
                <c:pt idx="912">
                  <c:v>0.76019949128317421</c:v>
                </c:pt>
                <c:pt idx="913">
                  <c:v>0.72384013584837703</c:v>
                </c:pt>
                <c:pt idx="914">
                  <c:v>0.65505987949200062</c:v>
                </c:pt>
                <c:pt idx="915">
                  <c:v>0.63204988709048848</c:v>
                </c:pt>
                <c:pt idx="916">
                  <c:v>0.50390028289814381</c:v>
                </c:pt>
                <c:pt idx="917">
                  <c:v>0.60908983885860835</c:v>
                </c:pt>
                <c:pt idx="918">
                  <c:v>0.63209983126012048</c:v>
                </c:pt>
                <c:pt idx="919">
                  <c:v>0.60525127268442702</c:v>
                </c:pt>
                <c:pt idx="920">
                  <c:v>0.61870052405720344</c:v>
                </c:pt>
                <c:pt idx="921">
                  <c:v>0.72384013584837703</c:v>
                </c:pt>
                <c:pt idx="922">
                  <c:v>0.61865057988757144</c:v>
                </c:pt>
                <c:pt idx="923">
                  <c:v>0.62253909023138476</c:v>
                </c:pt>
                <c:pt idx="924">
                  <c:v>0.51734953427057917</c:v>
                </c:pt>
                <c:pt idx="925">
                  <c:v>0.56894186141926184</c:v>
                </c:pt>
                <c:pt idx="926">
                  <c:v>0.66452073218147234</c:v>
                </c:pt>
                <c:pt idx="927">
                  <c:v>0.77932097334064565</c:v>
                </c:pt>
                <c:pt idx="928">
                  <c:v>0.78315953951482697</c:v>
                </c:pt>
                <c:pt idx="929">
                  <c:v>0.76971028814227793</c:v>
                </c:pt>
                <c:pt idx="930">
                  <c:v>0.66452073218147234</c:v>
                </c:pt>
                <c:pt idx="931">
                  <c:v>0.68180854972843008</c:v>
                </c:pt>
                <c:pt idx="932">
                  <c:v>0.17498225198266937</c:v>
                </c:pt>
                <c:pt idx="933">
                  <c:v>0.15202220375084607</c:v>
                </c:pt>
                <c:pt idx="934">
                  <c:v>0.79272028054356269</c:v>
                </c:pt>
                <c:pt idx="935">
                  <c:v>0.17498225198266937</c:v>
                </c:pt>
                <c:pt idx="936">
                  <c:v>0.12916204385811625</c:v>
                </c:pt>
                <c:pt idx="937">
                  <c:v>0.29362105931591032</c:v>
                </c:pt>
                <c:pt idx="938">
                  <c:v>0.12916204385811625</c:v>
                </c:pt>
                <c:pt idx="939">
                  <c:v>0.25721175971148114</c:v>
                </c:pt>
                <c:pt idx="940">
                  <c:v>0.12916204385811625</c:v>
                </c:pt>
                <c:pt idx="941">
                  <c:v>0.15202220375084607</c:v>
                </c:pt>
                <c:pt idx="942">
                  <c:v>0.16547145512345196</c:v>
                </c:pt>
                <c:pt idx="943">
                  <c:v>0.28789888446135592</c:v>
                </c:pt>
                <c:pt idx="944">
                  <c:v>0.19794230021443582</c:v>
                </c:pt>
                <c:pt idx="945">
                  <c:v>0.16547145512345196</c:v>
                </c:pt>
                <c:pt idx="946">
                  <c:v>0.17498225198266937</c:v>
                </c:pt>
                <c:pt idx="947">
                  <c:v>0.15202220375084607</c:v>
                </c:pt>
                <c:pt idx="948">
                  <c:v>0.15202220375084607</c:v>
                </c:pt>
                <c:pt idx="949">
                  <c:v>0.15202220375084607</c:v>
                </c:pt>
                <c:pt idx="950">
                  <c:v>0.12916204385811625</c:v>
                </c:pt>
                <c:pt idx="951">
                  <c:v>0.15202220375084607</c:v>
                </c:pt>
                <c:pt idx="952">
                  <c:v>0.17498225198266937</c:v>
                </c:pt>
                <c:pt idx="953">
                  <c:v>0.17498225198266937</c:v>
                </c:pt>
                <c:pt idx="954">
                  <c:v>0.19794230021443582</c:v>
                </c:pt>
                <c:pt idx="955">
                  <c:v>0.16547145512345196</c:v>
                </c:pt>
                <c:pt idx="956">
                  <c:v>0.16547145512345196</c:v>
                </c:pt>
                <c:pt idx="957">
                  <c:v>0.15202220375084607</c:v>
                </c:pt>
                <c:pt idx="958">
                  <c:v>0.17498225198266937</c:v>
                </c:pt>
                <c:pt idx="959">
                  <c:v>0.17498225198266937</c:v>
                </c:pt>
                <c:pt idx="960">
                  <c:v>0.17498225198266937</c:v>
                </c:pt>
                <c:pt idx="961">
                  <c:v>0.18843150335521841</c:v>
                </c:pt>
                <c:pt idx="962">
                  <c:v>0.15202220375084607</c:v>
                </c:pt>
                <c:pt idx="963">
                  <c:v>0.15202220375084607</c:v>
                </c:pt>
                <c:pt idx="964">
                  <c:v>0.15202220375084607</c:v>
                </c:pt>
                <c:pt idx="965">
                  <c:v>0.17498225198266937</c:v>
                </c:pt>
                <c:pt idx="966">
                  <c:v>0.19794230021443582</c:v>
                </c:pt>
                <c:pt idx="967">
                  <c:v>0.17498225198266937</c:v>
                </c:pt>
                <c:pt idx="968">
                  <c:v>0.14251140689162867</c:v>
                </c:pt>
                <c:pt idx="969">
                  <c:v>0.16547145512345196</c:v>
                </c:pt>
                <c:pt idx="970">
                  <c:v>0.18843150335521841</c:v>
                </c:pt>
                <c:pt idx="971">
                  <c:v>0.20178086638867399</c:v>
                </c:pt>
                <c:pt idx="972">
                  <c:v>0.16547145512345196</c:v>
                </c:pt>
                <c:pt idx="973">
                  <c:v>0.16547145512345196</c:v>
                </c:pt>
                <c:pt idx="974">
                  <c:v>0.14251140689162867</c:v>
                </c:pt>
                <c:pt idx="975">
                  <c:v>0.16547145512345196</c:v>
                </c:pt>
                <c:pt idx="976">
                  <c:v>0.14251140689162867</c:v>
                </c:pt>
                <c:pt idx="977">
                  <c:v>0.17498225198266937</c:v>
                </c:pt>
                <c:pt idx="978">
                  <c:v>0.28406031828711775</c:v>
                </c:pt>
                <c:pt idx="979">
                  <c:v>0.17882081815685069</c:v>
                </c:pt>
                <c:pt idx="980">
                  <c:v>0.16547145512345196</c:v>
                </c:pt>
                <c:pt idx="981">
                  <c:v>0.15596065826417771</c:v>
                </c:pt>
                <c:pt idx="982">
                  <c:v>0.17498225198266937</c:v>
                </c:pt>
                <c:pt idx="983">
                  <c:v>0.17498225198266937</c:v>
                </c:pt>
                <c:pt idx="984">
                  <c:v>0.46764081580238326</c:v>
                </c:pt>
                <c:pt idx="985">
                  <c:v>0.36245125984169135</c:v>
                </c:pt>
                <c:pt idx="986">
                  <c:v>0.63204988709048848</c:v>
                </c:pt>
                <c:pt idx="987">
                  <c:v>0.50390028289814381</c:v>
                </c:pt>
                <c:pt idx="988">
                  <c:v>0.58622967896610589</c:v>
                </c:pt>
                <c:pt idx="989">
                  <c:v>0.42167077516921836</c:v>
                </c:pt>
                <c:pt idx="990">
                  <c:v>0.43123151619806777</c:v>
                </c:pt>
                <c:pt idx="991">
                  <c:v>0.43123151619806777</c:v>
                </c:pt>
                <c:pt idx="992">
                  <c:v>0.45419156442983422</c:v>
                </c:pt>
                <c:pt idx="993">
                  <c:v>0.16547145512345196</c:v>
                </c:pt>
                <c:pt idx="994">
                  <c:v>0.76976023231168256</c:v>
                </c:pt>
                <c:pt idx="995">
                  <c:v>0.30313185617512772</c:v>
                </c:pt>
                <c:pt idx="996">
                  <c:v>0.43128146036758608</c:v>
                </c:pt>
                <c:pt idx="997">
                  <c:v>0.19794230021443582</c:v>
                </c:pt>
                <c:pt idx="998">
                  <c:v>0.17498225198266937</c:v>
                </c:pt>
                <c:pt idx="999">
                  <c:v>0.74680018408002979</c:v>
                </c:pt>
                <c:pt idx="1000">
                  <c:v>0.7467502399103978</c:v>
                </c:pt>
                <c:pt idx="1001">
                  <c:v>0.7467502399103978</c:v>
                </c:pt>
                <c:pt idx="1002">
                  <c:v>0.29362105931591032</c:v>
                </c:pt>
                <c:pt idx="1003">
                  <c:v>0.42167077516921836</c:v>
                </c:pt>
                <c:pt idx="1004">
                  <c:v>0.54982037936167671</c:v>
                </c:pt>
                <c:pt idx="1005">
                  <c:v>0.64161062811945158</c:v>
                </c:pt>
                <c:pt idx="1006">
                  <c:v>0.65505987949200062</c:v>
                </c:pt>
                <c:pt idx="1007">
                  <c:v>0.65500993532236862</c:v>
                </c:pt>
                <c:pt idx="1008">
                  <c:v>0.76014954711354221</c:v>
                </c:pt>
                <c:pt idx="1009">
                  <c:v>0.76019949128294684</c:v>
                </c:pt>
                <c:pt idx="1010">
                  <c:v>0.7467502399103978</c:v>
                </c:pt>
                <c:pt idx="1011">
                  <c:v>0.15202220375084607</c:v>
                </c:pt>
                <c:pt idx="1012">
                  <c:v>0.28017180794324759</c:v>
                </c:pt>
                <c:pt idx="1013">
                  <c:v>0.78315953951482697</c:v>
                </c:pt>
                <c:pt idx="1014">
                  <c:v>0.37585056704483577</c:v>
                </c:pt>
                <c:pt idx="1015">
                  <c:v>0.50390028289814381</c:v>
                </c:pt>
                <c:pt idx="1016">
                  <c:v>0.27066101108403018</c:v>
                </c:pt>
                <c:pt idx="1017">
                  <c:v>0.17882081815685069</c:v>
                </c:pt>
                <c:pt idx="1018">
                  <c:v>0.27066101108403018</c:v>
                </c:pt>
                <c:pt idx="1019">
                  <c:v>0.18843150335521841</c:v>
                </c:pt>
                <c:pt idx="1020">
                  <c:v>0.20178086638867399</c:v>
                </c:pt>
                <c:pt idx="1021">
                  <c:v>0.21523011776122303</c:v>
                </c:pt>
                <c:pt idx="1022">
                  <c:v>0.20178086638867399</c:v>
                </c:pt>
                <c:pt idx="1023">
                  <c:v>0.23819016599304632</c:v>
                </c:pt>
                <c:pt idx="1024">
                  <c:v>0.15591071409460255</c:v>
                </c:pt>
                <c:pt idx="1025">
                  <c:v>0.17882081815685069</c:v>
                </c:pt>
                <c:pt idx="1026">
                  <c:v>0.16547145512345196</c:v>
                </c:pt>
                <c:pt idx="1027">
                  <c:v>0.29362105931591032</c:v>
                </c:pt>
                <c:pt idx="1028">
                  <c:v>0.234301655649233</c:v>
                </c:pt>
                <c:pt idx="1029">
                  <c:v>0.234301655649233</c:v>
                </c:pt>
                <c:pt idx="1030">
                  <c:v>0.26110027005529446</c:v>
                </c:pt>
                <c:pt idx="1031">
                  <c:v>0.23814022182347117</c:v>
                </c:pt>
                <c:pt idx="1032">
                  <c:v>0.6454491942936329</c:v>
                </c:pt>
                <c:pt idx="1033">
                  <c:v>0.6454491942936329</c:v>
                </c:pt>
                <c:pt idx="1034">
                  <c:v>0.51729959010117454</c:v>
                </c:pt>
                <c:pt idx="1035">
                  <c:v>0.16547145512345196</c:v>
                </c:pt>
                <c:pt idx="1036">
                  <c:v>0.45424150859935253</c:v>
                </c:pt>
                <c:pt idx="1037">
                  <c:v>0.45424150859935253</c:v>
                </c:pt>
                <c:pt idx="1038">
                  <c:v>0.43128146036758608</c:v>
                </c:pt>
                <c:pt idx="1039">
                  <c:v>0.43128146036758608</c:v>
                </c:pt>
                <c:pt idx="1040">
                  <c:v>0.45424150859935253</c:v>
                </c:pt>
                <c:pt idx="1041">
                  <c:v>8.3241947394583349E-2</c:v>
                </c:pt>
                <c:pt idx="1042">
                  <c:v>6.9842640191552618E-2</c:v>
                </c:pt>
                <c:pt idx="1043">
                  <c:v>6.9842640191552618E-2</c:v>
                </c:pt>
                <c:pt idx="1044">
                  <c:v>0.1883815591857001</c:v>
                </c:pt>
                <c:pt idx="1045">
                  <c:v>0.3299304705810755</c:v>
                </c:pt>
                <c:pt idx="1046">
                  <c:v>0.36623988184646805</c:v>
                </c:pt>
                <c:pt idx="1047">
                  <c:v>8.3192003225008193E-2</c:v>
                </c:pt>
                <c:pt idx="1048">
                  <c:v>0.34332977778410623</c:v>
                </c:pt>
                <c:pt idx="1049">
                  <c:v>8.3241947394583349E-2</c:v>
                </c:pt>
                <c:pt idx="1050">
                  <c:v>8.3192003225008193E-2</c:v>
                </c:pt>
                <c:pt idx="1051">
                  <c:v>0.17882081815685069</c:v>
                </c:pt>
                <c:pt idx="1052">
                  <c:v>0.29357111514627832</c:v>
                </c:pt>
                <c:pt idx="1053">
                  <c:v>0.30702036651894105</c:v>
                </c:pt>
                <c:pt idx="1054">
                  <c:v>0.36628982601598636</c:v>
                </c:pt>
                <c:pt idx="1055">
                  <c:v>0.30697042234930905</c:v>
                </c:pt>
                <c:pt idx="1056">
                  <c:v>0.3891999300782345</c:v>
                </c:pt>
                <c:pt idx="1057">
                  <c:v>0.35289051881284195</c:v>
                </c:pt>
                <c:pt idx="1058">
                  <c:v>0.38924987424775281</c:v>
                </c:pt>
                <c:pt idx="1059">
                  <c:v>0.31658110754767677</c:v>
                </c:pt>
                <c:pt idx="1060">
                  <c:v>0.3299304705810755</c:v>
                </c:pt>
                <c:pt idx="1061">
                  <c:v>0.43507008237224909</c:v>
                </c:pt>
                <c:pt idx="1062">
                  <c:v>0.39876067110697022</c:v>
                </c:pt>
                <c:pt idx="1063">
                  <c:v>0.42555928551303168</c:v>
                </c:pt>
                <c:pt idx="1064">
                  <c:v>0.52118810044487418</c:v>
                </c:pt>
                <c:pt idx="1065">
                  <c:v>0.50783873741147545</c:v>
                </c:pt>
                <c:pt idx="1066">
                  <c:v>0.47147938197667827</c:v>
                </c:pt>
                <c:pt idx="1067">
                  <c:v>0.50778879324184345</c:v>
                </c:pt>
                <c:pt idx="1068">
                  <c:v>0.50778879324184345</c:v>
                </c:pt>
                <c:pt idx="1069">
                  <c:v>0.10615205145677464</c:v>
                </c:pt>
                <c:pt idx="1070">
                  <c:v>9.6591310428038923E-2</c:v>
                </c:pt>
                <c:pt idx="1071">
                  <c:v>9.6591310428038923E-2</c:v>
                </c:pt>
                <c:pt idx="1072">
                  <c:v>9.6591310428038923E-2</c:v>
                </c:pt>
                <c:pt idx="1073">
                  <c:v>8.3241947394583349E-2</c:v>
                </c:pt>
                <c:pt idx="1074">
                  <c:v>8.3241947394526505E-2</c:v>
                </c:pt>
                <c:pt idx="1075">
                  <c:v>8.3241947394583349E-2</c:v>
                </c:pt>
                <c:pt idx="1076">
                  <c:v>6.9792696022034306E-2</c:v>
                </c:pt>
                <c:pt idx="1077">
                  <c:v>6.9792696022034306E-2</c:v>
                </c:pt>
                <c:pt idx="1078">
                  <c:v>8.3241947394583349E-2</c:v>
                </c:pt>
                <c:pt idx="1079">
                  <c:v>8.3241947394583349E-2</c:v>
                </c:pt>
                <c:pt idx="1080">
                  <c:v>9.6591310428038923E-2</c:v>
                </c:pt>
                <c:pt idx="1081">
                  <c:v>8.3241947394526505E-2</c:v>
                </c:pt>
                <c:pt idx="1082">
                  <c:v>0.1386728407173905</c:v>
                </c:pt>
                <c:pt idx="1083">
                  <c:v>0.1062019956263498</c:v>
                </c:pt>
                <c:pt idx="1084">
                  <c:v>0.15596065826417771</c:v>
                </c:pt>
                <c:pt idx="1085">
                  <c:v>0.16547145512339512</c:v>
                </c:pt>
                <c:pt idx="1086">
                  <c:v>0.21139155158698486</c:v>
                </c:pt>
                <c:pt idx="1087">
                  <c:v>0.18843150335521841</c:v>
                </c:pt>
                <c:pt idx="1088">
                  <c:v>0.20178086638867399</c:v>
                </c:pt>
                <c:pt idx="1089">
                  <c:v>0.22474091462049728</c:v>
                </c:pt>
                <c:pt idx="1090">
                  <c:v>0.21139155158698486</c:v>
                </c:pt>
                <c:pt idx="1091">
                  <c:v>0.21139155158698486</c:v>
                </c:pt>
                <c:pt idx="1092">
                  <c:v>0.18843150335521841</c:v>
                </c:pt>
                <c:pt idx="1093">
                  <c:v>0.22474091462049728</c:v>
                </c:pt>
                <c:pt idx="1094">
                  <c:v>0.29362105931591032</c:v>
                </c:pt>
                <c:pt idx="1095">
                  <c:v>0.52691027529942858</c:v>
                </c:pt>
                <c:pt idx="1096">
                  <c:v>0.45808007477364754</c:v>
                </c:pt>
                <c:pt idx="1097">
                  <c:v>0.32993047058118918</c:v>
                </c:pt>
                <c:pt idx="1098">
                  <c:v>0.31648121920852645</c:v>
                </c:pt>
                <c:pt idx="1099">
                  <c:v>0.42172071933885036</c:v>
                </c:pt>
                <c:pt idx="1100">
                  <c:v>0.31648121920852645</c:v>
                </c:pt>
                <c:pt idx="1101">
                  <c:v>0.4351200265417674</c:v>
                </c:pt>
                <c:pt idx="1102">
                  <c:v>0.41215997831000095</c:v>
                </c:pt>
                <c:pt idx="1103">
                  <c:v>0.56321968656482113</c:v>
                </c:pt>
                <c:pt idx="1104">
                  <c:v>0.32993047058118918</c:v>
                </c:pt>
                <c:pt idx="1105">
                  <c:v>0.27061106691451187</c:v>
                </c:pt>
                <c:pt idx="1106">
                  <c:v>0.36240131567205935</c:v>
                </c:pt>
                <c:pt idx="1107">
                  <c:v>0.4351200265417674</c:v>
                </c:pt>
                <c:pt idx="1108">
                  <c:v>0.1654215109538768</c:v>
                </c:pt>
                <c:pt idx="1109">
                  <c:v>0.17887076232642585</c:v>
                </c:pt>
                <c:pt idx="1110">
                  <c:v>0.25158947319607705</c:v>
                </c:pt>
                <c:pt idx="1111">
                  <c:v>0.19222012535988142</c:v>
                </c:pt>
                <c:pt idx="1112">
                  <c:v>0.23814022182347117</c:v>
                </c:pt>
                <c:pt idx="1113">
                  <c:v>0.42555928551303168</c:v>
                </c:pt>
                <c:pt idx="1114">
                  <c:v>0.47147938197656458</c:v>
                </c:pt>
                <c:pt idx="1115">
                  <c:v>0.3796391890493851</c:v>
                </c:pt>
                <c:pt idx="1116">
                  <c:v>0.29740968132057333</c:v>
                </c:pt>
                <c:pt idx="1117">
                  <c:v>0.50778879324195714</c:v>
                </c:pt>
                <c:pt idx="1118">
                  <c:v>0.21518017359164787</c:v>
                </c:pt>
                <c:pt idx="1119">
                  <c:v>0.19222012535988142</c:v>
                </c:pt>
                <c:pt idx="1120">
                  <c:v>0.22479085879001559</c:v>
                </c:pt>
                <c:pt idx="1121">
                  <c:v>0.24765101868268857</c:v>
                </c:pt>
                <c:pt idx="1122">
                  <c:v>0.22479085879001559</c:v>
                </c:pt>
                <c:pt idx="1123">
                  <c:v>0.23814022182347117</c:v>
                </c:pt>
                <c:pt idx="1124">
                  <c:v>0.26110027005529446</c:v>
                </c:pt>
                <c:pt idx="1125">
                  <c:v>0.25158947319607705</c:v>
                </c:pt>
                <c:pt idx="1126">
                  <c:v>0.2285794807946786</c:v>
                </c:pt>
                <c:pt idx="1127">
                  <c:v>0.27444963308875003</c:v>
                </c:pt>
                <c:pt idx="1128">
                  <c:v>0.21518017359164787</c:v>
                </c:pt>
                <c:pt idx="1129">
                  <c:v>0.20183081055824914</c:v>
                </c:pt>
                <c:pt idx="1130">
                  <c:v>0.26110027005529446</c:v>
                </c:pt>
                <c:pt idx="1131">
                  <c:v>0.23814022182352801</c:v>
                </c:pt>
                <c:pt idx="1132">
                  <c:v>0.20183081055824914</c:v>
                </c:pt>
                <c:pt idx="1133">
                  <c:v>0.20183081055824914</c:v>
                </c:pt>
                <c:pt idx="1134">
                  <c:v>0.20183081055824914</c:v>
                </c:pt>
                <c:pt idx="1135">
                  <c:v>0.21518017359164787</c:v>
                </c:pt>
                <c:pt idx="1136">
                  <c:v>0.21518017359164787</c:v>
                </c:pt>
                <c:pt idx="1137">
                  <c:v>0.27444963308875003</c:v>
                </c:pt>
                <c:pt idx="1138">
                  <c:v>0.23814022182347117</c:v>
                </c:pt>
                <c:pt idx="1139">
                  <c:v>0.19222012535988142</c:v>
                </c:pt>
                <c:pt idx="1140">
                  <c:v>0.25158947319607705</c:v>
                </c:pt>
                <c:pt idx="1141">
                  <c:v>0.21518017359164787</c:v>
                </c:pt>
                <c:pt idx="1142">
                  <c:v>0.27444963308875003</c:v>
                </c:pt>
                <c:pt idx="1143">
                  <c:v>0.23814022182347117</c:v>
                </c:pt>
                <c:pt idx="1144">
                  <c:v>0.36628982601598636</c:v>
                </c:pt>
                <c:pt idx="1145">
                  <c:v>0.40259923728115155</c:v>
                </c:pt>
                <c:pt idx="1146">
                  <c:v>0.49443943020844472</c:v>
                </c:pt>
                <c:pt idx="1147">
                  <c:v>0.24765101868268857</c:v>
                </c:pt>
                <c:pt idx="1148">
                  <c:v>0.24765101868268857</c:v>
                </c:pt>
                <c:pt idx="1149">
                  <c:v>0.32988052641155718</c:v>
                </c:pt>
                <c:pt idx="1150">
                  <c:v>0.34332977778421991</c:v>
                </c:pt>
                <c:pt idx="1151">
                  <c:v>0.38924987424775281</c:v>
                </c:pt>
                <c:pt idx="1152">
                  <c:v>0.26110027005529446</c:v>
                </c:pt>
                <c:pt idx="1153">
                  <c:v>0.43507008237224909</c:v>
                </c:pt>
                <c:pt idx="1154">
                  <c:v>0.33381898092488882</c:v>
                </c:pt>
                <c:pt idx="1155">
                  <c:v>0.37012839219028137</c:v>
                </c:pt>
                <c:pt idx="1156">
                  <c:v>0.30124824749475465</c:v>
                </c:pt>
                <c:pt idx="1157">
                  <c:v>0.36061759533095028</c:v>
                </c:pt>
                <c:pt idx="1158">
                  <c:v>0.38347775522368011</c:v>
                </c:pt>
                <c:pt idx="1159">
                  <c:v>0.33381898092488882</c:v>
                </c:pt>
                <c:pt idx="1160">
                  <c:v>0.31085893269312237</c:v>
                </c:pt>
                <c:pt idx="1161">
                  <c:v>0.28789888446129908</c:v>
                </c:pt>
                <c:pt idx="1162">
                  <c:v>0.31085893269312237</c:v>
                </c:pt>
                <c:pt idx="1163">
                  <c:v>0.21518017359164787</c:v>
                </c:pt>
                <c:pt idx="1164">
                  <c:v>0.34332977778421991</c:v>
                </c:pt>
                <c:pt idx="1165">
                  <c:v>0.36628982601598636</c:v>
                </c:pt>
                <c:pt idx="1166">
                  <c:v>0.21518017359164787</c:v>
                </c:pt>
                <c:pt idx="1167">
                  <c:v>0.35667914081761865</c:v>
                </c:pt>
                <c:pt idx="1168">
                  <c:v>0.21518017359164787</c:v>
                </c:pt>
                <c:pt idx="1169">
                  <c:v>0.29745962549014848</c:v>
                </c:pt>
                <c:pt idx="1170">
                  <c:v>0.26110027005529446</c:v>
                </c:pt>
                <c:pt idx="1171">
                  <c:v>0.21906868393546119</c:v>
                </c:pt>
                <c:pt idx="1172">
                  <c:v>0.31080898852360406</c:v>
                </c:pt>
                <c:pt idx="1173">
                  <c:v>0.31080898852360406</c:v>
                </c:pt>
                <c:pt idx="1174">
                  <c:v>0.20950794290672548</c:v>
                </c:pt>
                <c:pt idx="1175">
                  <c:v>0.22474091462049728</c:v>
                </c:pt>
                <c:pt idx="1176">
                  <c:v>0.23819016599304632</c:v>
                </c:pt>
                <c:pt idx="1177">
                  <c:v>0.23814022182347117</c:v>
                </c:pt>
                <c:pt idx="1178">
                  <c:v>0.23814022182347117</c:v>
                </c:pt>
                <c:pt idx="1179">
                  <c:v>0.21523011776127987</c:v>
                </c:pt>
                <c:pt idx="1180">
                  <c:v>0.23814022182347117</c:v>
                </c:pt>
                <c:pt idx="1181">
                  <c:v>0.18454299301140509</c:v>
                </c:pt>
                <c:pt idx="1182">
                  <c:v>0.18454299301140509</c:v>
                </c:pt>
                <c:pt idx="1183">
                  <c:v>0.16158294477963864</c:v>
                </c:pt>
                <c:pt idx="1184">
                  <c:v>8.9103252435677405E-2</c:v>
                </c:pt>
                <c:pt idx="1185">
                  <c:v>0.1120633006675007</c:v>
                </c:pt>
                <c:pt idx="1186">
                  <c:v>0.1120633006675007</c:v>
                </c:pt>
                <c:pt idx="1187">
                  <c:v>0.12541266370095627</c:v>
                </c:pt>
                <c:pt idx="1188">
                  <c:v>0.12541266370095627</c:v>
                </c:pt>
                <c:pt idx="1189">
                  <c:v>0.10245261546918982</c:v>
                </c:pt>
                <c:pt idx="1190">
                  <c:v>0.10245261546918982</c:v>
                </c:pt>
                <c:pt idx="1191">
                  <c:v>0.12541266370095627</c:v>
                </c:pt>
                <c:pt idx="1192">
                  <c:v>0.12541266370095627</c:v>
                </c:pt>
                <c:pt idx="1193">
                  <c:v>0.1120633006675007</c:v>
                </c:pt>
                <c:pt idx="1194">
                  <c:v>0.12541266370095627</c:v>
                </c:pt>
                <c:pt idx="1195">
                  <c:v>0.1120633006675007</c:v>
                </c:pt>
                <c:pt idx="1196">
                  <c:v>0.60155183669689904</c:v>
                </c:pt>
                <c:pt idx="1197">
                  <c:v>0.10245261546918982</c:v>
                </c:pt>
                <c:pt idx="1198">
                  <c:v>0.33579177562228324</c:v>
                </c:pt>
                <c:pt idx="1199">
                  <c:v>0.27444963308875003</c:v>
                </c:pt>
                <c:pt idx="1200">
                  <c:v>0.18270932850066401</c:v>
                </c:pt>
                <c:pt idx="1201">
                  <c:v>0.24202873216728449</c:v>
                </c:pt>
                <c:pt idx="1202">
                  <c:v>0.16935996546720844</c:v>
                </c:pt>
                <c:pt idx="1203">
                  <c:v>0.16931002129763328</c:v>
                </c:pt>
                <c:pt idx="1204">
                  <c:v>0.22862942496425376</c:v>
                </c:pt>
                <c:pt idx="1205">
                  <c:v>0.15596065826417771</c:v>
                </c:pt>
                <c:pt idx="1206">
                  <c:v>0.21518017359170472</c:v>
                </c:pt>
                <c:pt idx="1207">
                  <c:v>0.21523011776122303</c:v>
                </c:pt>
                <c:pt idx="1208">
                  <c:v>0.29740968132051648</c:v>
                </c:pt>
                <c:pt idx="1209">
                  <c:v>0.28406031828711775</c:v>
                </c:pt>
                <c:pt idx="1210">
                  <c:v>0.36098147428060656</c:v>
                </c:pt>
                <c:pt idx="1211">
                  <c:v>0.23814022182347117</c:v>
                </c:pt>
                <c:pt idx="1212">
                  <c:v>0.35137078908223884</c:v>
                </c:pt>
                <c:pt idx="1213">
                  <c:v>0.31085893269312237</c:v>
                </c:pt>
                <c:pt idx="1214">
                  <c:v>0.48866731118425832</c:v>
                </c:pt>
                <c:pt idx="1215">
                  <c:v>0.25158947319607705</c:v>
                </c:pt>
                <c:pt idx="1216">
                  <c:v>0.25158947319607705</c:v>
                </c:pt>
                <c:pt idx="1217">
                  <c:v>0.25158947319607705</c:v>
                </c:pt>
                <c:pt idx="1218">
                  <c:v>0.25158947319607705</c:v>
                </c:pt>
                <c:pt idx="1219">
                  <c:v>0.29740968132051648</c:v>
                </c:pt>
                <c:pt idx="1220">
                  <c:v>0.28789888446135592</c:v>
                </c:pt>
                <c:pt idx="1221">
                  <c:v>0.22862942496425376</c:v>
                </c:pt>
                <c:pt idx="1222">
                  <c:v>0.27444963308880688</c:v>
                </c:pt>
                <c:pt idx="1223">
                  <c:v>0.26110027005529446</c:v>
                </c:pt>
                <c:pt idx="1224">
                  <c:v>0.58617973479658758</c:v>
                </c:pt>
                <c:pt idx="1225">
                  <c:v>0.71432933898904594</c:v>
                </c:pt>
                <c:pt idx="1226">
                  <c:v>0.45803013060401554</c:v>
                </c:pt>
                <c:pt idx="1227">
                  <c:v>0.35284057464343732</c:v>
                </c:pt>
                <c:pt idx="1228">
                  <c:v>0.27061106691451187</c:v>
                </c:pt>
                <c:pt idx="1229">
                  <c:v>0.30702036651894105</c:v>
                </c:pt>
                <c:pt idx="1230">
                  <c:v>0.27444963308875003</c:v>
                </c:pt>
                <c:pt idx="1231">
                  <c:v>0.21901873976594288</c:v>
                </c:pt>
                <c:pt idx="1232">
                  <c:v>0.63588845326466981</c:v>
                </c:pt>
                <c:pt idx="1233">
                  <c:v>0.61292840503301704</c:v>
                </c:pt>
                <c:pt idx="1234">
                  <c:v>0.67224780869969436</c:v>
                </c:pt>
                <c:pt idx="1235">
                  <c:v>0.61297834920242167</c:v>
                </c:pt>
                <c:pt idx="1236">
                  <c:v>0.11960130282938053</c:v>
                </c:pt>
                <c:pt idx="1237">
                  <c:v>0.14256135106114698</c:v>
                </c:pt>
                <c:pt idx="1238">
                  <c:v>0.1329506658628361</c:v>
                </c:pt>
                <c:pt idx="1239">
                  <c:v>0.14256135106114698</c:v>
                </c:pt>
                <c:pt idx="1240">
                  <c:v>0.15974928026889756</c:v>
                </c:pt>
                <c:pt idx="1241">
                  <c:v>0.11960130282938053</c:v>
                </c:pt>
                <c:pt idx="1242">
                  <c:v>0.11960130282938053</c:v>
                </c:pt>
                <c:pt idx="1243">
                  <c:v>0.11960130282938053</c:v>
                </c:pt>
                <c:pt idx="1244">
                  <c:v>0.17887076232642585</c:v>
                </c:pt>
                <c:pt idx="1245">
                  <c:v>7.9353437050770026E-2</c:v>
                </c:pt>
                <c:pt idx="1246">
                  <c:v>0.1329506658628361</c:v>
                </c:pt>
                <c:pt idx="1247">
                  <c:v>0.1329506658628361</c:v>
                </c:pt>
                <c:pt idx="1248">
                  <c:v>0.1329506658628361</c:v>
                </c:pt>
                <c:pt idx="1249">
                  <c:v>0.14639991723538515</c:v>
                </c:pt>
                <c:pt idx="1250">
                  <c:v>0.14256135106114698</c:v>
                </c:pt>
                <c:pt idx="1251">
                  <c:v>0.14256135106114698</c:v>
                </c:pt>
                <c:pt idx="1252">
                  <c:v>0.11960130282938053</c:v>
                </c:pt>
                <c:pt idx="1253">
                  <c:v>0.14256135106114698</c:v>
                </c:pt>
                <c:pt idx="1254">
                  <c:v>0.15591071409460255</c:v>
                </c:pt>
                <c:pt idx="1255">
                  <c:v>0.15596065826417771</c:v>
                </c:pt>
                <c:pt idx="1256">
                  <c:v>0.14251140689162867</c:v>
                </c:pt>
                <c:pt idx="1257">
                  <c:v>0.14639991723544199</c:v>
                </c:pt>
                <c:pt idx="1258">
                  <c:v>0.15979922443841588</c:v>
                </c:pt>
                <c:pt idx="1259">
                  <c:v>0.31556438695321276</c:v>
                </c:pt>
                <c:pt idx="1260">
                  <c:v>0.15596065826417771</c:v>
                </c:pt>
                <c:pt idx="1261">
                  <c:v>0.19222012535988142</c:v>
                </c:pt>
                <c:pt idx="1262">
                  <c:v>0.15591071409460255</c:v>
                </c:pt>
                <c:pt idx="1263">
                  <c:v>9.2802688423319069E-2</c:v>
                </c:pt>
                <c:pt idx="1264">
                  <c:v>0.26543114304365645</c:v>
                </c:pt>
                <c:pt idx="1265">
                  <c:v>0.10615205145677464</c:v>
                </c:pt>
                <c:pt idx="1266">
                  <c:v>0.14256135106114698</c:v>
                </c:pt>
                <c:pt idx="1267">
                  <c:v>0.15591071409460255</c:v>
                </c:pt>
                <c:pt idx="1268">
                  <c:v>0.15591071409460255</c:v>
                </c:pt>
                <c:pt idx="1269">
                  <c:v>0.1693599654671516</c:v>
                </c:pt>
                <c:pt idx="1270">
                  <c:v>0.14256135106114698</c:v>
                </c:pt>
                <c:pt idx="1271">
                  <c:v>9.2802688423319069E-2</c:v>
                </c:pt>
                <c:pt idx="1272">
                  <c:v>0.14251140689162867</c:v>
                </c:pt>
                <c:pt idx="1273">
                  <c:v>0.14256135106114698</c:v>
                </c:pt>
                <c:pt idx="1274">
                  <c:v>0.17887076232642585</c:v>
                </c:pt>
                <c:pt idx="1275">
                  <c:v>0.15591071409460255</c:v>
                </c:pt>
                <c:pt idx="1276">
                  <c:v>9.2752744253743913E-2</c:v>
                </c:pt>
                <c:pt idx="1277">
                  <c:v>0.10620199562629296</c:v>
                </c:pt>
                <c:pt idx="1278">
                  <c:v>0.11571279248556721</c:v>
                </c:pt>
                <c:pt idx="1279">
                  <c:v>9.2752744253743913E-2</c:v>
                </c:pt>
                <c:pt idx="1280">
                  <c:v>9.2752744253743913E-2</c:v>
                </c:pt>
                <c:pt idx="1281">
                  <c:v>0.11955135865980537</c:v>
                </c:pt>
                <c:pt idx="1282">
                  <c:v>6.9792696021977463E-2</c:v>
                </c:pt>
                <c:pt idx="1283">
                  <c:v>0.1062019956263498</c:v>
                </c:pt>
                <c:pt idx="1284">
                  <c:v>9.2802688423319069E-2</c:v>
                </c:pt>
                <c:pt idx="1285">
                  <c:v>0.11960130282932369</c:v>
                </c:pt>
                <c:pt idx="1286">
                  <c:v>0.1062019956263498</c:v>
                </c:pt>
                <c:pt idx="1287">
                  <c:v>0.11955135865980537</c:v>
                </c:pt>
                <c:pt idx="1288">
                  <c:v>0.1830232632806883</c:v>
                </c:pt>
                <c:pt idx="1289">
                  <c:v>0.10620199562629296</c:v>
                </c:pt>
                <c:pt idx="1290">
                  <c:v>9.2752744253743913E-2</c:v>
                </c:pt>
                <c:pt idx="1291">
                  <c:v>0.15860056436912373</c:v>
                </c:pt>
                <c:pt idx="1292">
                  <c:v>0.17882081815685069</c:v>
                </c:pt>
                <c:pt idx="1293">
                  <c:v>9.2802688423319069E-2</c:v>
                </c:pt>
                <c:pt idx="1294">
                  <c:v>0.10615205145677464</c:v>
                </c:pt>
                <c:pt idx="1295">
                  <c:v>0.10615205145677464</c:v>
                </c:pt>
                <c:pt idx="1296">
                  <c:v>9.2752744253743913E-2</c:v>
                </c:pt>
                <c:pt idx="1297">
                  <c:v>0.10615205145677464</c:v>
                </c:pt>
                <c:pt idx="1298">
                  <c:v>0.10620199562629296</c:v>
                </c:pt>
                <c:pt idx="1299">
                  <c:v>7.9403381220288338E-2</c:v>
                </c:pt>
                <c:pt idx="1300">
                  <c:v>7.9403381220288338E-2</c:v>
                </c:pt>
                <c:pt idx="1301">
                  <c:v>0.12916204385811625</c:v>
                </c:pt>
                <c:pt idx="1302">
                  <c:v>3.3483284756698595E-2</c:v>
                </c:pt>
                <c:pt idx="1303">
                  <c:v>0.14251140689162867</c:v>
                </c:pt>
                <c:pt idx="1304">
                  <c:v>0.10620199562629296</c:v>
                </c:pt>
                <c:pt idx="1305">
                  <c:v>9.2752744253743913E-2</c:v>
                </c:pt>
                <c:pt idx="1306">
                  <c:v>0.14251140689162867</c:v>
                </c:pt>
                <c:pt idx="1307">
                  <c:v>0.17882081815685069</c:v>
                </c:pt>
                <c:pt idx="1308">
                  <c:v>0.22474091462044044</c:v>
                </c:pt>
                <c:pt idx="1309">
                  <c:v>0.12916204385811625</c:v>
                </c:pt>
                <c:pt idx="1310">
                  <c:v>0.14251140689162867</c:v>
                </c:pt>
                <c:pt idx="1311">
                  <c:v>0.14251140689162867</c:v>
                </c:pt>
                <c:pt idx="1312">
                  <c:v>0.14251140689162867</c:v>
                </c:pt>
                <c:pt idx="1313">
                  <c:v>0.12916204385811625</c:v>
                </c:pt>
                <c:pt idx="1314">
                  <c:v>9.2752744253743913E-2</c:v>
                </c:pt>
                <c:pt idx="1315">
                  <c:v>0.12916204385811625</c:v>
                </c:pt>
                <c:pt idx="1316">
                  <c:v>0.14251140689162867</c:v>
                </c:pt>
                <c:pt idx="1317">
                  <c:v>0.15596065826417771</c:v>
                </c:pt>
                <c:pt idx="1318">
                  <c:v>0.14256135106114698</c:v>
                </c:pt>
                <c:pt idx="1319">
                  <c:v>0.14256135106120382</c:v>
                </c:pt>
                <c:pt idx="1320">
                  <c:v>7.9403381220288338E-2</c:v>
                </c:pt>
                <c:pt idx="1321">
                  <c:v>7.9403381220288338E-2</c:v>
                </c:pt>
                <c:pt idx="1322">
                  <c:v>8.3241947394526505E-2</c:v>
                </c:pt>
                <c:pt idx="1323">
                  <c:v>7.9403381220288338E-2</c:v>
                </c:pt>
                <c:pt idx="1324">
                  <c:v>0.15202220375084607</c:v>
                </c:pt>
                <c:pt idx="1325">
                  <c:v>0.11955135865980537</c:v>
                </c:pt>
                <c:pt idx="1326">
                  <c:v>0.15596065826417771</c:v>
                </c:pt>
                <c:pt idx="1327">
                  <c:v>0.15596065826417771</c:v>
                </c:pt>
                <c:pt idx="1328">
                  <c:v>0.10620199562629296</c:v>
                </c:pt>
                <c:pt idx="1329">
                  <c:v>0.11571279248556721</c:v>
                </c:pt>
                <c:pt idx="1330">
                  <c:v>0.12916204385811625</c:v>
                </c:pt>
                <c:pt idx="1331">
                  <c:v>0.12916204385811625</c:v>
                </c:pt>
                <c:pt idx="1332">
                  <c:v>0.12916204385811625</c:v>
                </c:pt>
                <c:pt idx="1333">
                  <c:v>0.12916204385811625</c:v>
                </c:pt>
                <c:pt idx="1334">
                  <c:v>0.12916204385811625</c:v>
                </c:pt>
                <c:pt idx="1335">
                  <c:v>7.9403381220288338E-2</c:v>
                </c:pt>
                <c:pt idx="1336">
                  <c:v>8.3241947394526505E-2</c:v>
                </c:pt>
                <c:pt idx="1337">
                  <c:v>5.6443332988521888E-2</c:v>
                </c:pt>
                <c:pt idx="1338">
                  <c:v>7.9403381220288338E-2</c:v>
                </c:pt>
                <c:pt idx="1339">
                  <c:v>0.11571279248556721</c:v>
                </c:pt>
                <c:pt idx="1340">
                  <c:v>0.11571279248556721</c:v>
                </c:pt>
                <c:pt idx="1341">
                  <c:v>0.11571279248556721</c:v>
                </c:pt>
                <c:pt idx="1342">
                  <c:v>7.9403381220288338E-2</c:v>
                </c:pt>
                <c:pt idx="1343">
                  <c:v>0.12916204385811625</c:v>
                </c:pt>
                <c:pt idx="1344">
                  <c:v>0.12916204385811625</c:v>
                </c:pt>
                <c:pt idx="1345">
                  <c:v>0.10620199562629296</c:v>
                </c:pt>
                <c:pt idx="1346">
                  <c:v>9.2752744253743913E-2</c:v>
                </c:pt>
                <c:pt idx="1347">
                  <c:v>9.2752744253743913E-2</c:v>
                </c:pt>
                <c:pt idx="1348">
                  <c:v>0.12916204385811625</c:v>
                </c:pt>
                <c:pt idx="1349">
                  <c:v>9.2802688423319069E-2</c:v>
                </c:pt>
                <c:pt idx="1350">
                  <c:v>0.16163288894915695</c:v>
                </c:pt>
                <c:pt idx="1351">
                  <c:v>0.12916204385811625</c:v>
                </c:pt>
                <c:pt idx="1352">
                  <c:v>0.10620199562629296</c:v>
                </c:pt>
                <c:pt idx="1353">
                  <c:v>0.11571279248556721</c:v>
                </c:pt>
                <c:pt idx="1354">
                  <c:v>0.12916204385811625</c:v>
                </c:pt>
                <c:pt idx="1355">
                  <c:v>0.13867284071733366</c:v>
                </c:pt>
                <c:pt idx="1356">
                  <c:v>0.14251140689162867</c:v>
                </c:pt>
                <c:pt idx="1357">
                  <c:v>0.14251140689162867</c:v>
                </c:pt>
                <c:pt idx="1358">
                  <c:v>0.16547145512339512</c:v>
                </c:pt>
                <c:pt idx="1359">
                  <c:v>0.21139155158698486</c:v>
                </c:pt>
                <c:pt idx="1360">
                  <c:v>0.22474091462044044</c:v>
                </c:pt>
                <c:pt idx="1361">
                  <c:v>0.1559107140946594</c:v>
                </c:pt>
                <c:pt idx="1362">
                  <c:v>0.14251140689162867</c:v>
                </c:pt>
                <c:pt idx="1363">
                  <c:v>0.12916204385811625</c:v>
                </c:pt>
                <c:pt idx="1364">
                  <c:v>0.12916204385811625</c:v>
                </c:pt>
                <c:pt idx="1365">
                  <c:v>0.18843150335521841</c:v>
                </c:pt>
                <c:pt idx="1366">
                  <c:v>0.20178086638867399</c:v>
                </c:pt>
                <c:pt idx="1367">
                  <c:v>0.16547145512339512</c:v>
                </c:pt>
                <c:pt idx="1368">
                  <c:v>0.14251140689162867</c:v>
                </c:pt>
                <c:pt idx="1369">
                  <c:v>0.1062019956263498</c:v>
                </c:pt>
                <c:pt idx="1370">
                  <c:v>0.12916204385817309</c:v>
                </c:pt>
                <c:pt idx="1371">
                  <c:v>0.20178086638867399</c:v>
                </c:pt>
                <c:pt idx="1372">
                  <c:v>0.18843150335521841</c:v>
                </c:pt>
                <c:pt idx="1373">
                  <c:v>0.22474091462049728</c:v>
                </c:pt>
                <c:pt idx="1374">
                  <c:v>0.18843150335521841</c:v>
                </c:pt>
                <c:pt idx="1375">
                  <c:v>0.18843150335521841</c:v>
                </c:pt>
                <c:pt idx="1376">
                  <c:v>0.1329506658628361</c:v>
                </c:pt>
                <c:pt idx="1377">
                  <c:v>0.17498225198261252</c:v>
                </c:pt>
                <c:pt idx="1378">
                  <c:v>0.1386728407173905</c:v>
                </c:pt>
                <c:pt idx="1379">
                  <c:v>0.2179199680357442</c:v>
                </c:pt>
                <c:pt idx="1380">
                  <c:v>0.10999061763106965</c:v>
                </c:pt>
                <c:pt idx="1381">
                  <c:v>0.19222012535988142</c:v>
                </c:pt>
                <c:pt idx="1382">
                  <c:v>0.13300061003235442</c:v>
                </c:pt>
                <c:pt idx="1383">
                  <c:v>0.23819016599304632</c:v>
                </c:pt>
                <c:pt idx="1384">
                  <c:v>0.23819016599304632</c:v>
                </c:pt>
                <c:pt idx="1385">
                  <c:v>0.25422937930102307</c:v>
                </c:pt>
                <c:pt idx="1386">
                  <c:v>0.26762868650399696</c:v>
                </c:pt>
                <c:pt idx="1387">
                  <c:v>0.19222012535988142</c:v>
                </c:pt>
                <c:pt idx="1388">
                  <c:v>8.3241947394583349E-2</c:v>
                </c:pt>
                <c:pt idx="1389">
                  <c:v>0.2840103741175426</c:v>
                </c:pt>
                <c:pt idx="1390">
                  <c:v>9.6641254597557236E-2</c:v>
                </c:pt>
                <c:pt idx="1391">
                  <c:v>0.26110027005529446</c:v>
                </c:pt>
                <c:pt idx="1392">
                  <c:v>0.22474091462044044</c:v>
                </c:pt>
                <c:pt idx="1393">
                  <c:v>9.2752744253800756E-2</c:v>
                </c:pt>
                <c:pt idx="1394">
                  <c:v>0.11571279248556721</c:v>
                </c:pt>
                <c:pt idx="1395">
                  <c:v>0.12916204385817309</c:v>
                </c:pt>
                <c:pt idx="1396">
                  <c:v>0.16163288894921379</c:v>
                </c:pt>
                <c:pt idx="1397">
                  <c:v>0.15202220375084607</c:v>
                </c:pt>
                <c:pt idx="1398">
                  <c:v>0.15202220375084607</c:v>
                </c:pt>
                <c:pt idx="1399">
                  <c:v>0.1386728407173905</c:v>
                </c:pt>
                <c:pt idx="1400">
                  <c:v>0.16163288894921379</c:v>
                </c:pt>
                <c:pt idx="1401">
                  <c:v>0.20178086638867399</c:v>
                </c:pt>
                <c:pt idx="1402">
                  <c:v>0.1062019956263498</c:v>
                </c:pt>
                <c:pt idx="1403">
                  <c:v>0.13300061003235442</c:v>
                </c:pt>
                <c:pt idx="1404">
                  <c:v>0.14251140689162867</c:v>
                </c:pt>
                <c:pt idx="1405">
                  <c:v>0.12916204385817309</c:v>
                </c:pt>
                <c:pt idx="1406">
                  <c:v>8.3241947394583349E-2</c:v>
                </c:pt>
                <c:pt idx="1407">
                  <c:v>0.12916204385817309</c:v>
                </c:pt>
                <c:pt idx="1408">
                  <c:v>0.1062019956263498</c:v>
                </c:pt>
                <c:pt idx="1409">
                  <c:v>0.1062019956263498</c:v>
                </c:pt>
                <c:pt idx="1410">
                  <c:v>0.17887076232642585</c:v>
                </c:pt>
                <c:pt idx="1411">
                  <c:v>9.2752744253800756E-2</c:v>
                </c:pt>
                <c:pt idx="1412">
                  <c:v>9.2752744253800756E-2</c:v>
                </c:pt>
                <c:pt idx="1413">
                  <c:v>0.20183081055824914</c:v>
                </c:pt>
                <c:pt idx="1414">
                  <c:v>0.11955135865980537</c:v>
                </c:pt>
                <c:pt idx="1415">
                  <c:v>0.15596065826417771</c:v>
                </c:pt>
                <c:pt idx="1416">
                  <c:v>0.14251140689162867</c:v>
                </c:pt>
                <c:pt idx="1417">
                  <c:v>6.9792696021977463E-2</c:v>
                </c:pt>
                <c:pt idx="1418">
                  <c:v>0.13300061003235442</c:v>
                </c:pt>
                <c:pt idx="1419">
                  <c:v>0.11955135865980537</c:v>
                </c:pt>
                <c:pt idx="1420">
                  <c:v>0.18843150335521841</c:v>
                </c:pt>
                <c:pt idx="1421">
                  <c:v>0.17498225198261252</c:v>
                </c:pt>
                <c:pt idx="1422">
                  <c:v>0.12916204385817309</c:v>
                </c:pt>
                <c:pt idx="1423">
                  <c:v>0.14251140689162867</c:v>
                </c:pt>
                <c:pt idx="1424">
                  <c:v>0.1062019956263498</c:v>
                </c:pt>
                <c:pt idx="1425">
                  <c:v>0.1062019956263498</c:v>
                </c:pt>
                <c:pt idx="1426">
                  <c:v>0.16547145512339512</c:v>
                </c:pt>
                <c:pt idx="1427">
                  <c:v>0.12916204385817309</c:v>
                </c:pt>
                <c:pt idx="1428">
                  <c:v>9.2752744253800756E-2</c:v>
                </c:pt>
                <c:pt idx="1429">
                  <c:v>5.6443332988521888E-2</c:v>
                </c:pt>
                <c:pt idx="1430">
                  <c:v>9.2752744253800756E-2</c:v>
                </c:pt>
                <c:pt idx="1431">
                  <c:v>0.14256135106120382</c:v>
                </c:pt>
                <c:pt idx="1432">
                  <c:v>0.15596065826417771</c:v>
                </c:pt>
                <c:pt idx="1433">
                  <c:v>0.20183081055824914</c:v>
                </c:pt>
                <c:pt idx="1434">
                  <c:v>0.20178086638867399</c:v>
                </c:pt>
                <c:pt idx="1435">
                  <c:v>0.21523011776122303</c:v>
                </c:pt>
                <c:pt idx="1436">
                  <c:v>0.14251140689162867</c:v>
                </c:pt>
                <c:pt idx="1437">
                  <c:v>0.14251140689162867</c:v>
                </c:pt>
                <c:pt idx="1438">
                  <c:v>0.12916204385817309</c:v>
                </c:pt>
                <c:pt idx="1439">
                  <c:v>0.14251140689162867</c:v>
                </c:pt>
                <c:pt idx="1440">
                  <c:v>9.2752744253800756E-2</c:v>
                </c:pt>
                <c:pt idx="1441">
                  <c:v>0.16547145512339512</c:v>
                </c:pt>
                <c:pt idx="1442">
                  <c:v>0.18843150335521841</c:v>
                </c:pt>
                <c:pt idx="1443">
                  <c:v>0.15202220375084607</c:v>
                </c:pt>
                <c:pt idx="1444">
                  <c:v>0.18838155918564325</c:v>
                </c:pt>
                <c:pt idx="1445">
                  <c:v>0.20183081055824914</c:v>
                </c:pt>
                <c:pt idx="1446">
                  <c:v>0.17882081815685069</c:v>
                </c:pt>
                <c:pt idx="1447">
                  <c:v>0.21139155158698486</c:v>
                </c:pt>
                <c:pt idx="1448">
                  <c:v>0.22474091462044044</c:v>
                </c:pt>
                <c:pt idx="1449">
                  <c:v>0.16547145512339512</c:v>
                </c:pt>
                <c:pt idx="1450">
                  <c:v>0.16547145512339512</c:v>
                </c:pt>
                <c:pt idx="1451">
                  <c:v>0.17498225198261252</c:v>
                </c:pt>
                <c:pt idx="1452">
                  <c:v>7.9403381220288338E-2</c:v>
                </c:pt>
                <c:pt idx="1453">
                  <c:v>0.15202220375084607</c:v>
                </c:pt>
                <c:pt idx="1454">
                  <c:v>0.16163288894921379</c:v>
                </c:pt>
                <c:pt idx="1455">
                  <c:v>0.1062019956263498</c:v>
                </c:pt>
                <c:pt idx="1456">
                  <c:v>7.9403381220288338E-2</c:v>
                </c:pt>
                <c:pt idx="1457">
                  <c:v>0.17498225198261252</c:v>
                </c:pt>
                <c:pt idx="1458">
                  <c:v>9.2752744253800756E-2</c:v>
                </c:pt>
                <c:pt idx="1459">
                  <c:v>9.2752744253800756E-2</c:v>
                </c:pt>
                <c:pt idx="1460">
                  <c:v>0.12916204385817309</c:v>
                </c:pt>
                <c:pt idx="1461">
                  <c:v>0.13300061003235442</c:v>
                </c:pt>
                <c:pt idx="1462">
                  <c:v>8.3192003225008193E-2</c:v>
                </c:pt>
                <c:pt idx="1463">
                  <c:v>0.11571279248556721</c:v>
                </c:pt>
                <c:pt idx="1464">
                  <c:v>0.29411336613003414</c:v>
                </c:pt>
                <c:pt idx="1465">
                  <c:v>0.27115331789826769</c:v>
                </c:pt>
                <c:pt idx="1466">
                  <c:v>0.27115331789826769</c:v>
                </c:pt>
                <c:pt idx="1467">
                  <c:v>0.16547145512345196</c:v>
                </c:pt>
                <c:pt idx="1468">
                  <c:v>0.17882081815690754</c:v>
                </c:pt>
                <c:pt idx="1469">
                  <c:v>0.33944126744040659</c:v>
                </c:pt>
                <c:pt idx="1470">
                  <c:v>0.33944126744040659</c:v>
                </c:pt>
                <c:pt idx="1471">
                  <c:v>0.44463082340098481</c:v>
                </c:pt>
                <c:pt idx="1472">
                  <c:v>0.46764081580238326</c:v>
                </c:pt>
                <c:pt idx="1473">
                  <c:v>0.65500993532236862</c:v>
                </c:pt>
                <c:pt idx="1474">
                  <c:v>0.17498225198261252</c:v>
                </c:pt>
                <c:pt idx="1475">
                  <c:v>0.18843150335521841</c:v>
                </c:pt>
                <c:pt idx="1476">
                  <c:v>0.18843150335521841</c:v>
                </c:pt>
                <c:pt idx="1477">
                  <c:v>0.20178086638867399</c:v>
                </c:pt>
                <c:pt idx="1478">
                  <c:v>0.26110027005529446</c:v>
                </c:pt>
                <c:pt idx="1479">
                  <c:v>0.16163288894921379</c:v>
                </c:pt>
                <c:pt idx="1480">
                  <c:v>0.14818363757660791</c:v>
                </c:pt>
                <c:pt idx="1481">
                  <c:v>0.14818363757660791</c:v>
                </c:pt>
                <c:pt idx="1482">
                  <c:v>0.16163288894921379</c:v>
                </c:pt>
                <c:pt idx="1483">
                  <c:v>0.14818363757660791</c:v>
                </c:pt>
                <c:pt idx="1484">
                  <c:v>0.16163288894921379</c:v>
                </c:pt>
                <c:pt idx="1485">
                  <c:v>0.14818363757660791</c:v>
                </c:pt>
                <c:pt idx="1486">
                  <c:v>0.16163288894921379</c:v>
                </c:pt>
                <c:pt idx="1487">
                  <c:v>0.22479085879001559</c:v>
                </c:pt>
                <c:pt idx="1488">
                  <c:v>0.26110027005529446</c:v>
                </c:pt>
                <c:pt idx="1489">
                  <c:v>0.27444963308875003</c:v>
                </c:pt>
                <c:pt idx="1490">
                  <c:v>0.27444963308875003</c:v>
                </c:pt>
                <c:pt idx="1491">
                  <c:v>0.20183081055824914</c:v>
                </c:pt>
                <c:pt idx="1492">
                  <c:v>0.21518017359170472</c:v>
                </c:pt>
                <c:pt idx="1493">
                  <c:v>0.21134160741746655</c:v>
                </c:pt>
                <c:pt idx="1494">
                  <c:v>9.6641254597557236E-2</c:v>
                </c:pt>
                <c:pt idx="1495">
                  <c:v>0.17133276016454602</c:v>
                </c:pt>
                <c:pt idx="1496">
                  <c:v>0.29663197925174245</c:v>
                </c:pt>
                <c:pt idx="1497">
                  <c:v>0.29663197925174245</c:v>
                </c:pt>
                <c:pt idx="1498">
                  <c:v>0.20806669687101476</c:v>
                </c:pt>
                <c:pt idx="1499">
                  <c:v>0.17204981574172962</c:v>
                </c:pt>
                <c:pt idx="1500">
                  <c:v>0.17204981574172962</c:v>
                </c:pt>
                <c:pt idx="1501">
                  <c:v>9.6641254597557236E-2</c:v>
                </c:pt>
                <c:pt idx="1502">
                  <c:v>9.6641254597557236E-2</c:v>
                </c:pt>
                <c:pt idx="1503">
                  <c:v>9.6641254597557236E-2</c:v>
                </c:pt>
                <c:pt idx="1504">
                  <c:v>9.6641254597557236E-2</c:v>
                </c:pt>
                <c:pt idx="1505">
                  <c:v>9.6641254597557236E-2</c:v>
                </c:pt>
                <c:pt idx="1506">
                  <c:v>9.6641254597557236E-2</c:v>
                </c:pt>
                <c:pt idx="1507">
                  <c:v>0.11960130282938053</c:v>
                </c:pt>
                <c:pt idx="1508">
                  <c:v>0.11960130282938053</c:v>
                </c:pt>
                <c:pt idx="1509">
                  <c:v>0.11960130282938053</c:v>
                </c:pt>
                <c:pt idx="1510">
                  <c:v>0.11960130282938053</c:v>
                </c:pt>
                <c:pt idx="1511">
                  <c:v>0.14256135106114698</c:v>
                </c:pt>
                <c:pt idx="1512">
                  <c:v>0.14256135106114698</c:v>
                </c:pt>
                <c:pt idx="1513">
                  <c:v>0.20616168354661113</c:v>
                </c:pt>
                <c:pt idx="1514">
                  <c:v>0.20616168354661113</c:v>
                </c:pt>
                <c:pt idx="1515">
                  <c:v>0.14256135106114698</c:v>
                </c:pt>
                <c:pt idx="1516">
                  <c:v>0.14256135106114698</c:v>
                </c:pt>
                <c:pt idx="1517">
                  <c:v>0.14256135106114698</c:v>
                </c:pt>
                <c:pt idx="1518">
                  <c:v>0.14256135106114698</c:v>
                </c:pt>
                <c:pt idx="1519">
                  <c:v>0.14256135106114698</c:v>
                </c:pt>
                <c:pt idx="1520">
                  <c:v>0.14256135106114698</c:v>
                </c:pt>
                <c:pt idx="1521">
                  <c:v>0.14256135106114698</c:v>
                </c:pt>
                <c:pt idx="1522">
                  <c:v>0.14256135106114698</c:v>
                </c:pt>
                <c:pt idx="1523">
                  <c:v>0.14256135106114698</c:v>
                </c:pt>
                <c:pt idx="1524">
                  <c:v>0.14256135106114698</c:v>
                </c:pt>
                <c:pt idx="1525">
                  <c:v>0.14256135106114698</c:v>
                </c:pt>
                <c:pt idx="1526">
                  <c:v>0.14256135106114698</c:v>
                </c:pt>
                <c:pt idx="1527">
                  <c:v>0.14256135106114698</c:v>
                </c:pt>
                <c:pt idx="1528">
                  <c:v>0.14256135106114698</c:v>
                </c:pt>
                <c:pt idx="1529">
                  <c:v>0.14256135106114698</c:v>
                </c:pt>
                <c:pt idx="1530">
                  <c:v>0.1654215109538768</c:v>
                </c:pt>
                <c:pt idx="1531">
                  <c:v>0.1654215109538768</c:v>
                </c:pt>
                <c:pt idx="1532">
                  <c:v>0.1654215109538768</c:v>
                </c:pt>
                <c:pt idx="1533">
                  <c:v>0.1883815591857001</c:v>
                </c:pt>
                <c:pt idx="1534">
                  <c:v>0.1883815591857001</c:v>
                </c:pt>
                <c:pt idx="1535">
                  <c:v>8.3192003225008193E-2</c:v>
                </c:pt>
                <c:pt idx="1536">
                  <c:v>8.3192003225008193E-2</c:v>
                </c:pt>
                <c:pt idx="1537">
                  <c:v>0.11955135865980537</c:v>
                </c:pt>
                <c:pt idx="1538">
                  <c:v>0.14251140689162867</c:v>
                </c:pt>
                <c:pt idx="1539">
                  <c:v>0.14256135106114698</c:v>
                </c:pt>
                <c:pt idx="1540">
                  <c:v>0.11960130282932369</c:v>
                </c:pt>
                <c:pt idx="1541">
                  <c:v>0.11960130282932369</c:v>
                </c:pt>
                <c:pt idx="1542">
                  <c:v>0.21572242457540369</c:v>
                </c:pt>
                <c:pt idx="1543">
                  <c:v>9.6641254597557236E-2</c:v>
                </c:pt>
                <c:pt idx="1544">
                  <c:v>0.11960130282938053</c:v>
                </c:pt>
                <c:pt idx="1545">
                  <c:v>0.26110027005529446</c:v>
                </c:pt>
                <c:pt idx="1546">
                  <c:v>0.26110027005529446</c:v>
                </c:pt>
                <c:pt idx="1547">
                  <c:v>8.3241947394526505E-2</c:v>
                </c:pt>
                <c:pt idx="1548">
                  <c:v>0.11955135865980537</c:v>
                </c:pt>
                <c:pt idx="1549">
                  <c:v>0.14251140689162867</c:v>
                </c:pt>
                <c:pt idx="1550">
                  <c:v>0.16547145512339512</c:v>
                </c:pt>
                <c:pt idx="1551">
                  <c:v>0.18843150335521841</c:v>
                </c:pt>
                <c:pt idx="1552">
                  <c:v>0.12916204385817309</c:v>
                </c:pt>
                <c:pt idx="1553">
                  <c:v>0.14256135106120382</c:v>
                </c:pt>
                <c:pt idx="1554">
                  <c:v>0.22912173177849127</c:v>
                </c:pt>
                <c:pt idx="1555">
                  <c:v>0.10615205145677464</c:v>
                </c:pt>
                <c:pt idx="1556">
                  <c:v>0.10615205145677464</c:v>
                </c:pt>
                <c:pt idx="1557">
                  <c:v>0.12911209968854109</c:v>
                </c:pt>
                <c:pt idx="1558">
                  <c:v>0.21567248040582854</c:v>
                </c:pt>
                <c:pt idx="1559">
                  <c:v>0.16547145512339512</c:v>
                </c:pt>
                <c:pt idx="1560">
                  <c:v>0.1062019956263498</c:v>
                </c:pt>
                <c:pt idx="1561">
                  <c:v>0.1062019956263498</c:v>
                </c:pt>
                <c:pt idx="1562">
                  <c:v>0.1062019956263498</c:v>
                </c:pt>
                <c:pt idx="1563">
                  <c:v>0.1062019956263498</c:v>
                </c:pt>
                <c:pt idx="1564">
                  <c:v>0.1062019956263498</c:v>
                </c:pt>
                <c:pt idx="1565">
                  <c:v>0.1062019956263498</c:v>
                </c:pt>
                <c:pt idx="1566">
                  <c:v>0.12916204385817309</c:v>
                </c:pt>
                <c:pt idx="1567">
                  <c:v>0.14256135106120382</c:v>
                </c:pt>
                <c:pt idx="1568">
                  <c:v>0.1654215109538768</c:v>
                </c:pt>
                <c:pt idx="1569">
                  <c:v>0.12911209968859794</c:v>
                </c:pt>
                <c:pt idx="1570">
                  <c:v>0.19471733383755918</c:v>
                </c:pt>
                <c:pt idx="1571">
                  <c:v>0.16547145512345196</c:v>
                </c:pt>
                <c:pt idx="1572">
                  <c:v>0.12916204385811625</c:v>
                </c:pt>
                <c:pt idx="1573">
                  <c:v>0.12916204385811625</c:v>
                </c:pt>
                <c:pt idx="1574">
                  <c:v>0.12916204385811625</c:v>
                </c:pt>
                <c:pt idx="1575">
                  <c:v>0.15202220375078923</c:v>
                </c:pt>
                <c:pt idx="1576">
                  <c:v>0.15202220375078923</c:v>
                </c:pt>
                <c:pt idx="1577">
                  <c:v>0.21572242457540369</c:v>
                </c:pt>
                <c:pt idx="1578">
                  <c:v>0.11571279248556721</c:v>
                </c:pt>
                <c:pt idx="1579">
                  <c:v>0.15591071409460255</c:v>
                </c:pt>
                <c:pt idx="1580">
                  <c:v>0.15591071409460255</c:v>
                </c:pt>
                <c:pt idx="1581">
                  <c:v>0.14256135106114698</c:v>
                </c:pt>
                <c:pt idx="1582">
                  <c:v>0.14256135106114698</c:v>
                </c:pt>
                <c:pt idx="1583">
                  <c:v>0.16542151095381996</c:v>
                </c:pt>
                <c:pt idx="1584">
                  <c:v>0.16542151095381996</c:v>
                </c:pt>
                <c:pt idx="1585">
                  <c:v>0.18838155918564325</c:v>
                </c:pt>
                <c:pt idx="1586">
                  <c:v>0.10615205145683149</c:v>
                </c:pt>
                <c:pt idx="1587">
                  <c:v>0.16975238394229564</c:v>
                </c:pt>
                <c:pt idx="1588">
                  <c:v>0.16975238394229564</c:v>
                </c:pt>
                <c:pt idx="1589">
                  <c:v>0.16975238394229564</c:v>
                </c:pt>
                <c:pt idx="1590">
                  <c:v>0.12911209968859794</c:v>
                </c:pt>
                <c:pt idx="1591">
                  <c:v>0.12911209968859794</c:v>
                </c:pt>
                <c:pt idx="1592">
                  <c:v>0.12911209968859794</c:v>
                </c:pt>
                <c:pt idx="1593">
                  <c:v>0.12911209968859794</c:v>
                </c:pt>
                <c:pt idx="1594">
                  <c:v>0.12911209968859794</c:v>
                </c:pt>
                <c:pt idx="1595">
                  <c:v>0.19271243217406209</c:v>
                </c:pt>
                <c:pt idx="1596">
                  <c:v>0.19271243217406209</c:v>
                </c:pt>
                <c:pt idx="1597">
                  <c:v>0.19271243217406209</c:v>
                </c:pt>
                <c:pt idx="1598">
                  <c:v>0.19271243217406209</c:v>
                </c:pt>
                <c:pt idx="1599">
                  <c:v>0.19271243217406209</c:v>
                </c:pt>
                <c:pt idx="1600">
                  <c:v>0.19271243217406209</c:v>
                </c:pt>
                <c:pt idx="1601">
                  <c:v>0.19271243217406209</c:v>
                </c:pt>
                <c:pt idx="1602">
                  <c:v>0.15207214792042123</c:v>
                </c:pt>
                <c:pt idx="1603">
                  <c:v>0.15207214792042123</c:v>
                </c:pt>
                <c:pt idx="1604">
                  <c:v>0.15207214792042123</c:v>
                </c:pt>
                <c:pt idx="1605">
                  <c:v>0.15207214792042123</c:v>
                </c:pt>
                <c:pt idx="1606">
                  <c:v>0.15207214792042123</c:v>
                </c:pt>
                <c:pt idx="1607">
                  <c:v>0.15207214792042123</c:v>
                </c:pt>
                <c:pt idx="1608">
                  <c:v>0.15207214792042123</c:v>
                </c:pt>
                <c:pt idx="1609">
                  <c:v>0.15207214792042123</c:v>
                </c:pt>
                <c:pt idx="1610">
                  <c:v>0.15207214792042123</c:v>
                </c:pt>
                <c:pt idx="1611">
                  <c:v>0.17503219615218768</c:v>
                </c:pt>
                <c:pt idx="1612">
                  <c:v>0.17503219615218768</c:v>
                </c:pt>
                <c:pt idx="1613">
                  <c:v>0.17503219615218768</c:v>
                </c:pt>
                <c:pt idx="1614">
                  <c:v>0.17503219615218768</c:v>
                </c:pt>
                <c:pt idx="1615">
                  <c:v>8.9053308266159092E-2</c:v>
                </c:pt>
                <c:pt idx="1616">
                  <c:v>0.13497340472974884</c:v>
                </c:pt>
                <c:pt idx="1617">
                  <c:v>0.18322303995893208</c:v>
                </c:pt>
                <c:pt idx="1618">
                  <c:v>0.20618308819075537</c:v>
                </c:pt>
                <c:pt idx="1619">
                  <c:v>0.22914313642252182</c:v>
                </c:pt>
                <c:pt idx="1620">
                  <c:v>0.11576273665514236</c:v>
                </c:pt>
                <c:pt idx="1621">
                  <c:v>0.11576273665514236</c:v>
                </c:pt>
                <c:pt idx="1622">
                  <c:v>0.3529690025079617</c:v>
                </c:pt>
                <c:pt idx="1623">
                  <c:v>0.32348053782743591</c:v>
                </c:pt>
                <c:pt idx="1624">
                  <c:v>0.34634069772005205</c:v>
                </c:pt>
                <c:pt idx="1625">
                  <c:v>0.31003128645483002</c:v>
                </c:pt>
                <c:pt idx="1626">
                  <c:v>0.33299133468653963</c:v>
                </c:pt>
                <c:pt idx="1627">
                  <c:v>0.29668192342131761</c:v>
                </c:pt>
                <c:pt idx="1628">
                  <c:v>0.31954208331410427</c:v>
                </c:pt>
                <c:pt idx="1629">
                  <c:v>0.31954208331410427</c:v>
                </c:pt>
                <c:pt idx="1630">
                  <c:v>0.17583843774639263</c:v>
                </c:pt>
                <c:pt idx="1631">
                  <c:v>0.28323267204876856</c:v>
                </c:pt>
                <c:pt idx="1632">
                  <c:v>0.28323267204876856</c:v>
                </c:pt>
                <c:pt idx="1633">
                  <c:v>0.32915276851247199</c:v>
                </c:pt>
                <c:pt idx="1634">
                  <c:v>0.30619272028059186</c:v>
                </c:pt>
                <c:pt idx="1635">
                  <c:v>0.30619272028059186</c:v>
                </c:pt>
                <c:pt idx="1636">
                  <c:v>0.32915276851247199</c:v>
                </c:pt>
                <c:pt idx="1637">
                  <c:v>0.14634997306586683</c:v>
                </c:pt>
                <c:pt idx="1638">
                  <c:v>0.16931002129763328</c:v>
                </c:pt>
                <c:pt idx="1639">
                  <c:v>0.16931002129763328</c:v>
                </c:pt>
                <c:pt idx="1640">
                  <c:v>0.16931002129763328</c:v>
                </c:pt>
                <c:pt idx="1641">
                  <c:v>0.16931002129763328</c:v>
                </c:pt>
                <c:pt idx="1642">
                  <c:v>0.16931002129763328</c:v>
                </c:pt>
                <c:pt idx="1643">
                  <c:v>0.10387959174215666</c:v>
                </c:pt>
                <c:pt idx="1644">
                  <c:v>0.2310766892724132</c:v>
                </c:pt>
                <c:pt idx="1645">
                  <c:v>0.2310766892724132</c:v>
                </c:pt>
                <c:pt idx="1646">
                  <c:v>0.13300061003241126</c:v>
                </c:pt>
                <c:pt idx="1647">
                  <c:v>0.13300061003241126</c:v>
                </c:pt>
                <c:pt idx="1648">
                  <c:v>0.13300061003241126</c:v>
                </c:pt>
                <c:pt idx="1649">
                  <c:v>0.15596065826417771</c:v>
                </c:pt>
                <c:pt idx="1650">
                  <c:v>0.15596065826417771</c:v>
                </c:pt>
                <c:pt idx="1651">
                  <c:v>0.15596065826417771</c:v>
                </c:pt>
                <c:pt idx="1652">
                  <c:v>0.15596065826417771</c:v>
                </c:pt>
                <c:pt idx="1653">
                  <c:v>0.15596065826417771</c:v>
                </c:pt>
                <c:pt idx="1654">
                  <c:v>0.15596065826417771</c:v>
                </c:pt>
                <c:pt idx="1655">
                  <c:v>0.15596065826417771</c:v>
                </c:pt>
                <c:pt idx="1656">
                  <c:v>0.15596065826417771</c:v>
                </c:pt>
                <c:pt idx="1657">
                  <c:v>0.15596065826417771</c:v>
                </c:pt>
                <c:pt idx="1658">
                  <c:v>0.15596065826417771</c:v>
                </c:pt>
                <c:pt idx="1659">
                  <c:v>0.15596065826417771</c:v>
                </c:pt>
                <c:pt idx="1660">
                  <c:v>0.15596065826417771</c:v>
                </c:pt>
                <c:pt idx="1661">
                  <c:v>0.17882081815685069</c:v>
                </c:pt>
                <c:pt idx="1662">
                  <c:v>0.17882081815685069</c:v>
                </c:pt>
                <c:pt idx="1663">
                  <c:v>0.17882081815685069</c:v>
                </c:pt>
                <c:pt idx="1664">
                  <c:v>0.17882081815685069</c:v>
                </c:pt>
                <c:pt idx="1665">
                  <c:v>0.17882081815685069</c:v>
                </c:pt>
                <c:pt idx="1666">
                  <c:v>0.17882081815685069</c:v>
                </c:pt>
                <c:pt idx="1667">
                  <c:v>0.20178086638867399</c:v>
                </c:pt>
                <c:pt idx="1668">
                  <c:v>0.20178086638867399</c:v>
                </c:pt>
                <c:pt idx="1669">
                  <c:v>0.20178086638867399</c:v>
                </c:pt>
                <c:pt idx="1670">
                  <c:v>0.20178086638867399</c:v>
                </c:pt>
                <c:pt idx="1671">
                  <c:v>0.20178086638867399</c:v>
                </c:pt>
                <c:pt idx="1672">
                  <c:v>0.11393263958507305</c:v>
                </c:pt>
                <c:pt idx="1673">
                  <c:v>0.1719998715722113</c:v>
                </c:pt>
                <c:pt idx="1674">
                  <c:v>0.1719998715722113</c:v>
                </c:pt>
                <c:pt idx="1675">
                  <c:v>0.1719998715722113</c:v>
                </c:pt>
                <c:pt idx="1676">
                  <c:v>0.1719998715722113</c:v>
                </c:pt>
                <c:pt idx="1677">
                  <c:v>0.19466738966798403</c:v>
                </c:pt>
                <c:pt idx="1678">
                  <c:v>0.21762743789980732</c:v>
                </c:pt>
                <c:pt idx="1679">
                  <c:v>0.21762743789980732</c:v>
                </c:pt>
                <c:pt idx="1680">
                  <c:v>0.14221887675563494</c:v>
                </c:pt>
                <c:pt idx="1681">
                  <c:v>0.14221887675563494</c:v>
                </c:pt>
                <c:pt idx="1682">
                  <c:v>0.14221887675563494</c:v>
                </c:pt>
                <c:pt idx="1683">
                  <c:v>0.16517892498745823</c:v>
                </c:pt>
                <c:pt idx="1684">
                  <c:v>0.16517892498745823</c:v>
                </c:pt>
                <c:pt idx="1685">
                  <c:v>0.16517892498745823</c:v>
                </c:pt>
                <c:pt idx="1686">
                  <c:v>0.16517892498745823</c:v>
                </c:pt>
                <c:pt idx="1687">
                  <c:v>0.16517892498745823</c:v>
                </c:pt>
                <c:pt idx="1688">
                  <c:v>0.18813897321922468</c:v>
                </c:pt>
                <c:pt idx="1689">
                  <c:v>0.18813897321922468</c:v>
                </c:pt>
                <c:pt idx="1690">
                  <c:v>0.18813897321922468</c:v>
                </c:pt>
                <c:pt idx="1691">
                  <c:v>0.18813897321922468</c:v>
                </c:pt>
                <c:pt idx="1692">
                  <c:v>0.21109902145104797</c:v>
                </c:pt>
                <c:pt idx="1693">
                  <c:v>9.6591310428038923E-2</c:v>
                </c:pt>
                <c:pt idx="1694">
                  <c:v>0.11955135865986222</c:v>
                </c:pt>
                <c:pt idx="1695">
                  <c:v>0.11955135865986222</c:v>
                </c:pt>
                <c:pt idx="1696">
                  <c:v>0.11955135865986222</c:v>
                </c:pt>
                <c:pt idx="1697">
                  <c:v>0.11955135865986222</c:v>
                </c:pt>
                <c:pt idx="1698">
                  <c:v>0.11955135865986222</c:v>
                </c:pt>
                <c:pt idx="1699">
                  <c:v>0.11955135865986222</c:v>
                </c:pt>
                <c:pt idx="1700">
                  <c:v>0.11955135865986222</c:v>
                </c:pt>
                <c:pt idx="1701">
                  <c:v>0.11955135865986222</c:v>
                </c:pt>
                <c:pt idx="1702">
                  <c:v>0.11955135865986222</c:v>
                </c:pt>
                <c:pt idx="1703">
                  <c:v>0.11955135865986222</c:v>
                </c:pt>
                <c:pt idx="1704">
                  <c:v>0.14251140689162867</c:v>
                </c:pt>
                <c:pt idx="1705">
                  <c:v>0.14251140689162867</c:v>
                </c:pt>
                <c:pt idx="1706">
                  <c:v>0.14251140689162867</c:v>
                </c:pt>
                <c:pt idx="1707">
                  <c:v>0.14251140689162867</c:v>
                </c:pt>
                <c:pt idx="1708">
                  <c:v>0.14251140689162867</c:v>
                </c:pt>
                <c:pt idx="1709">
                  <c:v>0.14251140689162867</c:v>
                </c:pt>
                <c:pt idx="1710">
                  <c:v>0.14251140689162867</c:v>
                </c:pt>
                <c:pt idx="1711">
                  <c:v>0.14251140689162867</c:v>
                </c:pt>
                <c:pt idx="1712">
                  <c:v>0.14251140689162867</c:v>
                </c:pt>
                <c:pt idx="1713">
                  <c:v>0.14251140689162867</c:v>
                </c:pt>
                <c:pt idx="1714">
                  <c:v>0.14251140689162867</c:v>
                </c:pt>
                <c:pt idx="1715">
                  <c:v>0.14251140689162867</c:v>
                </c:pt>
                <c:pt idx="1716">
                  <c:v>0.14251140689162867</c:v>
                </c:pt>
                <c:pt idx="1717">
                  <c:v>0.14251140689162867</c:v>
                </c:pt>
                <c:pt idx="1718">
                  <c:v>0.14251140689162867</c:v>
                </c:pt>
                <c:pt idx="1719">
                  <c:v>0.14251140689162867</c:v>
                </c:pt>
                <c:pt idx="1720">
                  <c:v>0.14251140689162867</c:v>
                </c:pt>
                <c:pt idx="1721">
                  <c:v>0.14251140689162867</c:v>
                </c:pt>
                <c:pt idx="1722">
                  <c:v>0.14251140689162867</c:v>
                </c:pt>
                <c:pt idx="1723">
                  <c:v>0.14251140689162867</c:v>
                </c:pt>
                <c:pt idx="1724">
                  <c:v>0.14251140689162867</c:v>
                </c:pt>
                <c:pt idx="1725">
                  <c:v>0.14251140689162867</c:v>
                </c:pt>
                <c:pt idx="1726">
                  <c:v>0.16547145512345196</c:v>
                </c:pt>
                <c:pt idx="1727">
                  <c:v>0.16547145512345196</c:v>
                </c:pt>
                <c:pt idx="1728">
                  <c:v>0.16547145512345196</c:v>
                </c:pt>
                <c:pt idx="1729">
                  <c:v>0.16547145512345196</c:v>
                </c:pt>
                <c:pt idx="1730">
                  <c:v>0.16547145512345196</c:v>
                </c:pt>
                <c:pt idx="1731">
                  <c:v>0.16547145512345196</c:v>
                </c:pt>
                <c:pt idx="1732">
                  <c:v>0.16547145512345196</c:v>
                </c:pt>
                <c:pt idx="1733">
                  <c:v>0.16547145512345196</c:v>
                </c:pt>
                <c:pt idx="1734">
                  <c:v>0.16547145512345196</c:v>
                </c:pt>
                <c:pt idx="1735">
                  <c:v>0.16547145512345196</c:v>
                </c:pt>
                <c:pt idx="1736">
                  <c:v>0.16547145512345196</c:v>
                </c:pt>
                <c:pt idx="1737">
                  <c:v>0.16547145512345196</c:v>
                </c:pt>
                <c:pt idx="1738">
                  <c:v>0.18843150335521841</c:v>
                </c:pt>
                <c:pt idx="1739">
                  <c:v>0.18843150335521841</c:v>
                </c:pt>
                <c:pt idx="1740">
                  <c:v>0.18843150335521841</c:v>
                </c:pt>
                <c:pt idx="1741">
                  <c:v>0.20598331151251159</c:v>
                </c:pt>
                <c:pt idx="1742">
                  <c:v>0.11273041207510914</c:v>
                </c:pt>
                <c:pt idx="1743">
                  <c:v>0.11273041207510914</c:v>
                </c:pt>
                <c:pt idx="1744">
                  <c:v>0.11273041207510914</c:v>
                </c:pt>
                <c:pt idx="1745">
                  <c:v>0.11273041207510914</c:v>
                </c:pt>
                <c:pt idx="1746">
                  <c:v>0.11273041207510914</c:v>
                </c:pt>
                <c:pt idx="1747">
                  <c:v>0.11273041207510914</c:v>
                </c:pt>
                <c:pt idx="1748">
                  <c:v>0.13569046030687559</c:v>
                </c:pt>
                <c:pt idx="1749">
                  <c:v>0.13569046030687559</c:v>
                </c:pt>
                <c:pt idx="1750">
                  <c:v>0.13569046030687559</c:v>
                </c:pt>
                <c:pt idx="1751">
                  <c:v>0.13569046030687559</c:v>
                </c:pt>
                <c:pt idx="1752">
                  <c:v>0.13569046030687559</c:v>
                </c:pt>
                <c:pt idx="1753">
                  <c:v>0.13569046030687559</c:v>
                </c:pt>
                <c:pt idx="1754">
                  <c:v>0.13569046030687559</c:v>
                </c:pt>
                <c:pt idx="1755">
                  <c:v>0.13569046030687559</c:v>
                </c:pt>
                <c:pt idx="1756">
                  <c:v>0.15865050853869889</c:v>
                </c:pt>
                <c:pt idx="1757">
                  <c:v>0.15865050853869889</c:v>
                </c:pt>
                <c:pt idx="1758">
                  <c:v>0.15865050853869889</c:v>
                </c:pt>
                <c:pt idx="1759">
                  <c:v>0.15865050853869889</c:v>
                </c:pt>
                <c:pt idx="1760">
                  <c:v>0.15865050853869889</c:v>
                </c:pt>
                <c:pt idx="1761">
                  <c:v>0.15865050853869889</c:v>
                </c:pt>
                <c:pt idx="1762">
                  <c:v>8.3241947394526505E-2</c:v>
                </c:pt>
                <c:pt idx="1763">
                  <c:v>8.3241947394526505E-2</c:v>
                </c:pt>
                <c:pt idx="1764">
                  <c:v>8.3241947394526505E-2</c:v>
                </c:pt>
                <c:pt idx="1765">
                  <c:v>8.3241947394526505E-2</c:v>
                </c:pt>
                <c:pt idx="1766">
                  <c:v>8.3241947394526505E-2</c:v>
                </c:pt>
                <c:pt idx="1767">
                  <c:v>8.3241947394526505E-2</c:v>
                </c:pt>
                <c:pt idx="1768">
                  <c:v>8.3241947394526505E-2</c:v>
                </c:pt>
                <c:pt idx="1769">
                  <c:v>8.3241947394526505E-2</c:v>
                </c:pt>
                <c:pt idx="1770">
                  <c:v>8.3241947394526505E-2</c:v>
                </c:pt>
                <c:pt idx="1771">
                  <c:v>8.3241947394526505E-2</c:v>
                </c:pt>
                <c:pt idx="1772">
                  <c:v>8.3241947394526505E-2</c:v>
                </c:pt>
                <c:pt idx="1773">
                  <c:v>8.3241947394526505E-2</c:v>
                </c:pt>
                <c:pt idx="1774">
                  <c:v>8.3241947394526505E-2</c:v>
                </c:pt>
                <c:pt idx="1775">
                  <c:v>0.1062019956263498</c:v>
                </c:pt>
                <c:pt idx="1776">
                  <c:v>0.1062019956263498</c:v>
                </c:pt>
                <c:pt idx="1777">
                  <c:v>0.1062019956263498</c:v>
                </c:pt>
                <c:pt idx="1778">
                  <c:v>0.1062019956263498</c:v>
                </c:pt>
                <c:pt idx="1779">
                  <c:v>0.1062019956263498</c:v>
                </c:pt>
                <c:pt idx="1780">
                  <c:v>0.1062019956263498</c:v>
                </c:pt>
                <c:pt idx="1781">
                  <c:v>0.1062019956263498</c:v>
                </c:pt>
                <c:pt idx="1782">
                  <c:v>0.1062019956263498</c:v>
                </c:pt>
                <c:pt idx="1783">
                  <c:v>0.1062019956263498</c:v>
                </c:pt>
                <c:pt idx="1784">
                  <c:v>0.1062019956263498</c:v>
                </c:pt>
                <c:pt idx="1785">
                  <c:v>0.1062019956263498</c:v>
                </c:pt>
                <c:pt idx="1786">
                  <c:v>0.1062019956263498</c:v>
                </c:pt>
                <c:pt idx="1787">
                  <c:v>0.1062019956263498</c:v>
                </c:pt>
                <c:pt idx="1788">
                  <c:v>0.1062019956263498</c:v>
                </c:pt>
                <c:pt idx="1789">
                  <c:v>0.1062019956263498</c:v>
                </c:pt>
                <c:pt idx="1790">
                  <c:v>0.1062019956263498</c:v>
                </c:pt>
                <c:pt idx="1791">
                  <c:v>0.1062019956263498</c:v>
                </c:pt>
                <c:pt idx="1792">
                  <c:v>0.12916204385811625</c:v>
                </c:pt>
                <c:pt idx="1793">
                  <c:v>0.12916204385811625</c:v>
                </c:pt>
                <c:pt idx="1794">
                  <c:v>0.1927623763435804</c:v>
                </c:pt>
                <c:pt idx="1795">
                  <c:v>0.1927623763435804</c:v>
                </c:pt>
                <c:pt idx="1796">
                  <c:v>0.12916204385811625</c:v>
                </c:pt>
                <c:pt idx="1797">
                  <c:v>0.12916204385811625</c:v>
                </c:pt>
                <c:pt idx="1798">
                  <c:v>0.12916204385811625</c:v>
                </c:pt>
                <c:pt idx="1799">
                  <c:v>0.12911209968859794</c:v>
                </c:pt>
                <c:pt idx="1800">
                  <c:v>0.12916204385811625</c:v>
                </c:pt>
                <c:pt idx="1801">
                  <c:v>0.12916204385811625</c:v>
                </c:pt>
                <c:pt idx="1802">
                  <c:v>0.12916204385811625</c:v>
                </c:pt>
                <c:pt idx="1803">
                  <c:v>0.12916204385811625</c:v>
                </c:pt>
                <c:pt idx="1804">
                  <c:v>0.12916204385811625</c:v>
                </c:pt>
                <c:pt idx="1805">
                  <c:v>0.12916204385811625</c:v>
                </c:pt>
                <c:pt idx="1806">
                  <c:v>0.12916204385811625</c:v>
                </c:pt>
                <c:pt idx="1807">
                  <c:v>0.1927623763435804</c:v>
                </c:pt>
                <c:pt idx="1808">
                  <c:v>0.1927623763435804</c:v>
                </c:pt>
                <c:pt idx="1809">
                  <c:v>0.12916204385811625</c:v>
                </c:pt>
                <c:pt idx="1810">
                  <c:v>0.12916204385811625</c:v>
                </c:pt>
                <c:pt idx="1811">
                  <c:v>0.12916204385811625</c:v>
                </c:pt>
                <c:pt idx="1812">
                  <c:v>0.12916204385811625</c:v>
                </c:pt>
                <c:pt idx="1813">
                  <c:v>0.12916204385811625</c:v>
                </c:pt>
                <c:pt idx="1814">
                  <c:v>0.12916204385811625</c:v>
                </c:pt>
                <c:pt idx="1815">
                  <c:v>0.12916204385811625</c:v>
                </c:pt>
                <c:pt idx="1816">
                  <c:v>0.12916204385811625</c:v>
                </c:pt>
                <c:pt idx="1817">
                  <c:v>0.12916204385811625</c:v>
                </c:pt>
                <c:pt idx="1818">
                  <c:v>0.12916204385811625</c:v>
                </c:pt>
                <c:pt idx="1819">
                  <c:v>0.12916204385811625</c:v>
                </c:pt>
                <c:pt idx="1820">
                  <c:v>0.12916204385811625</c:v>
                </c:pt>
                <c:pt idx="1821">
                  <c:v>0.15202220375084607</c:v>
                </c:pt>
                <c:pt idx="1822">
                  <c:v>0.15202220375084607</c:v>
                </c:pt>
                <c:pt idx="1823">
                  <c:v>0.21572242457540369</c:v>
                </c:pt>
                <c:pt idx="1824">
                  <c:v>0.21572242457540369</c:v>
                </c:pt>
                <c:pt idx="1825">
                  <c:v>0.15202220375084607</c:v>
                </c:pt>
                <c:pt idx="1826">
                  <c:v>0.15202220375084607</c:v>
                </c:pt>
                <c:pt idx="1827">
                  <c:v>0.15202220375084607</c:v>
                </c:pt>
                <c:pt idx="1828">
                  <c:v>0.15202220375084607</c:v>
                </c:pt>
                <c:pt idx="1829">
                  <c:v>0.15202220375084607</c:v>
                </c:pt>
                <c:pt idx="1830">
                  <c:v>0.15202220375084607</c:v>
                </c:pt>
                <c:pt idx="1831">
                  <c:v>0.15202220375084607</c:v>
                </c:pt>
                <c:pt idx="1832">
                  <c:v>0.15202220375084607</c:v>
                </c:pt>
                <c:pt idx="1833">
                  <c:v>0.15202220375084607</c:v>
                </c:pt>
                <c:pt idx="1834">
                  <c:v>0.15202220375084607</c:v>
                </c:pt>
                <c:pt idx="1835">
                  <c:v>0.15202220375084607</c:v>
                </c:pt>
                <c:pt idx="1836">
                  <c:v>0.15202220375084607</c:v>
                </c:pt>
                <c:pt idx="1837">
                  <c:v>0.15202220375084607</c:v>
                </c:pt>
                <c:pt idx="1838">
                  <c:v>0.15202220375084607</c:v>
                </c:pt>
                <c:pt idx="1839">
                  <c:v>0.15202220375084607</c:v>
                </c:pt>
                <c:pt idx="1840">
                  <c:v>0.15202220375084607</c:v>
                </c:pt>
                <c:pt idx="1841">
                  <c:v>0.15202220375084607</c:v>
                </c:pt>
                <c:pt idx="1842">
                  <c:v>0.15202220375084607</c:v>
                </c:pt>
                <c:pt idx="1843">
                  <c:v>0.15202220375084607</c:v>
                </c:pt>
                <c:pt idx="1844">
                  <c:v>0.17498225198266937</c:v>
                </c:pt>
                <c:pt idx="1845">
                  <c:v>0.17498225198266937</c:v>
                </c:pt>
                <c:pt idx="1846">
                  <c:v>0.23868247280717014</c:v>
                </c:pt>
                <c:pt idx="1847">
                  <c:v>0.23868247280717014</c:v>
                </c:pt>
                <c:pt idx="1848">
                  <c:v>0.23868247280717014</c:v>
                </c:pt>
                <c:pt idx="1849">
                  <c:v>0.17498225198266937</c:v>
                </c:pt>
                <c:pt idx="1850">
                  <c:v>6.9792696021977463E-2</c:v>
                </c:pt>
                <c:pt idx="1851">
                  <c:v>6.9792696021977463E-2</c:v>
                </c:pt>
                <c:pt idx="1852">
                  <c:v>0.11571279248556721</c:v>
                </c:pt>
                <c:pt idx="1853">
                  <c:v>0.18270932850066401</c:v>
                </c:pt>
                <c:pt idx="1854">
                  <c:v>0.18270932850066401</c:v>
                </c:pt>
                <c:pt idx="1855">
                  <c:v>0.16935996546720844</c:v>
                </c:pt>
                <c:pt idx="1856">
                  <c:v>0.1329506658628361</c:v>
                </c:pt>
                <c:pt idx="1857">
                  <c:v>0.1559107140946594</c:v>
                </c:pt>
                <c:pt idx="1858">
                  <c:v>0.17887076232648269</c:v>
                </c:pt>
                <c:pt idx="1859">
                  <c:v>0.18808902904970637</c:v>
                </c:pt>
                <c:pt idx="1860">
                  <c:v>0.11960130282938053</c:v>
                </c:pt>
                <c:pt idx="1861">
                  <c:v>0.11960130282938053</c:v>
                </c:pt>
                <c:pt idx="1862">
                  <c:v>0.11960130282938053</c:v>
                </c:pt>
                <c:pt idx="1863">
                  <c:v>0.14256135106114698</c:v>
                </c:pt>
                <c:pt idx="1864">
                  <c:v>0.14256135106114698</c:v>
                </c:pt>
                <c:pt idx="1865">
                  <c:v>0.14256135106114698</c:v>
                </c:pt>
                <c:pt idx="1866">
                  <c:v>0.14256135106114698</c:v>
                </c:pt>
                <c:pt idx="1867">
                  <c:v>0.14256135106114698</c:v>
                </c:pt>
                <c:pt idx="1868">
                  <c:v>0.15207214792036439</c:v>
                </c:pt>
                <c:pt idx="1869">
                  <c:v>0.20603325568208675</c:v>
                </c:pt>
                <c:pt idx="1870">
                  <c:v>0.15860056436912373</c:v>
                </c:pt>
                <c:pt idx="1871">
                  <c:v>0.15860056436912373</c:v>
                </c:pt>
                <c:pt idx="1872">
                  <c:v>0.12911209968859794</c:v>
                </c:pt>
                <c:pt idx="1873">
                  <c:v>8.3192003225008193E-2</c:v>
                </c:pt>
                <c:pt idx="1874">
                  <c:v>8.3192003225008193E-2</c:v>
                </c:pt>
                <c:pt idx="1875">
                  <c:v>8.3192003225008193E-2</c:v>
                </c:pt>
                <c:pt idx="1876">
                  <c:v>8.3192003225008193E-2</c:v>
                </c:pt>
                <c:pt idx="1877">
                  <c:v>0.10615205145677464</c:v>
                </c:pt>
                <c:pt idx="1878">
                  <c:v>0.19271243217406209</c:v>
                </c:pt>
                <c:pt idx="1879">
                  <c:v>0.19271243217406209</c:v>
                </c:pt>
                <c:pt idx="1880">
                  <c:v>0.12911209968859794</c:v>
                </c:pt>
                <c:pt idx="1881">
                  <c:v>0.12911209968859794</c:v>
                </c:pt>
                <c:pt idx="1882">
                  <c:v>0.12911209968859794</c:v>
                </c:pt>
                <c:pt idx="1883">
                  <c:v>0.12911209968859794</c:v>
                </c:pt>
                <c:pt idx="1884">
                  <c:v>0.12911209968859794</c:v>
                </c:pt>
                <c:pt idx="1885">
                  <c:v>0.12911209968859794</c:v>
                </c:pt>
                <c:pt idx="1886">
                  <c:v>0.12911209968859794</c:v>
                </c:pt>
                <c:pt idx="1887">
                  <c:v>0.12911209968859794</c:v>
                </c:pt>
                <c:pt idx="1888">
                  <c:v>0.12911209968859794</c:v>
                </c:pt>
                <c:pt idx="1889">
                  <c:v>0.12911209968859794</c:v>
                </c:pt>
                <c:pt idx="1890">
                  <c:v>0.12911209968859794</c:v>
                </c:pt>
                <c:pt idx="1891">
                  <c:v>0.12911209968859794</c:v>
                </c:pt>
                <c:pt idx="1892">
                  <c:v>0.12911209968859794</c:v>
                </c:pt>
                <c:pt idx="1893">
                  <c:v>0.12911209968859794</c:v>
                </c:pt>
                <c:pt idx="1894">
                  <c:v>0.12911209968859794</c:v>
                </c:pt>
                <c:pt idx="1895">
                  <c:v>0.12911209968859794</c:v>
                </c:pt>
                <c:pt idx="1896">
                  <c:v>0.12911209968859794</c:v>
                </c:pt>
                <c:pt idx="1897">
                  <c:v>0.12911209968859794</c:v>
                </c:pt>
                <c:pt idx="1898">
                  <c:v>0.12911209968859794</c:v>
                </c:pt>
                <c:pt idx="1899">
                  <c:v>0.12911209968859794</c:v>
                </c:pt>
                <c:pt idx="1900">
                  <c:v>0.12911209968859794</c:v>
                </c:pt>
                <c:pt idx="1901">
                  <c:v>0.12911209968859794</c:v>
                </c:pt>
                <c:pt idx="1902">
                  <c:v>0.12911209968859794</c:v>
                </c:pt>
                <c:pt idx="1903">
                  <c:v>0.12911209968859794</c:v>
                </c:pt>
                <c:pt idx="1904">
                  <c:v>0.12911209968859794</c:v>
                </c:pt>
                <c:pt idx="1905">
                  <c:v>0.12911209968859794</c:v>
                </c:pt>
                <c:pt idx="1906">
                  <c:v>0.12911209968859794</c:v>
                </c:pt>
                <c:pt idx="1907">
                  <c:v>0.12911209968859794</c:v>
                </c:pt>
                <c:pt idx="1908">
                  <c:v>0.12911209968859794</c:v>
                </c:pt>
                <c:pt idx="1909">
                  <c:v>0.12911209968859794</c:v>
                </c:pt>
                <c:pt idx="1910">
                  <c:v>0.19271243217406209</c:v>
                </c:pt>
                <c:pt idx="1911">
                  <c:v>0.19271243217406209</c:v>
                </c:pt>
                <c:pt idx="1912">
                  <c:v>0.12911209968859794</c:v>
                </c:pt>
                <c:pt idx="1913">
                  <c:v>0.19271243217406209</c:v>
                </c:pt>
                <c:pt idx="1914">
                  <c:v>0.19271243217406209</c:v>
                </c:pt>
                <c:pt idx="1915">
                  <c:v>0.15207214792036439</c:v>
                </c:pt>
                <c:pt idx="1916">
                  <c:v>0.15207214792036439</c:v>
                </c:pt>
                <c:pt idx="1917">
                  <c:v>0.15207214792036439</c:v>
                </c:pt>
                <c:pt idx="1918">
                  <c:v>0.15207214792036439</c:v>
                </c:pt>
                <c:pt idx="1919">
                  <c:v>0.15207214792036439</c:v>
                </c:pt>
                <c:pt idx="1920">
                  <c:v>0.15207214792036439</c:v>
                </c:pt>
                <c:pt idx="1921">
                  <c:v>0.15207214792036439</c:v>
                </c:pt>
                <c:pt idx="1922">
                  <c:v>0.15207214792036439</c:v>
                </c:pt>
                <c:pt idx="1923">
                  <c:v>0.15207214792036439</c:v>
                </c:pt>
                <c:pt idx="1924">
                  <c:v>0.15207214792036439</c:v>
                </c:pt>
                <c:pt idx="1925">
                  <c:v>0.15207214792036439</c:v>
                </c:pt>
                <c:pt idx="1926">
                  <c:v>0.15207214792036439</c:v>
                </c:pt>
                <c:pt idx="1927">
                  <c:v>0.15202220375084607</c:v>
                </c:pt>
                <c:pt idx="1928">
                  <c:v>0.15207214792036439</c:v>
                </c:pt>
                <c:pt idx="1929">
                  <c:v>0.15979922443841588</c:v>
                </c:pt>
                <c:pt idx="1930">
                  <c:v>0.16931002129763328</c:v>
                </c:pt>
                <c:pt idx="1931">
                  <c:v>0.16931002129763328</c:v>
                </c:pt>
                <c:pt idx="1932">
                  <c:v>0.19227006952945658</c:v>
                </c:pt>
                <c:pt idx="1933">
                  <c:v>0.15596065826417771</c:v>
                </c:pt>
                <c:pt idx="1934">
                  <c:v>0.15596065826417771</c:v>
                </c:pt>
                <c:pt idx="1935">
                  <c:v>0.15596065826417771</c:v>
                </c:pt>
                <c:pt idx="1936">
                  <c:v>0.15596065826417771</c:v>
                </c:pt>
                <c:pt idx="1937">
                  <c:v>0.17882081815685069</c:v>
                </c:pt>
                <c:pt idx="1938">
                  <c:v>0.17882081815685069</c:v>
                </c:pt>
                <c:pt idx="1939">
                  <c:v>0.17882081815685069</c:v>
                </c:pt>
                <c:pt idx="1940">
                  <c:v>0.17882081815685069</c:v>
                </c:pt>
                <c:pt idx="1941">
                  <c:v>0.18813897321928152</c:v>
                </c:pt>
                <c:pt idx="1942">
                  <c:v>0.14251140689162867</c:v>
                </c:pt>
                <c:pt idx="1943">
                  <c:v>0.14251140689162867</c:v>
                </c:pt>
                <c:pt idx="1944">
                  <c:v>0.14251140689162867</c:v>
                </c:pt>
                <c:pt idx="1945">
                  <c:v>0.14251140689162867</c:v>
                </c:pt>
                <c:pt idx="1946">
                  <c:v>0.14251140689162867</c:v>
                </c:pt>
                <c:pt idx="1947">
                  <c:v>0.16547145512339512</c:v>
                </c:pt>
                <c:pt idx="1948">
                  <c:v>0.16547145512339512</c:v>
                </c:pt>
                <c:pt idx="1949">
                  <c:v>0.16547145512339512</c:v>
                </c:pt>
                <c:pt idx="1950">
                  <c:v>0.16547145512339512</c:v>
                </c:pt>
                <c:pt idx="1951">
                  <c:v>0.16547145512339512</c:v>
                </c:pt>
                <c:pt idx="1952">
                  <c:v>0.18843150335521841</c:v>
                </c:pt>
                <c:pt idx="1953">
                  <c:v>0.1062019956263498</c:v>
                </c:pt>
                <c:pt idx="1954">
                  <c:v>0.1062019956263498</c:v>
                </c:pt>
                <c:pt idx="1955">
                  <c:v>0.1062019956263498</c:v>
                </c:pt>
                <c:pt idx="1956">
                  <c:v>0.1062019956263498</c:v>
                </c:pt>
                <c:pt idx="1957">
                  <c:v>0.12916204385817309</c:v>
                </c:pt>
                <c:pt idx="1958">
                  <c:v>0.12916204385817309</c:v>
                </c:pt>
                <c:pt idx="1959">
                  <c:v>0.12916204385817309</c:v>
                </c:pt>
                <c:pt idx="1960">
                  <c:v>0.12916204385817309</c:v>
                </c:pt>
                <c:pt idx="1961">
                  <c:v>0.19276237634363724</c:v>
                </c:pt>
                <c:pt idx="1962">
                  <c:v>0.19276237634363724</c:v>
                </c:pt>
                <c:pt idx="1963">
                  <c:v>0.19276237634363724</c:v>
                </c:pt>
                <c:pt idx="1964">
                  <c:v>0.19276237634363724</c:v>
                </c:pt>
                <c:pt idx="1965">
                  <c:v>0.15202220375084607</c:v>
                </c:pt>
                <c:pt idx="1966">
                  <c:v>0.15202220375084607</c:v>
                </c:pt>
                <c:pt idx="1967">
                  <c:v>0.15202220375084607</c:v>
                </c:pt>
                <c:pt idx="1968">
                  <c:v>0.15202220375084607</c:v>
                </c:pt>
                <c:pt idx="1969">
                  <c:v>0.15202220375084607</c:v>
                </c:pt>
                <c:pt idx="1970">
                  <c:v>0.15202220375084607</c:v>
                </c:pt>
                <c:pt idx="1971">
                  <c:v>0.15202220375084607</c:v>
                </c:pt>
                <c:pt idx="1972">
                  <c:v>0.15202220375084607</c:v>
                </c:pt>
                <c:pt idx="1973">
                  <c:v>0.15202220375084607</c:v>
                </c:pt>
                <c:pt idx="1974">
                  <c:v>0.15202220375084607</c:v>
                </c:pt>
                <c:pt idx="1975">
                  <c:v>0.15202220375084607</c:v>
                </c:pt>
                <c:pt idx="1976">
                  <c:v>0.15202220375084607</c:v>
                </c:pt>
                <c:pt idx="1977">
                  <c:v>0.15202220375084607</c:v>
                </c:pt>
                <c:pt idx="1978">
                  <c:v>0.17498225198266937</c:v>
                </c:pt>
                <c:pt idx="1979">
                  <c:v>9.2752744253800756E-2</c:v>
                </c:pt>
                <c:pt idx="1980">
                  <c:v>9.2752744253800756E-2</c:v>
                </c:pt>
                <c:pt idx="1981">
                  <c:v>9.2752744253800756E-2</c:v>
                </c:pt>
                <c:pt idx="1982">
                  <c:v>0.16935996546720844</c:v>
                </c:pt>
                <c:pt idx="1983">
                  <c:v>0.16935996546720844</c:v>
                </c:pt>
                <c:pt idx="1984">
                  <c:v>0.16935996546720844</c:v>
                </c:pt>
                <c:pt idx="1985">
                  <c:v>0.16935996546720844</c:v>
                </c:pt>
                <c:pt idx="1986">
                  <c:v>0.19222012535988142</c:v>
                </c:pt>
                <c:pt idx="1987">
                  <c:v>0.1559107140946594</c:v>
                </c:pt>
                <c:pt idx="1988">
                  <c:v>0.1559107140946594</c:v>
                </c:pt>
                <c:pt idx="1989">
                  <c:v>0.1559107140946594</c:v>
                </c:pt>
                <c:pt idx="1990">
                  <c:v>0.17887076232642585</c:v>
                </c:pt>
                <c:pt idx="1991">
                  <c:v>0.17887076232642585</c:v>
                </c:pt>
                <c:pt idx="1992">
                  <c:v>0.17887076232642585</c:v>
                </c:pt>
                <c:pt idx="1993">
                  <c:v>0.17887076232642585</c:v>
                </c:pt>
                <c:pt idx="1994">
                  <c:v>0.17887076232642585</c:v>
                </c:pt>
                <c:pt idx="1995">
                  <c:v>0.18808902904970637</c:v>
                </c:pt>
                <c:pt idx="1996">
                  <c:v>0.14256135106114698</c:v>
                </c:pt>
                <c:pt idx="1997">
                  <c:v>0.14256135106114698</c:v>
                </c:pt>
                <c:pt idx="1998">
                  <c:v>0.14256135106114698</c:v>
                </c:pt>
                <c:pt idx="1999">
                  <c:v>0.14256135106114698</c:v>
                </c:pt>
                <c:pt idx="2000">
                  <c:v>0.1654215109538768</c:v>
                </c:pt>
                <c:pt idx="2001">
                  <c:v>0.12911209968859794</c:v>
                </c:pt>
                <c:pt idx="2002">
                  <c:v>0.12911209968859794</c:v>
                </c:pt>
                <c:pt idx="2003">
                  <c:v>0.12911209968859794</c:v>
                </c:pt>
                <c:pt idx="2004">
                  <c:v>0.19271243217406209</c:v>
                </c:pt>
                <c:pt idx="2005">
                  <c:v>0.19271243217406209</c:v>
                </c:pt>
                <c:pt idx="2006">
                  <c:v>0.15207214792036439</c:v>
                </c:pt>
                <c:pt idx="2007">
                  <c:v>0.15207214792036439</c:v>
                </c:pt>
                <c:pt idx="2008">
                  <c:v>0.15207214792036439</c:v>
                </c:pt>
                <c:pt idx="2009">
                  <c:v>0.15207214792036439</c:v>
                </c:pt>
                <c:pt idx="2010">
                  <c:v>0.15207214792036439</c:v>
                </c:pt>
                <c:pt idx="2011">
                  <c:v>0.15207214792036439</c:v>
                </c:pt>
                <c:pt idx="2012">
                  <c:v>0.15207214792036439</c:v>
                </c:pt>
                <c:pt idx="2013">
                  <c:v>0.15202220375084607</c:v>
                </c:pt>
                <c:pt idx="2014">
                  <c:v>0.15207214792036439</c:v>
                </c:pt>
                <c:pt idx="2015">
                  <c:v>0.17503219615224452</c:v>
                </c:pt>
                <c:pt idx="2016">
                  <c:v>0.17503219615224452</c:v>
                </c:pt>
                <c:pt idx="2017">
                  <c:v>0.18275927267023917</c:v>
                </c:pt>
                <c:pt idx="2018">
                  <c:v>0.16931002129769013</c:v>
                </c:pt>
                <c:pt idx="2019">
                  <c:v>0.15596065826417771</c:v>
                </c:pt>
                <c:pt idx="2020">
                  <c:v>0.15596065826417771</c:v>
                </c:pt>
                <c:pt idx="2021">
                  <c:v>0.15596065826417771</c:v>
                </c:pt>
                <c:pt idx="2022">
                  <c:v>0.15596065826417771</c:v>
                </c:pt>
                <c:pt idx="2023">
                  <c:v>0.17882081815690754</c:v>
                </c:pt>
                <c:pt idx="2024">
                  <c:v>0.17882081815690754</c:v>
                </c:pt>
                <c:pt idx="2025">
                  <c:v>0.17882081815690754</c:v>
                </c:pt>
                <c:pt idx="2026">
                  <c:v>0.17882081815690754</c:v>
                </c:pt>
                <c:pt idx="2027">
                  <c:v>0.17882081815690754</c:v>
                </c:pt>
                <c:pt idx="2028">
                  <c:v>0.17882081815690754</c:v>
                </c:pt>
                <c:pt idx="2029">
                  <c:v>0.17882081815690754</c:v>
                </c:pt>
                <c:pt idx="2030">
                  <c:v>0.24770096285226373</c:v>
                </c:pt>
                <c:pt idx="2031">
                  <c:v>0.14251140689162867</c:v>
                </c:pt>
                <c:pt idx="2032">
                  <c:v>0.14251140689162867</c:v>
                </c:pt>
                <c:pt idx="2033">
                  <c:v>0.16547145512339512</c:v>
                </c:pt>
                <c:pt idx="2034">
                  <c:v>0.12916204385817309</c:v>
                </c:pt>
                <c:pt idx="2035">
                  <c:v>0.12916204385817309</c:v>
                </c:pt>
                <c:pt idx="2036">
                  <c:v>0.12916204385817309</c:v>
                </c:pt>
                <c:pt idx="2037">
                  <c:v>0.12916204385817309</c:v>
                </c:pt>
                <c:pt idx="2038">
                  <c:v>0.15202220375084607</c:v>
                </c:pt>
                <c:pt idx="2039">
                  <c:v>0.15202220375084607</c:v>
                </c:pt>
                <c:pt idx="2040">
                  <c:v>0.15202220375084607</c:v>
                </c:pt>
                <c:pt idx="2041">
                  <c:v>0.15202220375084607</c:v>
                </c:pt>
                <c:pt idx="2042">
                  <c:v>0.15202220375084607</c:v>
                </c:pt>
                <c:pt idx="2043">
                  <c:v>0.15202220375084607</c:v>
                </c:pt>
                <c:pt idx="2044">
                  <c:v>0.15202220375084607</c:v>
                </c:pt>
                <c:pt idx="2045">
                  <c:v>0.15202220375084607</c:v>
                </c:pt>
                <c:pt idx="2046">
                  <c:v>0.17498225198261252</c:v>
                </c:pt>
                <c:pt idx="2047">
                  <c:v>0.15202220375084607</c:v>
                </c:pt>
                <c:pt idx="2048">
                  <c:v>0.20950794290672548</c:v>
                </c:pt>
                <c:pt idx="2049">
                  <c:v>0.2286294249643106</c:v>
                </c:pt>
                <c:pt idx="2050">
                  <c:v>0.16935996546720844</c:v>
                </c:pt>
                <c:pt idx="2051">
                  <c:v>0.1559107140946594</c:v>
                </c:pt>
                <c:pt idx="2052">
                  <c:v>0.1559107140946594</c:v>
                </c:pt>
                <c:pt idx="2053">
                  <c:v>0.17887076232642585</c:v>
                </c:pt>
                <c:pt idx="2054">
                  <c:v>0.17887076232642585</c:v>
                </c:pt>
                <c:pt idx="2055">
                  <c:v>0.17887076232642585</c:v>
                </c:pt>
                <c:pt idx="2056">
                  <c:v>0.17887076232642585</c:v>
                </c:pt>
                <c:pt idx="2057">
                  <c:v>0.17887076232642585</c:v>
                </c:pt>
                <c:pt idx="2058">
                  <c:v>0.12911209968859794</c:v>
                </c:pt>
                <c:pt idx="2059">
                  <c:v>0.12911209968859794</c:v>
                </c:pt>
                <c:pt idx="2060">
                  <c:v>0.15207214792042123</c:v>
                </c:pt>
                <c:pt idx="2061">
                  <c:v>0.15207214792042123</c:v>
                </c:pt>
                <c:pt idx="2062">
                  <c:v>0.15207214792042123</c:v>
                </c:pt>
                <c:pt idx="2063">
                  <c:v>0.15207214792042123</c:v>
                </c:pt>
                <c:pt idx="2064">
                  <c:v>0.15207214792042123</c:v>
                </c:pt>
                <c:pt idx="2065">
                  <c:v>0.17503219615218768</c:v>
                </c:pt>
                <c:pt idx="2066">
                  <c:v>0.18275927267023917</c:v>
                </c:pt>
                <c:pt idx="2067">
                  <c:v>0.18275927267023917</c:v>
                </c:pt>
                <c:pt idx="2068">
                  <c:v>0.12916204385811625</c:v>
                </c:pt>
                <c:pt idx="2069">
                  <c:v>0.12916204385811625</c:v>
                </c:pt>
                <c:pt idx="2070">
                  <c:v>0.12916204385811625</c:v>
                </c:pt>
                <c:pt idx="2071">
                  <c:v>0.15202220375078923</c:v>
                </c:pt>
                <c:pt idx="2072">
                  <c:v>0.21901873976594288</c:v>
                </c:pt>
                <c:pt idx="2073">
                  <c:v>0.24049116523326575</c:v>
                </c:pt>
                <c:pt idx="2074">
                  <c:v>0.24049116523326575</c:v>
                </c:pt>
                <c:pt idx="2075">
                  <c:v>0.18862057771139007</c:v>
                </c:pt>
                <c:pt idx="2076">
                  <c:v>0.25542803937025838</c:v>
                </c:pt>
                <c:pt idx="2077">
                  <c:v>0.12911209968859794</c:v>
                </c:pt>
                <c:pt idx="2078">
                  <c:v>0.36129184161995909</c:v>
                </c:pt>
                <c:pt idx="2079">
                  <c:v>0.36129184161995909</c:v>
                </c:pt>
                <c:pt idx="2080">
                  <c:v>0.23635650148230525</c:v>
                </c:pt>
                <c:pt idx="2081">
                  <c:v>0.12911209968859794</c:v>
                </c:pt>
                <c:pt idx="2082">
                  <c:v>0.33294139051707816</c:v>
                </c:pt>
                <c:pt idx="2083">
                  <c:v>0.1386728407173905</c:v>
                </c:pt>
                <c:pt idx="2084">
                  <c:v>0.13862289654781534</c:v>
                </c:pt>
                <c:pt idx="2085">
                  <c:v>0.13862289654781534</c:v>
                </c:pt>
                <c:pt idx="2086">
                  <c:v>0.16163288894921379</c:v>
                </c:pt>
                <c:pt idx="2087">
                  <c:v>0.16163288894921379</c:v>
                </c:pt>
                <c:pt idx="2088">
                  <c:v>0.19227006952945658</c:v>
                </c:pt>
                <c:pt idx="2089">
                  <c:v>0.12916204385811625</c:v>
                </c:pt>
                <c:pt idx="2090">
                  <c:v>0.11571279248556721</c:v>
                </c:pt>
                <c:pt idx="2091">
                  <c:v>0.11571279248556721</c:v>
                </c:pt>
                <c:pt idx="2092">
                  <c:v>0.13867284071733366</c:v>
                </c:pt>
                <c:pt idx="2093">
                  <c:v>0.13867284071733366</c:v>
                </c:pt>
                <c:pt idx="2094">
                  <c:v>0.12916204385811625</c:v>
                </c:pt>
                <c:pt idx="2095">
                  <c:v>0.11571279248556721</c:v>
                </c:pt>
                <c:pt idx="2096">
                  <c:v>0.11571279248556721</c:v>
                </c:pt>
                <c:pt idx="2097">
                  <c:v>0.13867284071733366</c:v>
                </c:pt>
                <c:pt idx="2098">
                  <c:v>0.13867284071733366</c:v>
                </c:pt>
                <c:pt idx="2099">
                  <c:v>9.2802688423375912E-2</c:v>
                </c:pt>
                <c:pt idx="2100">
                  <c:v>9.2802688423375912E-2</c:v>
                </c:pt>
                <c:pt idx="2101">
                  <c:v>9.2802688423375912E-2</c:v>
                </c:pt>
                <c:pt idx="2102">
                  <c:v>9.2802688423375912E-2</c:v>
                </c:pt>
                <c:pt idx="2103">
                  <c:v>0.11571279248556721</c:v>
                </c:pt>
                <c:pt idx="2104">
                  <c:v>0.11571279248556721</c:v>
                </c:pt>
                <c:pt idx="2105">
                  <c:v>0.11571279248556721</c:v>
                </c:pt>
                <c:pt idx="2106">
                  <c:v>0.11571279248556721</c:v>
                </c:pt>
                <c:pt idx="2107">
                  <c:v>0.17503219615224452</c:v>
                </c:pt>
                <c:pt idx="2108">
                  <c:v>0.17503219615224452</c:v>
                </c:pt>
                <c:pt idx="2109">
                  <c:v>0.15865050853869889</c:v>
                </c:pt>
                <c:pt idx="2110">
                  <c:v>0.15865050853869889</c:v>
                </c:pt>
                <c:pt idx="2111">
                  <c:v>0.15596065826417771</c:v>
                </c:pt>
                <c:pt idx="2112">
                  <c:v>0.15596065826417771</c:v>
                </c:pt>
                <c:pt idx="2113">
                  <c:v>0.1559107140946594</c:v>
                </c:pt>
                <c:pt idx="2114">
                  <c:v>0.1559107140946594</c:v>
                </c:pt>
                <c:pt idx="2115">
                  <c:v>0.14256135106114698</c:v>
                </c:pt>
                <c:pt idx="2116">
                  <c:v>0.14256135106114698</c:v>
                </c:pt>
                <c:pt idx="2117">
                  <c:v>0.14256135106114698</c:v>
                </c:pt>
                <c:pt idx="2118">
                  <c:v>0.14256135106114698</c:v>
                </c:pt>
                <c:pt idx="2119">
                  <c:v>0.1961585798732699</c:v>
                </c:pt>
                <c:pt idx="2120">
                  <c:v>0.15596065826417771</c:v>
                </c:pt>
                <c:pt idx="2121">
                  <c:v>0.14256135106114698</c:v>
                </c:pt>
                <c:pt idx="2122">
                  <c:v>0.1961585798732699</c:v>
                </c:pt>
                <c:pt idx="2123">
                  <c:v>0.15207214792036439</c:v>
                </c:pt>
                <c:pt idx="2124">
                  <c:v>0.15207214792036439</c:v>
                </c:pt>
                <c:pt idx="2125">
                  <c:v>0.15202220375084607</c:v>
                </c:pt>
                <c:pt idx="2126">
                  <c:v>0.20566937673243046</c:v>
                </c:pt>
                <c:pt idx="2127">
                  <c:v>0.20566937673243046</c:v>
                </c:pt>
                <c:pt idx="2128">
                  <c:v>0.17887076232648269</c:v>
                </c:pt>
                <c:pt idx="2129">
                  <c:v>0.17887076232642585</c:v>
                </c:pt>
                <c:pt idx="2130">
                  <c:v>0.17882081815685069</c:v>
                </c:pt>
                <c:pt idx="2131">
                  <c:v>0.17882081815685069</c:v>
                </c:pt>
                <c:pt idx="2132">
                  <c:v>0.14251140689162867</c:v>
                </c:pt>
                <c:pt idx="2133">
                  <c:v>0.14251140689162867</c:v>
                </c:pt>
                <c:pt idx="2134">
                  <c:v>0.13867284071733366</c:v>
                </c:pt>
                <c:pt idx="2135">
                  <c:v>0.13867284071733366</c:v>
                </c:pt>
                <c:pt idx="2136">
                  <c:v>0.19227006952945658</c:v>
                </c:pt>
                <c:pt idx="2137">
                  <c:v>0.19227006952945658</c:v>
                </c:pt>
                <c:pt idx="2138">
                  <c:v>0.20598331151251159</c:v>
                </c:pt>
                <c:pt idx="2139">
                  <c:v>0.15865050853869889</c:v>
                </c:pt>
                <c:pt idx="2140">
                  <c:v>0.15207214792036439</c:v>
                </c:pt>
                <c:pt idx="2141">
                  <c:v>0.12911209968859794</c:v>
                </c:pt>
                <c:pt idx="2142">
                  <c:v>0.13300061003241126</c:v>
                </c:pt>
                <c:pt idx="2143">
                  <c:v>0.17882081815685069</c:v>
                </c:pt>
                <c:pt idx="2144">
                  <c:v>0.16542151095381996</c:v>
                </c:pt>
                <c:pt idx="2145">
                  <c:v>0.24770096285226373</c:v>
                </c:pt>
                <c:pt idx="2146">
                  <c:v>0.25721175971148114</c:v>
                </c:pt>
                <c:pt idx="2147">
                  <c:v>0.31900696721174882</c:v>
                </c:pt>
                <c:pt idx="2148">
                  <c:v>0.15207214792042123</c:v>
                </c:pt>
                <c:pt idx="2149">
                  <c:v>0.24635960515570332</c:v>
                </c:pt>
                <c:pt idx="2150">
                  <c:v>0.10231348528253648</c:v>
                </c:pt>
                <c:pt idx="2151">
                  <c:v>0.16816130539791629</c:v>
                </c:pt>
                <c:pt idx="2152">
                  <c:v>0.22474091462049728</c:v>
                </c:pt>
                <c:pt idx="2153">
                  <c:v>6.0281899162760055E-2</c:v>
                </c:pt>
                <c:pt idx="2154">
                  <c:v>8.3241947394526505E-2</c:v>
                </c:pt>
                <c:pt idx="2155">
                  <c:v>0.35590143874890146</c:v>
                </c:pt>
                <c:pt idx="2156">
                  <c:v>0.21518017359176156</c:v>
                </c:pt>
                <c:pt idx="2157">
                  <c:v>0.2286294249643106</c:v>
                </c:pt>
                <c:pt idx="2158">
                  <c:v>0.15596065826417771</c:v>
                </c:pt>
                <c:pt idx="2159">
                  <c:v>0.14251140689162867</c:v>
                </c:pt>
                <c:pt idx="2160">
                  <c:v>0.14251140689162867</c:v>
                </c:pt>
                <c:pt idx="2161">
                  <c:v>0.15207214792036439</c:v>
                </c:pt>
                <c:pt idx="2162">
                  <c:v>0.1386728407173905</c:v>
                </c:pt>
                <c:pt idx="2163">
                  <c:v>0.12911209968859794</c:v>
                </c:pt>
                <c:pt idx="2164">
                  <c:v>0.12911209968859794</c:v>
                </c:pt>
                <c:pt idx="2165">
                  <c:v>0.16163288894915695</c:v>
                </c:pt>
                <c:pt idx="2166">
                  <c:v>0.17503219615218768</c:v>
                </c:pt>
                <c:pt idx="2167">
                  <c:v>0.16163288894915695</c:v>
                </c:pt>
                <c:pt idx="2168">
                  <c:v>0.17503219615218768</c:v>
                </c:pt>
                <c:pt idx="2169">
                  <c:v>0.24765101868274542</c:v>
                </c:pt>
                <c:pt idx="2170">
                  <c:v>0.24765101868274542</c:v>
                </c:pt>
                <c:pt idx="2171">
                  <c:v>0.12911209968859794</c:v>
                </c:pt>
                <c:pt idx="2172">
                  <c:v>0.14557940587849316</c:v>
                </c:pt>
                <c:pt idx="2173">
                  <c:v>0.1559107140946594</c:v>
                </c:pt>
                <c:pt idx="2174">
                  <c:v>0.14251140689162867</c:v>
                </c:pt>
                <c:pt idx="2175">
                  <c:v>0.24630966098612816</c:v>
                </c:pt>
                <c:pt idx="2176">
                  <c:v>0.24630966098612816</c:v>
                </c:pt>
                <c:pt idx="2177">
                  <c:v>0.1559107140946594</c:v>
                </c:pt>
                <c:pt idx="2178">
                  <c:v>0.16935996546720844</c:v>
                </c:pt>
                <c:pt idx="2179">
                  <c:v>0.16935996546720844</c:v>
                </c:pt>
                <c:pt idx="2180">
                  <c:v>0.14256135106114698</c:v>
                </c:pt>
                <c:pt idx="2181">
                  <c:v>0.1062019956263498</c:v>
                </c:pt>
                <c:pt idx="2182">
                  <c:v>0.19769971424807409</c:v>
                </c:pt>
                <c:pt idx="2183">
                  <c:v>8.3241947394526505E-2</c:v>
                </c:pt>
                <c:pt idx="2184">
                  <c:v>0.14256135106114698</c:v>
                </c:pt>
                <c:pt idx="2185">
                  <c:v>0.1062019956263498</c:v>
                </c:pt>
                <c:pt idx="2186">
                  <c:v>0.17000210479000089</c:v>
                </c:pt>
                <c:pt idx="2187">
                  <c:v>0.21572242457540369</c:v>
                </c:pt>
                <c:pt idx="2188">
                  <c:v>0.11955135865980537</c:v>
                </c:pt>
                <c:pt idx="2189">
                  <c:v>0.11955135865980537</c:v>
                </c:pt>
                <c:pt idx="2190">
                  <c:v>0.1062019956263498</c:v>
                </c:pt>
                <c:pt idx="2191">
                  <c:v>0.17882081815690754</c:v>
                </c:pt>
                <c:pt idx="2192">
                  <c:v>0.1062019956263498</c:v>
                </c:pt>
                <c:pt idx="2193">
                  <c:v>8.977036384328585E-2</c:v>
                </c:pt>
                <c:pt idx="2194">
                  <c:v>0.17882081815690754</c:v>
                </c:pt>
                <c:pt idx="2195">
                  <c:v>0.12916204385811625</c:v>
                </c:pt>
                <c:pt idx="2196">
                  <c:v>0.1062019956263498</c:v>
                </c:pt>
                <c:pt idx="2197">
                  <c:v>9.2752744253743913E-2</c:v>
                </c:pt>
                <c:pt idx="2198">
                  <c:v>0.11273041207510914</c:v>
                </c:pt>
                <c:pt idx="2199">
                  <c:v>9.6591310428038923E-2</c:v>
                </c:pt>
                <c:pt idx="2200">
                  <c:v>9.6591310428038923E-2</c:v>
                </c:pt>
                <c:pt idx="2201">
                  <c:v>0.15865050853869889</c:v>
                </c:pt>
                <c:pt idx="2202">
                  <c:v>0.14221887675563494</c:v>
                </c:pt>
                <c:pt idx="2203">
                  <c:v>0.16547145512345196</c:v>
                </c:pt>
                <c:pt idx="2204">
                  <c:v>0.1062019956263498</c:v>
                </c:pt>
                <c:pt idx="2205">
                  <c:v>0.36240131567217304</c:v>
                </c:pt>
                <c:pt idx="2206">
                  <c:v>0.27066101108403018</c:v>
                </c:pt>
                <c:pt idx="2207">
                  <c:v>0.1062019956263498</c:v>
                </c:pt>
                <c:pt idx="2208">
                  <c:v>0.1062019956263498</c:v>
                </c:pt>
                <c:pt idx="2209">
                  <c:v>0.17498225198266937</c:v>
                </c:pt>
                <c:pt idx="2210">
                  <c:v>0.17503219615224452</c:v>
                </c:pt>
                <c:pt idx="2211">
                  <c:v>0.16517892498745823</c:v>
                </c:pt>
                <c:pt idx="2212">
                  <c:v>0.12762447692404066</c:v>
                </c:pt>
                <c:pt idx="2213">
                  <c:v>0.1062019956263498</c:v>
                </c:pt>
                <c:pt idx="2214">
                  <c:v>0.11576273665514236</c:v>
                </c:pt>
                <c:pt idx="2215">
                  <c:v>0.1883815591857001</c:v>
                </c:pt>
                <c:pt idx="2216">
                  <c:v>0.16182196330532861</c:v>
                </c:pt>
                <c:pt idx="2217">
                  <c:v>0.20561943256291215</c:v>
                </c:pt>
                <c:pt idx="2218">
                  <c:v>0.20566937673243046</c:v>
                </c:pt>
                <c:pt idx="2219">
                  <c:v>0.11201335649798239</c:v>
                </c:pt>
                <c:pt idx="2220">
                  <c:v>0.17498225198261252</c:v>
                </c:pt>
                <c:pt idx="2221">
                  <c:v>0.15202220375084607</c:v>
                </c:pt>
                <c:pt idx="2222">
                  <c:v>0.14251140689157182</c:v>
                </c:pt>
                <c:pt idx="2223">
                  <c:v>0.11960130282938053</c:v>
                </c:pt>
                <c:pt idx="2224">
                  <c:v>0.12916204385811625</c:v>
                </c:pt>
                <c:pt idx="2225">
                  <c:v>8.3192003225008193E-2</c:v>
                </c:pt>
                <c:pt idx="2226">
                  <c:v>0.14256135106114698</c:v>
                </c:pt>
                <c:pt idx="2227">
                  <c:v>0.10615205145677464</c:v>
                </c:pt>
                <c:pt idx="2228">
                  <c:v>0.1062019956263498</c:v>
                </c:pt>
                <c:pt idx="2229">
                  <c:v>8.3241947394583349E-2</c:v>
                </c:pt>
                <c:pt idx="2230">
                  <c:v>8.3241947394583349E-2</c:v>
                </c:pt>
                <c:pt idx="2231">
                  <c:v>0.1062019956263498</c:v>
                </c:pt>
                <c:pt idx="2232">
                  <c:v>9.6591310428038923E-2</c:v>
                </c:pt>
                <c:pt idx="2233">
                  <c:v>9.6591310428038923E-2</c:v>
                </c:pt>
                <c:pt idx="2234">
                  <c:v>8.3192003225008193E-2</c:v>
                </c:pt>
                <c:pt idx="2235">
                  <c:v>8.3192003225008193E-2</c:v>
                </c:pt>
                <c:pt idx="2236">
                  <c:v>0.14256135106114698</c:v>
                </c:pt>
                <c:pt idx="2237">
                  <c:v>0.15207214792036439</c:v>
                </c:pt>
                <c:pt idx="2238">
                  <c:v>0.16158294477963864</c:v>
                </c:pt>
                <c:pt idx="2239">
                  <c:v>9.2802688423319069E-2</c:v>
                </c:pt>
                <c:pt idx="2240">
                  <c:v>0.11576273665508552</c:v>
                </c:pt>
                <c:pt idx="2241">
                  <c:v>0.11576273665508552</c:v>
                </c:pt>
                <c:pt idx="2242">
                  <c:v>0.11576273665508552</c:v>
                </c:pt>
                <c:pt idx="2243">
                  <c:v>0.11576273665508552</c:v>
                </c:pt>
                <c:pt idx="2244">
                  <c:v>0.11576273665508552</c:v>
                </c:pt>
                <c:pt idx="2245">
                  <c:v>0.11576273665508552</c:v>
                </c:pt>
                <c:pt idx="2246">
                  <c:v>0.11576273665508552</c:v>
                </c:pt>
                <c:pt idx="2247">
                  <c:v>0.11576273665508552</c:v>
                </c:pt>
                <c:pt idx="2248">
                  <c:v>0.11576273665508552</c:v>
                </c:pt>
                <c:pt idx="2249">
                  <c:v>0.11576273665508552</c:v>
                </c:pt>
                <c:pt idx="2250">
                  <c:v>0.11576273665508552</c:v>
                </c:pt>
                <c:pt idx="2251">
                  <c:v>0.11576273665508552</c:v>
                </c:pt>
                <c:pt idx="2252">
                  <c:v>0.11576273665508552</c:v>
                </c:pt>
                <c:pt idx="2253">
                  <c:v>0.11576273665508552</c:v>
                </c:pt>
                <c:pt idx="2254">
                  <c:v>0.11576273665508552</c:v>
                </c:pt>
                <c:pt idx="2255">
                  <c:v>0.11576273665508552</c:v>
                </c:pt>
                <c:pt idx="2256">
                  <c:v>0.13862289654781534</c:v>
                </c:pt>
                <c:pt idx="2257">
                  <c:v>0.13862289654781534</c:v>
                </c:pt>
                <c:pt idx="2258">
                  <c:v>0.13862289654781534</c:v>
                </c:pt>
                <c:pt idx="2259">
                  <c:v>0.13862289654781534</c:v>
                </c:pt>
                <c:pt idx="2260">
                  <c:v>0.13862289654781534</c:v>
                </c:pt>
                <c:pt idx="2261">
                  <c:v>0.13862289654781534</c:v>
                </c:pt>
                <c:pt idx="2262">
                  <c:v>0.13862289654781534</c:v>
                </c:pt>
                <c:pt idx="2263">
                  <c:v>0.13862289654781534</c:v>
                </c:pt>
                <c:pt idx="2264">
                  <c:v>0.13862289654781534</c:v>
                </c:pt>
                <c:pt idx="2265">
                  <c:v>0.13862289654781534</c:v>
                </c:pt>
                <c:pt idx="2266">
                  <c:v>0.13862289654781534</c:v>
                </c:pt>
                <c:pt idx="2267">
                  <c:v>0.13862289654781534</c:v>
                </c:pt>
                <c:pt idx="2268">
                  <c:v>0.13862289654781534</c:v>
                </c:pt>
                <c:pt idx="2269">
                  <c:v>0.13862289654781534</c:v>
                </c:pt>
                <c:pt idx="2270">
                  <c:v>0.13862289654781534</c:v>
                </c:pt>
                <c:pt idx="2271">
                  <c:v>0.13862289654781534</c:v>
                </c:pt>
                <c:pt idx="2272">
                  <c:v>0.13862289654781534</c:v>
                </c:pt>
                <c:pt idx="2273">
                  <c:v>0.13862289654781534</c:v>
                </c:pt>
                <c:pt idx="2274">
                  <c:v>0.13862289654781534</c:v>
                </c:pt>
                <c:pt idx="2275">
                  <c:v>0.13862289654781534</c:v>
                </c:pt>
                <c:pt idx="2276">
                  <c:v>0.13862289654781534</c:v>
                </c:pt>
                <c:pt idx="2277">
                  <c:v>0.13862289654781534</c:v>
                </c:pt>
                <c:pt idx="2278">
                  <c:v>0.13862289654781534</c:v>
                </c:pt>
                <c:pt idx="2279">
                  <c:v>0.13862289654781534</c:v>
                </c:pt>
                <c:pt idx="2280">
                  <c:v>0.13862289654781534</c:v>
                </c:pt>
                <c:pt idx="2281">
                  <c:v>0.13862289654781534</c:v>
                </c:pt>
                <c:pt idx="2282">
                  <c:v>0.13862289654781534</c:v>
                </c:pt>
                <c:pt idx="2283">
                  <c:v>0.13862289654781534</c:v>
                </c:pt>
                <c:pt idx="2284">
                  <c:v>0.13862289654781534</c:v>
                </c:pt>
                <c:pt idx="2285">
                  <c:v>0.13862289654781534</c:v>
                </c:pt>
                <c:pt idx="2286">
                  <c:v>0.13862289654781534</c:v>
                </c:pt>
                <c:pt idx="2287">
                  <c:v>0.13862289654781534</c:v>
                </c:pt>
                <c:pt idx="2288">
                  <c:v>0.13862289654781534</c:v>
                </c:pt>
                <c:pt idx="2289">
                  <c:v>0.13862289654781534</c:v>
                </c:pt>
                <c:pt idx="2290">
                  <c:v>0.13862289654781534</c:v>
                </c:pt>
                <c:pt idx="2291">
                  <c:v>0.13862289654781534</c:v>
                </c:pt>
                <c:pt idx="2292">
                  <c:v>0.13862289654781534</c:v>
                </c:pt>
                <c:pt idx="2293">
                  <c:v>0.13862289654781534</c:v>
                </c:pt>
                <c:pt idx="2294">
                  <c:v>0.16158294477963864</c:v>
                </c:pt>
                <c:pt idx="2295">
                  <c:v>0.16158294477963864</c:v>
                </c:pt>
                <c:pt idx="2296">
                  <c:v>0.16158294477963864</c:v>
                </c:pt>
                <c:pt idx="2297">
                  <c:v>0.16158294477963864</c:v>
                </c:pt>
                <c:pt idx="2298">
                  <c:v>0.16158294477963864</c:v>
                </c:pt>
                <c:pt idx="2299">
                  <c:v>0.16158294477963864</c:v>
                </c:pt>
                <c:pt idx="2300">
                  <c:v>0.16158294477963864</c:v>
                </c:pt>
                <c:pt idx="2301">
                  <c:v>0.16158294477963864</c:v>
                </c:pt>
                <c:pt idx="2302">
                  <c:v>0.16158294477963864</c:v>
                </c:pt>
                <c:pt idx="2303">
                  <c:v>0.16158294477963864</c:v>
                </c:pt>
                <c:pt idx="2304">
                  <c:v>0.16158294477963864</c:v>
                </c:pt>
                <c:pt idx="2305">
                  <c:v>0.16158294477963864</c:v>
                </c:pt>
                <c:pt idx="2306">
                  <c:v>0.16158294477963864</c:v>
                </c:pt>
                <c:pt idx="2307">
                  <c:v>0.16158294477963864</c:v>
                </c:pt>
                <c:pt idx="2308">
                  <c:v>0.16158294477963864</c:v>
                </c:pt>
                <c:pt idx="2309">
                  <c:v>0.16158294477963864</c:v>
                </c:pt>
                <c:pt idx="2310">
                  <c:v>0.16158294477963864</c:v>
                </c:pt>
                <c:pt idx="2311">
                  <c:v>0.16158294477963864</c:v>
                </c:pt>
                <c:pt idx="2312">
                  <c:v>0.16158294477963864</c:v>
                </c:pt>
                <c:pt idx="2313">
                  <c:v>0.16158294477963864</c:v>
                </c:pt>
                <c:pt idx="2314">
                  <c:v>0.16158294477963864</c:v>
                </c:pt>
                <c:pt idx="2315">
                  <c:v>0.16158294477963864</c:v>
                </c:pt>
                <c:pt idx="2316">
                  <c:v>0.16158294477963864</c:v>
                </c:pt>
                <c:pt idx="2317">
                  <c:v>0.16158294477963864</c:v>
                </c:pt>
                <c:pt idx="2318">
                  <c:v>0.16158294477963864</c:v>
                </c:pt>
                <c:pt idx="2319">
                  <c:v>0.16158294477963864</c:v>
                </c:pt>
                <c:pt idx="2320">
                  <c:v>0.16158294477963864</c:v>
                </c:pt>
                <c:pt idx="2321">
                  <c:v>0.16158294477963864</c:v>
                </c:pt>
                <c:pt idx="2322">
                  <c:v>0.16158294477963864</c:v>
                </c:pt>
                <c:pt idx="2323">
                  <c:v>0.16158294477963864</c:v>
                </c:pt>
                <c:pt idx="2324">
                  <c:v>0.16158294477963864</c:v>
                </c:pt>
                <c:pt idx="2325">
                  <c:v>0.16158294477963864</c:v>
                </c:pt>
                <c:pt idx="2326">
                  <c:v>0.16158294477963864</c:v>
                </c:pt>
                <c:pt idx="2327">
                  <c:v>0.16158294477963864</c:v>
                </c:pt>
                <c:pt idx="2328">
                  <c:v>0.16158294477963864</c:v>
                </c:pt>
                <c:pt idx="2329">
                  <c:v>0.16158294477963864</c:v>
                </c:pt>
                <c:pt idx="2330">
                  <c:v>0.16158294477963864</c:v>
                </c:pt>
                <c:pt idx="2331">
                  <c:v>0.16158294477963864</c:v>
                </c:pt>
                <c:pt idx="2332">
                  <c:v>0.16158294477963864</c:v>
                </c:pt>
                <c:pt idx="2333">
                  <c:v>0.16158294477963864</c:v>
                </c:pt>
                <c:pt idx="2334">
                  <c:v>0.16158294477963864</c:v>
                </c:pt>
                <c:pt idx="2335">
                  <c:v>0.16158294477963864</c:v>
                </c:pt>
                <c:pt idx="2336">
                  <c:v>0.16158294477963864</c:v>
                </c:pt>
                <c:pt idx="2337">
                  <c:v>0.16158294477963864</c:v>
                </c:pt>
                <c:pt idx="2338">
                  <c:v>0.16158294477963864</c:v>
                </c:pt>
                <c:pt idx="2339">
                  <c:v>0.16158294477963864</c:v>
                </c:pt>
                <c:pt idx="2340">
                  <c:v>0.16158294477963864</c:v>
                </c:pt>
                <c:pt idx="2341">
                  <c:v>0.16158294477963864</c:v>
                </c:pt>
                <c:pt idx="2342">
                  <c:v>0.20183081055824914</c:v>
                </c:pt>
                <c:pt idx="2343">
                  <c:v>0.16158294477963864</c:v>
                </c:pt>
                <c:pt idx="2344">
                  <c:v>0.16158294477963864</c:v>
                </c:pt>
                <c:pt idx="2345">
                  <c:v>0.16158294477963864</c:v>
                </c:pt>
                <c:pt idx="2346">
                  <c:v>0.16158294477963864</c:v>
                </c:pt>
                <c:pt idx="2347">
                  <c:v>0.16158294477963864</c:v>
                </c:pt>
                <c:pt idx="2348">
                  <c:v>0.16158294477963864</c:v>
                </c:pt>
                <c:pt idx="2349">
                  <c:v>0.16158294477963864</c:v>
                </c:pt>
                <c:pt idx="2350">
                  <c:v>0.18454299301140509</c:v>
                </c:pt>
                <c:pt idx="2351">
                  <c:v>0.18454299301140509</c:v>
                </c:pt>
                <c:pt idx="2352">
                  <c:v>0.18454299301140509</c:v>
                </c:pt>
                <c:pt idx="2353">
                  <c:v>0.18454299301140509</c:v>
                </c:pt>
                <c:pt idx="2354">
                  <c:v>0.18454299301140509</c:v>
                </c:pt>
                <c:pt idx="2355">
                  <c:v>0.18454299301140509</c:v>
                </c:pt>
                <c:pt idx="2356">
                  <c:v>0.18454299301140509</c:v>
                </c:pt>
                <c:pt idx="2357">
                  <c:v>0.18454299301140509</c:v>
                </c:pt>
                <c:pt idx="2358">
                  <c:v>0.18454299301140509</c:v>
                </c:pt>
                <c:pt idx="2359">
                  <c:v>0.18454299301140509</c:v>
                </c:pt>
                <c:pt idx="2360">
                  <c:v>0.18454299301140509</c:v>
                </c:pt>
                <c:pt idx="2361">
                  <c:v>0.18454299301140509</c:v>
                </c:pt>
                <c:pt idx="2362">
                  <c:v>0.18454299301140509</c:v>
                </c:pt>
                <c:pt idx="2363">
                  <c:v>0.12911209968859794</c:v>
                </c:pt>
                <c:pt idx="2364">
                  <c:v>0.12911209968859794</c:v>
                </c:pt>
                <c:pt idx="2365">
                  <c:v>0.12911209968859794</c:v>
                </c:pt>
                <c:pt idx="2366">
                  <c:v>0.12911209968859794</c:v>
                </c:pt>
                <c:pt idx="2367">
                  <c:v>0.12911209968859794</c:v>
                </c:pt>
                <c:pt idx="2368">
                  <c:v>0.12911209968859794</c:v>
                </c:pt>
                <c:pt idx="2369">
                  <c:v>0.12911209968859794</c:v>
                </c:pt>
                <c:pt idx="2370">
                  <c:v>0.1654215109538768</c:v>
                </c:pt>
                <c:pt idx="2371">
                  <c:v>0.1654215109538768</c:v>
                </c:pt>
                <c:pt idx="2372">
                  <c:v>0.1654215109538768</c:v>
                </c:pt>
                <c:pt idx="2373">
                  <c:v>0.1654215109538768</c:v>
                </c:pt>
                <c:pt idx="2374">
                  <c:v>0.1654215109538768</c:v>
                </c:pt>
                <c:pt idx="2375">
                  <c:v>0.1654215109538768</c:v>
                </c:pt>
                <c:pt idx="2376">
                  <c:v>0.1654215109538768</c:v>
                </c:pt>
                <c:pt idx="2377">
                  <c:v>0.1654215109538768</c:v>
                </c:pt>
                <c:pt idx="2378">
                  <c:v>0.10615205145683149</c:v>
                </c:pt>
                <c:pt idx="2379">
                  <c:v>0.10615205145683149</c:v>
                </c:pt>
                <c:pt idx="2380">
                  <c:v>0.10615205145683149</c:v>
                </c:pt>
                <c:pt idx="2381">
                  <c:v>0.17503219615218768</c:v>
                </c:pt>
                <c:pt idx="2382">
                  <c:v>0.15207214792042123</c:v>
                </c:pt>
                <c:pt idx="2383">
                  <c:v>0.15207214792042123</c:v>
                </c:pt>
                <c:pt idx="2384">
                  <c:v>0.15207214792042123</c:v>
                </c:pt>
                <c:pt idx="2385">
                  <c:v>0.15207214792042123</c:v>
                </c:pt>
                <c:pt idx="2386">
                  <c:v>0.15207214792042123</c:v>
                </c:pt>
                <c:pt idx="2387">
                  <c:v>0.15207214792042123</c:v>
                </c:pt>
                <c:pt idx="2388">
                  <c:v>0.15207214792042123</c:v>
                </c:pt>
                <c:pt idx="2389">
                  <c:v>0.15207214792042123</c:v>
                </c:pt>
                <c:pt idx="2390">
                  <c:v>0.15207214792042123</c:v>
                </c:pt>
                <c:pt idx="2391">
                  <c:v>0.15207214792042123</c:v>
                </c:pt>
                <c:pt idx="2392">
                  <c:v>0.15207214792042123</c:v>
                </c:pt>
                <c:pt idx="2393">
                  <c:v>0.15207214792042123</c:v>
                </c:pt>
                <c:pt idx="2394">
                  <c:v>0.15207214792042123</c:v>
                </c:pt>
                <c:pt idx="2395">
                  <c:v>0.15207214792042123</c:v>
                </c:pt>
                <c:pt idx="2396">
                  <c:v>0.15207214792042123</c:v>
                </c:pt>
                <c:pt idx="2397">
                  <c:v>0.15207214792042123</c:v>
                </c:pt>
                <c:pt idx="2398">
                  <c:v>0.15207214792042123</c:v>
                </c:pt>
                <c:pt idx="2399">
                  <c:v>0.15207214792042123</c:v>
                </c:pt>
                <c:pt idx="2400">
                  <c:v>0.15207214792042123</c:v>
                </c:pt>
                <c:pt idx="2401">
                  <c:v>0.15207214792042123</c:v>
                </c:pt>
                <c:pt idx="2402">
                  <c:v>0.15207214792042123</c:v>
                </c:pt>
                <c:pt idx="2403">
                  <c:v>0.15207214792042123</c:v>
                </c:pt>
                <c:pt idx="2404">
                  <c:v>0.15207214792042123</c:v>
                </c:pt>
                <c:pt idx="2405">
                  <c:v>0.15207214792042123</c:v>
                </c:pt>
                <c:pt idx="2406">
                  <c:v>0.10615205145683149</c:v>
                </c:pt>
                <c:pt idx="2407">
                  <c:v>0.15207214792042123</c:v>
                </c:pt>
                <c:pt idx="2408">
                  <c:v>0.17503219615218768</c:v>
                </c:pt>
                <c:pt idx="2409">
                  <c:v>0.17503219615218768</c:v>
                </c:pt>
                <c:pt idx="2410">
                  <c:v>0.17503219615218768</c:v>
                </c:pt>
                <c:pt idx="2411">
                  <c:v>0.17503219615218768</c:v>
                </c:pt>
                <c:pt idx="2412">
                  <c:v>0.17503219615218768</c:v>
                </c:pt>
                <c:pt idx="2413">
                  <c:v>0.17503219615218768</c:v>
                </c:pt>
                <c:pt idx="2414">
                  <c:v>0.17503219615218768</c:v>
                </c:pt>
                <c:pt idx="2415">
                  <c:v>0.17503219615218768</c:v>
                </c:pt>
                <c:pt idx="2416">
                  <c:v>0.17503219615218768</c:v>
                </c:pt>
                <c:pt idx="2417">
                  <c:v>0.17503219615218768</c:v>
                </c:pt>
                <c:pt idx="2418">
                  <c:v>0.17503219615218768</c:v>
                </c:pt>
                <c:pt idx="2419">
                  <c:v>0.17503219615218768</c:v>
                </c:pt>
                <c:pt idx="2420">
                  <c:v>0.17503219615218768</c:v>
                </c:pt>
                <c:pt idx="2421">
                  <c:v>0.17503219615218768</c:v>
                </c:pt>
                <c:pt idx="2422">
                  <c:v>0.17503219615218768</c:v>
                </c:pt>
                <c:pt idx="2423">
                  <c:v>0.17503219615218768</c:v>
                </c:pt>
                <c:pt idx="2424">
                  <c:v>0.17503219615218768</c:v>
                </c:pt>
                <c:pt idx="2425">
                  <c:v>0.17503219615218768</c:v>
                </c:pt>
                <c:pt idx="2426">
                  <c:v>0.17503219615218768</c:v>
                </c:pt>
                <c:pt idx="2427">
                  <c:v>0.18838155918564325</c:v>
                </c:pt>
                <c:pt idx="2428">
                  <c:v>0.18838155918564325</c:v>
                </c:pt>
                <c:pt idx="2429">
                  <c:v>0.18838155918564325</c:v>
                </c:pt>
                <c:pt idx="2430">
                  <c:v>0.18838155918564325</c:v>
                </c:pt>
                <c:pt idx="2431">
                  <c:v>0.18838155918564325</c:v>
                </c:pt>
                <c:pt idx="2432">
                  <c:v>0.18838155918564325</c:v>
                </c:pt>
                <c:pt idx="2433">
                  <c:v>0.12911209968859794</c:v>
                </c:pt>
                <c:pt idx="2434">
                  <c:v>0.12911209968859794</c:v>
                </c:pt>
                <c:pt idx="2435">
                  <c:v>0.12911209968859794</c:v>
                </c:pt>
                <c:pt idx="2436">
                  <c:v>0.12911209968859794</c:v>
                </c:pt>
                <c:pt idx="2437">
                  <c:v>0.12911209968859794</c:v>
                </c:pt>
                <c:pt idx="2438">
                  <c:v>0.12911209968859794</c:v>
                </c:pt>
                <c:pt idx="2439">
                  <c:v>0.12911209968859794</c:v>
                </c:pt>
                <c:pt idx="2440">
                  <c:v>0.12911209968859794</c:v>
                </c:pt>
                <c:pt idx="2441">
                  <c:v>0.12911209968859794</c:v>
                </c:pt>
                <c:pt idx="2442">
                  <c:v>0.12911209968859794</c:v>
                </c:pt>
                <c:pt idx="2443">
                  <c:v>0.12911209968859794</c:v>
                </c:pt>
                <c:pt idx="2444">
                  <c:v>0.12911209968859794</c:v>
                </c:pt>
                <c:pt idx="2445">
                  <c:v>0.12911209968859794</c:v>
                </c:pt>
                <c:pt idx="2446">
                  <c:v>0.12911209968859794</c:v>
                </c:pt>
                <c:pt idx="2447">
                  <c:v>0.12911209968859794</c:v>
                </c:pt>
                <c:pt idx="2448">
                  <c:v>0.12911209968859794</c:v>
                </c:pt>
                <c:pt idx="2449">
                  <c:v>0.15207214792042123</c:v>
                </c:pt>
                <c:pt idx="2450">
                  <c:v>0.15207214792042123</c:v>
                </c:pt>
                <c:pt idx="2451">
                  <c:v>0.15207214792042123</c:v>
                </c:pt>
                <c:pt idx="2452">
                  <c:v>0.15207214792042123</c:v>
                </c:pt>
                <c:pt idx="2453">
                  <c:v>0.15207214792042123</c:v>
                </c:pt>
                <c:pt idx="2454">
                  <c:v>0.15207214792042123</c:v>
                </c:pt>
                <c:pt idx="2455">
                  <c:v>0.15207214792042123</c:v>
                </c:pt>
                <c:pt idx="2456">
                  <c:v>0.15207214792042123</c:v>
                </c:pt>
                <c:pt idx="2457">
                  <c:v>0.15207214792042123</c:v>
                </c:pt>
                <c:pt idx="2458">
                  <c:v>0.15207214792042123</c:v>
                </c:pt>
                <c:pt idx="2459">
                  <c:v>0.15207214792042123</c:v>
                </c:pt>
                <c:pt idx="2460">
                  <c:v>0.15207214792042123</c:v>
                </c:pt>
                <c:pt idx="2461">
                  <c:v>0.17503219615218768</c:v>
                </c:pt>
                <c:pt idx="2462">
                  <c:v>0.15207214792042123</c:v>
                </c:pt>
                <c:pt idx="2463">
                  <c:v>0.15207214792042123</c:v>
                </c:pt>
                <c:pt idx="2464">
                  <c:v>0.15207214792042123</c:v>
                </c:pt>
                <c:pt idx="2465">
                  <c:v>0.17503219615218768</c:v>
                </c:pt>
                <c:pt idx="2466">
                  <c:v>0.17503219615218768</c:v>
                </c:pt>
                <c:pt idx="2467">
                  <c:v>0.14256135106120382</c:v>
                </c:pt>
                <c:pt idx="2468">
                  <c:v>0.15591071409460255</c:v>
                </c:pt>
                <c:pt idx="2469">
                  <c:v>0.15591071409460255</c:v>
                </c:pt>
                <c:pt idx="2470">
                  <c:v>0.17887076232642585</c:v>
                </c:pt>
                <c:pt idx="2471">
                  <c:v>0.1654215109538768</c:v>
                </c:pt>
                <c:pt idx="2472">
                  <c:v>0.1654215109538768</c:v>
                </c:pt>
                <c:pt idx="2473">
                  <c:v>0.1654215109538768</c:v>
                </c:pt>
                <c:pt idx="2474">
                  <c:v>0.1654215109538768</c:v>
                </c:pt>
                <c:pt idx="2475">
                  <c:v>0.18838155918564325</c:v>
                </c:pt>
                <c:pt idx="2476">
                  <c:v>0.17887076232642585</c:v>
                </c:pt>
                <c:pt idx="2477">
                  <c:v>0.17887076232642585</c:v>
                </c:pt>
                <c:pt idx="2478">
                  <c:v>0.20183081055824914</c:v>
                </c:pt>
                <c:pt idx="2479">
                  <c:v>0.17887076232642585</c:v>
                </c:pt>
                <c:pt idx="2480">
                  <c:v>0.16158294477963864</c:v>
                </c:pt>
                <c:pt idx="2481">
                  <c:v>0.16158294477963864</c:v>
                </c:pt>
                <c:pt idx="2482">
                  <c:v>0.16158294477963864</c:v>
                </c:pt>
                <c:pt idx="2483">
                  <c:v>0.16158294477963864</c:v>
                </c:pt>
                <c:pt idx="2484">
                  <c:v>0.16158294477963864</c:v>
                </c:pt>
                <c:pt idx="2485">
                  <c:v>0.16158294477963864</c:v>
                </c:pt>
                <c:pt idx="2486">
                  <c:v>0.18454299301140509</c:v>
                </c:pt>
                <c:pt idx="2487">
                  <c:v>0.1654215109538768</c:v>
                </c:pt>
                <c:pt idx="2488">
                  <c:v>0.18454299301140509</c:v>
                </c:pt>
                <c:pt idx="2489">
                  <c:v>0.13862289654781534</c:v>
                </c:pt>
                <c:pt idx="2490">
                  <c:v>0.16158294477963864</c:v>
                </c:pt>
                <c:pt idx="2491">
                  <c:v>0.16158294477963864</c:v>
                </c:pt>
                <c:pt idx="2492">
                  <c:v>0.15207214792042123</c:v>
                </c:pt>
                <c:pt idx="2493">
                  <c:v>0.20183081055824914</c:v>
                </c:pt>
                <c:pt idx="2494">
                  <c:v>0.20183081055824914</c:v>
                </c:pt>
                <c:pt idx="2495">
                  <c:v>0.18454299301140509</c:v>
                </c:pt>
                <c:pt idx="2496">
                  <c:v>0.19799224438401097</c:v>
                </c:pt>
                <c:pt idx="2497">
                  <c:v>0.10615205145683149</c:v>
                </c:pt>
                <c:pt idx="2498">
                  <c:v>0.10615205145683149</c:v>
                </c:pt>
                <c:pt idx="2499">
                  <c:v>0.10615205145683149</c:v>
                </c:pt>
                <c:pt idx="2500">
                  <c:v>0.10615205145683149</c:v>
                </c:pt>
                <c:pt idx="2501">
                  <c:v>0.10615205145683149</c:v>
                </c:pt>
                <c:pt idx="2502">
                  <c:v>0.10615205145683149</c:v>
                </c:pt>
                <c:pt idx="2503">
                  <c:v>0.10615205145683149</c:v>
                </c:pt>
                <c:pt idx="2504">
                  <c:v>0.12911209968859794</c:v>
                </c:pt>
                <c:pt idx="2505">
                  <c:v>0.18838155918564325</c:v>
                </c:pt>
                <c:pt idx="2506">
                  <c:v>0.17503219615218768</c:v>
                </c:pt>
                <c:pt idx="2507">
                  <c:v>0.17503219615218768</c:v>
                </c:pt>
                <c:pt idx="2508">
                  <c:v>0.19799224438401097</c:v>
                </c:pt>
                <c:pt idx="2509">
                  <c:v>0.14256135106120382</c:v>
                </c:pt>
                <c:pt idx="2510">
                  <c:v>0.18838155918564325</c:v>
                </c:pt>
                <c:pt idx="2511">
                  <c:v>0.17887076232642585</c:v>
                </c:pt>
                <c:pt idx="2512">
                  <c:v>0.12911209968859794</c:v>
                </c:pt>
                <c:pt idx="2513">
                  <c:v>0.15207214792042123</c:v>
                </c:pt>
                <c:pt idx="2514">
                  <c:v>0.15207214792042123</c:v>
                </c:pt>
                <c:pt idx="2515">
                  <c:v>0.19222012535988142</c:v>
                </c:pt>
                <c:pt idx="2516">
                  <c:v>0.17887076232642585</c:v>
                </c:pt>
                <c:pt idx="2517">
                  <c:v>0.17887076232642585</c:v>
                </c:pt>
                <c:pt idx="2518">
                  <c:v>0.15207214792042123</c:v>
                </c:pt>
                <c:pt idx="2519">
                  <c:v>0.16158294477963864</c:v>
                </c:pt>
                <c:pt idx="2520">
                  <c:v>0.12911209968859794</c:v>
                </c:pt>
                <c:pt idx="2521">
                  <c:v>0.14256135106120382</c:v>
                </c:pt>
                <c:pt idx="2522">
                  <c:v>0.13862289654781534</c:v>
                </c:pt>
                <c:pt idx="2523">
                  <c:v>0.12911209968859794</c:v>
                </c:pt>
                <c:pt idx="2524">
                  <c:v>0.1654215109538768</c:v>
                </c:pt>
                <c:pt idx="2525">
                  <c:v>0.17503219615218768</c:v>
                </c:pt>
                <c:pt idx="2526">
                  <c:v>0.17503219615218768</c:v>
                </c:pt>
                <c:pt idx="2527">
                  <c:v>0.14256135106120382</c:v>
                </c:pt>
                <c:pt idx="2528">
                  <c:v>0.18454299301140509</c:v>
                </c:pt>
                <c:pt idx="2529">
                  <c:v>0.17887076232642585</c:v>
                </c:pt>
                <c:pt idx="2530">
                  <c:v>0.14256135106120382</c:v>
                </c:pt>
                <c:pt idx="2531">
                  <c:v>0.14256135106120382</c:v>
                </c:pt>
                <c:pt idx="2532">
                  <c:v>0.15207214792042123</c:v>
                </c:pt>
                <c:pt idx="2533">
                  <c:v>0.14256135106120382</c:v>
                </c:pt>
                <c:pt idx="2534">
                  <c:v>0.16158294477963864</c:v>
                </c:pt>
                <c:pt idx="2535">
                  <c:v>0.12527353351435977</c:v>
                </c:pt>
                <c:pt idx="2536">
                  <c:v>0.12527353351435977</c:v>
                </c:pt>
                <c:pt idx="2537">
                  <c:v>0.12527353351435977</c:v>
                </c:pt>
                <c:pt idx="2538">
                  <c:v>0.17503219615218768</c:v>
                </c:pt>
                <c:pt idx="2539">
                  <c:v>0.13862289654781534</c:v>
                </c:pt>
                <c:pt idx="2540">
                  <c:v>0.13862289654781534</c:v>
                </c:pt>
                <c:pt idx="2541">
                  <c:v>0.10231348528253648</c:v>
                </c:pt>
                <c:pt idx="2542">
                  <c:v>0.10231348528253648</c:v>
                </c:pt>
                <c:pt idx="2543">
                  <c:v>0.10231348528253648</c:v>
                </c:pt>
                <c:pt idx="2544">
                  <c:v>0.10231348528253648</c:v>
                </c:pt>
                <c:pt idx="2545">
                  <c:v>0.10231348528253648</c:v>
                </c:pt>
                <c:pt idx="2546">
                  <c:v>0.11576273665508552</c:v>
                </c:pt>
                <c:pt idx="2547">
                  <c:v>7.9353437050770026E-2</c:v>
                </c:pt>
                <c:pt idx="2548">
                  <c:v>0.18838155918564325</c:v>
                </c:pt>
                <c:pt idx="2549">
                  <c:v>0.15591071409460255</c:v>
                </c:pt>
                <c:pt idx="2550">
                  <c:v>0.12911209968859794</c:v>
                </c:pt>
                <c:pt idx="2551">
                  <c:v>0.14256135106120382</c:v>
                </c:pt>
                <c:pt idx="2552">
                  <c:v>0.14256135106120382</c:v>
                </c:pt>
                <c:pt idx="2553">
                  <c:v>0.12911209968859794</c:v>
                </c:pt>
                <c:pt idx="2554">
                  <c:v>0.11576273665508552</c:v>
                </c:pt>
                <c:pt idx="2555">
                  <c:v>0.12911209968859794</c:v>
                </c:pt>
                <c:pt idx="2556">
                  <c:v>0.20566937673243046</c:v>
                </c:pt>
                <c:pt idx="2557">
                  <c:v>0.11960130282938053</c:v>
                </c:pt>
                <c:pt idx="2558">
                  <c:v>0.1329506658628361</c:v>
                </c:pt>
                <c:pt idx="2559">
                  <c:v>0.11960130282938053</c:v>
                </c:pt>
                <c:pt idx="2560">
                  <c:v>0.14256135106120382</c:v>
                </c:pt>
                <c:pt idx="2561">
                  <c:v>0.14256135106120382</c:v>
                </c:pt>
                <c:pt idx="2562">
                  <c:v>0.15591071409460255</c:v>
                </c:pt>
                <c:pt idx="2563">
                  <c:v>0.15591071409460255</c:v>
                </c:pt>
                <c:pt idx="2564">
                  <c:v>0.15591071409460255</c:v>
                </c:pt>
                <c:pt idx="2565">
                  <c:v>0.12911209968859794</c:v>
                </c:pt>
                <c:pt idx="2566">
                  <c:v>0.1654215109538768</c:v>
                </c:pt>
                <c:pt idx="2567">
                  <c:v>0.18838155918564325</c:v>
                </c:pt>
                <c:pt idx="2568">
                  <c:v>0.17503219615218768</c:v>
                </c:pt>
                <c:pt idx="2569">
                  <c:v>0.17503219615218768</c:v>
                </c:pt>
                <c:pt idx="2570">
                  <c:v>0.16158294477963864</c:v>
                </c:pt>
                <c:pt idx="2571">
                  <c:v>0.14256135106120382</c:v>
                </c:pt>
                <c:pt idx="2572">
                  <c:v>0.15591071409460255</c:v>
                </c:pt>
                <c:pt idx="2573">
                  <c:v>0.17887076232642585</c:v>
                </c:pt>
                <c:pt idx="2574">
                  <c:v>0.11576273665508552</c:v>
                </c:pt>
                <c:pt idx="2575">
                  <c:v>0.12911209968859794</c:v>
                </c:pt>
                <c:pt idx="2576">
                  <c:v>0.20183081055824914</c:v>
                </c:pt>
                <c:pt idx="2577">
                  <c:v>0.18838155918564325</c:v>
                </c:pt>
                <c:pt idx="2578">
                  <c:v>0.15207214792042123</c:v>
                </c:pt>
                <c:pt idx="2579">
                  <c:v>0.1654215109538768</c:v>
                </c:pt>
                <c:pt idx="2580">
                  <c:v>0.1654215109538768</c:v>
                </c:pt>
                <c:pt idx="2581">
                  <c:v>0.1654215109538768</c:v>
                </c:pt>
                <c:pt idx="2582">
                  <c:v>0.17887076232642585</c:v>
                </c:pt>
                <c:pt idx="2583">
                  <c:v>0.13862289654781534</c:v>
                </c:pt>
                <c:pt idx="2584">
                  <c:v>0.13862289654781534</c:v>
                </c:pt>
                <c:pt idx="2585">
                  <c:v>0.17503219615218768</c:v>
                </c:pt>
                <c:pt idx="2586">
                  <c:v>0.18838155918564325</c:v>
                </c:pt>
                <c:pt idx="2587">
                  <c:v>0.17503219615218768</c:v>
                </c:pt>
                <c:pt idx="2588">
                  <c:v>0.1654215109538768</c:v>
                </c:pt>
                <c:pt idx="2589">
                  <c:v>0.17887076232642585</c:v>
                </c:pt>
                <c:pt idx="2590">
                  <c:v>0.17887076232642585</c:v>
                </c:pt>
                <c:pt idx="2591">
                  <c:v>0.21518017359164787</c:v>
                </c:pt>
                <c:pt idx="2592">
                  <c:v>0.21518017359164787</c:v>
                </c:pt>
                <c:pt idx="2593">
                  <c:v>0.21518017359164787</c:v>
                </c:pt>
                <c:pt idx="2594">
                  <c:v>0.2286294249643106</c:v>
                </c:pt>
                <c:pt idx="2595">
                  <c:v>0.2286294249643106</c:v>
                </c:pt>
                <c:pt idx="2596">
                  <c:v>0.15207214792042123</c:v>
                </c:pt>
                <c:pt idx="2597">
                  <c:v>0.13862289654781534</c:v>
                </c:pt>
                <c:pt idx="2598">
                  <c:v>0.1654215109538768</c:v>
                </c:pt>
                <c:pt idx="2599">
                  <c:v>0.16158294477963864</c:v>
                </c:pt>
                <c:pt idx="2600">
                  <c:v>0.16158294477963864</c:v>
                </c:pt>
                <c:pt idx="2601">
                  <c:v>0.16158294477963864</c:v>
                </c:pt>
                <c:pt idx="2602">
                  <c:v>0.16158294477963864</c:v>
                </c:pt>
                <c:pt idx="2603">
                  <c:v>0.17503219615218768</c:v>
                </c:pt>
                <c:pt idx="2604">
                  <c:v>0.20183081055824914</c:v>
                </c:pt>
                <c:pt idx="2605">
                  <c:v>0.14256135106120382</c:v>
                </c:pt>
                <c:pt idx="2606">
                  <c:v>0.14256135106120382</c:v>
                </c:pt>
                <c:pt idx="2607">
                  <c:v>0.14256135106120382</c:v>
                </c:pt>
                <c:pt idx="2608">
                  <c:v>0.1654215109538768</c:v>
                </c:pt>
                <c:pt idx="2609">
                  <c:v>0.1654215109538768</c:v>
                </c:pt>
                <c:pt idx="2610">
                  <c:v>0.17887076232642585</c:v>
                </c:pt>
                <c:pt idx="2611">
                  <c:v>0.19799224438401097</c:v>
                </c:pt>
                <c:pt idx="2612">
                  <c:v>0.17887076232642585</c:v>
                </c:pt>
                <c:pt idx="2613">
                  <c:v>0.15207214792042123</c:v>
                </c:pt>
                <c:pt idx="2614">
                  <c:v>0.13862289654781534</c:v>
                </c:pt>
                <c:pt idx="2615">
                  <c:v>0.1654215109538768</c:v>
                </c:pt>
                <c:pt idx="2616">
                  <c:v>0.11960130282938053</c:v>
                </c:pt>
                <c:pt idx="2617">
                  <c:v>0.1654215109538768</c:v>
                </c:pt>
                <c:pt idx="2618">
                  <c:v>0.18838155918564325</c:v>
                </c:pt>
                <c:pt idx="2619">
                  <c:v>0.21518017359164787</c:v>
                </c:pt>
                <c:pt idx="2620">
                  <c:v>0.1654215109538768</c:v>
                </c:pt>
                <c:pt idx="2621">
                  <c:v>0.19222012535988142</c:v>
                </c:pt>
                <c:pt idx="2622">
                  <c:v>0.1654215109538768</c:v>
                </c:pt>
                <c:pt idx="2623">
                  <c:v>0.15207214792042123</c:v>
                </c:pt>
                <c:pt idx="2624">
                  <c:v>0.19222012535988142</c:v>
                </c:pt>
                <c:pt idx="2625">
                  <c:v>0.11576273665508552</c:v>
                </c:pt>
                <c:pt idx="2626">
                  <c:v>0.15207214792042123</c:v>
                </c:pt>
                <c:pt idx="2627">
                  <c:v>0.1654215109538768</c:v>
                </c:pt>
                <c:pt idx="2628">
                  <c:v>0.1654215109538768</c:v>
                </c:pt>
                <c:pt idx="2629">
                  <c:v>0.1654215109538768</c:v>
                </c:pt>
                <c:pt idx="2630">
                  <c:v>0.17503219615218768</c:v>
                </c:pt>
                <c:pt idx="2631">
                  <c:v>0.17503219615218768</c:v>
                </c:pt>
                <c:pt idx="2632">
                  <c:v>0.15207214792042123</c:v>
                </c:pt>
                <c:pt idx="2633">
                  <c:v>0.18838155918564325</c:v>
                </c:pt>
                <c:pt idx="2634">
                  <c:v>0.1654215109538768</c:v>
                </c:pt>
                <c:pt idx="2635">
                  <c:v>0.19222012535988142</c:v>
                </c:pt>
                <c:pt idx="2636">
                  <c:v>0.14256135106120382</c:v>
                </c:pt>
                <c:pt idx="2637">
                  <c:v>0.19799224438401097</c:v>
                </c:pt>
                <c:pt idx="2638">
                  <c:v>0.16158294477963864</c:v>
                </c:pt>
                <c:pt idx="2639">
                  <c:v>0.13862289654781534</c:v>
                </c:pt>
                <c:pt idx="2640">
                  <c:v>0.18838155918564325</c:v>
                </c:pt>
                <c:pt idx="2641">
                  <c:v>0.16158294477963864</c:v>
                </c:pt>
                <c:pt idx="2642">
                  <c:v>0.19799224438401097</c:v>
                </c:pt>
                <c:pt idx="2643">
                  <c:v>0.20183081055824914</c:v>
                </c:pt>
                <c:pt idx="2644">
                  <c:v>0.16158294477963864</c:v>
                </c:pt>
                <c:pt idx="2645">
                  <c:v>0.16158294477963864</c:v>
                </c:pt>
                <c:pt idx="2646">
                  <c:v>0.18454299301140509</c:v>
                </c:pt>
                <c:pt idx="2647">
                  <c:v>0.18454299301140509</c:v>
                </c:pt>
                <c:pt idx="2648">
                  <c:v>0.18454299301140509</c:v>
                </c:pt>
                <c:pt idx="2649">
                  <c:v>0.17503219615218768</c:v>
                </c:pt>
                <c:pt idx="2650">
                  <c:v>0.17503219615218768</c:v>
                </c:pt>
                <c:pt idx="2651">
                  <c:v>0.20183081055824914</c:v>
                </c:pt>
                <c:pt idx="2652">
                  <c:v>0.20183081055824914</c:v>
                </c:pt>
                <c:pt idx="2653">
                  <c:v>0.15207214792042123</c:v>
                </c:pt>
                <c:pt idx="2654">
                  <c:v>0.13862289654781534</c:v>
                </c:pt>
                <c:pt idx="2655">
                  <c:v>0.16935996546720844</c:v>
                </c:pt>
                <c:pt idx="2656">
                  <c:v>0.1654215109538768</c:v>
                </c:pt>
                <c:pt idx="2657">
                  <c:v>0.18838155918564325</c:v>
                </c:pt>
                <c:pt idx="2658">
                  <c:v>0.14256135106120382</c:v>
                </c:pt>
                <c:pt idx="2659">
                  <c:v>0.18838155918564325</c:v>
                </c:pt>
                <c:pt idx="2660">
                  <c:v>0.18838155918564325</c:v>
                </c:pt>
                <c:pt idx="2661">
                  <c:v>0.14256135106120382</c:v>
                </c:pt>
                <c:pt idx="2662">
                  <c:v>0.14256135106120382</c:v>
                </c:pt>
                <c:pt idx="2663">
                  <c:v>0.15207214792042123</c:v>
                </c:pt>
                <c:pt idx="2664">
                  <c:v>0.17503219615218768</c:v>
                </c:pt>
                <c:pt idx="2665">
                  <c:v>0.18838155918564325</c:v>
                </c:pt>
                <c:pt idx="2666">
                  <c:v>9.2802688423319069E-2</c:v>
                </c:pt>
                <c:pt idx="2667">
                  <c:v>0.11960130282938053</c:v>
                </c:pt>
                <c:pt idx="2668">
                  <c:v>0.17503219615218768</c:v>
                </c:pt>
                <c:pt idx="2669">
                  <c:v>0.13862289654781534</c:v>
                </c:pt>
                <c:pt idx="2670">
                  <c:v>0.18454299301140509</c:v>
                </c:pt>
                <c:pt idx="2671">
                  <c:v>0.16158294477963864</c:v>
                </c:pt>
                <c:pt idx="2672">
                  <c:v>0.28450268093172326</c:v>
                </c:pt>
                <c:pt idx="2673">
                  <c:v>0.33809990974384618</c:v>
                </c:pt>
                <c:pt idx="2674">
                  <c:v>0.33809990974384618</c:v>
                </c:pt>
                <c:pt idx="2675">
                  <c:v>0.28455262510124157</c:v>
                </c:pt>
                <c:pt idx="2676">
                  <c:v>0.27110337372869253</c:v>
                </c:pt>
                <c:pt idx="2677">
                  <c:v>0.28839119127547974</c:v>
                </c:pt>
                <c:pt idx="2678">
                  <c:v>0.87047978509735913</c:v>
                </c:pt>
                <c:pt idx="2679">
                  <c:v>0.90678919636275168</c:v>
                </c:pt>
                <c:pt idx="2680">
                  <c:v>0.20183081055824914</c:v>
                </c:pt>
                <c:pt idx="2681">
                  <c:v>0.89343983332923926</c:v>
                </c:pt>
                <c:pt idx="2682">
                  <c:v>0.88382914813109892</c:v>
                </c:pt>
                <c:pt idx="2683">
                  <c:v>0.89727839950342059</c:v>
                </c:pt>
                <c:pt idx="2684">
                  <c:v>0.13862289654781534</c:v>
                </c:pt>
                <c:pt idx="2685">
                  <c:v>0.17119362997794951</c:v>
                </c:pt>
                <c:pt idx="2686">
                  <c:v>0.16158294477963864</c:v>
                </c:pt>
                <c:pt idx="2687">
                  <c:v>0.13862289654781534</c:v>
                </c:pt>
                <c:pt idx="2688">
                  <c:v>0.13862289654781534</c:v>
                </c:pt>
                <c:pt idx="2689">
                  <c:v>0.13862289654781534</c:v>
                </c:pt>
                <c:pt idx="2690">
                  <c:v>0.16158294477963864</c:v>
                </c:pt>
                <c:pt idx="2691">
                  <c:v>0.11576273665514236</c:v>
                </c:pt>
                <c:pt idx="2692">
                  <c:v>0.13862289654781534</c:v>
                </c:pt>
                <c:pt idx="2693">
                  <c:v>0.16158294477963864</c:v>
                </c:pt>
                <c:pt idx="2694">
                  <c:v>0.16158294477963864</c:v>
                </c:pt>
                <c:pt idx="2695">
                  <c:v>0.16158294477963864</c:v>
                </c:pt>
                <c:pt idx="2696">
                  <c:v>0.13862289654781534</c:v>
                </c:pt>
                <c:pt idx="2697">
                  <c:v>0.16158294477963864</c:v>
                </c:pt>
                <c:pt idx="2698">
                  <c:v>0.16163288894915695</c:v>
                </c:pt>
                <c:pt idx="2699">
                  <c:v>0.12522358934478461</c:v>
                </c:pt>
                <c:pt idx="2700">
                  <c:v>0.14818363757660791</c:v>
                </c:pt>
                <c:pt idx="2701">
                  <c:v>0.14818363757660791</c:v>
                </c:pt>
                <c:pt idx="2702">
                  <c:v>0.17114368580837436</c:v>
                </c:pt>
                <c:pt idx="2703">
                  <c:v>0.17114368580837436</c:v>
                </c:pt>
                <c:pt idx="2704">
                  <c:v>0.17114368580837436</c:v>
                </c:pt>
                <c:pt idx="2705">
                  <c:v>0.12522358934478461</c:v>
                </c:pt>
                <c:pt idx="2706">
                  <c:v>0.14818363757660791</c:v>
                </c:pt>
                <c:pt idx="2707">
                  <c:v>0.12522358934478461</c:v>
                </c:pt>
                <c:pt idx="2708">
                  <c:v>0.10236342945211163</c:v>
                </c:pt>
                <c:pt idx="2709">
                  <c:v>0.14818363757660791</c:v>
                </c:pt>
                <c:pt idx="2710">
                  <c:v>0.12522358934478461</c:v>
                </c:pt>
                <c:pt idx="2711">
                  <c:v>0.12522358934478461</c:v>
                </c:pt>
                <c:pt idx="2712">
                  <c:v>0.14818363757660791</c:v>
                </c:pt>
                <c:pt idx="2713">
                  <c:v>0.14818363757660791</c:v>
                </c:pt>
                <c:pt idx="2714">
                  <c:v>0.14818363757660791</c:v>
                </c:pt>
                <c:pt idx="2715">
                  <c:v>0.14818363757660791</c:v>
                </c:pt>
                <c:pt idx="2716">
                  <c:v>0.14818363757660791</c:v>
                </c:pt>
                <c:pt idx="2717">
                  <c:v>0.10236342945211163</c:v>
                </c:pt>
                <c:pt idx="2718">
                  <c:v>0.10236342945211163</c:v>
                </c:pt>
                <c:pt idx="2719">
                  <c:v>0.10236342945211163</c:v>
                </c:pt>
                <c:pt idx="2720">
                  <c:v>0.12522358934478461</c:v>
                </c:pt>
                <c:pt idx="2721">
                  <c:v>0.12522358934478461</c:v>
                </c:pt>
                <c:pt idx="2722">
                  <c:v>0.12522358934478461</c:v>
                </c:pt>
                <c:pt idx="2723">
                  <c:v>0.14818363757660791</c:v>
                </c:pt>
                <c:pt idx="2724">
                  <c:v>0.14818363757660791</c:v>
                </c:pt>
                <c:pt idx="2725">
                  <c:v>0.12522358934478461</c:v>
                </c:pt>
                <c:pt idx="2726">
                  <c:v>0.13867284071733366</c:v>
                </c:pt>
                <c:pt idx="2727">
                  <c:v>0.17114368580837436</c:v>
                </c:pt>
                <c:pt idx="2728">
                  <c:v>0.12522358934478461</c:v>
                </c:pt>
                <c:pt idx="2729">
                  <c:v>0.14818363757660791</c:v>
                </c:pt>
                <c:pt idx="2730">
                  <c:v>0.12522358934478461</c:v>
                </c:pt>
                <c:pt idx="2731">
                  <c:v>0.12522358934478461</c:v>
                </c:pt>
                <c:pt idx="2732">
                  <c:v>0.10236342945211163</c:v>
                </c:pt>
                <c:pt idx="2733">
                  <c:v>0.11571279248556721</c:v>
                </c:pt>
                <c:pt idx="2734">
                  <c:v>0.12522358934478461</c:v>
                </c:pt>
                <c:pt idx="2735">
                  <c:v>0.14818363757660791</c:v>
                </c:pt>
                <c:pt idx="2736">
                  <c:v>0.14818363757660791</c:v>
                </c:pt>
                <c:pt idx="2737">
                  <c:v>0.17114368580837436</c:v>
                </c:pt>
                <c:pt idx="2738">
                  <c:v>0.14818363757660791</c:v>
                </c:pt>
                <c:pt idx="2739">
                  <c:v>0.1845929371809234</c:v>
                </c:pt>
                <c:pt idx="2740">
                  <c:v>0.1845929371809234</c:v>
                </c:pt>
                <c:pt idx="2741">
                  <c:v>0.1845929371809234</c:v>
                </c:pt>
                <c:pt idx="2742">
                  <c:v>0.1845929371809234</c:v>
                </c:pt>
                <c:pt idx="2743">
                  <c:v>0.16163288894915695</c:v>
                </c:pt>
                <c:pt idx="2744">
                  <c:v>0.1845929371809234</c:v>
                </c:pt>
                <c:pt idx="2745">
                  <c:v>0.17498225198266937</c:v>
                </c:pt>
                <c:pt idx="2746">
                  <c:v>0.17498225198266937</c:v>
                </c:pt>
                <c:pt idx="2747">
                  <c:v>0.17498225198266937</c:v>
                </c:pt>
                <c:pt idx="2748">
                  <c:v>0.17498225198266937</c:v>
                </c:pt>
                <c:pt idx="2749">
                  <c:v>0.11571279248556721</c:v>
                </c:pt>
                <c:pt idx="2750">
                  <c:v>0.11571279248556721</c:v>
                </c:pt>
                <c:pt idx="2751">
                  <c:v>0.13867284071733366</c:v>
                </c:pt>
                <c:pt idx="2752">
                  <c:v>0.13867284071733366</c:v>
                </c:pt>
                <c:pt idx="2753">
                  <c:v>0.13867284071733366</c:v>
                </c:pt>
                <c:pt idx="2754">
                  <c:v>0.13867284071733366</c:v>
                </c:pt>
                <c:pt idx="2755">
                  <c:v>0.15202220375084607</c:v>
                </c:pt>
                <c:pt idx="2756">
                  <c:v>0.15202220375084607</c:v>
                </c:pt>
                <c:pt idx="2757">
                  <c:v>0.16163288894915695</c:v>
                </c:pt>
                <c:pt idx="2758">
                  <c:v>0.16163288894915695</c:v>
                </c:pt>
                <c:pt idx="2759">
                  <c:v>0.16163288894915695</c:v>
                </c:pt>
                <c:pt idx="2760">
                  <c:v>0.17498225198266937</c:v>
                </c:pt>
                <c:pt idx="2761">
                  <c:v>0.17498225198266937</c:v>
                </c:pt>
                <c:pt idx="2762">
                  <c:v>0.13867284071733366</c:v>
                </c:pt>
                <c:pt idx="2763">
                  <c:v>0.1845929371809234</c:v>
                </c:pt>
                <c:pt idx="2764">
                  <c:v>0.16163288894915695</c:v>
                </c:pt>
                <c:pt idx="2765">
                  <c:v>0.1845929371809234</c:v>
                </c:pt>
                <c:pt idx="2766">
                  <c:v>0.12916204385811625</c:v>
                </c:pt>
                <c:pt idx="2767">
                  <c:v>0.1845929371809234</c:v>
                </c:pt>
                <c:pt idx="2768">
                  <c:v>0.13867284071733366</c:v>
                </c:pt>
                <c:pt idx="2769">
                  <c:v>0.13867284071733366</c:v>
                </c:pt>
                <c:pt idx="2770">
                  <c:v>0.13867284071733366</c:v>
                </c:pt>
                <c:pt idx="2771">
                  <c:v>0.11571279248556721</c:v>
                </c:pt>
                <c:pt idx="2772">
                  <c:v>0.16163288894915695</c:v>
                </c:pt>
                <c:pt idx="2773">
                  <c:v>0.13867284071733366</c:v>
                </c:pt>
                <c:pt idx="2774">
                  <c:v>0.16163288894915695</c:v>
                </c:pt>
                <c:pt idx="2775">
                  <c:v>0.14818363757660791</c:v>
                </c:pt>
                <c:pt idx="2776">
                  <c:v>0.12522358934478461</c:v>
                </c:pt>
                <c:pt idx="2777">
                  <c:v>0.13867284071733366</c:v>
                </c:pt>
                <c:pt idx="2778">
                  <c:v>0.11571279248556721</c:v>
                </c:pt>
                <c:pt idx="2779">
                  <c:v>0.10236342945211163</c:v>
                </c:pt>
                <c:pt idx="2780">
                  <c:v>0.14818363757660791</c:v>
                </c:pt>
                <c:pt idx="2781">
                  <c:v>0.14818363757660791</c:v>
                </c:pt>
                <c:pt idx="2782">
                  <c:v>0.12522358934478461</c:v>
                </c:pt>
                <c:pt idx="2783">
                  <c:v>0.13867284071733366</c:v>
                </c:pt>
                <c:pt idx="2784">
                  <c:v>0.13867284071733366</c:v>
                </c:pt>
                <c:pt idx="2785">
                  <c:v>0.13867284071733366</c:v>
                </c:pt>
                <c:pt idx="2786">
                  <c:v>0.13867284071733366</c:v>
                </c:pt>
                <c:pt idx="2787">
                  <c:v>0.12522358934478461</c:v>
                </c:pt>
                <c:pt idx="2788">
                  <c:v>0.13867284071733366</c:v>
                </c:pt>
                <c:pt idx="2789">
                  <c:v>0.10236342945211163</c:v>
                </c:pt>
                <c:pt idx="2790">
                  <c:v>0.12522358934478461</c:v>
                </c:pt>
                <c:pt idx="2791">
                  <c:v>0.13867284071733366</c:v>
                </c:pt>
                <c:pt idx="2792">
                  <c:v>0.15202220375084607</c:v>
                </c:pt>
                <c:pt idx="2793">
                  <c:v>0.11571279248556721</c:v>
                </c:pt>
                <c:pt idx="2794">
                  <c:v>0.12916204385811625</c:v>
                </c:pt>
                <c:pt idx="2795">
                  <c:v>0.13867284071733366</c:v>
                </c:pt>
                <c:pt idx="2796">
                  <c:v>7.9403381220288338E-2</c:v>
                </c:pt>
                <c:pt idx="2797">
                  <c:v>5.6443332988521888E-2</c:v>
                </c:pt>
                <c:pt idx="2798">
                  <c:v>7.9403381220288338E-2</c:v>
                </c:pt>
                <c:pt idx="2799">
                  <c:v>9.2752744253743913E-2</c:v>
                </c:pt>
                <c:pt idx="2800">
                  <c:v>0.11571279248556721</c:v>
                </c:pt>
                <c:pt idx="2801">
                  <c:v>0.12916204385811625</c:v>
                </c:pt>
                <c:pt idx="2802">
                  <c:v>9.2752744253743913E-2</c:v>
                </c:pt>
                <c:pt idx="2803">
                  <c:v>9.2752744253743913E-2</c:v>
                </c:pt>
                <c:pt idx="2804">
                  <c:v>0.12522358934478461</c:v>
                </c:pt>
                <c:pt idx="2805">
                  <c:v>0.10236342945211163</c:v>
                </c:pt>
                <c:pt idx="2806">
                  <c:v>6.9792696021977463E-2</c:v>
                </c:pt>
                <c:pt idx="2807">
                  <c:v>6.9792696021977463E-2</c:v>
                </c:pt>
                <c:pt idx="2808">
                  <c:v>7.9403381220288338E-2</c:v>
                </c:pt>
                <c:pt idx="2809">
                  <c:v>0.1062019956263498</c:v>
                </c:pt>
                <c:pt idx="2810">
                  <c:v>0.1062019956263498</c:v>
                </c:pt>
                <c:pt idx="2811">
                  <c:v>9.2752744253743913E-2</c:v>
                </c:pt>
                <c:pt idx="2812">
                  <c:v>0.1062019956263498</c:v>
                </c:pt>
                <c:pt idx="2813">
                  <c:v>0.19794230021443582</c:v>
                </c:pt>
                <c:pt idx="2814">
                  <c:v>0.17498225198266937</c:v>
                </c:pt>
                <c:pt idx="2815">
                  <c:v>0.13867284071733366</c:v>
                </c:pt>
                <c:pt idx="2816">
                  <c:v>0.13867284071733366</c:v>
                </c:pt>
                <c:pt idx="2817">
                  <c:v>0.15202220375084607</c:v>
                </c:pt>
                <c:pt idx="2818">
                  <c:v>0.16547145512345196</c:v>
                </c:pt>
                <c:pt idx="2819">
                  <c:v>0.10236342945211163</c:v>
                </c:pt>
                <c:pt idx="2820">
                  <c:v>0.11571279248556721</c:v>
                </c:pt>
                <c:pt idx="2821">
                  <c:v>0.11571279248556721</c:v>
                </c:pt>
                <c:pt idx="2822">
                  <c:v>0.11571279248556721</c:v>
                </c:pt>
                <c:pt idx="2823">
                  <c:v>0.15202220375084607</c:v>
                </c:pt>
                <c:pt idx="2824">
                  <c:v>0.15202220375084607</c:v>
                </c:pt>
                <c:pt idx="2825">
                  <c:v>0.12916204385811625</c:v>
                </c:pt>
                <c:pt idx="2826">
                  <c:v>0.10236342945211163</c:v>
                </c:pt>
                <c:pt idx="2827">
                  <c:v>0.15202220375084607</c:v>
                </c:pt>
                <c:pt idx="2828">
                  <c:v>0.16547145512345196</c:v>
                </c:pt>
                <c:pt idx="2829">
                  <c:v>0.18843150335521841</c:v>
                </c:pt>
                <c:pt idx="2830">
                  <c:v>0.16163288894915695</c:v>
                </c:pt>
                <c:pt idx="2831">
                  <c:v>0.16163288894915695</c:v>
                </c:pt>
                <c:pt idx="2832">
                  <c:v>0.13867284071733366</c:v>
                </c:pt>
                <c:pt idx="2833">
                  <c:v>0.13867284071733366</c:v>
                </c:pt>
                <c:pt idx="2834">
                  <c:v>0.16163288894915695</c:v>
                </c:pt>
                <c:pt idx="2835">
                  <c:v>0.11571279248556721</c:v>
                </c:pt>
                <c:pt idx="2836">
                  <c:v>0.12916204385811625</c:v>
                </c:pt>
                <c:pt idx="2837">
                  <c:v>0.15202220375084607</c:v>
                </c:pt>
                <c:pt idx="2838">
                  <c:v>0.12522358934478461</c:v>
                </c:pt>
                <c:pt idx="2839">
                  <c:v>0.12522358934478461</c:v>
                </c:pt>
                <c:pt idx="2840">
                  <c:v>0.13867284071733366</c:v>
                </c:pt>
                <c:pt idx="2841">
                  <c:v>0.11571279248556721</c:v>
                </c:pt>
                <c:pt idx="2842">
                  <c:v>0.12916204385811625</c:v>
                </c:pt>
                <c:pt idx="2843">
                  <c:v>0.13867284071733366</c:v>
                </c:pt>
                <c:pt idx="2844">
                  <c:v>0.11571279248556721</c:v>
                </c:pt>
                <c:pt idx="2845">
                  <c:v>0.11571279248556721</c:v>
                </c:pt>
                <c:pt idx="2846">
                  <c:v>0.11571279248556721</c:v>
                </c:pt>
                <c:pt idx="2847">
                  <c:v>0.11571279248556721</c:v>
                </c:pt>
                <c:pt idx="2848">
                  <c:v>0.12916204385811625</c:v>
                </c:pt>
                <c:pt idx="2849">
                  <c:v>0.15202220375084607</c:v>
                </c:pt>
                <c:pt idx="2850">
                  <c:v>0.13867284071733366</c:v>
                </c:pt>
                <c:pt idx="2851">
                  <c:v>0.17114368580837436</c:v>
                </c:pt>
                <c:pt idx="2852">
                  <c:v>0.11571279248556721</c:v>
                </c:pt>
                <c:pt idx="2853">
                  <c:v>0.11571279248556721</c:v>
                </c:pt>
                <c:pt idx="2854">
                  <c:v>0.11571279248556721</c:v>
                </c:pt>
                <c:pt idx="2855">
                  <c:v>0.14818363757660791</c:v>
                </c:pt>
                <c:pt idx="2856">
                  <c:v>0.11571279248556721</c:v>
                </c:pt>
                <c:pt idx="2857">
                  <c:v>0.11571279248556721</c:v>
                </c:pt>
                <c:pt idx="2858">
                  <c:v>0.12916204385811625</c:v>
                </c:pt>
                <c:pt idx="2859">
                  <c:v>0.16163288894915695</c:v>
                </c:pt>
                <c:pt idx="2860">
                  <c:v>0.16163288894915695</c:v>
                </c:pt>
                <c:pt idx="2861">
                  <c:v>0.16163288894915695</c:v>
                </c:pt>
                <c:pt idx="2862">
                  <c:v>0.1845929371809234</c:v>
                </c:pt>
                <c:pt idx="2863">
                  <c:v>0.1845929371809234</c:v>
                </c:pt>
                <c:pt idx="2864">
                  <c:v>0.17498225198266937</c:v>
                </c:pt>
                <c:pt idx="2865">
                  <c:v>0.16163288894915695</c:v>
                </c:pt>
                <c:pt idx="2866">
                  <c:v>0.16163288894915695</c:v>
                </c:pt>
                <c:pt idx="2867">
                  <c:v>0.1845929371809234</c:v>
                </c:pt>
                <c:pt idx="2868">
                  <c:v>0.1845929371809234</c:v>
                </c:pt>
                <c:pt idx="2869">
                  <c:v>0.1845929371809234</c:v>
                </c:pt>
                <c:pt idx="2870">
                  <c:v>0.1845929371809234</c:v>
                </c:pt>
                <c:pt idx="2871">
                  <c:v>0.1845929371809234</c:v>
                </c:pt>
                <c:pt idx="2872">
                  <c:v>0.1845929371809234</c:v>
                </c:pt>
                <c:pt idx="2873">
                  <c:v>0.1845929371809234</c:v>
                </c:pt>
                <c:pt idx="2874">
                  <c:v>0.1845929371809234</c:v>
                </c:pt>
                <c:pt idx="2875">
                  <c:v>0.17503219615218768</c:v>
                </c:pt>
                <c:pt idx="2876">
                  <c:v>0.19794230021443582</c:v>
                </c:pt>
                <c:pt idx="2877">
                  <c:v>0.17498225198266937</c:v>
                </c:pt>
                <c:pt idx="2878">
                  <c:v>0.16163288894915695</c:v>
                </c:pt>
                <c:pt idx="2879">
                  <c:v>0.16163288894915695</c:v>
                </c:pt>
                <c:pt idx="2880">
                  <c:v>0.16163288894915695</c:v>
                </c:pt>
                <c:pt idx="2881">
                  <c:v>0.16163288894915695</c:v>
                </c:pt>
                <c:pt idx="2882">
                  <c:v>0.16163288894915695</c:v>
                </c:pt>
                <c:pt idx="2883">
                  <c:v>0.1845929371809234</c:v>
                </c:pt>
                <c:pt idx="2884">
                  <c:v>0.1845929371809234</c:v>
                </c:pt>
                <c:pt idx="2885">
                  <c:v>0.1845929371809234</c:v>
                </c:pt>
                <c:pt idx="2886">
                  <c:v>0.1845929371809234</c:v>
                </c:pt>
                <c:pt idx="2887">
                  <c:v>0.13862289654781534</c:v>
                </c:pt>
                <c:pt idx="2888">
                  <c:v>0.18454299301140509</c:v>
                </c:pt>
                <c:pt idx="2889">
                  <c:v>0.1559107140946594</c:v>
                </c:pt>
                <c:pt idx="2890">
                  <c:v>0.21518017359170472</c:v>
                </c:pt>
                <c:pt idx="2891">
                  <c:v>0.12916204385811625</c:v>
                </c:pt>
                <c:pt idx="2892">
                  <c:v>0.14251140689162867</c:v>
                </c:pt>
                <c:pt idx="2893">
                  <c:v>0.14251140689162867</c:v>
                </c:pt>
                <c:pt idx="2894">
                  <c:v>0.12916204385811625</c:v>
                </c:pt>
                <c:pt idx="2895">
                  <c:v>0.12916204385811625</c:v>
                </c:pt>
                <c:pt idx="2896">
                  <c:v>0.14251140689162867</c:v>
                </c:pt>
                <c:pt idx="2897">
                  <c:v>0.14251140689162867</c:v>
                </c:pt>
                <c:pt idx="2898">
                  <c:v>0.15596065826417771</c:v>
                </c:pt>
                <c:pt idx="2899">
                  <c:v>0.12916204385811625</c:v>
                </c:pt>
                <c:pt idx="2900">
                  <c:v>0.12916204385811625</c:v>
                </c:pt>
                <c:pt idx="2901">
                  <c:v>0.25203183584068256</c:v>
                </c:pt>
                <c:pt idx="2902">
                  <c:v>0.26548108721328845</c:v>
                </c:pt>
                <c:pt idx="2903">
                  <c:v>0.9163499373914874</c:v>
                </c:pt>
                <c:pt idx="2904">
                  <c:v>0.90683914053215631</c:v>
                </c:pt>
                <c:pt idx="2905">
                  <c:v>0.9163499373914874</c:v>
                </c:pt>
                <c:pt idx="2906">
                  <c:v>0.89338988915960726</c:v>
                </c:pt>
                <c:pt idx="2907">
                  <c:v>0.87042984092772713</c:v>
                </c:pt>
                <c:pt idx="2908">
                  <c:v>0.89338988915960726</c:v>
                </c:pt>
                <c:pt idx="2909">
                  <c:v>0.89338988915960726</c:v>
                </c:pt>
                <c:pt idx="2910">
                  <c:v>0.15202220375084607</c:v>
                </c:pt>
                <c:pt idx="2911">
                  <c:v>0.17498225198266937</c:v>
                </c:pt>
                <c:pt idx="2912">
                  <c:v>0.17498225198266937</c:v>
                </c:pt>
                <c:pt idx="2913">
                  <c:v>0.16163288894915695</c:v>
                </c:pt>
                <c:pt idx="2914">
                  <c:v>0.16547145512345196</c:v>
                </c:pt>
                <c:pt idx="2915">
                  <c:v>0.15202220375084607</c:v>
                </c:pt>
                <c:pt idx="2916">
                  <c:v>0.16547145512345196</c:v>
                </c:pt>
                <c:pt idx="2917">
                  <c:v>0.18843150335521841</c:v>
                </c:pt>
                <c:pt idx="2918">
                  <c:v>0.9163499373914874</c:v>
                </c:pt>
                <c:pt idx="2919">
                  <c:v>0.17498225198266937</c:v>
                </c:pt>
                <c:pt idx="2920">
                  <c:v>0.13867284071733366</c:v>
                </c:pt>
                <c:pt idx="2921">
                  <c:v>0.18843150335521841</c:v>
                </c:pt>
                <c:pt idx="2922">
                  <c:v>0.17498225198266937</c:v>
                </c:pt>
                <c:pt idx="2923">
                  <c:v>0.18843150335521841</c:v>
                </c:pt>
                <c:pt idx="2924">
                  <c:v>0.18843150335521841</c:v>
                </c:pt>
                <c:pt idx="2925">
                  <c:v>0.9201885035658961</c:v>
                </c:pt>
                <c:pt idx="2926">
                  <c:v>0.89722845533401596</c:v>
                </c:pt>
                <c:pt idx="2927">
                  <c:v>0.89722845533401596</c:v>
                </c:pt>
                <c:pt idx="2928">
                  <c:v>0.93363775493821777</c:v>
                </c:pt>
                <c:pt idx="2929">
                  <c:v>0.20178086638867399</c:v>
                </c:pt>
                <c:pt idx="2930">
                  <c:v>0.9201885035658961</c:v>
                </c:pt>
                <c:pt idx="2931">
                  <c:v>0.18843150335521841</c:v>
                </c:pt>
                <c:pt idx="2932">
                  <c:v>0.91067770670633763</c:v>
                </c:pt>
                <c:pt idx="2933">
                  <c:v>0.9201885035658961</c:v>
                </c:pt>
                <c:pt idx="2934">
                  <c:v>0.18843150335521841</c:v>
                </c:pt>
                <c:pt idx="2935">
                  <c:v>0.18454299301140509</c:v>
                </c:pt>
                <c:pt idx="2936">
                  <c:v>0.16158294477963864</c:v>
                </c:pt>
                <c:pt idx="2937">
                  <c:v>0.17503219615218768</c:v>
                </c:pt>
                <c:pt idx="2938">
                  <c:v>0.16158294477958179</c:v>
                </c:pt>
                <c:pt idx="2939">
                  <c:v>0.13862289654781534</c:v>
                </c:pt>
                <c:pt idx="2940">
                  <c:v>0.13862289654781534</c:v>
                </c:pt>
                <c:pt idx="2941">
                  <c:v>0.13862289654781534</c:v>
                </c:pt>
                <c:pt idx="2942">
                  <c:v>0.16158294477958179</c:v>
                </c:pt>
                <c:pt idx="2943">
                  <c:v>0.11576273665514236</c:v>
                </c:pt>
                <c:pt idx="2944">
                  <c:v>0.13862289654781534</c:v>
                </c:pt>
                <c:pt idx="2945">
                  <c:v>0.16158294477958179</c:v>
                </c:pt>
                <c:pt idx="2946">
                  <c:v>0.16158294477958179</c:v>
                </c:pt>
                <c:pt idx="2947">
                  <c:v>0.16158294477958179</c:v>
                </c:pt>
                <c:pt idx="2948">
                  <c:v>0.13862289654781534</c:v>
                </c:pt>
                <c:pt idx="2949">
                  <c:v>0.16158294477958179</c:v>
                </c:pt>
                <c:pt idx="2950">
                  <c:v>0.20183081055824914</c:v>
                </c:pt>
                <c:pt idx="2951">
                  <c:v>0.17887076232642585</c:v>
                </c:pt>
                <c:pt idx="2952">
                  <c:v>0.14818363757660791</c:v>
                </c:pt>
                <c:pt idx="2953">
                  <c:v>0.1386728407173905</c:v>
                </c:pt>
                <c:pt idx="2954">
                  <c:v>0.12522358934478461</c:v>
                </c:pt>
                <c:pt idx="2955">
                  <c:v>0.12522358934478461</c:v>
                </c:pt>
                <c:pt idx="2956">
                  <c:v>0.12522358934478461</c:v>
                </c:pt>
                <c:pt idx="2957">
                  <c:v>0.12522358934478461</c:v>
                </c:pt>
                <c:pt idx="2958">
                  <c:v>0.10236342945211163</c:v>
                </c:pt>
                <c:pt idx="2959">
                  <c:v>0.10236342945211163</c:v>
                </c:pt>
                <c:pt idx="2960">
                  <c:v>0.10236342945211163</c:v>
                </c:pt>
                <c:pt idx="2961">
                  <c:v>0.10236342945211163</c:v>
                </c:pt>
                <c:pt idx="2962">
                  <c:v>0.10236342945211163</c:v>
                </c:pt>
                <c:pt idx="2963">
                  <c:v>0.11571279248556721</c:v>
                </c:pt>
                <c:pt idx="2964">
                  <c:v>9.2752744253800756E-2</c:v>
                </c:pt>
                <c:pt idx="2965">
                  <c:v>9.2752744253800756E-2</c:v>
                </c:pt>
                <c:pt idx="2966">
                  <c:v>9.2752744253800756E-2</c:v>
                </c:pt>
                <c:pt idx="2967">
                  <c:v>9.2752744253800756E-2</c:v>
                </c:pt>
                <c:pt idx="2968">
                  <c:v>0.1386728407173905</c:v>
                </c:pt>
                <c:pt idx="2969">
                  <c:v>0.16163288894915695</c:v>
                </c:pt>
                <c:pt idx="2970">
                  <c:v>0.1386728407173905</c:v>
                </c:pt>
                <c:pt idx="2971">
                  <c:v>0.1386728407173905</c:v>
                </c:pt>
                <c:pt idx="2972">
                  <c:v>0.16163288894915695</c:v>
                </c:pt>
                <c:pt idx="2973">
                  <c:v>0.11571279248556721</c:v>
                </c:pt>
                <c:pt idx="2974">
                  <c:v>0.1386728407173905</c:v>
                </c:pt>
                <c:pt idx="2975">
                  <c:v>0.16163288894915695</c:v>
                </c:pt>
                <c:pt idx="2976">
                  <c:v>0.16163288894915695</c:v>
                </c:pt>
                <c:pt idx="2977">
                  <c:v>0.16163288894915695</c:v>
                </c:pt>
                <c:pt idx="2978">
                  <c:v>0.1386728407173905</c:v>
                </c:pt>
                <c:pt idx="2979">
                  <c:v>0.16163288894915695</c:v>
                </c:pt>
                <c:pt idx="2980">
                  <c:v>0.17882081815690754</c:v>
                </c:pt>
                <c:pt idx="2981">
                  <c:v>0.15596065826417771</c:v>
                </c:pt>
                <c:pt idx="2982">
                  <c:v>0.1386728407173905</c:v>
                </c:pt>
                <c:pt idx="2983">
                  <c:v>0.15202220375078923</c:v>
                </c:pt>
                <c:pt idx="2984">
                  <c:v>0.16163288894915695</c:v>
                </c:pt>
                <c:pt idx="2985">
                  <c:v>0.16163288894915695</c:v>
                </c:pt>
                <c:pt idx="2986">
                  <c:v>0.17498225198261252</c:v>
                </c:pt>
                <c:pt idx="2987">
                  <c:v>0.1386728407173905</c:v>
                </c:pt>
                <c:pt idx="2988">
                  <c:v>0.1386728407173905</c:v>
                </c:pt>
                <c:pt idx="2989">
                  <c:v>0.16163288894915695</c:v>
                </c:pt>
                <c:pt idx="2990">
                  <c:v>0.11571279248556721</c:v>
                </c:pt>
                <c:pt idx="2991">
                  <c:v>0.1386728407173905</c:v>
                </c:pt>
                <c:pt idx="2992">
                  <c:v>0.16163288894915695</c:v>
                </c:pt>
                <c:pt idx="2993">
                  <c:v>0.16163288894915695</c:v>
                </c:pt>
                <c:pt idx="2994">
                  <c:v>0.16163288894915695</c:v>
                </c:pt>
                <c:pt idx="2995">
                  <c:v>0.1386728407173905</c:v>
                </c:pt>
                <c:pt idx="2996">
                  <c:v>0.16163288894915695</c:v>
                </c:pt>
                <c:pt idx="2997">
                  <c:v>0.22090234844625911</c:v>
                </c:pt>
                <c:pt idx="2998">
                  <c:v>0.2438623966780824</c:v>
                </c:pt>
                <c:pt idx="2999">
                  <c:v>0.43142059055423942</c:v>
                </c:pt>
                <c:pt idx="3000">
                  <c:v>0.28406031828711775</c:v>
                </c:pt>
                <c:pt idx="3001">
                  <c:v>0.3070203665188842</c:v>
                </c:pt>
                <c:pt idx="3002">
                  <c:v>0.30697042234930905</c:v>
                </c:pt>
                <c:pt idx="3003">
                  <c:v>0.32041967372185809</c:v>
                </c:pt>
                <c:pt idx="3004">
                  <c:v>0.29740968132057333</c:v>
                </c:pt>
                <c:pt idx="3005">
                  <c:v>0.27066101108408702</c:v>
                </c:pt>
                <c:pt idx="3006">
                  <c:v>0.25721175971148114</c:v>
                </c:pt>
                <c:pt idx="3007">
                  <c:v>0.25721175971148114</c:v>
                </c:pt>
                <c:pt idx="3008">
                  <c:v>0.30318180034464604</c:v>
                </c:pt>
                <c:pt idx="3009">
                  <c:v>0.3070203665188842</c:v>
                </c:pt>
                <c:pt idx="3010">
                  <c:v>0.41654079546788125</c:v>
                </c:pt>
                <c:pt idx="3011">
                  <c:v>0.3070203665188842</c:v>
                </c:pt>
                <c:pt idx="3012">
                  <c:v>0.3299304705810755</c:v>
                </c:pt>
                <c:pt idx="3013">
                  <c:v>0.28406031828706091</c:v>
                </c:pt>
                <c:pt idx="3014">
                  <c:v>0.3683125648828991</c:v>
                </c:pt>
                <c:pt idx="3015">
                  <c:v>0.2840103741175426</c:v>
                </c:pt>
                <c:pt idx="3016">
                  <c:v>0.28406031828711775</c:v>
                </c:pt>
                <c:pt idx="3017">
                  <c:v>0.28406031828711775</c:v>
                </c:pt>
                <c:pt idx="3018">
                  <c:v>0.43142059055423942</c:v>
                </c:pt>
                <c:pt idx="3019">
                  <c:v>0.30318180034464604</c:v>
                </c:pt>
                <c:pt idx="3020">
                  <c:v>0.3683125648828991</c:v>
                </c:pt>
                <c:pt idx="3021">
                  <c:v>0.28017180794330443</c:v>
                </c:pt>
                <c:pt idx="3022">
                  <c:v>0.30697042234936589</c:v>
                </c:pt>
                <c:pt idx="3023">
                  <c:v>0.29362105931585347</c:v>
                </c:pt>
                <c:pt idx="3024">
                  <c:v>0.3070203665188842</c:v>
                </c:pt>
                <c:pt idx="3025">
                  <c:v>0.26682244490984885</c:v>
                </c:pt>
                <c:pt idx="3026">
                  <c:v>0.2438623966780824</c:v>
                </c:pt>
                <c:pt idx="3027">
                  <c:v>0.2438623966780824</c:v>
                </c:pt>
                <c:pt idx="3028">
                  <c:v>0.30697042234930905</c:v>
                </c:pt>
                <c:pt idx="3029">
                  <c:v>0.25721175971148114</c:v>
                </c:pt>
                <c:pt idx="3030">
                  <c:v>0.2897824931416153</c:v>
                </c:pt>
                <c:pt idx="3031">
                  <c:v>0.23425171147971469</c:v>
                </c:pt>
                <c:pt idx="3032">
                  <c:v>0.32604196023737586</c:v>
                </c:pt>
                <c:pt idx="3033">
                  <c:v>0.27066101108408702</c:v>
                </c:pt>
                <c:pt idx="3034">
                  <c:v>0.30318180034464604</c:v>
                </c:pt>
                <c:pt idx="3035">
                  <c:v>0.43940095536061108</c:v>
                </c:pt>
                <c:pt idx="3036">
                  <c:v>0.34535251665113265</c:v>
                </c:pt>
                <c:pt idx="3037">
                  <c:v>0.24386239667802556</c:v>
                </c:pt>
                <c:pt idx="3038">
                  <c:v>0.30697042234936589</c:v>
                </c:pt>
                <c:pt idx="3039">
                  <c:v>0.28017180794330443</c:v>
                </c:pt>
                <c:pt idx="3040">
                  <c:v>0.43142059055423942</c:v>
                </c:pt>
                <c:pt idx="3041">
                  <c:v>0.2438623966780824</c:v>
                </c:pt>
                <c:pt idx="3042">
                  <c:v>0.36623988184635436</c:v>
                </c:pt>
                <c:pt idx="3043">
                  <c:v>0.27066101108408702</c:v>
                </c:pt>
                <c:pt idx="3044">
                  <c:v>0.28022175211287959</c:v>
                </c:pt>
                <c:pt idx="3045">
                  <c:v>0.3394412674402929</c:v>
                </c:pt>
                <c:pt idx="3046">
                  <c:v>0.38969223689241517</c:v>
                </c:pt>
                <c:pt idx="3047">
                  <c:v>0.2252332214346211</c:v>
                </c:pt>
                <c:pt idx="3048">
                  <c:v>0.36352505948718772</c:v>
                </c:pt>
                <c:pt idx="3049">
                  <c:v>0.28066411475742825</c:v>
                </c:pt>
                <c:pt idx="3050">
                  <c:v>0.25208178001020087</c:v>
                </c:pt>
                <c:pt idx="3051">
                  <c:v>0.28834124710596143</c:v>
                </c:pt>
                <c:pt idx="3052">
                  <c:v>0.27499188407250585</c:v>
                </c:pt>
                <c:pt idx="3053">
                  <c:v>0.23868247280722699</c:v>
                </c:pt>
                <c:pt idx="3054">
                  <c:v>0.21567248040588538</c:v>
                </c:pt>
                <c:pt idx="3055">
                  <c:v>0.2252332214346211</c:v>
                </c:pt>
                <c:pt idx="3056">
                  <c:v>0.23868247280722699</c:v>
                </c:pt>
                <c:pt idx="3057">
                  <c:v>0.24814332549692608</c:v>
                </c:pt>
                <c:pt idx="3058">
                  <c:v>0.20227317320285465</c:v>
                </c:pt>
                <c:pt idx="3059">
                  <c:v>0.3036241629891947</c:v>
                </c:pt>
                <c:pt idx="3060">
                  <c:v>0.25775401069518011</c:v>
                </c:pt>
                <c:pt idx="3061">
                  <c:v>0.3209119805360956</c:v>
                </c:pt>
                <c:pt idx="3062">
                  <c:v>0.26154263269989997</c:v>
                </c:pt>
                <c:pt idx="3063">
                  <c:v>0.26154263269989997</c:v>
                </c:pt>
                <c:pt idx="3064">
                  <c:v>0.2252332214346211</c:v>
                </c:pt>
                <c:pt idx="3065">
                  <c:v>0.27110337372869253</c:v>
                </c:pt>
                <c:pt idx="3066">
                  <c:v>0.40358385090951288</c:v>
                </c:pt>
                <c:pt idx="3067">
                  <c:v>0.27110337372869253</c:v>
                </c:pt>
                <c:pt idx="3068">
                  <c:v>0.40358385090951288</c:v>
                </c:pt>
                <c:pt idx="3069">
                  <c:v>0.38648510771895417</c:v>
                </c:pt>
                <c:pt idx="3070">
                  <c:v>0.38648510771895417</c:v>
                </c:pt>
                <c:pt idx="3071">
                  <c:v>0.40944515595072062</c:v>
                </c:pt>
                <c:pt idx="3072">
                  <c:v>0.23868247280722699</c:v>
                </c:pt>
                <c:pt idx="3073">
                  <c:v>0.27110337372869253</c:v>
                </c:pt>
                <c:pt idx="3074">
                  <c:v>0.27115331789832453</c:v>
                </c:pt>
                <c:pt idx="3075">
                  <c:v>0.28450268093172326</c:v>
                </c:pt>
                <c:pt idx="3076">
                  <c:v>0.49975491682516804</c:v>
                </c:pt>
                <c:pt idx="3077">
                  <c:v>0.49975491682516804</c:v>
                </c:pt>
                <c:pt idx="3078">
                  <c:v>0.27110337372869253</c:v>
                </c:pt>
                <c:pt idx="3079">
                  <c:v>0.29406342196051583</c:v>
                </c:pt>
                <c:pt idx="3080">
                  <c:v>0.28839119127547974</c:v>
                </c:pt>
                <c:pt idx="3081">
                  <c:v>0.38446236885198459</c:v>
                </c:pt>
                <c:pt idx="3082">
                  <c:v>0.23868247280722699</c:v>
                </c:pt>
                <c:pt idx="3083">
                  <c:v>0.2252332214346211</c:v>
                </c:pt>
                <c:pt idx="3084">
                  <c:v>0.51310427985856677</c:v>
                </c:pt>
                <c:pt idx="3085">
                  <c:v>0.49970497265553604</c:v>
                </c:pt>
                <c:pt idx="3086">
                  <c:v>0.51310427985856677</c:v>
                </c:pt>
                <c:pt idx="3087">
                  <c:v>0.51310427985868046</c:v>
                </c:pt>
                <c:pt idx="3088">
                  <c:v>0.49970497265553604</c:v>
                </c:pt>
                <c:pt idx="3089">
                  <c:v>0.52266502088741618</c:v>
                </c:pt>
                <c:pt idx="3090">
                  <c:v>0.49975491682516804</c:v>
                </c:pt>
                <c:pt idx="3091">
                  <c:v>0.27110337372869253</c:v>
                </c:pt>
                <c:pt idx="3092">
                  <c:v>0.29406342196045898</c:v>
                </c:pt>
                <c:pt idx="3093">
                  <c:v>0.27115331789832453</c:v>
                </c:pt>
                <c:pt idx="3094">
                  <c:v>0.28455262510135526</c:v>
                </c:pt>
                <c:pt idx="3095">
                  <c:v>0.30751267333312171</c:v>
                </c:pt>
                <c:pt idx="3096">
                  <c:v>0.30751267333312171</c:v>
                </c:pt>
                <c:pt idx="3097">
                  <c:v>0.27110337372869253</c:v>
                </c:pt>
                <c:pt idx="3098">
                  <c:v>0.3036241629891947</c:v>
                </c:pt>
                <c:pt idx="3099">
                  <c:v>0.2577040665256618</c:v>
                </c:pt>
                <c:pt idx="3100">
                  <c:v>0.27115331789832453</c:v>
                </c:pt>
                <c:pt idx="3101">
                  <c:v>0.27110337372869253</c:v>
                </c:pt>
                <c:pt idx="3102">
                  <c:v>0.26154263269995681</c:v>
                </c:pt>
                <c:pt idx="3103">
                  <c:v>0.2252332214346211</c:v>
                </c:pt>
                <c:pt idx="3104">
                  <c:v>0.20385354942510503</c:v>
                </c:pt>
                <c:pt idx="3105">
                  <c:v>0.29041393014244932</c:v>
                </c:pt>
                <c:pt idx="3106">
                  <c:v>0.31337397837421577</c:v>
                </c:pt>
                <c:pt idx="3107">
                  <c:v>0.18089350119333858</c:v>
                </c:pt>
                <c:pt idx="3108">
                  <c:v>0.20385354942510503</c:v>
                </c:pt>
                <c:pt idx="3109">
                  <c:v>0.18089350119333858</c:v>
                </c:pt>
                <c:pt idx="3110">
                  <c:v>0.15793345296151529</c:v>
                </c:pt>
                <c:pt idx="3111">
                  <c:v>0.33623413826694559</c:v>
                </c:pt>
                <c:pt idx="3112">
                  <c:v>0.33623413826694559</c:v>
                </c:pt>
                <c:pt idx="3113">
                  <c:v>0.31337397837421577</c:v>
                </c:pt>
                <c:pt idx="3114">
                  <c:v>0.11571279248556721</c:v>
                </c:pt>
                <c:pt idx="3115">
                  <c:v>0.1386728407173905</c:v>
                </c:pt>
                <c:pt idx="3116">
                  <c:v>0.18089350119333858</c:v>
                </c:pt>
                <c:pt idx="3117">
                  <c:v>0.19424286422679415</c:v>
                </c:pt>
                <c:pt idx="3118">
                  <c:v>0.20769211559940004</c:v>
                </c:pt>
                <c:pt idx="3119">
                  <c:v>0.20385354942510503</c:v>
                </c:pt>
                <c:pt idx="3120">
                  <c:v>0.20769211559940004</c:v>
                </c:pt>
                <c:pt idx="3121">
                  <c:v>0.27696467876990027</c:v>
                </c:pt>
                <c:pt idx="3122">
                  <c:v>0.23114447064534716</c:v>
                </c:pt>
                <c:pt idx="3123">
                  <c:v>0.25400463053802014</c:v>
                </c:pt>
                <c:pt idx="3124">
                  <c:v>0.2770146229393049</c:v>
                </c:pt>
                <c:pt idx="3125">
                  <c:v>0.2770146229393049</c:v>
                </c:pt>
                <c:pt idx="3126">
                  <c:v>0.25405457470753845</c:v>
                </c:pt>
                <c:pt idx="3127">
                  <c:v>0.39560348610314122</c:v>
                </c:pt>
                <c:pt idx="3128">
                  <c:v>0.27696467876990027</c:v>
                </c:pt>
                <c:pt idx="3129">
                  <c:v>0.27696467876990027</c:v>
                </c:pt>
                <c:pt idx="3130">
                  <c:v>0.25400463053802014</c:v>
                </c:pt>
                <c:pt idx="3131">
                  <c:v>0.27696467876990027</c:v>
                </c:pt>
                <c:pt idx="3132">
                  <c:v>0.25400463053802014</c:v>
                </c:pt>
                <c:pt idx="3133">
                  <c:v>0.27696467876990027</c:v>
                </c:pt>
                <c:pt idx="3134">
                  <c:v>0.40944515595072062</c:v>
                </c:pt>
                <c:pt idx="3135">
                  <c:v>0.27696467876990027</c:v>
                </c:pt>
                <c:pt idx="3136">
                  <c:v>0.2808032449440816</c:v>
                </c:pt>
                <c:pt idx="3137">
                  <c:v>0.50872346270068647</c:v>
                </c:pt>
                <c:pt idx="3138">
                  <c:v>0.37634287385890275</c:v>
                </c:pt>
                <c:pt idx="3139">
                  <c:v>0.45808007477364754</c:v>
                </c:pt>
                <c:pt idx="3140">
                  <c:v>0.3299304705810755</c:v>
                </c:pt>
                <c:pt idx="3141">
                  <c:v>0.45808007477364754</c:v>
                </c:pt>
                <c:pt idx="3142">
                  <c:v>0.25721175971148114</c:v>
                </c:pt>
                <c:pt idx="3143">
                  <c:v>0.22474091462044044</c:v>
                </c:pt>
                <c:pt idx="3144">
                  <c:v>0.39920303375163257</c:v>
                </c:pt>
                <c:pt idx="3145">
                  <c:v>0.27633324176906626</c:v>
                </c:pt>
                <c:pt idx="3146">
                  <c:v>0.35856274949787803</c:v>
                </c:pt>
                <c:pt idx="3147">
                  <c:v>0.39920303375163257</c:v>
                </c:pt>
                <c:pt idx="3148">
                  <c:v>0.39920303375163257</c:v>
                </c:pt>
                <c:pt idx="3149">
                  <c:v>0.39925297792115089</c:v>
                </c:pt>
                <c:pt idx="3150">
                  <c:v>0.27633324176906626</c:v>
                </c:pt>
                <c:pt idx="3151">
                  <c:v>0.29929329000083271</c:v>
                </c:pt>
                <c:pt idx="3152">
                  <c:v>0.28973254897209699</c:v>
                </c:pt>
                <c:pt idx="3153">
                  <c:v>0.31269259720397713</c:v>
                </c:pt>
                <c:pt idx="3154">
                  <c:v>0.42216308198339902</c:v>
                </c:pt>
                <c:pt idx="3155">
                  <c:v>0.52307170912524725</c:v>
                </c:pt>
                <c:pt idx="3156">
                  <c:v>0.38152279772964448</c:v>
                </c:pt>
                <c:pt idx="3157">
                  <c:v>0.28608305715397364</c:v>
                </c:pt>
                <c:pt idx="3158">
                  <c:v>0.61824389164974036</c:v>
                </c:pt>
                <c:pt idx="3159">
                  <c:v>0.67391380349829433</c:v>
                </c:pt>
                <c:pt idx="3160">
                  <c:v>0.22941782935504307</c:v>
                </c:pt>
                <c:pt idx="3161">
                  <c:v>0.13718521795283323</c:v>
                </c:pt>
                <c:pt idx="3162">
                  <c:v>0.4905509198646314</c:v>
                </c:pt>
                <c:pt idx="3163">
                  <c:v>0.28406031828711775</c:v>
                </c:pt>
                <c:pt idx="3164">
                  <c:v>0.19794230021443582</c:v>
                </c:pt>
                <c:pt idx="3165">
                  <c:v>0.23425171147971469</c:v>
                </c:pt>
                <c:pt idx="3166">
                  <c:v>0.43952224834401932</c:v>
                </c:pt>
                <c:pt idx="3167">
                  <c:v>0.40832141213570594</c:v>
                </c:pt>
                <c:pt idx="3168">
                  <c:v>0.39487216076327059</c:v>
                </c:pt>
                <c:pt idx="3169">
                  <c:v>0.40827146796630132</c:v>
                </c:pt>
                <c:pt idx="3170">
                  <c:v>0.38541130807357149</c:v>
                </c:pt>
                <c:pt idx="3171">
                  <c:v>0.33560270126611158</c:v>
                </c:pt>
                <c:pt idx="3172">
                  <c:v>0.41788215316455535</c:v>
                </c:pt>
                <c:pt idx="3173">
                  <c:v>0.43128146036758608</c:v>
                </c:pt>
                <c:pt idx="3174">
                  <c:v>0.40832141213570594</c:v>
                </c:pt>
                <c:pt idx="3175">
                  <c:v>0.30318180034464604</c:v>
                </c:pt>
                <c:pt idx="3176">
                  <c:v>0.30313185617512772</c:v>
                </c:pt>
                <c:pt idx="3177">
                  <c:v>0.30318180034464604</c:v>
                </c:pt>
                <c:pt idx="3178">
                  <c:v>0.28973254897209699</c:v>
                </c:pt>
                <c:pt idx="3179">
                  <c:v>0.2897824931416153</c:v>
                </c:pt>
                <c:pt idx="3180">
                  <c:v>0.40832141213570594</c:v>
                </c:pt>
                <c:pt idx="3181">
                  <c:v>0.39487216076327059</c:v>
                </c:pt>
                <c:pt idx="3182">
                  <c:v>0.39492210493267521</c:v>
                </c:pt>
                <c:pt idx="3183">
                  <c:v>0.39492210493267521</c:v>
                </c:pt>
                <c:pt idx="3184">
                  <c:v>0.39487216076327059</c:v>
                </c:pt>
                <c:pt idx="3185">
                  <c:v>0.40832141213570594</c:v>
                </c:pt>
                <c:pt idx="3186">
                  <c:v>0.4319128973683064</c:v>
                </c:pt>
                <c:pt idx="3187">
                  <c:v>0.47408361367479301</c:v>
                </c:pt>
                <c:pt idx="3188">
                  <c:v>0.54729463135856804</c:v>
                </c:pt>
                <c:pt idx="3189">
                  <c:v>0.29948236435700437</c:v>
                </c:pt>
                <c:pt idx="3190">
                  <c:v>0.29948236435700437</c:v>
                </c:pt>
              </c:numCache>
            </c:numRef>
          </c:yVal>
          <c:smooth val="0"/>
          <c:extLst>
            <c:ext xmlns:c16="http://schemas.microsoft.com/office/drawing/2014/chart" uri="{C3380CC4-5D6E-409C-BE32-E72D297353CC}">
              <c16:uniqueId val="{00000004-BCF6-4880-BB8D-87D8C8DDBE6F}"/>
            </c:ext>
          </c:extLst>
        </c:ser>
        <c:ser>
          <c:idx val="5"/>
          <c:order val="5"/>
          <c:tx>
            <c:v>PR</c:v>
          </c:tx>
          <c:spPr>
            <a:ln w="25400" cap="rnd">
              <a:noFill/>
              <a:round/>
            </a:ln>
            <a:effectLst/>
          </c:spPr>
          <c:marker>
            <c:symbol val="circle"/>
            <c:size val="2"/>
            <c:spPr>
              <a:solidFill>
                <a:schemeClr val="accent6"/>
              </a:solidFill>
              <a:ln w="9525">
                <a:solidFill>
                  <a:schemeClr val="accent6"/>
                </a:solidFill>
              </a:ln>
              <a:effectLst/>
            </c:spPr>
          </c:marker>
          <c:xVal>
            <c:numRef>
              <c:f>Feuil1!$P$4:$P$1584</c:f>
              <c:numCache>
                <c:formatCode>General</c:formatCode>
                <c:ptCount val="1581"/>
                <c:pt idx="0">
                  <c:v>247.01363999999998</c:v>
                </c:pt>
                <c:pt idx="1">
                  <c:v>247.01363999999998</c:v>
                </c:pt>
                <c:pt idx="2">
                  <c:v>263.00853999999998</c:v>
                </c:pt>
                <c:pt idx="3">
                  <c:v>315.07623999999998</c:v>
                </c:pt>
                <c:pt idx="4">
                  <c:v>315.07623999999998</c:v>
                </c:pt>
                <c:pt idx="5">
                  <c:v>153.12794</c:v>
                </c:pt>
                <c:pt idx="6">
                  <c:v>137.13303999999999</c:v>
                </c:pt>
                <c:pt idx="7">
                  <c:v>153.12794</c:v>
                </c:pt>
                <c:pt idx="8">
                  <c:v>155.14363999999998</c:v>
                </c:pt>
                <c:pt idx="9">
                  <c:v>157.15923999999998</c:v>
                </c:pt>
                <c:pt idx="10">
                  <c:v>197.15413999999998</c:v>
                </c:pt>
                <c:pt idx="11">
                  <c:v>155.14363999999998</c:v>
                </c:pt>
                <c:pt idx="12">
                  <c:v>155.14363999999998</c:v>
                </c:pt>
                <c:pt idx="13">
                  <c:v>157.15923999999998</c:v>
                </c:pt>
                <c:pt idx="14">
                  <c:v>155.14363999999998</c:v>
                </c:pt>
                <c:pt idx="15">
                  <c:v>185.15413999999998</c:v>
                </c:pt>
                <c:pt idx="16">
                  <c:v>199.16983999999999</c:v>
                </c:pt>
                <c:pt idx="17">
                  <c:v>155.14363999999998</c:v>
                </c:pt>
                <c:pt idx="18">
                  <c:v>315.07623999999998</c:v>
                </c:pt>
                <c:pt idx="19">
                  <c:v>155.14363999999998</c:v>
                </c:pt>
                <c:pt idx="20">
                  <c:v>155.14363999999998</c:v>
                </c:pt>
                <c:pt idx="21">
                  <c:v>137.13303999999999</c:v>
                </c:pt>
                <c:pt idx="22">
                  <c:v>137.13303999999999</c:v>
                </c:pt>
                <c:pt idx="23">
                  <c:v>137.13303999999999</c:v>
                </c:pt>
                <c:pt idx="24">
                  <c:v>137.13303999999999</c:v>
                </c:pt>
                <c:pt idx="25">
                  <c:v>169.12284</c:v>
                </c:pt>
                <c:pt idx="26">
                  <c:v>153.12794</c:v>
                </c:pt>
                <c:pt idx="27">
                  <c:v>153.12794</c:v>
                </c:pt>
                <c:pt idx="28">
                  <c:v>153.12794</c:v>
                </c:pt>
                <c:pt idx="29">
                  <c:v>155.14363999999998</c:v>
                </c:pt>
                <c:pt idx="30">
                  <c:v>377.14483999999999</c:v>
                </c:pt>
                <c:pt idx="31">
                  <c:v>405.13973999999996</c:v>
                </c:pt>
                <c:pt idx="32">
                  <c:v>153.12794</c:v>
                </c:pt>
                <c:pt idx="33">
                  <c:v>350.88763999999998</c:v>
                </c:pt>
                <c:pt idx="34">
                  <c:v>141.16433999999998</c:v>
                </c:pt>
                <c:pt idx="35">
                  <c:v>169.12284</c:v>
                </c:pt>
                <c:pt idx="36">
                  <c:v>169.12284</c:v>
                </c:pt>
                <c:pt idx="37">
                  <c:v>169.12284</c:v>
                </c:pt>
                <c:pt idx="38">
                  <c:v>331.22733999999997</c:v>
                </c:pt>
                <c:pt idx="39">
                  <c:v>375.21713999999997</c:v>
                </c:pt>
                <c:pt idx="40">
                  <c:v>303.19603999999998</c:v>
                </c:pt>
                <c:pt idx="41">
                  <c:v>303.19603999999998</c:v>
                </c:pt>
                <c:pt idx="42">
                  <c:v>303.19603999999998</c:v>
                </c:pt>
                <c:pt idx="43">
                  <c:v>303.19603999999998</c:v>
                </c:pt>
                <c:pt idx="44">
                  <c:v>303.19603999999998</c:v>
                </c:pt>
                <c:pt idx="45">
                  <c:v>303.19603999999998</c:v>
                </c:pt>
                <c:pt idx="46">
                  <c:v>303.19603999999998</c:v>
                </c:pt>
                <c:pt idx="47">
                  <c:v>303.19603999999998</c:v>
                </c:pt>
                <c:pt idx="48">
                  <c:v>303.19603999999998</c:v>
                </c:pt>
                <c:pt idx="49">
                  <c:v>303.19603999999998</c:v>
                </c:pt>
                <c:pt idx="50">
                  <c:v>303.19603999999998</c:v>
                </c:pt>
                <c:pt idx="51">
                  <c:v>303.19603999999998</c:v>
                </c:pt>
                <c:pt idx="52">
                  <c:v>315.07623999999998</c:v>
                </c:pt>
                <c:pt idx="53">
                  <c:v>315.07623999999998</c:v>
                </c:pt>
                <c:pt idx="54">
                  <c:v>153.12794</c:v>
                </c:pt>
                <c:pt idx="55">
                  <c:v>153.12794</c:v>
                </c:pt>
                <c:pt idx="56">
                  <c:v>373.20153999999997</c:v>
                </c:pt>
                <c:pt idx="57">
                  <c:v>153.12794</c:v>
                </c:pt>
                <c:pt idx="58">
                  <c:v>391.16043999999999</c:v>
                </c:pt>
                <c:pt idx="59">
                  <c:v>389.14483999999999</c:v>
                </c:pt>
                <c:pt idx="60">
                  <c:v>183.10213999999999</c:v>
                </c:pt>
                <c:pt idx="61">
                  <c:v>375.16553999999996</c:v>
                </c:pt>
                <c:pt idx="62">
                  <c:v>347.13423999999998</c:v>
                </c:pt>
                <c:pt idx="63">
                  <c:v>363.12914000000001</c:v>
                </c:pt>
                <c:pt idx="64">
                  <c:v>425.21753999999999</c:v>
                </c:pt>
                <c:pt idx="65">
                  <c:v>357.11854</c:v>
                </c:pt>
                <c:pt idx="66">
                  <c:v>495.18664000000001</c:v>
                </c:pt>
                <c:pt idx="67">
                  <c:v>169.12284</c:v>
                </c:pt>
                <c:pt idx="68">
                  <c:v>391.12403999999998</c:v>
                </c:pt>
                <c:pt idx="69">
                  <c:v>167.10723999999999</c:v>
                </c:pt>
                <c:pt idx="70">
                  <c:v>167.10723999999999</c:v>
                </c:pt>
                <c:pt idx="71">
                  <c:v>423.20193999999998</c:v>
                </c:pt>
                <c:pt idx="72">
                  <c:v>389.14483999999999</c:v>
                </c:pt>
                <c:pt idx="73">
                  <c:v>169.12284</c:v>
                </c:pt>
                <c:pt idx="74">
                  <c:v>421.17104</c:v>
                </c:pt>
                <c:pt idx="75">
                  <c:v>543.20773999999994</c:v>
                </c:pt>
                <c:pt idx="76">
                  <c:v>375.16553999999996</c:v>
                </c:pt>
                <c:pt idx="77">
                  <c:v>543.20773999999994</c:v>
                </c:pt>
                <c:pt idx="78">
                  <c:v>169.12284</c:v>
                </c:pt>
                <c:pt idx="79">
                  <c:v>345.15494000000001</c:v>
                </c:pt>
                <c:pt idx="80">
                  <c:v>345.15494000000001</c:v>
                </c:pt>
                <c:pt idx="81">
                  <c:v>331.17573999999996</c:v>
                </c:pt>
                <c:pt idx="82">
                  <c:v>499.21794</c:v>
                </c:pt>
                <c:pt idx="83">
                  <c:v>499.21794</c:v>
                </c:pt>
                <c:pt idx="84">
                  <c:v>407.15533999999997</c:v>
                </c:pt>
                <c:pt idx="85">
                  <c:v>559.20273999999995</c:v>
                </c:pt>
                <c:pt idx="86">
                  <c:v>601.21324000000004</c:v>
                </c:pt>
                <c:pt idx="87">
                  <c:v>557.22343999999998</c:v>
                </c:pt>
                <c:pt idx="88">
                  <c:v>557.22343999999998</c:v>
                </c:pt>
                <c:pt idx="89">
                  <c:v>557.18704000000002</c:v>
                </c:pt>
                <c:pt idx="90">
                  <c:v>557.18704000000002</c:v>
                </c:pt>
                <c:pt idx="91">
                  <c:v>331.17573999999996</c:v>
                </c:pt>
                <c:pt idx="92">
                  <c:v>347.13423999999998</c:v>
                </c:pt>
                <c:pt idx="93">
                  <c:v>167.10723999999999</c:v>
                </c:pt>
                <c:pt idx="94">
                  <c:v>521.16593999999998</c:v>
                </c:pt>
                <c:pt idx="95">
                  <c:v>551.14013999999997</c:v>
                </c:pt>
                <c:pt idx="96">
                  <c:v>389.10843999999997</c:v>
                </c:pt>
                <c:pt idx="97">
                  <c:v>361.14983999999998</c:v>
                </c:pt>
                <c:pt idx="98">
                  <c:v>359.13423999999998</c:v>
                </c:pt>
                <c:pt idx="99">
                  <c:v>375.12914000000001</c:v>
                </c:pt>
                <c:pt idx="100">
                  <c:v>585.14553999999998</c:v>
                </c:pt>
                <c:pt idx="101">
                  <c:v>509.12953999999996</c:v>
                </c:pt>
                <c:pt idx="102">
                  <c:v>555.13504</c:v>
                </c:pt>
                <c:pt idx="103">
                  <c:v>581.15063999999995</c:v>
                </c:pt>
                <c:pt idx="104">
                  <c:v>535.14513999999997</c:v>
                </c:pt>
                <c:pt idx="105">
                  <c:v>581.15063999999995</c:v>
                </c:pt>
                <c:pt idx="106">
                  <c:v>555.13504</c:v>
                </c:pt>
                <c:pt idx="107">
                  <c:v>463.18153999999998</c:v>
                </c:pt>
                <c:pt idx="108">
                  <c:v>463.18153999999998</c:v>
                </c:pt>
                <c:pt idx="109">
                  <c:v>433.17104</c:v>
                </c:pt>
                <c:pt idx="110">
                  <c:v>433.17104</c:v>
                </c:pt>
                <c:pt idx="111">
                  <c:v>151.11233999999999</c:v>
                </c:pt>
                <c:pt idx="112">
                  <c:v>157.15923999999998</c:v>
                </c:pt>
                <c:pt idx="113">
                  <c:v>137.13303999999999</c:v>
                </c:pt>
                <c:pt idx="114">
                  <c:v>157.15923999999998</c:v>
                </c:pt>
                <c:pt idx="115">
                  <c:v>155.14363999999998</c:v>
                </c:pt>
                <c:pt idx="116">
                  <c:v>153.12794</c:v>
                </c:pt>
                <c:pt idx="117">
                  <c:v>153.12794</c:v>
                </c:pt>
                <c:pt idx="118">
                  <c:v>151.11233999999999</c:v>
                </c:pt>
                <c:pt idx="119">
                  <c:v>153.12794</c:v>
                </c:pt>
                <c:pt idx="120">
                  <c:v>151.11233999999999</c:v>
                </c:pt>
                <c:pt idx="121">
                  <c:v>151.11233999999999</c:v>
                </c:pt>
                <c:pt idx="122">
                  <c:v>137.13303999999999</c:v>
                </c:pt>
                <c:pt idx="123">
                  <c:v>135.11743999999999</c:v>
                </c:pt>
                <c:pt idx="124">
                  <c:v>153.12794</c:v>
                </c:pt>
                <c:pt idx="125">
                  <c:v>171.13853999999998</c:v>
                </c:pt>
                <c:pt idx="126">
                  <c:v>151.11233999999999</c:v>
                </c:pt>
                <c:pt idx="127">
                  <c:v>167.10723999999999</c:v>
                </c:pt>
                <c:pt idx="128">
                  <c:v>155.14363999999998</c:v>
                </c:pt>
                <c:pt idx="129">
                  <c:v>151.11233999999999</c:v>
                </c:pt>
                <c:pt idx="130">
                  <c:v>137.13303999999999</c:v>
                </c:pt>
                <c:pt idx="131">
                  <c:v>137.13303999999999</c:v>
                </c:pt>
                <c:pt idx="132">
                  <c:v>151.11233999999999</c:v>
                </c:pt>
                <c:pt idx="133">
                  <c:v>153.12794</c:v>
                </c:pt>
                <c:pt idx="134">
                  <c:v>153.12794</c:v>
                </c:pt>
                <c:pt idx="135">
                  <c:v>137.13303999999999</c:v>
                </c:pt>
                <c:pt idx="136">
                  <c:v>137.13303999999999</c:v>
                </c:pt>
                <c:pt idx="137">
                  <c:v>155.14363999999998</c:v>
                </c:pt>
                <c:pt idx="138">
                  <c:v>151.11233999999999</c:v>
                </c:pt>
                <c:pt idx="139">
                  <c:v>153.12794</c:v>
                </c:pt>
                <c:pt idx="140">
                  <c:v>155.14363999999998</c:v>
                </c:pt>
                <c:pt idx="141">
                  <c:v>155.14363999999998</c:v>
                </c:pt>
                <c:pt idx="142">
                  <c:v>153.12794</c:v>
                </c:pt>
                <c:pt idx="143">
                  <c:v>155.14363999999998</c:v>
                </c:pt>
                <c:pt idx="144">
                  <c:v>155.14363999999998</c:v>
                </c:pt>
                <c:pt idx="145">
                  <c:v>153.12794</c:v>
                </c:pt>
                <c:pt idx="146">
                  <c:v>153.12794</c:v>
                </c:pt>
                <c:pt idx="147">
                  <c:v>155.14363999999998</c:v>
                </c:pt>
                <c:pt idx="148">
                  <c:v>153.12794</c:v>
                </c:pt>
                <c:pt idx="149">
                  <c:v>155.14363999999998</c:v>
                </c:pt>
                <c:pt idx="150">
                  <c:v>167.10723999999999</c:v>
                </c:pt>
                <c:pt idx="151">
                  <c:v>169.12284</c:v>
                </c:pt>
                <c:pt idx="152">
                  <c:v>153.12794</c:v>
                </c:pt>
                <c:pt idx="153">
                  <c:v>155.14363999999998</c:v>
                </c:pt>
                <c:pt idx="154">
                  <c:v>197.15413999999998</c:v>
                </c:pt>
                <c:pt idx="155">
                  <c:v>197.15413999999998</c:v>
                </c:pt>
                <c:pt idx="156">
                  <c:v>197.15413999999998</c:v>
                </c:pt>
                <c:pt idx="157">
                  <c:v>153.12794</c:v>
                </c:pt>
                <c:pt idx="158">
                  <c:v>173.15413999999998</c:v>
                </c:pt>
                <c:pt idx="159">
                  <c:v>173.15413999999998</c:v>
                </c:pt>
                <c:pt idx="160">
                  <c:v>173.15413999999998</c:v>
                </c:pt>
                <c:pt idx="161">
                  <c:v>173.15413999999998</c:v>
                </c:pt>
                <c:pt idx="162">
                  <c:v>173.15413999999998</c:v>
                </c:pt>
                <c:pt idx="163">
                  <c:v>171.13853999999998</c:v>
                </c:pt>
                <c:pt idx="164">
                  <c:v>171.13853999999998</c:v>
                </c:pt>
                <c:pt idx="165">
                  <c:v>151.11233999999999</c:v>
                </c:pt>
                <c:pt idx="166">
                  <c:v>157.15923999999998</c:v>
                </c:pt>
                <c:pt idx="167">
                  <c:v>169.12284</c:v>
                </c:pt>
                <c:pt idx="168">
                  <c:v>169.12284</c:v>
                </c:pt>
                <c:pt idx="169">
                  <c:v>319.21204</c:v>
                </c:pt>
                <c:pt idx="170">
                  <c:v>169.12284</c:v>
                </c:pt>
                <c:pt idx="171">
                  <c:v>137.13303999999999</c:v>
                </c:pt>
                <c:pt idx="172">
                  <c:v>173.15413999999998</c:v>
                </c:pt>
                <c:pt idx="173">
                  <c:v>169.12284</c:v>
                </c:pt>
                <c:pt idx="174">
                  <c:v>171.13853999999998</c:v>
                </c:pt>
                <c:pt idx="175">
                  <c:v>169.15923999999998</c:v>
                </c:pt>
                <c:pt idx="176">
                  <c:v>153.12794</c:v>
                </c:pt>
                <c:pt idx="177">
                  <c:v>163.07593999999997</c:v>
                </c:pt>
                <c:pt idx="178">
                  <c:v>153.12794</c:v>
                </c:pt>
                <c:pt idx="179">
                  <c:v>155.14363999999998</c:v>
                </c:pt>
                <c:pt idx="180">
                  <c:v>155.14363999999998</c:v>
                </c:pt>
                <c:pt idx="181">
                  <c:v>155.14363999999998</c:v>
                </c:pt>
                <c:pt idx="182">
                  <c:v>155.14363999999998</c:v>
                </c:pt>
                <c:pt idx="183">
                  <c:v>153.12794</c:v>
                </c:pt>
                <c:pt idx="184">
                  <c:v>167.10723999999999</c:v>
                </c:pt>
                <c:pt idx="185">
                  <c:v>315.07623999999998</c:v>
                </c:pt>
                <c:pt idx="186">
                  <c:v>137.13303999999999</c:v>
                </c:pt>
                <c:pt idx="187">
                  <c:v>137.13303999999999</c:v>
                </c:pt>
                <c:pt idx="188">
                  <c:v>137.13303999999999</c:v>
                </c:pt>
                <c:pt idx="189">
                  <c:v>197.15413999999998</c:v>
                </c:pt>
                <c:pt idx="190">
                  <c:v>137.13303999999999</c:v>
                </c:pt>
                <c:pt idx="191">
                  <c:v>153.12794</c:v>
                </c:pt>
                <c:pt idx="192">
                  <c:v>153.12794</c:v>
                </c:pt>
                <c:pt idx="193">
                  <c:v>197.15413999999998</c:v>
                </c:pt>
                <c:pt idx="194">
                  <c:v>137.13303999999999</c:v>
                </c:pt>
                <c:pt idx="195">
                  <c:v>153.12794</c:v>
                </c:pt>
                <c:pt idx="196">
                  <c:v>151.11233999999999</c:v>
                </c:pt>
                <c:pt idx="197">
                  <c:v>167.10723999999999</c:v>
                </c:pt>
                <c:pt idx="198">
                  <c:v>153.12794</c:v>
                </c:pt>
                <c:pt idx="199">
                  <c:v>167.10723999999999</c:v>
                </c:pt>
                <c:pt idx="200">
                  <c:v>153.12794</c:v>
                </c:pt>
                <c:pt idx="201">
                  <c:v>167.10723999999999</c:v>
                </c:pt>
                <c:pt idx="202">
                  <c:v>167.10723999999999</c:v>
                </c:pt>
                <c:pt idx="203">
                  <c:v>167.10723999999999</c:v>
                </c:pt>
                <c:pt idx="204">
                  <c:v>137.13303999999999</c:v>
                </c:pt>
                <c:pt idx="205">
                  <c:v>137.13303999999999</c:v>
                </c:pt>
                <c:pt idx="206">
                  <c:v>137.13303999999999</c:v>
                </c:pt>
                <c:pt idx="207">
                  <c:v>137.13303999999999</c:v>
                </c:pt>
                <c:pt idx="208">
                  <c:v>153.12794</c:v>
                </c:pt>
                <c:pt idx="209">
                  <c:v>153.12794</c:v>
                </c:pt>
                <c:pt idx="210">
                  <c:v>169.12284</c:v>
                </c:pt>
                <c:pt idx="211">
                  <c:v>183.10213999999999</c:v>
                </c:pt>
                <c:pt idx="212">
                  <c:v>169.12284</c:v>
                </c:pt>
                <c:pt idx="213">
                  <c:v>167.10723999999999</c:v>
                </c:pt>
                <c:pt idx="214">
                  <c:v>169.12284</c:v>
                </c:pt>
                <c:pt idx="215">
                  <c:v>151.11233999999999</c:v>
                </c:pt>
                <c:pt idx="216">
                  <c:v>137.13303999999999</c:v>
                </c:pt>
                <c:pt idx="217">
                  <c:v>223.20623999999998</c:v>
                </c:pt>
                <c:pt idx="218">
                  <c:v>223.20623999999998</c:v>
                </c:pt>
                <c:pt idx="219">
                  <c:v>223.20623999999998</c:v>
                </c:pt>
                <c:pt idx="220">
                  <c:v>223.20623999999998</c:v>
                </c:pt>
                <c:pt idx="221">
                  <c:v>383.13883999999996</c:v>
                </c:pt>
                <c:pt idx="222">
                  <c:v>383.13883999999996</c:v>
                </c:pt>
                <c:pt idx="223">
                  <c:v>267.19603999999998</c:v>
                </c:pt>
                <c:pt idx="224">
                  <c:v>223.20623999999998</c:v>
                </c:pt>
                <c:pt idx="225">
                  <c:v>223.20623999999998</c:v>
                </c:pt>
                <c:pt idx="226">
                  <c:v>221.19054</c:v>
                </c:pt>
                <c:pt idx="227">
                  <c:v>223.20623999999998</c:v>
                </c:pt>
                <c:pt idx="228">
                  <c:v>383.13883999999996</c:v>
                </c:pt>
                <c:pt idx="229">
                  <c:v>383.13883999999996</c:v>
                </c:pt>
                <c:pt idx="230">
                  <c:v>383.13883999999996</c:v>
                </c:pt>
                <c:pt idx="231">
                  <c:v>221.19054</c:v>
                </c:pt>
                <c:pt idx="232">
                  <c:v>223.20623999999998</c:v>
                </c:pt>
                <c:pt idx="233">
                  <c:v>271.26373999999998</c:v>
                </c:pt>
                <c:pt idx="234">
                  <c:v>325.31063999999998</c:v>
                </c:pt>
                <c:pt idx="235">
                  <c:v>353.34193999999997</c:v>
                </c:pt>
                <c:pt idx="236">
                  <c:v>381.37324000000001</c:v>
                </c:pt>
                <c:pt idx="237">
                  <c:v>351.32633999999996</c:v>
                </c:pt>
                <c:pt idx="238">
                  <c:v>379.35764</c:v>
                </c:pt>
                <c:pt idx="239">
                  <c:v>349.31063999999998</c:v>
                </c:pt>
                <c:pt idx="240">
                  <c:v>377.34193999999997</c:v>
                </c:pt>
                <c:pt idx="241">
                  <c:v>405.37324000000001</c:v>
                </c:pt>
                <c:pt idx="242">
                  <c:v>463.10523999999998</c:v>
                </c:pt>
                <c:pt idx="243">
                  <c:v>408.99734000000001</c:v>
                </c:pt>
                <c:pt idx="244">
                  <c:v>408.99734000000001</c:v>
                </c:pt>
                <c:pt idx="245">
                  <c:v>333.10244</c:v>
                </c:pt>
                <c:pt idx="246">
                  <c:v>411.01294000000001</c:v>
                </c:pt>
                <c:pt idx="247">
                  <c:v>251.16473999999999</c:v>
                </c:pt>
                <c:pt idx="248">
                  <c:v>209.19054</c:v>
                </c:pt>
                <c:pt idx="249">
                  <c:v>223.20623999999998</c:v>
                </c:pt>
                <c:pt idx="250">
                  <c:v>219.17493999999999</c:v>
                </c:pt>
                <c:pt idx="251">
                  <c:v>265.14403999999996</c:v>
                </c:pt>
                <c:pt idx="252">
                  <c:v>249.14903999999999</c:v>
                </c:pt>
                <c:pt idx="253">
                  <c:v>237.18544</c:v>
                </c:pt>
                <c:pt idx="254">
                  <c:v>249.14903999999999</c:v>
                </c:pt>
                <c:pt idx="255">
                  <c:v>283.15454</c:v>
                </c:pt>
                <c:pt idx="256">
                  <c:v>445.20733999999999</c:v>
                </c:pt>
                <c:pt idx="257">
                  <c:v>283.15454</c:v>
                </c:pt>
                <c:pt idx="258">
                  <c:v>265.14403999999996</c:v>
                </c:pt>
                <c:pt idx="259">
                  <c:v>223.13343999999998</c:v>
                </c:pt>
                <c:pt idx="260">
                  <c:v>281.13893999999999</c:v>
                </c:pt>
                <c:pt idx="261">
                  <c:v>427.19684000000001</c:v>
                </c:pt>
                <c:pt idx="262">
                  <c:v>265.14403999999996</c:v>
                </c:pt>
                <c:pt idx="263">
                  <c:v>249.14903999999999</c:v>
                </c:pt>
                <c:pt idx="264">
                  <c:v>281.13893999999999</c:v>
                </c:pt>
                <c:pt idx="265">
                  <c:v>223.20623999999998</c:v>
                </c:pt>
                <c:pt idx="266">
                  <c:v>205.19564</c:v>
                </c:pt>
                <c:pt idx="267">
                  <c:v>459.23833999999999</c:v>
                </c:pt>
                <c:pt idx="268">
                  <c:v>205.19564</c:v>
                </c:pt>
                <c:pt idx="269">
                  <c:v>205.19564</c:v>
                </c:pt>
                <c:pt idx="270">
                  <c:v>205.19564</c:v>
                </c:pt>
                <c:pt idx="271">
                  <c:v>205.19564</c:v>
                </c:pt>
                <c:pt idx="272">
                  <c:v>205.19564</c:v>
                </c:pt>
                <c:pt idx="273">
                  <c:v>205.19564</c:v>
                </c:pt>
                <c:pt idx="274">
                  <c:v>205.19564</c:v>
                </c:pt>
                <c:pt idx="275">
                  <c:v>205.19564</c:v>
                </c:pt>
                <c:pt idx="276">
                  <c:v>205.19564</c:v>
                </c:pt>
                <c:pt idx="277">
                  <c:v>205.19564</c:v>
                </c:pt>
                <c:pt idx="278">
                  <c:v>203.17993999999999</c:v>
                </c:pt>
                <c:pt idx="279">
                  <c:v>205.19564</c:v>
                </c:pt>
                <c:pt idx="280">
                  <c:v>219.17493999999999</c:v>
                </c:pt>
                <c:pt idx="281">
                  <c:v>205.19564</c:v>
                </c:pt>
                <c:pt idx="282">
                  <c:v>249.14903999999999</c:v>
                </c:pt>
                <c:pt idx="283">
                  <c:v>345.13383999999996</c:v>
                </c:pt>
                <c:pt idx="284">
                  <c:v>361.12873999999999</c:v>
                </c:pt>
                <c:pt idx="285">
                  <c:v>205.19564</c:v>
                </c:pt>
                <c:pt idx="286">
                  <c:v>183.17493999999999</c:v>
                </c:pt>
                <c:pt idx="287">
                  <c:v>223.20623999999998</c:v>
                </c:pt>
                <c:pt idx="288">
                  <c:v>205.19564</c:v>
                </c:pt>
                <c:pt idx="289">
                  <c:v>205.19564</c:v>
                </c:pt>
                <c:pt idx="290">
                  <c:v>205.19564</c:v>
                </c:pt>
                <c:pt idx="291">
                  <c:v>351.18074000000001</c:v>
                </c:pt>
                <c:pt idx="292">
                  <c:v>349.16514000000001</c:v>
                </c:pt>
                <c:pt idx="293">
                  <c:v>349.16514000000001</c:v>
                </c:pt>
                <c:pt idx="294">
                  <c:v>391.17573999999996</c:v>
                </c:pt>
                <c:pt idx="295">
                  <c:v>363.14443999999997</c:v>
                </c:pt>
                <c:pt idx="296">
                  <c:v>361.12873999999999</c:v>
                </c:pt>
                <c:pt idx="297">
                  <c:v>375.14443999999997</c:v>
                </c:pt>
                <c:pt idx="298">
                  <c:v>375.14443999999997</c:v>
                </c:pt>
                <c:pt idx="299">
                  <c:v>361.12873999999999</c:v>
                </c:pt>
                <c:pt idx="300">
                  <c:v>375.14443999999997</c:v>
                </c:pt>
                <c:pt idx="301">
                  <c:v>347.14943999999997</c:v>
                </c:pt>
                <c:pt idx="302">
                  <c:v>375.14443999999997</c:v>
                </c:pt>
                <c:pt idx="303">
                  <c:v>375.14443999999997</c:v>
                </c:pt>
                <c:pt idx="304">
                  <c:v>361.12873999999999</c:v>
                </c:pt>
                <c:pt idx="305">
                  <c:v>361.12873999999999</c:v>
                </c:pt>
                <c:pt idx="306">
                  <c:v>311.11313999999999</c:v>
                </c:pt>
                <c:pt idx="307">
                  <c:v>279.12324000000001</c:v>
                </c:pt>
                <c:pt idx="308">
                  <c:v>277.10764</c:v>
                </c:pt>
                <c:pt idx="309">
                  <c:v>391.17573999999996</c:v>
                </c:pt>
                <c:pt idx="310">
                  <c:v>391.17573999999996</c:v>
                </c:pt>
                <c:pt idx="311">
                  <c:v>377.16003999999998</c:v>
                </c:pt>
                <c:pt idx="312">
                  <c:v>429.21244000000002</c:v>
                </c:pt>
                <c:pt idx="313">
                  <c:v>429.21244000000002</c:v>
                </c:pt>
                <c:pt idx="314">
                  <c:v>351.18074000000001</c:v>
                </c:pt>
                <c:pt idx="315">
                  <c:v>335.18583999999998</c:v>
                </c:pt>
                <c:pt idx="316">
                  <c:v>351.18074000000001</c:v>
                </c:pt>
                <c:pt idx="317">
                  <c:v>205.19564</c:v>
                </c:pt>
                <c:pt idx="318">
                  <c:v>219.17493999999999</c:v>
                </c:pt>
                <c:pt idx="319">
                  <c:v>205.19564</c:v>
                </c:pt>
                <c:pt idx="320">
                  <c:v>205.19564</c:v>
                </c:pt>
                <c:pt idx="321">
                  <c:v>205.19564</c:v>
                </c:pt>
                <c:pt idx="322">
                  <c:v>205.19564</c:v>
                </c:pt>
                <c:pt idx="323">
                  <c:v>205.19564</c:v>
                </c:pt>
                <c:pt idx="324">
                  <c:v>205.19564</c:v>
                </c:pt>
                <c:pt idx="325">
                  <c:v>205.19564</c:v>
                </c:pt>
                <c:pt idx="326">
                  <c:v>221.19054</c:v>
                </c:pt>
                <c:pt idx="327">
                  <c:v>203.17993999999999</c:v>
                </c:pt>
                <c:pt idx="328">
                  <c:v>221.19054</c:v>
                </c:pt>
                <c:pt idx="329">
                  <c:v>217.15923999999998</c:v>
                </c:pt>
                <c:pt idx="330">
                  <c:v>235.16983999999999</c:v>
                </c:pt>
                <c:pt idx="331">
                  <c:v>235.16983999999999</c:v>
                </c:pt>
                <c:pt idx="332">
                  <c:v>235.16983999999999</c:v>
                </c:pt>
                <c:pt idx="333">
                  <c:v>265.18034</c:v>
                </c:pt>
                <c:pt idx="334">
                  <c:v>233.15413999999998</c:v>
                </c:pt>
                <c:pt idx="335">
                  <c:v>231.13853999999998</c:v>
                </c:pt>
                <c:pt idx="336">
                  <c:v>235.16983999999999</c:v>
                </c:pt>
                <c:pt idx="337">
                  <c:v>235.16983999999999</c:v>
                </c:pt>
                <c:pt idx="338">
                  <c:v>219.17493999999999</c:v>
                </c:pt>
                <c:pt idx="339">
                  <c:v>203.17993999999999</c:v>
                </c:pt>
                <c:pt idx="340">
                  <c:v>235.16983999999999</c:v>
                </c:pt>
                <c:pt idx="341">
                  <c:v>467.31613999999996</c:v>
                </c:pt>
                <c:pt idx="342">
                  <c:v>467.31613999999996</c:v>
                </c:pt>
                <c:pt idx="343">
                  <c:v>217.15923999999998</c:v>
                </c:pt>
                <c:pt idx="344">
                  <c:v>205.19564</c:v>
                </c:pt>
                <c:pt idx="345">
                  <c:v>297.13383999999996</c:v>
                </c:pt>
                <c:pt idx="346">
                  <c:v>247.13343999999998</c:v>
                </c:pt>
                <c:pt idx="347">
                  <c:v>249.14903999999999</c:v>
                </c:pt>
                <c:pt idx="348">
                  <c:v>283.15454</c:v>
                </c:pt>
                <c:pt idx="349">
                  <c:v>247.13343999999998</c:v>
                </c:pt>
                <c:pt idx="350">
                  <c:v>205.19564</c:v>
                </c:pt>
                <c:pt idx="351">
                  <c:v>205.19564</c:v>
                </c:pt>
                <c:pt idx="352">
                  <c:v>205.19564</c:v>
                </c:pt>
                <c:pt idx="353">
                  <c:v>205.19564</c:v>
                </c:pt>
                <c:pt idx="354">
                  <c:v>205.19564</c:v>
                </c:pt>
                <c:pt idx="355">
                  <c:v>205.19564</c:v>
                </c:pt>
                <c:pt idx="356">
                  <c:v>205.19564</c:v>
                </c:pt>
                <c:pt idx="357">
                  <c:v>233.15413999999998</c:v>
                </c:pt>
                <c:pt idx="358">
                  <c:v>205.19564</c:v>
                </c:pt>
                <c:pt idx="359">
                  <c:v>235.16983999999999</c:v>
                </c:pt>
                <c:pt idx="360">
                  <c:v>219.17493999999999</c:v>
                </c:pt>
                <c:pt idx="361">
                  <c:v>237.18544</c:v>
                </c:pt>
                <c:pt idx="362">
                  <c:v>279.15963999999997</c:v>
                </c:pt>
                <c:pt idx="363">
                  <c:v>219.17493999999999</c:v>
                </c:pt>
                <c:pt idx="364">
                  <c:v>215.14363999999998</c:v>
                </c:pt>
                <c:pt idx="365">
                  <c:v>221.19054</c:v>
                </c:pt>
                <c:pt idx="366">
                  <c:v>301.11673999999999</c:v>
                </c:pt>
                <c:pt idx="367">
                  <c:v>221.19054</c:v>
                </c:pt>
                <c:pt idx="368">
                  <c:v>223.20623999999998</c:v>
                </c:pt>
                <c:pt idx="369">
                  <c:v>221.19054</c:v>
                </c:pt>
                <c:pt idx="370">
                  <c:v>237.18544</c:v>
                </c:pt>
                <c:pt idx="371">
                  <c:v>265.14403999999996</c:v>
                </c:pt>
                <c:pt idx="372">
                  <c:v>249.14903999999999</c:v>
                </c:pt>
                <c:pt idx="373">
                  <c:v>251.16473999999999</c:v>
                </c:pt>
                <c:pt idx="374">
                  <c:v>235.16983999999999</c:v>
                </c:pt>
                <c:pt idx="375">
                  <c:v>205.19564</c:v>
                </c:pt>
                <c:pt idx="376">
                  <c:v>221.19054</c:v>
                </c:pt>
                <c:pt idx="377">
                  <c:v>205.19564</c:v>
                </c:pt>
                <c:pt idx="378">
                  <c:v>205.19564</c:v>
                </c:pt>
                <c:pt idx="379">
                  <c:v>237.18544</c:v>
                </c:pt>
                <c:pt idx="380">
                  <c:v>221.19054</c:v>
                </c:pt>
                <c:pt idx="381">
                  <c:v>205.19564</c:v>
                </c:pt>
                <c:pt idx="382">
                  <c:v>229.12284</c:v>
                </c:pt>
                <c:pt idx="383">
                  <c:v>223.20623999999998</c:v>
                </c:pt>
                <c:pt idx="384">
                  <c:v>235.16983999999999</c:v>
                </c:pt>
                <c:pt idx="385">
                  <c:v>205.19564</c:v>
                </c:pt>
                <c:pt idx="386">
                  <c:v>519.20194000000004</c:v>
                </c:pt>
                <c:pt idx="387">
                  <c:v>205.19564</c:v>
                </c:pt>
                <c:pt idx="388">
                  <c:v>261.11273999999997</c:v>
                </c:pt>
                <c:pt idx="389">
                  <c:v>205.19564</c:v>
                </c:pt>
                <c:pt idx="390">
                  <c:v>219.17493999999999</c:v>
                </c:pt>
                <c:pt idx="391">
                  <c:v>199.14873999999998</c:v>
                </c:pt>
                <c:pt idx="392">
                  <c:v>265.14403999999996</c:v>
                </c:pt>
                <c:pt idx="393">
                  <c:v>297.20663999999999</c:v>
                </c:pt>
                <c:pt idx="394">
                  <c:v>217.15923999999998</c:v>
                </c:pt>
                <c:pt idx="395">
                  <c:v>223.20623999999998</c:v>
                </c:pt>
                <c:pt idx="396">
                  <c:v>221.19054</c:v>
                </c:pt>
                <c:pt idx="397">
                  <c:v>251.16473999999999</c:v>
                </c:pt>
                <c:pt idx="398">
                  <c:v>456.23863999999998</c:v>
                </c:pt>
                <c:pt idx="399">
                  <c:v>440.24374</c:v>
                </c:pt>
                <c:pt idx="400">
                  <c:v>454.22293999999999</c:v>
                </c:pt>
                <c:pt idx="401">
                  <c:v>440.24374</c:v>
                </c:pt>
                <c:pt idx="402">
                  <c:v>253.18034</c:v>
                </c:pt>
                <c:pt idx="403">
                  <c:v>417.19133999999997</c:v>
                </c:pt>
                <c:pt idx="404">
                  <c:v>393.19133999999997</c:v>
                </c:pt>
                <c:pt idx="405">
                  <c:v>405.22773999999998</c:v>
                </c:pt>
                <c:pt idx="406">
                  <c:v>403.21204</c:v>
                </c:pt>
                <c:pt idx="407">
                  <c:v>265.14403999999996</c:v>
                </c:pt>
                <c:pt idx="408">
                  <c:v>235.16983999999999</c:v>
                </c:pt>
                <c:pt idx="409">
                  <c:v>239.16473999999999</c:v>
                </c:pt>
                <c:pt idx="410">
                  <c:v>235.16983999999999</c:v>
                </c:pt>
                <c:pt idx="411">
                  <c:v>651.33803999999998</c:v>
                </c:pt>
                <c:pt idx="412">
                  <c:v>185.13303999999999</c:v>
                </c:pt>
                <c:pt idx="413">
                  <c:v>307.15454</c:v>
                </c:pt>
                <c:pt idx="414">
                  <c:v>205.19564</c:v>
                </c:pt>
                <c:pt idx="415">
                  <c:v>205.19564</c:v>
                </c:pt>
                <c:pt idx="416">
                  <c:v>199.14873999999998</c:v>
                </c:pt>
                <c:pt idx="417">
                  <c:v>223.20623999999998</c:v>
                </c:pt>
                <c:pt idx="418">
                  <c:v>263.12833999999998</c:v>
                </c:pt>
                <c:pt idx="419">
                  <c:v>265.14403999999996</c:v>
                </c:pt>
                <c:pt idx="420">
                  <c:v>205.19564</c:v>
                </c:pt>
                <c:pt idx="421">
                  <c:v>205.19564</c:v>
                </c:pt>
                <c:pt idx="422">
                  <c:v>205.19564</c:v>
                </c:pt>
                <c:pt idx="423">
                  <c:v>205.19564</c:v>
                </c:pt>
                <c:pt idx="424">
                  <c:v>205.19564</c:v>
                </c:pt>
                <c:pt idx="425">
                  <c:v>203.17993999999999</c:v>
                </c:pt>
                <c:pt idx="426">
                  <c:v>205.19564</c:v>
                </c:pt>
                <c:pt idx="427">
                  <c:v>235.16983999999999</c:v>
                </c:pt>
                <c:pt idx="428">
                  <c:v>277.18034</c:v>
                </c:pt>
                <c:pt idx="429">
                  <c:v>235.16983999999999</c:v>
                </c:pt>
                <c:pt idx="430">
                  <c:v>223.20623999999998</c:v>
                </c:pt>
                <c:pt idx="431">
                  <c:v>223.20623999999998</c:v>
                </c:pt>
                <c:pt idx="432">
                  <c:v>205.19564</c:v>
                </c:pt>
                <c:pt idx="433">
                  <c:v>205.19564</c:v>
                </c:pt>
                <c:pt idx="434">
                  <c:v>223.20623999999998</c:v>
                </c:pt>
                <c:pt idx="435">
                  <c:v>223.20623999999998</c:v>
                </c:pt>
                <c:pt idx="436">
                  <c:v>205.19564</c:v>
                </c:pt>
                <c:pt idx="437">
                  <c:v>205.19564</c:v>
                </c:pt>
                <c:pt idx="438">
                  <c:v>205.19564</c:v>
                </c:pt>
                <c:pt idx="439">
                  <c:v>205.19564</c:v>
                </c:pt>
                <c:pt idx="440">
                  <c:v>205.19564</c:v>
                </c:pt>
                <c:pt idx="441">
                  <c:v>205.19564</c:v>
                </c:pt>
                <c:pt idx="442">
                  <c:v>205.19564</c:v>
                </c:pt>
                <c:pt idx="443">
                  <c:v>205.19564</c:v>
                </c:pt>
                <c:pt idx="444">
                  <c:v>205.19564</c:v>
                </c:pt>
                <c:pt idx="445">
                  <c:v>235.16983999999999</c:v>
                </c:pt>
                <c:pt idx="446">
                  <c:v>217.19564</c:v>
                </c:pt>
                <c:pt idx="447">
                  <c:v>247.24253999999999</c:v>
                </c:pt>
                <c:pt idx="448">
                  <c:v>263.23753999999997</c:v>
                </c:pt>
                <c:pt idx="449">
                  <c:v>263.23753999999997</c:v>
                </c:pt>
                <c:pt idx="450">
                  <c:v>249.22183999999999</c:v>
                </c:pt>
                <c:pt idx="451">
                  <c:v>277.25313999999997</c:v>
                </c:pt>
                <c:pt idx="452">
                  <c:v>277.25313999999997</c:v>
                </c:pt>
                <c:pt idx="453">
                  <c:v>249.22183999999999</c:v>
                </c:pt>
                <c:pt idx="454">
                  <c:v>277.25313999999997</c:v>
                </c:pt>
                <c:pt idx="455">
                  <c:v>265.25313999999997</c:v>
                </c:pt>
                <c:pt idx="456">
                  <c:v>261.22183999999999</c:v>
                </c:pt>
                <c:pt idx="457">
                  <c:v>261.22183999999999</c:v>
                </c:pt>
                <c:pt idx="458">
                  <c:v>275.23753999999997</c:v>
                </c:pt>
                <c:pt idx="459">
                  <c:v>291.26884000000001</c:v>
                </c:pt>
                <c:pt idx="460">
                  <c:v>263.23753999999997</c:v>
                </c:pt>
                <c:pt idx="461">
                  <c:v>277.25313999999997</c:v>
                </c:pt>
                <c:pt idx="462">
                  <c:v>205.19564</c:v>
                </c:pt>
                <c:pt idx="463">
                  <c:v>205.19564</c:v>
                </c:pt>
                <c:pt idx="464">
                  <c:v>205.19564</c:v>
                </c:pt>
                <c:pt idx="465">
                  <c:v>205.19564</c:v>
                </c:pt>
                <c:pt idx="466">
                  <c:v>263.16473999999999</c:v>
                </c:pt>
                <c:pt idx="467">
                  <c:v>239.20113999999998</c:v>
                </c:pt>
                <c:pt idx="468">
                  <c:v>293.10253999999998</c:v>
                </c:pt>
                <c:pt idx="469">
                  <c:v>281.13893999999999</c:v>
                </c:pt>
                <c:pt idx="470">
                  <c:v>477.28523999999999</c:v>
                </c:pt>
                <c:pt idx="471">
                  <c:v>295.11813999999998</c:v>
                </c:pt>
                <c:pt idx="472">
                  <c:v>381.15494000000001</c:v>
                </c:pt>
                <c:pt idx="473">
                  <c:v>563.32204000000002</c:v>
                </c:pt>
                <c:pt idx="474">
                  <c:v>563.32204000000002</c:v>
                </c:pt>
                <c:pt idx="475">
                  <c:v>535.29074000000003</c:v>
                </c:pt>
                <c:pt idx="476">
                  <c:v>535.29074000000003</c:v>
                </c:pt>
                <c:pt idx="477">
                  <c:v>563.32204000000002</c:v>
                </c:pt>
                <c:pt idx="478">
                  <c:v>591.35334</c:v>
                </c:pt>
                <c:pt idx="479">
                  <c:v>619.38463999999999</c:v>
                </c:pt>
                <c:pt idx="480">
                  <c:v>413.18113999999997</c:v>
                </c:pt>
                <c:pt idx="481">
                  <c:v>411.16553999999996</c:v>
                </c:pt>
                <c:pt idx="482">
                  <c:v>567.31693999999993</c:v>
                </c:pt>
                <c:pt idx="483">
                  <c:v>363.14443999999997</c:v>
                </c:pt>
                <c:pt idx="484">
                  <c:v>411.16553999999996</c:v>
                </c:pt>
                <c:pt idx="485">
                  <c:v>395.17063999999999</c:v>
                </c:pt>
                <c:pt idx="486">
                  <c:v>533.16593999999998</c:v>
                </c:pt>
                <c:pt idx="487">
                  <c:v>361.12873999999999</c:v>
                </c:pt>
                <c:pt idx="488">
                  <c:v>281.13893999999999</c:v>
                </c:pt>
                <c:pt idx="489">
                  <c:v>223.20623999999998</c:v>
                </c:pt>
                <c:pt idx="490">
                  <c:v>205.19564</c:v>
                </c:pt>
                <c:pt idx="491">
                  <c:v>221.19054</c:v>
                </c:pt>
                <c:pt idx="492">
                  <c:v>223.20623999999998</c:v>
                </c:pt>
                <c:pt idx="493">
                  <c:v>205.19564</c:v>
                </c:pt>
                <c:pt idx="494">
                  <c:v>249.14903999999999</c:v>
                </c:pt>
                <c:pt idx="495">
                  <c:v>265.14403999999996</c:v>
                </c:pt>
                <c:pt idx="496">
                  <c:v>251.16473999999999</c:v>
                </c:pt>
                <c:pt idx="497">
                  <c:v>205.19564</c:v>
                </c:pt>
                <c:pt idx="498">
                  <c:v>221.19054</c:v>
                </c:pt>
                <c:pt idx="499">
                  <c:v>253.18034</c:v>
                </c:pt>
                <c:pt idx="500">
                  <c:v>235.16983999999999</c:v>
                </c:pt>
                <c:pt idx="501">
                  <c:v>235.16983999999999</c:v>
                </c:pt>
                <c:pt idx="502">
                  <c:v>249.14903999999999</c:v>
                </c:pt>
                <c:pt idx="503">
                  <c:v>263.12833999999998</c:v>
                </c:pt>
                <c:pt idx="504">
                  <c:v>267.15963999999997</c:v>
                </c:pt>
                <c:pt idx="505">
                  <c:v>217.15923999999998</c:v>
                </c:pt>
                <c:pt idx="506">
                  <c:v>217.15923999999998</c:v>
                </c:pt>
                <c:pt idx="507">
                  <c:v>311.18583999999998</c:v>
                </c:pt>
                <c:pt idx="508">
                  <c:v>219.17493999999999</c:v>
                </c:pt>
                <c:pt idx="509">
                  <c:v>217.15923999999998</c:v>
                </c:pt>
                <c:pt idx="510">
                  <c:v>205.19564</c:v>
                </c:pt>
                <c:pt idx="511">
                  <c:v>221.19054</c:v>
                </c:pt>
                <c:pt idx="512">
                  <c:v>219.17493999999999</c:v>
                </c:pt>
                <c:pt idx="513">
                  <c:v>297.08544000000001</c:v>
                </c:pt>
                <c:pt idx="514">
                  <c:v>333.06214</c:v>
                </c:pt>
                <c:pt idx="515">
                  <c:v>205.19564</c:v>
                </c:pt>
                <c:pt idx="516">
                  <c:v>205.19564</c:v>
                </c:pt>
                <c:pt idx="517">
                  <c:v>219.17493999999999</c:v>
                </c:pt>
                <c:pt idx="518">
                  <c:v>223.20623999999998</c:v>
                </c:pt>
                <c:pt idx="519">
                  <c:v>205.19564</c:v>
                </c:pt>
                <c:pt idx="520">
                  <c:v>223.20623999999998</c:v>
                </c:pt>
                <c:pt idx="521">
                  <c:v>205.19564</c:v>
                </c:pt>
                <c:pt idx="522">
                  <c:v>223.20623999999998</c:v>
                </c:pt>
                <c:pt idx="523">
                  <c:v>205.19564</c:v>
                </c:pt>
                <c:pt idx="524">
                  <c:v>221.19054</c:v>
                </c:pt>
                <c:pt idx="525">
                  <c:v>205.19564</c:v>
                </c:pt>
                <c:pt idx="526">
                  <c:v>219.17493999999999</c:v>
                </c:pt>
                <c:pt idx="527">
                  <c:v>221.19054</c:v>
                </c:pt>
                <c:pt idx="528">
                  <c:v>221.19054</c:v>
                </c:pt>
                <c:pt idx="529">
                  <c:v>221.19054</c:v>
                </c:pt>
                <c:pt idx="530">
                  <c:v>239.20113999999998</c:v>
                </c:pt>
                <c:pt idx="531">
                  <c:v>237.18544</c:v>
                </c:pt>
                <c:pt idx="532">
                  <c:v>205.19564</c:v>
                </c:pt>
                <c:pt idx="533">
                  <c:v>281.13893999999999</c:v>
                </c:pt>
                <c:pt idx="534">
                  <c:v>219.17493999999999</c:v>
                </c:pt>
                <c:pt idx="535">
                  <c:v>205.19564</c:v>
                </c:pt>
                <c:pt idx="536">
                  <c:v>223.20623999999998</c:v>
                </c:pt>
                <c:pt idx="537">
                  <c:v>205.19564</c:v>
                </c:pt>
                <c:pt idx="538">
                  <c:v>205.19564</c:v>
                </c:pt>
                <c:pt idx="539">
                  <c:v>219.17493999999999</c:v>
                </c:pt>
                <c:pt idx="540">
                  <c:v>205.19564</c:v>
                </c:pt>
                <c:pt idx="541">
                  <c:v>205.19564</c:v>
                </c:pt>
                <c:pt idx="542">
                  <c:v>205.19564</c:v>
                </c:pt>
                <c:pt idx="543">
                  <c:v>221.19054</c:v>
                </c:pt>
                <c:pt idx="544">
                  <c:v>221.19054</c:v>
                </c:pt>
                <c:pt idx="545">
                  <c:v>239.20113999999998</c:v>
                </c:pt>
                <c:pt idx="546">
                  <c:v>221.19054</c:v>
                </c:pt>
                <c:pt idx="547">
                  <c:v>221.19054</c:v>
                </c:pt>
                <c:pt idx="548">
                  <c:v>253.18034</c:v>
                </c:pt>
                <c:pt idx="549">
                  <c:v>253.18034</c:v>
                </c:pt>
                <c:pt idx="550">
                  <c:v>221.19054</c:v>
                </c:pt>
                <c:pt idx="551">
                  <c:v>205.19564</c:v>
                </c:pt>
                <c:pt idx="552">
                  <c:v>221.19054</c:v>
                </c:pt>
                <c:pt idx="553">
                  <c:v>221.19054</c:v>
                </c:pt>
                <c:pt idx="554">
                  <c:v>205.19564</c:v>
                </c:pt>
                <c:pt idx="555">
                  <c:v>205.19564</c:v>
                </c:pt>
                <c:pt idx="556">
                  <c:v>207.17493999999999</c:v>
                </c:pt>
                <c:pt idx="557">
                  <c:v>253.18034</c:v>
                </c:pt>
                <c:pt idx="558">
                  <c:v>205.19564</c:v>
                </c:pt>
                <c:pt idx="559">
                  <c:v>223.20623999999998</c:v>
                </c:pt>
                <c:pt idx="560">
                  <c:v>205.19564</c:v>
                </c:pt>
                <c:pt idx="561">
                  <c:v>219.17493999999999</c:v>
                </c:pt>
                <c:pt idx="562">
                  <c:v>205.19564</c:v>
                </c:pt>
                <c:pt idx="563">
                  <c:v>251.16473999999999</c:v>
                </c:pt>
                <c:pt idx="564">
                  <c:v>251.16473999999999</c:v>
                </c:pt>
                <c:pt idx="565">
                  <c:v>249.14903999999999</c:v>
                </c:pt>
                <c:pt idx="566">
                  <c:v>235.16983999999999</c:v>
                </c:pt>
                <c:pt idx="567">
                  <c:v>451.20143999999999</c:v>
                </c:pt>
                <c:pt idx="568">
                  <c:v>297.31574000000001</c:v>
                </c:pt>
                <c:pt idx="569">
                  <c:v>451.20143999999999</c:v>
                </c:pt>
                <c:pt idx="570">
                  <c:v>313.31063999999998</c:v>
                </c:pt>
                <c:pt idx="571">
                  <c:v>311.29503999999997</c:v>
                </c:pt>
                <c:pt idx="572">
                  <c:v>299.33143999999999</c:v>
                </c:pt>
                <c:pt idx="573">
                  <c:v>377.28203999999999</c:v>
                </c:pt>
                <c:pt idx="574">
                  <c:v>457.24843999999996</c:v>
                </c:pt>
                <c:pt idx="575">
                  <c:v>291.26884000000001</c:v>
                </c:pt>
                <c:pt idx="576">
                  <c:v>307.26373999999998</c:v>
                </c:pt>
                <c:pt idx="577">
                  <c:v>329.30554000000001</c:v>
                </c:pt>
                <c:pt idx="578">
                  <c:v>283.30014</c:v>
                </c:pt>
                <c:pt idx="579">
                  <c:v>451.20143999999999</c:v>
                </c:pt>
                <c:pt idx="580">
                  <c:v>345.30054000000001</c:v>
                </c:pt>
                <c:pt idx="581">
                  <c:v>329.30554000000001</c:v>
                </c:pt>
                <c:pt idx="582">
                  <c:v>327.28994</c:v>
                </c:pt>
                <c:pt idx="583">
                  <c:v>457.24843999999996</c:v>
                </c:pt>
                <c:pt idx="584">
                  <c:v>291.26884000000001</c:v>
                </c:pt>
                <c:pt idx="585">
                  <c:v>283.33643999999998</c:v>
                </c:pt>
                <c:pt idx="586">
                  <c:v>329.17534000000001</c:v>
                </c:pt>
                <c:pt idx="587">
                  <c:v>297.18543999999997</c:v>
                </c:pt>
                <c:pt idx="588">
                  <c:v>299.29503999999997</c:v>
                </c:pt>
                <c:pt idx="589">
                  <c:v>311.29503999999997</c:v>
                </c:pt>
                <c:pt idx="590">
                  <c:v>311.29503999999997</c:v>
                </c:pt>
                <c:pt idx="591">
                  <c:v>295.30014</c:v>
                </c:pt>
                <c:pt idx="592">
                  <c:v>299.33143999999999</c:v>
                </c:pt>
                <c:pt idx="593">
                  <c:v>297.31574000000001</c:v>
                </c:pt>
                <c:pt idx="594">
                  <c:v>395.38893999999999</c:v>
                </c:pt>
                <c:pt idx="595">
                  <c:v>423.42023999999998</c:v>
                </c:pt>
                <c:pt idx="596">
                  <c:v>451.45153999999997</c:v>
                </c:pt>
                <c:pt idx="597">
                  <c:v>421.40454</c:v>
                </c:pt>
                <c:pt idx="598">
                  <c:v>449.43583999999998</c:v>
                </c:pt>
                <c:pt idx="599">
                  <c:v>419.38893999999999</c:v>
                </c:pt>
                <c:pt idx="600">
                  <c:v>313.31063999999998</c:v>
                </c:pt>
                <c:pt idx="601">
                  <c:v>765.43664000000001</c:v>
                </c:pt>
                <c:pt idx="602">
                  <c:v>327.32633999999996</c:v>
                </c:pt>
                <c:pt idx="603">
                  <c:v>305.24804</c:v>
                </c:pt>
                <c:pt idx="604">
                  <c:v>547.33434</c:v>
                </c:pt>
                <c:pt idx="605">
                  <c:v>305.24804</c:v>
                </c:pt>
                <c:pt idx="606">
                  <c:v>305.24804</c:v>
                </c:pt>
                <c:pt idx="607">
                  <c:v>289.25313999999997</c:v>
                </c:pt>
                <c:pt idx="608">
                  <c:v>323.25864000000001</c:v>
                </c:pt>
                <c:pt idx="609">
                  <c:v>323.25864000000001</c:v>
                </c:pt>
                <c:pt idx="610">
                  <c:v>805.38584000000003</c:v>
                </c:pt>
                <c:pt idx="611">
                  <c:v>319.22733999999997</c:v>
                </c:pt>
                <c:pt idx="612">
                  <c:v>481.28013999999996</c:v>
                </c:pt>
                <c:pt idx="613">
                  <c:v>643.33294000000001</c:v>
                </c:pt>
                <c:pt idx="614">
                  <c:v>805.38584000000003</c:v>
                </c:pt>
                <c:pt idx="615">
                  <c:v>967.43863999999996</c:v>
                </c:pt>
                <c:pt idx="616">
                  <c:v>805.38584000000003</c:v>
                </c:pt>
                <c:pt idx="617">
                  <c:v>967.43863999999996</c:v>
                </c:pt>
                <c:pt idx="618">
                  <c:v>1129.49144</c:v>
                </c:pt>
                <c:pt idx="619">
                  <c:v>1129.49144</c:v>
                </c:pt>
                <c:pt idx="620">
                  <c:v>1291.5442399999999</c:v>
                </c:pt>
                <c:pt idx="621">
                  <c:v>1129.49144</c:v>
                </c:pt>
                <c:pt idx="622">
                  <c:v>789.39094</c:v>
                </c:pt>
                <c:pt idx="623">
                  <c:v>951.44373999999993</c:v>
                </c:pt>
                <c:pt idx="624">
                  <c:v>789.39094</c:v>
                </c:pt>
                <c:pt idx="625">
                  <c:v>1113.4965400000001</c:v>
                </c:pt>
                <c:pt idx="626">
                  <c:v>1113.4965400000001</c:v>
                </c:pt>
                <c:pt idx="627">
                  <c:v>805.38584000000003</c:v>
                </c:pt>
                <c:pt idx="628">
                  <c:v>1113.4965400000001</c:v>
                </c:pt>
                <c:pt idx="629">
                  <c:v>1275.54934</c:v>
                </c:pt>
                <c:pt idx="630">
                  <c:v>1437.6022399999999</c:v>
                </c:pt>
                <c:pt idx="631">
                  <c:v>937.42804000000001</c:v>
                </c:pt>
                <c:pt idx="632">
                  <c:v>287.23753999999997</c:v>
                </c:pt>
                <c:pt idx="633">
                  <c:v>271.24263999999999</c:v>
                </c:pt>
                <c:pt idx="634">
                  <c:v>451.20143999999999</c:v>
                </c:pt>
                <c:pt idx="635">
                  <c:v>451.20143999999999</c:v>
                </c:pt>
                <c:pt idx="636">
                  <c:v>451.20143999999999</c:v>
                </c:pt>
                <c:pt idx="637">
                  <c:v>411.23833999999999</c:v>
                </c:pt>
                <c:pt idx="638">
                  <c:v>291.26884000000001</c:v>
                </c:pt>
                <c:pt idx="639">
                  <c:v>451.20143999999999</c:v>
                </c:pt>
                <c:pt idx="640">
                  <c:v>273.25824</c:v>
                </c:pt>
                <c:pt idx="641">
                  <c:v>273.25824</c:v>
                </c:pt>
                <c:pt idx="642">
                  <c:v>379.24843999999996</c:v>
                </c:pt>
                <c:pt idx="643">
                  <c:v>309.27933999999999</c:v>
                </c:pt>
                <c:pt idx="644">
                  <c:v>411.28994</c:v>
                </c:pt>
                <c:pt idx="645">
                  <c:v>331.22733999999997</c:v>
                </c:pt>
                <c:pt idx="646">
                  <c:v>365.19644</c:v>
                </c:pt>
                <c:pt idx="647">
                  <c:v>451.20143999999999</c:v>
                </c:pt>
                <c:pt idx="648">
                  <c:v>303.23244</c:v>
                </c:pt>
                <c:pt idx="649">
                  <c:v>273.25824</c:v>
                </c:pt>
                <c:pt idx="650">
                  <c:v>273.25824</c:v>
                </c:pt>
                <c:pt idx="651">
                  <c:v>303.23244</c:v>
                </c:pt>
                <c:pt idx="652">
                  <c:v>301.21674000000002</c:v>
                </c:pt>
                <c:pt idx="653">
                  <c:v>289.25313999999997</c:v>
                </c:pt>
                <c:pt idx="654">
                  <c:v>273.25824</c:v>
                </c:pt>
                <c:pt idx="655">
                  <c:v>289.25313999999997</c:v>
                </c:pt>
                <c:pt idx="656">
                  <c:v>287.23753999999997</c:v>
                </c:pt>
                <c:pt idx="657">
                  <c:v>287.23753999999997</c:v>
                </c:pt>
                <c:pt idx="658">
                  <c:v>285.22183999999999</c:v>
                </c:pt>
                <c:pt idx="659">
                  <c:v>303.23244</c:v>
                </c:pt>
                <c:pt idx="660">
                  <c:v>317.21163999999999</c:v>
                </c:pt>
                <c:pt idx="661">
                  <c:v>333.20663999999999</c:v>
                </c:pt>
                <c:pt idx="662">
                  <c:v>331.19094000000001</c:v>
                </c:pt>
                <c:pt idx="663">
                  <c:v>359.22224</c:v>
                </c:pt>
                <c:pt idx="664">
                  <c:v>349.20153999999997</c:v>
                </c:pt>
                <c:pt idx="665">
                  <c:v>363.21713999999997</c:v>
                </c:pt>
                <c:pt idx="666">
                  <c:v>673.30714</c:v>
                </c:pt>
                <c:pt idx="667">
                  <c:v>673.30714</c:v>
                </c:pt>
                <c:pt idx="668">
                  <c:v>345.17023999999998</c:v>
                </c:pt>
                <c:pt idx="669">
                  <c:v>343.15454</c:v>
                </c:pt>
                <c:pt idx="670">
                  <c:v>359.18583999999998</c:v>
                </c:pt>
                <c:pt idx="671">
                  <c:v>365.19644</c:v>
                </c:pt>
                <c:pt idx="672">
                  <c:v>341.13893999999999</c:v>
                </c:pt>
                <c:pt idx="673">
                  <c:v>391.21204</c:v>
                </c:pt>
                <c:pt idx="674">
                  <c:v>315.19603999999998</c:v>
                </c:pt>
                <c:pt idx="675">
                  <c:v>287.23753999999997</c:v>
                </c:pt>
                <c:pt idx="676">
                  <c:v>351.21713999999997</c:v>
                </c:pt>
                <c:pt idx="677">
                  <c:v>351.18074000000001</c:v>
                </c:pt>
                <c:pt idx="678">
                  <c:v>273.25824</c:v>
                </c:pt>
                <c:pt idx="679">
                  <c:v>315.19603999999998</c:v>
                </c:pt>
                <c:pt idx="680">
                  <c:v>317.21163999999999</c:v>
                </c:pt>
                <c:pt idx="681">
                  <c:v>273.25824</c:v>
                </c:pt>
                <c:pt idx="682">
                  <c:v>273.25824</c:v>
                </c:pt>
                <c:pt idx="683">
                  <c:v>273.25824</c:v>
                </c:pt>
                <c:pt idx="684">
                  <c:v>273.25824</c:v>
                </c:pt>
                <c:pt idx="685">
                  <c:v>289.25313999999997</c:v>
                </c:pt>
                <c:pt idx="686">
                  <c:v>287.23753999999997</c:v>
                </c:pt>
                <c:pt idx="687">
                  <c:v>303.23244</c:v>
                </c:pt>
                <c:pt idx="688">
                  <c:v>303.23244</c:v>
                </c:pt>
                <c:pt idx="689">
                  <c:v>303.23244</c:v>
                </c:pt>
                <c:pt idx="690">
                  <c:v>335.22224</c:v>
                </c:pt>
                <c:pt idx="691">
                  <c:v>405.22773999999998</c:v>
                </c:pt>
                <c:pt idx="692">
                  <c:v>365.23284000000001</c:v>
                </c:pt>
                <c:pt idx="693">
                  <c:v>273.25824</c:v>
                </c:pt>
                <c:pt idx="694">
                  <c:v>303.23244</c:v>
                </c:pt>
                <c:pt idx="695">
                  <c:v>301.21674000000002</c:v>
                </c:pt>
                <c:pt idx="696">
                  <c:v>317.21163999999999</c:v>
                </c:pt>
                <c:pt idx="697">
                  <c:v>315.19603999999998</c:v>
                </c:pt>
                <c:pt idx="698">
                  <c:v>317.21163999999999</c:v>
                </c:pt>
                <c:pt idx="699">
                  <c:v>303.23244</c:v>
                </c:pt>
                <c:pt idx="700">
                  <c:v>323.25864000000001</c:v>
                </c:pt>
                <c:pt idx="701">
                  <c:v>287.23753999999997</c:v>
                </c:pt>
                <c:pt idx="702">
                  <c:v>411.28994</c:v>
                </c:pt>
                <c:pt idx="703">
                  <c:v>273.25824</c:v>
                </c:pt>
                <c:pt idx="704">
                  <c:v>275.16473999999999</c:v>
                </c:pt>
                <c:pt idx="705">
                  <c:v>273.25824</c:v>
                </c:pt>
                <c:pt idx="706">
                  <c:v>289.25313999999997</c:v>
                </c:pt>
                <c:pt idx="707">
                  <c:v>303.23244</c:v>
                </c:pt>
                <c:pt idx="708">
                  <c:v>287.23753999999997</c:v>
                </c:pt>
                <c:pt idx="709">
                  <c:v>337.23793999999998</c:v>
                </c:pt>
                <c:pt idx="710">
                  <c:v>567.31693999999993</c:v>
                </c:pt>
                <c:pt idx="711">
                  <c:v>581.33253999999999</c:v>
                </c:pt>
                <c:pt idx="712">
                  <c:v>465.21244000000002</c:v>
                </c:pt>
                <c:pt idx="713">
                  <c:v>509.23863999999998</c:v>
                </c:pt>
                <c:pt idx="714">
                  <c:v>273.25824</c:v>
                </c:pt>
                <c:pt idx="715">
                  <c:v>287.23753999999997</c:v>
                </c:pt>
                <c:pt idx="716">
                  <c:v>321.24293999999998</c:v>
                </c:pt>
                <c:pt idx="717">
                  <c:v>319.22733999999997</c:v>
                </c:pt>
                <c:pt idx="718">
                  <c:v>323.25864000000001</c:v>
                </c:pt>
                <c:pt idx="719">
                  <c:v>439.30593999999996</c:v>
                </c:pt>
                <c:pt idx="720">
                  <c:v>423.31103999999999</c:v>
                </c:pt>
                <c:pt idx="721">
                  <c:v>273.25824</c:v>
                </c:pt>
                <c:pt idx="722">
                  <c:v>321.24293999999998</c:v>
                </c:pt>
                <c:pt idx="723">
                  <c:v>305.24804</c:v>
                </c:pt>
                <c:pt idx="724">
                  <c:v>381.26414</c:v>
                </c:pt>
                <c:pt idx="725">
                  <c:v>339.25353999999999</c:v>
                </c:pt>
                <c:pt idx="726">
                  <c:v>337.23793999999998</c:v>
                </c:pt>
                <c:pt idx="727">
                  <c:v>331.19094000000001</c:v>
                </c:pt>
                <c:pt idx="728">
                  <c:v>333.20663999999999</c:v>
                </c:pt>
                <c:pt idx="729">
                  <c:v>273.25824</c:v>
                </c:pt>
                <c:pt idx="730">
                  <c:v>291.26884000000001</c:v>
                </c:pt>
                <c:pt idx="731">
                  <c:v>349.16514000000001</c:v>
                </c:pt>
                <c:pt idx="732">
                  <c:v>347.14943999999997</c:v>
                </c:pt>
                <c:pt idx="733">
                  <c:v>333.17023999999998</c:v>
                </c:pt>
                <c:pt idx="734">
                  <c:v>365.16003999999998</c:v>
                </c:pt>
                <c:pt idx="735">
                  <c:v>349.20153999999997</c:v>
                </c:pt>
                <c:pt idx="736">
                  <c:v>365.19644</c:v>
                </c:pt>
                <c:pt idx="737">
                  <c:v>333.20663999999999</c:v>
                </c:pt>
                <c:pt idx="738">
                  <c:v>331.15454</c:v>
                </c:pt>
                <c:pt idx="739">
                  <c:v>347.14943999999997</c:v>
                </c:pt>
                <c:pt idx="740">
                  <c:v>347.14943999999997</c:v>
                </c:pt>
                <c:pt idx="741">
                  <c:v>333.20663999999999</c:v>
                </c:pt>
                <c:pt idx="742">
                  <c:v>349.20153999999997</c:v>
                </c:pt>
                <c:pt idx="743">
                  <c:v>365.19644</c:v>
                </c:pt>
                <c:pt idx="744">
                  <c:v>349.20153999999997</c:v>
                </c:pt>
                <c:pt idx="745">
                  <c:v>347.18583999999998</c:v>
                </c:pt>
                <c:pt idx="746">
                  <c:v>363.18074000000001</c:v>
                </c:pt>
                <c:pt idx="747">
                  <c:v>317.17534000000001</c:v>
                </c:pt>
                <c:pt idx="748">
                  <c:v>333.17023999999998</c:v>
                </c:pt>
                <c:pt idx="749">
                  <c:v>333.17023999999998</c:v>
                </c:pt>
                <c:pt idx="750">
                  <c:v>315.15963999999997</c:v>
                </c:pt>
                <c:pt idx="751">
                  <c:v>331.15454</c:v>
                </c:pt>
                <c:pt idx="752">
                  <c:v>349.16514000000001</c:v>
                </c:pt>
                <c:pt idx="753">
                  <c:v>347.14943999999997</c:v>
                </c:pt>
                <c:pt idx="754">
                  <c:v>363.14443999999997</c:v>
                </c:pt>
                <c:pt idx="755">
                  <c:v>331.15454</c:v>
                </c:pt>
                <c:pt idx="756">
                  <c:v>333.20663999999999</c:v>
                </c:pt>
                <c:pt idx="757">
                  <c:v>347.18583999999998</c:v>
                </c:pt>
                <c:pt idx="758">
                  <c:v>509.20233999999999</c:v>
                </c:pt>
                <c:pt idx="759">
                  <c:v>379.17573999999996</c:v>
                </c:pt>
                <c:pt idx="760">
                  <c:v>395.17063999999999</c:v>
                </c:pt>
                <c:pt idx="761">
                  <c:v>349.16514000000001</c:v>
                </c:pt>
                <c:pt idx="762">
                  <c:v>513.23364000000004</c:v>
                </c:pt>
                <c:pt idx="763">
                  <c:v>363.18074000000001</c:v>
                </c:pt>
                <c:pt idx="764">
                  <c:v>317.21163999999999</c:v>
                </c:pt>
                <c:pt idx="765">
                  <c:v>353.23284000000001</c:v>
                </c:pt>
                <c:pt idx="766">
                  <c:v>353.23284000000001</c:v>
                </c:pt>
                <c:pt idx="767">
                  <c:v>369.22773999999998</c:v>
                </c:pt>
                <c:pt idx="768">
                  <c:v>335.22224</c:v>
                </c:pt>
                <c:pt idx="769">
                  <c:v>273.25824</c:v>
                </c:pt>
                <c:pt idx="770">
                  <c:v>273.25824</c:v>
                </c:pt>
                <c:pt idx="771">
                  <c:v>303.23244</c:v>
                </c:pt>
                <c:pt idx="772">
                  <c:v>303.23244</c:v>
                </c:pt>
                <c:pt idx="773">
                  <c:v>355.24843999999996</c:v>
                </c:pt>
                <c:pt idx="774">
                  <c:v>305.24804</c:v>
                </c:pt>
                <c:pt idx="775">
                  <c:v>477.32164</c:v>
                </c:pt>
                <c:pt idx="776">
                  <c:v>273.25824</c:v>
                </c:pt>
                <c:pt idx="777">
                  <c:v>291.26884000000001</c:v>
                </c:pt>
                <c:pt idx="778">
                  <c:v>417.22773999999998</c:v>
                </c:pt>
                <c:pt idx="779">
                  <c:v>499.17354</c:v>
                </c:pt>
                <c:pt idx="780">
                  <c:v>555.23613999999998</c:v>
                </c:pt>
                <c:pt idx="781">
                  <c:v>273.25824</c:v>
                </c:pt>
                <c:pt idx="782">
                  <c:v>323.25864000000001</c:v>
                </c:pt>
                <c:pt idx="783">
                  <c:v>337.23793999999998</c:v>
                </c:pt>
                <c:pt idx="784">
                  <c:v>305.24804</c:v>
                </c:pt>
                <c:pt idx="785">
                  <c:v>305.24804</c:v>
                </c:pt>
                <c:pt idx="786">
                  <c:v>317.21163999999999</c:v>
                </c:pt>
                <c:pt idx="787">
                  <c:v>333.24293999999998</c:v>
                </c:pt>
                <c:pt idx="788">
                  <c:v>273.25824</c:v>
                </c:pt>
                <c:pt idx="789">
                  <c:v>291.26884000000001</c:v>
                </c:pt>
                <c:pt idx="790">
                  <c:v>273.25824</c:v>
                </c:pt>
                <c:pt idx="791">
                  <c:v>585.27003999999999</c:v>
                </c:pt>
                <c:pt idx="792">
                  <c:v>515.30093999999997</c:v>
                </c:pt>
                <c:pt idx="793">
                  <c:v>557.31143999999995</c:v>
                </c:pt>
                <c:pt idx="794">
                  <c:v>335.22224</c:v>
                </c:pt>
                <c:pt idx="795">
                  <c:v>367.21204</c:v>
                </c:pt>
                <c:pt idx="796">
                  <c:v>481.25903999999997</c:v>
                </c:pt>
                <c:pt idx="797">
                  <c:v>465.26414</c:v>
                </c:pt>
                <c:pt idx="798">
                  <c:v>373.20153999999997</c:v>
                </c:pt>
                <c:pt idx="799">
                  <c:v>451.19684000000001</c:v>
                </c:pt>
                <c:pt idx="800">
                  <c:v>365.19644</c:v>
                </c:pt>
                <c:pt idx="801">
                  <c:v>617.40534000000002</c:v>
                </c:pt>
                <c:pt idx="802">
                  <c:v>407.20704000000001</c:v>
                </c:pt>
                <c:pt idx="803">
                  <c:v>513.28523999999993</c:v>
                </c:pt>
                <c:pt idx="804">
                  <c:v>611.32204000000002</c:v>
                </c:pt>
                <c:pt idx="805">
                  <c:v>611.32204000000002</c:v>
                </c:pt>
                <c:pt idx="806">
                  <c:v>603.35334</c:v>
                </c:pt>
                <c:pt idx="807">
                  <c:v>609.30633999999998</c:v>
                </c:pt>
                <c:pt idx="808">
                  <c:v>623.35843999999997</c:v>
                </c:pt>
                <c:pt idx="809">
                  <c:v>595.32713999999999</c:v>
                </c:pt>
                <c:pt idx="810">
                  <c:v>621.34273999999994</c:v>
                </c:pt>
                <c:pt idx="811">
                  <c:v>619.32713999999999</c:v>
                </c:pt>
                <c:pt idx="812">
                  <c:v>611.32204000000002</c:v>
                </c:pt>
                <c:pt idx="813">
                  <c:v>655.34824000000003</c:v>
                </c:pt>
                <c:pt idx="814">
                  <c:v>627.31693999999993</c:v>
                </c:pt>
                <c:pt idx="815">
                  <c:v>317.21163999999999</c:v>
                </c:pt>
                <c:pt idx="816">
                  <c:v>439.26963999999998</c:v>
                </c:pt>
                <c:pt idx="817">
                  <c:v>317.21163999999999</c:v>
                </c:pt>
                <c:pt idx="818">
                  <c:v>273.25824</c:v>
                </c:pt>
                <c:pt idx="819">
                  <c:v>683.40063999999995</c:v>
                </c:pt>
                <c:pt idx="820">
                  <c:v>351.25353999999999</c:v>
                </c:pt>
                <c:pt idx="821">
                  <c:v>319.22733999999997</c:v>
                </c:pt>
                <c:pt idx="822">
                  <c:v>291.26884000000001</c:v>
                </c:pt>
                <c:pt idx="823">
                  <c:v>854.33884</c:v>
                </c:pt>
                <c:pt idx="824">
                  <c:v>273.25824</c:v>
                </c:pt>
                <c:pt idx="825">
                  <c:v>289.25313999999997</c:v>
                </c:pt>
                <c:pt idx="826">
                  <c:v>331.26373999999998</c:v>
                </c:pt>
                <c:pt idx="827">
                  <c:v>305.24804</c:v>
                </c:pt>
                <c:pt idx="828">
                  <c:v>347.25864000000001</c:v>
                </c:pt>
                <c:pt idx="829">
                  <c:v>321.24293999999998</c:v>
                </c:pt>
                <c:pt idx="830">
                  <c:v>289.25313999999997</c:v>
                </c:pt>
                <c:pt idx="831">
                  <c:v>305.24804</c:v>
                </c:pt>
                <c:pt idx="832">
                  <c:v>303.23244</c:v>
                </c:pt>
                <c:pt idx="833">
                  <c:v>343.22733999999997</c:v>
                </c:pt>
                <c:pt idx="834">
                  <c:v>285.22183999999999</c:v>
                </c:pt>
                <c:pt idx="835">
                  <c:v>273.25824</c:v>
                </c:pt>
                <c:pt idx="836">
                  <c:v>349.20153999999997</c:v>
                </c:pt>
                <c:pt idx="837">
                  <c:v>333.20663999999999</c:v>
                </c:pt>
                <c:pt idx="838">
                  <c:v>289.25313999999997</c:v>
                </c:pt>
                <c:pt idx="839">
                  <c:v>273.25824</c:v>
                </c:pt>
                <c:pt idx="840">
                  <c:v>299.20114000000001</c:v>
                </c:pt>
                <c:pt idx="841">
                  <c:v>301.21674000000002</c:v>
                </c:pt>
                <c:pt idx="842">
                  <c:v>291.26884000000001</c:v>
                </c:pt>
                <c:pt idx="843">
                  <c:v>289.25313999999997</c:v>
                </c:pt>
                <c:pt idx="844">
                  <c:v>289.25313999999997</c:v>
                </c:pt>
                <c:pt idx="845">
                  <c:v>305.24804</c:v>
                </c:pt>
                <c:pt idx="846">
                  <c:v>271.24263999999999</c:v>
                </c:pt>
                <c:pt idx="847">
                  <c:v>273.25824</c:v>
                </c:pt>
                <c:pt idx="848">
                  <c:v>335.22224</c:v>
                </c:pt>
                <c:pt idx="849">
                  <c:v>321.24293999999998</c:v>
                </c:pt>
                <c:pt idx="850">
                  <c:v>303.23244</c:v>
                </c:pt>
                <c:pt idx="851">
                  <c:v>319.22733999999997</c:v>
                </c:pt>
                <c:pt idx="852">
                  <c:v>385.17424</c:v>
                </c:pt>
                <c:pt idx="853">
                  <c:v>463.08474000000001</c:v>
                </c:pt>
                <c:pt idx="854">
                  <c:v>291.26884000000001</c:v>
                </c:pt>
                <c:pt idx="855">
                  <c:v>305.24804</c:v>
                </c:pt>
                <c:pt idx="856">
                  <c:v>409.14983999999998</c:v>
                </c:pt>
                <c:pt idx="857">
                  <c:v>425.14483999999999</c:v>
                </c:pt>
                <c:pt idx="858">
                  <c:v>441.13973999999996</c:v>
                </c:pt>
                <c:pt idx="859">
                  <c:v>425.14483999999999</c:v>
                </c:pt>
                <c:pt idx="860">
                  <c:v>319.22733999999997</c:v>
                </c:pt>
                <c:pt idx="861">
                  <c:v>361.34703999999999</c:v>
                </c:pt>
                <c:pt idx="862">
                  <c:v>363.36273999999997</c:v>
                </c:pt>
                <c:pt idx="863">
                  <c:v>367.39403999999996</c:v>
                </c:pt>
                <c:pt idx="864">
                  <c:v>345.35213999999996</c:v>
                </c:pt>
                <c:pt idx="865">
                  <c:v>345.35213999999996</c:v>
                </c:pt>
                <c:pt idx="866">
                  <c:v>345.35213999999996</c:v>
                </c:pt>
                <c:pt idx="867">
                  <c:v>347.36784</c:v>
                </c:pt>
                <c:pt idx="868">
                  <c:v>347.36784</c:v>
                </c:pt>
                <c:pt idx="869">
                  <c:v>347.36784</c:v>
                </c:pt>
                <c:pt idx="870">
                  <c:v>347.36784</c:v>
                </c:pt>
                <c:pt idx="871">
                  <c:v>349.38344000000001</c:v>
                </c:pt>
                <c:pt idx="872">
                  <c:v>351.39913999999999</c:v>
                </c:pt>
                <c:pt idx="873">
                  <c:v>353.41473999999999</c:v>
                </c:pt>
                <c:pt idx="874">
                  <c:v>519.26404000000002</c:v>
                </c:pt>
                <c:pt idx="875">
                  <c:v>417.26414</c:v>
                </c:pt>
                <c:pt idx="876">
                  <c:v>349.38344000000001</c:v>
                </c:pt>
                <c:pt idx="877">
                  <c:v>345.35213999999996</c:v>
                </c:pt>
                <c:pt idx="878">
                  <c:v>351.39913999999999</c:v>
                </c:pt>
                <c:pt idx="879">
                  <c:v>341.32083999999998</c:v>
                </c:pt>
                <c:pt idx="880">
                  <c:v>341.32083999999998</c:v>
                </c:pt>
                <c:pt idx="881">
                  <c:v>357.31574000000001</c:v>
                </c:pt>
                <c:pt idx="882">
                  <c:v>373.31063999999998</c:v>
                </c:pt>
                <c:pt idx="883">
                  <c:v>437.29034000000001</c:v>
                </c:pt>
                <c:pt idx="884">
                  <c:v>401.26923999999997</c:v>
                </c:pt>
                <c:pt idx="885">
                  <c:v>375.28994</c:v>
                </c:pt>
                <c:pt idx="886">
                  <c:v>399.25353999999999</c:v>
                </c:pt>
                <c:pt idx="887">
                  <c:v>415.28483999999997</c:v>
                </c:pt>
                <c:pt idx="888">
                  <c:v>401.26923999999997</c:v>
                </c:pt>
                <c:pt idx="889">
                  <c:v>401.26923999999997</c:v>
                </c:pt>
                <c:pt idx="890">
                  <c:v>433.29543999999999</c:v>
                </c:pt>
                <c:pt idx="891">
                  <c:v>383.25864000000001</c:v>
                </c:pt>
                <c:pt idx="892">
                  <c:v>403.28483999999997</c:v>
                </c:pt>
                <c:pt idx="893">
                  <c:v>389.30554000000001</c:v>
                </c:pt>
                <c:pt idx="894">
                  <c:v>359.29503999999997</c:v>
                </c:pt>
                <c:pt idx="895">
                  <c:v>445.29543999999999</c:v>
                </c:pt>
                <c:pt idx="896">
                  <c:v>403.28483999999997</c:v>
                </c:pt>
                <c:pt idx="897">
                  <c:v>489.39443999999997</c:v>
                </c:pt>
                <c:pt idx="898">
                  <c:v>475.37873999999999</c:v>
                </c:pt>
                <c:pt idx="899">
                  <c:v>459.34744000000001</c:v>
                </c:pt>
                <c:pt idx="900">
                  <c:v>461.36313999999999</c:v>
                </c:pt>
                <c:pt idx="901">
                  <c:v>411.39913999999999</c:v>
                </c:pt>
                <c:pt idx="902">
                  <c:v>587.32664</c:v>
                </c:pt>
                <c:pt idx="903">
                  <c:v>415.43043999999998</c:v>
                </c:pt>
                <c:pt idx="904">
                  <c:v>411.39913999999999</c:v>
                </c:pt>
                <c:pt idx="905">
                  <c:v>411.39913999999999</c:v>
                </c:pt>
                <c:pt idx="906">
                  <c:v>413.41473999999999</c:v>
                </c:pt>
                <c:pt idx="907">
                  <c:v>413.41473999999999</c:v>
                </c:pt>
                <c:pt idx="908">
                  <c:v>423.49293999999998</c:v>
                </c:pt>
                <c:pt idx="909">
                  <c:v>427.39403999999996</c:v>
                </c:pt>
                <c:pt idx="910">
                  <c:v>443.38893999999999</c:v>
                </c:pt>
                <c:pt idx="911">
                  <c:v>443.38893999999999</c:v>
                </c:pt>
                <c:pt idx="912">
                  <c:v>443.38893999999999</c:v>
                </c:pt>
                <c:pt idx="913">
                  <c:v>443.38893999999999</c:v>
                </c:pt>
                <c:pt idx="914">
                  <c:v>443.38893999999999</c:v>
                </c:pt>
                <c:pt idx="915">
                  <c:v>443.38893999999999</c:v>
                </c:pt>
                <c:pt idx="916">
                  <c:v>443.38893999999999</c:v>
                </c:pt>
                <c:pt idx="917">
                  <c:v>427.39403999999996</c:v>
                </c:pt>
                <c:pt idx="918">
                  <c:v>411.39913999999999</c:v>
                </c:pt>
                <c:pt idx="919">
                  <c:v>413.41473999999999</c:v>
                </c:pt>
                <c:pt idx="920">
                  <c:v>421.47733999999997</c:v>
                </c:pt>
                <c:pt idx="921">
                  <c:v>423.49293999999998</c:v>
                </c:pt>
                <c:pt idx="922">
                  <c:v>467.46163999999999</c:v>
                </c:pt>
                <c:pt idx="923">
                  <c:v>477.53994</c:v>
                </c:pt>
                <c:pt idx="924">
                  <c:v>467.46163999999999</c:v>
                </c:pt>
                <c:pt idx="925">
                  <c:v>517.35293999999999</c:v>
                </c:pt>
                <c:pt idx="926">
                  <c:v>569.34784000000002</c:v>
                </c:pt>
                <c:pt idx="927">
                  <c:v>527.26454000000001</c:v>
                </c:pt>
                <c:pt idx="928">
                  <c:v>527.26454000000001</c:v>
                </c:pt>
                <c:pt idx="929">
                  <c:v>473.36313999999999</c:v>
                </c:pt>
                <c:pt idx="930">
                  <c:v>473.36313999999999</c:v>
                </c:pt>
                <c:pt idx="931">
                  <c:v>489.35803999999996</c:v>
                </c:pt>
                <c:pt idx="932">
                  <c:v>491.37363999999997</c:v>
                </c:pt>
                <c:pt idx="933">
                  <c:v>445.40454</c:v>
                </c:pt>
                <c:pt idx="934">
                  <c:v>461.39943999999997</c:v>
                </c:pt>
                <c:pt idx="935">
                  <c:v>461.39943999999997</c:v>
                </c:pt>
                <c:pt idx="936">
                  <c:v>569.31143999999995</c:v>
                </c:pt>
                <c:pt idx="937">
                  <c:v>1107.5951399999999</c:v>
                </c:pt>
                <c:pt idx="938">
                  <c:v>1077.5845400000001</c:v>
                </c:pt>
                <c:pt idx="939">
                  <c:v>1077.5845400000001</c:v>
                </c:pt>
                <c:pt idx="940">
                  <c:v>1063.5689399999999</c:v>
                </c:pt>
                <c:pt idx="941">
                  <c:v>427.39403999999996</c:v>
                </c:pt>
                <c:pt idx="942">
                  <c:v>427.39403999999996</c:v>
                </c:pt>
                <c:pt idx="943">
                  <c:v>721.27073999999993</c:v>
                </c:pt>
                <c:pt idx="944">
                  <c:v>721.27073999999993</c:v>
                </c:pt>
                <c:pt idx="945">
                  <c:v>391.21204</c:v>
                </c:pt>
                <c:pt idx="946">
                  <c:v>389.19644</c:v>
                </c:pt>
                <c:pt idx="947">
                  <c:v>427.39403999999996</c:v>
                </c:pt>
                <c:pt idx="948">
                  <c:v>469.40454</c:v>
                </c:pt>
                <c:pt idx="949">
                  <c:v>457.36813999999998</c:v>
                </c:pt>
                <c:pt idx="950">
                  <c:v>443.38893999999999</c:v>
                </c:pt>
                <c:pt idx="951">
                  <c:v>781.70744000000002</c:v>
                </c:pt>
                <c:pt idx="952">
                  <c:v>619.43624</c:v>
                </c:pt>
                <c:pt idx="953">
                  <c:v>623.57673999999997</c:v>
                </c:pt>
                <c:pt idx="954">
                  <c:v>473.36313999999999</c:v>
                </c:pt>
                <c:pt idx="955">
                  <c:v>487.34233999999998</c:v>
                </c:pt>
                <c:pt idx="956">
                  <c:v>513.39444000000003</c:v>
                </c:pt>
                <c:pt idx="957">
                  <c:v>443.38893999999999</c:v>
                </c:pt>
                <c:pt idx="958">
                  <c:v>455.35253999999998</c:v>
                </c:pt>
                <c:pt idx="959">
                  <c:v>633.40023999999994</c:v>
                </c:pt>
                <c:pt idx="960">
                  <c:v>457.36813999999998</c:v>
                </c:pt>
                <c:pt idx="961">
                  <c:v>473.36313999999999</c:v>
                </c:pt>
                <c:pt idx="962">
                  <c:v>793.43744000000004</c:v>
                </c:pt>
                <c:pt idx="963">
                  <c:v>489.35803999999996</c:v>
                </c:pt>
                <c:pt idx="964">
                  <c:v>813.46363999999994</c:v>
                </c:pt>
                <c:pt idx="965">
                  <c:v>471.34744000000001</c:v>
                </c:pt>
                <c:pt idx="966">
                  <c:v>471.34744000000001</c:v>
                </c:pt>
                <c:pt idx="967">
                  <c:v>469.33184</c:v>
                </c:pt>
                <c:pt idx="968">
                  <c:v>823.41164000000003</c:v>
                </c:pt>
                <c:pt idx="969">
                  <c:v>471.34744000000001</c:v>
                </c:pt>
                <c:pt idx="970">
                  <c:v>427.39403999999996</c:v>
                </c:pt>
                <c:pt idx="971">
                  <c:v>457.36813999999998</c:v>
                </c:pt>
                <c:pt idx="972">
                  <c:v>503.33724000000001</c:v>
                </c:pt>
                <c:pt idx="973">
                  <c:v>469.33184</c:v>
                </c:pt>
                <c:pt idx="974">
                  <c:v>457.36813999999998</c:v>
                </c:pt>
                <c:pt idx="975">
                  <c:v>457.36813999999998</c:v>
                </c:pt>
                <c:pt idx="976">
                  <c:v>455.35253999999998</c:v>
                </c:pt>
                <c:pt idx="977">
                  <c:v>489.35803999999996</c:v>
                </c:pt>
                <c:pt idx="978">
                  <c:v>489.35803999999996</c:v>
                </c:pt>
                <c:pt idx="979">
                  <c:v>765.43664000000001</c:v>
                </c:pt>
                <c:pt idx="980">
                  <c:v>487.34233999999998</c:v>
                </c:pt>
                <c:pt idx="981">
                  <c:v>471.34744000000001</c:v>
                </c:pt>
                <c:pt idx="982">
                  <c:v>457.36813999999998</c:v>
                </c:pt>
                <c:pt idx="983">
                  <c:v>457.36813999999998</c:v>
                </c:pt>
                <c:pt idx="984">
                  <c:v>455.35253999999998</c:v>
                </c:pt>
                <c:pt idx="985">
                  <c:v>473.36313999999999</c:v>
                </c:pt>
                <c:pt idx="986">
                  <c:v>807.45313999999996</c:v>
                </c:pt>
                <c:pt idx="987">
                  <c:v>487.34233999999998</c:v>
                </c:pt>
                <c:pt idx="988">
                  <c:v>455.35253999999998</c:v>
                </c:pt>
                <c:pt idx="989">
                  <c:v>503.33724000000001</c:v>
                </c:pt>
                <c:pt idx="990">
                  <c:v>505.35293999999999</c:v>
                </c:pt>
                <c:pt idx="991">
                  <c:v>473.36313999999999</c:v>
                </c:pt>
                <c:pt idx="992">
                  <c:v>487.34233999999998</c:v>
                </c:pt>
                <c:pt idx="993">
                  <c:v>1175.58494</c:v>
                </c:pt>
                <c:pt idx="994">
                  <c:v>473.36313999999999</c:v>
                </c:pt>
                <c:pt idx="995">
                  <c:v>503.33724000000001</c:v>
                </c:pt>
                <c:pt idx="996">
                  <c:v>487.34233999999998</c:v>
                </c:pt>
                <c:pt idx="997">
                  <c:v>795.45313999999996</c:v>
                </c:pt>
                <c:pt idx="998">
                  <c:v>957.50594000000001</c:v>
                </c:pt>
                <c:pt idx="999">
                  <c:v>795.45313999999996</c:v>
                </c:pt>
                <c:pt idx="1000">
                  <c:v>813.46363999999994</c:v>
                </c:pt>
                <c:pt idx="1001">
                  <c:v>829.45853999999997</c:v>
                </c:pt>
                <c:pt idx="1002">
                  <c:v>681.42143999999996</c:v>
                </c:pt>
                <c:pt idx="1003">
                  <c:v>489.35803999999996</c:v>
                </c:pt>
                <c:pt idx="1004">
                  <c:v>505.35293999999999</c:v>
                </c:pt>
                <c:pt idx="1005">
                  <c:v>1079.56384</c:v>
                </c:pt>
                <c:pt idx="1006">
                  <c:v>1179.5798399999999</c:v>
                </c:pt>
                <c:pt idx="1007">
                  <c:v>1179.5798399999999</c:v>
                </c:pt>
                <c:pt idx="1008">
                  <c:v>1121.5744400000001</c:v>
                </c:pt>
                <c:pt idx="1009">
                  <c:v>1121.5744400000001</c:v>
                </c:pt>
                <c:pt idx="1010">
                  <c:v>1121.5744400000001</c:v>
                </c:pt>
                <c:pt idx="1011">
                  <c:v>1163.58494</c:v>
                </c:pt>
                <c:pt idx="1012">
                  <c:v>1105.57944</c:v>
                </c:pt>
                <c:pt idx="1013">
                  <c:v>531.36853999999994</c:v>
                </c:pt>
                <c:pt idx="1014">
                  <c:v>427.39403999999996</c:v>
                </c:pt>
                <c:pt idx="1015">
                  <c:v>427.39403999999996</c:v>
                </c:pt>
                <c:pt idx="1016">
                  <c:v>427.39403999999996</c:v>
                </c:pt>
                <c:pt idx="1017">
                  <c:v>693.65494000000001</c:v>
                </c:pt>
                <c:pt idx="1018">
                  <c:v>427.39403999999996</c:v>
                </c:pt>
                <c:pt idx="1019">
                  <c:v>461.39943999999997</c:v>
                </c:pt>
                <c:pt idx="1020">
                  <c:v>427.39403999999996</c:v>
                </c:pt>
                <c:pt idx="1021">
                  <c:v>459.38383999999996</c:v>
                </c:pt>
                <c:pt idx="1022">
                  <c:v>427.39403999999996</c:v>
                </c:pt>
                <c:pt idx="1023">
                  <c:v>427.39403999999996</c:v>
                </c:pt>
                <c:pt idx="1024">
                  <c:v>457.36813999999998</c:v>
                </c:pt>
                <c:pt idx="1025">
                  <c:v>471.34744000000001</c:v>
                </c:pt>
                <c:pt idx="1026">
                  <c:v>505.35293999999999</c:v>
                </c:pt>
                <c:pt idx="1027">
                  <c:v>487.34233999999998</c:v>
                </c:pt>
                <c:pt idx="1028">
                  <c:v>457.36813999999998</c:v>
                </c:pt>
                <c:pt idx="1029">
                  <c:v>457.36813999999998</c:v>
                </c:pt>
                <c:pt idx="1030">
                  <c:v>457.36813999999998</c:v>
                </c:pt>
                <c:pt idx="1031">
                  <c:v>473.36313999999999</c:v>
                </c:pt>
                <c:pt idx="1032">
                  <c:v>455.35253999999998</c:v>
                </c:pt>
                <c:pt idx="1033">
                  <c:v>473.36313999999999</c:v>
                </c:pt>
                <c:pt idx="1034">
                  <c:v>519.36853999999994</c:v>
                </c:pt>
                <c:pt idx="1035">
                  <c:v>471.34744000000001</c:v>
                </c:pt>
                <c:pt idx="1036">
                  <c:v>649.41043999999999</c:v>
                </c:pt>
                <c:pt idx="1037">
                  <c:v>549.37914000000001</c:v>
                </c:pt>
                <c:pt idx="1038">
                  <c:v>533.34784000000002</c:v>
                </c:pt>
                <c:pt idx="1039">
                  <c:v>503.33724000000001</c:v>
                </c:pt>
                <c:pt idx="1040">
                  <c:v>489.35803999999996</c:v>
                </c:pt>
                <c:pt idx="1041">
                  <c:v>513.35803999999996</c:v>
                </c:pt>
                <c:pt idx="1042">
                  <c:v>499.37873999999999</c:v>
                </c:pt>
                <c:pt idx="1043">
                  <c:v>813.46363999999994</c:v>
                </c:pt>
                <c:pt idx="1044">
                  <c:v>829.45853999999997</c:v>
                </c:pt>
                <c:pt idx="1045">
                  <c:v>813.46363999999994</c:v>
                </c:pt>
                <c:pt idx="1046">
                  <c:v>487.41514000000001</c:v>
                </c:pt>
                <c:pt idx="1047">
                  <c:v>443.38893999999999</c:v>
                </c:pt>
                <c:pt idx="1048">
                  <c:v>427.39403999999996</c:v>
                </c:pt>
                <c:pt idx="1049">
                  <c:v>427.39403999999996</c:v>
                </c:pt>
                <c:pt idx="1050">
                  <c:v>427.39403999999996</c:v>
                </c:pt>
                <c:pt idx="1051">
                  <c:v>411.39913999999999</c:v>
                </c:pt>
                <c:pt idx="1052">
                  <c:v>427.39403999999996</c:v>
                </c:pt>
                <c:pt idx="1053">
                  <c:v>427.39403999999996</c:v>
                </c:pt>
                <c:pt idx="1054">
                  <c:v>443.38893999999999</c:v>
                </c:pt>
                <c:pt idx="1055">
                  <c:v>429.40963999999997</c:v>
                </c:pt>
                <c:pt idx="1056">
                  <c:v>443.42534000000001</c:v>
                </c:pt>
                <c:pt idx="1057">
                  <c:v>413.41473999999999</c:v>
                </c:pt>
                <c:pt idx="1058">
                  <c:v>427.39403999999996</c:v>
                </c:pt>
                <c:pt idx="1059">
                  <c:v>471.38383999999996</c:v>
                </c:pt>
                <c:pt idx="1060">
                  <c:v>411.39913999999999</c:v>
                </c:pt>
                <c:pt idx="1061">
                  <c:v>473.36313999999999</c:v>
                </c:pt>
                <c:pt idx="1062">
                  <c:v>457.40454</c:v>
                </c:pt>
                <c:pt idx="1063">
                  <c:v>461.39943999999997</c:v>
                </c:pt>
                <c:pt idx="1064">
                  <c:v>427.39403999999996</c:v>
                </c:pt>
                <c:pt idx="1065">
                  <c:v>443.38893999999999</c:v>
                </c:pt>
                <c:pt idx="1066">
                  <c:v>459.38383999999996</c:v>
                </c:pt>
                <c:pt idx="1067">
                  <c:v>473.36313999999999</c:v>
                </c:pt>
                <c:pt idx="1068">
                  <c:v>475.37873999999999</c:v>
                </c:pt>
                <c:pt idx="1069">
                  <c:v>445.40454</c:v>
                </c:pt>
                <c:pt idx="1070">
                  <c:v>443.38893999999999</c:v>
                </c:pt>
                <c:pt idx="1071">
                  <c:v>441.33684</c:v>
                </c:pt>
                <c:pt idx="1072">
                  <c:v>537.44604000000004</c:v>
                </c:pt>
                <c:pt idx="1073">
                  <c:v>599.41003999999998</c:v>
                </c:pt>
                <c:pt idx="1074">
                  <c:v>631.36353999999994</c:v>
                </c:pt>
                <c:pt idx="1075">
                  <c:v>613.35293999999999</c:v>
                </c:pt>
                <c:pt idx="1076">
                  <c:v>599.41003999999998</c:v>
                </c:pt>
                <c:pt idx="1077">
                  <c:v>537.44604000000004</c:v>
                </c:pt>
                <c:pt idx="1078">
                  <c:v>569.43583999999998</c:v>
                </c:pt>
                <c:pt idx="1079">
                  <c:v>759.44723999999997</c:v>
                </c:pt>
                <c:pt idx="1080">
                  <c:v>583.41513999999995</c:v>
                </c:pt>
                <c:pt idx="1081">
                  <c:v>745.46794</c:v>
                </c:pt>
                <c:pt idx="1082">
                  <c:v>597.39444000000003</c:v>
                </c:pt>
                <c:pt idx="1083">
                  <c:v>535.43043999999998</c:v>
                </c:pt>
                <c:pt idx="1084">
                  <c:v>533.41473999999994</c:v>
                </c:pt>
                <c:pt idx="1085">
                  <c:v>567.42024000000004</c:v>
                </c:pt>
                <c:pt idx="1086">
                  <c:v>531.39913999999999</c:v>
                </c:pt>
                <c:pt idx="1087">
                  <c:v>549.40963999999997</c:v>
                </c:pt>
                <c:pt idx="1088">
                  <c:v>583.41513999999995</c:v>
                </c:pt>
                <c:pt idx="1089">
                  <c:v>583.41513999999995</c:v>
                </c:pt>
                <c:pt idx="1090">
                  <c:v>569.43583999999998</c:v>
                </c:pt>
                <c:pt idx="1091">
                  <c:v>569.43583999999998</c:v>
                </c:pt>
                <c:pt idx="1092">
                  <c:v>569.43583999999998</c:v>
                </c:pt>
                <c:pt idx="1093">
                  <c:v>569.43583999999998</c:v>
                </c:pt>
                <c:pt idx="1094">
                  <c:v>569.43583999999998</c:v>
                </c:pt>
                <c:pt idx="1095">
                  <c:v>569.43583999999998</c:v>
                </c:pt>
                <c:pt idx="1096">
                  <c:v>569.43583999999998</c:v>
                </c:pt>
                <c:pt idx="1097">
                  <c:v>569.43583999999998</c:v>
                </c:pt>
                <c:pt idx="1098">
                  <c:v>569.43583999999998</c:v>
                </c:pt>
                <c:pt idx="1099">
                  <c:v>569.43583999999998</c:v>
                </c:pt>
                <c:pt idx="1100">
                  <c:v>569.43583999999998</c:v>
                </c:pt>
                <c:pt idx="1101">
                  <c:v>569.43583999999998</c:v>
                </c:pt>
                <c:pt idx="1102">
                  <c:v>565.40454</c:v>
                </c:pt>
                <c:pt idx="1103">
                  <c:v>583.41513999999995</c:v>
                </c:pt>
                <c:pt idx="1104">
                  <c:v>583.41513999999995</c:v>
                </c:pt>
                <c:pt idx="1105">
                  <c:v>601.42574000000002</c:v>
                </c:pt>
                <c:pt idx="1106">
                  <c:v>569.43583999999998</c:v>
                </c:pt>
                <c:pt idx="1107">
                  <c:v>601.42574000000002</c:v>
                </c:pt>
                <c:pt idx="1108">
                  <c:v>595.37873999999999</c:v>
                </c:pt>
                <c:pt idx="1109">
                  <c:v>593.36314000000004</c:v>
                </c:pt>
                <c:pt idx="1110">
                  <c:v>565.40454</c:v>
                </c:pt>
                <c:pt idx="1111">
                  <c:v>567.42024000000004</c:v>
                </c:pt>
                <c:pt idx="1112">
                  <c:v>617.42063999999993</c:v>
                </c:pt>
                <c:pt idx="1113">
                  <c:v>773.49923999999999</c:v>
                </c:pt>
                <c:pt idx="1114">
                  <c:v>731.48874000000001</c:v>
                </c:pt>
                <c:pt idx="1115">
                  <c:v>713.47813999999994</c:v>
                </c:pt>
                <c:pt idx="1116">
                  <c:v>745.46794</c:v>
                </c:pt>
                <c:pt idx="1117">
                  <c:v>551.42534000000001</c:v>
                </c:pt>
                <c:pt idx="1118">
                  <c:v>601.42574000000002</c:v>
                </c:pt>
                <c:pt idx="1119">
                  <c:v>585.43074000000001</c:v>
                </c:pt>
                <c:pt idx="1120">
                  <c:v>601.42574000000002</c:v>
                </c:pt>
                <c:pt idx="1121">
                  <c:v>613.38933999999995</c:v>
                </c:pt>
                <c:pt idx="1122">
                  <c:v>615.40494000000001</c:v>
                </c:pt>
                <c:pt idx="1123">
                  <c:v>581.39944000000003</c:v>
                </c:pt>
                <c:pt idx="1124">
                  <c:v>583.41513999999995</c:v>
                </c:pt>
                <c:pt idx="1125">
                  <c:v>583.41513999999995</c:v>
                </c:pt>
                <c:pt idx="1126">
                  <c:v>581.39944000000003</c:v>
                </c:pt>
                <c:pt idx="1127">
                  <c:v>581.39944000000003</c:v>
                </c:pt>
                <c:pt idx="1128">
                  <c:v>579.38383999999996</c:v>
                </c:pt>
                <c:pt idx="1129">
                  <c:v>599.41003999999998</c:v>
                </c:pt>
                <c:pt idx="1130">
                  <c:v>597.39444000000003</c:v>
                </c:pt>
                <c:pt idx="1131">
                  <c:v>597.39444000000003</c:v>
                </c:pt>
                <c:pt idx="1132">
                  <c:v>595.37873999999999</c:v>
                </c:pt>
                <c:pt idx="1133">
                  <c:v>615.40494000000001</c:v>
                </c:pt>
                <c:pt idx="1134">
                  <c:v>597.39444000000003</c:v>
                </c:pt>
                <c:pt idx="1135">
                  <c:v>597.39444000000003</c:v>
                </c:pt>
                <c:pt idx="1136">
                  <c:v>551.42534000000001</c:v>
                </c:pt>
                <c:pt idx="1137">
                  <c:v>597.39444000000003</c:v>
                </c:pt>
                <c:pt idx="1138">
                  <c:v>549.53994</c:v>
                </c:pt>
                <c:pt idx="1139">
                  <c:v>541.47734000000003</c:v>
                </c:pt>
                <c:pt idx="1140">
                  <c:v>539.46163999999999</c:v>
                </c:pt>
                <c:pt idx="1141">
                  <c:v>535.43043999999998</c:v>
                </c:pt>
                <c:pt idx="1142">
                  <c:v>535.43043999999998</c:v>
                </c:pt>
                <c:pt idx="1143">
                  <c:v>539.46163999999999</c:v>
                </c:pt>
                <c:pt idx="1144">
                  <c:v>571.45154000000002</c:v>
                </c:pt>
                <c:pt idx="1145">
                  <c:v>573.46713999999997</c:v>
                </c:pt>
                <c:pt idx="1146">
                  <c:v>581.39944000000003</c:v>
                </c:pt>
                <c:pt idx="1147">
                  <c:v>567.42024000000004</c:v>
                </c:pt>
                <c:pt idx="1148">
                  <c:v>567.42024000000004</c:v>
                </c:pt>
                <c:pt idx="1149">
                  <c:v>893.54153999999994</c:v>
                </c:pt>
                <c:pt idx="1150">
                  <c:v>921.50004000000001</c:v>
                </c:pt>
                <c:pt idx="1151">
                  <c:v>745.46794</c:v>
                </c:pt>
                <c:pt idx="1152">
                  <c:v>583.41513999999995</c:v>
                </c:pt>
                <c:pt idx="1153">
                  <c:v>599.41003999999998</c:v>
                </c:pt>
                <c:pt idx="1154">
                  <c:v>601.42574000000002</c:v>
                </c:pt>
                <c:pt idx="1155">
                  <c:v>681.38253999999995</c:v>
                </c:pt>
                <c:pt idx="1156">
                  <c:v>615.40494000000001</c:v>
                </c:pt>
                <c:pt idx="1157">
                  <c:v>955.70273999999995</c:v>
                </c:pt>
                <c:pt idx="1158">
                  <c:v>983.73403999999994</c:v>
                </c:pt>
                <c:pt idx="1159">
                  <c:v>1285.9069400000001</c:v>
                </c:pt>
                <c:pt idx="1160">
                  <c:v>1313.93824</c:v>
                </c:pt>
                <c:pt idx="1161">
                  <c:v>1341.9695400000001</c:v>
                </c:pt>
                <c:pt idx="1162">
                  <c:v>557.47223999999994</c:v>
                </c:pt>
                <c:pt idx="1163">
                  <c:v>555.45663999999999</c:v>
                </c:pt>
                <c:pt idx="1164">
                  <c:v>553.44093999999996</c:v>
                </c:pt>
                <c:pt idx="1165">
                  <c:v>573.46713999999997</c:v>
                </c:pt>
                <c:pt idx="1166">
                  <c:v>555.45663999999999</c:v>
                </c:pt>
                <c:pt idx="1167">
                  <c:v>555.45663999999999</c:v>
                </c:pt>
                <c:pt idx="1168">
                  <c:v>569.47223999999994</c:v>
                </c:pt>
                <c:pt idx="1169">
                  <c:v>555.45663999999999</c:v>
                </c:pt>
                <c:pt idx="1170">
                  <c:v>583.45154000000002</c:v>
                </c:pt>
                <c:pt idx="1171">
                  <c:v>597.46713999999997</c:v>
                </c:pt>
                <c:pt idx="1172">
                  <c:v>533.41473999999994</c:v>
                </c:pt>
                <c:pt idx="1173">
                  <c:v>529.38343999999995</c:v>
                </c:pt>
                <c:pt idx="1174">
                  <c:v>537.44604000000004</c:v>
                </c:pt>
                <c:pt idx="1175">
                  <c:v>533.41473999999994</c:v>
                </c:pt>
                <c:pt idx="1176">
                  <c:v>541.47734000000003</c:v>
                </c:pt>
                <c:pt idx="1177">
                  <c:v>717.50944000000004</c:v>
                </c:pt>
                <c:pt idx="1178">
                  <c:v>409.38344000000001</c:v>
                </c:pt>
                <c:pt idx="1179">
                  <c:v>403.33643999999998</c:v>
                </c:pt>
                <c:pt idx="1180">
                  <c:v>541.47734000000003</c:v>
                </c:pt>
                <c:pt idx="1181">
                  <c:v>585.43074000000001</c:v>
                </c:pt>
                <c:pt idx="1182">
                  <c:v>567.45663999999999</c:v>
                </c:pt>
                <c:pt idx="1183">
                  <c:v>585.46713999999997</c:v>
                </c:pt>
                <c:pt idx="1184">
                  <c:v>583.45154000000002</c:v>
                </c:pt>
                <c:pt idx="1185">
                  <c:v>569.47223999999994</c:v>
                </c:pt>
                <c:pt idx="1186">
                  <c:v>587.48284000000001</c:v>
                </c:pt>
                <c:pt idx="1187">
                  <c:v>601.49843999999996</c:v>
                </c:pt>
                <c:pt idx="1188">
                  <c:v>407.36784</c:v>
                </c:pt>
                <c:pt idx="1189">
                  <c:v>405.35213999999996</c:v>
                </c:pt>
                <c:pt idx="1190">
                  <c:v>401.32083999999998</c:v>
                </c:pt>
                <c:pt idx="1191">
                  <c:v>583.45154000000002</c:v>
                </c:pt>
                <c:pt idx="1192">
                  <c:v>597.43074000000001</c:v>
                </c:pt>
                <c:pt idx="1193">
                  <c:v>599.41003999999998</c:v>
                </c:pt>
                <c:pt idx="1194">
                  <c:v>679.36684000000002</c:v>
                </c:pt>
                <c:pt idx="1195">
                  <c:v>665.38764000000003</c:v>
                </c:pt>
                <c:pt idx="1196">
                  <c:v>571.48793999999998</c:v>
                </c:pt>
                <c:pt idx="1197">
                  <c:v>587.48284000000001</c:v>
                </c:pt>
                <c:pt idx="1198">
                  <c:v>601.46204</c:v>
                </c:pt>
                <c:pt idx="1199">
                  <c:v>569.43583999999998</c:v>
                </c:pt>
                <c:pt idx="1200">
                  <c:v>611.44643999999994</c:v>
                </c:pt>
                <c:pt idx="1201">
                  <c:v>625.42574000000002</c:v>
                </c:pt>
                <c:pt idx="1202">
                  <c:v>585.46713999999997</c:v>
                </c:pt>
                <c:pt idx="1203">
                  <c:v>585.43074000000001</c:v>
                </c:pt>
                <c:pt idx="1204">
                  <c:v>765.58223999999996</c:v>
                </c:pt>
                <c:pt idx="1205">
                  <c:v>601.42574000000002</c:v>
                </c:pt>
                <c:pt idx="1206">
                  <c:v>781.57713999999999</c:v>
                </c:pt>
                <c:pt idx="1207">
                  <c:v>695.36173999999994</c:v>
                </c:pt>
                <c:pt idx="1208">
                  <c:v>567.42024000000004</c:v>
                </c:pt>
                <c:pt idx="1209">
                  <c:v>539.46163999999999</c:v>
                </c:pt>
                <c:pt idx="1210">
                  <c:v>533.41473999999994</c:v>
                </c:pt>
                <c:pt idx="1211">
                  <c:v>535.43043999999998</c:v>
                </c:pt>
                <c:pt idx="1212">
                  <c:v>551.42534000000001</c:v>
                </c:pt>
                <c:pt idx="1213">
                  <c:v>713.47813999999994</c:v>
                </c:pt>
                <c:pt idx="1214">
                  <c:v>895.64523999999994</c:v>
                </c:pt>
                <c:pt idx="1215">
                  <c:v>717.50944000000004</c:v>
                </c:pt>
                <c:pt idx="1216">
                  <c:v>551.42534000000001</c:v>
                </c:pt>
                <c:pt idx="1217">
                  <c:v>569.43583999999998</c:v>
                </c:pt>
                <c:pt idx="1218">
                  <c:v>731.48874000000001</c:v>
                </c:pt>
                <c:pt idx="1219">
                  <c:v>599.48284000000001</c:v>
                </c:pt>
                <c:pt idx="1220">
                  <c:v>553.44093999999996</c:v>
                </c:pt>
                <c:pt idx="1221">
                  <c:v>571.45154000000002</c:v>
                </c:pt>
                <c:pt idx="1222">
                  <c:v>569.43583999999998</c:v>
                </c:pt>
                <c:pt idx="1223">
                  <c:v>571.45154000000002</c:v>
                </c:pt>
                <c:pt idx="1224">
                  <c:v>551.42534000000001</c:v>
                </c:pt>
                <c:pt idx="1225">
                  <c:v>583.41513999999995</c:v>
                </c:pt>
                <c:pt idx="1226">
                  <c:v>585.43074000000001</c:v>
                </c:pt>
                <c:pt idx="1227">
                  <c:v>747.48364000000004</c:v>
                </c:pt>
                <c:pt idx="1228">
                  <c:v>569.43583999999998</c:v>
                </c:pt>
                <c:pt idx="1229">
                  <c:v>569.43583999999998</c:v>
                </c:pt>
                <c:pt idx="1230">
                  <c:v>601.42574000000002</c:v>
                </c:pt>
                <c:pt idx="1231">
                  <c:v>925.53134</c:v>
                </c:pt>
                <c:pt idx="1232">
                  <c:v>467.36784</c:v>
                </c:pt>
                <c:pt idx="1233">
                  <c:v>601.42574000000002</c:v>
                </c:pt>
                <c:pt idx="1234">
                  <c:v>583.41513999999995</c:v>
                </c:pt>
                <c:pt idx="1235">
                  <c:v>969.68193999999994</c:v>
                </c:pt>
                <c:pt idx="1236">
                  <c:v>601.42574000000002</c:v>
                </c:pt>
                <c:pt idx="1237">
                  <c:v>585.43074000000001</c:v>
                </c:pt>
                <c:pt idx="1238">
                  <c:v>583.41513999999995</c:v>
                </c:pt>
                <c:pt idx="1239">
                  <c:v>567.42024000000004</c:v>
                </c:pt>
                <c:pt idx="1240">
                  <c:v>565.40454</c:v>
                </c:pt>
                <c:pt idx="1241">
                  <c:v>567.42024000000004</c:v>
                </c:pt>
                <c:pt idx="1242">
                  <c:v>539.46163999999999</c:v>
                </c:pt>
                <c:pt idx="1243">
                  <c:v>601.42574000000002</c:v>
                </c:pt>
                <c:pt idx="1244">
                  <c:v>601.42574000000002</c:v>
                </c:pt>
                <c:pt idx="1245">
                  <c:v>585.43074000000001</c:v>
                </c:pt>
                <c:pt idx="1246">
                  <c:v>615.40494000000001</c:v>
                </c:pt>
                <c:pt idx="1247">
                  <c:v>617.42063999999993</c:v>
                </c:pt>
                <c:pt idx="1248">
                  <c:v>813.60334</c:v>
                </c:pt>
                <c:pt idx="1249">
                  <c:v>499.35764</c:v>
                </c:pt>
                <c:pt idx="1250">
                  <c:v>661.41043999999999</c:v>
                </c:pt>
                <c:pt idx="1251">
                  <c:v>349.21674000000002</c:v>
                </c:pt>
                <c:pt idx="1252">
                  <c:v>381.20663999999999</c:v>
                </c:pt>
                <c:pt idx="1253">
                  <c:v>395.22224</c:v>
                </c:pt>
                <c:pt idx="1254">
                  <c:v>409.23793999999998</c:v>
                </c:pt>
                <c:pt idx="1255">
                  <c:v>575.48284000000001</c:v>
                </c:pt>
                <c:pt idx="1256">
                  <c:v>573.46713999999997</c:v>
                </c:pt>
                <c:pt idx="1257">
                  <c:v>597.39444000000003</c:v>
                </c:pt>
                <c:pt idx="1258">
                  <c:v>583.41513999999995</c:v>
                </c:pt>
                <c:pt idx="1259">
                  <c:v>587.44643999999994</c:v>
                </c:pt>
                <c:pt idx="1260">
                  <c:v>541.47734000000003</c:v>
                </c:pt>
                <c:pt idx="1261">
                  <c:v>539.46163999999999</c:v>
                </c:pt>
                <c:pt idx="1262">
                  <c:v>537.44604000000004</c:v>
                </c:pt>
                <c:pt idx="1263">
                  <c:v>541.47734000000003</c:v>
                </c:pt>
                <c:pt idx="1264">
                  <c:v>583.39984000000004</c:v>
                </c:pt>
                <c:pt idx="1265">
                  <c:v>731.48874000000001</c:v>
                </c:pt>
                <c:pt idx="1266">
                  <c:v>723.45183999999995</c:v>
                </c:pt>
                <c:pt idx="1267">
                  <c:v>723.45183999999995</c:v>
                </c:pt>
                <c:pt idx="1268">
                  <c:v>545.50864000000001</c:v>
                </c:pt>
                <c:pt idx="1269">
                  <c:v>545.50864000000001</c:v>
                </c:pt>
                <c:pt idx="1270">
                  <c:v>541.47734000000003</c:v>
                </c:pt>
                <c:pt idx="1271">
                  <c:v>537.44604000000004</c:v>
                </c:pt>
                <c:pt idx="1272">
                  <c:v>537.44604000000004</c:v>
                </c:pt>
                <c:pt idx="1273">
                  <c:v>539.46163999999999</c:v>
                </c:pt>
                <c:pt idx="1274">
                  <c:v>537.44604000000004</c:v>
                </c:pt>
                <c:pt idx="1275">
                  <c:v>569.43583999999998</c:v>
                </c:pt>
                <c:pt idx="1276">
                  <c:v>585.43074000000001</c:v>
                </c:pt>
                <c:pt idx="1277">
                  <c:v>597.39444000000003</c:v>
                </c:pt>
                <c:pt idx="1278">
                  <c:v>565.40454</c:v>
                </c:pt>
                <c:pt idx="1279">
                  <c:v>585.43074000000001</c:v>
                </c:pt>
                <c:pt idx="1280">
                  <c:v>537.44604000000004</c:v>
                </c:pt>
                <c:pt idx="1281">
                  <c:v>553.44093999999996</c:v>
                </c:pt>
                <c:pt idx="1282">
                  <c:v>553.44093999999996</c:v>
                </c:pt>
                <c:pt idx="1283">
                  <c:v>553.44093999999996</c:v>
                </c:pt>
                <c:pt idx="1284">
                  <c:v>585.43074000000001</c:v>
                </c:pt>
                <c:pt idx="1285">
                  <c:v>569.43583999999998</c:v>
                </c:pt>
                <c:pt idx="1286">
                  <c:v>569.43583999999998</c:v>
                </c:pt>
                <c:pt idx="1287">
                  <c:v>585.43074000000001</c:v>
                </c:pt>
                <c:pt idx="1288">
                  <c:v>553.44093999999996</c:v>
                </c:pt>
                <c:pt idx="1289">
                  <c:v>553.44093999999996</c:v>
                </c:pt>
                <c:pt idx="1290">
                  <c:v>563.38893999999993</c:v>
                </c:pt>
                <c:pt idx="1291">
                  <c:v>553.44093999999996</c:v>
                </c:pt>
                <c:pt idx="1292">
                  <c:v>601.42574000000002</c:v>
                </c:pt>
                <c:pt idx="1293">
                  <c:v>601.42574000000002</c:v>
                </c:pt>
                <c:pt idx="1294">
                  <c:v>553.57123999999999</c:v>
                </c:pt>
                <c:pt idx="1295">
                  <c:v>555.58694000000003</c:v>
                </c:pt>
                <c:pt idx="1296">
                  <c:v>569.43583999999998</c:v>
                </c:pt>
                <c:pt idx="1297">
                  <c:v>569.43583999999998</c:v>
                </c:pt>
                <c:pt idx="1298">
                  <c:v>601.42574000000002</c:v>
                </c:pt>
                <c:pt idx="1299">
                  <c:v>601.42574000000002</c:v>
                </c:pt>
                <c:pt idx="1300">
                  <c:v>553.44093999999996</c:v>
                </c:pt>
                <c:pt idx="1301">
                  <c:v>383.25864000000001</c:v>
                </c:pt>
                <c:pt idx="1302">
                  <c:v>383.25864000000001</c:v>
                </c:pt>
                <c:pt idx="1303">
                  <c:v>541.47734000000003</c:v>
                </c:pt>
                <c:pt idx="1304">
                  <c:v>541.47734000000003</c:v>
                </c:pt>
                <c:pt idx="1305">
                  <c:v>311.23753999999997</c:v>
                </c:pt>
                <c:pt idx="1306">
                  <c:v>419.33143999999999</c:v>
                </c:pt>
                <c:pt idx="1307">
                  <c:v>543.49293999999998</c:v>
                </c:pt>
                <c:pt idx="1308">
                  <c:v>659.43114000000003</c:v>
                </c:pt>
                <c:pt idx="1309">
                  <c:v>601.42574000000002</c:v>
                </c:pt>
                <c:pt idx="1310">
                  <c:v>585.43074000000001</c:v>
                </c:pt>
                <c:pt idx="1311">
                  <c:v>569.43583999999998</c:v>
                </c:pt>
                <c:pt idx="1312">
                  <c:v>191.14363999999998</c:v>
                </c:pt>
                <c:pt idx="1313">
                  <c:v>855.65023999999994</c:v>
                </c:pt>
                <c:pt idx="1314">
                  <c:v>883.68154000000004</c:v>
                </c:pt>
                <c:pt idx="1315">
                  <c:v>827.61893999999995</c:v>
                </c:pt>
                <c:pt idx="1316">
                  <c:v>825.60334</c:v>
                </c:pt>
                <c:pt idx="1317">
                  <c:v>881.66593999999998</c:v>
                </c:pt>
                <c:pt idx="1318">
                  <c:v>881.66593999999998</c:v>
                </c:pt>
                <c:pt idx="1319">
                  <c:v>879.65023999999994</c:v>
                </c:pt>
                <c:pt idx="1320">
                  <c:v>877.63463999999999</c:v>
                </c:pt>
                <c:pt idx="1321">
                  <c:v>875.61893999999995</c:v>
                </c:pt>
                <c:pt idx="1322">
                  <c:v>869.66593999999998</c:v>
                </c:pt>
                <c:pt idx="1323">
                  <c:v>911.71284000000003</c:v>
                </c:pt>
                <c:pt idx="1324">
                  <c:v>909.69723999999997</c:v>
                </c:pt>
                <c:pt idx="1325">
                  <c:v>901.63463999999999</c:v>
                </c:pt>
                <c:pt idx="1326">
                  <c:v>903.65023999999994</c:v>
                </c:pt>
                <c:pt idx="1327">
                  <c:v>927.65023999999994</c:v>
                </c:pt>
                <c:pt idx="1328">
                  <c:v>929.66593999999998</c:v>
                </c:pt>
                <c:pt idx="1329">
                  <c:v>935.71284000000003</c:v>
                </c:pt>
                <c:pt idx="1330">
                  <c:v>853.63463999999999</c:v>
                </c:pt>
                <c:pt idx="1331">
                  <c:v>853.63463999999999</c:v>
                </c:pt>
                <c:pt idx="1332">
                  <c:v>1111.83304</c:v>
                </c:pt>
                <c:pt idx="1333">
                  <c:v>1137.8486399999999</c:v>
                </c:pt>
                <c:pt idx="1334">
                  <c:v>1163.8643400000001</c:v>
                </c:pt>
                <c:pt idx="1335">
                  <c:v>1139.8643400000001</c:v>
                </c:pt>
                <c:pt idx="1336">
                  <c:v>1115.8643400000001</c:v>
                </c:pt>
                <c:pt idx="1337">
                  <c:v>1089.8486399999999</c:v>
                </c:pt>
                <c:pt idx="1338">
                  <c:v>1089.8486399999999</c:v>
                </c:pt>
                <c:pt idx="1339">
                  <c:v>1089.8486399999999</c:v>
                </c:pt>
                <c:pt idx="1340">
                  <c:v>1115.8643400000001</c:v>
                </c:pt>
                <c:pt idx="1341">
                  <c:v>1089.8486399999999</c:v>
                </c:pt>
                <c:pt idx="1342">
                  <c:v>1063.83304</c:v>
                </c:pt>
                <c:pt idx="1343">
                  <c:v>1113.8486399999999</c:v>
                </c:pt>
                <c:pt idx="1344">
                  <c:v>1117.87994</c:v>
                </c:pt>
                <c:pt idx="1345">
                  <c:v>1117.87994</c:v>
                </c:pt>
                <c:pt idx="1346">
                  <c:v>1119.89564</c:v>
                </c:pt>
                <c:pt idx="1347">
                  <c:v>1105.87994</c:v>
                </c:pt>
                <c:pt idx="1348">
                  <c:v>1131.89564</c:v>
                </c:pt>
                <c:pt idx="1349">
                  <c:v>1111.83304</c:v>
                </c:pt>
                <c:pt idx="1350">
                  <c:v>1137.8486399999999</c:v>
                </c:pt>
                <c:pt idx="1351">
                  <c:v>1139.8643400000001</c:v>
                </c:pt>
                <c:pt idx="1352">
                  <c:v>1163.8643400000001</c:v>
                </c:pt>
                <c:pt idx="1353">
                  <c:v>1145.9112399999999</c:v>
                </c:pt>
                <c:pt idx="1354">
                  <c:v>1113.8486399999999</c:v>
                </c:pt>
                <c:pt idx="1355">
                  <c:v>1139.8643400000001</c:v>
                </c:pt>
                <c:pt idx="1356">
                  <c:v>1165.87994</c:v>
                </c:pt>
                <c:pt idx="1357">
                  <c:v>1115.8643400000001</c:v>
                </c:pt>
                <c:pt idx="1358">
                  <c:v>1167.89564</c:v>
                </c:pt>
                <c:pt idx="1359">
                  <c:v>1141.87994</c:v>
                </c:pt>
                <c:pt idx="1360">
                  <c:v>1117.87994</c:v>
                </c:pt>
                <c:pt idx="1361">
                  <c:v>1091.8643400000001</c:v>
                </c:pt>
                <c:pt idx="1362">
                  <c:v>1091.8643400000001</c:v>
                </c:pt>
                <c:pt idx="1363">
                  <c:v>1065.8486399999999</c:v>
                </c:pt>
                <c:pt idx="1364">
                  <c:v>1093.87994</c:v>
                </c:pt>
                <c:pt idx="1365">
                  <c:v>1079.8643400000001</c:v>
                </c:pt>
                <c:pt idx="1366">
                  <c:v>1171.9269400000001</c:v>
                </c:pt>
                <c:pt idx="1367">
                  <c:v>1119.89564</c:v>
                </c:pt>
                <c:pt idx="1368">
                  <c:v>1133.9112399999999</c:v>
                </c:pt>
                <c:pt idx="1369">
                  <c:v>1173.94254</c:v>
                </c:pt>
                <c:pt idx="1370">
                  <c:v>1121.9112399999999</c:v>
                </c:pt>
                <c:pt idx="1371">
                  <c:v>1147.9269400000001</c:v>
                </c:pt>
                <c:pt idx="1372">
                  <c:v>1135.9269400000001</c:v>
                </c:pt>
                <c:pt idx="1373">
                  <c:v>1121.9112399999999</c:v>
                </c:pt>
                <c:pt idx="1374">
                  <c:v>1113.9061400000001</c:v>
                </c:pt>
                <c:pt idx="1375">
                  <c:v>1139.92184</c:v>
                </c:pt>
                <c:pt idx="1376">
                  <c:v>1127.92184</c:v>
                </c:pt>
                <c:pt idx="1377">
                  <c:v>1141.9374399999999</c:v>
                </c:pt>
                <c:pt idx="1378">
                  <c:v>1167.9531400000001</c:v>
                </c:pt>
                <c:pt idx="1379">
                  <c:v>1141.9374399999999</c:v>
                </c:pt>
                <c:pt idx="1380">
                  <c:v>1155.9531400000001</c:v>
                </c:pt>
                <c:pt idx="1381">
                  <c:v>1085.8748399999999</c:v>
                </c:pt>
                <c:pt idx="1382">
                  <c:v>1111.8905400000001</c:v>
                </c:pt>
                <c:pt idx="1383">
                  <c:v>1133.8748399999999</c:v>
                </c:pt>
                <c:pt idx="1384">
                  <c:v>1137.9061400000001</c:v>
                </c:pt>
                <c:pt idx="1385">
                  <c:v>1135.8905400000001</c:v>
                </c:pt>
                <c:pt idx="1386">
                  <c:v>1161.9061400000001</c:v>
                </c:pt>
                <c:pt idx="1387">
                  <c:v>1159.8905400000001</c:v>
                </c:pt>
                <c:pt idx="1388">
                  <c:v>1187.92184</c:v>
                </c:pt>
                <c:pt idx="1389">
                  <c:v>1185.9061400000001</c:v>
                </c:pt>
                <c:pt idx="1390">
                  <c:v>1183.8905400000001</c:v>
                </c:pt>
                <c:pt idx="1391">
                  <c:v>1143.85924</c:v>
                </c:pt>
                <c:pt idx="1392">
                  <c:v>1159.8905400000001</c:v>
                </c:pt>
                <c:pt idx="1393">
                  <c:v>1083.85924</c:v>
                </c:pt>
                <c:pt idx="1394">
                  <c:v>1125.9061400000001</c:v>
                </c:pt>
                <c:pt idx="1395">
                  <c:v>1139.92184</c:v>
                </c:pt>
                <c:pt idx="1396">
                  <c:v>1137.9061400000001</c:v>
                </c:pt>
                <c:pt idx="1397">
                  <c:v>1109.8748399999999</c:v>
                </c:pt>
                <c:pt idx="1398">
                  <c:v>1135.8905400000001</c:v>
                </c:pt>
                <c:pt idx="1399">
                  <c:v>1133.8748399999999</c:v>
                </c:pt>
                <c:pt idx="1400">
                  <c:v>1165.9374399999999</c:v>
                </c:pt>
                <c:pt idx="1401">
                  <c:v>1157.8748399999999</c:v>
                </c:pt>
                <c:pt idx="1402">
                  <c:v>1117.8435400000001</c:v>
                </c:pt>
                <c:pt idx="1403">
                  <c:v>1135.8905400000001</c:v>
                </c:pt>
                <c:pt idx="1404">
                  <c:v>1109.8748399999999</c:v>
                </c:pt>
                <c:pt idx="1405">
                  <c:v>559.61824000000001</c:v>
                </c:pt>
                <c:pt idx="1406">
                  <c:v>673.57123999999999</c:v>
                </c:pt>
                <c:pt idx="1407">
                  <c:v>287.23753999999997</c:v>
                </c:pt>
                <c:pt idx="1408">
                  <c:v>285.22183999999999</c:v>
                </c:pt>
                <c:pt idx="1409">
                  <c:v>285.22183999999999</c:v>
                </c:pt>
                <c:pt idx="1410">
                  <c:v>287.23753999999997</c:v>
                </c:pt>
                <c:pt idx="1411">
                  <c:v>283.20623999999998</c:v>
                </c:pt>
                <c:pt idx="1412">
                  <c:v>283.20623999999998</c:v>
                </c:pt>
                <c:pt idx="1413">
                  <c:v>285.22183999999999</c:v>
                </c:pt>
                <c:pt idx="1414">
                  <c:v>287.23753999999997</c:v>
                </c:pt>
                <c:pt idx="1415">
                  <c:v>285.22183999999999</c:v>
                </c:pt>
                <c:pt idx="1416">
                  <c:v>287.23753999999997</c:v>
                </c:pt>
                <c:pt idx="1417">
                  <c:v>329.24804</c:v>
                </c:pt>
                <c:pt idx="1418">
                  <c:v>525.46713999999997</c:v>
                </c:pt>
                <c:pt idx="1419">
                  <c:v>553.49843999999996</c:v>
                </c:pt>
                <c:pt idx="1420">
                  <c:v>551.48284000000001</c:v>
                </c:pt>
                <c:pt idx="1421">
                  <c:v>547.45154000000002</c:v>
                </c:pt>
                <c:pt idx="1422">
                  <c:v>285.22183999999999</c:v>
                </c:pt>
                <c:pt idx="1423">
                  <c:v>285.22183999999999</c:v>
                </c:pt>
                <c:pt idx="1424">
                  <c:v>301.21674000000002</c:v>
                </c:pt>
                <c:pt idx="1425">
                  <c:v>299.20114000000001</c:v>
                </c:pt>
                <c:pt idx="1426">
                  <c:v>301.21674000000002</c:v>
                </c:pt>
                <c:pt idx="1427">
                  <c:v>301.21674000000002</c:v>
                </c:pt>
                <c:pt idx="1428">
                  <c:v>301.21674000000002</c:v>
                </c:pt>
                <c:pt idx="1429">
                  <c:v>301.21674000000002</c:v>
                </c:pt>
                <c:pt idx="1430">
                  <c:v>317.21163999999999</c:v>
                </c:pt>
                <c:pt idx="1431">
                  <c:v>315.19603999999998</c:v>
                </c:pt>
                <c:pt idx="1432">
                  <c:v>315.19603999999998</c:v>
                </c:pt>
                <c:pt idx="1433">
                  <c:v>317.21163999999999</c:v>
                </c:pt>
                <c:pt idx="1434">
                  <c:v>317.21163999999999</c:v>
                </c:pt>
                <c:pt idx="1435">
                  <c:v>315.19603999999998</c:v>
                </c:pt>
                <c:pt idx="1436">
                  <c:v>315.19603999999998</c:v>
                </c:pt>
                <c:pt idx="1437">
                  <c:v>301.21674000000002</c:v>
                </c:pt>
                <c:pt idx="1438">
                  <c:v>315.23244</c:v>
                </c:pt>
                <c:pt idx="1439">
                  <c:v>315.23244</c:v>
                </c:pt>
                <c:pt idx="1440">
                  <c:v>285.22183999999999</c:v>
                </c:pt>
                <c:pt idx="1441">
                  <c:v>285.22183999999999</c:v>
                </c:pt>
                <c:pt idx="1442">
                  <c:v>283.20623999999998</c:v>
                </c:pt>
                <c:pt idx="1443">
                  <c:v>283.20623999999998</c:v>
                </c:pt>
                <c:pt idx="1444">
                  <c:v>283.20623999999998</c:v>
                </c:pt>
                <c:pt idx="1445">
                  <c:v>283.20623999999998</c:v>
                </c:pt>
                <c:pt idx="1446">
                  <c:v>283.20623999999998</c:v>
                </c:pt>
                <c:pt idx="1447">
                  <c:v>283.20623999999998</c:v>
                </c:pt>
                <c:pt idx="1448">
                  <c:v>311.23753999999997</c:v>
                </c:pt>
                <c:pt idx="1449">
                  <c:v>297.22183999999999</c:v>
                </c:pt>
                <c:pt idx="1450">
                  <c:v>325.25313999999997</c:v>
                </c:pt>
                <c:pt idx="1451">
                  <c:v>355.22733999999997</c:v>
                </c:pt>
                <c:pt idx="1452">
                  <c:v>289.25313999999997</c:v>
                </c:pt>
                <c:pt idx="1453">
                  <c:v>301.21674000000002</c:v>
                </c:pt>
                <c:pt idx="1454">
                  <c:v>301.21674000000002</c:v>
                </c:pt>
                <c:pt idx="1455">
                  <c:v>301.21674000000002</c:v>
                </c:pt>
                <c:pt idx="1456">
                  <c:v>477.24883999999997</c:v>
                </c:pt>
                <c:pt idx="1457">
                  <c:v>525.46713999999997</c:v>
                </c:pt>
                <c:pt idx="1458">
                  <c:v>317.21163999999999</c:v>
                </c:pt>
                <c:pt idx="1459">
                  <c:v>317.21163999999999</c:v>
                </c:pt>
                <c:pt idx="1460">
                  <c:v>317.21163999999999</c:v>
                </c:pt>
                <c:pt idx="1461">
                  <c:v>593.45964000000004</c:v>
                </c:pt>
                <c:pt idx="1462">
                  <c:v>593.45964000000004</c:v>
                </c:pt>
                <c:pt idx="1463">
                  <c:v>863.69173999999998</c:v>
                </c:pt>
                <c:pt idx="1464">
                  <c:v>591.44133999999997</c:v>
                </c:pt>
                <c:pt idx="1465">
                  <c:v>455.31613999999996</c:v>
                </c:pt>
                <c:pt idx="1466">
                  <c:v>795.62914000000001</c:v>
                </c:pt>
                <c:pt idx="1467">
                  <c:v>727.56654000000003</c:v>
                </c:pt>
                <c:pt idx="1468">
                  <c:v>849.67614000000003</c:v>
                </c:pt>
                <c:pt idx="1469">
                  <c:v>833.68114000000003</c:v>
                </c:pt>
                <c:pt idx="1470">
                  <c:v>819.66553999999996</c:v>
                </c:pt>
                <c:pt idx="1471">
                  <c:v>835.66043999999999</c:v>
                </c:pt>
                <c:pt idx="1472">
                  <c:v>849.67614000000003</c:v>
                </c:pt>
                <c:pt idx="1473">
                  <c:v>781.61353999999994</c:v>
                </c:pt>
                <c:pt idx="1474">
                  <c:v>207.13853999999998</c:v>
                </c:pt>
                <c:pt idx="1475">
                  <c:v>883.59104000000002</c:v>
                </c:pt>
                <c:pt idx="1476">
                  <c:v>719.57673999999997</c:v>
                </c:pt>
                <c:pt idx="1477">
                  <c:v>787.63933999999995</c:v>
                </c:pt>
                <c:pt idx="1478">
                  <c:v>785.62364000000002</c:v>
                </c:pt>
                <c:pt idx="1479">
                  <c:v>533.43583999999998</c:v>
                </c:pt>
                <c:pt idx="1480">
                  <c:v>563.41003999999998</c:v>
                </c:pt>
                <c:pt idx="1481">
                  <c:v>577.42574000000002</c:v>
                </c:pt>
                <c:pt idx="1482">
                  <c:v>547.41513999999995</c:v>
                </c:pt>
                <c:pt idx="1483">
                  <c:v>721.59234000000004</c:v>
                </c:pt>
                <c:pt idx="1484">
                  <c:v>431.38893999999999</c:v>
                </c:pt>
                <c:pt idx="1485">
                  <c:v>427.19684000000001</c:v>
                </c:pt>
                <c:pt idx="1486">
                  <c:v>425.34193999999997</c:v>
                </c:pt>
                <c:pt idx="1487">
                  <c:v>411.32633999999996</c:v>
                </c:pt>
                <c:pt idx="1488">
                  <c:v>397.31063999999998</c:v>
                </c:pt>
                <c:pt idx="1489">
                  <c:v>411.32633999999996</c:v>
                </c:pt>
                <c:pt idx="1490">
                  <c:v>369.27933999999999</c:v>
                </c:pt>
                <c:pt idx="1491">
                  <c:v>297.17023999999998</c:v>
                </c:pt>
                <c:pt idx="1492">
                  <c:v>279.15963999999997</c:v>
                </c:pt>
                <c:pt idx="1493">
                  <c:v>417.37324000000001</c:v>
                </c:pt>
                <c:pt idx="1494">
                  <c:v>403.35764</c:v>
                </c:pt>
                <c:pt idx="1495">
                  <c:v>749.62364000000002</c:v>
                </c:pt>
                <c:pt idx="1496">
                  <c:v>751.63933999999995</c:v>
                </c:pt>
                <c:pt idx="1497">
                  <c:v>427.28483999999997</c:v>
                </c:pt>
                <c:pt idx="1498">
                  <c:v>851.54624000000001</c:v>
                </c:pt>
                <c:pt idx="1499">
                  <c:v>851.54624000000001</c:v>
                </c:pt>
                <c:pt idx="1500">
                  <c:v>865.56183999999996</c:v>
                </c:pt>
                <c:pt idx="1501">
                  <c:v>581.43583999999998</c:v>
                </c:pt>
                <c:pt idx="1502">
                  <c:v>703.54543999999999</c:v>
                </c:pt>
                <c:pt idx="1503">
                  <c:v>451.35764</c:v>
                </c:pt>
                <c:pt idx="1504">
                  <c:v>469.36813999999998</c:v>
                </c:pt>
                <c:pt idx="1505">
                  <c:v>453.37324000000001</c:v>
                </c:pt>
                <c:pt idx="1506">
                  <c:v>467.35253999999998</c:v>
                </c:pt>
                <c:pt idx="1507">
                  <c:v>767.70704000000001</c:v>
                </c:pt>
                <c:pt idx="1508">
                  <c:v>699.64444000000003</c:v>
                </c:pt>
                <c:pt idx="1509">
                  <c:v>847.67333999999994</c:v>
                </c:pt>
                <c:pt idx="1510">
                  <c:v>1009.72614</c:v>
                </c:pt>
                <c:pt idx="1511">
                  <c:v>1091.7680399999999</c:v>
                </c:pt>
                <c:pt idx="1512">
                  <c:v>978.73154</c:v>
                </c:pt>
                <c:pt idx="1513">
                  <c:v>847.67333999999994</c:v>
                </c:pt>
                <c:pt idx="1514">
                  <c:v>779.61073999999996</c:v>
                </c:pt>
                <c:pt idx="1515">
                  <c:v>779.61073999999996</c:v>
                </c:pt>
                <c:pt idx="1516">
                  <c:v>1347.77764</c:v>
                </c:pt>
                <c:pt idx="1517">
                  <c:v>1920.0582400000001</c:v>
                </c:pt>
                <c:pt idx="1518">
                  <c:v>927.63963999999999</c:v>
                </c:pt>
                <c:pt idx="1519">
                  <c:v>587.32664</c:v>
                </c:pt>
                <c:pt idx="1520">
                  <c:v>655.38923999999997</c:v>
                </c:pt>
                <c:pt idx="1521">
                  <c:v>791.51444000000004</c:v>
                </c:pt>
                <c:pt idx="1522">
                  <c:v>927.63963999999999</c:v>
                </c:pt>
                <c:pt idx="1523">
                  <c:v>859.57704000000001</c:v>
                </c:pt>
                <c:pt idx="1524">
                  <c:v>1089.69254</c:v>
                </c:pt>
                <c:pt idx="1525">
                  <c:v>859.57704000000001</c:v>
                </c:pt>
                <c:pt idx="1526">
                  <c:v>637.62873999999999</c:v>
                </c:pt>
                <c:pt idx="1527">
                  <c:v>1314.22344</c:v>
                </c:pt>
                <c:pt idx="1528">
                  <c:v>1178.09824</c:v>
                </c:pt>
                <c:pt idx="1529">
                  <c:v>1246.16084</c:v>
                </c:pt>
                <c:pt idx="1530">
                  <c:v>1382.28604</c:v>
                </c:pt>
                <c:pt idx="1531">
                  <c:v>347.33143999999999</c:v>
                </c:pt>
                <c:pt idx="1532">
                  <c:v>361.31063999999998</c:v>
                </c:pt>
                <c:pt idx="1533">
                  <c:v>375.32633999999996</c:v>
                </c:pt>
                <c:pt idx="1534">
                  <c:v>1110.0356400000001</c:v>
                </c:pt>
                <c:pt idx="1535">
                  <c:v>1394.18974</c:v>
                </c:pt>
                <c:pt idx="1536">
                  <c:v>573.35563999999999</c:v>
                </c:pt>
                <c:pt idx="1537">
                  <c:v>603.36623999999995</c:v>
                </c:pt>
                <c:pt idx="1538">
                  <c:v>441.31333999999998</c:v>
                </c:pt>
                <c:pt idx="1539">
                  <c:v>521.27973999999995</c:v>
                </c:pt>
                <c:pt idx="1540">
                  <c:v>2110.4303400000003</c:v>
                </c:pt>
                <c:pt idx="1541">
                  <c:v>411.39913999999999</c:v>
                </c:pt>
                <c:pt idx="1542">
                  <c:v>429.40963999999997</c:v>
                </c:pt>
                <c:pt idx="1543">
                  <c:v>471.42023999999998</c:v>
                </c:pt>
                <c:pt idx="1544">
                  <c:v>547.47263999999996</c:v>
                </c:pt>
                <c:pt idx="1545">
                  <c:v>546.48864000000003</c:v>
                </c:pt>
                <c:pt idx="1546">
                  <c:v>563.46753999999999</c:v>
                </c:pt>
                <c:pt idx="1547">
                  <c:v>562.48353999999995</c:v>
                </c:pt>
                <c:pt idx="1548">
                  <c:v>724.53634</c:v>
                </c:pt>
                <c:pt idx="1549">
                  <c:v>578.47843999999998</c:v>
                </c:pt>
                <c:pt idx="1550">
                  <c:v>561.48833999999999</c:v>
                </c:pt>
                <c:pt idx="1551">
                  <c:v>708.54143999999997</c:v>
                </c:pt>
                <c:pt idx="1552">
                  <c:v>662.50094000000001</c:v>
                </c:pt>
                <c:pt idx="1553">
                  <c:v>633.48424</c:v>
                </c:pt>
                <c:pt idx="1554">
                  <c:v>590.47843999999998</c:v>
                </c:pt>
                <c:pt idx="1555">
                  <c:v>660.56794000000002</c:v>
                </c:pt>
                <c:pt idx="1556">
                  <c:v>732.56794000000002</c:v>
                </c:pt>
                <c:pt idx="1557">
                  <c:v>758.70263999999997</c:v>
                </c:pt>
                <c:pt idx="1558">
                  <c:v>708.54143999999997</c:v>
                </c:pt>
                <c:pt idx="1559">
                  <c:v>750.56323999999995</c:v>
                </c:pt>
                <c:pt idx="1560">
                  <c:v>930.73983999999996</c:v>
                </c:pt>
                <c:pt idx="1561">
                  <c:v>543.44133999999997</c:v>
                </c:pt>
                <c:pt idx="1562">
                  <c:v>529.46204</c:v>
                </c:pt>
                <c:pt idx="1563">
                  <c:v>527.44643999999994</c:v>
                </c:pt>
                <c:pt idx="1564">
                  <c:v>531.47774000000004</c:v>
                </c:pt>
                <c:pt idx="1565">
                  <c:v>543.47774000000004</c:v>
                </c:pt>
                <c:pt idx="1566">
                  <c:v>487.45153999999997</c:v>
                </c:pt>
                <c:pt idx="1567">
                  <c:v>545.45704000000001</c:v>
                </c:pt>
                <c:pt idx="1568">
                  <c:v>545.45704000000001</c:v>
                </c:pt>
                <c:pt idx="1569">
                  <c:v>457.44094000000001</c:v>
                </c:pt>
                <c:pt idx="1570">
                  <c:v>471.42023999999998</c:v>
                </c:pt>
                <c:pt idx="1571">
                  <c:v>425.41473999999999</c:v>
                </c:pt>
                <c:pt idx="1572">
                  <c:v>425.41473999999999</c:v>
                </c:pt>
                <c:pt idx="1573">
                  <c:v>443.42534000000001</c:v>
                </c:pt>
                <c:pt idx="1574">
                  <c:v>559.50904000000003</c:v>
                </c:pt>
                <c:pt idx="1575">
                  <c:v>443.42534000000001</c:v>
                </c:pt>
                <c:pt idx="1576">
                  <c:v>445.40454</c:v>
                </c:pt>
                <c:pt idx="1577">
                  <c:v>545.42063999999993</c:v>
                </c:pt>
                <c:pt idx="1578">
                  <c:v>503.41003999999998</c:v>
                </c:pt>
                <c:pt idx="1579">
                  <c:v>503.41003999999998</c:v>
                </c:pt>
                <c:pt idx="1580">
                  <c:v>503.41003999999998</c:v>
                </c:pt>
              </c:numCache>
            </c:numRef>
          </c:xVal>
          <c:yVal>
            <c:numRef>
              <c:f>Feuil1!$Q$4:$Q$1584</c:f>
              <c:numCache>
                <c:formatCode>General</c:formatCode>
                <c:ptCount val="1581"/>
                <c:pt idx="0">
                  <c:v>0.26217763714137732</c:v>
                </c:pt>
                <c:pt idx="1">
                  <c:v>0.26217763714137732</c:v>
                </c:pt>
                <c:pt idx="2">
                  <c:v>0.28513768537317219</c:v>
                </c:pt>
                <c:pt idx="3">
                  <c:v>0.27557694434437963</c:v>
                </c:pt>
                <c:pt idx="4">
                  <c:v>0.27557694434437963</c:v>
                </c:pt>
                <c:pt idx="5">
                  <c:v>4.3044025785462736E-2</c:v>
                </c:pt>
                <c:pt idx="6">
                  <c:v>2.0083977553667864E-2</c:v>
                </c:pt>
                <c:pt idx="7">
                  <c:v>4.3044025785462736E-2</c:v>
                </c:pt>
                <c:pt idx="8">
                  <c:v>2.9594774412913694E-2</c:v>
                </c:pt>
                <c:pt idx="9">
                  <c:v>1.6245411379458119E-2</c:v>
                </c:pt>
                <c:pt idx="10">
                  <c:v>6.600407401728603E-2</c:v>
                </c:pt>
                <c:pt idx="11">
                  <c:v>2.9594774412913694E-2</c:v>
                </c:pt>
                <c:pt idx="12">
                  <c:v>2.9594774412913694E-2</c:v>
                </c:pt>
                <c:pt idx="13">
                  <c:v>1.6245411379458119E-2</c:v>
                </c:pt>
                <c:pt idx="14">
                  <c:v>2.9594774412913694E-2</c:v>
                </c:pt>
                <c:pt idx="15">
                  <c:v>5.2604766814255299E-2</c:v>
                </c:pt>
                <c:pt idx="16">
                  <c:v>5.2554822644708565E-2</c:v>
                </c:pt>
                <c:pt idx="17">
                  <c:v>2.9594774412913694E-2</c:v>
                </c:pt>
                <c:pt idx="18">
                  <c:v>0.27557694434437963</c:v>
                </c:pt>
                <c:pt idx="19">
                  <c:v>2.9594774412913694E-2</c:v>
                </c:pt>
                <c:pt idx="20">
                  <c:v>2.9594774412913694E-2</c:v>
                </c:pt>
                <c:pt idx="21">
                  <c:v>2.0083977553667864E-2</c:v>
                </c:pt>
                <c:pt idx="22">
                  <c:v>2.0083977553667864E-2</c:v>
                </c:pt>
                <c:pt idx="23">
                  <c:v>2.0083977553667864E-2</c:v>
                </c:pt>
                <c:pt idx="24">
                  <c:v>2.0083977553667864E-2</c:v>
                </c:pt>
                <c:pt idx="25">
                  <c:v>6.6004074017257608E-2</c:v>
                </c:pt>
                <c:pt idx="26">
                  <c:v>4.3044025785462736E-2</c:v>
                </c:pt>
                <c:pt idx="27">
                  <c:v>4.3044025785462736E-2</c:v>
                </c:pt>
                <c:pt idx="28">
                  <c:v>4.3044025785462736E-2</c:v>
                </c:pt>
                <c:pt idx="29">
                  <c:v>2.9594774412913694E-2</c:v>
                </c:pt>
                <c:pt idx="30">
                  <c:v>0.27628329759949111</c:v>
                </c:pt>
                <c:pt idx="31">
                  <c:v>0.31264265303434513</c:v>
                </c:pt>
                <c:pt idx="32">
                  <c:v>4.3044025785462736E-2</c:v>
                </c:pt>
                <c:pt idx="33">
                  <c:v>0.49583572649140706</c:v>
                </c:pt>
                <c:pt idx="34">
                  <c:v>6.7146368523367528E-3</c:v>
                </c:pt>
                <c:pt idx="35">
                  <c:v>6.6004074017257608E-2</c:v>
                </c:pt>
                <c:pt idx="36">
                  <c:v>6.6004074017257608E-2</c:v>
                </c:pt>
                <c:pt idx="37">
                  <c:v>6.6004074017257608E-2</c:v>
                </c:pt>
                <c:pt idx="38">
                  <c:v>0.14251140689162867</c:v>
                </c:pt>
                <c:pt idx="39">
                  <c:v>0.20183081055824914</c:v>
                </c:pt>
                <c:pt idx="40">
                  <c:v>0.14251140689162867</c:v>
                </c:pt>
                <c:pt idx="41">
                  <c:v>0.14251140689162867</c:v>
                </c:pt>
                <c:pt idx="42">
                  <c:v>0.14251140689162867</c:v>
                </c:pt>
                <c:pt idx="43">
                  <c:v>0.14251140689162867</c:v>
                </c:pt>
                <c:pt idx="44">
                  <c:v>0.14251140689162867</c:v>
                </c:pt>
                <c:pt idx="45">
                  <c:v>0.14251140689162867</c:v>
                </c:pt>
                <c:pt idx="46">
                  <c:v>0.14251140689162867</c:v>
                </c:pt>
                <c:pt idx="47">
                  <c:v>0.14251140689162867</c:v>
                </c:pt>
                <c:pt idx="48">
                  <c:v>0.14251140689162867</c:v>
                </c:pt>
                <c:pt idx="49">
                  <c:v>0.14251140689162867</c:v>
                </c:pt>
                <c:pt idx="50">
                  <c:v>0.14251140689162867</c:v>
                </c:pt>
                <c:pt idx="51">
                  <c:v>0.14251140689162867</c:v>
                </c:pt>
                <c:pt idx="52">
                  <c:v>0.27557694434437963</c:v>
                </c:pt>
                <c:pt idx="53">
                  <c:v>0.27557694434437963</c:v>
                </c:pt>
                <c:pt idx="54">
                  <c:v>4.3044025785462736E-2</c:v>
                </c:pt>
                <c:pt idx="55">
                  <c:v>4.3044025785462736E-2</c:v>
                </c:pt>
                <c:pt idx="56">
                  <c:v>0.21518017359170472</c:v>
                </c:pt>
                <c:pt idx="57">
                  <c:v>4.3044025785462736E-2</c:v>
                </c:pt>
                <c:pt idx="58">
                  <c:v>0.27633324176906626</c:v>
                </c:pt>
                <c:pt idx="59">
                  <c:v>0.28968260480252184</c:v>
                </c:pt>
                <c:pt idx="60">
                  <c:v>0.10231348528253648</c:v>
                </c:pt>
                <c:pt idx="61">
                  <c:v>0.25337319353729981</c:v>
                </c:pt>
                <c:pt idx="62">
                  <c:v>0.25337319353724297</c:v>
                </c:pt>
                <c:pt idx="63">
                  <c:v>0.27633324176900942</c:v>
                </c:pt>
                <c:pt idx="64">
                  <c:v>0.25726170388105629</c:v>
                </c:pt>
                <c:pt idx="65">
                  <c:v>0.28022175211282274</c:v>
                </c:pt>
                <c:pt idx="66">
                  <c:v>0.36628982601592952</c:v>
                </c:pt>
                <c:pt idx="67">
                  <c:v>6.6004074017257608E-2</c:v>
                </c:pt>
                <c:pt idx="68">
                  <c:v>0.31269259720386344</c:v>
                </c:pt>
                <c:pt idx="69">
                  <c:v>7.9353437050741604E-2</c:v>
                </c:pt>
                <c:pt idx="70">
                  <c:v>7.9353437050741604E-2</c:v>
                </c:pt>
                <c:pt idx="71">
                  <c:v>0.27061106691451187</c:v>
                </c:pt>
                <c:pt idx="72">
                  <c:v>0.28968260480252184</c:v>
                </c:pt>
                <c:pt idx="73">
                  <c:v>6.6004074017257608E-2</c:v>
                </c:pt>
                <c:pt idx="74">
                  <c:v>0.29924334583125756</c:v>
                </c:pt>
                <c:pt idx="75">
                  <c:v>0.39881061527660222</c:v>
                </c:pt>
                <c:pt idx="76">
                  <c:v>0.25337319353729981</c:v>
                </c:pt>
                <c:pt idx="77">
                  <c:v>0.39881061527660222</c:v>
                </c:pt>
                <c:pt idx="78">
                  <c:v>6.6004074017257608E-2</c:v>
                </c:pt>
                <c:pt idx="79">
                  <c:v>0.23046308947499483</c:v>
                </c:pt>
                <c:pt idx="80">
                  <c:v>0.23046308947499483</c:v>
                </c:pt>
                <c:pt idx="81">
                  <c:v>0.19405378987067934</c:v>
                </c:pt>
                <c:pt idx="82">
                  <c:v>0.3394912116099249</c:v>
                </c:pt>
                <c:pt idx="83">
                  <c:v>0.3394912116099249</c:v>
                </c:pt>
                <c:pt idx="84">
                  <c:v>0.29929329000088956</c:v>
                </c:pt>
                <c:pt idx="85">
                  <c:v>0.42167077516921836</c:v>
                </c:pt>
                <c:pt idx="86">
                  <c:v>0.45808007477353385</c:v>
                </c:pt>
                <c:pt idx="87">
                  <c:v>0.39876067110697022</c:v>
                </c:pt>
                <c:pt idx="88">
                  <c:v>0.39876067110697022</c:v>
                </c:pt>
                <c:pt idx="89">
                  <c:v>0.4351200265417674</c:v>
                </c:pt>
                <c:pt idx="90">
                  <c:v>0.4351200265417674</c:v>
                </c:pt>
                <c:pt idx="91">
                  <c:v>0.19405378987067934</c:v>
                </c:pt>
                <c:pt idx="92">
                  <c:v>0.25337319353724297</c:v>
                </c:pt>
                <c:pt idx="93">
                  <c:v>7.9353437050741604E-2</c:v>
                </c:pt>
                <c:pt idx="94">
                  <c:v>0.41599854448429596</c:v>
                </c:pt>
                <c:pt idx="95">
                  <c:v>0.47526800398134128</c:v>
                </c:pt>
                <c:pt idx="96">
                  <c:v>0.32604196023737586</c:v>
                </c:pt>
                <c:pt idx="97">
                  <c:v>0.25342313770681812</c:v>
                </c:pt>
                <c:pt idx="98">
                  <c:v>0.2667725007402737</c:v>
                </c:pt>
                <c:pt idx="99">
                  <c:v>0.28973254897204015</c:v>
                </c:pt>
                <c:pt idx="100">
                  <c:v>0.50783873741147545</c:v>
                </c:pt>
                <c:pt idx="101">
                  <c:v>0.43895859271606241</c:v>
                </c:pt>
                <c:pt idx="102">
                  <c:v>0.484828745010077</c:v>
                </c:pt>
                <c:pt idx="103">
                  <c:v>0.49827799638273973</c:v>
                </c:pt>
                <c:pt idx="104">
                  <c:v>0.45240784408861145</c:v>
                </c:pt>
                <c:pt idx="105">
                  <c:v>0.49827799638273973</c:v>
                </c:pt>
                <c:pt idx="106">
                  <c:v>0.484828745010077</c:v>
                </c:pt>
                <c:pt idx="107">
                  <c:v>0.33565264543568674</c:v>
                </c:pt>
                <c:pt idx="108">
                  <c:v>0.33565264543568674</c:v>
                </c:pt>
                <c:pt idx="109">
                  <c:v>0.31264265303428829</c:v>
                </c:pt>
                <c:pt idx="110">
                  <c:v>0.31264265303428829</c:v>
                </c:pt>
                <c:pt idx="111">
                  <c:v>5.6393388818946732E-2</c:v>
                </c:pt>
                <c:pt idx="112">
                  <c:v>1.6245411379458119E-2</c:v>
                </c:pt>
                <c:pt idx="113">
                  <c:v>2.0083977553667864E-2</c:v>
                </c:pt>
                <c:pt idx="114">
                  <c:v>1.6245411379458119E-2</c:v>
                </c:pt>
                <c:pt idx="115">
                  <c:v>2.9594774412913694E-2</c:v>
                </c:pt>
                <c:pt idx="116">
                  <c:v>4.3044025785462736E-2</c:v>
                </c:pt>
                <c:pt idx="117">
                  <c:v>4.3044025785462736E-2</c:v>
                </c:pt>
                <c:pt idx="118">
                  <c:v>5.6393388818946732E-2</c:v>
                </c:pt>
                <c:pt idx="119">
                  <c:v>4.3044025785462736E-2</c:v>
                </c:pt>
                <c:pt idx="120">
                  <c:v>5.6393388818946732E-2</c:v>
                </c:pt>
                <c:pt idx="121">
                  <c:v>5.6393388818946732E-2</c:v>
                </c:pt>
                <c:pt idx="122">
                  <c:v>2.0083977553667864E-2</c:v>
                </c:pt>
                <c:pt idx="123">
                  <c:v>3.3433340587151861E-2</c:v>
                </c:pt>
                <c:pt idx="124">
                  <c:v>4.3044025785462736E-2</c:v>
                </c:pt>
                <c:pt idx="125">
                  <c:v>5.2554822644708565E-2</c:v>
                </c:pt>
                <c:pt idx="126">
                  <c:v>5.6393388818946732E-2</c:v>
                </c:pt>
                <c:pt idx="127">
                  <c:v>7.9353437050741604E-2</c:v>
                </c:pt>
                <c:pt idx="128">
                  <c:v>2.9594774412913694E-2</c:v>
                </c:pt>
                <c:pt idx="129">
                  <c:v>5.6393388818946732E-2</c:v>
                </c:pt>
                <c:pt idx="130">
                  <c:v>2.0083977553667864E-2</c:v>
                </c:pt>
                <c:pt idx="131">
                  <c:v>2.0083977553667864E-2</c:v>
                </c:pt>
                <c:pt idx="132">
                  <c:v>5.6393388818946732E-2</c:v>
                </c:pt>
                <c:pt idx="133">
                  <c:v>4.3044025785462736E-2</c:v>
                </c:pt>
                <c:pt idx="134">
                  <c:v>4.3044025785462736E-2</c:v>
                </c:pt>
                <c:pt idx="135">
                  <c:v>2.0083977553667864E-2</c:v>
                </c:pt>
                <c:pt idx="136">
                  <c:v>2.0083977553667864E-2</c:v>
                </c:pt>
                <c:pt idx="137">
                  <c:v>2.9594774412913694E-2</c:v>
                </c:pt>
                <c:pt idx="138">
                  <c:v>5.6393388818946732E-2</c:v>
                </c:pt>
                <c:pt idx="139">
                  <c:v>4.3044025785462736E-2</c:v>
                </c:pt>
                <c:pt idx="140">
                  <c:v>2.9594774412913694E-2</c:v>
                </c:pt>
                <c:pt idx="141">
                  <c:v>2.9594774412913694E-2</c:v>
                </c:pt>
                <c:pt idx="142">
                  <c:v>4.3044025785462736E-2</c:v>
                </c:pt>
                <c:pt idx="143">
                  <c:v>2.9594774412913694E-2</c:v>
                </c:pt>
                <c:pt idx="144">
                  <c:v>2.9594774412913694E-2</c:v>
                </c:pt>
                <c:pt idx="145">
                  <c:v>4.3044025785462736E-2</c:v>
                </c:pt>
                <c:pt idx="146">
                  <c:v>4.3044025785462736E-2</c:v>
                </c:pt>
                <c:pt idx="147">
                  <c:v>2.9594774412913694E-2</c:v>
                </c:pt>
                <c:pt idx="148">
                  <c:v>4.3044025785462736E-2</c:v>
                </c:pt>
                <c:pt idx="149">
                  <c:v>2.9594774412913694E-2</c:v>
                </c:pt>
                <c:pt idx="150">
                  <c:v>7.9353437050741604E-2</c:v>
                </c:pt>
                <c:pt idx="151">
                  <c:v>6.6004074017257608E-2</c:v>
                </c:pt>
                <c:pt idx="152">
                  <c:v>4.3044025785462736E-2</c:v>
                </c:pt>
                <c:pt idx="153">
                  <c:v>2.9594774412913694E-2</c:v>
                </c:pt>
                <c:pt idx="154">
                  <c:v>6.600407401728603E-2</c:v>
                </c:pt>
                <c:pt idx="155">
                  <c:v>6.600407401728603E-2</c:v>
                </c:pt>
                <c:pt idx="156">
                  <c:v>6.600407401728603E-2</c:v>
                </c:pt>
                <c:pt idx="157">
                  <c:v>4.3044025785462736E-2</c:v>
                </c:pt>
                <c:pt idx="158">
                  <c:v>3.9205459611252991E-2</c:v>
                </c:pt>
                <c:pt idx="159">
                  <c:v>3.9205459611252991E-2</c:v>
                </c:pt>
                <c:pt idx="160">
                  <c:v>3.9205459611252991E-2</c:v>
                </c:pt>
                <c:pt idx="161">
                  <c:v>3.9205459611252991E-2</c:v>
                </c:pt>
                <c:pt idx="162">
                  <c:v>3.9205459611252991E-2</c:v>
                </c:pt>
                <c:pt idx="163">
                  <c:v>5.2554822644708565E-2</c:v>
                </c:pt>
                <c:pt idx="164">
                  <c:v>5.2554822644708565E-2</c:v>
                </c:pt>
                <c:pt idx="165">
                  <c:v>5.6393388818946732E-2</c:v>
                </c:pt>
                <c:pt idx="166">
                  <c:v>1.6245411379458119E-2</c:v>
                </c:pt>
                <c:pt idx="167">
                  <c:v>6.6004074017257608E-2</c:v>
                </c:pt>
                <c:pt idx="168">
                  <c:v>6.6004074017257608E-2</c:v>
                </c:pt>
                <c:pt idx="169">
                  <c:v>0.14439501557188805</c:v>
                </c:pt>
                <c:pt idx="170">
                  <c:v>6.6004074017257608E-2</c:v>
                </c:pt>
                <c:pt idx="171">
                  <c:v>2.0083977553667864E-2</c:v>
                </c:pt>
                <c:pt idx="172">
                  <c:v>3.9205459611252991E-2</c:v>
                </c:pt>
                <c:pt idx="173">
                  <c:v>6.6004074017257608E-2</c:v>
                </c:pt>
                <c:pt idx="174">
                  <c:v>5.2554822644708565E-2</c:v>
                </c:pt>
                <c:pt idx="175">
                  <c:v>2.9644718582460428E-2</c:v>
                </c:pt>
                <c:pt idx="176">
                  <c:v>4.3044025785462736E-2</c:v>
                </c:pt>
                <c:pt idx="177">
                  <c:v>0.10615205145680306</c:v>
                </c:pt>
                <c:pt idx="178">
                  <c:v>4.3044025785462736E-2</c:v>
                </c:pt>
                <c:pt idx="179">
                  <c:v>2.9594774412913694E-2</c:v>
                </c:pt>
                <c:pt idx="180">
                  <c:v>2.9594774412913694E-2</c:v>
                </c:pt>
                <c:pt idx="181">
                  <c:v>2.9594774412913694E-2</c:v>
                </c:pt>
                <c:pt idx="182">
                  <c:v>2.9594774412913694E-2</c:v>
                </c:pt>
                <c:pt idx="183">
                  <c:v>4.3044025785462736E-2</c:v>
                </c:pt>
                <c:pt idx="184">
                  <c:v>7.9353437050741604E-2</c:v>
                </c:pt>
                <c:pt idx="185">
                  <c:v>0.27557694434437963</c:v>
                </c:pt>
                <c:pt idx="186">
                  <c:v>2.0083977553667864E-2</c:v>
                </c:pt>
                <c:pt idx="187">
                  <c:v>2.0083977553667864E-2</c:v>
                </c:pt>
                <c:pt idx="188">
                  <c:v>2.0083977553667864E-2</c:v>
                </c:pt>
                <c:pt idx="189">
                  <c:v>6.600407401728603E-2</c:v>
                </c:pt>
                <c:pt idx="190">
                  <c:v>2.0083977553667864E-2</c:v>
                </c:pt>
                <c:pt idx="191">
                  <c:v>4.3044025785462736E-2</c:v>
                </c:pt>
                <c:pt idx="192">
                  <c:v>4.3044025785462736E-2</c:v>
                </c:pt>
                <c:pt idx="193">
                  <c:v>6.600407401728603E-2</c:v>
                </c:pt>
                <c:pt idx="194">
                  <c:v>2.0083977553667864E-2</c:v>
                </c:pt>
                <c:pt idx="195">
                  <c:v>4.3044025785462736E-2</c:v>
                </c:pt>
                <c:pt idx="196">
                  <c:v>5.6393388818946732E-2</c:v>
                </c:pt>
                <c:pt idx="197">
                  <c:v>7.9353437050741604E-2</c:v>
                </c:pt>
                <c:pt idx="198">
                  <c:v>4.3044025785462736E-2</c:v>
                </c:pt>
                <c:pt idx="199">
                  <c:v>7.9353437050741604E-2</c:v>
                </c:pt>
                <c:pt idx="200">
                  <c:v>4.3044025785462736E-2</c:v>
                </c:pt>
                <c:pt idx="201">
                  <c:v>7.9353437050741604E-2</c:v>
                </c:pt>
                <c:pt idx="202">
                  <c:v>7.9353437050741604E-2</c:v>
                </c:pt>
                <c:pt idx="203">
                  <c:v>7.9353437050741604E-2</c:v>
                </c:pt>
                <c:pt idx="204">
                  <c:v>2.0083977553667864E-2</c:v>
                </c:pt>
                <c:pt idx="205">
                  <c:v>2.0083977553667864E-2</c:v>
                </c:pt>
                <c:pt idx="206">
                  <c:v>2.0083977553667864E-2</c:v>
                </c:pt>
                <c:pt idx="207">
                  <c:v>2.0083977553667864E-2</c:v>
                </c:pt>
                <c:pt idx="208">
                  <c:v>4.3044025785462736E-2</c:v>
                </c:pt>
                <c:pt idx="209">
                  <c:v>4.3044025785462736E-2</c:v>
                </c:pt>
                <c:pt idx="210">
                  <c:v>6.6004074017257608E-2</c:v>
                </c:pt>
                <c:pt idx="211">
                  <c:v>0.10231348528253648</c:v>
                </c:pt>
                <c:pt idx="212">
                  <c:v>6.6004074017257608E-2</c:v>
                </c:pt>
                <c:pt idx="213">
                  <c:v>7.9353437050741604E-2</c:v>
                </c:pt>
                <c:pt idx="214">
                  <c:v>6.6004074017257608E-2</c:v>
                </c:pt>
                <c:pt idx="215">
                  <c:v>5.6393388818946732E-2</c:v>
                </c:pt>
                <c:pt idx="216">
                  <c:v>2.0083977553667864E-2</c:v>
                </c:pt>
                <c:pt idx="217">
                  <c:v>4.2994081615944424E-2</c:v>
                </c:pt>
                <c:pt idx="218">
                  <c:v>4.2994081615944424E-2</c:v>
                </c:pt>
                <c:pt idx="219">
                  <c:v>4.2994081615944424E-2</c:v>
                </c:pt>
                <c:pt idx="220">
                  <c:v>4.2994081615944424E-2</c:v>
                </c:pt>
                <c:pt idx="221">
                  <c:v>0.28897625154741036</c:v>
                </c:pt>
                <c:pt idx="222">
                  <c:v>0.28897625154741036</c:v>
                </c:pt>
                <c:pt idx="223">
                  <c:v>0.10231348528253648</c:v>
                </c:pt>
                <c:pt idx="224">
                  <c:v>4.2994081615944424E-2</c:v>
                </c:pt>
                <c:pt idx="225">
                  <c:v>4.2994081615944424E-2</c:v>
                </c:pt>
                <c:pt idx="226">
                  <c:v>5.6443332988493466E-2</c:v>
                </c:pt>
                <c:pt idx="227">
                  <c:v>4.2994081615944424E-2</c:v>
                </c:pt>
                <c:pt idx="228">
                  <c:v>0.28897625154741036</c:v>
                </c:pt>
                <c:pt idx="229">
                  <c:v>0.28897625154741036</c:v>
                </c:pt>
                <c:pt idx="230">
                  <c:v>0.28897625154741036</c:v>
                </c:pt>
                <c:pt idx="231">
                  <c:v>5.6443332988493466E-2</c:v>
                </c:pt>
                <c:pt idx="232">
                  <c:v>4.2994081615944424E-2</c:v>
                </c:pt>
                <c:pt idx="233">
                  <c:v>3.9155515441677835E-2</c:v>
                </c:pt>
                <c:pt idx="234">
                  <c:v>5.2604766814283721E-2</c:v>
                </c:pt>
                <c:pt idx="235">
                  <c:v>5.2604766814283721E-2</c:v>
                </c:pt>
                <c:pt idx="236">
                  <c:v>5.2604766814226878E-2</c:v>
                </c:pt>
                <c:pt idx="237">
                  <c:v>6.5954129847739296E-2</c:v>
                </c:pt>
                <c:pt idx="238">
                  <c:v>6.5954129847739296E-2</c:v>
                </c:pt>
                <c:pt idx="239">
                  <c:v>7.9403381220345182E-2</c:v>
                </c:pt>
                <c:pt idx="240">
                  <c:v>7.9403381220345182E-2</c:v>
                </c:pt>
                <c:pt idx="241">
                  <c:v>7.9403381220288338E-2</c:v>
                </c:pt>
                <c:pt idx="242">
                  <c:v>0.41186744817406407</c:v>
                </c:pt>
                <c:pt idx="243">
                  <c:v>0.54064991634351145</c:v>
                </c:pt>
                <c:pt idx="244">
                  <c:v>0.54064991634351145</c:v>
                </c:pt>
                <c:pt idx="245">
                  <c:v>0.26950516030296967</c:v>
                </c:pt>
                <c:pt idx="246">
                  <c:v>0.44600072062303298</c:v>
                </c:pt>
                <c:pt idx="247">
                  <c:v>0.11571279248556721</c:v>
                </c:pt>
                <c:pt idx="248">
                  <c:v>4.3044025785462736E-2</c:v>
                </c:pt>
                <c:pt idx="249">
                  <c:v>4.2994081615944424E-2</c:v>
                </c:pt>
                <c:pt idx="250">
                  <c:v>6.9792696021977463E-2</c:v>
                </c:pt>
                <c:pt idx="251">
                  <c:v>0.15202220375084607</c:v>
                </c:pt>
                <c:pt idx="252">
                  <c:v>0.12916204385814467</c:v>
                </c:pt>
                <c:pt idx="253">
                  <c:v>7.9403381220288338E-2</c:v>
                </c:pt>
                <c:pt idx="254">
                  <c:v>0.12916204385814467</c:v>
                </c:pt>
                <c:pt idx="255">
                  <c:v>0.16163288894915695</c:v>
                </c:pt>
                <c:pt idx="256">
                  <c:v>0.2897824931416153</c:v>
                </c:pt>
                <c:pt idx="257">
                  <c:v>0.16163288894915695</c:v>
                </c:pt>
                <c:pt idx="258">
                  <c:v>0.15202220375084607</c:v>
                </c:pt>
                <c:pt idx="259">
                  <c:v>0.11571279248556721</c:v>
                </c:pt>
                <c:pt idx="260">
                  <c:v>0.17498225198261252</c:v>
                </c:pt>
                <c:pt idx="261">
                  <c:v>0.28017180794324759</c:v>
                </c:pt>
                <c:pt idx="262">
                  <c:v>0.15202220375084607</c:v>
                </c:pt>
                <c:pt idx="263">
                  <c:v>0.12916204385814467</c:v>
                </c:pt>
                <c:pt idx="264">
                  <c:v>0.17498225198261252</c:v>
                </c:pt>
                <c:pt idx="265">
                  <c:v>4.2994081615944424E-2</c:v>
                </c:pt>
                <c:pt idx="266">
                  <c:v>3.3483284756698595E-2</c:v>
                </c:pt>
                <c:pt idx="267">
                  <c:v>0.27444963308875003</c:v>
                </c:pt>
                <c:pt idx="268">
                  <c:v>3.3483284756698595E-2</c:v>
                </c:pt>
                <c:pt idx="269">
                  <c:v>3.3483284756698595E-2</c:v>
                </c:pt>
                <c:pt idx="270">
                  <c:v>3.3483284756698595E-2</c:v>
                </c:pt>
                <c:pt idx="271">
                  <c:v>3.3483284756698595E-2</c:v>
                </c:pt>
                <c:pt idx="272">
                  <c:v>3.3483284756698595E-2</c:v>
                </c:pt>
                <c:pt idx="273">
                  <c:v>3.3483284756698595E-2</c:v>
                </c:pt>
                <c:pt idx="274">
                  <c:v>3.3483284756698595E-2</c:v>
                </c:pt>
                <c:pt idx="275">
                  <c:v>3.3483284756698595E-2</c:v>
                </c:pt>
                <c:pt idx="276">
                  <c:v>3.3483284756698595E-2</c:v>
                </c:pt>
                <c:pt idx="277">
                  <c:v>3.3483284756698595E-2</c:v>
                </c:pt>
                <c:pt idx="278">
                  <c:v>4.6932536129276059E-2</c:v>
                </c:pt>
                <c:pt idx="279">
                  <c:v>3.3483284756698595E-2</c:v>
                </c:pt>
                <c:pt idx="280">
                  <c:v>6.9792696021977463E-2</c:v>
                </c:pt>
                <c:pt idx="281">
                  <c:v>3.3483284756698595E-2</c:v>
                </c:pt>
                <c:pt idx="282">
                  <c:v>0.12916204385814467</c:v>
                </c:pt>
                <c:pt idx="283">
                  <c:v>0.25153952902655874</c:v>
                </c:pt>
                <c:pt idx="284">
                  <c:v>0.27449957725832519</c:v>
                </c:pt>
                <c:pt idx="285">
                  <c:v>3.3483284756698595E-2</c:v>
                </c:pt>
                <c:pt idx="286">
                  <c:v>2.9594774412913694E-2</c:v>
                </c:pt>
                <c:pt idx="287">
                  <c:v>4.2994081615944424E-2</c:v>
                </c:pt>
                <c:pt idx="288">
                  <c:v>3.3483284756698595E-2</c:v>
                </c:pt>
                <c:pt idx="289">
                  <c:v>3.3483284756698595E-2</c:v>
                </c:pt>
                <c:pt idx="290">
                  <c:v>3.3483284756698595E-2</c:v>
                </c:pt>
                <c:pt idx="291">
                  <c:v>0.21139155158698486</c:v>
                </c:pt>
                <c:pt idx="292">
                  <c:v>0.22474091462044044</c:v>
                </c:pt>
                <c:pt idx="293">
                  <c:v>0.22474091462044044</c:v>
                </c:pt>
                <c:pt idx="294">
                  <c:v>0.26105032588577615</c:v>
                </c:pt>
                <c:pt idx="295">
                  <c:v>0.26105032588577615</c:v>
                </c:pt>
                <c:pt idx="296">
                  <c:v>0.27449957725832519</c:v>
                </c:pt>
                <c:pt idx="297">
                  <c:v>0.27444963308875003</c:v>
                </c:pt>
                <c:pt idx="298">
                  <c:v>0.27444963308875003</c:v>
                </c:pt>
                <c:pt idx="299">
                  <c:v>0.27449957725832519</c:v>
                </c:pt>
                <c:pt idx="300">
                  <c:v>0.27444963308875003</c:v>
                </c:pt>
                <c:pt idx="301">
                  <c:v>0.23819016599304632</c:v>
                </c:pt>
                <c:pt idx="302">
                  <c:v>0.27444963308875003</c:v>
                </c:pt>
                <c:pt idx="303">
                  <c:v>0.27444963308875003</c:v>
                </c:pt>
                <c:pt idx="304">
                  <c:v>0.27449957725832519</c:v>
                </c:pt>
                <c:pt idx="305">
                  <c:v>0.27449957725832519</c:v>
                </c:pt>
                <c:pt idx="306">
                  <c:v>0.23425171147971469</c:v>
                </c:pt>
                <c:pt idx="307">
                  <c:v>0.18843150335516157</c:v>
                </c:pt>
                <c:pt idx="308">
                  <c:v>0.20178086638867399</c:v>
                </c:pt>
                <c:pt idx="309">
                  <c:v>0.26105032588577615</c:v>
                </c:pt>
                <c:pt idx="310">
                  <c:v>0.26105032588577615</c:v>
                </c:pt>
                <c:pt idx="311">
                  <c:v>0.26110027005529446</c:v>
                </c:pt>
                <c:pt idx="312">
                  <c:v>0.26682244490979201</c:v>
                </c:pt>
                <c:pt idx="313">
                  <c:v>0.26682244490979201</c:v>
                </c:pt>
                <c:pt idx="314">
                  <c:v>0.21139155158698486</c:v>
                </c:pt>
                <c:pt idx="315">
                  <c:v>0.18843150335521841</c:v>
                </c:pt>
                <c:pt idx="316">
                  <c:v>0.21139155158698486</c:v>
                </c:pt>
                <c:pt idx="317">
                  <c:v>3.3483284756698595E-2</c:v>
                </c:pt>
                <c:pt idx="318">
                  <c:v>6.9792696021977463E-2</c:v>
                </c:pt>
                <c:pt idx="319">
                  <c:v>3.3483284756698595E-2</c:v>
                </c:pt>
                <c:pt idx="320">
                  <c:v>3.3483284756698595E-2</c:v>
                </c:pt>
                <c:pt idx="321">
                  <c:v>3.3483284756698595E-2</c:v>
                </c:pt>
                <c:pt idx="322">
                  <c:v>3.3483284756698595E-2</c:v>
                </c:pt>
                <c:pt idx="323">
                  <c:v>3.3483284756698595E-2</c:v>
                </c:pt>
                <c:pt idx="324">
                  <c:v>3.3483284756698595E-2</c:v>
                </c:pt>
                <c:pt idx="325">
                  <c:v>3.3483284756698595E-2</c:v>
                </c:pt>
                <c:pt idx="326">
                  <c:v>5.6443332988493466E-2</c:v>
                </c:pt>
                <c:pt idx="327">
                  <c:v>4.6932536129276059E-2</c:v>
                </c:pt>
                <c:pt idx="328">
                  <c:v>5.6443332988493466E-2</c:v>
                </c:pt>
                <c:pt idx="329">
                  <c:v>8.3241947394554927E-2</c:v>
                </c:pt>
                <c:pt idx="330">
                  <c:v>9.2752744253772335E-2</c:v>
                </c:pt>
                <c:pt idx="331">
                  <c:v>9.2752744253772335E-2</c:v>
                </c:pt>
                <c:pt idx="332">
                  <c:v>9.2752744253772335E-2</c:v>
                </c:pt>
                <c:pt idx="333">
                  <c:v>0.11576273665508552</c:v>
                </c:pt>
                <c:pt idx="334">
                  <c:v>0.1062019956263498</c:v>
                </c:pt>
                <c:pt idx="335">
                  <c:v>0.11955135865980537</c:v>
                </c:pt>
                <c:pt idx="336">
                  <c:v>9.2752744253772335E-2</c:v>
                </c:pt>
                <c:pt idx="337">
                  <c:v>9.2752744253772335E-2</c:v>
                </c:pt>
                <c:pt idx="338">
                  <c:v>6.9792696021977463E-2</c:v>
                </c:pt>
                <c:pt idx="339">
                  <c:v>4.6932536129276059E-2</c:v>
                </c:pt>
                <c:pt idx="340">
                  <c:v>9.2752744253772335E-2</c:v>
                </c:pt>
                <c:pt idx="341">
                  <c:v>0.20566937673248731</c:v>
                </c:pt>
                <c:pt idx="342">
                  <c:v>0.20566937673248731</c:v>
                </c:pt>
                <c:pt idx="343">
                  <c:v>8.3241947394554927E-2</c:v>
                </c:pt>
                <c:pt idx="344">
                  <c:v>3.3483284756698595E-2</c:v>
                </c:pt>
                <c:pt idx="345">
                  <c:v>0.19794230021443582</c:v>
                </c:pt>
                <c:pt idx="346">
                  <c:v>0.14251140689162867</c:v>
                </c:pt>
                <c:pt idx="347">
                  <c:v>0.12916204385814467</c:v>
                </c:pt>
                <c:pt idx="348">
                  <c:v>0.16163288894915695</c:v>
                </c:pt>
                <c:pt idx="349">
                  <c:v>0.14251140689162867</c:v>
                </c:pt>
                <c:pt idx="350">
                  <c:v>3.3483284756698595E-2</c:v>
                </c:pt>
                <c:pt idx="351">
                  <c:v>3.3483284756698595E-2</c:v>
                </c:pt>
                <c:pt idx="352">
                  <c:v>3.3483284756698595E-2</c:v>
                </c:pt>
                <c:pt idx="353">
                  <c:v>3.3483284756698595E-2</c:v>
                </c:pt>
                <c:pt idx="354">
                  <c:v>3.3483284756698595E-2</c:v>
                </c:pt>
                <c:pt idx="355">
                  <c:v>3.3483284756698595E-2</c:v>
                </c:pt>
                <c:pt idx="356">
                  <c:v>3.3483284756698595E-2</c:v>
                </c:pt>
                <c:pt idx="357">
                  <c:v>0.1062019956263498</c:v>
                </c:pt>
                <c:pt idx="358">
                  <c:v>3.3483284756698595E-2</c:v>
                </c:pt>
                <c:pt idx="359">
                  <c:v>9.2752744253772335E-2</c:v>
                </c:pt>
                <c:pt idx="360">
                  <c:v>6.9792696021977463E-2</c:v>
                </c:pt>
                <c:pt idx="361">
                  <c:v>7.9403381220288338E-2</c:v>
                </c:pt>
                <c:pt idx="362">
                  <c:v>0.15207214792042123</c:v>
                </c:pt>
                <c:pt idx="363">
                  <c:v>6.9792696021977463E-2</c:v>
                </c:pt>
                <c:pt idx="364">
                  <c:v>9.6591310428010502E-2</c:v>
                </c:pt>
                <c:pt idx="365">
                  <c:v>5.6443332988493466E-2</c:v>
                </c:pt>
                <c:pt idx="366">
                  <c:v>0.21948964193597931</c:v>
                </c:pt>
                <c:pt idx="367">
                  <c:v>5.6443332988493466E-2</c:v>
                </c:pt>
                <c:pt idx="368">
                  <c:v>4.2994081615944424E-2</c:v>
                </c:pt>
                <c:pt idx="369">
                  <c:v>5.6443332988493466E-2</c:v>
                </c:pt>
                <c:pt idx="370">
                  <c:v>7.9403381220288338E-2</c:v>
                </c:pt>
                <c:pt idx="371">
                  <c:v>0.15202220375084607</c:v>
                </c:pt>
                <c:pt idx="372">
                  <c:v>0.12916204385814467</c:v>
                </c:pt>
                <c:pt idx="373">
                  <c:v>0.11571279248556721</c:v>
                </c:pt>
                <c:pt idx="374">
                  <c:v>9.2752744253772335E-2</c:v>
                </c:pt>
                <c:pt idx="375">
                  <c:v>3.3483284756698595E-2</c:v>
                </c:pt>
                <c:pt idx="376">
                  <c:v>5.6443332988493466E-2</c:v>
                </c:pt>
                <c:pt idx="377">
                  <c:v>3.3483284756698595E-2</c:v>
                </c:pt>
                <c:pt idx="378">
                  <c:v>3.3483284756698595E-2</c:v>
                </c:pt>
                <c:pt idx="379">
                  <c:v>7.9403381220288338E-2</c:v>
                </c:pt>
                <c:pt idx="380">
                  <c:v>5.6443332988493466E-2</c:v>
                </c:pt>
                <c:pt idx="381">
                  <c:v>3.3483284756698595E-2</c:v>
                </c:pt>
                <c:pt idx="382">
                  <c:v>0.13300061003238284</c:v>
                </c:pt>
                <c:pt idx="383">
                  <c:v>4.2994081615944424E-2</c:v>
                </c:pt>
                <c:pt idx="384">
                  <c:v>9.2752744253772335E-2</c:v>
                </c:pt>
                <c:pt idx="385">
                  <c:v>3.3483284756698595E-2</c:v>
                </c:pt>
                <c:pt idx="386">
                  <c:v>0.37780552453864402</c:v>
                </c:pt>
                <c:pt idx="387">
                  <c:v>3.3483284756698595E-2</c:v>
                </c:pt>
                <c:pt idx="388">
                  <c:v>0.17882081815690754</c:v>
                </c:pt>
                <c:pt idx="389">
                  <c:v>3.3483284756698595E-2</c:v>
                </c:pt>
                <c:pt idx="390">
                  <c:v>6.9792696021977463E-2</c:v>
                </c:pt>
                <c:pt idx="391">
                  <c:v>7.363126219621563E-2</c:v>
                </c:pt>
                <c:pt idx="392">
                  <c:v>0.15202220375084607</c:v>
                </c:pt>
                <c:pt idx="393">
                  <c:v>0.12522358934478461</c:v>
                </c:pt>
                <c:pt idx="394">
                  <c:v>8.3241947394554927E-2</c:v>
                </c:pt>
                <c:pt idx="395">
                  <c:v>4.2994081615944424E-2</c:v>
                </c:pt>
                <c:pt idx="396">
                  <c:v>5.6443332988493466E-2</c:v>
                </c:pt>
                <c:pt idx="397">
                  <c:v>0.11571279248556721</c:v>
                </c:pt>
                <c:pt idx="398">
                  <c:v>0.27080014127068353</c:v>
                </c:pt>
                <c:pt idx="399">
                  <c:v>0.24784009303886023</c:v>
                </c:pt>
                <c:pt idx="400">
                  <c:v>0.28424939264323257</c:v>
                </c:pt>
                <c:pt idx="401">
                  <c:v>0.24784009303886023</c:v>
                </c:pt>
                <c:pt idx="402">
                  <c:v>0.10236342945208321</c:v>
                </c:pt>
                <c:pt idx="403">
                  <c:v>0.27449957725832519</c:v>
                </c:pt>
                <c:pt idx="404">
                  <c:v>0.24770096285226373</c:v>
                </c:pt>
                <c:pt idx="405">
                  <c:v>0.22474091462049728</c:v>
                </c:pt>
                <c:pt idx="406">
                  <c:v>0.23819016599304632</c:v>
                </c:pt>
                <c:pt idx="407">
                  <c:v>0.15202220375084607</c:v>
                </c:pt>
                <c:pt idx="408">
                  <c:v>9.2752744253772335E-2</c:v>
                </c:pt>
                <c:pt idx="409">
                  <c:v>0.10231348528253648</c:v>
                </c:pt>
                <c:pt idx="410">
                  <c:v>9.2752744253772335E-2</c:v>
                </c:pt>
                <c:pt idx="411">
                  <c:v>0.38924987424775281</c:v>
                </c:pt>
                <c:pt idx="412">
                  <c:v>7.3681206365762364E-2</c:v>
                </c:pt>
                <c:pt idx="413">
                  <c:v>0.18843150335521841</c:v>
                </c:pt>
                <c:pt idx="414">
                  <c:v>3.3483284756698595E-2</c:v>
                </c:pt>
                <c:pt idx="415">
                  <c:v>3.3483284756698595E-2</c:v>
                </c:pt>
                <c:pt idx="416">
                  <c:v>7.363126219621563E-2</c:v>
                </c:pt>
                <c:pt idx="417">
                  <c:v>4.2994081615944424E-2</c:v>
                </c:pt>
                <c:pt idx="418">
                  <c:v>0.16547145512339512</c:v>
                </c:pt>
                <c:pt idx="419">
                  <c:v>0.15202220375084607</c:v>
                </c:pt>
                <c:pt idx="420">
                  <c:v>3.3483284756698595E-2</c:v>
                </c:pt>
                <c:pt idx="421">
                  <c:v>3.3483284756698595E-2</c:v>
                </c:pt>
                <c:pt idx="422">
                  <c:v>3.3483284756698595E-2</c:v>
                </c:pt>
                <c:pt idx="423">
                  <c:v>3.3483284756698595E-2</c:v>
                </c:pt>
                <c:pt idx="424">
                  <c:v>3.3483284756698595E-2</c:v>
                </c:pt>
                <c:pt idx="425">
                  <c:v>4.6932536129276059E-2</c:v>
                </c:pt>
                <c:pt idx="426">
                  <c:v>3.3483284756698595E-2</c:v>
                </c:pt>
                <c:pt idx="427">
                  <c:v>9.2752744253772335E-2</c:v>
                </c:pt>
                <c:pt idx="428">
                  <c:v>0.12916204385811625</c:v>
                </c:pt>
                <c:pt idx="429">
                  <c:v>9.2752744253772335E-2</c:v>
                </c:pt>
                <c:pt idx="430">
                  <c:v>4.2994081615944424E-2</c:v>
                </c:pt>
                <c:pt idx="431">
                  <c:v>4.2994081615944424E-2</c:v>
                </c:pt>
                <c:pt idx="432">
                  <c:v>3.3483284756698595E-2</c:v>
                </c:pt>
                <c:pt idx="433">
                  <c:v>3.3483284756698595E-2</c:v>
                </c:pt>
                <c:pt idx="434">
                  <c:v>4.2994081615944424E-2</c:v>
                </c:pt>
                <c:pt idx="435">
                  <c:v>4.2994081615944424E-2</c:v>
                </c:pt>
                <c:pt idx="436">
                  <c:v>3.3483284756698595E-2</c:v>
                </c:pt>
                <c:pt idx="437">
                  <c:v>3.3483284756698595E-2</c:v>
                </c:pt>
                <c:pt idx="438">
                  <c:v>3.3483284756698595E-2</c:v>
                </c:pt>
                <c:pt idx="439">
                  <c:v>3.3483284756698595E-2</c:v>
                </c:pt>
                <c:pt idx="440">
                  <c:v>3.3483284756698595E-2</c:v>
                </c:pt>
                <c:pt idx="441">
                  <c:v>3.3483284756698595E-2</c:v>
                </c:pt>
                <c:pt idx="442">
                  <c:v>3.3483284756698595E-2</c:v>
                </c:pt>
                <c:pt idx="443">
                  <c:v>3.3483284756698595E-2</c:v>
                </c:pt>
                <c:pt idx="444">
                  <c:v>3.3483284756698595E-2</c:v>
                </c:pt>
                <c:pt idx="445">
                  <c:v>9.2752744253772335E-2</c:v>
                </c:pt>
                <c:pt idx="446">
                  <c:v>4.6882591959729325E-2</c:v>
                </c:pt>
                <c:pt idx="447">
                  <c:v>3.3533228926245329E-2</c:v>
                </c:pt>
                <c:pt idx="448">
                  <c:v>5.6393388818946732E-2</c:v>
                </c:pt>
                <c:pt idx="449">
                  <c:v>5.6393388818946732E-2</c:v>
                </c:pt>
                <c:pt idx="450">
                  <c:v>5.6443332988493466E-2</c:v>
                </c:pt>
                <c:pt idx="451">
                  <c:v>5.6443332988521888E-2</c:v>
                </c:pt>
                <c:pt idx="452">
                  <c:v>5.6443332988521888E-2</c:v>
                </c:pt>
                <c:pt idx="453">
                  <c:v>5.6443332988493466E-2</c:v>
                </c:pt>
                <c:pt idx="454">
                  <c:v>5.6443332988521888E-2</c:v>
                </c:pt>
                <c:pt idx="455">
                  <c:v>4.3044025785491158E-2</c:v>
                </c:pt>
                <c:pt idx="456">
                  <c:v>6.9842640191552618E-2</c:v>
                </c:pt>
                <c:pt idx="457">
                  <c:v>6.9842640191552618E-2</c:v>
                </c:pt>
                <c:pt idx="458">
                  <c:v>6.9792696021977463E-2</c:v>
                </c:pt>
                <c:pt idx="459">
                  <c:v>5.6393388818946732E-2</c:v>
                </c:pt>
                <c:pt idx="460">
                  <c:v>5.6393388818946732E-2</c:v>
                </c:pt>
                <c:pt idx="461">
                  <c:v>5.6443332988521888E-2</c:v>
                </c:pt>
                <c:pt idx="462">
                  <c:v>3.3483284756698595E-2</c:v>
                </c:pt>
                <c:pt idx="463">
                  <c:v>3.3483284756698595E-2</c:v>
                </c:pt>
                <c:pt idx="464">
                  <c:v>3.3483284756698595E-2</c:v>
                </c:pt>
                <c:pt idx="465">
                  <c:v>3.3483284756698595E-2</c:v>
                </c:pt>
                <c:pt idx="466">
                  <c:v>0.12911209968859794</c:v>
                </c:pt>
                <c:pt idx="467">
                  <c:v>6.5954129847739296E-2</c:v>
                </c:pt>
                <c:pt idx="468">
                  <c:v>0.22474091462049728</c:v>
                </c:pt>
                <c:pt idx="469">
                  <c:v>0.17498225198261252</c:v>
                </c:pt>
                <c:pt idx="470">
                  <c:v>0.24770096285226373</c:v>
                </c:pt>
                <c:pt idx="471">
                  <c:v>0.21139155158698486</c:v>
                </c:pt>
                <c:pt idx="472">
                  <c:v>0.27066101108403018</c:v>
                </c:pt>
                <c:pt idx="473">
                  <c:v>0.30697042234930905</c:v>
                </c:pt>
                <c:pt idx="474">
                  <c:v>0.30697042234930905</c:v>
                </c:pt>
                <c:pt idx="475">
                  <c:v>0.30697042234930905</c:v>
                </c:pt>
                <c:pt idx="476">
                  <c:v>0.30697042234930905</c:v>
                </c:pt>
                <c:pt idx="477">
                  <c:v>0.30697042234930905</c:v>
                </c:pt>
                <c:pt idx="478">
                  <c:v>0.30697042234930905</c:v>
                </c:pt>
                <c:pt idx="479">
                  <c:v>0.30697042234930905</c:v>
                </c:pt>
                <c:pt idx="480">
                  <c:v>0.28022175211287959</c:v>
                </c:pt>
                <c:pt idx="481">
                  <c:v>0.29357111514633516</c:v>
                </c:pt>
                <c:pt idx="482">
                  <c:v>0.31653116337815845</c:v>
                </c:pt>
                <c:pt idx="483">
                  <c:v>0.26105032588577615</c:v>
                </c:pt>
                <c:pt idx="484">
                  <c:v>0.29357111514633516</c:v>
                </c:pt>
                <c:pt idx="485">
                  <c:v>0.27061106691451187</c:v>
                </c:pt>
                <c:pt idx="486">
                  <c:v>0.42939785168721301</c:v>
                </c:pt>
                <c:pt idx="487">
                  <c:v>0.27449957725832519</c:v>
                </c:pt>
                <c:pt idx="488">
                  <c:v>0.17498225198261252</c:v>
                </c:pt>
                <c:pt idx="489">
                  <c:v>4.2994081615944424E-2</c:v>
                </c:pt>
                <c:pt idx="490">
                  <c:v>3.3483284756698595E-2</c:v>
                </c:pt>
                <c:pt idx="491">
                  <c:v>5.6443332988493466E-2</c:v>
                </c:pt>
                <c:pt idx="492">
                  <c:v>4.2994081615944424E-2</c:v>
                </c:pt>
                <c:pt idx="493">
                  <c:v>3.3483284756698595E-2</c:v>
                </c:pt>
                <c:pt idx="494">
                  <c:v>0.12916204385814467</c:v>
                </c:pt>
                <c:pt idx="495">
                  <c:v>0.15202220375084607</c:v>
                </c:pt>
                <c:pt idx="496">
                  <c:v>0.11571279248556721</c:v>
                </c:pt>
                <c:pt idx="497">
                  <c:v>3.3483284756698595E-2</c:v>
                </c:pt>
                <c:pt idx="498">
                  <c:v>5.6443332988493466E-2</c:v>
                </c:pt>
                <c:pt idx="499">
                  <c:v>0.10236342945208321</c:v>
                </c:pt>
                <c:pt idx="500">
                  <c:v>9.2752744253772335E-2</c:v>
                </c:pt>
                <c:pt idx="501">
                  <c:v>9.2752744253772335E-2</c:v>
                </c:pt>
                <c:pt idx="502">
                  <c:v>0.12916204385814467</c:v>
                </c:pt>
                <c:pt idx="503">
                  <c:v>0.16547145512339512</c:v>
                </c:pt>
                <c:pt idx="504">
                  <c:v>0.1386728407173905</c:v>
                </c:pt>
                <c:pt idx="505">
                  <c:v>8.3241947394554927E-2</c:v>
                </c:pt>
                <c:pt idx="506">
                  <c:v>8.3241947394554927E-2</c:v>
                </c:pt>
                <c:pt idx="507">
                  <c:v>0.16163288894915695</c:v>
                </c:pt>
                <c:pt idx="508">
                  <c:v>6.9792696021977463E-2</c:v>
                </c:pt>
                <c:pt idx="509">
                  <c:v>8.3241947394554927E-2</c:v>
                </c:pt>
                <c:pt idx="510">
                  <c:v>3.3483284756698595E-2</c:v>
                </c:pt>
                <c:pt idx="511">
                  <c:v>5.6443332988493466E-2</c:v>
                </c:pt>
                <c:pt idx="512">
                  <c:v>6.9792696021977463E-2</c:v>
                </c:pt>
                <c:pt idx="513">
                  <c:v>0.24628825634204077</c:v>
                </c:pt>
                <c:pt idx="514">
                  <c:v>0.30976016096292369</c:v>
                </c:pt>
                <c:pt idx="515">
                  <c:v>3.3483284756698595E-2</c:v>
                </c:pt>
                <c:pt idx="516">
                  <c:v>3.3483284756698595E-2</c:v>
                </c:pt>
                <c:pt idx="517">
                  <c:v>6.9792696021977463E-2</c:v>
                </c:pt>
                <c:pt idx="518">
                  <c:v>4.2994081615944424E-2</c:v>
                </c:pt>
                <c:pt idx="519">
                  <c:v>3.3483284756698595E-2</c:v>
                </c:pt>
                <c:pt idx="520">
                  <c:v>4.2994081615944424E-2</c:v>
                </c:pt>
                <c:pt idx="521">
                  <c:v>3.3483284756698595E-2</c:v>
                </c:pt>
                <c:pt idx="522">
                  <c:v>4.2994081615944424E-2</c:v>
                </c:pt>
                <c:pt idx="523">
                  <c:v>3.3483284756698595E-2</c:v>
                </c:pt>
                <c:pt idx="524">
                  <c:v>5.6443332988493466E-2</c:v>
                </c:pt>
                <c:pt idx="525">
                  <c:v>3.3483284756698595E-2</c:v>
                </c:pt>
                <c:pt idx="526">
                  <c:v>6.9792696021977463E-2</c:v>
                </c:pt>
                <c:pt idx="527">
                  <c:v>5.6443332988493466E-2</c:v>
                </c:pt>
                <c:pt idx="528">
                  <c:v>5.6443332988493466E-2</c:v>
                </c:pt>
                <c:pt idx="529">
                  <c:v>5.6443332988493466E-2</c:v>
                </c:pt>
                <c:pt idx="530">
                  <c:v>6.5954129847739296E-2</c:v>
                </c:pt>
                <c:pt idx="531">
                  <c:v>7.9403381220288338E-2</c:v>
                </c:pt>
                <c:pt idx="532">
                  <c:v>3.3483284756698595E-2</c:v>
                </c:pt>
                <c:pt idx="533">
                  <c:v>0.17498225198261252</c:v>
                </c:pt>
                <c:pt idx="534">
                  <c:v>6.9792696021977463E-2</c:v>
                </c:pt>
                <c:pt idx="535">
                  <c:v>3.3483284756698595E-2</c:v>
                </c:pt>
                <c:pt idx="536">
                  <c:v>4.2994081615944424E-2</c:v>
                </c:pt>
                <c:pt idx="537">
                  <c:v>3.3483284756698595E-2</c:v>
                </c:pt>
                <c:pt idx="538">
                  <c:v>3.3483284756698595E-2</c:v>
                </c:pt>
                <c:pt idx="539">
                  <c:v>6.9792696021977463E-2</c:v>
                </c:pt>
                <c:pt idx="540">
                  <c:v>3.3483284756698595E-2</c:v>
                </c:pt>
                <c:pt idx="541">
                  <c:v>3.3483284756698595E-2</c:v>
                </c:pt>
                <c:pt idx="542">
                  <c:v>3.3483284756698595E-2</c:v>
                </c:pt>
                <c:pt idx="543">
                  <c:v>5.6443332988493466E-2</c:v>
                </c:pt>
                <c:pt idx="544">
                  <c:v>5.6443332988493466E-2</c:v>
                </c:pt>
                <c:pt idx="545">
                  <c:v>6.5954129847739296E-2</c:v>
                </c:pt>
                <c:pt idx="546">
                  <c:v>5.6443332988493466E-2</c:v>
                </c:pt>
                <c:pt idx="547">
                  <c:v>5.6443332988493466E-2</c:v>
                </c:pt>
                <c:pt idx="548">
                  <c:v>0.10236342945208321</c:v>
                </c:pt>
                <c:pt idx="549">
                  <c:v>0.10236342945208321</c:v>
                </c:pt>
                <c:pt idx="550">
                  <c:v>5.6443332988493466E-2</c:v>
                </c:pt>
                <c:pt idx="551">
                  <c:v>3.3483284756698595E-2</c:v>
                </c:pt>
                <c:pt idx="552">
                  <c:v>5.6443332988493466E-2</c:v>
                </c:pt>
                <c:pt idx="553">
                  <c:v>5.6443332988493466E-2</c:v>
                </c:pt>
                <c:pt idx="554">
                  <c:v>3.3483284756698595E-2</c:v>
                </c:pt>
                <c:pt idx="555">
                  <c:v>3.3483284756698595E-2</c:v>
                </c:pt>
                <c:pt idx="556">
                  <c:v>5.6393388818946732E-2</c:v>
                </c:pt>
                <c:pt idx="557">
                  <c:v>0.10236342945208321</c:v>
                </c:pt>
                <c:pt idx="558">
                  <c:v>3.3483284756698595E-2</c:v>
                </c:pt>
                <c:pt idx="559">
                  <c:v>4.2994081615944424E-2</c:v>
                </c:pt>
                <c:pt idx="560">
                  <c:v>3.3483284756698595E-2</c:v>
                </c:pt>
                <c:pt idx="561">
                  <c:v>6.9792696021977463E-2</c:v>
                </c:pt>
                <c:pt idx="562">
                  <c:v>3.3483284756698595E-2</c:v>
                </c:pt>
                <c:pt idx="563">
                  <c:v>0.11571279248556721</c:v>
                </c:pt>
                <c:pt idx="564">
                  <c:v>0.11571279248556721</c:v>
                </c:pt>
                <c:pt idx="565">
                  <c:v>0.12916204385814467</c:v>
                </c:pt>
                <c:pt idx="566">
                  <c:v>9.2752744253772335E-2</c:v>
                </c:pt>
                <c:pt idx="567">
                  <c:v>0.30237555875044109</c:v>
                </c:pt>
                <c:pt idx="568">
                  <c:v>1.6245411379429697E-2</c:v>
                </c:pt>
                <c:pt idx="569">
                  <c:v>0.30237555875044109</c:v>
                </c:pt>
                <c:pt idx="570">
                  <c:v>3.9205459611252991E-2</c:v>
                </c:pt>
                <c:pt idx="571">
                  <c:v>5.2554822644708565E-2</c:v>
                </c:pt>
                <c:pt idx="572">
                  <c:v>2.7961600068806547E-3</c:v>
                </c:pt>
                <c:pt idx="573">
                  <c:v>0.13923649634517687</c:v>
                </c:pt>
                <c:pt idx="574">
                  <c:v>0.26212769297183058</c:v>
                </c:pt>
                <c:pt idx="575">
                  <c:v>5.6393388818946732E-2</c:v>
                </c:pt>
                <c:pt idx="576">
                  <c:v>7.9353437050770026E-2</c:v>
                </c:pt>
                <c:pt idx="577">
                  <c:v>6.2165507843019441E-2</c:v>
                </c:pt>
                <c:pt idx="578">
                  <c:v>1.6195467209911385E-2</c:v>
                </c:pt>
                <c:pt idx="579">
                  <c:v>0.30237555875044109</c:v>
                </c:pt>
                <c:pt idx="580">
                  <c:v>8.5025667735692423E-2</c:v>
                </c:pt>
                <c:pt idx="581">
                  <c:v>6.2165507843019441E-2</c:v>
                </c:pt>
                <c:pt idx="582">
                  <c:v>7.5514870876475015E-2</c:v>
                </c:pt>
                <c:pt idx="583">
                  <c:v>0.26212769297183058</c:v>
                </c:pt>
                <c:pt idx="584">
                  <c:v>5.6393388818946732E-2</c:v>
                </c:pt>
                <c:pt idx="585">
                  <c:v>2.0063999885792327E-2</c:v>
                </c:pt>
                <c:pt idx="586">
                  <c:v>0.19222012535988142</c:v>
                </c:pt>
                <c:pt idx="587">
                  <c:v>0.14639991723544199</c:v>
                </c:pt>
                <c:pt idx="588">
                  <c:v>3.9155515441734678E-2</c:v>
                </c:pt>
                <c:pt idx="589">
                  <c:v>5.2554822644708565E-2</c:v>
                </c:pt>
                <c:pt idx="590">
                  <c:v>5.2554822644708565E-2</c:v>
                </c:pt>
                <c:pt idx="591">
                  <c:v>2.9594774412885272E-2</c:v>
                </c:pt>
                <c:pt idx="592">
                  <c:v>2.7961600068806547E-3</c:v>
                </c:pt>
                <c:pt idx="593">
                  <c:v>1.6245411379429697E-2</c:v>
                </c:pt>
                <c:pt idx="594">
                  <c:v>5.2554822644708565E-2</c:v>
                </c:pt>
                <c:pt idx="595">
                  <c:v>5.2554822644708565E-2</c:v>
                </c:pt>
                <c:pt idx="596">
                  <c:v>5.2554822644765409E-2</c:v>
                </c:pt>
                <c:pt idx="597">
                  <c:v>6.6004074017257608E-2</c:v>
                </c:pt>
                <c:pt idx="598">
                  <c:v>6.6004074017314451E-2</c:v>
                </c:pt>
                <c:pt idx="599">
                  <c:v>7.9353437050770026E-2</c:v>
                </c:pt>
                <c:pt idx="600">
                  <c:v>3.9205459611252991E-2</c:v>
                </c:pt>
                <c:pt idx="601">
                  <c:v>0.41805339031725453</c:v>
                </c:pt>
                <c:pt idx="602">
                  <c:v>3.9155515441734678E-2</c:v>
                </c:pt>
                <c:pt idx="603">
                  <c:v>9.2802688423319069E-2</c:v>
                </c:pt>
                <c:pt idx="604">
                  <c:v>0.27681841370190341</c:v>
                </c:pt>
                <c:pt idx="605">
                  <c:v>9.2802688423319069E-2</c:v>
                </c:pt>
                <c:pt idx="606">
                  <c:v>9.2802688423319069E-2</c:v>
                </c:pt>
                <c:pt idx="607">
                  <c:v>6.9842640191552618E-2</c:v>
                </c:pt>
                <c:pt idx="608">
                  <c:v>0.10231348528253648</c:v>
                </c:pt>
                <c:pt idx="609">
                  <c:v>0.10231348528253648</c:v>
                </c:pt>
                <c:pt idx="610">
                  <c:v>0.51346102392687953</c:v>
                </c:pt>
                <c:pt idx="611">
                  <c:v>0.12911209968859794</c:v>
                </c:pt>
                <c:pt idx="612">
                  <c:v>0.25726170388105629</c:v>
                </c:pt>
                <c:pt idx="613">
                  <c:v>0.3854113080734578</c:v>
                </c:pt>
                <c:pt idx="614">
                  <c:v>0.51346102392687953</c:v>
                </c:pt>
                <c:pt idx="615">
                  <c:v>0.64161062811933789</c:v>
                </c:pt>
                <c:pt idx="616">
                  <c:v>0.51346102392687953</c:v>
                </c:pt>
                <c:pt idx="617">
                  <c:v>0.64161062811933789</c:v>
                </c:pt>
                <c:pt idx="618">
                  <c:v>0.76976023231168256</c:v>
                </c:pt>
                <c:pt idx="619">
                  <c:v>0.76976023231168256</c:v>
                </c:pt>
                <c:pt idx="620">
                  <c:v>0.89790983650436829</c:v>
                </c:pt>
                <c:pt idx="621">
                  <c:v>0.76976023231168256</c:v>
                </c:pt>
                <c:pt idx="622">
                  <c:v>0.49050097569511308</c:v>
                </c:pt>
                <c:pt idx="623">
                  <c:v>0.61865057988757144</c:v>
                </c:pt>
                <c:pt idx="624">
                  <c:v>0.49050097569511308</c:v>
                </c:pt>
                <c:pt idx="625">
                  <c:v>0.74680018407980242</c:v>
                </c:pt>
                <c:pt idx="626">
                  <c:v>0.74680018407980242</c:v>
                </c:pt>
                <c:pt idx="627">
                  <c:v>0.51346102392687953</c:v>
                </c:pt>
                <c:pt idx="628">
                  <c:v>0.74680018407980242</c:v>
                </c:pt>
                <c:pt idx="629">
                  <c:v>0.87494978827248815</c:v>
                </c:pt>
                <c:pt idx="630">
                  <c:v>1.0029995041259099</c:v>
                </c:pt>
                <c:pt idx="631">
                  <c:v>0.61870052405708975</c:v>
                </c:pt>
                <c:pt idx="632">
                  <c:v>8.3192003225008193E-2</c:v>
                </c:pt>
                <c:pt idx="633">
                  <c:v>6.02319549931849E-2</c:v>
                </c:pt>
                <c:pt idx="634">
                  <c:v>0.30237555875044109</c:v>
                </c:pt>
                <c:pt idx="635">
                  <c:v>0.30237555875044109</c:v>
                </c:pt>
                <c:pt idx="636">
                  <c:v>0.30237555875044109</c:v>
                </c:pt>
                <c:pt idx="637">
                  <c:v>0.22085240427668396</c:v>
                </c:pt>
                <c:pt idx="638">
                  <c:v>5.6393388818946732E-2</c:v>
                </c:pt>
                <c:pt idx="639">
                  <c:v>0.30237555875044109</c:v>
                </c:pt>
                <c:pt idx="640">
                  <c:v>4.6882591959729325E-2</c:v>
                </c:pt>
                <c:pt idx="641">
                  <c:v>4.6882591959729325E-2</c:v>
                </c:pt>
                <c:pt idx="642">
                  <c:v>0.17503219615224452</c:v>
                </c:pt>
                <c:pt idx="643">
                  <c:v>6.6004074017257608E-2</c:v>
                </c:pt>
                <c:pt idx="644">
                  <c:v>0.16931002129763328</c:v>
                </c:pt>
                <c:pt idx="645">
                  <c:v>0.14251140689162867</c:v>
                </c:pt>
                <c:pt idx="646">
                  <c:v>0.21134160741746655</c:v>
                </c:pt>
                <c:pt idx="647">
                  <c:v>0.30237555875044109</c:v>
                </c:pt>
                <c:pt idx="648">
                  <c:v>0.10615205145677464</c:v>
                </c:pt>
                <c:pt idx="649">
                  <c:v>4.6882591959729325E-2</c:v>
                </c:pt>
                <c:pt idx="650">
                  <c:v>4.6882591959729325E-2</c:v>
                </c:pt>
                <c:pt idx="651">
                  <c:v>0.10615205145677464</c:v>
                </c:pt>
                <c:pt idx="652">
                  <c:v>0.11960130282932369</c:v>
                </c:pt>
                <c:pt idx="653">
                  <c:v>6.9842640191552618E-2</c:v>
                </c:pt>
                <c:pt idx="654">
                  <c:v>4.6882591959729325E-2</c:v>
                </c:pt>
                <c:pt idx="655">
                  <c:v>6.9842640191552618E-2</c:v>
                </c:pt>
                <c:pt idx="656">
                  <c:v>8.3192003225008193E-2</c:v>
                </c:pt>
                <c:pt idx="657">
                  <c:v>8.3192003225008193E-2</c:v>
                </c:pt>
                <c:pt idx="658">
                  <c:v>9.6641254597557236E-2</c:v>
                </c:pt>
                <c:pt idx="659">
                  <c:v>0.10615205145677464</c:v>
                </c:pt>
                <c:pt idx="660">
                  <c:v>0.14256135106114698</c:v>
                </c:pt>
                <c:pt idx="661">
                  <c:v>0.1654215109538768</c:v>
                </c:pt>
                <c:pt idx="662">
                  <c:v>0.17887076232642585</c:v>
                </c:pt>
                <c:pt idx="663">
                  <c:v>0.17887076232642585</c:v>
                </c:pt>
                <c:pt idx="664">
                  <c:v>0.1883815591857001</c:v>
                </c:pt>
                <c:pt idx="665">
                  <c:v>0.18843150335521841</c:v>
                </c:pt>
                <c:pt idx="666">
                  <c:v>0.44468076757061681</c:v>
                </c:pt>
                <c:pt idx="667">
                  <c:v>0.44468076757061681</c:v>
                </c:pt>
                <c:pt idx="668">
                  <c:v>0.21518017359170472</c:v>
                </c:pt>
                <c:pt idx="669">
                  <c:v>0.22862942496425376</c:v>
                </c:pt>
                <c:pt idx="670">
                  <c:v>0.21523011776122303</c:v>
                </c:pt>
                <c:pt idx="671">
                  <c:v>0.21134160741746655</c:v>
                </c:pt>
                <c:pt idx="672">
                  <c:v>0.24197878799770933</c:v>
                </c:pt>
                <c:pt idx="673">
                  <c:v>0.22479085879001559</c:v>
                </c:pt>
                <c:pt idx="674">
                  <c:v>0.1559107140946594</c:v>
                </c:pt>
                <c:pt idx="675">
                  <c:v>8.3192003225008193E-2</c:v>
                </c:pt>
                <c:pt idx="676">
                  <c:v>0.17503219615218768</c:v>
                </c:pt>
                <c:pt idx="677">
                  <c:v>0.21139155158698486</c:v>
                </c:pt>
                <c:pt idx="678">
                  <c:v>4.6882591959729325E-2</c:v>
                </c:pt>
                <c:pt idx="679">
                  <c:v>0.1559107140946594</c:v>
                </c:pt>
                <c:pt idx="680">
                  <c:v>0.14256135106114698</c:v>
                </c:pt>
                <c:pt idx="681">
                  <c:v>4.6882591959729325E-2</c:v>
                </c:pt>
                <c:pt idx="682">
                  <c:v>4.6882591959729325E-2</c:v>
                </c:pt>
                <c:pt idx="683">
                  <c:v>4.6882591959729325E-2</c:v>
                </c:pt>
                <c:pt idx="684">
                  <c:v>4.6882591959729325E-2</c:v>
                </c:pt>
                <c:pt idx="685">
                  <c:v>6.9842640191552618E-2</c:v>
                </c:pt>
                <c:pt idx="686">
                  <c:v>8.3192003225008193E-2</c:v>
                </c:pt>
                <c:pt idx="687">
                  <c:v>0.10615205145677464</c:v>
                </c:pt>
                <c:pt idx="688">
                  <c:v>0.10615205145677464</c:v>
                </c:pt>
                <c:pt idx="689">
                  <c:v>0.10615205145677464</c:v>
                </c:pt>
                <c:pt idx="690">
                  <c:v>0.15207214792036439</c:v>
                </c:pt>
                <c:pt idx="691">
                  <c:v>0.22474091462049728</c:v>
                </c:pt>
                <c:pt idx="692">
                  <c:v>0.17498225198261252</c:v>
                </c:pt>
                <c:pt idx="693">
                  <c:v>4.6882591959729325E-2</c:v>
                </c:pt>
                <c:pt idx="694">
                  <c:v>0.10615205145677464</c:v>
                </c:pt>
                <c:pt idx="695">
                  <c:v>0.11960130282932369</c:v>
                </c:pt>
                <c:pt idx="696">
                  <c:v>0.14256135106114698</c:v>
                </c:pt>
                <c:pt idx="697">
                  <c:v>0.1559107140946594</c:v>
                </c:pt>
                <c:pt idx="698">
                  <c:v>0.14256135106114698</c:v>
                </c:pt>
                <c:pt idx="699">
                  <c:v>0.10615205145677464</c:v>
                </c:pt>
                <c:pt idx="700">
                  <c:v>0.10231348528253648</c:v>
                </c:pt>
                <c:pt idx="701">
                  <c:v>8.3192003225008193E-2</c:v>
                </c:pt>
                <c:pt idx="702">
                  <c:v>0.16931002129763328</c:v>
                </c:pt>
                <c:pt idx="703">
                  <c:v>4.6882591959729325E-2</c:v>
                </c:pt>
                <c:pt idx="704">
                  <c:v>0.14251140689162867</c:v>
                </c:pt>
                <c:pt idx="705">
                  <c:v>4.6882591959729325E-2</c:v>
                </c:pt>
                <c:pt idx="706">
                  <c:v>6.9842640191552618E-2</c:v>
                </c:pt>
                <c:pt idx="707">
                  <c:v>0.10615205145677464</c:v>
                </c:pt>
                <c:pt idx="708">
                  <c:v>8.3192003225008193E-2</c:v>
                </c:pt>
                <c:pt idx="709">
                  <c:v>0.13862289654781534</c:v>
                </c:pt>
                <c:pt idx="710">
                  <c:v>0.31653116337815845</c:v>
                </c:pt>
                <c:pt idx="711">
                  <c:v>0.31658110754767677</c:v>
                </c:pt>
                <c:pt idx="712">
                  <c:v>0.3070203665188842</c:v>
                </c:pt>
                <c:pt idx="713">
                  <c:v>0.3299804147507075</c:v>
                </c:pt>
                <c:pt idx="714">
                  <c:v>4.6882591959729325E-2</c:v>
                </c:pt>
                <c:pt idx="715">
                  <c:v>8.3192003225008193E-2</c:v>
                </c:pt>
                <c:pt idx="716">
                  <c:v>0.11576273665514236</c:v>
                </c:pt>
                <c:pt idx="717">
                  <c:v>0.12911209968859794</c:v>
                </c:pt>
                <c:pt idx="718">
                  <c:v>0.10231348528253648</c:v>
                </c:pt>
                <c:pt idx="719">
                  <c:v>0.18459293718098024</c:v>
                </c:pt>
                <c:pt idx="720">
                  <c:v>0.16163288894915695</c:v>
                </c:pt>
                <c:pt idx="721">
                  <c:v>4.6882591959729325E-2</c:v>
                </c:pt>
                <c:pt idx="722">
                  <c:v>0.11576273665514236</c:v>
                </c:pt>
                <c:pt idx="723">
                  <c:v>9.2802688423319069E-2</c:v>
                </c:pt>
                <c:pt idx="724">
                  <c:v>0.16158294477958179</c:v>
                </c:pt>
                <c:pt idx="725">
                  <c:v>0.12527353351435977</c:v>
                </c:pt>
                <c:pt idx="726">
                  <c:v>0.13862289654781534</c:v>
                </c:pt>
                <c:pt idx="727">
                  <c:v>0.17887076232642585</c:v>
                </c:pt>
                <c:pt idx="728">
                  <c:v>0.1654215109538768</c:v>
                </c:pt>
                <c:pt idx="729">
                  <c:v>4.6882591959729325E-2</c:v>
                </c:pt>
                <c:pt idx="730">
                  <c:v>5.6393388818946732E-2</c:v>
                </c:pt>
                <c:pt idx="731">
                  <c:v>0.22474091462044044</c:v>
                </c:pt>
                <c:pt idx="732">
                  <c:v>0.23819016599304632</c:v>
                </c:pt>
                <c:pt idx="733">
                  <c:v>0.20178086638867399</c:v>
                </c:pt>
                <c:pt idx="734">
                  <c:v>0.24770096285226373</c:v>
                </c:pt>
                <c:pt idx="735">
                  <c:v>0.1883815591857001</c:v>
                </c:pt>
                <c:pt idx="736">
                  <c:v>0.21134160741746655</c:v>
                </c:pt>
                <c:pt idx="737">
                  <c:v>0.1654215109538768</c:v>
                </c:pt>
                <c:pt idx="738">
                  <c:v>0.21523011776122303</c:v>
                </c:pt>
                <c:pt idx="739">
                  <c:v>0.23819016599304632</c:v>
                </c:pt>
                <c:pt idx="740">
                  <c:v>0.23819016599304632</c:v>
                </c:pt>
                <c:pt idx="741">
                  <c:v>0.1654215109538768</c:v>
                </c:pt>
                <c:pt idx="742">
                  <c:v>0.1883815591857001</c:v>
                </c:pt>
                <c:pt idx="743">
                  <c:v>0.21134160741746655</c:v>
                </c:pt>
                <c:pt idx="744">
                  <c:v>0.1883815591857001</c:v>
                </c:pt>
                <c:pt idx="745">
                  <c:v>0.20183081055824914</c:v>
                </c:pt>
                <c:pt idx="746">
                  <c:v>0.22479085879001559</c:v>
                </c:pt>
                <c:pt idx="747">
                  <c:v>0.17882081815685069</c:v>
                </c:pt>
                <c:pt idx="748">
                  <c:v>0.20178086638867399</c:v>
                </c:pt>
                <c:pt idx="749">
                  <c:v>0.20178086638867399</c:v>
                </c:pt>
                <c:pt idx="750">
                  <c:v>0.19227006952945658</c:v>
                </c:pt>
                <c:pt idx="751">
                  <c:v>0.21523011776122303</c:v>
                </c:pt>
                <c:pt idx="752">
                  <c:v>0.22474091462044044</c:v>
                </c:pt>
                <c:pt idx="753">
                  <c:v>0.23819016599304632</c:v>
                </c:pt>
                <c:pt idx="754">
                  <c:v>0.26105032588577615</c:v>
                </c:pt>
                <c:pt idx="755">
                  <c:v>0.21523011776122303</c:v>
                </c:pt>
                <c:pt idx="756">
                  <c:v>0.1654215109538768</c:v>
                </c:pt>
                <c:pt idx="757">
                  <c:v>0.20183081055824914</c:v>
                </c:pt>
                <c:pt idx="758">
                  <c:v>0.36623988184641121</c:v>
                </c:pt>
                <c:pt idx="759">
                  <c:v>0.24765101868274542</c:v>
                </c:pt>
                <c:pt idx="760">
                  <c:v>0.27061106691451187</c:v>
                </c:pt>
                <c:pt idx="761">
                  <c:v>0.22474091462044044</c:v>
                </c:pt>
                <c:pt idx="762">
                  <c:v>0.3394412674402929</c:v>
                </c:pt>
                <c:pt idx="763">
                  <c:v>0.22479085879001559</c:v>
                </c:pt>
                <c:pt idx="764">
                  <c:v>0.14256135106114698</c:v>
                </c:pt>
                <c:pt idx="765">
                  <c:v>0.16158294477958179</c:v>
                </c:pt>
                <c:pt idx="766">
                  <c:v>0.16158294477958179</c:v>
                </c:pt>
                <c:pt idx="767">
                  <c:v>0.18454299301140509</c:v>
                </c:pt>
                <c:pt idx="768">
                  <c:v>0.15207214792036439</c:v>
                </c:pt>
                <c:pt idx="769">
                  <c:v>4.6882591959729325E-2</c:v>
                </c:pt>
                <c:pt idx="770">
                  <c:v>4.6882591959729325E-2</c:v>
                </c:pt>
                <c:pt idx="771">
                  <c:v>0.10615205145677464</c:v>
                </c:pt>
                <c:pt idx="772">
                  <c:v>0.10615205145677464</c:v>
                </c:pt>
                <c:pt idx="773">
                  <c:v>0.14823358174618306</c:v>
                </c:pt>
                <c:pt idx="774">
                  <c:v>9.2802688423319069E-2</c:v>
                </c:pt>
                <c:pt idx="775">
                  <c:v>0.21134160741746655</c:v>
                </c:pt>
                <c:pt idx="776">
                  <c:v>4.6882591959729325E-2</c:v>
                </c:pt>
                <c:pt idx="777">
                  <c:v>5.6393388818946732E-2</c:v>
                </c:pt>
                <c:pt idx="778">
                  <c:v>0.23814022182347117</c:v>
                </c:pt>
                <c:pt idx="779">
                  <c:v>0.3838416341732227</c:v>
                </c:pt>
                <c:pt idx="780">
                  <c:v>0.3838416341732227</c:v>
                </c:pt>
                <c:pt idx="781">
                  <c:v>4.6882591959729325E-2</c:v>
                </c:pt>
                <c:pt idx="782">
                  <c:v>0.10231348528253648</c:v>
                </c:pt>
                <c:pt idx="783">
                  <c:v>0.13862289654781534</c:v>
                </c:pt>
                <c:pt idx="784">
                  <c:v>9.2802688423319069E-2</c:v>
                </c:pt>
                <c:pt idx="785">
                  <c:v>9.2802688423319069E-2</c:v>
                </c:pt>
                <c:pt idx="786">
                  <c:v>0.14256135106114698</c:v>
                </c:pt>
                <c:pt idx="787">
                  <c:v>0.12916204385817309</c:v>
                </c:pt>
                <c:pt idx="788">
                  <c:v>4.6882591959729325E-2</c:v>
                </c:pt>
                <c:pt idx="789">
                  <c:v>5.6393388818946732E-2</c:v>
                </c:pt>
                <c:pt idx="790">
                  <c:v>4.6882591959729325E-2</c:v>
                </c:pt>
                <c:pt idx="791">
                  <c:v>0.38347775522368011</c:v>
                </c:pt>
                <c:pt idx="792">
                  <c:v>0.27444963308880688</c:v>
                </c:pt>
                <c:pt idx="793">
                  <c:v>0.31085893269312237</c:v>
                </c:pt>
                <c:pt idx="794">
                  <c:v>0.15207214792036439</c:v>
                </c:pt>
                <c:pt idx="795">
                  <c:v>0.19799224438395413</c:v>
                </c:pt>
                <c:pt idx="796">
                  <c:v>0.27833814343256336</c:v>
                </c:pt>
                <c:pt idx="797">
                  <c:v>0.25537809520074006</c:v>
                </c:pt>
                <c:pt idx="798">
                  <c:v>0.21518017359170472</c:v>
                </c:pt>
                <c:pt idx="799">
                  <c:v>0.30697042234930905</c:v>
                </c:pt>
                <c:pt idx="800">
                  <c:v>0.21134160741746655</c:v>
                </c:pt>
                <c:pt idx="801">
                  <c:v>0.28406031828706091</c:v>
                </c:pt>
                <c:pt idx="802">
                  <c:v>0.24765101868268857</c:v>
                </c:pt>
                <c:pt idx="803">
                  <c:v>0.28789888446135592</c:v>
                </c:pt>
                <c:pt idx="804">
                  <c:v>0.36056765116143197</c:v>
                </c:pt>
                <c:pt idx="805">
                  <c:v>0.36056765116143197</c:v>
                </c:pt>
                <c:pt idx="806">
                  <c:v>0.32036972955233978</c:v>
                </c:pt>
                <c:pt idx="807">
                  <c:v>0.37401690253398101</c:v>
                </c:pt>
                <c:pt idx="808">
                  <c:v>0.33760760292966552</c:v>
                </c:pt>
                <c:pt idx="809">
                  <c:v>0.33760760292966552</c:v>
                </c:pt>
                <c:pt idx="810">
                  <c:v>0.35105685430221456</c:v>
                </c:pt>
                <c:pt idx="811">
                  <c:v>0.36440621733561329</c:v>
                </c:pt>
                <c:pt idx="812">
                  <c:v>0.36056765116143197</c:v>
                </c:pt>
                <c:pt idx="813">
                  <c:v>0.38352769939319842</c:v>
                </c:pt>
                <c:pt idx="814">
                  <c:v>0.3835276993933121</c:v>
                </c:pt>
                <c:pt idx="815">
                  <c:v>0.14256135106114698</c:v>
                </c:pt>
                <c:pt idx="816">
                  <c:v>0.22085240427668396</c:v>
                </c:pt>
                <c:pt idx="817">
                  <c:v>0.14256135106114698</c:v>
                </c:pt>
                <c:pt idx="818">
                  <c:v>4.6882591959729325E-2</c:v>
                </c:pt>
                <c:pt idx="819">
                  <c:v>0.36245125984180504</c:v>
                </c:pt>
                <c:pt idx="820">
                  <c:v>0.1386728407173905</c:v>
                </c:pt>
                <c:pt idx="821">
                  <c:v>0.12911209968859794</c:v>
                </c:pt>
                <c:pt idx="822">
                  <c:v>5.6393388818946732E-2</c:v>
                </c:pt>
                <c:pt idx="823">
                  <c:v>0.61512238105262895</c:v>
                </c:pt>
                <c:pt idx="824">
                  <c:v>4.6882591959729325E-2</c:v>
                </c:pt>
                <c:pt idx="825">
                  <c:v>6.9842640191552618E-2</c:v>
                </c:pt>
                <c:pt idx="826">
                  <c:v>0.10615205145677464</c:v>
                </c:pt>
                <c:pt idx="827">
                  <c:v>9.2802688423319069E-2</c:v>
                </c:pt>
                <c:pt idx="828">
                  <c:v>0.12911209968854109</c:v>
                </c:pt>
                <c:pt idx="829">
                  <c:v>0.11576273665514236</c:v>
                </c:pt>
                <c:pt idx="830">
                  <c:v>6.9842640191552618E-2</c:v>
                </c:pt>
                <c:pt idx="831">
                  <c:v>9.2802688423319069E-2</c:v>
                </c:pt>
                <c:pt idx="832">
                  <c:v>0.10615205145677464</c:v>
                </c:pt>
                <c:pt idx="833">
                  <c:v>0.1559107140946594</c:v>
                </c:pt>
                <c:pt idx="834">
                  <c:v>9.6641254597557236E-2</c:v>
                </c:pt>
                <c:pt idx="835">
                  <c:v>4.6882591959729325E-2</c:v>
                </c:pt>
                <c:pt idx="836">
                  <c:v>0.1883815591857001</c:v>
                </c:pt>
                <c:pt idx="837">
                  <c:v>0.1654215109538768</c:v>
                </c:pt>
                <c:pt idx="838">
                  <c:v>6.9842640191552618E-2</c:v>
                </c:pt>
                <c:pt idx="839">
                  <c:v>4.6882591959729325E-2</c:v>
                </c:pt>
                <c:pt idx="840">
                  <c:v>0.1329506658628361</c:v>
                </c:pt>
                <c:pt idx="841">
                  <c:v>0.11960130282932369</c:v>
                </c:pt>
                <c:pt idx="842">
                  <c:v>5.6393388818946732E-2</c:v>
                </c:pt>
                <c:pt idx="843">
                  <c:v>6.9842640191552618E-2</c:v>
                </c:pt>
                <c:pt idx="844">
                  <c:v>6.9842640191552618E-2</c:v>
                </c:pt>
                <c:pt idx="845">
                  <c:v>9.2802688423319069E-2</c:v>
                </c:pt>
                <c:pt idx="846">
                  <c:v>6.02319549931849E-2</c:v>
                </c:pt>
                <c:pt idx="847">
                  <c:v>4.6882591959729325E-2</c:v>
                </c:pt>
                <c:pt idx="848">
                  <c:v>0.15207214792036439</c:v>
                </c:pt>
                <c:pt idx="849">
                  <c:v>0.11576273665514236</c:v>
                </c:pt>
                <c:pt idx="850">
                  <c:v>0.10615205145677464</c:v>
                </c:pt>
                <c:pt idx="851">
                  <c:v>0.12911209968859794</c:v>
                </c:pt>
                <c:pt idx="852">
                  <c:v>0.25584899737083333</c:v>
                </c:pt>
                <c:pt idx="853">
                  <c:v>0.43234455769089664</c:v>
                </c:pt>
                <c:pt idx="854">
                  <c:v>5.6393388818946732E-2</c:v>
                </c:pt>
                <c:pt idx="855">
                  <c:v>9.2802688423319069E-2</c:v>
                </c:pt>
                <c:pt idx="856">
                  <c:v>0.3070203665188842</c:v>
                </c:pt>
                <c:pt idx="857">
                  <c:v>0.32988052641155718</c:v>
                </c:pt>
                <c:pt idx="858">
                  <c:v>0.35284057464338048</c:v>
                </c:pt>
                <c:pt idx="859">
                  <c:v>0.32988052641155718</c:v>
                </c:pt>
                <c:pt idx="860">
                  <c:v>0.12911209968859794</c:v>
                </c:pt>
                <c:pt idx="861">
                  <c:v>5.6443332988521888E-2</c:v>
                </c:pt>
                <c:pt idx="862">
                  <c:v>4.2994081615972846E-2</c:v>
                </c:pt>
                <c:pt idx="863">
                  <c:v>1.6195467209911385E-2</c:v>
                </c:pt>
                <c:pt idx="864">
                  <c:v>3.3483284756755438E-2</c:v>
                </c:pt>
                <c:pt idx="865">
                  <c:v>3.3483284756755438E-2</c:v>
                </c:pt>
                <c:pt idx="866">
                  <c:v>3.3483284756755438E-2</c:v>
                </c:pt>
                <c:pt idx="867">
                  <c:v>2.0034033384149552E-2</c:v>
                </c:pt>
                <c:pt idx="868">
                  <c:v>2.0034033384149552E-2</c:v>
                </c:pt>
                <c:pt idx="869">
                  <c:v>2.0034033384149552E-2</c:v>
                </c:pt>
                <c:pt idx="870">
                  <c:v>2.0034033384149552E-2</c:v>
                </c:pt>
                <c:pt idx="871">
                  <c:v>6.6846703506371341E-3</c:v>
                </c:pt>
                <c:pt idx="872">
                  <c:v>6.7645810219119085E-3</c:v>
                </c:pt>
                <c:pt idx="873">
                  <c:v>2.0113944055367483E-2</c:v>
                </c:pt>
                <c:pt idx="874">
                  <c:v>0.31577486595347182</c:v>
                </c:pt>
                <c:pt idx="875">
                  <c:v>0.20178086638867399</c:v>
                </c:pt>
                <c:pt idx="876">
                  <c:v>6.6846703506371341E-3</c:v>
                </c:pt>
                <c:pt idx="877">
                  <c:v>3.3483284756755438E-2</c:v>
                </c:pt>
                <c:pt idx="878">
                  <c:v>6.7645810219119085E-3</c:v>
                </c:pt>
                <c:pt idx="879">
                  <c:v>6.0281899162760055E-2</c:v>
                </c:pt>
                <c:pt idx="880">
                  <c:v>6.0281899162760055E-2</c:v>
                </c:pt>
                <c:pt idx="881">
                  <c:v>8.3241947394526505E-2</c:v>
                </c:pt>
                <c:pt idx="882">
                  <c:v>0.1062019956263498</c:v>
                </c:pt>
                <c:pt idx="883">
                  <c:v>0.19794230021443582</c:v>
                </c:pt>
                <c:pt idx="884">
                  <c:v>0.17882081815690754</c:v>
                </c:pt>
                <c:pt idx="885">
                  <c:v>0.12911209968859794</c:v>
                </c:pt>
                <c:pt idx="886">
                  <c:v>0.19227006952945658</c:v>
                </c:pt>
                <c:pt idx="887">
                  <c:v>0.17887076232642585</c:v>
                </c:pt>
                <c:pt idx="888">
                  <c:v>0.17882081815690754</c:v>
                </c:pt>
                <c:pt idx="889">
                  <c:v>0.17882081815690754</c:v>
                </c:pt>
                <c:pt idx="890">
                  <c:v>0.18838155918564325</c:v>
                </c:pt>
                <c:pt idx="891">
                  <c:v>0.16931002129763328</c:v>
                </c:pt>
                <c:pt idx="892">
                  <c:v>0.16547145512345196</c:v>
                </c:pt>
                <c:pt idx="893">
                  <c:v>0.12916204385811625</c:v>
                </c:pt>
                <c:pt idx="894">
                  <c:v>0.10615205145683149</c:v>
                </c:pt>
                <c:pt idx="895">
                  <c:v>0.20178086638867399</c:v>
                </c:pt>
                <c:pt idx="896">
                  <c:v>0.16547145512345196</c:v>
                </c:pt>
                <c:pt idx="897">
                  <c:v>0.15202220375084607</c:v>
                </c:pt>
                <c:pt idx="898">
                  <c:v>0.15207214792036439</c:v>
                </c:pt>
                <c:pt idx="899">
                  <c:v>0.16547145512339512</c:v>
                </c:pt>
                <c:pt idx="900">
                  <c:v>0.15202220375084607</c:v>
                </c:pt>
                <c:pt idx="901">
                  <c:v>6.02319549931849E-2</c:v>
                </c:pt>
                <c:pt idx="902">
                  <c:v>0.32917417315650255</c:v>
                </c:pt>
                <c:pt idx="903">
                  <c:v>3.3433340587180282E-2</c:v>
                </c:pt>
                <c:pt idx="904">
                  <c:v>6.02319549931849E-2</c:v>
                </c:pt>
                <c:pt idx="905">
                  <c:v>6.02319549931849E-2</c:v>
                </c:pt>
                <c:pt idx="906">
                  <c:v>4.6882591959729325E-2</c:v>
                </c:pt>
                <c:pt idx="907">
                  <c:v>4.6882591959729325E-2</c:v>
                </c:pt>
                <c:pt idx="908">
                  <c:v>2.0063999885792327E-2</c:v>
                </c:pt>
                <c:pt idx="909">
                  <c:v>8.3192003225008193E-2</c:v>
                </c:pt>
                <c:pt idx="910">
                  <c:v>0.10615205145677464</c:v>
                </c:pt>
                <c:pt idx="911">
                  <c:v>0.10615205145677464</c:v>
                </c:pt>
                <c:pt idx="912">
                  <c:v>0.10615205145677464</c:v>
                </c:pt>
                <c:pt idx="913">
                  <c:v>0.10615205145677464</c:v>
                </c:pt>
                <c:pt idx="914">
                  <c:v>0.10615205145677464</c:v>
                </c:pt>
                <c:pt idx="915">
                  <c:v>0.10615205145677464</c:v>
                </c:pt>
                <c:pt idx="916">
                  <c:v>0.10615205145677464</c:v>
                </c:pt>
                <c:pt idx="917">
                  <c:v>8.3192003225008193E-2</c:v>
                </c:pt>
                <c:pt idx="918">
                  <c:v>6.02319549931849E-2</c:v>
                </c:pt>
                <c:pt idx="919">
                  <c:v>4.6882591959729325E-2</c:v>
                </c:pt>
                <c:pt idx="920">
                  <c:v>6.7146368523367528E-3</c:v>
                </c:pt>
                <c:pt idx="921">
                  <c:v>2.0063999885792327E-2</c:v>
                </c:pt>
                <c:pt idx="922">
                  <c:v>6.0331843332335211E-2</c:v>
                </c:pt>
                <c:pt idx="923">
                  <c:v>6.7146368523367528E-3</c:v>
                </c:pt>
                <c:pt idx="924">
                  <c:v>6.0331843332335211E-2</c:v>
                </c:pt>
                <c:pt idx="925">
                  <c:v>0.22474091462049728</c:v>
                </c:pt>
                <c:pt idx="926">
                  <c:v>0.28789888446135592</c:v>
                </c:pt>
                <c:pt idx="927">
                  <c:v>0.3242082957265211</c:v>
                </c:pt>
                <c:pt idx="928">
                  <c:v>0.3242082957265211</c:v>
                </c:pt>
                <c:pt idx="929">
                  <c:v>0.1654215109538768</c:v>
                </c:pt>
                <c:pt idx="930">
                  <c:v>0.1654215109538768</c:v>
                </c:pt>
                <c:pt idx="931">
                  <c:v>0.1883815591857001</c:v>
                </c:pt>
                <c:pt idx="932">
                  <c:v>0.17503219615224452</c:v>
                </c:pt>
                <c:pt idx="933">
                  <c:v>9.2802688423319069E-2</c:v>
                </c:pt>
                <c:pt idx="934">
                  <c:v>0.11576273665514236</c:v>
                </c:pt>
                <c:pt idx="935">
                  <c:v>0.11576273665514236</c:v>
                </c:pt>
                <c:pt idx="936">
                  <c:v>0.3242582398961531</c:v>
                </c:pt>
                <c:pt idx="937">
                  <c:v>0.64161062811945158</c:v>
                </c:pt>
                <c:pt idx="938">
                  <c:v>0.61870052405697606</c:v>
                </c:pt>
                <c:pt idx="939">
                  <c:v>0.61870052405697606</c:v>
                </c:pt>
                <c:pt idx="940">
                  <c:v>0.61865057988757144</c:v>
                </c:pt>
                <c:pt idx="941">
                  <c:v>8.3192003225008193E-2</c:v>
                </c:pt>
                <c:pt idx="942">
                  <c:v>8.3192003225008193E-2</c:v>
                </c:pt>
                <c:pt idx="943">
                  <c:v>0.53463735181753691</c:v>
                </c:pt>
                <c:pt idx="944">
                  <c:v>0.53463735181753691</c:v>
                </c:pt>
                <c:pt idx="945">
                  <c:v>0.22479085879001559</c:v>
                </c:pt>
                <c:pt idx="946">
                  <c:v>0.23814022182347117</c:v>
                </c:pt>
                <c:pt idx="947">
                  <c:v>8.3192003225008193E-2</c:v>
                </c:pt>
                <c:pt idx="948">
                  <c:v>0.11960130282938053</c:v>
                </c:pt>
                <c:pt idx="949">
                  <c:v>0.14256135106114698</c:v>
                </c:pt>
                <c:pt idx="950">
                  <c:v>0.10615205145677464</c:v>
                </c:pt>
                <c:pt idx="951">
                  <c:v>0.16542151095381996</c:v>
                </c:pt>
                <c:pt idx="952">
                  <c:v>0.25542803937025838</c:v>
                </c:pt>
                <c:pt idx="953">
                  <c:v>0.11955135865980537</c:v>
                </c:pt>
                <c:pt idx="954">
                  <c:v>0.1654215109538768</c:v>
                </c:pt>
                <c:pt idx="955">
                  <c:v>0.20183081055824914</c:v>
                </c:pt>
                <c:pt idx="956">
                  <c:v>0.17882081815685069</c:v>
                </c:pt>
                <c:pt idx="957">
                  <c:v>0.10615205145677464</c:v>
                </c:pt>
                <c:pt idx="958">
                  <c:v>0.1559107140946594</c:v>
                </c:pt>
                <c:pt idx="959">
                  <c:v>0.30702036651894105</c:v>
                </c:pt>
                <c:pt idx="960">
                  <c:v>0.14256135106114698</c:v>
                </c:pt>
                <c:pt idx="961">
                  <c:v>0.1654215109538768</c:v>
                </c:pt>
                <c:pt idx="962">
                  <c:v>0.44851933374479813</c:v>
                </c:pt>
                <c:pt idx="963">
                  <c:v>0.1883815591857001</c:v>
                </c:pt>
                <c:pt idx="964">
                  <c:v>0.44468076757061681</c:v>
                </c:pt>
                <c:pt idx="965">
                  <c:v>0.17887076232642585</c:v>
                </c:pt>
                <c:pt idx="966">
                  <c:v>0.17887076232642585</c:v>
                </c:pt>
                <c:pt idx="967">
                  <c:v>0.19222012535988142</c:v>
                </c:pt>
                <c:pt idx="968">
                  <c:v>0.50778879324184345</c:v>
                </c:pt>
                <c:pt idx="969">
                  <c:v>0.17887076232642585</c:v>
                </c:pt>
                <c:pt idx="970">
                  <c:v>8.3192003225008193E-2</c:v>
                </c:pt>
                <c:pt idx="971">
                  <c:v>0.14256135106114698</c:v>
                </c:pt>
                <c:pt idx="972">
                  <c:v>0.22479085879001559</c:v>
                </c:pt>
                <c:pt idx="973">
                  <c:v>0.19222012535988142</c:v>
                </c:pt>
                <c:pt idx="974">
                  <c:v>0.14256135106114698</c:v>
                </c:pt>
                <c:pt idx="975">
                  <c:v>0.14256135106114698</c:v>
                </c:pt>
                <c:pt idx="976">
                  <c:v>0.1559107140946594</c:v>
                </c:pt>
                <c:pt idx="977">
                  <c:v>0.1883815591857001</c:v>
                </c:pt>
                <c:pt idx="978">
                  <c:v>0.1883815591857001</c:v>
                </c:pt>
                <c:pt idx="979">
                  <c:v>0.41805339031725453</c:v>
                </c:pt>
                <c:pt idx="980">
                  <c:v>0.20183081055824914</c:v>
                </c:pt>
                <c:pt idx="981">
                  <c:v>0.17887076232642585</c:v>
                </c:pt>
                <c:pt idx="982">
                  <c:v>0.14256135106114698</c:v>
                </c:pt>
                <c:pt idx="983">
                  <c:v>0.14256135106114698</c:v>
                </c:pt>
                <c:pt idx="984">
                  <c:v>0.1559107140946594</c:v>
                </c:pt>
                <c:pt idx="985">
                  <c:v>0.1654215109538768</c:v>
                </c:pt>
                <c:pt idx="986">
                  <c:v>0.44846938957527982</c:v>
                </c:pt>
                <c:pt idx="987">
                  <c:v>0.20183081055824914</c:v>
                </c:pt>
                <c:pt idx="988">
                  <c:v>0.1559107140946594</c:v>
                </c:pt>
                <c:pt idx="989">
                  <c:v>0.22479085879001559</c:v>
                </c:pt>
                <c:pt idx="990">
                  <c:v>0.21134160741746655</c:v>
                </c:pt>
                <c:pt idx="991">
                  <c:v>0.1654215109538768</c:v>
                </c:pt>
                <c:pt idx="992">
                  <c:v>0.20183081055824914</c:v>
                </c:pt>
                <c:pt idx="993">
                  <c:v>0.72772864619196298</c:v>
                </c:pt>
                <c:pt idx="994">
                  <c:v>0.1654215109538768</c:v>
                </c:pt>
                <c:pt idx="995">
                  <c:v>0.22479085879001559</c:v>
                </c:pt>
                <c:pt idx="996">
                  <c:v>0.20183081055824914</c:v>
                </c:pt>
                <c:pt idx="997">
                  <c:v>0.43507008237224909</c:v>
                </c:pt>
                <c:pt idx="998">
                  <c:v>0.56321968656470744</c:v>
                </c:pt>
                <c:pt idx="999">
                  <c:v>0.43507008237224909</c:v>
                </c:pt>
                <c:pt idx="1000">
                  <c:v>0.44468076757061681</c:v>
                </c:pt>
                <c:pt idx="1001">
                  <c:v>0.46764081580238326</c:v>
                </c:pt>
                <c:pt idx="1002">
                  <c:v>0.33944126744040659</c:v>
                </c:pt>
                <c:pt idx="1003">
                  <c:v>0.1883815591857001</c:v>
                </c:pt>
                <c:pt idx="1004">
                  <c:v>0.21134160741746655</c:v>
                </c:pt>
                <c:pt idx="1005">
                  <c:v>0.6416106281192242</c:v>
                </c:pt>
                <c:pt idx="1006">
                  <c:v>0.73728938722092607</c:v>
                </c:pt>
                <c:pt idx="1007">
                  <c:v>0.73728938722092607</c:v>
                </c:pt>
                <c:pt idx="1008">
                  <c:v>0.67792003938461676</c:v>
                </c:pt>
                <c:pt idx="1009">
                  <c:v>0.67792003938461676</c:v>
                </c:pt>
                <c:pt idx="1010">
                  <c:v>0.67792003938461676</c:v>
                </c:pt>
                <c:pt idx="1011">
                  <c:v>0.71432933898904594</c:v>
                </c:pt>
                <c:pt idx="1012">
                  <c:v>0.65505987949200062</c:v>
                </c:pt>
                <c:pt idx="1013">
                  <c:v>0.22479085879012928</c:v>
                </c:pt>
                <c:pt idx="1014">
                  <c:v>8.3192003225008193E-2</c:v>
                </c:pt>
                <c:pt idx="1015">
                  <c:v>8.3192003225008193E-2</c:v>
                </c:pt>
                <c:pt idx="1016">
                  <c:v>8.3192003225008193E-2</c:v>
                </c:pt>
                <c:pt idx="1017">
                  <c:v>0.11960130282932369</c:v>
                </c:pt>
                <c:pt idx="1018">
                  <c:v>8.3192003225008193E-2</c:v>
                </c:pt>
                <c:pt idx="1019">
                  <c:v>0.11576273665514236</c:v>
                </c:pt>
                <c:pt idx="1020">
                  <c:v>8.3192003225008193E-2</c:v>
                </c:pt>
                <c:pt idx="1021">
                  <c:v>0.12911209968859794</c:v>
                </c:pt>
                <c:pt idx="1022">
                  <c:v>8.3192003225008193E-2</c:v>
                </c:pt>
                <c:pt idx="1023">
                  <c:v>8.3192003225008193E-2</c:v>
                </c:pt>
                <c:pt idx="1024">
                  <c:v>0.14256135106114698</c:v>
                </c:pt>
                <c:pt idx="1025">
                  <c:v>0.17887076232642585</c:v>
                </c:pt>
                <c:pt idx="1026">
                  <c:v>0.21134160741746655</c:v>
                </c:pt>
                <c:pt idx="1027">
                  <c:v>0.20183081055824914</c:v>
                </c:pt>
                <c:pt idx="1028">
                  <c:v>0.14256135106114698</c:v>
                </c:pt>
                <c:pt idx="1029">
                  <c:v>0.14256135106114698</c:v>
                </c:pt>
                <c:pt idx="1030">
                  <c:v>0.14256135106114698</c:v>
                </c:pt>
                <c:pt idx="1031">
                  <c:v>0.1654215109538768</c:v>
                </c:pt>
                <c:pt idx="1032">
                  <c:v>0.1559107140946594</c:v>
                </c:pt>
                <c:pt idx="1033">
                  <c:v>0.1654215109538768</c:v>
                </c:pt>
                <c:pt idx="1034">
                  <c:v>0.21139155158709855</c:v>
                </c:pt>
                <c:pt idx="1035">
                  <c:v>0.17887076232642585</c:v>
                </c:pt>
                <c:pt idx="1036">
                  <c:v>0.31469749886741738</c:v>
                </c:pt>
                <c:pt idx="1037">
                  <c:v>0.234301655649233</c:v>
                </c:pt>
                <c:pt idx="1038">
                  <c:v>0.24770096285226373</c:v>
                </c:pt>
                <c:pt idx="1039">
                  <c:v>0.22479085879001559</c:v>
                </c:pt>
                <c:pt idx="1040">
                  <c:v>0.1883815591857001</c:v>
                </c:pt>
                <c:pt idx="1041">
                  <c:v>0.21518017359176156</c:v>
                </c:pt>
                <c:pt idx="1042">
                  <c:v>0.17887076232642585</c:v>
                </c:pt>
                <c:pt idx="1043">
                  <c:v>0.44468076757061681</c:v>
                </c:pt>
                <c:pt idx="1044">
                  <c:v>0.46764081580238326</c:v>
                </c:pt>
                <c:pt idx="1045">
                  <c:v>0.44468076757061681</c:v>
                </c:pt>
                <c:pt idx="1046">
                  <c:v>0.12911209968859794</c:v>
                </c:pt>
                <c:pt idx="1047">
                  <c:v>0.10615205145677464</c:v>
                </c:pt>
                <c:pt idx="1048">
                  <c:v>8.3192003225008193E-2</c:v>
                </c:pt>
                <c:pt idx="1049">
                  <c:v>8.3192003225008193E-2</c:v>
                </c:pt>
                <c:pt idx="1050">
                  <c:v>8.3192003225008193E-2</c:v>
                </c:pt>
                <c:pt idx="1051">
                  <c:v>6.02319549931849E-2</c:v>
                </c:pt>
                <c:pt idx="1052">
                  <c:v>8.3192003225008193E-2</c:v>
                </c:pt>
                <c:pt idx="1053">
                  <c:v>8.3192003225008193E-2</c:v>
                </c:pt>
                <c:pt idx="1054">
                  <c:v>0.10615205145677464</c:v>
                </c:pt>
                <c:pt idx="1055">
                  <c:v>6.9842640191552618E-2</c:v>
                </c:pt>
                <c:pt idx="1056">
                  <c:v>6.9792696021977463E-2</c:v>
                </c:pt>
                <c:pt idx="1057">
                  <c:v>4.6882591959729325E-2</c:v>
                </c:pt>
                <c:pt idx="1058">
                  <c:v>8.3192003225008193E-2</c:v>
                </c:pt>
                <c:pt idx="1059">
                  <c:v>0.14251140689162867</c:v>
                </c:pt>
                <c:pt idx="1060">
                  <c:v>6.02319549931849E-2</c:v>
                </c:pt>
                <c:pt idx="1061">
                  <c:v>0.1654215109538768</c:v>
                </c:pt>
                <c:pt idx="1062">
                  <c:v>0.1062019956263498</c:v>
                </c:pt>
                <c:pt idx="1063">
                  <c:v>0.11576273665514236</c:v>
                </c:pt>
                <c:pt idx="1064">
                  <c:v>8.3192003225008193E-2</c:v>
                </c:pt>
                <c:pt idx="1065">
                  <c:v>0.10615205145677464</c:v>
                </c:pt>
                <c:pt idx="1066">
                  <c:v>0.12911209968859794</c:v>
                </c:pt>
                <c:pt idx="1067">
                  <c:v>0.1654215109538768</c:v>
                </c:pt>
                <c:pt idx="1068">
                  <c:v>0.15207214792036439</c:v>
                </c:pt>
                <c:pt idx="1069">
                  <c:v>9.2802688423319069E-2</c:v>
                </c:pt>
                <c:pt idx="1070">
                  <c:v>0.10615205145677464</c:v>
                </c:pt>
                <c:pt idx="1071">
                  <c:v>0.15596065826417771</c:v>
                </c:pt>
                <c:pt idx="1072">
                  <c:v>0.15407704958386148</c:v>
                </c:pt>
                <c:pt idx="1073">
                  <c:v>0.25926660554455339</c:v>
                </c:pt>
                <c:pt idx="1074">
                  <c:v>0.34144616910396053</c:v>
                </c:pt>
                <c:pt idx="1075">
                  <c:v>0.33193537224462943</c:v>
                </c:pt>
                <c:pt idx="1076">
                  <c:v>0.25926660554455339</c:v>
                </c:pt>
                <c:pt idx="1077">
                  <c:v>0.15407704958386148</c:v>
                </c:pt>
                <c:pt idx="1078">
                  <c:v>0.19999714604750807</c:v>
                </c:pt>
                <c:pt idx="1079">
                  <c:v>0.40076557277052416</c:v>
                </c:pt>
                <c:pt idx="1080">
                  <c:v>0.23630655731278694</c:v>
                </c:pt>
                <c:pt idx="1081">
                  <c:v>0.36445616150524529</c:v>
                </c:pt>
                <c:pt idx="1082">
                  <c:v>0.27261596857795212</c:v>
                </c:pt>
                <c:pt idx="1083">
                  <c:v>0.1674264126173739</c:v>
                </c:pt>
                <c:pt idx="1084">
                  <c:v>0.18087566399003663</c:v>
                </c:pt>
                <c:pt idx="1085">
                  <c:v>0.2133465090809068</c:v>
                </c:pt>
                <c:pt idx="1086">
                  <c:v>0.19422502702343536</c:v>
                </c:pt>
                <c:pt idx="1087">
                  <c:v>0.20383571222180308</c:v>
                </c:pt>
                <c:pt idx="1088">
                  <c:v>0.23630655731278694</c:v>
                </c:pt>
                <c:pt idx="1089">
                  <c:v>0.23630655731278694</c:v>
                </c:pt>
                <c:pt idx="1090">
                  <c:v>0.19999714604750807</c:v>
                </c:pt>
                <c:pt idx="1091">
                  <c:v>0.19999714604750807</c:v>
                </c:pt>
                <c:pt idx="1092">
                  <c:v>0.19999714604750807</c:v>
                </c:pt>
                <c:pt idx="1093">
                  <c:v>0.19999714604750807</c:v>
                </c:pt>
                <c:pt idx="1094">
                  <c:v>0.19999714604750807</c:v>
                </c:pt>
                <c:pt idx="1095">
                  <c:v>0.19999714604750807</c:v>
                </c:pt>
                <c:pt idx="1096">
                  <c:v>0.19999714604750807</c:v>
                </c:pt>
                <c:pt idx="1097">
                  <c:v>0.19999714604750807</c:v>
                </c:pt>
                <c:pt idx="1098">
                  <c:v>0.19999714604750807</c:v>
                </c:pt>
                <c:pt idx="1099">
                  <c:v>0.19999714604750807</c:v>
                </c:pt>
                <c:pt idx="1100">
                  <c:v>0.19999714604750807</c:v>
                </c:pt>
                <c:pt idx="1101">
                  <c:v>0.19999714604750807</c:v>
                </c:pt>
                <c:pt idx="1102">
                  <c:v>0.22679576045356953</c:v>
                </c:pt>
                <c:pt idx="1103">
                  <c:v>0.23630655731278694</c:v>
                </c:pt>
                <c:pt idx="1104">
                  <c:v>0.23630655731278694</c:v>
                </c:pt>
                <c:pt idx="1105">
                  <c:v>0.24581735417200434</c:v>
                </c:pt>
                <c:pt idx="1106">
                  <c:v>0.19999714604750807</c:v>
                </c:pt>
                <c:pt idx="1107">
                  <c:v>0.24581735417200434</c:v>
                </c:pt>
                <c:pt idx="1108">
                  <c:v>0.28606521995061485</c:v>
                </c:pt>
                <c:pt idx="1109">
                  <c:v>0.29941458298401358</c:v>
                </c:pt>
                <c:pt idx="1110">
                  <c:v>0.22679576045356953</c:v>
                </c:pt>
                <c:pt idx="1111">
                  <c:v>0.2133465090809068</c:v>
                </c:pt>
                <c:pt idx="1112">
                  <c:v>0.26877740240388448</c:v>
                </c:pt>
                <c:pt idx="1113">
                  <c:v>0.36445616150524529</c:v>
                </c:pt>
                <c:pt idx="1114">
                  <c:v>0.32804686190081611</c:v>
                </c:pt>
                <c:pt idx="1115">
                  <c:v>0.31853606504171239</c:v>
                </c:pt>
                <c:pt idx="1116">
                  <c:v>0.36445616150524529</c:v>
                </c:pt>
                <c:pt idx="1117">
                  <c:v>0.19038646084914035</c:v>
                </c:pt>
                <c:pt idx="1118">
                  <c:v>0.24581735417200434</c:v>
                </c:pt>
                <c:pt idx="1119">
                  <c:v>0.22295719427927452</c:v>
                </c:pt>
                <c:pt idx="1120">
                  <c:v>0.24581735417200434</c:v>
                </c:pt>
                <c:pt idx="1121">
                  <c:v>0.29557601680983225</c:v>
                </c:pt>
                <c:pt idx="1122">
                  <c:v>0.28222665377631984</c:v>
                </c:pt>
                <c:pt idx="1123">
                  <c:v>0.24975580868533598</c:v>
                </c:pt>
                <c:pt idx="1124">
                  <c:v>0.23630655731278694</c:v>
                </c:pt>
                <c:pt idx="1125">
                  <c:v>0.23630655731278694</c:v>
                </c:pt>
                <c:pt idx="1126">
                  <c:v>0.24975580868533598</c:v>
                </c:pt>
                <c:pt idx="1127">
                  <c:v>0.24975580868533598</c:v>
                </c:pt>
                <c:pt idx="1128">
                  <c:v>0.2631051717188484</c:v>
                </c:pt>
                <c:pt idx="1129">
                  <c:v>0.25926660554455339</c:v>
                </c:pt>
                <c:pt idx="1130">
                  <c:v>0.27261596857795212</c:v>
                </c:pt>
                <c:pt idx="1131">
                  <c:v>0.27261596857795212</c:v>
                </c:pt>
                <c:pt idx="1132">
                  <c:v>0.28606521995061485</c:v>
                </c:pt>
                <c:pt idx="1133">
                  <c:v>0.28222665377631984</c:v>
                </c:pt>
                <c:pt idx="1134">
                  <c:v>0.27261596857795212</c:v>
                </c:pt>
                <c:pt idx="1135">
                  <c:v>0.27261596857795212</c:v>
                </c:pt>
                <c:pt idx="1136">
                  <c:v>0.19038646084914035</c:v>
                </c:pt>
                <c:pt idx="1137">
                  <c:v>0.27261596857795212</c:v>
                </c:pt>
                <c:pt idx="1138">
                  <c:v>7.3681206365790786E-2</c:v>
                </c:pt>
                <c:pt idx="1139">
                  <c:v>0.12727843517780002</c:v>
                </c:pt>
                <c:pt idx="1140">
                  <c:v>0.14072768655046275</c:v>
                </c:pt>
                <c:pt idx="1141">
                  <c:v>0.1674264126173739</c:v>
                </c:pt>
                <c:pt idx="1142">
                  <c:v>0.1674264126173739</c:v>
                </c:pt>
                <c:pt idx="1143">
                  <c:v>0.14072768655046275</c:v>
                </c:pt>
                <c:pt idx="1144">
                  <c:v>0.18654789467484534</c:v>
                </c:pt>
                <c:pt idx="1145">
                  <c:v>0.17319853164144661</c:v>
                </c:pt>
                <c:pt idx="1146">
                  <c:v>0.24975580868533598</c:v>
                </c:pt>
                <c:pt idx="1147">
                  <c:v>0.2133465090809068</c:v>
                </c:pt>
                <c:pt idx="1148">
                  <c:v>0.2133465090809068</c:v>
                </c:pt>
                <c:pt idx="1149">
                  <c:v>0.45619646609338815</c:v>
                </c:pt>
                <c:pt idx="1150">
                  <c:v>0.52891517696298251</c:v>
                </c:pt>
                <c:pt idx="1151">
                  <c:v>0.36445616150524529</c:v>
                </c:pt>
                <c:pt idx="1152">
                  <c:v>0.23630655731278694</c:v>
                </c:pt>
                <c:pt idx="1153">
                  <c:v>0.25926660554455339</c:v>
                </c:pt>
                <c:pt idx="1154">
                  <c:v>0.24581735417200434</c:v>
                </c:pt>
                <c:pt idx="1155">
                  <c:v>0.37829783135293837</c:v>
                </c:pt>
                <c:pt idx="1156">
                  <c:v>0.28222665377631984</c:v>
                </c:pt>
                <c:pt idx="1157">
                  <c:v>0.36440621733572698</c:v>
                </c:pt>
                <c:pt idx="1158">
                  <c:v>0.36440621733572698</c:v>
                </c:pt>
                <c:pt idx="1159">
                  <c:v>0.52891517696298251</c:v>
                </c:pt>
                <c:pt idx="1160">
                  <c:v>0.52891517696298251</c:v>
                </c:pt>
                <c:pt idx="1161">
                  <c:v>0.52891517696298251</c:v>
                </c:pt>
                <c:pt idx="1162">
                  <c:v>0.15023848340968016</c:v>
                </c:pt>
                <c:pt idx="1163">
                  <c:v>0.16358784644307889</c:v>
                </c:pt>
                <c:pt idx="1164">
                  <c:v>0.17703709781574162</c:v>
                </c:pt>
                <c:pt idx="1165">
                  <c:v>0.17319853164144661</c:v>
                </c:pt>
                <c:pt idx="1166">
                  <c:v>0.16358784644307889</c:v>
                </c:pt>
                <c:pt idx="1167">
                  <c:v>0.16358784644307889</c:v>
                </c:pt>
                <c:pt idx="1168">
                  <c:v>0.16363779061271089</c:v>
                </c:pt>
                <c:pt idx="1169">
                  <c:v>0.16358784644307889</c:v>
                </c:pt>
                <c:pt idx="1170">
                  <c:v>0.19994720187787607</c:v>
                </c:pt>
                <c:pt idx="1171">
                  <c:v>0.19999714604750807</c:v>
                </c:pt>
                <c:pt idx="1172">
                  <c:v>0.18087566399003663</c:v>
                </c:pt>
                <c:pt idx="1173">
                  <c:v>0.2076742783959844</c:v>
                </c:pt>
                <c:pt idx="1174">
                  <c:v>0.15407704958386148</c:v>
                </c:pt>
                <c:pt idx="1175">
                  <c:v>0.18087566399003663</c:v>
                </c:pt>
                <c:pt idx="1176">
                  <c:v>0.12727843517780002</c:v>
                </c:pt>
                <c:pt idx="1177">
                  <c:v>0.29173745063553724</c:v>
                </c:pt>
                <c:pt idx="1178">
                  <c:v>7.3681206365733942E-2</c:v>
                </c:pt>
                <c:pt idx="1179">
                  <c:v>0.11392907214440129</c:v>
                </c:pt>
                <c:pt idx="1180">
                  <c:v>0.12727843517780002</c:v>
                </c:pt>
                <c:pt idx="1181">
                  <c:v>0.22295719427927452</c:v>
                </c:pt>
                <c:pt idx="1182">
                  <c:v>0.17698715364610962</c:v>
                </c:pt>
                <c:pt idx="1183">
                  <c:v>0.18659783884447734</c:v>
                </c:pt>
                <c:pt idx="1184">
                  <c:v>0.19994720187787607</c:v>
                </c:pt>
                <c:pt idx="1185">
                  <c:v>0.16363779061271089</c:v>
                </c:pt>
                <c:pt idx="1186">
                  <c:v>0.17314858747192829</c:v>
                </c:pt>
                <c:pt idx="1187">
                  <c:v>0.17319853164144661</c:v>
                </c:pt>
                <c:pt idx="1188">
                  <c:v>8.703056939924636E-2</c:v>
                </c:pt>
                <c:pt idx="1189">
                  <c:v>0.10047982077185225</c:v>
                </c:pt>
                <c:pt idx="1190">
                  <c:v>0.12727843517785686</c:v>
                </c:pt>
                <c:pt idx="1191">
                  <c:v>0.19994720187787607</c:v>
                </c:pt>
                <c:pt idx="1192">
                  <c:v>0.23635650148230525</c:v>
                </c:pt>
                <c:pt idx="1193">
                  <c:v>0.25926660554455339</c:v>
                </c:pt>
                <c:pt idx="1194">
                  <c:v>0.39174708272537373</c:v>
                </c:pt>
                <c:pt idx="1195">
                  <c:v>0.35533778312105824</c:v>
                </c:pt>
                <c:pt idx="1196">
                  <c:v>0.15018853924016184</c:v>
                </c:pt>
                <c:pt idx="1197">
                  <c:v>0.17314858747192829</c:v>
                </c:pt>
                <c:pt idx="1198">
                  <c:v>0.20955788707624379</c:v>
                </c:pt>
                <c:pt idx="1199">
                  <c:v>0.19999714604750807</c:v>
                </c:pt>
                <c:pt idx="1200">
                  <c:v>0.23630655731278694</c:v>
                </c:pt>
                <c:pt idx="1201">
                  <c:v>0.27261596857795212</c:v>
                </c:pt>
                <c:pt idx="1202">
                  <c:v>0.18659783884447734</c:v>
                </c:pt>
                <c:pt idx="1203">
                  <c:v>0.22295719427927452</c:v>
                </c:pt>
                <c:pt idx="1204">
                  <c:v>0.2726159685780658</c:v>
                </c:pt>
                <c:pt idx="1205">
                  <c:v>0.24581735417200434</c:v>
                </c:pt>
                <c:pt idx="1206">
                  <c:v>0.29557601680983225</c:v>
                </c:pt>
                <c:pt idx="1207">
                  <c:v>0.41470713095725387</c:v>
                </c:pt>
                <c:pt idx="1208">
                  <c:v>0.2133465090809068</c:v>
                </c:pt>
                <c:pt idx="1209">
                  <c:v>0.14072768655046275</c:v>
                </c:pt>
                <c:pt idx="1210">
                  <c:v>0.18087566399003663</c:v>
                </c:pt>
                <c:pt idx="1211">
                  <c:v>0.1674264126173739</c:v>
                </c:pt>
                <c:pt idx="1212">
                  <c:v>0.19038646084914035</c:v>
                </c:pt>
                <c:pt idx="1213">
                  <c:v>0.31853606504171239</c:v>
                </c:pt>
                <c:pt idx="1214">
                  <c:v>0.35484547630699126</c:v>
                </c:pt>
                <c:pt idx="1215">
                  <c:v>0.29173745063553724</c:v>
                </c:pt>
                <c:pt idx="1216">
                  <c:v>0.19038646084914035</c:v>
                </c:pt>
                <c:pt idx="1217">
                  <c:v>0.19999714604750807</c:v>
                </c:pt>
                <c:pt idx="1218">
                  <c:v>0.32804686190081611</c:v>
                </c:pt>
                <c:pt idx="1219">
                  <c:v>0.18654789467484534</c:v>
                </c:pt>
                <c:pt idx="1220">
                  <c:v>0.17703709781574162</c:v>
                </c:pt>
                <c:pt idx="1221">
                  <c:v>0.18654789467484534</c:v>
                </c:pt>
                <c:pt idx="1222">
                  <c:v>0.19999714604750807</c:v>
                </c:pt>
                <c:pt idx="1223">
                  <c:v>0.18654789467484534</c:v>
                </c:pt>
                <c:pt idx="1224">
                  <c:v>0.19038646084914035</c:v>
                </c:pt>
                <c:pt idx="1225">
                  <c:v>0.23630655731278694</c:v>
                </c:pt>
                <c:pt idx="1226">
                  <c:v>0.22295719427927452</c:v>
                </c:pt>
                <c:pt idx="1227">
                  <c:v>0.35100691013258256</c:v>
                </c:pt>
                <c:pt idx="1228">
                  <c:v>0.19999714604750807</c:v>
                </c:pt>
                <c:pt idx="1229">
                  <c:v>0.19999714604750807</c:v>
                </c:pt>
                <c:pt idx="1230">
                  <c:v>0.24581735417200434</c:v>
                </c:pt>
                <c:pt idx="1231">
                  <c:v>0.50211656255692105</c:v>
                </c:pt>
                <c:pt idx="1232">
                  <c:v>0.15402710541434317</c:v>
                </c:pt>
                <c:pt idx="1233">
                  <c:v>0.24581735417200434</c:v>
                </c:pt>
                <c:pt idx="1234">
                  <c:v>0.23630655731278694</c:v>
                </c:pt>
                <c:pt idx="1235">
                  <c:v>0.40081551694004247</c:v>
                </c:pt>
                <c:pt idx="1236">
                  <c:v>0.24581735417200434</c:v>
                </c:pt>
                <c:pt idx="1237">
                  <c:v>0.22295719427927452</c:v>
                </c:pt>
                <c:pt idx="1238">
                  <c:v>0.23630655731278694</c:v>
                </c:pt>
                <c:pt idx="1239">
                  <c:v>0.2133465090809068</c:v>
                </c:pt>
                <c:pt idx="1240">
                  <c:v>0.22679576045356953</c:v>
                </c:pt>
                <c:pt idx="1241">
                  <c:v>0.2133465090809068</c:v>
                </c:pt>
                <c:pt idx="1242">
                  <c:v>0.14072768655046275</c:v>
                </c:pt>
                <c:pt idx="1243">
                  <c:v>0.24581735417200434</c:v>
                </c:pt>
                <c:pt idx="1244">
                  <c:v>0.24581735417200434</c:v>
                </c:pt>
                <c:pt idx="1245">
                  <c:v>0.22295719427927452</c:v>
                </c:pt>
                <c:pt idx="1246">
                  <c:v>0.28222665377631984</c:v>
                </c:pt>
                <c:pt idx="1247">
                  <c:v>0.26877740240388448</c:v>
                </c:pt>
                <c:pt idx="1248">
                  <c:v>0.30513675783856797</c:v>
                </c:pt>
                <c:pt idx="1249">
                  <c:v>0.19994720187793291</c:v>
                </c:pt>
                <c:pt idx="1250">
                  <c:v>0.32809680607044811</c:v>
                </c:pt>
                <c:pt idx="1251">
                  <c:v>0.17319853164138976</c:v>
                </c:pt>
                <c:pt idx="1252">
                  <c:v>0.21901873976594288</c:v>
                </c:pt>
                <c:pt idx="1253">
                  <c:v>0.21906868393546119</c:v>
                </c:pt>
                <c:pt idx="1254">
                  <c:v>0.21901873976594288</c:v>
                </c:pt>
                <c:pt idx="1255">
                  <c:v>0.15974928026889756</c:v>
                </c:pt>
                <c:pt idx="1256">
                  <c:v>0.17319853164144661</c:v>
                </c:pt>
                <c:pt idx="1257">
                  <c:v>0.27261596857795212</c:v>
                </c:pt>
                <c:pt idx="1258">
                  <c:v>0.23630655731278694</c:v>
                </c:pt>
                <c:pt idx="1259">
                  <c:v>0.20950794290672548</c:v>
                </c:pt>
                <c:pt idx="1260">
                  <c:v>0.12727843517780002</c:v>
                </c:pt>
                <c:pt idx="1261">
                  <c:v>0.14072768655046275</c:v>
                </c:pt>
                <c:pt idx="1262">
                  <c:v>0.15407704958386148</c:v>
                </c:pt>
                <c:pt idx="1263">
                  <c:v>0.12727843517780002</c:v>
                </c:pt>
                <c:pt idx="1264">
                  <c:v>0.25158947319607705</c:v>
                </c:pt>
                <c:pt idx="1265">
                  <c:v>0.32804686190081611</c:v>
                </c:pt>
                <c:pt idx="1266">
                  <c:v>0.35597278756256401</c:v>
                </c:pt>
                <c:pt idx="1267">
                  <c:v>0.35597278756256401</c:v>
                </c:pt>
                <c:pt idx="1268">
                  <c:v>0.10047982077173856</c:v>
                </c:pt>
                <c:pt idx="1269">
                  <c:v>0.10047982077173856</c:v>
                </c:pt>
                <c:pt idx="1270">
                  <c:v>0.12727843517780002</c:v>
                </c:pt>
                <c:pt idx="1271">
                  <c:v>0.15407704958386148</c:v>
                </c:pt>
                <c:pt idx="1272">
                  <c:v>0.15407704958386148</c:v>
                </c:pt>
                <c:pt idx="1273">
                  <c:v>0.14072768655046275</c:v>
                </c:pt>
                <c:pt idx="1274">
                  <c:v>0.15407704958386148</c:v>
                </c:pt>
                <c:pt idx="1275">
                  <c:v>0.19999714604750807</c:v>
                </c:pt>
                <c:pt idx="1276">
                  <c:v>0.22295719427927452</c:v>
                </c:pt>
                <c:pt idx="1277">
                  <c:v>0.27261596857795212</c:v>
                </c:pt>
                <c:pt idx="1278">
                  <c:v>0.22679576045356953</c:v>
                </c:pt>
                <c:pt idx="1279">
                  <c:v>0.22295719427927452</c:v>
                </c:pt>
                <c:pt idx="1280">
                  <c:v>0.15407704958386148</c:v>
                </c:pt>
                <c:pt idx="1281">
                  <c:v>0.17703709781574162</c:v>
                </c:pt>
                <c:pt idx="1282">
                  <c:v>0.17703709781574162</c:v>
                </c:pt>
                <c:pt idx="1283">
                  <c:v>0.17703709781574162</c:v>
                </c:pt>
                <c:pt idx="1284">
                  <c:v>0.22295719427927452</c:v>
                </c:pt>
                <c:pt idx="1285">
                  <c:v>0.19999714604750807</c:v>
                </c:pt>
                <c:pt idx="1286">
                  <c:v>0.19999714604750807</c:v>
                </c:pt>
                <c:pt idx="1287">
                  <c:v>0.22295719427927452</c:v>
                </c:pt>
                <c:pt idx="1288">
                  <c:v>0.17703709781574162</c:v>
                </c:pt>
                <c:pt idx="1289">
                  <c:v>0.17703709781574162</c:v>
                </c:pt>
                <c:pt idx="1290">
                  <c:v>0.24014512348708195</c:v>
                </c:pt>
                <c:pt idx="1291">
                  <c:v>0.17703709781574162</c:v>
                </c:pt>
                <c:pt idx="1292">
                  <c:v>0.24581735417200434</c:v>
                </c:pt>
                <c:pt idx="1293">
                  <c:v>0.24581735417200434</c:v>
                </c:pt>
                <c:pt idx="1294">
                  <c:v>4.6882591959729325E-2</c:v>
                </c:pt>
                <c:pt idx="1295">
                  <c:v>3.3433340587180282E-2</c:v>
                </c:pt>
                <c:pt idx="1296">
                  <c:v>0.19999714604750807</c:v>
                </c:pt>
                <c:pt idx="1297">
                  <c:v>0.19999714604750807</c:v>
                </c:pt>
                <c:pt idx="1298">
                  <c:v>0.24581735417200434</c:v>
                </c:pt>
                <c:pt idx="1299">
                  <c:v>0.24581735417200434</c:v>
                </c:pt>
                <c:pt idx="1300">
                  <c:v>0.17703709781574162</c:v>
                </c:pt>
                <c:pt idx="1301">
                  <c:v>0.16931002129763328</c:v>
                </c:pt>
                <c:pt idx="1302">
                  <c:v>0.16931002129763328</c:v>
                </c:pt>
                <c:pt idx="1303">
                  <c:v>0.12727843517780002</c:v>
                </c:pt>
                <c:pt idx="1304">
                  <c:v>0.12727843517780002</c:v>
                </c:pt>
                <c:pt idx="1305">
                  <c:v>0.10999061763106965</c:v>
                </c:pt>
                <c:pt idx="1306">
                  <c:v>0.13678923203707427</c:v>
                </c:pt>
                <c:pt idx="1307">
                  <c:v>0.11392907214440129</c:v>
                </c:pt>
                <c:pt idx="1308">
                  <c:v>0.30518670200808629</c:v>
                </c:pt>
                <c:pt idx="1309">
                  <c:v>0.24581735417200434</c:v>
                </c:pt>
                <c:pt idx="1310">
                  <c:v>0.22295719427927452</c:v>
                </c:pt>
                <c:pt idx="1311">
                  <c:v>0.19999714604750807</c:v>
                </c:pt>
                <c:pt idx="1312">
                  <c:v>6.9792696021977463E-2</c:v>
                </c:pt>
                <c:pt idx="1313">
                  <c:v>0.30518670200819997</c:v>
                </c:pt>
                <c:pt idx="1314">
                  <c:v>0.30518670200808629</c:v>
                </c:pt>
                <c:pt idx="1315">
                  <c:v>0.30518670200819997</c:v>
                </c:pt>
                <c:pt idx="1316">
                  <c:v>0.3185360650415987</c:v>
                </c:pt>
                <c:pt idx="1317">
                  <c:v>0.3185360650415987</c:v>
                </c:pt>
                <c:pt idx="1318">
                  <c:v>0.3185360650415987</c:v>
                </c:pt>
                <c:pt idx="1319">
                  <c:v>0.33198531641426143</c:v>
                </c:pt>
                <c:pt idx="1320">
                  <c:v>0.34533467944766016</c:v>
                </c:pt>
                <c:pt idx="1321">
                  <c:v>0.35878393082032289</c:v>
                </c:pt>
                <c:pt idx="1322">
                  <c:v>0.30513675783856797</c:v>
                </c:pt>
                <c:pt idx="1323">
                  <c:v>0.30518670200808629</c:v>
                </c:pt>
                <c:pt idx="1324">
                  <c:v>0.31853606504171239</c:v>
                </c:pt>
                <c:pt idx="1325">
                  <c:v>0.37213329385372163</c:v>
                </c:pt>
                <c:pt idx="1326">
                  <c:v>0.35878393082032289</c:v>
                </c:pt>
                <c:pt idx="1327">
                  <c:v>0.38558254522638435</c:v>
                </c:pt>
                <c:pt idx="1328">
                  <c:v>0.37213329385372163</c:v>
                </c:pt>
                <c:pt idx="1329">
                  <c:v>0.33198531641414775</c:v>
                </c:pt>
                <c:pt idx="1330">
                  <c:v>0.3185360650415987</c:v>
                </c:pt>
                <c:pt idx="1331">
                  <c:v>0.3185360650415987</c:v>
                </c:pt>
                <c:pt idx="1332">
                  <c:v>0.40844270511888681</c:v>
                </c:pt>
                <c:pt idx="1333">
                  <c:v>0.42189195649166322</c:v>
                </c:pt>
                <c:pt idx="1334">
                  <c:v>0.43524131952494827</c:v>
                </c:pt>
                <c:pt idx="1335">
                  <c:v>0.40844270511888681</c:v>
                </c:pt>
                <c:pt idx="1336">
                  <c:v>0.38164409071282535</c:v>
                </c:pt>
                <c:pt idx="1337">
                  <c:v>0.3682947276795403</c:v>
                </c:pt>
                <c:pt idx="1338">
                  <c:v>0.3682947276795403</c:v>
                </c:pt>
                <c:pt idx="1339">
                  <c:v>0.3682947276795403</c:v>
                </c:pt>
                <c:pt idx="1340">
                  <c:v>0.38164409071282535</c:v>
                </c:pt>
                <c:pt idx="1341">
                  <c:v>0.3682947276795403</c:v>
                </c:pt>
                <c:pt idx="1342">
                  <c:v>0.35484547630699126</c:v>
                </c:pt>
                <c:pt idx="1343">
                  <c:v>0.39509334208560176</c:v>
                </c:pt>
                <c:pt idx="1344">
                  <c:v>0.3682947276795403</c:v>
                </c:pt>
                <c:pt idx="1345">
                  <c:v>0.3682947276795403</c:v>
                </c:pt>
                <c:pt idx="1346">
                  <c:v>0.35484547630699126</c:v>
                </c:pt>
                <c:pt idx="1347">
                  <c:v>0.35489542047639588</c:v>
                </c:pt>
                <c:pt idx="1348">
                  <c:v>0.3682447835099083</c:v>
                </c:pt>
                <c:pt idx="1349">
                  <c:v>0.40844270511888681</c:v>
                </c:pt>
                <c:pt idx="1350">
                  <c:v>0.42189195649166322</c:v>
                </c:pt>
                <c:pt idx="1351">
                  <c:v>0.40844270511888681</c:v>
                </c:pt>
                <c:pt idx="1352">
                  <c:v>0.43524131952494827</c:v>
                </c:pt>
                <c:pt idx="1353">
                  <c:v>0.3682947276795403</c:v>
                </c:pt>
                <c:pt idx="1354">
                  <c:v>0.39509334208560176</c:v>
                </c:pt>
                <c:pt idx="1355">
                  <c:v>0.40844270511888681</c:v>
                </c:pt>
                <c:pt idx="1356">
                  <c:v>0.42189195649143585</c:v>
                </c:pt>
                <c:pt idx="1357">
                  <c:v>0.38164409071282535</c:v>
                </c:pt>
                <c:pt idx="1358">
                  <c:v>0.40844270511911418</c:v>
                </c:pt>
                <c:pt idx="1359">
                  <c:v>0.39509334208537439</c:v>
                </c:pt>
                <c:pt idx="1360">
                  <c:v>0.3682947276795403</c:v>
                </c:pt>
                <c:pt idx="1361">
                  <c:v>0.35484547630676389</c:v>
                </c:pt>
                <c:pt idx="1362">
                  <c:v>0.35484547630676389</c:v>
                </c:pt>
                <c:pt idx="1363">
                  <c:v>0.34149611327347884</c:v>
                </c:pt>
                <c:pt idx="1364">
                  <c:v>0.34149611327347884</c:v>
                </c:pt>
                <c:pt idx="1365">
                  <c:v>0.34144616910384684</c:v>
                </c:pt>
                <c:pt idx="1366">
                  <c:v>0.38164409071282535</c:v>
                </c:pt>
                <c:pt idx="1367">
                  <c:v>0.35484547630699126</c:v>
                </c:pt>
                <c:pt idx="1368">
                  <c:v>0.35489542047662326</c:v>
                </c:pt>
                <c:pt idx="1369">
                  <c:v>0.3682947276795403</c:v>
                </c:pt>
                <c:pt idx="1370">
                  <c:v>0.34149611327347884</c:v>
                </c:pt>
                <c:pt idx="1371">
                  <c:v>0.35484547630676389</c:v>
                </c:pt>
                <c:pt idx="1372">
                  <c:v>0.34144616910384684</c:v>
                </c:pt>
                <c:pt idx="1373">
                  <c:v>0.34149611327347884</c:v>
                </c:pt>
                <c:pt idx="1374">
                  <c:v>0.33765754709907014</c:v>
                </c:pt>
                <c:pt idx="1375">
                  <c:v>0.35100691013258256</c:v>
                </c:pt>
                <c:pt idx="1376">
                  <c:v>0.33760760292966552</c:v>
                </c:pt>
                <c:pt idx="1377">
                  <c:v>0.33765754709929752</c:v>
                </c:pt>
                <c:pt idx="1378">
                  <c:v>0.35100691013258256</c:v>
                </c:pt>
                <c:pt idx="1379">
                  <c:v>0.33765754709929752</c:v>
                </c:pt>
                <c:pt idx="1380">
                  <c:v>0.33760760292966552</c:v>
                </c:pt>
                <c:pt idx="1381">
                  <c:v>0.33765754709929752</c:v>
                </c:pt>
                <c:pt idx="1382">
                  <c:v>0.35100691013258256</c:v>
                </c:pt>
                <c:pt idx="1383">
                  <c:v>0.39125477591142044</c:v>
                </c:pt>
                <c:pt idx="1384">
                  <c:v>0.3644561615051316</c:v>
                </c:pt>
                <c:pt idx="1385">
                  <c:v>0.37780552453864402</c:v>
                </c:pt>
                <c:pt idx="1386">
                  <c:v>0.39125477591119306</c:v>
                </c:pt>
                <c:pt idx="1387">
                  <c:v>0.40460413894470548</c:v>
                </c:pt>
                <c:pt idx="1388">
                  <c:v>0.40460413894470548</c:v>
                </c:pt>
                <c:pt idx="1389">
                  <c:v>0.41805339031725453</c:v>
                </c:pt>
                <c:pt idx="1390">
                  <c:v>0.43140275335076694</c:v>
                </c:pt>
                <c:pt idx="1391">
                  <c:v>0.4180034461478499</c:v>
                </c:pt>
                <c:pt idx="1392">
                  <c:v>0.40460413894470548</c:v>
                </c:pt>
                <c:pt idx="1393">
                  <c:v>0.35100691013258256</c:v>
                </c:pt>
                <c:pt idx="1394">
                  <c:v>0.35105685430221456</c:v>
                </c:pt>
                <c:pt idx="1395">
                  <c:v>0.35100691013258256</c:v>
                </c:pt>
                <c:pt idx="1396">
                  <c:v>0.3644561615051316</c:v>
                </c:pt>
                <c:pt idx="1397">
                  <c:v>0.36445616150535898</c:v>
                </c:pt>
                <c:pt idx="1398">
                  <c:v>0.37780552453864402</c:v>
                </c:pt>
                <c:pt idx="1399">
                  <c:v>0.39125477591142044</c:v>
                </c:pt>
                <c:pt idx="1400">
                  <c:v>0.36445616150535898</c:v>
                </c:pt>
                <c:pt idx="1401">
                  <c:v>0.41805339031725453</c:v>
                </c:pt>
                <c:pt idx="1402">
                  <c:v>0.40465408311411011</c:v>
                </c:pt>
                <c:pt idx="1403">
                  <c:v>0.37780552453864402</c:v>
                </c:pt>
                <c:pt idx="1404">
                  <c:v>0.36445616150535898</c:v>
                </c:pt>
                <c:pt idx="1405">
                  <c:v>6.6347261811188218E-3</c:v>
                </c:pt>
                <c:pt idx="1406">
                  <c:v>0.18087566398992294</c:v>
                </c:pt>
                <c:pt idx="1407">
                  <c:v>8.3192003225008193E-2</c:v>
                </c:pt>
                <c:pt idx="1408">
                  <c:v>9.6641254597557236E-2</c:v>
                </c:pt>
                <c:pt idx="1409">
                  <c:v>9.6641254597557236E-2</c:v>
                </c:pt>
                <c:pt idx="1410">
                  <c:v>8.3192003225008193E-2</c:v>
                </c:pt>
                <c:pt idx="1411">
                  <c:v>0.10999061763101281</c:v>
                </c:pt>
                <c:pt idx="1412">
                  <c:v>0.10999061763101281</c:v>
                </c:pt>
                <c:pt idx="1413">
                  <c:v>9.6641254597557236E-2</c:v>
                </c:pt>
                <c:pt idx="1414">
                  <c:v>8.3192003225008193E-2</c:v>
                </c:pt>
                <c:pt idx="1415">
                  <c:v>9.6641254597557236E-2</c:v>
                </c:pt>
                <c:pt idx="1416">
                  <c:v>8.3192003225008193E-2</c:v>
                </c:pt>
                <c:pt idx="1417">
                  <c:v>0.11960130282932369</c:v>
                </c:pt>
                <c:pt idx="1418">
                  <c:v>0.11960130282943737</c:v>
                </c:pt>
                <c:pt idx="1419">
                  <c:v>0.11960130282943737</c:v>
                </c:pt>
                <c:pt idx="1420">
                  <c:v>0.1329506658628361</c:v>
                </c:pt>
                <c:pt idx="1421">
                  <c:v>0.15974928026889756</c:v>
                </c:pt>
                <c:pt idx="1422">
                  <c:v>9.6641254597557236E-2</c:v>
                </c:pt>
                <c:pt idx="1423">
                  <c:v>9.6641254597557236E-2</c:v>
                </c:pt>
                <c:pt idx="1424">
                  <c:v>0.11960130282932369</c:v>
                </c:pt>
                <c:pt idx="1425">
                  <c:v>0.1329506658628361</c:v>
                </c:pt>
                <c:pt idx="1426">
                  <c:v>0.11960130282932369</c:v>
                </c:pt>
                <c:pt idx="1427">
                  <c:v>0.11960130282932369</c:v>
                </c:pt>
                <c:pt idx="1428">
                  <c:v>0.11960130282932369</c:v>
                </c:pt>
                <c:pt idx="1429">
                  <c:v>0.11960130282932369</c:v>
                </c:pt>
                <c:pt idx="1430">
                  <c:v>0.14256135106114698</c:v>
                </c:pt>
                <c:pt idx="1431">
                  <c:v>0.1559107140946594</c:v>
                </c:pt>
                <c:pt idx="1432">
                  <c:v>0.1559107140946594</c:v>
                </c:pt>
                <c:pt idx="1433">
                  <c:v>0.14256135106114698</c:v>
                </c:pt>
                <c:pt idx="1434">
                  <c:v>0.14256135106114698</c:v>
                </c:pt>
                <c:pt idx="1435">
                  <c:v>0.1559107140946594</c:v>
                </c:pt>
                <c:pt idx="1436">
                  <c:v>0.1559107140946594</c:v>
                </c:pt>
                <c:pt idx="1437">
                  <c:v>0.11960130282932369</c:v>
                </c:pt>
                <c:pt idx="1438">
                  <c:v>0.11955135865980537</c:v>
                </c:pt>
                <c:pt idx="1439">
                  <c:v>0.11955135865980537</c:v>
                </c:pt>
                <c:pt idx="1440">
                  <c:v>9.6641254597557236E-2</c:v>
                </c:pt>
                <c:pt idx="1441">
                  <c:v>9.6641254597557236E-2</c:v>
                </c:pt>
                <c:pt idx="1442">
                  <c:v>0.10999061763101281</c:v>
                </c:pt>
                <c:pt idx="1443">
                  <c:v>0.10999061763101281</c:v>
                </c:pt>
                <c:pt idx="1444">
                  <c:v>0.10999061763101281</c:v>
                </c:pt>
                <c:pt idx="1445">
                  <c:v>0.10999061763101281</c:v>
                </c:pt>
                <c:pt idx="1446">
                  <c:v>0.10999061763101281</c:v>
                </c:pt>
                <c:pt idx="1447">
                  <c:v>0.10999061763101281</c:v>
                </c:pt>
                <c:pt idx="1448">
                  <c:v>0.10999061763106965</c:v>
                </c:pt>
                <c:pt idx="1449">
                  <c:v>0.11004056180058797</c:v>
                </c:pt>
                <c:pt idx="1450">
                  <c:v>0.11004056180058797</c:v>
                </c:pt>
                <c:pt idx="1451">
                  <c:v>0.16931002129769013</c:v>
                </c:pt>
                <c:pt idx="1452">
                  <c:v>6.9842640191552618E-2</c:v>
                </c:pt>
                <c:pt idx="1453">
                  <c:v>0.11960130282932369</c:v>
                </c:pt>
                <c:pt idx="1454">
                  <c:v>0.11960130282932369</c:v>
                </c:pt>
                <c:pt idx="1455">
                  <c:v>0.11960130282932369</c:v>
                </c:pt>
                <c:pt idx="1456">
                  <c:v>0.28406031828711775</c:v>
                </c:pt>
                <c:pt idx="1457">
                  <c:v>0.11960130282943737</c:v>
                </c:pt>
                <c:pt idx="1458">
                  <c:v>0.14256135106114698</c:v>
                </c:pt>
                <c:pt idx="1459">
                  <c:v>0.14256135106114698</c:v>
                </c:pt>
                <c:pt idx="1460">
                  <c:v>0.14256135106114698</c:v>
                </c:pt>
                <c:pt idx="1461">
                  <c:v>0.20302233574614093</c:v>
                </c:pt>
                <c:pt idx="1462">
                  <c:v>0.20302233574614093</c:v>
                </c:pt>
                <c:pt idx="1463">
                  <c:v>0.27266591274758412</c:v>
                </c:pt>
                <c:pt idx="1464">
                  <c:v>0.21906868393557488</c:v>
                </c:pt>
                <c:pt idx="1465">
                  <c:v>0.19227006952945658</c:v>
                </c:pt>
                <c:pt idx="1466">
                  <c:v>0.25926660554455339</c:v>
                </c:pt>
                <c:pt idx="1467">
                  <c:v>0.24586729834152266</c:v>
                </c:pt>
                <c:pt idx="1468">
                  <c:v>0.27261596857795212</c:v>
                </c:pt>
                <c:pt idx="1469">
                  <c:v>0.24975580868533598</c:v>
                </c:pt>
                <c:pt idx="1470">
                  <c:v>0.24970586451581767</c:v>
                </c:pt>
                <c:pt idx="1471">
                  <c:v>0.27266591274758412</c:v>
                </c:pt>
                <c:pt idx="1472">
                  <c:v>0.27261596857795212</c:v>
                </c:pt>
                <c:pt idx="1473">
                  <c:v>0.25921666137503507</c:v>
                </c:pt>
                <c:pt idx="1474">
                  <c:v>9.2752744253772335E-2</c:v>
                </c:pt>
                <c:pt idx="1475">
                  <c:v>0.39558564889966874</c:v>
                </c:pt>
                <c:pt idx="1476">
                  <c:v>0.22674581628405122</c:v>
                </c:pt>
                <c:pt idx="1477">
                  <c:v>0.24014512348708195</c:v>
                </c:pt>
                <c:pt idx="1478">
                  <c:v>0.2535943748595173</c:v>
                </c:pt>
                <c:pt idx="1479">
                  <c:v>0.15979922443841588</c:v>
                </c:pt>
                <c:pt idx="1480">
                  <c:v>0.21906868393546119</c:v>
                </c:pt>
                <c:pt idx="1481">
                  <c:v>0.21901873976594288</c:v>
                </c:pt>
                <c:pt idx="1482">
                  <c:v>0.19610863570369474</c:v>
                </c:pt>
                <c:pt idx="1483">
                  <c:v>0.21339645325042511</c:v>
                </c:pt>
                <c:pt idx="1484">
                  <c:v>9.2752744253800756E-2</c:v>
                </c:pt>
                <c:pt idx="1485">
                  <c:v>0.28017180794324759</c:v>
                </c:pt>
                <c:pt idx="1486">
                  <c:v>0.13300061003241126</c:v>
                </c:pt>
                <c:pt idx="1487">
                  <c:v>0.1329506658628361</c:v>
                </c:pt>
                <c:pt idx="1488">
                  <c:v>0.13300061003241126</c:v>
                </c:pt>
                <c:pt idx="1489">
                  <c:v>0.1329506658628361</c:v>
                </c:pt>
                <c:pt idx="1490">
                  <c:v>0.13300061003241126</c:v>
                </c:pt>
                <c:pt idx="1491">
                  <c:v>0.16158294477963864</c:v>
                </c:pt>
                <c:pt idx="1492">
                  <c:v>0.15207214792042123</c:v>
                </c:pt>
                <c:pt idx="1493">
                  <c:v>9.2802688423319069E-2</c:v>
                </c:pt>
                <c:pt idx="1494">
                  <c:v>9.2752744253743913E-2</c:v>
                </c:pt>
                <c:pt idx="1495">
                  <c:v>0.2133964532505388</c:v>
                </c:pt>
                <c:pt idx="1496">
                  <c:v>0.19994720187798976</c:v>
                </c:pt>
                <c:pt idx="1497">
                  <c:v>0.19227006952945658</c:v>
                </c:pt>
                <c:pt idx="1498">
                  <c:v>0.40460413894470548</c:v>
                </c:pt>
                <c:pt idx="1499">
                  <c:v>0.40460413894470548</c:v>
                </c:pt>
                <c:pt idx="1500">
                  <c:v>0.40465408311433748</c:v>
                </c:pt>
                <c:pt idx="1501">
                  <c:v>0.2133964532505388</c:v>
                </c:pt>
                <c:pt idx="1502">
                  <c:v>0.24014512348696826</c:v>
                </c:pt>
                <c:pt idx="1503">
                  <c:v>0.14634997306586683</c:v>
                </c:pt>
                <c:pt idx="1504">
                  <c:v>0.15596065826417771</c:v>
                </c:pt>
                <c:pt idx="1505">
                  <c:v>0.13300061003235442</c:v>
                </c:pt>
                <c:pt idx="1506">
                  <c:v>0.16931002129769013</c:v>
                </c:pt>
                <c:pt idx="1507">
                  <c:v>0.15018853924004816</c:v>
                </c:pt>
                <c:pt idx="1508">
                  <c:v>0.13678923203701743</c:v>
                </c:pt>
                <c:pt idx="1509">
                  <c:v>0.27317962420590902</c:v>
                </c:pt>
                <c:pt idx="1510">
                  <c:v>0.40132922839836738</c:v>
                </c:pt>
                <c:pt idx="1511">
                  <c:v>0.45103794686656329</c:v>
                </c:pt>
                <c:pt idx="1512">
                  <c:v>0.36132038114544685</c:v>
                </c:pt>
                <c:pt idx="1513">
                  <c:v>0.27317962420590902</c:v>
                </c:pt>
                <c:pt idx="1514">
                  <c:v>0.25978031700287829</c:v>
                </c:pt>
                <c:pt idx="1515">
                  <c:v>0.25978031700287829</c:v>
                </c:pt>
                <c:pt idx="1516">
                  <c:v>0.72730055330998766</c:v>
                </c:pt>
                <c:pt idx="1517">
                  <c:v>2.0857141837873314</c:v>
                </c:pt>
                <c:pt idx="1518">
                  <c:v>0.39617070917154251</c:v>
                </c:pt>
                <c:pt idx="1519">
                  <c:v>0.32917417315650255</c:v>
                </c:pt>
                <c:pt idx="1520">
                  <c:v>0.34257348035953328</c:v>
                </c:pt>
                <c:pt idx="1521">
                  <c:v>0.36937209476548105</c:v>
                </c:pt>
                <c:pt idx="1522">
                  <c:v>0.39617070917154251</c:v>
                </c:pt>
                <c:pt idx="1523">
                  <c:v>0.38277140196851178</c:v>
                </c:pt>
                <c:pt idx="1524">
                  <c:v>0.52422042502485056</c:v>
                </c:pt>
                <c:pt idx="1525">
                  <c:v>0.38277140196851178</c:v>
                </c:pt>
                <c:pt idx="1526">
                  <c:v>8.3241947394526505E-2</c:v>
                </c:pt>
                <c:pt idx="1527">
                  <c:v>1.2440336338308953</c:v>
                </c:pt>
                <c:pt idx="1528">
                  <c:v>1.2172350194248338</c:v>
                </c:pt>
                <c:pt idx="1529">
                  <c:v>1.2306343266277509</c:v>
                </c:pt>
                <c:pt idx="1530">
                  <c:v>1.2574329410338123</c:v>
                </c:pt>
                <c:pt idx="1531">
                  <c:v>5.6393388818946732E-2</c:v>
                </c:pt>
                <c:pt idx="1532">
                  <c:v>9.2802688423319069E-2</c:v>
                </c:pt>
                <c:pt idx="1533">
                  <c:v>9.2752744253800756E-2</c:v>
                </c:pt>
                <c:pt idx="1534">
                  <c:v>1.2038357122216894</c:v>
                </c:pt>
                <c:pt idx="1535">
                  <c:v>1.3670247187965288</c:v>
                </c:pt>
                <c:pt idx="1536">
                  <c:v>0.28457402974538581</c:v>
                </c:pt>
                <c:pt idx="1537">
                  <c:v>0.30748413380763395</c:v>
                </c:pt>
                <c:pt idx="1538">
                  <c:v>0.17943441795426907</c:v>
                </c:pt>
                <c:pt idx="1539">
                  <c:v>0.30232561458092277</c:v>
                </c:pt>
                <c:pt idx="1540">
                  <c:v>1.9261853713524033</c:v>
                </c:pt>
                <c:pt idx="1541">
                  <c:v>6.02319549931849E-2</c:v>
                </c:pt>
                <c:pt idx="1542">
                  <c:v>6.9842640191552618E-2</c:v>
                </c:pt>
                <c:pt idx="1543">
                  <c:v>0.10615205145683149</c:v>
                </c:pt>
                <c:pt idx="1544">
                  <c:v>0.1386728407173905</c:v>
                </c:pt>
                <c:pt idx="1545">
                  <c:v>0.12157409752671811</c:v>
                </c:pt>
                <c:pt idx="1546">
                  <c:v>0.16163288894915695</c:v>
                </c:pt>
                <c:pt idx="1547">
                  <c:v>0.14453414575859824</c:v>
                </c:pt>
                <c:pt idx="1548">
                  <c:v>0.27268374995094291</c:v>
                </c:pt>
                <c:pt idx="1549">
                  <c:v>0.16749419399036469</c:v>
                </c:pt>
                <c:pt idx="1550">
                  <c:v>0.13862289654787219</c:v>
                </c:pt>
                <c:pt idx="1551">
                  <c:v>0.24972370171917646</c:v>
                </c:pt>
                <c:pt idx="1552">
                  <c:v>0.23881446811242313</c:v>
                </c:pt>
                <c:pt idx="1553">
                  <c:v>0.22311416166928666</c:v>
                </c:pt>
                <c:pt idx="1554">
                  <c:v>0.18089350119339542</c:v>
                </c:pt>
                <c:pt idx="1555">
                  <c:v>0.16965606304381708</c:v>
                </c:pt>
                <c:pt idx="1556">
                  <c:v>0.25005190626188778</c:v>
                </c:pt>
                <c:pt idx="1557">
                  <c:v>0.14453414575859824</c:v>
                </c:pt>
                <c:pt idx="1558">
                  <c:v>0.24972370171917646</c:v>
                </c:pt>
                <c:pt idx="1559">
                  <c:v>0.27484561900450899</c:v>
                </c:pt>
                <c:pt idx="1560">
                  <c:v>0.29943242018748606</c:v>
                </c:pt>
                <c:pt idx="1561">
                  <c:v>0.16547145512345196</c:v>
                </c:pt>
                <c:pt idx="1562">
                  <c:v>0.12916204385817309</c:v>
                </c:pt>
                <c:pt idx="1563">
                  <c:v>0.14251140689168551</c:v>
                </c:pt>
                <c:pt idx="1564">
                  <c:v>0.11571279248551036</c:v>
                </c:pt>
                <c:pt idx="1565">
                  <c:v>0.12911209968854109</c:v>
                </c:pt>
                <c:pt idx="1566">
                  <c:v>9.2752744253800756E-2</c:v>
                </c:pt>
                <c:pt idx="1567">
                  <c:v>0.15202220375078923</c:v>
                </c:pt>
                <c:pt idx="1568">
                  <c:v>0.15202220375078923</c:v>
                </c:pt>
                <c:pt idx="1569">
                  <c:v>6.9842640191495775E-2</c:v>
                </c:pt>
                <c:pt idx="1570">
                  <c:v>0.10615205145683149</c:v>
                </c:pt>
                <c:pt idx="1571">
                  <c:v>6.0281899162760055E-2</c:v>
                </c:pt>
                <c:pt idx="1572">
                  <c:v>6.0281899162760055E-2</c:v>
                </c:pt>
                <c:pt idx="1573">
                  <c:v>6.9792696021977463E-2</c:v>
                </c:pt>
                <c:pt idx="1574">
                  <c:v>0.11571279248551036</c:v>
                </c:pt>
                <c:pt idx="1575">
                  <c:v>6.9792696021977463E-2</c:v>
                </c:pt>
                <c:pt idx="1576">
                  <c:v>9.2802688423319069E-2</c:v>
                </c:pt>
                <c:pt idx="1577">
                  <c:v>0.1883815591857001</c:v>
                </c:pt>
                <c:pt idx="1578">
                  <c:v>0.15207214792042123</c:v>
                </c:pt>
                <c:pt idx="1579">
                  <c:v>0.15207214792042123</c:v>
                </c:pt>
                <c:pt idx="1580">
                  <c:v>0.15207214792042123</c:v>
                </c:pt>
              </c:numCache>
            </c:numRef>
          </c:yVal>
          <c:smooth val="0"/>
          <c:extLst>
            <c:ext xmlns:c16="http://schemas.microsoft.com/office/drawing/2014/chart" uri="{C3380CC4-5D6E-409C-BE32-E72D297353CC}">
              <c16:uniqueId val="{00000005-BCF6-4880-BB8D-87D8C8DDBE6F}"/>
            </c:ext>
          </c:extLst>
        </c:ser>
        <c:ser>
          <c:idx val="7"/>
          <c:order val="6"/>
          <c:tx>
            <c:v>SL</c:v>
          </c:tx>
          <c:spPr>
            <a:ln w="25400" cap="rnd">
              <a:noFill/>
              <a:round/>
            </a:ln>
            <a:effectLst/>
          </c:spPr>
          <c:marker>
            <c:symbol val="circle"/>
            <c:size val="2"/>
            <c:spPr>
              <a:solidFill>
                <a:schemeClr val="accent2">
                  <a:lumMod val="60000"/>
                </a:schemeClr>
              </a:solidFill>
              <a:ln w="9525">
                <a:solidFill>
                  <a:schemeClr val="accent2">
                    <a:lumMod val="60000"/>
                  </a:schemeClr>
                </a:solidFill>
              </a:ln>
              <a:effectLst/>
            </c:spPr>
          </c:marker>
          <c:xVal>
            <c:numRef>
              <c:f>Feuil1!$S$4:$S$1338</c:f>
              <c:numCache>
                <c:formatCode>General</c:formatCode>
                <c:ptCount val="1335"/>
                <c:pt idx="0">
                  <c:v>792.27214000000004</c:v>
                </c:pt>
                <c:pt idx="1">
                  <c:v>608.08943999999997</c:v>
                </c:pt>
                <c:pt idx="2">
                  <c:v>712.44014000000004</c:v>
                </c:pt>
                <c:pt idx="3">
                  <c:v>1018.4654399999999</c:v>
                </c:pt>
                <c:pt idx="4">
                  <c:v>834.28273999999999</c:v>
                </c:pt>
                <c:pt idx="5">
                  <c:v>1405.86184</c:v>
                </c:pt>
                <c:pt idx="6">
                  <c:v>1325.89544</c:v>
                </c:pt>
                <c:pt idx="7">
                  <c:v>1559.9975400000001</c:v>
                </c:pt>
                <c:pt idx="8">
                  <c:v>1431.87744</c:v>
                </c:pt>
                <c:pt idx="9">
                  <c:v>1497.88804</c:v>
                </c:pt>
                <c:pt idx="10">
                  <c:v>1527.9349400000001</c:v>
                </c:pt>
                <c:pt idx="11">
                  <c:v>1810.2636399999999</c:v>
                </c:pt>
                <c:pt idx="12">
                  <c:v>1714.1333400000001</c:v>
                </c:pt>
                <c:pt idx="13">
                  <c:v>1798.2272399999999</c:v>
                </c:pt>
                <c:pt idx="14">
                  <c:v>1938.40624</c:v>
                </c:pt>
                <c:pt idx="15">
                  <c:v>1726.16974</c:v>
                </c:pt>
                <c:pt idx="16">
                  <c:v>2036.45694</c:v>
                </c:pt>
                <c:pt idx="17">
                  <c:v>1868.2691399999999</c:v>
                </c:pt>
                <c:pt idx="18">
                  <c:v>2238.34384</c:v>
                </c:pt>
                <c:pt idx="19">
                  <c:v>2028.14544</c:v>
                </c:pt>
                <c:pt idx="20">
                  <c:v>1845.9784400000001</c:v>
                </c:pt>
                <c:pt idx="21">
                  <c:v>947.70353999999998</c:v>
                </c:pt>
                <c:pt idx="22">
                  <c:v>975.73483999999996</c:v>
                </c:pt>
                <c:pt idx="23">
                  <c:v>989.75044000000003</c:v>
                </c:pt>
                <c:pt idx="24">
                  <c:v>1003.76614</c:v>
                </c:pt>
                <c:pt idx="25">
                  <c:v>931.70853999999997</c:v>
                </c:pt>
                <c:pt idx="26">
                  <c:v>945.72424000000001</c:v>
                </c:pt>
                <c:pt idx="27">
                  <c:v>959.73983999999996</c:v>
                </c:pt>
                <c:pt idx="28">
                  <c:v>975.73483999999996</c:v>
                </c:pt>
                <c:pt idx="29">
                  <c:v>1003.76614</c:v>
                </c:pt>
                <c:pt idx="30">
                  <c:v>1017.78174</c:v>
                </c:pt>
                <c:pt idx="31">
                  <c:v>1031.7974400000001</c:v>
                </c:pt>
                <c:pt idx="32">
                  <c:v>959.73983999999996</c:v>
                </c:pt>
                <c:pt idx="33">
                  <c:v>973.75554</c:v>
                </c:pt>
                <c:pt idx="34">
                  <c:v>987.77113999999995</c:v>
                </c:pt>
                <c:pt idx="35">
                  <c:v>989.75044000000003</c:v>
                </c:pt>
                <c:pt idx="36">
                  <c:v>1017.78174</c:v>
                </c:pt>
                <c:pt idx="37">
                  <c:v>1031.7974400000001</c:v>
                </c:pt>
                <c:pt idx="38">
                  <c:v>1045.81304</c:v>
                </c:pt>
                <c:pt idx="39">
                  <c:v>973.75554</c:v>
                </c:pt>
                <c:pt idx="40">
                  <c:v>987.77113999999995</c:v>
                </c:pt>
                <c:pt idx="41">
                  <c:v>1001.78684</c:v>
                </c:pt>
                <c:pt idx="42">
                  <c:v>2030.77314</c:v>
                </c:pt>
                <c:pt idx="43">
                  <c:v>2058.8044400000003</c:v>
                </c:pt>
                <c:pt idx="44">
                  <c:v>2072.8201400000003</c:v>
                </c:pt>
                <c:pt idx="45">
                  <c:v>2086.8357400000004</c:v>
                </c:pt>
                <c:pt idx="46">
                  <c:v>2076.8150400000004</c:v>
                </c:pt>
                <c:pt idx="47">
                  <c:v>2058.8044400000003</c:v>
                </c:pt>
                <c:pt idx="48">
                  <c:v>2086.8357400000004</c:v>
                </c:pt>
                <c:pt idx="49">
                  <c:v>2100.8514400000004</c:v>
                </c:pt>
                <c:pt idx="50">
                  <c:v>2114.8670400000001</c:v>
                </c:pt>
                <c:pt idx="51">
                  <c:v>2104.8463400000001</c:v>
                </c:pt>
                <c:pt idx="52">
                  <c:v>2072.8201400000003</c:v>
                </c:pt>
                <c:pt idx="53">
                  <c:v>2100.8514400000004</c:v>
                </c:pt>
                <c:pt idx="54">
                  <c:v>2114.8670400000001</c:v>
                </c:pt>
                <c:pt idx="55">
                  <c:v>2128.88274</c:v>
                </c:pt>
                <c:pt idx="56">
                  <c:v>2118.8620400000004</c:v>
                </c:pt>
                <c:pt idx="57">
                  <c:v>2086.8357400000004</c:v>
                </c:pt>
                <c:pt idx="58">
                  <c:v>2114.8670400000001</c:v>
                </c:pt>
                <c:pt idx="59">
                  <c:v>2128.88274</c:v>
                </c:pt>
                <c:pt idx="60">
                  <c:v>2142.8983400000002</c:v>
                </c:pt>
                <c:pt idx="61">
                  <c:v>2132.8776400000002</c:v>
                </c:pt>
                <c:pt idx="62">
                  <c:v>2076.8150400000004</c:v>
                </c:pt>
                <c:pt idx="63">
                  <c:v>2104.8463400000001</c:v>
                </c:pt>
                <c:pt idx="64">
                  <c:v>2118.8620400000004</c:v>
                </c:pt>
                <c:pt idx="65">
                  <c:v>2132.8776400000002</c:v>
                </c:pt>
                <c:pt idx="66">
                  <c:v>2122.8569400000001</c:v>
                </c:pt>
                <c:pt idx="67">
                  <c:v>2058.8044400000003</c:v>
                </c:pt>
                <c:pt idx="68">
                  <c:v>2086.8357400000004</c:v>
                </c:pt>
                <c:pt idx="69">
                  <c:v>2100.8514400000004</c:v>
                </c:pt>
                <c:pt idx="70">
                  <c:v>2114.8670400000001</c:v>
                </c:pt>
                <c:pt idx="71">
                  <c:v>2104.8463400000001</c:v>
                </c:pt>
                <c:pt idx="72">
                  <c:v>2086.8357400000004</c:v>
                </c:pt>
                <c:pt idx="73">
                  <c:v>2114.8670400000001</c:v>
                </c:pt>
                <c:pt idx="74">
                  <c:v>2128.88274</c:v>
                </c:pt>
                <c:pt idx="75">
                  <c:v>2142.8983400000002</c:v>
                </c:pt>
                <c:pt idx="76">
                  <c:v>2132.8776400000002</c:v>
                </c:pt>
                <c:pt idx="77">
                  <c:v>2100.8514400000004</c:v>
                </c:pt>
                <c:pt idx="78">
                  <c:v>2128.88274</c:v>
                </c:pt>
                <c:pt idx="79">
                  <c:v>2142.8983400000002</c:v>
                </c:pt>
                <c:pt idx="80">
                  <c:v>2156.9140400000001</c:v>
                </c:pt>
                <c:pt idx="81">
                  <c:v>2146.8933400000001</c:v>
                </c:pt>
                <c:pt idx="82">
                  <c:v>2114.8670400000001</c:v>
                </c:pt>
                <c:pt idx="83">
                  <c:v>2142.8983400000002</c:v>
                </c:pt>
                <c:pt idx="84">
                  <c:v>2156.9140400000001</c:v>
                </c:pt>
                <c:pt idx="85">
                  <c:v>2170.9296400000003</c:v>
                </c:pt>
                <c:pt idx="86">
                  <c:v>2160.9089400000003</c:v>
                </c:pt>
                <c:pt idx="87">
                  <c:v>2104.8463400000001</c:v>
                </c:pt>
                <c:pt idx="88">
                  <c:v>2132.8776400000002</c:v>
                </c:pt>
                <c:pt idx="89">
                  <c:v>2146.8933400000001</c:v>
                </c:pt>
                <c:pt idx="90">
                  <c:v>2160.9089400000003</c:v>
                </c:pt>
                <c:pt idx="91">
                  <c:v>2150.8882400000002</c:v>
                </c:pt>
                <c:pt idx="92">
                  <c:v>2072.8201400000003</c:v>
                </c:pt>
                <c:pt idx="93">
                  <c:v>2100.8514400000004</c:v>
                </c:pt>
                <c:pt idx="94">
                  <c:v>2114.8670400000001</c:v>
                </c:pt>
                <c:pt idx="95">
                  <c:v>2128.88274</c:v>
                </c:pt>
                <c:pt idx="96">
                  <c:v>2118.8620400000004</c:v>
                </c:pt>
                <c:pt idx="97">
                  <c:v>2100.8514400000004</c:v>
                </c:pt>
                <c:pt idx="98">
                  <c:v>2128.88274</c:v>
                </c:pt>
                <c:pt idx="99">
                  <c:v>2142.8983400000002</c:v>
                </c:pt>
                <c:pt idx="100">
                  <c:v>2156.9140400000001</c:v>
                </c:pt>
                <c:pt idx="101">
                  <c:v>2146.8933400000001</c:v>
                </c:pt>
                <c:pt idx="102">
                  <c:v>2114.8670400000001</c:v>
                </c:pt>
                <c:pt idx="103">
                  <c:v>2142.8983400000002</c:v>
                </c:pt>
                <c:pt idx="104">
                  <c:v>2156.9140400000001</c:v>
                </c:pt>
                <c:pt idx="105">
                  <c:v>2170.9296400000003</c:v>
                </c:pt>
                <c:pt idx="106">
                  <c:v>2160.9089400000003</c:v>
                </c:pt>
                <c:pt idx="107">
                  <c:v>2128.88274</c:v>
                </c:pt>
                <c:pt idx="108">
                  <c:v>2156.9140400000001</c:v>
                </c:pt>
                <c:pt idx="109">
                  <c:v>2170.9296400000003</c:v>
                </c:pt>
                <c:pt idx="110">
                  <c:v>2184.9453400000002</c:v>
                </c:pt>
                <c:pt idx="111">
                  <c:v>2174.9246400000002</c:v>
                </c:pt>
                <c:pt idx="112">
                  <c:v>2118.8620400000004</c:v>
                </c:pt>
                <c:pt idx="113">
                  <c:v>2146.8933400000001</c:v>
                </c:pt>
                <c:pt idx="114">
                  <c:v>2160.9089400000003</c:v>
                </c:pt>
                <c:pt idx="115">
                  <c:v>2174.9246400000002</c:v>
                </c:pt>
                <c:pt idx="116">
                  <c:v>2164.9038400000004</c:v>
                </c:pt>
                <c:pt idx="117">
                  <c:v>2086.8357400000004</c:v>
                </c:pt>
                <c:pt idx="118">
                  <c:v>2114.8670400000001</c:v>
                </c:pt>
                <c:pt idx="119">
                  <c:v>2128.88274</c:v>
                </c:pt>
                <c:pt idx="120">
                  <c:v>2142.8983400000002</c:v>
                </c:pt>
                <c:pt idx="121">
                  <c:v>2132.8776400000002</c:v>
                </c:pt>
                <c:pt idx="122">
                  <c:v>2114.8670400000001</c:v>
                </c:pt>
                <c:pt idx="123">
                  <c:v>2142.8983400000002</c:v>
                </c:pt>
                <c:pt idx="124">
                  <c:v>2156.9140400000001</c:v>
                </c:pt>
                <c:pt idx="125">
                  <c:v>2170.9296400000003</c:v>
                </c:pt>
                <c:pt idx="126">
                  <c:v>2160.9089400000003</c:v>
                </c:pt>
                <c:pt idx="127">
                  <c:v>2128.88274</c:v>
                </c:pt>
                <c:pt idx="128">
                  <c:v>2156.9140400000001</c:v>
                </c:pt>
                <c:pt idx="129">
                  <c:v>2170.9296400000003</c:v>
                </c:pt>
                <c:pt idx="130">
                  <c:v>2184.9453400000002</c:v>
                </c:pt>
                <c:pt idx="131">
                  <c:v>2174.9246400000002</c:v>
                </c:pt>
                <c:pt idx="132">
                  <c:v>2142.8983400000002</c:v>
                </c:pt>
                <c:pt idx="133">
                  <c:v>2170.9296400000003</c:v>
                </c:pt>
                <c:pt idx="134">
                  <c:v>2184.9453400000002</c:v>
                </c:pt>
                <c:pt idx="135">
                  <c:v>2198.9609400000004</c:v>
                </c:pt>
                <c:pt idx="136">
                  <c:v>2188.9402400000004</c:v>
                </c:pt>
                <c:pt idx="137">
                  <c:v>2132.8776400000002</c:v>
                </c:pt>
                <c:pt idx="138">
                  <c:v>2160.9089400000003</c:v>
                </c:pt>
                <c:pt idx="139">
                  <c:v>2174.9246400000002</c:v>
                </c:pt>
                <c:pt idx="140">
                  <c:v>2188.9402400000004</c:v>
                </c:pt>
                <c:pt idx="141">
                  <c:v>2178.9195400000003</c:v>
                </c:pt>
                <c:pt idx="142">
                  <c:v>2076.8150400000004</c:v>
                </c:pt>
                <c:pt idx="143">
                  <c:v>2104.8463400000001</c:v>
                </c:pt>
                <c:pt idx="144">
                  <c:v>2118.8620400000004</c:v>
                </c:pt>
                <c:pt idx="145">
                  <c:v>2132.8776400000002</c:v>
                </c:pt>
                <c:pt idx="146">
                  <c:v>2122.8569400000001</c:v>
                </c:pt>
                <c:pt idx="147">
                  <c:v>2104.8463400000001</c:v>
                </c:pt>
                <c:pt idx="148">
                  <c:v>2132.8776400000002</c:v>
                </c:pt>
                <c:pt idx="149">
                  <c:v>2146.8933400000001</c:v>
                </c:pt>
                <c:pt idx="150">
                  <c:v>2160.9089400000003</c:v>
                </c:pt>
                <c:pt idx="151">
                  <c:v>2150.8882400000002</c:v>
                </c:pt>
                <c:pt idx="152">
                  <c:v>2118.8620400000004</c:v>
                </c:pt>
                <c:pt idx="153">
                  <c:v>2146.8933400000001</c:v>
                </c:pt>
                <c:pt idx="154">
                  <c:v>2160.9089400000003</c:v>
                </c:pt>
                <c:pt idx="155">
                  <c:v>2174.9246400000002</c:v>
                </c:pt>
                <c:pt idx="156">
                  <c:v>2164.9038400000004</c:v>
                </c:pt>
                <c:pt idx="157">
                  <c:v>2132.8776400000002</c:v>
                </c:pt>
                <c:pt idx="158">
                  <c:v>2160.9089400000003</c:v>
                </c:pt>
                <c:pt idx="159">
                  <c:v>2174.9246400000002</c:v>
                </c:pt>
                <c:pt idx="160">
                  <c:v>2188.9402400000004</c:v>
                </c:pt>
                <c:pt idx="161">
                  <c:v>2178.9195400000003</c:v>
                </c:pt>
                <c:pt idx="162">
                  <c:v>2122.8569400000001</c:v>
                </c:pt>
                <c:pt idx="163">
                  <c:v>2150.8882400000002</c:v>
                </c:pt>
                <c:pt idx="164">
                  <c:v>2164.9038400000004</c:v>
                </c:pt>
                <c:pt idx="165">
                  <c:v>2178.9195400000003</c:v>
                </c:pt>
                <c:pt idx="166">
                  <c:v>2168.8987400000001</c:v>
                </c:pt>
                <c:pt idx="167">
                  <c:v>2058.8044400000003</c:v>
                </c:pt>
                <c:pt idx="168">
                  <c:v>2086.8357400000004</c:v>
                </c:pt>
                <c:pt idx="169">
                  <c:v>2100.8514400000004</c:v>
                </c:pt>
                <c:pt idx="170">
                  <c:v>2114.8670400000001</c:v>
                </c:pt>
                <c:pt idx="171">
                  <c:v>2104.8463400000001</c:v>
                </c:pt>
                <c:pt idx="172">
                  <c:v>2086.8357400000004</c:v>
                </c:pt>
                <c:pt idx="173">
                  <c:v>2114.8670400000001</c:v>
                </c:pt>
                <c:pt idx="174">
                  <c:v>2128.88274</c:v>
                </c:pt>
                <c:pt idx="175">
                  <c:v>2142.8983400000002</c:v>
                </c:pt>
                <c:pt idx="176">
                  <c:v>2132.8776400000002</c:v>
                </c:pt>
                <c:pt idx="177">
                  <c:v>2100.8514400000004</c:v>
                </c:pt>
                <c:pt idx="178">
                  <c:v>2128.88274</c:v>
                </c:pt>
                <c:pt idx="179">
                  <c:v>2142.8983400000002</c:v>
                </c:pt>
                <c:pt idx="180">
                  <c:v>2156.9140400000001</c:v>
                </c:pt>
                <c:pt idx="181">
                  <c:v>2146.8933400000001</c:v>
                </c:pt>
                <c:pt idx="182">
                  <c:v>2114.8670400000001</c:v>
                </c:pt>
                <c:pt idx="183">
                  <c:v>2142.8983400000002</c:v>
                </c:pt>
                <c:pt idx="184">
                  <c:v>2156.9140400000001</c:v>
                </c:pt>
                <c:pt idx="185">
                  <c:v>2170.9296400000003</c:v>
                </c:pt>
                <c:pt idx="186">
                  <c:v>2160.9089400000003</c:v>
                </c:pt>
                <c:pt idx="187">
                  <c:v>2104.8463400000001</c:v>
                </c:pt>
                <c:pt idx="188">
                  <c:v>2132.8776400000002</c:v>
                </c:pt>
                <c:pt idx="189">
                  <c:v>2146.8933400000001</c:v>
                </c:pt>
                <c:pt idx="190">
                  <c:v>2160.9089400000003</c:v>
                </c:pt>
                <c:pt idx="191">
                  <c:v>2150.8882400000002</c:v>
                </c:pt>
                <c:pt idx="192">
                  <c:v>2086.8357400000004</c:v>
                </c:pt>
                <c:pt idx="193">
                  <c:v>2114.8670400000001</c:v>
                </c:pt>
                <c:pt idx="194">
                  <c:v>2128.88274</c:v>
                </c:pt>
                <c:pt idx="195">
                  <c:v>2142.8983400000002</c:v>
                </c:pt>
                <c:pt idx="196">
                  <c:v>2132.8776400000002</c:v>
                </c:pt>
                <c:pt idx="197">
                  <c:v>2114.8670400000001</c:v>
                </c:pt>
                <c:pt idx="198">
                  <c:v>2142.8983400000002</c:v>
                </c:pt>
                <c:pt idx="199">
                  <c:v>2156.9140400000001</c:v>
                </c:pt>
                <c:pt idx="200">
                  <c:v>2170.9296400000003</c:v>
                </c:pt>
                <c:pt idx="201">
                  <c:v>2160.9089400000003</c:v>
                </c:pt>
                <c:pt idx="202">
                  <c:v>2128.88274</c:v>
                </c:pt>
                <c:pt idx="203">
                  <c:v>2156.9140400000001</c:v>
                </c:pt>
                <c:pt idx="204">
                  <c:v>2170.9296400000003</c:v>
                </c:pt>
                <c:pt idx="205">
                  <c:v>2184.9453400000002</c:v>
                </c:pt>
                <c:pt idx="206">
                  <c:v>2174.9246400000002</c:v>
                </c:pt>
                <c:pt idx="207">
                  <c:v>2142.8983400000002</c:v>
                </c:pt>
                <c:pt idx="208">
                  <c:v>2170.9296400000003</c:v>
                </c:pt>
                <c:pt idx="209">
                  <c:v>2184.9453400000002</c:v>
                </c:pt>
                <c:pt idx="210">
                  <c:v>2198.9609400000004</c:v>
                </c:pt>
                <c:pt idx="211">
                  <c:v>2188.9402400000004</c:v>
                </c:pt>
                <c:pt idx="212">
                  <c:v>2132.8776400000002</c:v>
                </c:pt>
                <c:pt idx="213">
                  <c:v>2160.9089400000003</c:v>
                </c:pt>
                <c:pt idx="214">
                  <c:v>2174.9246400000002</c:v>
                </c:pt>
                <c:pt idx="215">
                  <c:v>2188.9402400000004</c:v>
                </c:pt>
                <c:pt idx="216">
                  <c:v>2178.9195400000003</c:v>
                </c:pt>
                <c:pt idx="217">
                  <c:v>2100.8514400000004</c:v>
                </c:pt>
                <c:pt idx="218">
                  <c:v>2128.88274</c:v>
                </c:pt>
                <c:pt idx="219">
                  <c:v>2142.8983400000002</c:v>
                </c:pt>
                <c:pt idx="220">
                  <c:v>2156.9140400000001</c:v>
                </c:pt>
                <c:pt idx="221">
                  <c:v>2146.8933400000001</c:v>
                </c:pt>
                <c:pt idx="222">
                  <c:v>2128.88274</c:v>
                </c:pt>
                <c:pt idx="223">
                  <c:v>2156.9140400000001</c:v>
                </c:pt>
                <c:pt idx="224">
                  <c:v>2170.9296400000003</c:v>
                </c:pt>
                <c:pt idx="225">
                  <c:v>2184.9453400000002</c:v>
                </c:pt>
                <c:pt idx="226">
                  <c:v>2174.9246400000002</c:v>
                </c:pt>
                <c:pt idx="227">
                  <c:v>2142.8983400000002</c:v>
                </c:pt>
                <c:pt idx="228">
                  <c:v>2170.9296400000003</c:v>
                </c:pt>
                <c:pt idx="229">
                  <c:v>2184.9453400000002</c:v>
                </c:pt>
                <c:pt idx="230">
                  <c:v>2198.9609400000004</c:v>
                </c:pt>
                <c:pt idx="231">
                  <c:v>2188.9402400000004</c:v>
                </c:pt>
                <c:pt idx="232">
                  <c:v>2156.9140400000001</c:v>
                </c:pt>
                <c:pt idx="233">
                  <c:v>2184.9453400000002</c:v>
                </c:pt>
                <c:pt idx="234">
                  <c:v>2198.9609400000004</c:v>
                </c:pt>
                <c:pt idx="235">
                  <c:v>2212.9766400000003</c:v>
                </c:pt>
                <c:pt idx="236">
                  <c:v>2202.9559400000003</c:v>
                </c:pt>
                <c:pt idx="237">
                  <c:v>2146.8933400000001</c:v>
                </c:pt>
                <c:pt idx="238">
                  <c:v>2174.9246400000002</c:v>
                </c:pt>
                <c:pt idx="239">
                  <c:v>2188.9402400000004</c:v>
                </c:pt>
                <c:pt idx="240">
                  <c:v>2202.9559400000003</c:v>
                </c:pt>
                <c:pt idx="241">
                  <c:v>2192.93514</c:v>
                </c:pt>
                <c:pt idx="242">
                  <c:v>2114.8670400000001</c:v>
                </c:pt>
                <c:pt idx="243">
                  <c:v>2142.8983400000002</c:v>
                </c:pt>
                <c:pt idx="244">
                  <c:v>2156.9140400000001</c:v>
                </c:pt>
                <c:pt idx="245">
                  <c:v>2170.9296400000003</c:v>
                </c:pt>
                <c:pt idx="246">
                  <c:v>2160.9089400000003</c:v>
                </c:pt>
                <c:pt idx="247">
                  <c:v>2142.8983400000002</c:v>
                </c:pt>
                <c:pt idx="248">
                  <c:v>2170.9296400000003</c:v>
                </c:pt>
                <c:pt idx="249">
                  <c:v>2184.9453400000002</c:v>
                </c:pt>
                <c:pt idx="250">
                  <c:v>2198.9609400000004</c:v>
                </c:pt>
                <c:pt idx="251">
                  <c:v>2188.9402400000004</c:v>
                </c:pt>
                <c:pt idx="252">
                  <c:v>2156.9140400000001</c:v>
                </c:pt>
                <c:pt idx="253">
                  <c:v>2184.9453400000002</c:v>
                </c:pt>
                <c:pt idx="254">
                  <c:v>2198.9609400000004</c:v>
                </c:pt>
                <c:pt idx="255">
                  <c:v>2212.9766400000003</c:v>
                </c:pt>
                <c:pt idx="256">
                  <c:v>2202.9559400000003</c:v>
                </c:pt>
                <c:pt idx="257">
                  <c:v>2170.9296400000003</c:v>
                </c:pt>
                <c:pt idx="258">
                  <c:v>2198.9609400000004</c:v>
                </c:pt>
                <c:pt idx="259">
                  <c:v>2212.9766400000003</c:v>
                </c:pt>
                <c:pt idx="260">
                  <c:v>2226.99224</c:v>
                </c:pt>
                <c:pt idx="261">
                  <c:v>2216.97154</c:v>
                </c:pt>
                <c:pt idx="262">
                  <c:v>2160.9089400000003</c:v>
                </c:pt>
                <c:pt idx="263">
                  <c:v>2188.9402400000004</c:v>
                </c:pt>
                <c:pt idx="264">
                  <c:v>2202.9559400000003</c:v>
                </c:pt>
                <c:pt idx="265">
                  <c:v>2216.97154</c:v>
                </c:pt>
                <c:pt idx="266">
                  <c:v>2206.9508400000004</c:v>
                </c:pt>
                <c:pt idx="267">
                  <c:v>2104.8463400000001</c:v>
                </c:pt>
                <c:pt idx="268">
                  <c:v>2132.8776400000002</c:v>
                </c:pt>
                <c:pt idx="269">
                  <c:v>2146.8933400000001</c:v>
                </c:pt>
                <c:pt idx="270">
                  <c:v>2160.9089400000003</c:v>
                </c:pt>
                <c:pt idx="271">
                  <c:v>2150.8882400000002</c:v>
                </c:pt>
                <c:pt idx="272">
                  <c:v>2132.8776400000002</c:v>
                </c:pt>
                <c:pt idx="273">
                  <c:v>2160.9089400000003</c:v>
                </c:pt>
                <c:pt idx="274">
                  <c:v>2174.9246400000002</c:v>
                </c:pt>
                <c:pt idx="275">
                  <c:v>2188.9402400000004</c:v>
                </c:pt>
                <c:pt idx="276">
                  <c:v>2178.9195400000003</c:v>
                </c:pt>
                <c:pt idx="277">
                  <c:v>2146.8933400000001</c:v>
                </c:pt>
                <c:pt idx="278">
                  <c:v>2174.9246400000002</c:v>
                </c:pt>
                <c:pt idx="279">
                  <c:v>2188.9402400000004</c:v>
                </c:pt>
                <c:pt idx="280">
                  <c:v>2202.9559400000003</c:v>
                </c:pt>
                <c:pt idx="281">
                  <c:v>2192.93514</c:v>
                </c:pt>
                <c:pt idx="282">
                  <c:v>2160.9089400000003</c:v>
                </c:pt>
                <c:pt idx="283">
                  <c:v>2188.9402400000004</c:v>
                </c:pt>
                <c:pt idx="284">
                  <c:v>2202.9559400000003</c:v>
                </c:pt>
                <c:pt idx="285">
                  <c:v>2216.97154</c:v>
                </c:pt>
                <c:pt idx="286">
                  <c:v>2206.9508400000004</c:v>
                </c:pt>
                <c:pt idx="287">
                  <c:v>2150.8882400000002</c:v>
                </c:pt>
                <c:pt idx="288">
                  <c:v>2178.9195400000003</c:v>
                </c:pt>
                <c:pt idx="289">
                  <c:v>2192.93514</c:v>
                </c:pt>
                <c:pt idx="290">
                  <c:v>2206.9508400000004</c:v>
                </c:pt>
                <c:pt idx="291">
                  <c:v>2196.9300400000002</c:v>
                </c:pt>
                <c:pt idx="292">
                  <c:v>2072.8201400000003</c:v>
                </c:pt>
                <c:pt idx="293">
                  <c:v>2100.8514400000004</c:v>
                </c:pt>
                <c:pt idx="294">
                  <c:v>2114.8670400000001</c:v>
                </c:pt>
                <c:pt idx="295">
                  <c:v>2128.88274</c:v>
                </c:pt>
                <c:pt idx="296">
                  <c:v>2118.8620400000004</c:v>
                </c:pt>
                <c:pt idx="297">
                  <c:v>2100.8514400000004</c:v>
                </c:pt>
                <c:pt idx="298">
                  <c:v>2128.88274</c:v>
                </c:pt>
                <c:pt idx="299">
                  <c:v>2142.8983400000002</c:v>
                </c:pt>
                <c:pt idx="300">
                  <c:v>2156.9140400000001</c:v>
                </c:pt>
                <c:pt idx="301">
                  <c:v>2146.8933400000001</c:v>
                </c:pt>
                <c:pt idx="302">
                  <c:v>2114.8670400000001</c:v>
                </c:pt>
                <c:pt idx="303">
                  <c:v>2142.8983400000002</c:v>
                </c:pt>
                <c:pt idx="304">
                  <c:v>2156.9140400000001</c:v>
                </c:pt>
                <c:pt idx="305">
                  <c:v>2170.9296400000003</c:v>
                </c:pt>
                <c:pt idx="306">
                  <c:v>2160.9089400000003</c:v>
                </c:pt>
                <c:pt idx="307">
                  <c:v>2128.88274</c:v>
                </c:pt>
                <c:pt idx="308">
                  <c:v>2156.9140400000001</c:v>
                </c:pt>
                <c:pt idx="309">
                  <c:v>2170.9296400000003</c:v>
                </c:pt>
                <c:pt idx="310">
                  <c:v>2184.9453400000002</c:v>
                </c:pt>
                <c:pt idx="311">
                  <c:v>2174.9246400000002</c:v>
                </c:pt>
                <c:pt idx="312">
                  <c:v>2118.8620400000004</c:v>
                </c:pt>
                <c:pt idx="313">
                  <c:v>2146.8933400000001</c:v>
                </c:pt>
                <c:pt idx="314">
                  <c:v>2160.9089400000003</c:v>
                </c:pt>
                <c:pt idx="315">
                  <c:v>2174.9246400000002</c:v>
                </c:pt>
                <c:pt idx="316">
                  <c:v>2164.9038400000004</c:v>
                </c:pt>
                <c:pt idx="317">
                  <c:v>2100.8514400000004</c:v>
                </c:pt>
                <c:pt idx="318">
                  <c:v>2128.88274</c:v>
                </c:pt>
                <c:pt idx="319">
                  <c:v>2142.8983400000002</c:v>
                </c:pt>
                <c:pt idx="320">
                  <c:v>2156.9140400000001</c:v>
                </c:pt>
                <c:pt idx="321">
                  <c:v>2146.8933400000001</c:v>
                </c:pt>
                <c:pt idx="322">
                  <c:v>2128.88274</c:v>
                </c:pt>
                <c:pt idx="323">
                  <c:v>2156.9140400000001</c:v>
                </c:pt>
                <c:pt idx="324">
                  <c:v>2170.9296400000003</c:v>
                </c:pt>
                <c:pt idx="325">
                  <c:v>2184.9453400000002</c:v>
                </c:pt>
                <c:pt idx="326">
                  <c:v>2174.9246400000002</c:v>
                </c:pt>
                <c:pt idx="327">
                  <c:v>2142.8983400000002</c:v>
                </c:pt>
                <c:pt idx="328">
                  <c:v>2170.9296400000003</c:v>
                </c:pt>
                <c:pt idx="329">
                  <c:v>2184.9453400000002</c:v>
                </c:pt>
                <c:pt idx="330">
                  <c:v>2198.9609400000004</c:v>
                </c:pt>
                <c:pt idx="331">
                  <c:v>2188.9402400000004</c:v>
                </c:pt>
                <c:pt idx="332">
                  <c:v>2156.9140400000001</c:v>
                </c:pt>
                <c:pt idx="333">
                  <c:v>2184.9453400000002</c:v>
                </c:pt>
                <c:pt idx="334">
                  <c:v>2198.9609400000004</c:v>
                </c:pt>
                <c:pt idx="335">
                  <c:v>2212.9766400000003</c:v>
                </c:pt>
                <c:pt idx="336">
                  <c:v>2202.9559400000003</c:v>
                </c:pt>
                <c:pt idx="337">
                  <c:v>2146.8933400000001</c:v>
                </c:pt>
                <c:pt idx="338">
                  <c:v>2174.9246400000002</c:v>
                </c:pt>
                <c:pt idx="339">
                  <c:v>2188.9402400000004</c:v>
                </c:pt>
                <c:pt idx="340">
                  <c:v>2202.9559400000003</c:v>
                </c:pt>
                <c:pt idx="341">
                  <c:v>2192.93514</c:v>
                </c:pt>
                <c:pt idx="342">
                  <c:v>2114.8670400000001</c:v>
                </c:pt>
                <c:pt idx="343">
                  <c:v>2142.8983400000002</c:v>
                </c:pt>
                <c:pt idx="344">
                  <c:v>2156.9140400000001</c:v>
                </c:pt>
                <c:pt idx="345">
                  <c:v>2170.9296400000003</c:v>
                </c:pt>
                <c:pt idx="346">
                  <c:v>2160.9089400000003</c:v>
                </c:pt>
                <c:pt idx="347">
                  <c:v>2142.8983400000002</c:v>
                </c:pt>
                <c:pt idx="348">
                  <c:v>2170.9296400000003</c:v>
                </c:pt>
                <c:pt idx="349">
                  <c:v>2184.9453400000002</c:v>
                </c:pt>
                <c:pt idx="350">
                  <c:v>2198.9609400000004</c:v>
                </c:pt>
                <c:pt idx="351">
                  <c:v>2188.9402400000004</c:v>
                </c:pt>
                <c:pt idx="352">
                  <c:v>2156.9140400000001</c:v>
                </c:pt>
                <c:pt idx="353">
                  <c:v>2184.9453400000002</c:v>
                </c:pt>
                <c:pt idx="354">
                  <c:v>2198.9609400000004</c:v>
                </c:pt>
                <c:pt idx="355">
                  <c:v>2212.9766400000003</c:v>
                </c:pt>
                <c:pt idx="356">
                  <c:v>2202.9559400000003</c:v>
                </c:pt>
                <c:pt idx="357">
                  <c:v>2170.9296400000003</c:v>
                </c:pt>
                <c:pt idx="358">
                  <c:v>2198.9609400000004</c:v>
                </c:pt>
                <c:pt idx="359">
                  <c:v>2212.9766400000003</c:v>
                </c:pt>
                <c:pt idx="360">
                  <c:v>2226.99224</c:v>
                </c:pt>
                <c:pt idx="361">
                  <c:v>2216.97154</c:v>
                </c:pt>
                <c:pt idx="362">
                  <c:v>2160.9089400000003</c:v>
                </c:pt>
                <c:pt idx="363">
                  <c:v>2188.9402400000004</c:v>
                </c:pt>
                <c:pt idx="364">
                  <c:v>2202.9559400000003</c:v>
                </c:pt>
                <c:pt idx="365">
                  <c:v>2216.97154</c:v>
                </c:pt>
                <c:pt idx="366">
                  <c:v>2206.9508400000004</c:v>
                </c:pt>
                <c:pt idx="367">
                  <c:v>2128.88274</c:v>
                </c:pt>
                <c:pt idx="368">
                  <c:v>2156.9140400000001</c:v>
                </c:pt>
                <c:pt idx="369">
                  <c:v>2170.9296400000003</c:v>
                </c:pt>
                <c:pt idx="370">
                  <c:v>2184.9453400000002</c:v>
                </c:pt>
                <c:pt idx="371">
                  <c:v>2174.9246400000002</c:v>
                </c:pt>
                <c:pt idx="372">
                  <c:v>2156.9140400000001</c:v>
                </c:pt>
                <c:pt idx="373">
                  <c:v>2184.9453400000002</c:v>
                </c:pt>
                <c:pt idx="374">
                  <c:v>2198.9609400000004</c:v>
                </c:pt>
                <c:pt idx="375">
                  <c:v>2212.9766400000003</c:v>
                </c:pt>
                <c:pt idx="376">
                  <c:v>2202.9559400000003</c:v>
                </c:pt>
                <c:pt idx="377">
                  <c:v>2170.9296400000003</c:v>
                </c:pt>
                <c:pt idx="378">
                  <c:v>2198.9609400000004</c:v>
                </c:pt>
                <c:pt idx="379">
                  <c:v>2212.9766400000003</c:v>
                </c:pt>
                <c:pt idx="380">
                  <c:v>2226.99224</c:v>
                </c:pt>
                <c:pt idx="381">
                  <c:v>2216.97154</c:v>
                </c:pt>
                <c:pt idx="382">
                  <c:v>2184.9453400000002</c:v>
                </c:pt>
                <c:pt idx="383">
                  <c:v>2212.9766400000003</c:v>
                </c:pt>
                <c:pt idx="384">
                  <c:v>2226.99224</c:v>
                </c:pt>
                <c:pt idx="385">
                  <c:v>2241.0079400000004</c:v>
                </c:pt>
                <c:pt idx="386">
                  <c:v>2230.9872400000004</c:v>
                </c:pt>
                <c:pt idx="387">
                  <c:v>2174.9246400000002</c:v>
                </c:pt>
                <c:pt idx="388">
                  <c:v>2202.9559400000003</c:v>
                </c:pt>
                <c:pt idx="389">
                  <c:v>2216.97154</c:v>
                </c:pt>
                <c:pt idx="390">
                  <c:v>2230.9872400000004</c:v>
                </c:pt>
                <c:pt idx="391">
                  <c:v>2220.9664400000001</c:v>
                </c:pt>
                <c:pt idx="392">
                  <c:v>2118.8620400000004</c:v>
                </c:pt>
                <c:pt idx="393">
                  <c:v>2146.8933400000001</c:v>
                </c:pt>
                <c:pt idx="394">
                  <c:v>2160.9089400000003</c:v>
                </c:pt>
                <c:pt idx="395">
                  <c:v>2174.9246400000002</c:v>
                </c:pt>
                <c:pt idx="396">
                  <c:v>2164.9038400000004</c:v>
                </c:pt>
                <c:pt idx="397">
                  <c:v>2146.8933400000001</c:v>
                </c:pt>
                <c:pt idx="398">
                  <c:v>2174.9246400000002</c:v>
                </c:pt>
                <c:pt idx="399">
                  <c:v>2188.9402400000004</c:v>
                </c:pt>
                <c:pt idx="400">
                  <c:v>2202.9559400000003</c:v>
                </c:pt>
                <c:pt idx="401">
                  <c:v>2192.93514</c:v>
                </c:pt>
                <c:pt idx="402">
                  <c:v>2160.9089400000003</c:v>
                </c:pt>
                <c:pt idx="403">
                  <c:v>2188.9402400000004</c:v>
                </c:pt>
                <c:pt idx="404">
                  <c:v>2202.9559400000003</c:v>
                </c:pt>
                <c:pt idx="405">
                  <c:v>2216.97154</c:v>
                </c:pt>
                <c:pt idx="406">
                  <c:v>2206.9508400000004</c:v>
                </c:pt>
                <c:pt idx="407">
                  <c:v>2174.9246400000002</c:v>
                </c:pt>
                <c:pt idx="408">
                  <c:v>2202.9559400000003</c:v>
                </c:pt>
                <c:pt idx="409">
                  <c:v>2216.97154</c:v>
                </c:pt>
                <c:pt idx="410">
                  <c:v>2230.9872400000004</c:v>
                </c:pt>
                <c:pt idx="411">
                  <c:v>2220.9664400000001</c:v>
                </c:pt>
                <c:pt idx="412">
                  <c:v>2164.9038400000004</c:v>
                </c:pt>
                <c:pt idx="413">
                  <c:v>2192.93514</c:v>
                </c:pt>
                <c:pt idx="414">
                  <c:v>2206.9508400000004</c:v>
                </c:pt>
                <c:pt idx="415">
                  <c:v>2220.9664400000001</c:v>
                </c:pt>
                <c:pt idx="416">
                  <c:v>2210.9457400000001</c:v>
                </c:pt>
                <c:pt idx="417">
                  <c:v>2086.8357400000004</c:v>
                </c:pt>
                <c:pt idx="418">
                  <c:v>2114.8670400000001</c:v>
                </c:pt>
                <c:pt idx="419">
                  <c:v>2128.88274</c:v>
                </c:pt>
                <c:pt idx="420">
                  <c:v>2142.8983400000002</c:v>
                </c:pt>
                <c:pt idx="421">
                  <c:v>2132.8776400000002</c:v>
                </c:pt>
                <c:pt idx="422">
                  <c:v>2114.8670400000001</c:v>
                </c:pt>
                <c:pt idx="423">
                  <c:v>2142.8983400000002</c:v>
                </c:pt>
                <c:pt idx="424">
                  <c:v>2156.9140400000001</c:v>
                </c:pt>
                <c:pt idx="425">
                  <c:v>2170.9296400000003</c:v>
                </c:pt>
                <c:pt idx="426">
                  <c:v>2160.9089400000003</c:v>
                </c:pt>
                <c:pt idx="427">
                  <c:v>2128.88274</c:v>
                </c:pt>
                <c:pt idx="428">
                  <c:v>2156.9140400000001</c:v>
                </c:pt>
                <c:pt idx="429">
                  <c:v>2170.9296400000003</c:v>
                </c:pt>
                <c:pt idx="430">
                  <c:v>2184.9453400000002</c:v>
                </c:pt>
                <c:pt idx="431">
                  <c:v>2174.9246400000002</c:v>
                </c:pt>
                <c:pt idx="432">
                  <c:v>2142.8983400000002</c:v>
                </c:pt>
                <c:pt idx="433">
                  <c:v>2170.9296400000003</c:v>
                </c:pt>
                <c:pt idx="434">
                  <c:v>2184.9453400000002</c:v>
                </c:pt>
                <c:pt idx="435">
                  <c:v>2198.9609400000004</c:v>
                </c:pt>
                <c:pt idx="436">
                  <c:v>2188.9402400000004</c:v>
                </c:pt>
                <c:pt idx="437">
                  <c:v>2132.8776400000002</c:v>
                </c:pt>
                <c:pt idx="438">
                  <c:v>2160.9089400000003</c:v>
                </c:pt>
                <c:pt idx="439">
                  <c:v>2174.9246400000002</c:v>
                </c:pt>
                <c:pt idx="440">
                  <c:v>2188.9402400000004</c:v>
                </c:pt>
                <c:pt idx="441">
                  <c:v>2178.9195400000003</c:v>
                </c:pt>
                <c:pt idx="442">
                  <c:v>2114.8670400000001</c:v>
                </c:pt>
                <c:pt idx="443">
                  <c:v>2142.8983400000002</c:v>
                </c:pt>
                <c:pt idx="444">
                  <c:v>2156.9140400000001</c:v>
                </c:pt>
                <c:pt idx="445">
                  <c:v>2170.9296400000003</c:v>
                </c:pt>
                <c:pt idx="446">
                  <c:v>2160.9089400000003</c:v>
                </c:pt>
                <c:pt idx="447">
                  <c:v>2142.8983400000002</c:v>
                </c:pt>
                <c:pt idx="448">
                  <c:v>2170.9296400000003</c:v>
                </c:pt>
                <c:pt idx="449">
                  <c:v>2184.9453400000002</c:v>
                </c:pt>
                <c:pt idx="450">
                  <c:v>2198.9609400000004</c:v>
                </c:pt>
                <c:pt idx="451">
                  <c:v>2188.9402400000004</c:v>
                </c:pt>
                <c:pt idx="452">
                  <c:v>2156.9140400000001</c:v>
                </c:pt>
                <c:pt idx="453">
                  <c:v>2184.9453400000002</c:v>
                </c:pt>
                <c:pt idx="454">
                  <c:v>2198.9609400000004</c:v>
                </c:pt>
                <c:pt idx="455">
                  <c:v>2212.9766400000003</c:v>
                </c:pt>
                <c:pt idx="456">
                  <c:v>2202.9559400000003</c:v>
                </c:pt>
                <c:pt idx="457">
                  <c:v>2170.9296400000003</c:v>
                </c:pt>
                <c:pt idx="458">
                  <c:v>2198.9609400000004</c:v>
                </c:pt>
                <c:pt idx="459">
                  <c:v>2212.9766400000003</c:v>
                </c:pt>
                <c:pt idx="460">
                  <c:v>2226.99224</c:v>
                </c:pt>
                <c:pt idx="461">
                  <c:v>2216.97154</c:v>
                </c:pt>
                <c:pt idx="462">
                  <c:v>2160.9089400000003</c:v>
                </c:pt>
                <c:pt idx="463">
                  <c:v>2188.9402400000004</c:v>
                </c:pt>
                <c:pt idx="464">
                  <c:v>2202.9559400000003</c:v>
                </c:pt>
                <c:pt idx="465">
                  <c:v>2216.97154</c:v>
                </c:pt>
                <c:pt idx="466">
                  <c:v>2206.9508400000004</c:v>
                </c:pt>
                <c:pt idx="467">
                  <c:v>2128.88274</c:v>
                </c:pt>
                <c:pt idx="468">
                  <c:v>2156.9140400000001</c:v>
                </c:pt>
                <c:pt idx="469">
                  <c:v>2170.9296400000003</c:v>
                </c:pt>
                <c:pt idx="470">
                  <c:v>2184.9453400000002</c:v>
                </c:pt>
                <c:pt idx="471">
                  <c:v>2174.9246400000002</c:v>
                </c:pt>
                <c:pt idx="472">
                  <c:v>2156.9140400000001</c:v>
                </c:pt>
                <c:pt idx="473">
                  <c:v>2184.9453400000002</c:v>
                </c:pt>
                <c:pt idx="474">
                  <c:v>2198.9609400000004</c:v>
                </c:pt>
                <c:pt idx="475">
                  <c:v>2212.9766400000003</c:v>
                </c:pt>
                <c:pt idx="476">
                  <c:v>2202.9559400000003</c:v>
                </c:pt>
                <c:pt idx="477">
                  <c:v>2170.9296400000003</c:v>
                </c:pt>
                <c:pt idx="478">
                  <c:v>2198.9609400000004</c:v>
                </c:pt>
                <c:pt idx="479">
                  <c:v>2212.9766400000003</c:v>
                </c:pt>
                <c:pt idx="480">
                  <c:v>2226.99224</c:v>
                </c:pt>
                <c:pt idx="481">
                  <c:v>2216.97154</c:v>
                </c:pt>
                <c:pt idx="482">
                  <c:v>2184.9453400000002</c:v>
                </c:pt>
                <c:pt idx="483">
                  <c:v>2212.9766400000003</c:v>
                </c:pt>
                <c:pt idx="484">
                  <c:v>2226.99224</c:v>
                </c:pt>
                <c:pt idx="485">
                  <c:v>2241.0079400000004</c:v>
                </c:pt>
                <c:pt idx="486">
                  <c:v>2230.9872400000004</c:v>
                </c:pt>
                <c:pt idx="487">
                  <c:v>2174.9246400000002</c:v>
                </c:pt>
                <c:pt idx="488">
                  <c:v>2202.9559400000003</c:v>
                </c:pt>
                <c:pt idx="489">
                  <c:v>2216.97154</c:v>
                </c:pt>
                <c:pt idx="490">
                  <c:v>2230.9872400000004</c:v>
                </c:pt>
                <c:pt idx="491">
                  <c:v>2220.9664400000001</c:v>
                </c:pt>
                <c:pt idx="492">
                  <c:v>2142.8983400000002</c:v>
                </c:pt>
                <c:pt idx="493">
                  <c:v>2170.9296400000003</c:v>
                </c:pt>
                <c:pt idx="494">
                  <c:v>2184.9453400000002</c:v>
                </c:pt>
                <c:pt idx="495">
                  <c:v>2198.9609400000004</c:v>
                </c:pt>
                <c:pt idx="496">
                  <c:v>2188.9402400000004</c:v>
                </c:pt>
                <c:pt idx="497">
                  <c:v>2170.9296400000003</c:v>
                </c:pt>
                <c:pt idx="498">
                  <c:v>2198.9609400000004</c:v>
                </c:pt>
                <c:pt idx="499">
                  <c:v>2212.9766400000003</c:v>
                </c:pt>
                <c:pt idx="500">
                  <c:v>2226.99224</c:v>
                </c:pt>
                <c:pt idx="501">
                  <c:v>2216.97154</c:v>
                </c:pt>
                <c:pt idx="502">
                  <c:v>2184.9453400000002</c:v>
                </c:pt>
                <c:pt idx="503">
                  <c:v>2212.9766400000003</c:v>
                </c:pt>
                <c:pt idx="504">
                  <c:v>2226.99224</c:v>
                </c:pt>
                <c:pt idx="505">
                  <c:v>2241.0079400000004</c:v>
                </c:pt>
                <c:pt idx="506">
                  <c:v>2230.9872400000004</c:v>
                </c:pt>
                <c:pt idx="507">
                  <c:v>2198.9609400000004</c:v>
                </c:pt>
                <c:pt idx="508">
                  <c:v>2226.99224</c:v>
                </c:pt>
                <c:pt idx="509">
                  <c:v>2241.0079400000004</c:v>
                </c:pt>
                <c:pt idx="510">
                  <c:v>2255.0235400000001</c:v>
                </c:pt>
                <c:pt idx="511">
                  <c:v>2245.0028400000001</c:v>
                </c:pt>
                <c:pt idx="512">
                  <c:v>2188.9402400000004</c:v>
                </c:pt>
                <c:pt idx="513">
                  <c:v>2216.97154</c:v>
                </c:pt>
                <c:pt idx="514">
                  <c:v>2230.9872400000004</c:v>
                </c:pt>
                <c:pt idx="515">
                  <c:v>2245.0028400000001</c:v>
                </c:pt>
                <c:pt idx="516">
                  <c:v>2234.9821400000001</c:v>
                </c:pt>
                <c:pt idx="517">
                  <c:v>2132.8776400000002</c:v>
                </c:pt>
                <c:pt idx="518">
                  <c:v>2160.9089400000003</c:v>
                </c:pt>
                <c:pt idx="519">
                  <c:v>2174.9246400000002</c:v>
                </c:pt>
                <c:pt idx="520">
                  <c:v>2188.9402400000004</c:v>
                </c:pt>
                <c:pt idx="521">
                  <c:v>2178.9195400000003</c:v>
                </c:pt>
                <c:pt idx="522">
                  <c:v>2160.9089400000003</c:v>
                </c:pt>
                <c:pt idx="523">
                  <c:v>2188.9402400000004</c:v>
                </c:pt>
                <c:pt idx="524">
                  <c:v>2202.9559400000003</c:v>
                </c:pt>
                <c:pt idx="525">
                  <c:v>2216.97154</c:v>
                </c:pt>
                <c:pt idx="526">
                  <c:v>2206.9508400000004</c:v>
                </c:pt>
                <c:pt idx="527">
                  <c:v>2174.9246400000002</c:v>
                </c:pt>
                <c:pt idx="528">
                  <c:v>2202.9559400000003</c:v>
                </c:pt>
                <c:pt idx="529">
                  <c:v>2216.97154</c:v>
                </c:pt>
                <c:pt idx="530">
                  <c:v>2230.9872400000004</c:v>
                </c:pt>
                <c:pt idx="531">
                  <c:v>2220.9664400000001</c:v>
                </c:pt>
                <c:pt idx="532">
                  <c:v>2188.9402400000004</c:v>
                </c:pt>
                <c:pt idx="533">
                  <c:v>2216.97154</c:v>
                </c:pt>
                <c:pt idx="534">
                  <c:v>2230.9872400000004</c:v>
                </c:pt>
                <c:pt idx="535">
                  <c:v>2245.0028400000001</c:v>
                </c:pt>
                <c:pt idx="536">
                  <c:v>2234.9821400000001</c:v>
                </c:pt>
                <c:pt idx="537">
                  <c:v>2178.9195400000003</c:v>
                </c:pt>
                <c:pt idx="538">
                  <c:v>2206.9508400000004</c:v>
                </c:pt>
                <c:pt idx="539">
                  <c:v>2220.9664400000001</c:v>
                </c:pt>
                <c:pt idx="540">
                  <c:v>2234.9821400000001</c:v>
                </c:pt>
                <c:pt idx="541">
                  <c:v>2224.9613400000003</c:v>
                </c:pt>
                <c:pt idx="542">
                  <c:v>2076.8150400000004</c:v>
                </c:pt>
                <c:pt idx="543">
                  <c:v>2104.8463400000001</c:v>
                </c:pt>
                <c:pt idx="544">
                  <c:v>2118.8620400000004</c:v>
                </c:pt>
                <c:pt idx="545">
                  <c:v>2132.8776400000002</c:v>
                </c:pt>
                <c:pt idx="546">
                  <c:v>2122.8569400000001</c:v>
                </c:pt>
                <c:pt idx="547">
                  <c:v>2104.8463400000001</c:v>
                </c:pt>
                <c:pt idx="548">
                  <c:v>2132.8776400000002</c:v>
                </c:pt>
                <c:pt idx="549">
                  <c:v>2146.8933400000001</c:v>
                </c:pt>
                <c:pt idx="550">
                  <c:v>2160.9089400000003</c:v>
                </c:pt>
                <c:pt idx="551">
                  <c:v>2150.8882400000002</c:v>
                </c:pt>
                <c:pt idx="552">
                  <c:v>2118.8620400000004</c:v>
                </c:pt>
                <c:pt idx="553">
                  <c:v>2146.8933400000001</c:v>
                </c:pt>
                <c:pt idx="554">
                  <c:v>2160.9089400000003</c:v>
                </c:pt>
                <c:pt idx="555">
                  <c:v>2174.9246400000002</c:v>
                </c:pt>
                <c:pt idx="556">
                  <c:v>2164.9038400000004</c:v>
                </c:pt>
                <c:pt idx="557">
                  <c:v>2132.8776400000002</c:v>
                </c:pt>
                <c:pt idx="558">
                  <c:v>2160.9089400000003</c:v>
                </c:pt>
                <c:pt idx="559">
                  <c:v>2174.9246400000002</c:v>
                </c:pt>
                <c:pt idx="560">
                  <c:v>2188.9402400000004</c:v>
                </c:pt>
                <c:pt idx="561">
                  <c:v>2178.9195400000003</c:v>
                </c:pt>
                <c:pt idx="562">
                  <c:v>2122.8569400000001</c:v>
                </c:pt>
                <c:pt idx="563">
                  <c:v>2150.8882400000002</c:v>
                </c:pt>
                <c:pt idx="564">
                  <c:v>2164.9038400000004</c:v>
                </c:pt>
                <c:pt idx="565">
                  <c:v>2178.9195400000003</c:v>
                </c:pt>
                <c:pt idx="566">
                  <c:v>2168.8987400000001</c:v>
                </c:pt>
                <c:pt idx="567">
                  <c:v>2104.8463400000001</c:v>
                </c:pt>
                <c:pt idx="568">
                  <c:v>2132.8776400000002</c:v>
                </c:pt>
                <c:pt idx="569">
                  <c:v>2146.8933400000001</c:v>
                </c:pt>
                <c:pt idx="570">
                  <c:v>2160.9089400000003</c:v>
                </c:pt>
                <c:pt idx="571">
                  <c:v>2150.8882400000002</c:v>
                </c:pt>
                <c:pt idx="572">
                  <c:v>2132.8776400000002</c:v>
                </c:pt>
                <c:pt idx="573">
                  <c:v>2160.9089400000003</c:v>
                </c:pt>
                <c:pt idx="574">
                  <c:v>2174.9246400000002</c:v>
                </c:pt>
                <c:pt idx="575">
                  <c:v>2188.9402400000004</c:v>
                </c:pt>
                <c:pt idx="576">
                  <c:v>2178.9195400000003</c:v>
                </c:pt>
                <c:pt idx="577">
                  <c:v>2146.8933400000001</c:v>
                </c:pt>
                <c:pt idx="578">
                  <c:v>2174.9246400000002</c:v>
                </c:pt>
                <c:pt idx="579">
                  <c:v>2188.9402400000004</c:v>
                </c:pt>
                <c:pt idx="580">
                  <c:v>2202.9559400000003</c:v>
                </c:pt>
                <c:pt idx="581">
                  <c:v>2192.93514</c:v>
                </c:pt>
                <c:pt idx="582">
                  <c:v>2160.9089400000003</c:v>
                </c:pt>
                <c:pt idx="583">
                  <c:v>2188.9402400000004</c:v>
                </c:pt>
                <c:pt idx="584">
                  <c:v>2202.9559400000003</c:v>
                </c:pt>
                <c:pt idx="585">
                  <c:v>2216.97154</c:v>
                </c:pt>
                <c:pt idx="586">
                  <c:v>2206.9508400000004</c:v>
                </c:pt>
                <c:pt idx="587">
                  <c:v>2150.8882400000002</c:v>
                </c:pt>
                <c:pt idx="588">
                  <c:v>2178.9195400000003</c:v>
                </c:pt>
                <c:pt idx="589">
                  <c:v>2192.93514</c:v>
                </c:pt>
                <c:pt idx="590">
                  <c:v>2206.9508400000004</c:v>
                </c:pt>
                <c:pt idx="591">
                  <c:v>2196.9300400000002</c:v>
                </c:pt>
                <c:pt idx="592">
                  <c:v>2118.8620400000004</c:v>
                </c:pt>
                <c:pt idx="593">
                  <c:v>2146.8933400000001</c:v>
                </c:pt>
                <c:pt idx="594">
                  <c:v>2160.9089400000003</c:v>
                </c:pt>
                <c:pt idx="595">
                  <c:v>2174.9246400000002</c:v>
                </c:pt>
                <c:pt idx="596">
                  <c:v>2164.9038400000004</c:v>
                </c:pt>
                <c:pt idx="597">
                  <c:v>2146.8933400000001</c:v>
                </c:pt>
                <c:pt idx="598">
                  <c:v>2174.9246400000002</c:v>
                </c:pt>
                <c:pt idx="599">
                  <c:v>2188.9402400000004</c:v>
                </c:pt>
                <c:pt idx="600">
                  <c:v>2202.9559400000003</c:v>
                </c:pt>
                <c:pt idx="601">
                  <c:v>2192.93514</c:v>
                </c:pt>
                <c:pt idx="602">
                  <c:v>2160.9089400000003</c:v>
                </c:pt>
                <c:pt idx="603">
                  <c:v>2188.9402400000004</c:v>
                </c:pt>
                <c:pt idx="604">
                  <c:v>2202.9559400000003</c:v>
                </c:pt>
                <c:pt idx="605">
                  <c:v>2216.97154</c:v>
                </c:pt>
                <c:pt idx="606">
                  <c:v>2206.9508400000004</c:v>
                </c:pt>
                <c:pt idx="607">
                  <c:v>2174.9246400000002</c:v>
                </c:pt>
                <c:pt idx="608">
                  <c:v>2202.9559400000003</c:v>
                </c:pt>
                <c:pt idx="609">
                  <c:v>2216.97154</c:v>
                </c:pt>
                <c:pt idx="610">
                  <c:v>2230.9872400000004</c:v>
                </c:pt>
                <c:pt idx="611">
                  <c:v>2220.9664400000001</c:v>
                </c:pt>
                <c:pt idx="612">
                  <c:v>2164.9038400000004</c:v>
                </c:pt>
                <c:pt idx="613">
                  <c:v>2192.93514</c:v>
                </c:pt>
                <c:pt idx="614">
                  <c:v>2206.9508400000004</c:v>
                </c:pt>
                <c:pt idx="615">
                  <c:v>2220.9664400000001</c:v>
                </c:pt>
                <c:pt idx="616">
                  <c:v>2210.9457400000001</c:v>
                </c:pt>
                <c:pt idx="617">
                  <c:v>2132.8776400000002</c:v>
                </c:pt>
                <c:pt idx="618">
                  <c:v>2160.9089400000003</c:v>
                </c:pt>
                <c:pt idx="619">
                  <c:v>2174.9246400000002</c:v>
                </c:pt>
                <c:pt idx="620">
                  <c:v>2188.9402400000004</c:v>
                </c:pt>
                <c:pt idx="621">
                  <c:v>2178.9195400000003</c:v>
                </c:pt>
                <c:pt idx="622">
                  <c:v>2160.9089400000003</c:v>
                </c:pt>
                <c:pt idx="623">
                  <c:v>2188.9402400000004</c:v>
                </c:pt>
                <c:pt idx="624">
                  <c:v>2202.9559400000003</c:v>
                </c:pt>
                <c:pt idx="625">
                  <c:v>2216.97154</c:v>
                </c:pt>
                <c:pt idx="626">
                  <c:v>2206.9508400000004</c:v>
                </c:pt>
                <c:pt idx="627">
                  <c:v>2174.9246400000002</c:v>
                </c:pt>
                <c:pt idx="628">
                  <c:v>2202.9559400000003</c:v>
                </c:pt>
                <c:pt idx="629">
                  <c:v>2216.97154</c:v>
                </c:pt>
                <c:pt idx="630">
                  <c:v>2230.9872400000004</c:v>
                </c:pt>
                <c:pt idx="631">
                  <c:v>2220.9664400000001</c:v>
                </c:pt>
                <c:pt idx="632">
                  <c:v>2188.9402400000004</c:v>
                </c:pt>
                <c:pt idx="633">
                  <c:v>2216.97154</c:v>
                </c:pt>
                <c:pt idx="634">
                  <c:v>2230.9872400000004</c:v>
                </c:pt>
                <c:pt idx="635">
                  <c:v>2245.0028400000001</c:v>
                </c:pt>
                <c:pt idx="636">
                  <c:v>2234.9821400000001</c:v>
                </c:pt>
                <c:pt idx="637">
                  <c:v>2178.9195400000003</c:v>
                </c:pt>
                <c:pt idx="638">
                  <c:v>2206.9508400000004</c:v>
                </c:pt>
                <c:pt idx="639">
                  <c:v>2220.9664400000001</c:v>
                </c:pt>
                <c:pt idx="640">
                  <c:v>2234.9821400000001</c:v>
                </c:pt>
                <c:pt idx="641">
                  <c:v>2224.9613400000003</c:v>
                </c:pt>
                <c:pt idx="642">
                  <c:v>2122.8569400000001</c:v>
                </c:pt>
                <c:pt idx="643">
                  <c:v>2150.8882400000002</c:v>
                </c:pt>
                <c:pt idx="644">
                  <c:v>2164.9038400000004</c:v>
                </c:pt>
                <c:pt idx="645">
                  <c:v>2178.9195400000003</c:v>
                </c:pt>
                <c:pt idx="646">
                  <c:v>2168.8987400000001</c:v>
                </c:pt>
                <c:pt idx="647">
                  <c:v>2150.8882400000002</c:v>
                </c:pt>
                <c:pt idx="648">
                  <c:v>2178.9195400000003</c:v>
                </c:pt>
                <c:pt idx="649">
                  <c:v>2192.93514</c:v>
                </c:pt>
                <c:pt idx="650">
                  <c:v>2206.9508400000004</c:v>
                </c:pt>
                <c:pt idx="651">
                  <c:v>2196.9300400000002</c:v>
                </c:pt>
                <c:pt idx="652">
                  <c:v>2164.9038400000004</c:v>
                </c:pt>
                <c:pt idx="653">
                  <c:v>2192.93514</c:v>
                </c:pt>
                <c:pt idx="654">
                  <c:v>2206.9508400000004</c:v>
                </c:pt>
                <c:pt idx="655">
                  <c:v>2220.9664400000001</c:v>
                </c:pt>
                <c:pt idx="656">
                  <c:v>2210.9457400000001</c:v>
                </c:pt>
                <c:pt idx="657">
                  <c:v>2178.9195400000003</c:v>
                </c:pt>
                <c:pt idx="658">
                  <c:v>2206.9508400000004</c:v>
                </c:pt>
                <c:pt idx="659">
                  <c:v>2220.9664400000001</c:v>
                </c:pt>
                <c:pt idx="660">
                  <c:v>2234.9821400000001</c:v>
                </c:pt>
                <c:pt idx="661">
                  <c:v>2224.9613400000003</c:v>
                </c:pt>
                <c:pt idx="662">
                  <c:v>2168.8987400000001</c:v>
                </c:pt>
                <c:pt idx="663">
                  <c:v>2196.9300400000002</c:v>
                </c:pt>
                <c:pt idx="664">
                  <c:v>2210.9457400000001</c:v>
                </c:pt>
                <c:pt idx="665">
                  <c:v>2224.9613400000003</c:v>
                </c:pt>
                <c:pt idx="666">
                  <c:v>2214.9406400000003</c:v>
                </c:pt>
                <c:pt idx="667">
                  <c:v>2058.8044400000003</c:v>
                </c:pt>
                <c:pt idx="668">
                  <c:v>2086.8357400000004</c:v>
                </c:pt>
                <c:pt idx="669">
                  <c:v>2100.8514400000004</c:v>
                </c:pt>
                <c:pt idx="670">
                  <c:v>2114.8670400000001</c:v>
                </c:pt>
                <c:pt idx="671">
                  <c:v>2104.8463400000001</c:v>
                </c:pt>
                <c:pt idx="672">
                  <c:v>2086.8357400000004</c:v>
                </c:pt>
                <c:pt idx="673">
                  <c:v>2114.8670400000001</c:v>
                </c:pt>
                <c:pt idx="674">
                  <c:v>2128.88274</c:v>
                </c:pt>
                <c:pt idx="675">
                  <c:v>2142.8983400000002</c:v>
                </c:pt>
                <c:pt idx="676">
                  <c:v>2132.8776400000002</c:v>
                </c:pt>
                <c:pt idx="677">
                  <c:v>2100.8514400000004</c:v>
                </c:pt>
                <c:pt idx="678">
                  <c:v>2128.88274</c:v>
                </c:pt>
                <c:pt idx="679">
                  <c:v>2142.8983400000002</c:v>
                </c:pt>
                <c:pt idx="680">
                  <c:v>2156.9140400000001</c:v>
                </c:pt>
                <c:pt idx="681">
                  <c:v>2146.8933400000001</c:v>
                </c:pt>
                <c:pt idx="682">
                  <c:v>2114.8670400000001</c:v>
                </c:pt>
                <c:pt idx="683">
                  <c:v>2142.8983400000002</c:v>
                </c:pt>
                <c:pt idx="684">
                  <c:v>2156.9140400000001</c:v>
                </c:pt>
                <c:pt idx="685">
                  <c:v>2170.9296400000003</c:v>
                </c:pt>
                <c:pt idx="686">
                  <c:v>2160.9089400000003</c:v>
                </c:pt>
                <c:pt idx="687">
                  <c:v>2104.8463400000001</c:v>
                </c:pt>
                <c:pt idx="688">
                  <c:v>2132.8776400000002</c:v>
                </c:pt>
                <c:pt idx="689">
                  <c:v>2146.8933400000001</c:v>
                </c:pt>
                <c:pt idx="690">
                  <c:v>2160.9089400000003</c:v>
                </c:pt>
                <c:pt idx="691">
                  <c:v>2150.8882400000002</c:v>
                </c:pt>
                <c:pt idx="692">
                  <c:v>2086.8357400000004</c:v>
                </c:pt>
                <c:pt idx="693">
                  <c:v>2114.8670400000001</c:v>
                </c:pt>
                <c:pt idx="694">
                  <c:v>2128.88274</c:v>
                </c:pt>
                <c:pt idx="695">
                  <c:v>2142.8983400000002</c:v>
                </c:pt>
                <c:pt idx="696">
                  <c:v>2132.8776400000002</c:v>
                </c:pt>
                <c:pt idx="697">
                  <c:v>2114.8670400000001</c:v>
                </c:pt>
                <c:pt idx="698">
                  <c:v>2142.8983400000002</c:v>
                </c:pt>
                <c:pt idx="699">
                  <c:v>2156.9140400000001</c:v>
                </c:pt>
                <c:pt idx="700">
                  <c:v>2170.9296400000003</c:v>
                </c:pt>
                <c:pt idx="701">
                  <c:v>2160.9089400000003</c:v>
                </c:pt>
                <c:pt idx="702">
                  <c:v>2128.88274</c:v>
                </c:pt>
                <c:pt idx="703">
                  <c:v>2156.9140400000001</c:v>
                </c:pt>
                <c:pt idx="704">
                  <c:v>2170.9296400000003</c:v>
                </c:pt>
                <c:pt idx="705">
                  <c:v>2184.9453400000002</c:v>
                </c:pt>
                <c:pt idx="706">
                  <c:v>2174.9246400000002</c:v>
                </c:pt>
                <c:pt idx="707">
                  <c:v>2142.8983400000002</c:v>
                </c:pt>
                <c:pt idx="708">
                  <c:v>2170.9296400000003</c:v>
                </c:pt>
                <c:pt idx="709">
                  <c:v>2184.9453400000002</c:v>
                </c:pt>
                <c:pt idx="710">
                  <c:v>2198.9609400000004</c:v>
                </c:pt>
                <c:pt idx="711">
                  <c:v>2188.9402400000004</c:v>
                </c:pt>
                <c:pt idx="712">
                  <c:v>2132.8776400000002</c:v>
                </c:pt>
                <c:pt idx="713">
                  <c:v>2160.9089400000003</c:v>
                </c:pt>
                <c:pt idx="714">
                  <c:v>2174.9246400000002</c:v>
                </c:pt>
                <c:pt idx="715">
                  <c:v>2188.9402400000004</c:v>
                </c:pt>
                <c:pt idx="716">
                  <c:v>2178.9195400000003</c:v>
                </c:pt>
                <c:pt idx="717">
                  <c:v>2100.8514400000004</c:v>
                </c:pt>
                <c:pt idx="718">
                  <c:v>2128.88274</c:v>
                </c:pt>
                <c:pt idx="719">
                  <c:v>2142.8983400000002</c:v>
                </c:pt>
                <c:pt idx="720">
                  <c:v>2156.9140400000001</c:v>
                </c:pt>
                <c:pt idx="721">
                  <c:v>2146.8933400000001</c:v>
                </c:pt>
                <c:pt idx="722">
                  <c:v>2128.88274</c:v>
                </c:pt>
                <c:pt idx="723">
                  <c:v>2156.9140400000001</c:v>
                </c:pt>
                <c:pt idx="724">
                  <c:v>2170.9296400000003</c:v>
                </c:pt>
                <c:pt idx="725">
                  <c:v>2184.9453400000002</c:v>
                </c:pt>
                <c:pt idx="726">
                  <c:v>2174.9246400000002</c:v>
                </c:pt>
                <c:pt idx="727">
                  <c:v>2142.8983400000002</c:v>
                </c:pt>
                <c:pt idx="728">
                  <c:v>2170.9296400000003</c:v>
                </c:pt>
                <c:pt idx="729">
                  <c:v>2184.9453400000002</c:v>
                </c:pt>
                <c:pt idx="730">
                  <c:v>2198.9609400000004</c:v>
                </c:pt>
                <c:pt idx="731">
                  <c:v>2188.9402400000004</c:v>
                </c:pt>
                <c:pt idx="732">
                  <c:v>2156.9140400000001</c:v>
                </c:pt>
                <c:pt idx="733">
                  <c:v>2184.9453400000002</c:v>
                </c:pt>
                <c:pt idx="734">
                  <c:v>2198.9609400000004</c:v>
                </c:pt>
                <c:pt idx="735">
                  <c:v>2212.9766400000003</c:v>
                </c:pt>
                <c:pt idx="736">
                  <c:v>2202.9559400000003</c:v>
                </c:pt>
                <c:pt idx="737">
                  <c:v>2146.8933400000001</c:v>
                </c:pt>
                <c:pt idx="738">
                  <c:v>2174.9246400000002</c:v>
                </c:pt>
                <c:pt idx="739">
                  <c:v>2188.9402400000004</c:v>
                </c:pt>
                <c:pt idx="740">
                  <c:v>2202.9559400000003</c:v>
                </c:pt>
                <c:pt idx="741">
                  <c:v>2192.93514</c:v>
                </c:pt>
                <c:pt idx="742">
                  <c:v>2114.8670400000001</c:v>
                </c:pt>
                <c:pt idx="743">
                  <c:v>2142.8983400000002</c:v>
                </c:pt>
                <c:pt idx="744">
                  <c:v>2156.9140400000001</c:v>
                </c:pt>
                <c:pt idx="745">
                  <c:v>2170.9296400000003</c:v>
                </c:pt>
                <c:pt idx="746">
                  <c:v>2160.9089400000003</c:v>
                </c:pt>
                <c:pt idx="747">
                  <c:v>2142.8983400000002</c:v>
                </c:pt>
                <c:pt idx="748">
                  <c:v>2170.9296400000003</c:v>
                </c:pt>
                <c:pt idx="749">
                  <c:v>2184.9453400000002</c:v>
                </c:pt>
                <c:pt idx="750">
                  <c:v>2198.9609400000004</c:v>
                </c:pt>
                <c:pt idx="751">
                  <c:v>2188.9402400000004</c:v>
                </c:pt>
                <c:pt idx="752">
                  <c:v>2156.9140400000001</c:v>
                </c:pt>
                <c:pt idx="753">
                  <c:v>2184.9453400000002</c:v>
                </c:pt>
                <c:pt idx="754">
                  <c:v>2198.9609400000004</c:v>
                </c:pt>
                <c:pt idx="755">
                  <c:v>2212.9766400000003</c:v>
                </c:pt>
                <c:pt idx="756">
                  <c:v>2202.9559400000003</c:v>
                </c:pt>
                <c:pt idx="757">
                  <c:v>2170.9296400000003</c:v>
                </c:pt>
                <c:pt idx="758">
                  <c:v>2198.9609400000004</c:v>
                </c:pt>
                <c:pt idx="759">
                  <c:v>2212.9766400000003</c:v>
                </c:pt>
                <c:pt idx="760">
                  <c:v>2226.99224</c:v>
                </c:pt>
                <c:pt idx="761">
                  <c:v>2216.97154</c:v>
                </c:pt>
                <c:pt idx="762">
                  <c:v>2160.9089400000003</c:v>
                </c:pt>
                <c:pt idx="763">
                  <c:v>2188.9402400000004</c:v>
                </c:pt>
                <c:pt idx="764">
                  <c:v>2202.9559400000003</c:v>
                </c:pt>
                <c:pt idx="765">
                  <c:v>2216.97154</c:v>
                </c:pt>
                <c:pt idx="766">
                  <c:v>2206.9508400000004</c:v>
                </c:pt>
                <c:pt idx="767">
                  <c:v>2104.8463400000001</c:v>
                </c:pt>
                <c:pt idx="768">
                  <c:v>2132.8776400000002</c:v>
                </c:pt>
                <c:pt idx="769">
                  <c:v>2146.8933400000001</c:v>
                </c:pt>
                <c:pt idx="770">
                  <c:v>2160.9089400000003</c:v>
                </c:pt>
                <c:pt idx="771">
                  <c:v>2150.8882400000002</c:v>
                </c:pt>
                <c:pt idx="772">
                  <c:v>2132.8776400000002</c:v>
                </c:pt>
                <c:pt idx="773">
                  <c:v>2160.9089400000003</c:v>
                </c:pt>
                <c:pt idx="774">
                  <c:v>2174.9246400000002</c:v>
                </c:pt>
                <c:pt idx="775">
                  <c:v>2188.9402400000004</c:v>
                </c:pt>
                <c:pt idx="776">
                  <c:v>2178.9195400000003</c:v>
                </c:pt>
                <c:pt idx="777">
                  <c:v>2146.8933400000001</c:v>
                </c:pt>
                <c:pt idx="778">
                  <c:v>2174.9246400000002</c:v>
                </c:pt>
                <c:pt idx="779">
                  <c:v>2188.9402400000004</c:v>
                </c:pt>
                <c:pt idx="780">
                  <c:v>2202.9559400000003</c:v>
                </c:pt>
                <c:pt idx="781">
                  <c:v>2192.93514</c:v>
                </c:pt>
                <c:pt idx="782">
                  <c:v>2160.9089400000003</c:v>
                </c:pt>
                <c:pt idx="783">
                  <c:v>2188.9402400000004</c:v>
                </c:pt>
                <c:pt idx="784">
                  <c:v>2202.9559400000003</c:v>
                </c:pt>
                <c:pt idx="785">
                  <c:v>2216.97154</c:v>
                </c:pt>
                <c:pt idx="786">
                  <c:v>2206.9508400000004</c:v>
                </c:pt>
                <c:pt idx="787">
                  <c:v>2150.8882400000002</c:v>
                </c:pt>
                <c:pt idx="788">
                  <c:v>2178.9195400000003</c:v>
                </c:pt>
                <c:pt idx="789">
                  <c:v>2192.93514</c:v>
                </c:pt>
                <c:pt idx="790">
                  <c:v>2206.9508400000004</c:v>
                </c:pt>
                <c:pt idx="791">
                  <c:v>2196.9300400000002</c:v>
                </c:pt>
                <c:pt idx="792">
                  <c:v>2086.8357400000004</c:v>
                </c:pt>
                <c:pt idx="793">
                  <c:v>2114.8670400000001</c:v>
                </c:pt>
                <c:pt idx="794">
                  <c:v>2128.88274</c:v>
                </c:pt>
                <c:pt idx="795">
                  <c:v>2142.8983400000002</c:v>
                </c:pt>
                <c:pt idx="796">
                  <c:v>2132.8776400000002</c:v>
                </c:pt>
                <c:pt idx="797">
                  <c:v>2114.8670400000001</c:v>
                </c:pt>
                <c:pt idx="798">
                  <c:v>2142.8983400000002</c:v>
                </c:pt>
                <c:pt idx="799">
                  <c:v>2156.9140400000001</c:v>
                </c:pt>
                <c:pt idx="800">
                  <c:v>2170.9296400000003</c:v>
                </c:pt>
                <c:pt idx="801">
                  <c:v>2160.9089400000003</c:v>
                </c:pt>
                <c:pt idx="802">
                  <c:v>2128.88274</c:v>
                </c:pt>
                <c:pt idx="803">
                  <c:v>2156.9140400000001</c:v>
                </c:pt>
                <c:pt idx="804">
                  <c:v>2170.9296400000003</c:v>
                </c:pt>
                <c:pt idx="805">
                  <c:v>2184.9453400000002</c:v>
                </c:pt>
                <c:pt idx="806">
                  <c:v>2174.9246400000002</c:v>
                </c:pt>
                <c:pt idx="807">
                  <c:v>2142.8983400000002</c:v>
                </c:pt>
                <c:pt idx="808">
                  <c:v>2170.9296400000003</c:v>
                </c:pt>
                <c:pt idx="809">
                  <c:v>2184.9453400000002</c:v>
                </c:pt>
                <c:pt idx="810">
                  <c:v>2198.9609400000004</c:v>
                </c:pt>
                <c:pt idx="811">
                  <c:v>2188.9402400000004</c:v>
                </c:pt>
                <c:pt idx="812">
                  <c:v>2132.8776400000002</c:v>
                </c:pt>
                <c:pt idx="813">
                  <c:v>2160.9089400000003</c:v>
                </c:pt>
                <c:pt idx="814">
                  <c:v>2174.9246400000002</c:v>
                </c:pt>
                <c:pt idx="815">
                  <c:v>2188.9402400000004</c:v>
                </c:pt>
                <c:pt idx="816">
                  <c:v>2178.9195400000003</c:v>
                </c:pt>
                <c:pt idx="817">
                  <c:v>2114.8670400000001</c:v>
                </c:pt>
                <c:pt idx="818">
                  <c:v>2142.8983400000002</c:v>
                </c:pt>
                <c:pt idx="819">
                  <c:v>2156.9140400000001</c:v>
                </c:pt>
                <c:pt idx="820">
                  <c:v>2170.9296400000003</c:v>
                </c:pt>
                <c:pt idx="821">
                  <c:v>2160.9089400000003</c:v>
                </c:pt>
                <c:pt idx="822">
                  <c:v>2142.8983400000002</c:v>
                </c:pt>
                <c:pt idx="823">
                  <c:v>2170.9296400000003</c:v>
                </c:pt>
                <c:pt idx="824">
                  <c:v>2184.9453400000002</c:v>
                </c:pt>
                <c:pt idx="825">
                  <c:v>2198.9609400000004</c:v>
                </c:pt>
                <c:pt idx="826">
                  <c:v>2188.9402400000004</c:v>
                </c:pt>
                <c:pt idx="827">
                  <c:v>2156.9140400000001</c:v>
                </c:pt>
                <c:pt idx="828">
                  <c:v>2184.9453400000002</c:v>
                </c:pt>
                <c:pt idx="829">
                  <c:v>2198.9609400000004</c:v>
                </c:pt>
                <c:pt idx="830">
                  <c:v>2212.9766400000003</c:v>
                </c:pt>
                <c:pt idx="831">
                  <c:v>2202.9559400000003</c:v>
                </c:pt>
                <c:pt idx="832">
                  <c:v>2170.9296400000003</c:v>
                </c:pt>
                <c:pt idx="833">
                  <c:v>2198.9609400000004</c:v>
                </c:pt>
                <c:pt idx="834">
                  <c:v>2212.9766400000003</c:v>
                </c:pt>
                <c:pt idx="835">
                  <c:v>2226.99224</c:v>
                </c:pt>
                <c:pt idx="836">
                  <c:v>2216.97154</c:v>
                </c:pt>
                <c:pt idx="837">
                  <c:v>2160.9089400000003</c:v>
                </c:pt>
                <c:pt idx="838">
                  <c:v>2188.9402400000004</c:v>
                </c:pt>
                <c:pt idx="839">
                  <c:v>2202.9559400000003</c:v>
                </c:pt>
                <c:pt idx="840">
                  <c:v>2216.97154</c:v>
                </c:pt>
                <c:pt idx="841">
                  <c:v>2206.9508400000004</c:v>
                </c:pt>
                <c:pt idx="842">
                  <c:v>2128.88274</c:v>
                </c:pt>
                <c:pt idx="843">
                  <c:v>2156.9140400000001</c:v>
                </c:pt>
                <c:pt idx="844">
                  <c:v>2170.9296400000003</c:v>
                </c:pt>
                <c:pt idx="845">
                  <c:v>2184.9453400000002</c:v>
                </c:pt>
                <c:pt idx="846">
                  <c:v>2174.9246400000002</c:v>
                </c:pt>
                <c:pt idx="847">
                  <c:v>2156.9140400000001</c:v>
                </c:pt>
                <c:pt idx="848">
                  <c:v>2184.9453400000002</c:v>
                </c:pt>
                <c:pt idx="849">
                  <c:v>2198.9609400000004</c:v>
                </c:pt>
                <c:pt idx="850">
                  <c:v>2212.9766400000003</c:v>
                </c:pt>
                <c:pt idx="851">
                  <c:v>2202.9559400000003</c:v>
                </c:pt>
                <c:pt idx="852">
                  <c:v>2170.9296400000003</c:v>
                </c:pt>
                <c:pt idx="853">
                  <c:v>2198.9609400000004</c:v>
                </c:pt>
                <c:pt idx="854">
                  <c:v>2212.9766400000003</c:v>
                </c:pt>
                <c:pt idx="855">
                  <c:v>2226.99224</c:v>
                </c:pt>
                <c:pt idx="856">
                  <c:v>2216.97154</c:v>
                </c:pt>
                <c:pt idx="857">
                  <c:v>2184.9453400000002</c:v>
                </c:pt>
                <c:pt idx="858">
                  <c:v>2212.9766400000003</c:v>
                </c:pt>
                <c:pt idx="859">
                  <c:v>2226.99224</c:v>
                </c:pt>
                <c:pt idx="860">
                  <c:v>2241.0079400000004</c:v>
                </c:pt>
                <c:pt idx="861">
                  <c:v>2230.9872400000004</c:v>
                </c:pt>
                <c:pt idx="862">
                  <c:v>2174.9246400000002</c:v>
                </c:pt>
                <c:pt idx="863">
                  <c:v>2202.9559400000003</c:v>
                </c:pt>
                <c:pt idx="864">
                  <c:v>2216.97154</c:v>
                </c:pt>
                <c:pt idx="865">
                  <c:v>2230.9872400000004</c:v>
                </c:pt>
                <c:pt idx="866">
                  <c:v>2220.9664400000001</c:v>
                </c:pt>
                <c:pt idx="867">
                  <c:v>2142.8983400000002</c:v>
                </c:pt>
                <c:pt idx="868">
                  <c:v>2170.9296400000003</c:v>
                </c:pt>
                <c:pt idx="869">
                  <c:v>2184.9453400000002</c:v>
                </c:pt>
                <c:pt idx="870">
                  <c:v>2198.9609400000004</c:v>
                </c:pt>
                <c:pt idx="871">
                  <c:v>2188.9402400000004</c:v>
                </c:pt>
                <c:pt idx="872">
                  <c:v>2170.9296400000003</c:v>
                </c:pt>
                <c:pt idx="873">
                  <c:v>2198.9609400000004</c:v>
                </c:pt>
                <c:pt idx="874">
                  <c:v>2212.9766400000003</c:v>
                </c:pt>
                <c:pt idx="875">
                  <c:v>2226.99224</c:v>
                </c:pt>
                <c:pt idx="876">
                  <c:v>2216.97154</c:v>
                </c:pt>
                <c:pt idx="877">
                  <c:v>2184.9453400000002</c:v>
                </c:pt>
                <c:pt idx="878">
                  <c:v>2212.9766400000003</c:v>
                </c:pt>
                <c:pt idx="879">
                  <c:v>2226.99224</c:v>
                </c:pt>
                <c:pt idx="880">
                  <c:v>2241.0079400000004</c:v>
                </c:pt>
                <c:pt idx="881">
                  <c:v>2230.9872400000004</c:v>
                </c:pt>
                <c:pt idx="882">
                  <c:v>2198.9609400000004</c:v>
                </c:pt>
                <c:pt idx="883">
                  <c:v>2226.99224</c:v>
                </c:pt>
                <c:pt idx="884">
                  <c:v>2241.0079400000004</c:v>
                </c:pt>
                <c:pt idx="885">
                  <c:v>2255.0235400000001</c:v>
                </c:pt>
                <c:pt idx="886">
                  <c:v>2245.0028400000001</c:v>
                </c:pt>
                <c:pt idx="887">
                  <c:v>2188.9402400000004</c:v>
                </c:pt>
                <c:pt idx="888">
                  <c:v>2216.97154</c:v>
                </c:pt>
                <c:pt idx="889">
                  <c:v>2230.9872400000004</c:v>
                </c:pt>
                <c:pt idx="890">
                  <c:v>2245.0028400000001</c:v>
                </c:pt>
                <c:pt idx="891">
                  <c:v>2234.9821400000001</c:v>
                </c:pt>
                <c:pt idx="892">
                  <c:v>2132.8776400000002</c:v>
                </c:pt>
                <c:pt idx="893">
                  <c:v>2160.9089400000003</c:v>
                </c:pt>
                <c:pt idx="894">
                  <c:v>2174.9246400000002</c:v>
                </c:pt>
                <c:pt idx="895">
                  <c:v>2188.9402400000004</c:v>
                </c:pt>
                <c:pt idx="896">
                  <c:v>2178.9195400000003</c:v>
                </c:pt>
                <c:pt idx="897">
                  <c:v>2160.9089400000003</c:v>
                </c:pt>
                <c:pt idx="898">
                  <c:v>2188.9402400000004</c:v>
                </c:pt>
                <c:pt idx="899">
                  <c:v>2202.9559400000003</c:v>
                </c:pt>
                <c:pt idx="900">
                  <c:v>2216.97154</c:v>
                </c:pt>
                <c:pt idx="901">
                  <c:v>2206.9508400000004</c:v>
                </c:pt>
                <c:pt idx="902">
                  <c:v>2174.9246400000002</c:v>
                </c:pt>
                <c:pt idx="903">
                  <c:v>2202.9559400000003</c:v>
                </c:pt>
                <c:pt idx="904">
                  <c:v>2216.97154</c:v>
                </c:pt>
                <c:pt idx="905">
                  <c:v>2230.9872400000004</c:v>
                </c:pt>
                <c:pt idx="906">
                  <c:v>2220.9664400000001</c:v>
                </c:pt>
                <c:pt idx="907">
                  <c:v>2188.9402400000004</c:v>
                </c:pt>
                <c:pt idx="908">
                  <c:v>2216.97154</c:v>
                </c:pt>
                <c:pt idx="909">
                  <c:v>2230.9872400000004</c:v>
                </c:pt>
                <c:pt idx="910">
                  <c:v>2245.0028400000001</c:v>
                </c:pt>
                <c:pt idx="911">
                  <c:v>2234.9821400000001</c:v>
                </c:pt>
                <c:pt idx="912">
                  <c:v>2178.9195400000003</c:v>
                </c:pt>
                <c:pt idx="913">
                  <c:v>2206.9508400000004</c:v>
                </c:pt>
                <c:pt idx="914">
                  <c:v>2220.9664400000001</c:v>
                </c:pt>
                <c:pt idx="915">
                  <c:v>2234.9821400000001</c:v>
                </c:pt>
                <c:pt idx="916">
                  <c:v>2224.9613400000003</c:v>
                </c:pt>
                <c:pt idx="917">
                  <c:v>2100.8514400000004</c:v>
                </c:pt>
                <c:pt idx="918">
                  <c:v>2128.88274</c:v>
                </c:pt>
                <c:pt idx="919">
                  <c:v>2142.8983400000002</c:v>
                </c:pt>
                <c:pt idx="920">
                  <c:v>2156.9140400000001</c:v>
                </c:pt>
                <c:pt idx="921">
                  <c:v>2146.8933400000001</c:v>
                </c:pt>
                <c:pt idx="922">
                  <c:v>2128.88274</c:v>
                </c:pt>
                <c:pt idx="923">
                  <c:v>2156.9140400000001</c:v>
                </c:pt>
                <c:pt idx="924">
                  <c:v>2170.9296400000003</c:v>
                </c:pt>
                <c:pt idx="925">
                  <c:v>2184.9453400000002</c:v>
                </c:pt>
                <c:pt idx="926">
                  <c:v>2174.9246400000002</c:v>
                </c:pt>
                <c:pt idx="927">
                  <c:v>2142.8983400000002</c:v>
                </c:pt>
                <c:pt idx="928">
                  <c:v>2170.9296400000003</c:v>
                </c:pt>
                <c:pt idx="929">
                  <c:v>2184.9453400000002</c:v>
                </c:pt>
                <c:pt idx="930">
                  <c:v>2198.9609400000004</c:v>
                </c:pt>
                <c:pt idx="931">
                  <c:v>2188.9402400000004</c:v>
                </c:pt>
                <c:pt idx="932">
                  <c:v>2156.9140400000001</c:v>
                </c:pt>
                <c:pt idx="933">
                  <c:v>2184.9453400000002</c:v>
                </c:pt>
                <c:pt idx="934">
                  <c:v>2198.9609400000004</c:v>
                </c:pt>
                <c:pt idx="935">
                  <c:v>2212.9766400000003</c:v>
                </c:pt>
                <c:pt idx="936">
                  <c:v>2202.9559400000003</c:v>
                </c:pt>
                <c:pt idx="937">
                  <c:v>2146.8933400000001</c:v>
                </c:pt>
                <c:pt idx="938">
                  <c:v>2174.9246400000002</c:v>
                </c:pt>
                <c:pt idx="939">
                  <c:v>2188.9402400000004</c:v>
                </c:pt>
                <c:pt idx="940">
                  <c:v>2202.9559400000003</c:v>
                </c:pt>
                <c:pt idx="941">
                  <c:v>2192.93514</c:v>
                </c:pt>
                <c:pt idx="942">
                  <c:v>2128.88274</c:v>
                </c:pt>
                <c:pt idx="943">
                  <c:v>2156.9140400000001</c:v>
                </c:pt>
                <c:pt idx="944">
                  <c:v>2170.9296400000003</c:v>
                </c:pt>
                <c:pt idx="945">
                  <c:v>2184.9453400000002</c:v>
                </c:pt>
                <c:pt idx="946">
                  <c:v>2174.9246400000002</c:v>
                </c:pt>
                <c:pt idx="947">
                  <c:v>2156.9140400000001</c:v>
                </c:pt>
                <c:pt idx="948">
                  <c:v>2184.9453400000002</c:v>
                </c:pt>
                <c:pt idx="949">
                  <c:v>2198.9609400000004</c:v>
                </c:pt>
                <c:pt idx="950">
                  <c:v>2212.9766400000003</c:v>
                </c:pt>
                <c:pt idx="951">
                  <c:v>2202.9559400000003</c:v>
                </c:pt>
                <c:pt idx="952">
                  <c:v>2170.9296400000003</c:v>
                </c:pt>
                <c:pt idx="953">
                  <c:v>2198.9609400000004</c:v>
                </c:pt>
                <c:pt idx="954">
                  <c:v>2212.9766400000003</c:v>
                </c:pt>
                <c:pt idx="955">
                  <c:v>2226.99224</c:v>
                </c:pt>
                <c:pt idx="956">
                  <c:v>2216.97154</c:v>
                </c:pt>
                <c:pt idx="957">
                  <c:v>2184.9453400000002</c:v>
                </c:pt>
                <c:pt idx="958">
                  <c:v>2212.9766400000003</c:v>
                </c:pt>
                <c:pt idx="959">
                  <c:v>2226.99224</c:v>
                </c:pt>
                <c:pt idx="960">
                  <c:v>2241.0079400000004</c:v>
                </c:pt>
                <c:pt idx="961">
                  <c:v>2230.9872400000004</c:v>
                </c:pt>
                <c:pt idx="962">
                  <c:v>2174.9246400000002</c:v>
                </c:pt>
                <c:pt idx="963">
                  <c:v>2202.9559400000003</c:v>
                </c:pt>
                <c:pt idx="964">
                  <c:v>2216.97154</c:v>
                </c:pt>
                <c:pt idx="965">
                  <c:v>2230.9872400000004</c:v>
                </c:pt>
                <c:pt idx="966">
                  <c:v>2220.9664400000001</c:v>
                </c:pt>
                <c:pt idx="967">
                  <c:v>2142.8983400000002</c:v>
                </c:pt>
                <c:pt idx="968">
                  <c:v>2170.9296400000003</c:v>
                </c:pt>
                <c:pt idx="969">
                  <c:v>2184.9453400000002</c:v>
                </c:pt>
                <c:pt idx="970">
                  <c:v>2198.9609400000004</c:v>
                </c:pt>
                <c:pt idx="971">
                  <c:v>2188.9402400000004</c:v>
                </c:pt>
                <c:pt idx="972">
                  <c:v>2170.9296400000003</c:v>
                </c:pt>
                <c:pt idx="973">
                  <c:v>2198.9609400000004</c:v>
                </c:pt>
                <c:pt idx="974">
                  <c:v>2212.9766400000003</c:v>
                </c:pt>
                <c:pt idx="975">
                  <c:v>2226.99224</c:v>
                </c:pt>
                <c:pt idx="976">
                  <c:v>2216.97154</c:v>
                </c:pt>
                <c:pt idx="977">
                  <c:v>2184.9453400000002</c:v>
                </c:pt>
                <c:pt idx="978">
                  <c:v>2212.9766400000003</c:v>
                </c:pt>
                <c:pt idx="979">
                  <c:v>2226.99224</c:v>
                </c:pt>
                <c:pt idx="980">
                  <c:v>2241.0079400000004</c:v>
                </c:pt>
                <c:pt idx="981">
                  <c:v>2230.9872400000004</c:v>
                </c:pt>
                <c:pt idx="982">
                  <c:v>2198.9609400000004</c:v>
                </c:pt>
                <c:pt idx="983">
                  <c:v>2226.99224</c:v>
                </c:pt>
                <c:pt idx="984">
                  <c:v>2241.0079400000004</c:v>
                </c:pt>
                <c:pt idx="985">
                  <c:v>2255.0235400000001</c:v>
                </c:pt>
                <c:pt idx="986">
                  <c:v>2245.0028400000001</c:v>
                </c:pt>
                <c:pt idx="987">
                  <c:v>2188.9402400000004</c:v>
                </c:pt>
                <c:pt idx="988">
                  <c:v>2216.97154</c:v>
                </c:pt>
                <c:pt idx="989">
                  <c:v>2230.9872400000004</c:v>
                </c:pt>
                <c:pt idx="990">
                  <c:v>2245.0028400000001</c:v>
                </c:pt>
                <c:pt idx="991">
                  <c:v>2234.9821400000001</c:v>
                </c:pt>
                <c:pt idx="992">
                  <c:v>2156.9140400000001</c:v>
                </c:pt>
                <c:pt idx="993">
                  <c:v>2184.9453400000002</c:v>
                </c:pt>
                <c:pt idx="994">
                  <c:v>2198.9609400000004</c:v>
                </c:pt>
                <c:pt idx="995">
                  <c:v>2212.9766400000003</c:v>
                </c:pt>
                <c:pt idx="996">
                  <c:v>2202.9559400000003</c:v>
                </c:pt>
                <c:pt idx="997">
                  <c:v>2184.9453400000002</c:v>
                </c:pt>
                <c:pt idx="998">
                  <c:v>2212.9766400000003</c:v>
                </c:pt>
                <c:pt idx="999">
                  <c:v>2226.99224</c:v>
                </c:pt>
                <c:pt idx="1000">
                  <c:v>2241.0079400000004</c:v>
                </c:pt>
                <c:pt idx="1001">
                  <c:v>2230.9872400000004</c:v>
                </c:pt>
                <c:pt idx="1002">
                  <c:v>2198.9609400000004</c:v>
                </c:pt>
                <c:pt idx="1003">
                  <c:v>2226.99224</c:v>
                </c:pt>
                <c:pt idx="1004">
                  <c:v>2241.0079400000004</c:v>
                </c:pt>
                <c:pt idx="1005">
                  <c:v>2255.0235400000001</c:v>
                </c:pt>
                <c:pt idx="1006">
                  <c:v>2245.0028400000001</c:v>
                </c:pt>
                <c:pt idx="1007">
                  <c:v>2212.9766400000003</c:v>
                </c:pt>
                <c:pt idx="1008">
                  <c:v>2241.0079400000004</c:v>
                </c:pt>
                <c:pt idx="1009">
                  <c:v>2255.0235400000001</c:v>
                </c:pt>
                <c:pt idx="1010">
                  <c:v>2269.0392400000001</c:v>
                </c:pt>
                <c:pt idx="1011">
                  <c:v>2259.01854</c:v>
                </c:pt>
                <c:pt idx="1012">
                  <c:v>2202.9559400000003</c:v>
                </c:pt>
                <c:pt idx="1013">
                  <c:v>2230.9872400000004</c:v>
                </c:pt>
                <c:pt idx="1014">
                  <c:v>2245.0028400000001</c:v>
                </c:pt>
                <c:pt idx="1015">
                  <c:v>2259.01854</c:v>
                </c:pt>
                <c:pt idx="1016">
                  <c:v>2248.9977400000002</c:v>
                </c:pt>
                <c:pt idx="1017">
                  <c:v>2146.8933400000001</c:v>
                </c:pt>
                <c:pt idx="1018">
                  <c:v>2174.9246400000002</c:v>
                </c:pt>
                <c:pt idx="1019">
                  <c:v>2188.9402400000004</c:v>
                </c:pt>
                <c:pt idx="1020">
                  <c:v>2202.9559400000003</c:v>
                </c:pt>
                <c:pt idx="1021">
                  <c:v>2192.93514</c:v>
                </c:pt>
                <c:pt idx="1022">
                  <c:v>2174.9246400000002</c:v>
                </c:pt>
                <c:pt idx="1023">
                  <c:v>2202.9559400000003</c:v>
                </c:pt>
                <c:pt idx="1024">
                  <c:v>2216.97154</c:v>
                </c:pt>
                <c:pt idx="1025">
                  <c:v>2230.9872400000004</c:v>
                </c:pt>
                <c:pt idx="1026">
                  <c:v>2220.9664400000001</c:v>
                </c:pt>
                <c:pt idx="1027">
                  <c:v>2188.9402400000004</c:v>
                </c:pt>
                <c:pt idx="1028">
                  <c:v>2216.97154</c:v>
                </c:pt>
                <c:pt idx="1029">
                  <c:v>2230.9872400000004</c:v>
                </c:pt>
                <c:pt idx="1030">
                  <c:v>2245.0028400000001</c:v>
                </c:pt>
                <c:pt idx="1031">
                  <c:v>2234.9821400000001</c:v>
                </c:pt>
                <c:pt idx="1032">
                  <c:v>2202.9559400000003</c:v>
                </c:pt>
                <c:pt idx="1033">
                  <c:v>2230.9872400000004</c:v>
                </c:pt>
                <c:pt idx="1034">
                  <c:v>2245.0028400000001</c:v>
                </c:pt>
                <c:pt idx="1035">
                  <c:v>2259.01854</c:v>
                </c:pt>
                <c:pt idx="1036">
                  <c:v>2248.9977400000002</c:v>
                </c:pt>
                <c:pt idx="1037">
                  <c:v>2192.93514</c:v>
                </c:pt>
                <c:pt idx="1038">
                  <c:v>2220.9664400000001</c:v>
                </c:pt>
                <c:pt idx="1039">
                  <c:v>2234.9821400000001</c:v>
                </c:pt>
                <c:pt idx="1040">
                  <c:v>2248.9977400000002</c:v>
                </c:pt>
                <c:pt idx="1041">
                  <c:v>2238.9770400000002</c:v>
                </c:pt>
                <c:pt idx="1042">
                  <c:v>2114.8670400000001</c:v>
                </c:pt>
                <c:pt idx="1043">
                  <c:v>2142.8983400000002</c:v>
                </c:pt>
                <c:pt idx="1044">
                  <c:v>2156.9140400000001</c:v>
                </c:pt>
                <c:pt idx="1045">
                  <c:v>2170.9296400000003</c:v>
                </c:pt>
                <c:pt idx="1046">
                  <c:v>2160.9089400000003</c:v>
                </c:pt>
                <c:pt idx="1047">
                  <c:v>2142.8983400000002</c:v>
                </c:pt>
                <c:pt idx="1048">
                  <c:v>2170.9296400000003</c:v>
                </c:pt>
                <c:pt idx="1049">
                  <c:v>2184.9453400000002</c:v>
                </c:pt>
                <c:pt idx="1050">
                  <c:v>2198.9609400000004</c:v>
                </c:pt>
                <c:pt idx="1051">
                  <c:v>2188.9402400000004</c:v>
                </c:pt>
                <c:pt idx="1052">
                  <c:v>2156.9140400000001</c:v>
                </c:pt>
                <c:pt idx="1053">
                  <c:v>2184.9453400000002</c:v>
                </c:pt>
                <c:pt idx="1054">
                  <c:v>2198.9609400000004</c:v>
                </c:pt>
                <c:pt idx="1055">
                  <c:v>2212.9766400000003</c:v>
                </c:pt>
                <c:pt idx="1056">
                  <c:v>2202.9559400000003</c:v>
                </c:pt>
                <c:pt idx="1057">
                  <c:v>2170.9296400000003</c:v>
                </c:pt>
                <c:pt idx="1058">
                  <c:v>2198.9609400000004</c:v>
                </c:pt>
                <c:pt idx="1059">
                  <c:v>2212.9766400000003</c:v>
                </c:pt>
                <c:pt idx="1060">
                  <c:v>2226.99224</c:v>
                </c:pt>
                <c:pt idx="1061">
                  <c:v>2216.97154</c:v>
                </c:pt>
                <c:pt idx="1062">
                  <c:v>2160.9089400000003</c:v>
                </c:pt>
                <c:pt idx="1063">
                  <c:v>2188.9402400000004</c:v>
                </c:pt>
                <c:pt idx="1064">
                  <c:v>2202.9559400000003</c:v>
                </c:pt>
                <c:pt idx="1065">
                  <c:v>2216.97154</c:v>
                </c:pt>
                <c:pt idx="1066">
                  <c:v>2206.9508400000004</c:v>
                </c:pt>
                <c:pt idx="1067">
                  <c:v>2142.8983400000002</c:v>
                </c:pt>
                <c:pt idx="1068">
                  <c:v>2170.9296400000003</c:v>
                </c:pt>
                <c:pt idx="1069">
                  <c:v>2184.9453400000002</c:v>
                </c:pt>
                <c:pt idx="1070">
                  <c:v>2198.9609400000004</c:v>
                </c:pt>
                <c:pt idx="1071">
                  <c:v>2188.9402400000004</c:v>
                </c:pt>
                <c:pt idx="1072">
                  <c:v>2170.9296400000003</c:v>
                </c:pt>
                <c:pt idx="1073">
                  <c:v>2198.9609400000004</c:v>
                </c:pt>
                <c:pt idx="1074">
                  <c:v>2212.9766400000003</c:v>
                </c:pt>
                <c:pt idx="1075">
                  <c:v>2226.99224</c:v>
                </c:pt>
                <c:pt idx="1076">
                  <c:v>2216.97154</c:v>
                </c:pt>
                <c:pt idx="1077">
                  <c:v>2184.9453400000002</c:v>
                </c:pt>
                <c:pt idx="1078">
                  <c:v>2212.9766400000003</c:v>
                </c:pt>
                <c:pt idx="1079">
                  <c:v>2226.99224</c:v>
                </c:pt>
                <c:pt idx="1080">
                  <c:v>2241.0079400000004</c:v>
                </c:pt>
                <c:pt idx="1081">
                  <c:v>2230.9872400000004</c:v>
                </c:pt>
                <c:pt idx="1082">
                  <c:v>2198.9609400000004</c:v>
                </c:pt>
                <c:pt idx="1083">
                  <c:v>2226.99224</c:v>
                </c:pt>
                <c:pt idx="1084">
                  <c:v>2241.0079400000004</c:v>
                </c:pt>
                <c:pt idx="1085">
                  <c:v>2255.0235400000001</c:v>
                </c:pt>
                <c:pt idx="1086">
                  <c:v>2245.0028400000001</c:v>
                </c:pt>
                <c:pt idx="1087">
                  <c:v>2188.9402400000004</c:v>
                </c:pt>
                <c:pt idx="1088">
                  <c:v>2216.97154</c:v>
                </c:pt>
                <c:pt idx="1089">
                  <c:v>2230.9872400000004</c:v>
                </c:pt>
                <c:pt idx="1090">
                  <c:v>2245.0028400000001</c:v>
                </c:pt>
                <c:pt idx="1091">
                  <c:v>2234.9821400000001</c:v>
                </c:pt>
                <c:pt idx="1092">
                  <c:v>2156.9140400000001</c:v>
                </c:pt>
                <c:pt idx="1093">
                  <c:v>2184.9453400000002</c:v>
                </c:pt>
                <c:pt idx="1094">
                  <c:v>2198.9609400000004</c:v>
                </c:pt>
                <c:pt idx="1095">
                  <c:v>2212.9766400000003</c:v>
                </c:pt>
                <c:pt idx="1096">
                  <c:v>2202.9559400000003</c:v>
                </c:pt>
                <c:pt idx="1097">
                  <c:v>2184.9453400000002</c:v>
                </c:pt>
                <c:pt idx="1098">
                  <c:v>2212.9766400000003</c:v>
                </c:pt>
                <c:pt idx="1099">
                  <c:v>2226.99224</c:v>
                </c:pt>
                <c:pt idx="1100">
                  <c:v>2241.0079400000004</c:v>
                </c:pt>
                <c:pt idx="1101">
                  <c:v>2230.9872400000004</c:v>
                </c:pt>
                <c:pt idx="1102">
                  <c:v>2198.9609400000004</c:v>
                </c:pt>
                <c:pt idx="1103">
                  <c:v>2226.99224</c:v>
                </c:pt>
                <c:pt idx="1104">
                  <c:v>2241.0079400000004</c:v>
                </c:pt>
                <c:pt idx="1105">
                  <c:v>2255.0235400000001</c:v>
                </c:pt>
                <c:pt idx="1106">
                  <c:v>2245.0028400000001</c:v>
                </c:pt>
                <c:pt idx="1107">
                  <c:v>2212.9766400000003</c:v>
                </c:pt>
                <c:pt idx="1108">
                  <c:v>2241.0079400000004</c:v>
                </c:pt>
                <c:pt idx="1109">
                  <c:v>2255.0235400000001</c:v>
                </c:pt>
                <c:pt idx="1110">
                  <c:v>2269.0392400000001</c:v>
                </c:pt>
                <c:pt idx="1111">
                  <c:v>2259.01854</c:v>
                </c:pt>
                <c:pt idx="1112">
                  <c:v>2202.9559400000003</c:v>
                </c:pt>
                <c:pt idx="1113">
                  <c:v>2230.9872400000004</c:v>
                </c:pt>
                <c:pt idx="1114">
                  <c:v>2245.0028400000001</c:v>
                </c:pt>
                <c:pt idx="1115">
                  <c:v>2259.01854</c:v>
                </c:pt>
                <c:pt idx="1116">
                  <c:v>2248.9977400000002</c:v>
                </c:pt>
                <c:pt idx="1117">
                  <c:v>2170.9296400000003</c:v>
                </c:pt>
                <c:pt idx="1118">
                  <c:v>2198.9609400000004</c:v>
                </c:pt>
                <c:pt idx="1119">
                  <c:v>2212.9766400000003</c:v>
                </c:pt>
                <c:pt idx="1120">
                  <c:v>2226.99224</c:v>
                </c:pt>
                <c:pt idx="1121">
                  <c:v>2216.97154</c:v>
                </c:pt>
                <c:pt idx="1122">
                  <c:v>2198.9609400000004</c:v>
                </c:pt>
                <c:pt idx="1123">
                  <c:v>2226.99224</c:v>
                </c:pt>
                <c:pt idx="1124">
                  <c:v>2241.0079400000004</c:v>
                </c:pt>
                <c:pt idx="1125">
                  <c:v>2255.0235400000001</c:v>
                </c:pt>
                <c:pt idx="1126">
                  <c:v>2245.0028400000001</c:v>
                </c:pt>
                <c:pt idx="1127">
                  <c:v>2212.9766400000003</c:v>
                </c:pt>
                <c:pt idx="1128">
                  <c:v>2241.0079400000004</c:v>
                </c:pt>
                <c:pt idx="1129">
                  <c:v>2255.0235400000001</c:v>
                </c:pt>
                <c:pt idx="1130">
                  <c:v>2269.0392400000001</c:v>
                </c:pt>
                <c:pt idx="1131">
                  <c:v>2259.01854</c:v>
                </c:pt>
                <c:pt idx="1132">
                  <c:v>2226.99224</c:v>
                </c:pt>
                <c:pt idx="1133">
                  <c:v>2255.0235400000001</c:v>
                </c:pt>
                <c:pt idx="1134">
                  <c:v>2269.0392400000001</c:v>
                </c:pt>
                <c:pt idx="1135">
                  <c:v>2283.0548400000002</c:v>
                </c:pt>
                <c:pt idx="1136">
                  <c:v>2273.0341400000002</c:v>
                </c:pt>
                <c:pt idx="1137">
                  <c:v>2216.97154</c:v>
                </c:pt>
                <c:pt idx="1138">
                  <c:v>2245.0028400000001</c:v>
                </c:pt>
                <c:pt idx="1139">
                  <c:v>2259.01854</c:v>
                </c:pt>
                <c:pt idx="1140">
                  <c:v>2273.0341400000002</c:v>
                </c:pt>
                <c:pt idx="1141">
                  <c:v>2263.0134400000002</c:v>
                </c:pt>
                <c:pt idx="1142">
                  <c:v>2160.9089400000003</c:v>
                </c:pt>
                <c:pt idx="1143">
                  <c:v>2188.9402400000004</c:v>
                </c:pt>
                <c:pt idx="1144">
                  <c:v>2202.9559400000003</c:v>
                </c:pt>
                <c:pt idx="1145">
                  <c:v>2216.97154</c:v>
                </c:pt>
                <c:pt idx="1146">
                  <c:v>2206.9508400000004</c:v>
                </c:pt>
                <c:pt idx="1147">
                  <c:v>2188.9402400000004</c:v>
                </c:pt>
                <c:pt idx="1148">
                  <c:v>2216.97154</c:v>
                </c:pt>
                <c:pt idx="1149">
                  <c:v>2230.9872400000004</c:v>
                </c:pt>
                <c:pt idx="1150">
                  <c:v>2245.0028400000001</c:v>
                </c:pt>
                <c:pt idx="1151">
                  <c:v>2234.9821400000001</c:v>
                </c:pt>
                <c:pt idx="1152">
                  <c:v>2202.9559400000003</c:v>
                </c:pt>
                <c:pt idx="1153">
                  <c:v>2230.9872400000004</c:v>
                </c:pt>
                <c:pt idx="1154">
                  <c:v>2245.0028400000001</c:v>
                </c:pt>
                <c:pt idx="1155">
                  <c:v>2259.01854</c:v>
                </c:pt>
                <c:pt idx="1156">
                  <c:v>2248.9977400000002</c:v>
                </c:pt>
                <c:pt idx="1157">
                  <c:v>2216.97154</c:v>
                </c:pt>
                <c:pt idx="1158">
                  <c:v>2245.0028400000001</c:v>
                </c:pt>
                <c:pt idx="1159">
                  <c:v>2259.01854</c:v>
                </c:pt>
                <c:pt idx="1160">
                  <c:v>2273.0341400000002</c:v>
                </c:pt>
                <c:pt idx="1161">
                  <c:v>2263.0134400000002</c:v>
                </c:pt>
                <c:pt idx="1162">
                  <c:v>2206.9508400000004</c:v>
                </c:pt>
                <c:pt idx="1163">
                  <c:v>2234.9821400000001</c:v>
                </c:pt>
                <c:pt idx="1164">
                  <c:v>2248.9977400000002</c:v>
                </c:pt>
                <c:pt idx="1165">
                  <c:v>2263.0134400000002</c:v>
                </c:pt>
                <c:pt idx="1166">
                  <c:v>2252.9926400000004</c:v>
                </c:pt>
                <c:pt idx="1167">
                  <c:v>2104.8463400000001</c:v>
                </c:pt>
                <c:pt idx="1168">
                  <c:v>2132.8776400000002</c:v>
                </c:pt>
                <c:pt idx="1169">
                  <c:v>2146.8933400000001</c:v>
                </c:pt>
                <c:pt idx="1170">
                  <c:v>2160.9089400000003</c:v>
                </c:pt>
                <c:pt idx="1171">
                  <c:v>2150.8882400000002</c:v>
                </c:pt>
                <c:pt idx="1172">
                  <c:v>2132.8776400000002</c:v>
                </c:pt>
                <c:pt idx="1173">
                  <c:v>2160.9089400000003</c:v>
                </c:pt>
                <c:pt idx="1174">
                  <c:v>2174.9246400000002</c:v>
                </c:pt>
                <c:pt idx="1175">
                  <c:v>2188.9402400000004</c:v>
                </c:pt>
                <c:pt idx="1176">
                  <c:v>2178.9195400000003</c:v>
                </c:pt>
                <c:pt idx="1177">
                  <c:v>2146.8933400000001</c:v>
                </c:pt>
                <c:pt idx="1178">
                  <c:v>2174.9246400000002</c:v>
                </c:pt>
                <c:pt idx="1179">
                  <c:v>2188.9402400000004</c:v>
                </c:pt>
                <c:pt idx="1180">
                  <c:v>2202.9559400000003</c:v>
                </c:pt>
                <c:pt idx="1181">
                  <c:v>2192.93514</c:v>
                </c:pt>
                <c:pt idx="1182">
                  <c:v>2160.9089400000003</c:v>
                </c:pt>
                <c:pt idx="1183">
                  <c:v>2188.9402400000004</c:v>
                </c:pt>
                <c:pt idx="1184">
                  <c:v>2202.9559400000003</c:v>
                </c:pt>
                <c:pt idx="1185">
                  <c:v>2216.97154</c:v>
                </c:pt>
                <c:pt idx="1186">
                  <c:v>2206.9508400000004</c:v>
                </c:pt>
                <c:pt idx="1187">
                  <c:v>2150.8882400000002</c:v>
                </c:pt>
                <c:pt idx="1188">
                  <c:v>2178.9195400000003</c:v>
                </c:pt>
                <c:pt idx="1189">
                  <c:v>2192.93514</c:v>
                </c:pt>
                <c:pt idx="1190">
                  <c:v>2206.9508400000004</c:v>
                </c:pt>
                <c:pt idx="1191">
                  <c:v>2196.9300400000002</c:v>
                </c:pt>
                <c:pt idx="1192">
                  <c:v>2132.8776400000002</c:v>
                </c:pt>
                <c:pt idx="1193">
                  <c:v>2160.9089400000003</c:v>
                </c:pt>
                <c:pt idx="1194">
                  <c:v>2174.9246400000002</c:v>
                </c:pt>
                <c:pt idx="1195">
                  <c:v>2188.9402400000004</c:v>
                </c:pt>
                <c:pt idx="1196">
                  <c:v>2178.9195400000003</c:v>
                </c:pt>
                <c:pt idx="1197">
                  <c:v>2160.9089400000003</c:v>
                </c:pt>
                <c:pt idx="1198">
                  <c:v>2188.9402400000004</c:v>
                </c:pt>
                <c:pt idx="1199">
                  <c:v>2202.9559400000003</c:v>
                </c:pt>
                <c:pt idx="1200">
                  <c:v>2216.97154</c:v>
                </c:pt>
                <c:pt idx="1201">
                  <c:v>2206.9508400000004</c:v>
                </c:pt>
                <c:pt idx="1202">
                  <c:v>2174.9246400000002</c:v>
                </c:pt>
                <c:pt idx="1203">
                  <c:v>2202.9559400000003</c:v>
                </c:pt>
                <c:pt idx="1204">
                  <c:v>2216.97154</c:v>
                </c:pt>
                <c:pt idx="1205">
                  <c:v>2230.9872400000004</c:v>
                </c:pt>
                <c:pt idx="1206">
                  <c:v>2220.9664400000001</c:v>
                </c:pt>
                <c:pt idx="1207">
                  <c:v>2188.9402400000004</c:v>
                </c:pt>
                <c:pt idx="1208">
                  <c:v>2216.97154</c:v>
                </c:pt>
                <c:pt idx="1209">
                  <c:v>2230.9872400000004</c:v>
                </c:pt>
                <c:pt idx="1210">
                  <c:v>2245.0028400000001</c:v>
                </c:pt>
                <c:pt idx="1211">
                  <c:v>2234.9821400000001</c:v>
                </c:pt>
                <c:pt idx="1212">
                  <c:v>2178.9195400000003</c:v>
                </c:pt>
                <c:pt idx="1213">
                  <c:v>2206.9508400000004</c:v>
                </c:pt>
                <c:pt idx="1214">
                  <c:v>2220.9664400000001</c:v>
                </c:pt>
                <c:pt idx="1215">
                  <c:v>2234.9821400000001</c:v>
                </c:pt>
                <c:pt idx="1216">
                  <c:v>2224.9613400000003</c:v>
                </c:pt>
                <c:pt idx="1217">
                  <c:v>2146.8933400000001</c:v>
                </c:pt>
                <c:pt idx="1218">
                  <c:v>2174.9246400000002</c:v>
                </c:pt>
                <c:pt idx="1219">
                  <c:v>2188.9402400000004</c:v>
                </c:pt>
                <c:pt idx="1220">
                  <c:v>2202.9559400000003</c:v>
                </c:pt>
                <c:pt idx="1221">
                  <c:v>2192.93514</c:v>
                </c:pt>
                <c:pt idx="1222">
                  <c:v>2174.9246400000002</c:v>
                </c:pt>
                <c:pt idx="1223">
                  <c:v>2202.9559400000003</c:v>
                </c:pt>
                <c:pt idx="1224">
                  <c:v>2216.97154</c:v>
                </c:pt>
                <c:pt idx="1225">
                  <c:v>2230.9872400000004</c:v>
                </c:pt>
                <c:pt idx="1226">
                  <c:v>2220.9664400000001</c:v>
                </c:pt>
                <c:pt idx="1227">
                  <c:v>2188.9402400000004</c:v>
                </c:pt>
                <c:pt idx="1228">
                  <c:v>2216.97154</c:v>
                </c:pt>
                <c:pt idx="1229">
                  <c:v>2230.9872400000004</c:v>
                </c:pt>
                <c:pt idx="1230">
                  <c:v>2245.0028400000001</c:v>
                </c:pt>
                <c:pt idx="1231">
                  <c:v>2234.9821400000001</c:v>
                </c:pt>
                <c:pt idx="1232">
                  <c:v>2202.9559400000003</c:v>
                </c:pt>
                <c:pt idx="1233">
                  <c:v>2230.9872400000004</c:v>
                </c:pt>
                <c:pt idx="1234">
                  <c:v>2245.0028400000001</c:v>
                </c:pt>
                <c:pt idx="1235">
                  <c:v>2259.01854</c:v>
                </c:pt>
                <c:pt idx="1236">
                  <c:v>2248.9977400000002</c:v>
                </c:pt>
                <c:pt idx="1237">
                  <c:v>2192.93514</c:v>
                </c:pt>
                <c:pt idx="1238">
                  <c:v>2220.9664400000001</c:v>
                </c:pt>
                <c:pt idx="1239">
                  <c:v>2234.9821400000001</c:v>
                </c:pt>
                <c:pt idx="1240">
                  <c:v>2248.9977400000002</c:v>
                </c:pt>
                <c:pt idx="1241">
                  <c:v>2238.9770400000002</c:v>
                </c:pt>
                <c:pt idx="1242">
                  <c:v>2160.9089400000003</c:v>
                </c:pt>
                <c:pt idx="1243">
                  <c:v>2188.9402400000004</c:v>
                </c:pt>
                <c:pt idx="1244">
                  <c:v>2202.9559400000003</c:v>
                </c:pt>
                <c:pt idx="1245">
                  <c:v>2216.97154</c:v>
                </c:pt>
                <c:pt idx="1246">
                  <c:v>2206.9508400000004</c:v>
                </c:pt>
                <c:pt idx="1247">
                  <c:v>2188.9402400000004</c:v>
                </c:pt>
                <c:pt idx="1248">
                  <c:v>2216.97154</c:v>
                </c:pt>
                <c:pt idx="1249">
                  <c:v>2230.9872400000004</c:v>
                </c:pt>
                <c:pt idx="1250">
                  <c:v>2245.0028400000001</c:v>
                </c:pt>
                <c:pt idx="1251">
                  <c:v>2234.9821400000001</c:v>
                </c:pt>
                <c:pt idx="1252">
                  <c:v>2202.9559400000003</c:v>
                </c:pt>
                <c:pt idx="1253">
                  <c:v>2230.9872400000004</c:v>
                </c:pt>
                <c:pt idx="1254">
                  <c:v>2245.0028400000001</c:v>
                </c:pt>
                <c:pt idx="1255">
                  <c:v>2259.01854</c:v>
                </c:pt>
                <c:pt idx="1256">
                  <c:v>2248.9977400000002</c:v>
                </c:pt>
                <c:pt idx="1257">
                  <c:v>2216.97154</c:v>
                </c:pt>
                <c:pt idx="1258">
                  <c:v>2245.0028400000001</c:v>
                </c:pt>
                <c:pt idx="1259">
                  <c:v>2259.01854</c:v>
                </c:pt>
                <c:pt idx="1260">
                  <c:v>2273.0341400000002</c:v>
                </c:pt>
                <c:pt idx="1261">
                  <c:v>2263.0134400000002</c:v>
                </c:pt>
                <c:pt idx="1262">
                  <c:v>2206.9508400000004</c:v>
                </c:pt>
                <c:pt idx="1263">
                  <c:v>2234.9821400000001</c:v>
                </c:pt>
                <c:pt idx="1264">
                  <c:v>2248.9977400000002</c:v>
                </c:pt>
                <c:pt idx="1265">
                  <c:v>2263.0134400000002</c:v>
                </c:pt>
                <c:pt idx="1266">
                  <c:v>2252.9926400000004</c:v>
                </c:pt>
                <c:pt idx="1267">
                  <c:v>2150.8882400000002</c:v>
                </c:pt>
                <c:pt idx="1268">
                  <c:v>2178.9195400000003</c:v>
                </c:pt>
                <c:pt idx="1269">
                  <c:v>2192.93514</c:v>
                </c:pt>
                <c:pt idx="1270">
                  <c:v>2206.9508400000004</c:v>
                </c:pt>
                <c:pt idx="1271">
                  <c:v>2196.9300400000002</c:v>
                </c:pt>
                <c:pt idx="1272">
                  <c:v>2178.9195400000003</c:v>
                </c:pt>
                <c:pt idx="1273">
                  <c:v>2206.9508400000004</c:v>
                </c:pt>
                <c:pt idx="1274">
                  <c:v>2220.9664400000001</c:v>
                </c:pt>
                <c:pt idx="1275">
                  <c:v>2234.9821400000001</c:v>
                </c:pt>
                <c:pt idx="1276">
                  <c:v>2224.9613400000003</c:v>
                </c:pt>
                <c:pt idx="1277">
                  <c:v>2192.93514</c:v>
                </c:pt>
                <c:pt idx="1278">
                  <c:v>2220.9664400000001</c:v>
                </c:pt>
                <c:pt idx="1279">
                  <c:v>2234.9821400000001</c:v>
                </c:pt>
                <c:pt idx="1280">
                  <c:v>2248.9977400000002</c:v>
                </c:pt>
                <c:pt idx="1281">
                  <c:v>2238.9770400000002</c:v>
                </c:pt>
                <c:pt idx="1282">
                  <c:v>2206.9508400000004</c:v>
                </c:pt>
                <c:pt idx="1283">
                  <c:v>2234.9821400000001</c:v>
                </c:pt>
                <c:pt idx="1284">
                  <c:v>2248.9977400000002</c:v>
                </c:pt>
                <c:pt idx="1285">
                  <c:v>2263.0134400000002</c:v>
                </c:pt>
                <c:pt idx="1286">
                  <c:v>2252.9926400000004</c:v>
                </c:pt>
                <c:pt idx="1287">
                  <c:v>2196.9300400000002</c:v>
                </c:pt>
                <c:pt idx="1288">
                  <c:v>2224.9613400000003</c:v>
                </c:pt>
                <c:pt idx="1289">
                  <c:v>2238.9770400000002</c:v>
                </c:pt>
                <c:pt idx="1290">
                  <c:v>2252.9926400000004</c:v>
                </c:pt>
                <c:pt idx="1291">
                  <c:v>2242.9719400000004</c:v>
                </c:pt>
                <c:pt idx="1292">
                  <c:v>819.58334000000002</c:v>
                </c:pt>
                <c:pt idx="1293">
                  <c:v>875.64594</c:v>
                </c:pt>
                <c:pt idx="1294">
                  <c:v>1153.80114</c:v>
                </c:pt>
                <c:pt idx="1295">
                  <c:v>1167.81684</c:v>
                </c:pt>
                <c:pt idx="1296">
                  <c:v>1195.8481400000001</c:v>
                </c:pt>
                <c:pt idx="1297">
                  <c:v>1209.86374</c:v>
                </c:pt>
                <c:pt idx="1298">
                  <c:v>1237.8950399999999</c:v>
                </c:pt>
                <c:pt idx="1299">
                  <c:v>1251.91074</c:v>
                </c:pt>
                <c:pt idx="1300">
                  <c:v>1279.9420399999999</c:v>
                </c:pt>
                <c:pt idx="1301">
                  <c:v>1293.9576400000001</c:v>
                </c:pt>
                <c:pt idx="1302">
                  <c:v>1321.98894</c:v>
                </c:pt>
                <c:pt idx="1303">
                  <c:v>1336.0046399999999</c:v>
                </c:pt>
                <c:pt idx="1304">
                  <c:v>1364.03594</c:v>
                </c:pt>
                <c:pt idx="1305">
                  <c:v>1153.80114</c:v>
                </c:pt>
                <c:pt idx="1306">
                  <c:v>1181.8324399999999</c:v>
                </c:pt>
                <c:pt idx="1307">
                  <c:v>1195.8481400000001</c:v>
                </c:pt>
                <c:pt idx="1308">
                  <c:v>1223.8794399999999</c:v>
                </c:pt>
                <c:pt idx="1309">
                  <c:v>1237.8950399999999</c:v>
                </c:pt>
                <c:pt idx="1310">
                  <c:v>1265.92634</c:v>
                </c:pt>
                <c:pt idx="1311">
                  <c:v>1279.9420399999999</c:v>
                </c:pt>
                <c:pt idx="1312">
                  <c:v>1307.97334</c:v>
                </c:pt>
                <c:pt idx="1313">
                  <c:v>1321.98894</c:v>
                </c:pt>
                <c:pt idx="1314">
                  <c:v>1350.0202400000001</c:v>
                </c:pt>
                <c:pt idx="1315">
                  <c:v>1364.03594</c:v>
                </c:pt>
                <c:pt idx="1316">
                  <c:v>1392.0672400000001</c:v>
                </c:pt>
                <c:pt idx="1317">
                  <c:v>831.58334000000002</c:v>
                </c:pt>
                <c:pt idx="1318">
                  <c:v>763.52073999999993</c:v>
                </c:pt>
                <c:pt idx="1319">
                  <c:v>791.55204000000003</c:v>
                </c:pt>
                <c:pt idx="1320">
                  <c:v>819.58334000000002</c:v>
                </c:pt>
                <c:pt idx="1321">
                  <c:v>871.61464000000001</c:v>
                </c:pt>
                <c:pt idx="1322">
                  <c:v>817.56773999999996</c:v>
                </c:pt>
                <c:pt idx="1323">
                  <c:v>845.59903999999995</c:v>
                </c:pt>
                <c:pt idx="1324">
                  <c:v>859.61464000000001</c:v>
                </c:pt>
                <c:pt idx="1325">
                  <c:v>819.58334000000002</c:v>
                </c:pt>
                <c:pt idx="1326">
                  <c:v>885.63033999999993</c:v>
                </c:pt>
                <c:pt idx="1327">
                  <c:v>377.21753999999999</c:v>
                </c:pt>
                <c:pt idx="1328">
                  <c:v>279.10803999999996</c:v>
                </c:pt>
                <c:pt idx="1329">
                  <c:v>295.10293999999999</c:v>
                </c:pt>
                <c:pt idx="1330">
                  <c:v>621.42143999999996</c:v>
                </c:pt>
                <c:pt idx="1331">
                  <c:v>691.46324000000004</c:v>
                </c:pt>
                <c:pt idx="1332">
                  <c:v>663.35924</c:v>
                </c:pt>
                <c:pt idx="1333">
                  <c:v>705.36973999999998</c:v>
                </c:pt>
                <c:pt idx="1334">
                  <c:v>633.38504</c:v>
                </c:pt>
              </c:numCache>
            </c:numRef>
          </c:xVal>
          <c:yVal>
            <c:numRef>
              <c:f>Feuil1!$T$4:$T$1338</c:f>
              <c:numCache>
                <c:formatCode>General</c:formatCode>
                <c:ptCount val="1335"/>
                <c:pt idx="0">
                  <c:v>0.61251814935451421</c:v>
                </c:pt>
                <c:pt idx="1">
                  <c:v>0.58955810112274776</c:v>
                </c:pt>
                <c:pt idx="2">
                  <c:v>0.35537702496856127</c:v>
                </c:pt>
                <c:pt idx="3">
                  <c:v>0.67178760885167321</c:v>
                </c:pt>
                <c:pt idx="4">
                  <c:v>0.64882756061979308</c:v>
                </c:pt>
                <c:pt idx="5">
                  <c:v>0.70795788993018505</c:v>
                </c:pt>
                <c:pt idx="6">
                  <c:v>0.58506669330358818</c:v>
                </c:pt>
                <c:pt idx="7">
                  <c:v>0.74436718953461423</c:v>
                </c:pt>
                <c:pt idx="8">
                  <c:v>0.72140714130296146</c:v>
                </c:pt>
                <c:pt idx="9">
                  <c:v>0.78451516697418811</c:v>
                </c:pt>
                <c:pt idx="10">
                  <c:v>0.77116580394067569</c:v>
                </c:pt>
                <c:pt idx="11">
                  <c:v>1.7577165525681266</c:v>
                </c:pt>
                <c:pt idx="12">
                  <c:v>1.7806766007997794</c:v>
                </c:pt>
                <c:pt idx="13">
                  <c:v>1.7806766008000068</c:v>
                </c:pt>
                <c:pt idx="14">
                  <c:v>1.7582017245008501</c:v>
                </c:pt>
                <c:pt idx="15">
                  <c:v>1.7577165525681266</c:v>
                </c:pt>
                <c:pt idx="16">
                  <c:v>1.816986012065172</c:v>
                </c:pt>
                <c:pt idx="17">
                  <c:v>1.8169860120653993</c:v>
                </c:pt>
                <c:pt idx="18">
                  <c:v>2.1555147281787868</c:v>
                </c:pt>
                <c:pt idx="19">
                  <c:v>2.1192053169136216</c:v>
                </c:pt>
                <c:pt idx="20">
                  <c:v>1.0827960173091924</c:v>
                </c:pt>
                <c:pt idx="21">
                  <c:v>0.35467423915417839</c:v>
                </c:pt>
                <c:pt idx="22">
                  <c:v>0.35467423915417839</c:v>
                </c:pt>
                <c:pt idx="23">
                  <c:v>0.35472418332369671</c:v>
                </c:pt>
                <c:pt idx="24">
                  <c:v>0.35467423915417839</c:v>
                </c:pt>
                <c:pt idx="25">
                  <c:v>0.33181407926144857</c:v>
                </c:pt>
                <c:pt idx="26">
                  <c:v>0.33176413509193026</c:v>
                </c:pt>
                <c:pt idx="27">
                  <c:v>0.33181407926144857</c:v>
                </c:pt>
                <c:pt idx="28">
                  <c:v>0.35467423915417839</c:v>
                </c:pt>
                <c:pt idx="29">
                  <c:v>0.35467423915417839</c:v>
                </c:pt>
                <c:pt idx="30">
                  <c:v>0.35472418332369671</c:v>
                </c:pt>
                <c:pt idx="31">
                  <c:v>0.35467423915406471</c:v>
                </c:pt>
                <c:pt idx="32">
                  <c:v>0.33181407926144857</c:v>
                </c:pt>
                <c:pt idx="33">
                  <c:v>0.33176413509193026</c:v>
                </c:pt>
                <c:pt idx="34">
                  <c:v>0.33181407926144857</c:v>
                </c:pt>
                <c:pt idx="35">
                  <c:v>0.35472418332369671</c:v>
                </c:pt>
                <c:pt idx="36">
                  <c:v>0.35472418332369671</c:v>
                </c:pt>
                <c:pt idx="37">
                  <c:v>0.35467423915406471</c:v>
                </c:pt>
                <c:pt idx="38">
                  <c:v>0.35472418332369671</c:v>
                </c:pt>
                <c:pt idx="39">
                  <c:v>0.33176413509193026</c:v>
                </c:pt>
                <c:pt idx="40">
                  <c:v>0.33181407926144857</c:v>
                </c:pt>
                <c:pt idx="41">
                  <c:v>0.33176413509193026</c:v>
                </c:pt>
                <c:pt idx="42">
                  <c:v>1.4944394302085584</c:v>
                </c:pt>
                <c:pt idx="43">
                  <c:v>1.494439430208331</c:v>
                </c:pt>
                <c:pt idx="44">
                  <c:v>1.4943894860384717</c:v>
                </c:pt>
                <c:pt idx="45">
                  <c:v>1.4944394302078763</c:v>
                </c:pt>
                <c:pt idx="46">
                  <c:v>1.5039502270674348</c:v>
                </c:pt>
                <c:pt idx="47">
                  <c:v>1.494439430208331</c:v>
                </c:pt>
                <c:pt idx="48">
                  <c:v>1.4944394302078763</c:v>
                </c:pt>
                <c:pt idx="49">
                  <c:v>1.4943894860384717</c:v>
                </c:pt>
                <c:pt idx="50">
                  <c:v>1.494439430208331</c:v>
                </c:pt>
                <c:pt idx="51">
                  <c:v>1.5039502270674348</c:v>
                </c:pt>
                <c:pt idx="52">
                  <c:v>1.4943894860384717</c:v>
                </c:pt>
                <c:pt idx="53">
                  <c:v>1.4943894860384717</c:v>
                </c:pt>
                <c:pt idx="54">
                  <c:v>1.494439430208331</c:v>
                </c:pt>
                <c:pt idx="55">
                  <c:v>1.4943894860389264</c:v>
                </c:pt>
                <c:pt idx="56">
                  <c:v>1.5039002828975754</c:v>
                </c:pt>
                <c:pt idx="57">
                  <c:v>1.4944394302078763</c:v>
                </c:pt>
                <c:pt idx="58">
                  <c:v>1.494439430208331</c:v>
                </c:pt>
                <c:pt idx="59">
                  <c:v>1.4943894860389264</c:v>
                </c:pt>
                <c:pt idx="60">
                  <c:v>1.494439430208331</c:v>
                </c:pt>
                <c:pt idx="61">
                  <c:v>1.5039502270674348</c:v>
                </c:pt>
                <c:pt idx="62">
                  <c:v>1.5039502270674348</c:v>
                </c:pt>
                <c:pt idx="63">
                  <c:v>1.5039502270674348</c:v>
                </c:pt>
                <c:pt idx="64">
                  <c:v>1.5039002828975754</c:v>
                </c:pt>
                <c:pt idx="65">
                  <c:v>1.5039502270674348</c:v>
                </c:pt>
                <c:pt idx="66">
                  <c:v>1.5134610239269932</c:v>
                </c:pt>
                <c:pt idx="67">
                  <c:v>1.494439430208331</c:v>
                </c:pt>
                <c:pt idx="68">
                  <c:v>1.4944394302078763</c:v>
                </c:pt>
                <c:pt idx="69">
                  <c:v>1.4943894860384717</c:v>
                </c:pt>
                <c:pt idx="70">
                  <c:v>1.494439430208331</c:v>
                </c:pt>
                <c:pt idx="71">
                  <c:v>1.5039502270674348</c:v>
                </c:pt>
                <c:pt idx="72">
                  <c:v>1.4944394302078763</c:v>
                </c:pt>
                <c:pt idx="73">
                  <c:v>1.494439430208331</c:v>
                </c:pt>
                <c:pt idx="74">
                  <c:v>1.4943894860389264</c:v>
                </c:pt>
                <c:pt idx="75">
                  <c:v>1.494439430208331</c:v>
                </c:pt>
                <c:pt idx="76">
                  <c:v>1.5039502270674348</c:v>
                </c:pt>
                <c:pt idx="77">
                  <c:v>1.4943894860384717</c:v>
                </c:pt>
                <c:pt idx="78">
                  <c:v>1.4943894860389264</c:v>
                </c:pt>
                <c:pt idx="79">
                  <c:v>1.494439430208331</c:v>
                </c:pt>
                <c:pt idx="80">
                  <c:v>1.4943894860389264</c:v>
                </c:pt>
                <c:pt idx="81">
                  <c:v>1.5039002828980301</c:v>
                </c:pt>
                <c:pt idx="82">
                  <c:v>1.494439430208331</c:v>
                </c:pt>
                <c:pt idx="83">
                  <c:v>1.494439430208331</c:v>
                </c:pt>
                <c:pt idx="84">
                  <c:v>1.4943894860389264</c:v>
                </c:pt>
                <c:pt idx="85">
                  <c:v>1.494439430208331</c:v>
                </c:pt>
                <c:pt idx="86">
                  <c:v>1.5039502270674348</c:v>
                </c:pt>
                <c:pt idx="87">
                  <c:v>1.5039502270674348</c:v>
                </c:pt>
                <c:pt idx="88">
                  <c:v>1.5039502270674348</c:v>
                </c:pt>
                <c:pt idx="89">
                  <c:v>1.5039002828980301</c:v>
                </c:pt>
                <c:pt idx="90">
                  <c:v>1.5039502270674348</c:v>
                </c:pt>
                <c:pt idx="91">
                  <c:v>1.5134610239265385</c:v>
                </c:pt>
                <c:pt idx="92">
                  <c:v>1.4943894860384717</c:v>
                </c:pt>
                <c:pt idx="93">
                  <c:v>1.4943894860384717</c:v>
                </c:pt>
                <c:pt idx="94">
                  <c:v>1.494439430208331</c:v>
                </c:pt>
                <c:pt idx="95">
                  <c:v>1.4943894860389264</c:v>
                </c:pt>
                <c:pt idx="96">
                  <c:v>1.5039002828975754</c:v>
                </c:pt>
                <c:pt idx="97">
                  <c:v>1.4943894860384717</c:v>
                </c:pt>
                <c:pt idx="98">
                  <c:v>1.4943894860389264</c:v>
                </c:pt>
                <c:pt idx="99">
                  <c:v>1.494439430208331</c:v>
                </c:pt>
                <c:pt idx="100">
                  <c:v>1.4943894860389264</c:v>
                </c:pt>
                <c:pt idx="101">
                  <c:v>1.5039002828980301</c:v>
                </c:pt>
                <c:pt idx="102">
                  <c:v>1.494439430208331</c:v>
                </c:pt>
                <c:pt idx="103">
                  <c:v>1.494439430208331</c:v>
                </c:pt>
                <c:pt idx="104">
                  <c:v>1.4943894860389264</c:v>
                </c:pt>
                <c:pt idx="105">
                  <c:v>1.494439430208331</c:v>
                </c:pt>
                <c:pt idx="106">
                  <c:v>1.5039502270674348</c:v>
                </c:pt>
                <c:pt idx="107">
                  <c:v>1.4943894860389264</c:v>
                </c:pt>
                <c:pt idx="108">
                  <c:v>1.4943894860389264</c:v>
                </c:pt>
                <c:pt idx="109">
                  <c:v>1.494439430208331</c:v>
                </c:pt>
                <c:pt idx="110">
                  <c:v>1.4943894860389264</c:v>
                </c:pt>
                <c:pt idx="111">
                  <c:v>1.5039002828980301</c:v>
                </c:pt>
                <c:pt idx="112">
                  <c:v>1.5039002828975754</c:v>
                </c:pt>
                <c:pt idx="113">
                  <c:v>1.5039002828980301</c:v>
                </c:pt>
                <c:pt idx="114">
                  <c:v>1.5039502270674348</c:v>
                </c:pt>
                <c:pt idx="115">
                  <c:v>1.5039002828980301</c:v>
                </c:pt>
                <c:pt idx="116">
                  <c:v>1.5135109680959431</c:v>
                </c:pt>
                <c:pt idx="117">
                  <c:v>1.4944394302078763</c:v>
                </c:pt>
                <c:pt idx="118">
                  <c:v>1.494439430208331</c:v>
                </c:pt>
                <c:pt idx="119">
                  <c:v>1.4943894860389264</c:v>
                </c:pt>
                <c:pt idx="120">
                  <c:v>1.494439430208331</c:v>
                </c:pt>
                <c:pt idx="121">
                  <c:v>1.5039502270674348</c:v>
                </c:pt>
                <c:pt idx="122">
                  <c:v>1.494439430208331</c:v>
                </c:pt>
                <c:pt idx="123">
                  <c:v>1.494439430208331</c:v>
                </c:pt>
                <c:pt idx="124">
                  <c:v>1.4943894860389264</c:v>
                </c:pt>
                <c:pt idx="125">
                  <c:v>1.494439430208331</c:v>
                </c:pt>
                <c:pt idx="126">
                  <c:v>1.5039502270674348</c:v>
                </c:pt>
                <c:pt idx="127">
                  <c:v>1.4943894860389264</c:v>
                </c:pt>
                <c:pt idx="128">
                  <c:v>1.4943894860389264</c:v>
                </c:pt>
                <c:pt idx="129">
                  <c:v>1.494439430208331</c:v>
                </c:pt>
                <c:pt idx="130">
                  <c:v>1.4943894860389264</c:v>
                </c:pt>
                <c:pt idx="131">
                  <c:v>1.5039002828980301</c:v>
                </c:pt>
                <c:pt idx="132">
                  <c:v>1.494439430208331</c:v>
                </c:pt>
                <c:pt idx="133">
                  <c:v>1.494439430208331</c:v>
                </c:pt>
                <c:pt idx="134">
                  <c:v>1.4943894860389264</c:v>
                </c:pt>
                <c:pt idx="135">
                  <c:v>1.4944394302078763</c:v>
                </c:pt>
                <c:pt idx="136">
                  <c:v>1.5039502270674348</c:v>
                </c:pt>
                <c:pt idx="137">
                  <c:v>1.5039502270674348</c:v>
                </c:pt>
                <c:pt idx="138">
                  <c:v>1.5039502270674348</c:v>
                </c:pt>
                <c:pt idx="139">
                  <c:v>1.5039002828980301</c:v>
                </c:pt>
                <c:pt idx="140">
                  <c:v>1.5039502270674348</c:v>
                </c:pt>
                <c:pt idx="141">
                  <c:v>1.5134610239265385</c:v>
                </c:pt>
                <c:pt idx="142">
                  <c:v>1.5039502270674348</c:v>
                </c:pt>
                <c:pt idx="143">
                  <c:v>1.5039502270674348</c:v>
                </c:pt>
                <c:pt idx="144">
                  <c:v>1.5039002828975754</c:v>
                </c:pt>
                <c:pt idx="145">
                  <c:v>1.5039502270674348</c:v>
                </c:pt>
                <c:pt idx="146">
                  <c:v>1.5134610239269932</c:v>
                </c:pt>
                <c:pt idx="147">
                  <c:v>1.5039502270674348</c:v>
                </c:pt>
                <c:pt idx="148">
                  <c:v>1.5039502270674348</c:v>
                </c:pt>
                <c:pt idx="149">
                  <c:v>1.5039002828980301</c:v>
                </c:pt>
                <c:pt idx="150">
                  <c:v>1.5039502270674348</c:v>
                </c:pt>
                <c:pt idx="151">
                  <c:v>1.5134610239265385</c:v>
                </c:pt>
                <c:pt idx="152">
                  <c:v>1.5039002828975754</c:v>
                </c:pt>
                <c:pt idx="153">
                  <c:v>1.5039002828980301</c:v>
                </c:pt>
                <c:pt idx="154">
                  <c:v>1.5039502270674348</c:v>
                </c:pt>
                <c:pt idx="155">
                  <c:v>1.5039002828980301</c:v>
                </c:pt>
                <c:pt idx="156">
                  <c:v>1.5135109680959431</c:v>
                </c:pt>
                <c:pt idx="157">
                  <c:v>1.5039502270674348</c:v>
                </c:pt>
                <c:pt idx="158">
                  <c:v>1.5039502270674348</c:v>
                </c:pt>
                <c:pt idx="159">
                  <c:v>1.5039002828980301</c:v>
                </c:pt>
                <c:pt idx="160">
                  <c:v>1.5039502270674348</c:v>
                </c:pt>
                <c:pt idx="161">
                  <c:v>1.5134610239265385</c:v>
                </c:pt>
                <c:pt idx="162">
                  <c:v>1.5134610239269932</c:v>
                </c:pt>
                <c:pt idx="163">
                  <c:v>1.5134610239265385</c:v>
                </c:pt>
                <c:pt idx="164">
                  <c:v>1.5135109680959431</c:v>
                </c:pt>
                <c:pt idx="165">
                  <c:v>1.5134610239265385</c:v>
                </c:pt>
                <c:pt idx="166">
                  <c:v>1.5230717091253609</c:v>
                </c:pt>
                <c:pt idx="167">
                  <c:v>1.494439430208331</c:v>
                </c:pt>
                <c:pt idx="168">
                  <c:v>1.4944394302078763</c:v>
                </c:pt>
                <c:pt idx="169">
                  <c:v>1.4943894860384717</c:v>
                </c:pt>
                <c:pt idx="170">
                  <c:v>1.494439430208331</c:v>
                </c:pt>
                <c:pt idx="171">
                  <c:v>1.5039502270674348</c:v>
                </c:pt>
                <c:pt idx="172">
                  <c:v>1.4944394302078763</c:v>
                </c:pt>
                <c:pt idx="173">
                  <c:v>1.494439430208331</c:v>
                </c:pt>
                <c:pt idx="174">
                  <c:v>1.4943894860389264</c:v>
                </c:pt>
                <c:pt idx="175">
                  <c:v>1.494439430208331</c:v>
                </c:pt>
                <c:pt idx="176">
                  <c:v>1.5039502270674348</c:v>
                </c:pt>
                <c:pt idx="177">
                  <c:v>1.4943894860384717</c:v>
                </c:pt>
                <c:pt idx="178">
                  <c:v>1.4943894860389264</c:v>
                </c:pt>
                <c:pt idx="179">
                  <c:v>1.494439430208331</c:v>
                </c:pt>
                <c:pt idx="180">
                  <c:v>1.4943894860389264</c:v>
                </c:pt>
                <c:pt idx="181">
                  <c:v>1.5039002828980301</c:v>
                </c:pt>
                <c:pt idx="182">
                  <c:v>1.494439430208331</c:v>
                </c:pt>
                <c:pt idx="183">
                  <c:v>1.494439430208331</c:v>
                </c:pt>
                <c:pt idx="184">
                  <c:v>1.4943894860389264</c:v>
                </c:pt>
                <c:pt idx="185">
                  <c:v>1.494439430208331</c:v>
                </c:pt>
                <c:pt idx="186">
                  <c:v>1.5039502270674348</c:v>
                </c:pt>
                <c:pt idx="187">
                  <c:v>1.5039502270674348</c:v>
                </c:pt>
                <c:pt idx="188">
                  <c:v>1.5039502270674348</c:v>
                </c:pt>
                <c:pt idx="189">
                  <c:v>1.5039002828980301</c:v>
                </c:pt>
                <c:pt idx="190">
                  <c:v>1.5039502270674348</c:v>
                </c:pt>
                <c:pt idx="191">
                  <c:v>1.5134610239265385</c:v>
                </c:pt>
                <c:pt idx="192">
                  <c:v>1.4944394302078763</c:v>
                </c:pt>
                <c:pt idx="193">
                  <c:v>1.494439430208331</c:v>
                </c:pt>
                <c:pt idx="194">
                  <c:v>1.4943894860389264</c:v>
                </c:pt>
                <c:pt idx="195">
                  <c:v>1.494439430208331</c:v>
                </c:pt>
                <c:pt idx="196">
                  <c:v>1.5039502270674348</c:v>
                </c:pt>
                <c:pt idx="197">
                  <c:v>1.494439430208331</c:v>
                </c:pt>
                <c:pt idx="198">
                  <c:v>1.494439430208331</c:v>
                </c:pt>
                <c:pt idx="199">
                  <c:v>1.4943894860389264</c:v>
                </c:pt>
                <c:pt idx="200">
                  <c:v>1.494439430208331</c:v>
                </c:pt>
                <c:pt idx="201">
                  <c:v>1.5039502270674348</c:v>
                </c:pt>
                <c:pt idx="202">
                  <c:v>1.4943894860389264</c:v>
                </c:pt>
                <c:pt idx="203">
                  <c:v>1.4943894860389264</c:v>
                </c:pt>
                <c:pt idx="204">
                  <c:v>1.494439430208331</c:v>
                </c:pt>
                <c:pt idx="205">
                  <c:v>1.4943894860389264</c:v>
                </c:pt>
                <c:pt idx="206">
                  <c:v>1.5039002828980301</c:v>
                </c:pt>
                <c:pt idx="207">
                  <c:v>1.494439430208331</c:v>
                </c:pt>
                <c:pt idx="208">
                  <c:v>1.494439430208331</c:v>
                </c:pt>
                <c:pt idx="209">
                  <c:v>1.4943894860389264</c:v>
                </c:pt>
                <c:pt idx="210">
                  <c:v>1.4944394302078763</c:v>
                </c:pt>
                <c:pt idx="211">
                  <c:v>1.5039502270674348</c:v>
                </c:pt>
                <c:pt idx="212">
                  <c:v>1.5039502270674348</c:v>
                </c:pt>
                <c:pt idx="213">
                  <c:v>1.5039502270674348</c:v>
                </c:pt>
                <c:pt idx="214">
                  <c:v>1.5039002828980301</c:v>
                </c:pt>
                <c:pt idx="215">
                  <c:v>1.5039502270674348</c:v>
                </c:pt>
                <c:pt idx="216">
                  <c:v>1.5134610239265385</c:v>
                </c:pt>
                <c:pt idx="217">
                  <c:v>1.4943894860384717</c:v>
                </c:pt>
                <c:pt idx="218">
                  <c:v>1.4943894860389264</c:v>
                </c:pt>
                <c:pt idx="219">
                  <c:v>1.494439430208331</c:v>
                </c:pt>
                <c:pt idx="220">
                  <c:v>1.4943894860389264</c:v>
                </c:pt>
                <c:pt idx="221">
                  <c:v>1.5039002828980301</c:v>
                </c:pt>
                <c:pt idx="222">
                  <c:v>1.4943894860389264</c:v>
                </c:pt>
                <c:pt idx="223">
                  <c:v>1.4943894860389264</c:v>
                </c:pt>
                <c:pt idx="224">
                  <c:v>1.494439430208331</c:v>
                </c:pt>
                <c:pt idx="225">
                  <c:v>1.4943894860389264</c:v>
                </c:pt>
                <c:pt idx="226">
                  <c:v>1.5039002828980301</c:v>
                </c:pt>
                <c:pt idx="227">
                  <c:v>1.494439430208331</c:v>
                </c:pt>
                <c:pt idx="228">
                  <c:v>1.494439430208331</c:v>
                </c:pt>
                <c:pt idx="229">
                  <c:v>1.4943894860389264</c:v>
                </c:pt>
                <c:pt idx="230">
                  <c:v>1.4944394302078763</c:v>
                </c:pt>
                <c:pt idx="231">
                  <c:v>1.5039502270674348</c:v>
                </c:pt>
                <c:pt idx="232">
                  <c:v>1.4943894860389264</c:v>
                </c:pt>
                <c:pt idx="233">
                  <c:v>1.4943894860389264</c:v>
                </c:pt>
                <c:pt idx="234">
                  <c:v>1.4944394302078763</c:v>
                </c:pt>
                <c:pt idx="235">
                  <c:v>1.4943894860384717</c:v>
                </c:pt>
                <c:pt idx="236">
                  <c:v>1.5039002828980301</c:v>
                </c:pt>
                <c:pt idx="237">
                  <c:v>1.5039002828980301</c:v>
                </c:pt>
                <c:pt idx="238">
                  <c:v>1.5039002828980301</c:v>
                </c:pt>
                <c:pt idx="239">
                  <c:v>1.5039502270674348</c:v>
                </c:pt>
                <c:pt idx="240">
                  <c:v>1.5039002828980301</c:v>
                </c:pt>
                <c:pt idx="241">
                  <c:v>1.5135109680963978</c:v>
                </c:pt>
                <c:pt idx="242">
                  <c:v>1.494439430208331</c:v>
                </c:pt>
                <c:pt idx="243">
                  <c:v>1.494439430208331</c:v>
                </c:pt>
                <c:pt idx="244">
                  <c:v>1.4943894860389264</c:v>
                </c:pt>
                <c:pt idx="245">
                  <c:v>1.494439430208331</c:v>
                </c:pt>
                <c:pt idx="246">
                  <c:v>1.5039502270674348</c:v>
                </c:pt>
                <c:pt idx="247">
                  <c:v>1.494439430208331</c:v>
                </c:pt>
                <c:pt idx="248">
                  <c:v>1.494439430208331</c:v>
                </c:pt>
                <c:pt idx="249">
                  <c:v>1.4943894860389264</c:v>
                </c:pt>
                <c:pt idx="250">
                  <c:v>1.4944394302078763</c:v>
                </c:pt>
                <c:pt idx="251">
                  <c:v>1.5039502270674348</c:v>
                </c:pt>
                <c:pt idx="252">
                  <c:v>1.4943894860389264</c:v>
                </c:pt>
                <c:pt idx="253">
                  <c:v>1.4943894860389264</c:v>
                </c:pt>
                <c:pt idx="254">
                  <c:v>1.4944394302078763</c:v>
                </c:pt>
                <c:pt idx="255">
                  <c:v>1.4943894860384717</c:v>
                </c:pt>
                <c:pt idx="256">
                  <c:v>1.5039002828980301</c:v>
                </c:pt>
                <c:pt idx="257">
                  <c:v>1.494439430208331</c:v>
                </c:pt>
                <c:pt idx="258">
                  <c:v>1.4944394302078763</c:v>
                </c:pt>
                <c:pt idx="259">
                  <c:v>1.4943894860384717</c:v>
                </c:pt>
                <c:pt idx="260">
                  <c:v>1.494439430208331</c:v>
                </c:pt>
                <c:pt idx="261">
                  <c:v>1.5039502270678895</c:v>
                </c:pt>
                <c:pt idx="262">
                  <c:v>1.5039502270674348</c:v>
                </c:pt>
                <c:pt idx="263">
                  <c:v>1.5039502270674348</c:v>
                </c:pt>
                <c:pt idx="264">
                  <c:v>1.5039002828980301</c:v>
                </c:pt>
                <c:pt idx="265">
                  <c:v>1.5039502270678895</c:v>
                </c:pt>
                <c:pt idx="266">
                  <c:v>1.5134610239265385</c:v>
                </c:pt>
                <c:pt idx="267">
                  <c:v>1.5039502270674348</c:v>
                </c:pt>
                <c:pt idx="268">
                  <c:v>1.5039502270674348</c:v>
                </c:pt>
                <c:pt idx="269">
                  <c:v>1.5039002828980301</c:v>
                </c:pt>
                <c:pt idx="270">
                  <c:v>1.5039502270674348</c:v>
                </c:pt>
                <c:pt idx="271">
                  <c:v>1.5134610239265385</c:v>
                </c:pt>
                <c:pt idx="272">
                  <c:v>1.5039502270674348</c:v>
                </c:pt>
                <c:pt idx="273">
                  <c:v>1.5039502270674348</c:v>
                </c:pt>
                <c:pt idx="274">
                  <c:v>1.5039002828980301</c:v>
                </c:pt>
                <c:pt idx="275">
                  <c:v>1.5039502270674348</c:v>
                </c:pt>
                <c:pt idx="276">
                  <c:v>1.5134610239265385</c:v>
                </c:pt>
                <c:pt idx="277">
                  <c:v>1.5039002828980301</c:v>
                </c:pt>
                <c:pt idx="278">
                  <c:v>1.5039002828980301</c:v>
                </c:pt>
                <c:pt idx="279">
                  <c:v>1.5039502270674348</c:v>
                </c:pt>
                <c:pt idx="280">
                  <c:v>1.5039002828980301</c:v>
                </c:pt>
                <c:pt idx="281">
                  <c:v>1.5135109680963978</c:v>
                </c:pt>
                <c:pt idx="282">
                  <c:v>1.5039502270674348</c:v>
                </c:pt>
                <c:pt idx="283">
                  <c:v>1.5039502270674348</c:v>
                </c:pt>
                <c:pt idx="284">
                  <c:v>1.5039002828980301</c:v>
                </c:pt>
                <c:pt idx="285">
                  <c:v>1.5039502270678895</c:v>
                </c:pt>
                <c:pt idx="286">
                  <c:v>1.5134610239265385</c:v>
                </c:pt>
                <c:pt idx="287">
                  <c:v>1.5134610239265385</c:v>
                </c:pt>
                <c:pt idx="288">
                  <c:v>1.5134610239265385</c:v>
                </c:pt>
                <c:pt idx="289">
                  <c:v>1.5135109680963978</c:v>
                </c:pt>
                <c:pt idx="290">
                  <c:v>1.5134610239265385</c:v>
                </c:pt>
                <c:pt idx="291">
                  <c:v>1.5230717091249062</c:v>
                </c:pt>
                <c:pt idx="292">
                  <c:v>1.4943894860384717</c:v>
                </c:pt>
                <c:pt idx="293">
                  <c:v>1.4943894860384717</c:v>
                </c:pt>
                <c:pt idx="294">
                  <c:v>1.494439430208331</c:v>
                </c:pt>
                <c:pt idx="295">
                  <c:v>1.4943894860389264</c:v>
                </c:pt>
                <c:pt idx="296">
                  <c:v>1.5039002828975754</c:v>
                </c:pt>
                <c:pt idx="297">
                  <c:v>1.4943894860384717</c:v>
                </c:pt>
                <c:pt idx="298">
                  <c:v>1.4943894860389264</c:v>
                </c:pt>
                <c:pt idx="299">
                  <c:v>1.494439430208331</c:v>
                </c:pt>
                <c:pt idx="300">
                  <c:v>1.4943894860389264</c:v>
                </c:pt>
                <c:pt idx="301">
                  <c:v>1.5039002828980301</c:v>
                </c:pt>
                <c:pt idx="302">
                  <c:v>1.494439430208331</c:v>
                </c:pt>
                <c:pt idx="303">
                  <c:v>1.494439430208331</c:v>
                </c:pt>
                <c:pt idx="304">
                  <c:v>1.4943894860389264</c:v>
                </c:pt>
                <c:pt idx="305">
                  <c:v>1.494439430208331</c:v>
                </c:pt>
                <c:pt idx="306">
                  <c:v>1.5039502270674348</c:v>
                </c:pt>
                <c:pt idx="307">
                  <c:v>1.4943894860389264</c:v>
                </c:pt>
                <c:pt idx="308">
                  <c:v>1.4943894860389264</c:v>
                </c:pt>
                <c:pt idx="309">
                  <c:v>1.494439430208331</c:v>
                </c:pt>
                <c:pt idx="310">
                  <c:v>1.4943894860389264</c:v>
                </c:pt>
                <c:pt idx="311">
                  <c:v>1.5039002828980301</c:v>
                </c:pt>
                <c:pt idx="312">
                  <c:v>1.5039002828975754</c:v>
                </c:pt>
                <c:pt idx="313">
                  <c:v>1.5039002828980301</c:v>
                </c:pt>
                <c:pt idx="314">
                  <c:v>1.5039502270674348</c:v>
                </c:pt>
                <c:pt idx="315">
                  <c:v>1.5039002828980301</c:v>
                </c:pt>
                <c:pt idx="316">
                  <c:v>1.5135109680959431</c:v>
                </c:pt>
                <c:pt idx="317">
                  <c:v>1.4943894860384717</c:v>
                </c:pt>
                <c:pt idx="318">
                  <c:v>1.4943894860389264</c:v>
                </c:pt>
                <c:pt idx="319">
                  <c:v>1.494439430208331</c:v>
                </c:pt>
                <c:pt idx="320">
                  <c:v>1.4943894860389264</c:v>
                </c:pt>
                <c:pt idx="321">
                  <c:v>1.5039002828980301</c:v>
                </c:pt>
                <c:pt idx="322">
                  <c:v>1.4943894860389264</c:v>
                </c:pt>
                <c:pt idx="323">
                  <c:v>1.4943894860389264</c:v>
                </c:pt>
                <c:pt idx="324">
                  <c:v>1.494439430208331</c:v>
                </c:pt>
                <c:pt idx="325">
                  <c:v>1.4943894860389264</c:v>
                </c:pt>
                <c:pt idx="326">
                  <c:v>1.5039002828980301</c:v>
                </c:pt>
                <c:pt idx="327">
                  <c:v>1.494439430208331</c:v>
                </c:pt>
                <c:pt idx="328">
                  <c:v>1.494439430208331</c:v>
                </c:pt>
                <c:pt idx="329">
                  <c:v>1.4943894860389264</c:v>
                </c:pt>
                <c:pt idx="330">
                  <c:v>1.4944394302078763</c:v>
                </c:pt>
                <c:pt idx="331">
                  <c:v>1.5039502270674348</c:v>
                </c:pt>
                <c:pt idx="332">
                  <c:v>1.4943894860389264</c:v>
                </c:pt>
                <c:pt idx="333">
                  <c:v>1.4943894860389264</c:v>
                </c:pt>
                <c:pt idx="334">
                  <c:v>1.4944394302078763</c:v>
                </c:pt>
                <c:pt idx="335">
                  <c:v>1.4943894860384717</c:v>
                </c:pt>
                <c:pt idx="336">
                  <c:v>1.5039002828980301</c:v>
                </c:pt>
                <c:pt idx="337">
                  <c:v>1.5039002828980301</c:v>
                </c:pt>
                <c:pt idx="338">
                  <c:v>1.5039002828980301</c:v>
                </c:pt>
                <c:pt idx="339">
                  <c:v>1.5039502270674348</c:v>
                </c:pt>
                <c:pt idx="340">
                  <c:v>1.5039002828980301</c:v>
                </c:pt>
                <c:pt idx="341">
                  <c:v>1.5135109680963978</c:v>
                </c:pt>
                <c:pt idx="342">
                  <c:v>1.494439430208331</c:v>
                </c:pt>
                <c:pt idx="343">
                  <c:v>1.494439430208331</c:v>
                </c:pt>
                <c:pt idx="344">
                  <c:v>1.4943894860389264</c:v>
                </c:pt>
                <c:pt idx="345">
                  <c:v>1.494439430208331</c:v>
                </c:pt>
                <c:pt idx="346">
                  <c:v>1.5039502270674348</c:v>
                </c:pt>
                <c:pt idx="347">
                  <c:v>1.494439430208331</c:v>
                </c:pt>
                <c:pt idx="348">
                  <c:v>1.494439430208331</c:v>
                </c:pt>
                <c:pt idx="349">
                  <c:v>1.4943894860389264</c:v>
                </c:pt>
                <c:pt idx="350">
                  <c:v>1.4944394302078763</c:v>
                </c:pt>
                <c:pt idx="351">
                  <c:v>1.5039502270674348</c:v>
                </c:pt>
                <c:pt idx="352">
                  <c:v>1.4943894860389264</c:v>
                </c:pt>
                <c:pt idx="353">
                  <c:v>1.4943894860389264</c:v>
                </c:pt>
                <c:pt idx="354">
                  <c:v>1.4944394302078763</c:v>
                </c:pt>
                <c:pt idx="355">
                  <c:v>1.4943894860384717</c:v>
                </c:pt>
                <c:pt idx="356">
                  <c:v>1.5039002828980301</c:v>
                </c:pt>
                <c:pt idx="357">
                  <c:v>1.494439430208331</c:v>
                </c:pt>
                <c:pt idx="358">
                  <c:v>1.4944394302078763</c:v>
                </c:pt>
                <c:pt idx="359">
                  <c:v>1.4943894860384717</c:v>
                </c:pt>
                <c:pt idx="360">
                  <c:v>1.494439430208331</c:v>
                </c:pt>
                <c:pt idx="361">
                  <c:v>1.5039502270678895</c:v>
                </c:pt>
                <c:pt idx="362">
                  <c:v>1.5039502270674348</c:v>
                </c:pt>
                <c:pt idx="363">
                  <c:v>1.5039502270674348</c:v>
                </c:pt>
                <c:pt idx="364">
                  <c:v>1.5039002828980301</c:v>
                </c:pt>
                <c:pt idx="365">
                  <c:v>1.5039502270678895</c:v>
                </c:pt>
                <c:pt idx="366">
                  <c:v>1.5134610239265385</c:v>
                </c:pt>
                <c:pt idx="367">
                  <c:v>1.4943894860389264</c:v>
                </c:pt>
                <c:pt idx="368">
                  <c:v>1.4943894860389264</c:v>
                </c:pt>
                <c:pt idx="369">
                  <c:v>1.494439430208331</c:v>
                </c:pt>
                <c:pt idx="370">
                  <c:v>1.4943894860389264</c:v>
                </c:pt>
                <c:pt idx="371">
                  <c:v>1.5039002828980301</c:v>
                </c:pt>
                <c:pt idx="372">
                  <c:v>1.4943894860389264</c:v>
                </c:pt>
                <c:pt idx="373">
                  <c:v>1.4943894860389264</c:v>
                </c:pt>
                <c:pt idx="374">
                  <c:v>1.4944394302078763</c:v>
                </c:pt>
                <c:pt idx="375">
                  <c:v>1.4943894860384717</c:v>
                </c:pt>
                <c:pt idx="376">
                  <c:v>1.5039002828980301</c:v>
                </c:pt>
                <c:pt idx="377">
                  <c:v>1.494439430208331</c:v>
                </c:pt>
                <c:pt idx="378">
                  <c:v>1.4944394302078763</c:v>
                </c:pt>
                <c:pt idx="379">
                  <c:v>1.4943894860384717</c:v>
                </c:pt>
                <c:pt idx="380">
                  <c:v>1.494439430208331</c:v>
                </c:pt>
                <c:pt idx="381">
                  <c:v>1.5039502270678895</c:v>
                </c:pt>
                <c:pt idx="382">
                  <c:v>1.4943894860389264</c:v>
                </c:pt>
                <c:pt idx="383">
                  <c:v>1.4943894860384717</c:v>
                </c:pt>
                <c:pt idx="384">
                  <c:v>1.494439430208331</c:v>
                </c:pt>
                <c:pt idx="385">
                  <c:v>2.4943894860384717</c:v>
                </c:pt>
                <c:pt idx="386">
                  <c:v>1.5039002828975754</c:v>
                </c:pt>
                <c:pt idx="387">
                  <c:v>1.5039002828980301</c:v>
                </c:pt>
                <c:pt idx="388">
                  <c:v>1.5039002828980301</c:v>
                </c:pt>
                <c:pt idx="389">
                  <c:v>1.5039502270678895</c:v>
                </c:pt>
                <c:pt idx="390">
                  <c:v>1.5039002828975754</c:v>
                </c:pt>
                <c:pt idx="391">
                  <c:v>1.5135109680963978</c:v>
                </c:pt>
                <c:pt idx="392">
                  <c:v>1.5039002828975754</c:v>
                </c:pt>
                <c:pt idx="393">
                  <c:v>1.5039002828980301</c:v>
                </c:pt>
                <c:pt idx="394">
                  <c:v>1.5039502270674348</c:v>
                </c:pt>
                <c:pt idx="395">
                  <c:v>1.5039002828980301</c:v>
                </c:pt>
                <c:pt idx="396">
                  <c:v>1.5135109680959431</c:v>
                </c:pt>
                <c:pt idx="397">
                  <c:v>1.5039002828980301</c:v>
                </c:pt>
                <c:pt idx="398">
                  <c:v>1.5039002828980301</c:v>
                </c:pt>
                <c:pt idx="399">
                  <c:v>1.5039502270674348</c:v>
                </c:pt>
                <c:pt idx="400">
                  <c:v>1.5039002828980301</c:v>
                </c:pt>
                <c:pt idx="401">
                  <c:v>1.5135109680963978</c:v>
                </c:pt>
                <c:pt idx="402">
                  <c:v>1.5039502270674348</c:v>
                </c:pt>
                <c:pt idx="403">
                  <c:v>1.5039502270674348</c:v>
                </c:pt>
                <c:pt idx="404">
                  <c:v>1.5039002828980301</c:v>
                </c:pt>
                <c:pt idx="405">
                  <c:v>1.5039502270678895</c:v>
                </c:pt>
                <c:pt idx="406">
                  <c:v>1.5134610239265385</c:v>
                </c:pt>
                <c:pt idx="407">
                  <c:v>1.5039002828980301</c:v>
                </c:pt>
                <c:pt idx="408">
                  <c:v>1.5039002828980301</c:v>
                </c:pt>
                <c:pt idx="409">
                  <c:v>1.5039502270678895</c:v>
                </c:pt>
                <c:pt idx="410">
                  <c:v>1.5039002828975754</c:v>
                </c:pt>
                <c:pt idx="411">
                  <c:v>1.5135109680963978</c:v>
                </c:pt>
                <c:pt idx="412">
                  <c:v>1.5135109680959431</c:v>
                </c:pt>
                <c:pt idx="413">
                  <c:v>1.5135109680963978</c:v>
                </c:pt>
                <c:pt idx="414">
                  <c:v>1.5134610239265385</c:v>
                </c:pt>
                <c:pt idx="415">
                  <c:v>1.5135109680963978</c:v>
                </c:pt>
                <c:pt idx="416">
                  <c:v>1.5230217649555016</c:v>
                </c:pt>
                <c:pt idx="417">
                  <c:v>1.4944394302078763</c:v>
                </c:pt>
                <c:pt idx="418">
                  <c:v>1.494439430208331</c:v>
                </c:pt>
                <c:pt idx="419">
                  <c:v>1.4943894860389264</c:v>
                </c:pt>
                <c:pt idx="420">
                  <c:v>1.494439430208331</c:v>
                </c:pt>
                <c:pt idx="421">
                  <c:v>1.5039502270674348</c:v>
                </c:pt>
                <c:pt idx="422">
                  <c:v>1.494439430208331</c:v>
                </c:pt>
                <c:pt idx="423">
                  <c:v>1.494439430208331</c:v>
                </c:pt>
                <c:pt idx="424">
                  <c:v>1.4943894860389264</c:v>
                </c:pt>
                <c:pt idx="425">
                  <c:v>1.494439430208331</c:v>
                </c:pt>
                <c:pt idx="426">
                  <c:v>1.5039502270674348</c:v>
                </c:pt>
                <c:pt idx="427">
                  <c:v>1.4943894860389264</c:v>
                </c:pt>
                <c:pt idx="428">
                  <c:v>1.4943894860389264</c:v>
                </c:pt>
                <c:pt idx="429">
                  <c:v>1.494439430208331</c:v>
                </c:pt>
                <c:pt idx="430">
                  <c:v>1.4943894860389264</c:v>
                </c:pt>
                <c:pt idx="431">
                  <c:v>1.5039002828980301</c:v>
                </c:pt>
                <c:pt idx="432">
                  <c:v>1.494439430208331</c:v>
                </c:pt>
                <c:pt idx="433">
                  <c:v>1.494439430208331</c:v>
                </c:pt>
                <c:pt idx="434">
                  <c:v>1.4943894860389264</c:v>
                </c:pt>
                <c:pt idx="435">
                  <c:v>1.4944394302078763</c:v>
                </c:pt>
                <c:pt idx="436">
                  <c:v>1.5039502270674348</c:v>
                </c:pt>
                <c:pt idx="437">
                  <c:v>1.5039502270674348</c:v>
                </c:pt>
                <c:pt idx="438">
                  <c:v>1.5039502270674348</c:v>
                </c:pt>
                <c:pt idx="439">
                  <c:v>1.5039002828980301</c:v>
                </c:pt>
                <c:pt idx="440">
                  <c:v>1.5039502270674348</c:v>
                </c:pt>
                <c:pt idx="441">
                  <c:v>1.5134610239265385</c:v>
                </c:pt>
                <c:pt idx="442">
                  <c:v>1.494439430208331</c:v>
                </c:pt>
                <c:pt idx="443">
                  <c:v>1.494439430208331</c:v>
                </c:pt>
                <c:pt idx="444">
                  <c:v>1.4943894860389264</c:v>
                </c:pt>
                <c:pt idx="445">
                  <c:v>1.494439430208331</c:v>
                </c:pt>
                <c:pt idx="446">
                  <c:v>1.5039502270674348</c:v>
                </c:pt>
                <c:pt idx="447">
                  <c:v>1.494439430208331</c:v>
                </c:pt>
                <c:pt idx="448">
                  <c:v>1.494439430208331</c:v>
                </c:pt>
                <c:pt idx="449">
                  <c:v>1.4943894860389264</c:v>
                </c:pt>
                <c:pt idx="450">
                  <c:v>1.4944394302078763</c:v>
                </c:pt>
                <c:pt idx="451">
                  <c:v>1.5039502270674348</c:v>
                </c:pt>
                <c:pt idx="452">
                  <c:v>1.4943894860389264</c:v>
                </c:pt>
                <c:pt idx="453">
                  <c:v>1.4943894860389264</c:v>
                </c:pt>
                <c:pt idx="454">
                  <c:v>1.4944394302078763</c:v>
                </c:pt>
                <c:pt idx="455">
                  <c:v>1.4943894860384717</c:v>
                </c:pt>
                <c:pt idx="456">
                  <c:v>1.5039002828980301</c:v>
                </c:pt>
                <c:pt idx="457">
                  <c:v>1.494439430208331</c:v>
                </c:pt>
                <c:pt idx="458">
                  <c:v>1.4944394302078763</c:v>
                </c:pt>
                <c:pt idx="459">
                  <c:v>1.4943894860384717</c:v>
                </c:pt>
                <c:pt idx="460">
                  <c:v>1.494439430208331</c:v>
                </c:pt>
                <c:pt idx="461">
                  <c:v>1.5039502270678895</c:v>
                </c:pt>
                <c:pt idx="462">
                  <c:v>1.5039502270674348</c:v>
                </c:pt>
                <c:pt idx="463">
                  <c:v>1.5039502270674348</c:v>
                </c:pt>
                <c:pt idx="464">
                  <c:v>1.5039002828980301</c:v>
                </c:pt>
                <c:pt idx="465">
                  <c:v>1.5039502270678895</c:v>
                </c:pt>
                <c:pt idx="466">
                  <c:v>1.5134610239265385</c:v>
                </c:pt>
                <c:pt idx="467">
                  <c:v>1.4943894860389264</c:v>
                </c:pt>
                <c:pt idx="468">
                  <c:v>1.4943894860389264</c:v>
                </c:pt>
                <c:pt idx="469">
                  <c:v>1.494439430208331</c:v>
                </c:pt>
                <c:pt idx="470">
                  <c:v>1.4943894860389264</c:v>
                </c:pt>
                <c:pt idx="471">
                  <c:v>1.5039002828980301</c:v>
                </c:pt>
                <c:pt idx="472">
                  <c:v>1.4943894860389264</c:v>
                </c:pt>
                <c:pt idx="473">
                  <c:v>1.4943894860389264</c:v>
                </c:pt>
                <c:pt idx="474">
                  <c:v>1.4944394302078763</c:v>
                </c:pt>
                <c:pt idx="475">
                  <c:v>1.4943894860384717</c:v>
                </c:pt>
                <c:pt idx="476">
                  <c:v>1.5039002828980301</c:v>
                </c:pt>
                <c:pt idx="477">
                  <c:v>1.494439430208331</c:v>
                </c:pt>
                <c:pt idx="478">
                  <c:v>1.4944394302078763</c:v>
                </c:pt>
                <c:pt idx="479">
                  <c:v>1.4943894860384717</c:v>
                </c:pt>
                <c:pt idx="480">
                  <c:v>1.494439430208331</c:v>
                </c:pt>
                <c:pt idx="481">
                  <c:v>1.5039502270678895</c:v>
                </c:pt>
                <c:pt idx="482">
                  <c:v>1.4943894860389264</c:v>
                </c:pt>
                <c:pt idx="483">
                  <c:v>1.4943894860384717</c:v>
                </c:pt>
                <c:pt idx="484">
                  <c:v>1.494439430208331</c:v>
                </c:pt>
                <c:pt idx="485">
                  <c:v>2.4943894860384717</c:v>
                </c:pt>
                <c:pt idx="486">
                  <c:v>1.5039002828975754</c:v>
                </c:pt>
                <c:pt idx="487">
                  <c:v>1.5039002828980301</c:v>
                </c:pt>
                <c:pt idx="488">
                  <c:v>1.5039002828980301</c:v>
                </c:pt>
                <c:pt idx="489">
                  <c:v>1.5039502270678895</c:v>
                </c:pt>
                <c:pt idx="490">
                  <c:v>1.5039002828975754</c:v>
                </c:pt>
                <c:pt idx="491">
                  <c:v>1.5135109680963978</c:v>
                </c:pt>
                <c:pt idx="492">
                  <c:v>1.494439430208331</c:v>
                </c:pt>
                <c:pt idx="493">
                  <c:v>1.494439430208331</c:v>
                </c:pt>
                <c:pt idx="494">
                  <c:v>1.4943894860389264</c:v>
                </c:pt>
                <c:pt idx="495">
                  <c:v>1.4944394302078763</c:v>
                </c:pt>
                <c:pt idx="496">
                  <c:v>1.5039502270674348</c:v>
                </c:pt>
                <c:pt idx="497">
                  <c:v>1.494439430208331</c:v>
                </c:pt>
                <c:pt idx="498">
                  <c:v>1.4944394302078763</c:v>
                </c:pt>
                <c:pt idx="499">
                  <c:v>1.4943894860384717</c:v>
                </c:pt>
                <c:pt idx="500">
                  <c:v>1.494439430208331</c:v>
                </c:pt>
                <c:pt idx="501">
                  <c:v>1.5039502270678895</c:v>
                </c:pt>
                <c:pt idx="502">
                  <c:v>1.4943894860389264</c:v>
                </c:pt>
                <c:pt idx="503">
                  <c:v>1.4943894860384717</c:v>
                </c:pt>
                <c:pt idx="504">
                  <c:v>1.494439430208331</c:v>
                </c:pt>
                <c:pt idx="505">
                  <c:v>2.4943894860384717</c:v>
                </c:pt>
                <c:pt idx="506">
                  <c:v>1.5039002828975754</c:v>
                </c:pt>
                <c:pt idx="507">
                  <c:v>1.4944394302078763</c:v>
                </c:pt>
                <c:pt idx="508">
                  <c:v>1.494439430208331</c:v>
                </c:pt>
                <c:pt idx="509">
                  <c:v>2.4943894860384717</c:v>
                </c:pt>
                <c:pt idx="510">
                  <c:v>2.494439430208331</c:v>
                </c:pt>
                <c:pt idx="511">
                  <c:v>2.5039502270674348</c:v>
                </c:pt>
                <c:pt idx="512">
                  <c:v>1.5039502270674348</c:v>
                </c:pt>
                <c:pt idx="513">
                  <c:v>1.5039502270678895</c:v>
                </c:pt>
                <c:pt idx="514">
                  <c:v>1.5039002828975754</c:v>
                </c:pt>
                <c:pt idx="515">
                  <c:v>2.5039502270674348</c:v>
                </c:pt>
                <c:pt idx="516">
                  <c:v>1.5134610239269932</c:v>
                </c:pt>
                <c:pt idx="517">
                  <c:v>1.5039502270674348</c:v>
                </c:pt>
                <c:pt idx="518">
                  <c:v>1.5039502270674348</c:v>
                </c:pt>
                <c:pt idx="519">
                  <c:v>1.5039002828980301</c:v>
                </c:pt>
                <c:pt idx="520">
                  <c:v>1.5039502270674348</c:v>
                </c:pt>
                <c:pt idx="521">
                  <c:v>1.5134610239265385</c:v>
                </c:pt>
                <c:pt idx="522">
                  <c:v>1.5039502270674348</c:v>
                </c:pt>
                <c:pt idx="523">
                  <c:v>1.5039502270674348</c:v>
                </c:pt>
                <c:pt idx="524">
                  <c:v>1.5039002828980301</c:v>
                </c:pt>
                <c:pt idx="525">
                  <c:v>1.5039502270678895</c:v>
                </c:pt>
                <c:pt idx="526">
                  <c:v>1.5134610239265385</c:v>
                </c:pt>
                <c:pt idx="527">
                  <c:v>1.5039002828980301</c:v>
                </c:pt>
                <c:pt idx="528">
                  <c:v>1.5039002828980301</c:v>
                </c:pt>
                <c:pt idx="529">
                  <c:v>1.5039502270678895</c:v>
                </c:pt>
                <c:pt idx="530">
                  <c:v>1.5039002828975754</c:v>
                </c:pt>
                <c:pt idx="531">
                  <c:v>1.5135109680963978</c:v>
                </c:pt>
                <c:pt idx="532">
                  <c:v>1.5039502270674348</c:v>
                </c:pt>
                <c:pt idx="533">
                  <c:v>1.5039502270678895</c:v>
                </c:pt>
                <c:pt idx="534">
                  <c:v>1.5039002828975754</c:v>
                </c:pt>
                <c:pt idx="535">
                  <c:v>2.5039502270674348</c:v>
                </c:pt>
                <c:pt idx="536">
                  <c:v>1.5134610239269932</c:v>
                </c:pt>
                <c:pt idx="537">
                  <c:v>1.5134610239265385</c:v>
                </c:pt>
                <c:pt idx="538">
                  <c:v>1.5134610239265385</c:v>
                </c:pt>
                <c:pt idx="539">
                  <c:v>1.5135109680963978</c:v>
                </c:pt>
                <c:pt idx="540">
                  <c:v>1.5134610239269932</c:v>
                </c:pt>
                <c:pt idx="541">
                  <c:v>1.5230717091249062</c:v>
                </c:pt>
                <c:pt idx="542">
                  <c:v>1.5039502270674348</c:v>
                </c:pt>
                <c:pt idx="543">
                  <c:v>1.5039502270674348</c:v>
                </c:pt>
                <c:pt idx="544">
                  <c:v>1.5039002828975754</c:v>
                </c:pt>
                <c:pt idx="545">
                  <c:v>1.5039502270674348</c:v>
                </c:pt>
                <c:pt idx="546">
                  <c:v>1.5134610239269932</c:v>
                </c:pt>
                <c:pt idx="547">
                  <c:v>1.5039502270674348</c:v>
                </c:pt>
                <c:pt idx="548">
                  <c:v>1.5039502270674348</c:v>
                </c:pt>
                <c:pt idx="549">
                  <c:v>1.5039002828980301</c:v>
                </c:pt>
                <c:pt idx="550">
                  <c:v>1.5039502270674348</c:v>
                </c:pt>
                <c:pt idx="551">
                  <c:v>1.5134610239265385</c:v>
                </c:pt>
                <c:pt idx="552">
                  <c:v>1.5039002828975754</c:v>
                </c:pt>
                <c:pt idx="553">
                  <c:v>1.5039002828980301</c:v>
                </c:pt>
                <c:pt idx="554">
                  <c:v>1.5039502270674348</c:v>
                </c:pt>
                <c:pt idx="555">
                  <c:v>1.5039002828980301</c:v>
                </c:pt>
                <c:pt idx="556">
                  <c:v>1.5135109680959431</c:v>
                </c:pt>
                <c:pt idx="557">
                  <c:v>1.5039502270674348</c:v>
                </c:pt>
                <c:pt idx="558">
                  <c:v>1.5039502270674348</c:v>
                </c:pt>
                <c:pt idx="559">
                  <c:v>1.5039002828980301</c:v>
                </c:pt>
                <c:pt idx="560">
                  <c:v>1.5039502270674348</c:v>
                </c:pt>
                <c:pt idx="561">
                  <c:v>1.5134610239265385</c:v>
                </c:pt>
                <c:pt idx="562">
                  <c:v>1.5134610239269932</c:v>
                </c:pt>
                <c:pt idx="563">
                  <c:v>1.5134610239265385</c:v>
                </c:pt>
                <c:pt idx="564">
                  <c:v>1.5135109680959431</c:v>
                </c:pt>
                <c:pt idx="565">
                  <c:v>1.5134610239265385</c:v>
                </c:pt>
                <c:pt idx="566">
                  <c:v>1.5230717091253609</c:v>
                </c:pt>
                <c:pt idx="567">
                  <c:v>1.5039502270674348</c:v>
                </c:pt>
                <c:pt idx="568">
                  <c:v>1.5039502270674348</c:v>
                </c:pt>
                <c:pt idx="569">
                  <c:v>1.5039002828980301</c:v>
                </c:pt>
                <c:pt idx="570">
                  <c:v>1.5039502270674348</c:v>
                </c:pt>
                <c:pt idx="571">
                  <c:v>1.5134610239265385</c:v>
                </c:pt>
                <c:pt idx="572">
                  <c:v>1.5039502270674348</c:v>
                </c:pt>
                <c:pt idx="573">
                  <c:v>1.5039502270674348</c:v>
                </c:pt>
                <c:pt idx="574">
                  <c:v>1.5039002828980301</c:v>
                </c:pt>
                <c:pt idx="575">
                  <c:v>1.5039502270674348</c:v>
                </c:pt>
                <c:pt idx="576">
                  <c:v>1.5134610239265385</c:v>
                </c:pt>
                <c:pt idx="577">
                  <c:v>1.5039002828980301</c:v>
                </c:pt>
                <c:pt idx="578">
                  <c:v>1.5039002828980301</c:v>
                </c:pt>
                <c:pt idx="579">
                  <c:v>1.5039502270674348</c:v>
                </c:pt>
                <c:pt idx="580">
                  <c:v>1.5039002828980301</c:v>
                </c:pt>
                <c:pt idx="581">
                  <c:v>1.5135109680963978</c:v>
                </c:pt>
                <c:pt idx="582">
                  <c:v>1.5039502270674348</c:v>
                </c:pt>
                <c:pt idx="583">
                  <c:v>1.5039502270674348</c:v>
                </c:pt>
                <c:pt idx="584">
                  <c:v>1.5039002828980301</c:v>
                </c:pt>
                <c:pt idx="585">
                  <c:v>1.5039502270678895</c:v>
                </c:pt>
                <c:pt idx="586">
                  <c:v>1.5134610239265385</c:v>
                </c:pt>
                <c:pt idx="587">
                  <c:v>1.5134610239265385</c:v>
                </c:pt>
                <c:pt idx="588">
                  <c:v>1.5134610239265385</c:v>
                </c:pt>
                <c:pt idx="589">
                  <c:v>1.5135109680963978</c:v>
                </c:pt>
                <c:pt idx="590">
                  <c:v>1.5134610239265385</c:v>
                </c:pt>
                <c:pt idx="591">
                  <c:v>1.5230717091249062</c:v>
                </c:pt>
                <c:pt idx="592">
                  <c:v>1.5039002828975754</c:v>
                </c:pt>
                <c:pt idx="593">
                  <c:v>1.5039002828980301</c:v>
                </c:pt>
                <c:pt idx="594">
                  <c:v>1.5039502270674348</c:v>
                </c:pt>
                <c:pt idx="595">
                  <c:v>1.5039002828980301</c:v>
                </c:pt>
                <c:pt idx="596">
                  <c:v>1.5135109680959431</c:v>
                </c:pt>
                <c:pt idx="597">
                  <c:v>1.5039002828980301</c:v>
                </c:pt>
                <c:pt idx="598">
                  <c:v>1.5039002828980301</c:v>
                </c:pt>
                <c:pt idx="599">
                  <c:v>1.5039502270674348</c:v>
                </c:pt>
                <c:pt idx="600">
                  <c:v>1.5039002828980301</c:v>
                </c:pt>
                <c:pt idx="601">
                  <c:v>1.5135109680963978</c:v>
                </c:pt>
                <c:pt idx="602">
                  <c:v>1.5039502270674348</c:v>
                </c:pt>
                <c:pt idx="603">
                  <c:v>1.5039502270674348</c:v>
                </c:pt>
                <c:pt idx="604">
                  <c:v>1.5039002828980301</c:v>
                </c:pt>
                <c:pt idx="605">
                  <c:v>1.5039502270678895</c:v>
                </c:pt>
                <c:pt idx="606">
                  <c:v>1.5134610239265385</c:v>
                </c:pt>
                <c:pt idx="607">
                  <c:v>1.5039002828980301</c:v>
                </c:pt>
                <c:pt idx="608">
                  <c:v>1.5039002828980301</c:v>
                </c:pt>
                <c:pt idx="609">
                  <c:v>1.5039502270678895</c:v>
                </c:pt>
                <c:pt idx="610">
                  <c:v>1.5039002828975754</c:v>
                </c:pt>
                <c:pt idx="611">
                  <c:v>1.5135109680963978</c:v>
                </c:pt>
                <c:pt idx="612">
                  <c:v>1.5135109680959431</c:v>
                </c:pt>
                <c:pt idx="613">
                  <c:v>1.5135109680963978</c:v>
                </c:pt>
                <c:pt idx="614">
                  <c:v>1.5134610239265385</c:v>
                </c:pt>
                <c:pt idx="615">
                  <c:v>1.5135109680963978</c:v>
                </c:pt>
                <c:pt idx="616">
                  <c:v>1.5230217649555016</c:v>
                </c:pt>
                <c:pt idx="617">
                  <c:v>1.5039502270674348</c:v>
                </c:pt>
                <c:pt idx="618">
                  <c:v>1.5039502270674348</c:v>
                </c:pt>
                <c:pt idx="619">
                  <c:v>1.5039002828980301</c:v>
                </c:pt>
                <c:pt idx="620">
                  <c:v>1.5039502270674348</c:v>
                </c:pt>
                <c:pt idx="621">
                  <c:v>1.5134610239265385</c:v>
                </c:pt>
                <c:pt idx="622">
                  <c:v>1.5039502270674348</c:v>
                </c:pt>
                <c:pt idx="623">
                  <c:v>1.5039502270674348</c:v>
                </c:pt>
                <c:pt idx="624">
                  <c:v>1.5039002828980301</c:v>
                </c:pt>
                <c:pt idx="625">
                  <c:v>1.5039502270678895</c:v>
                </c:pt>
                <c:pt idx="626">
                  <c:v>1.5134610239265385</c:v>
                </c:pt>
                <c:pt idx="627">
                  <c:v>1.5039002828980301</c:v>
                </c:pt>
                <c:pt idx="628">
                  <c:v>1.5039002828980301</c:v>
                </c:pt>
                <c:pt idx="629">
                  <c:v>1.5039502270678895</c:v>
                </c:pt>
                <c:pt idx="630">
                  <c:v>1.5039002828975754</c:v>
                </c:pt>
                <c:pt idx="631">
                  <c:v>1.5135109680963978</c:v>
                </c:pt>
                <c:pt idx="632">
                  <c:v>1.5039502270674348</c:v>
                </c:pt>
                <c:pt idx="633">
                  <c:v>1.5039502270678895</c:v>
                </c:pt>
                <c:pt idx="634">
                  <c:v>1.5039002828975754</c:v>
                </c:pt>
                <c:pt idx="635">
                  <c:v>2.5039502270674348</c:v>
                </c:pt>
                <c:pt idx="636">
                  <c:v>1.5134610239269932</c:v>
                </c:pt>
                <c:pt idx="637">
                  <c:v>1.5134610239265385</c:v>
                </c:pt>
                <c:pt idx="638">
                  <c:v>1.5134610239265385</c:v>
                </c:pt>
                <c:pt idx="639">
                  <c:v>1.5135109680963978</c:v>
                </c:pt>
                <c:pt idx="640">
                  <c:v>1.5134610239269932</c:v>
                </c:pt>
                <c:pt idx="641">
                  <c:v>1.5230717091249062</c:v>
                </c:pt>
                <c:pt idx="642">
                  <c:v>1.5134610239269932</c:v>
                </c:pt>
                <c:pt idx="643">
                  <c:v>1.5134610239265385</c:v>
                </c:pt>
                <c:pt idx="644">
                  <c:v>1.5135109680959431</c:v>
                </c:pt>
                <c:pt idx="645">
                  <c:v>1.5134610239265385</c:v>
                </c:pt>
                <c:pt idx="646">
                  <c:v>1.5230717091253609</c:v>
                </c:pt>
                <c:pt idx="647">
                  <c:v>1.5134610239265385</c:v>
                </c:pt>
                <c:pt idx="648">
                  <c:v>1.5134610239265385</c:v>
                </c:pt>
                <c:pt idx="649">
                  <c:v>1.5135109680963978</c:v>
                </c:pt>
                <c:pt idx="650">
                  <c:v>1.5134610239265385</c:v>
                </c:pt>
                <c:pt idx="651">
                  <c:v>1.5230717091249062</c:v>
                </c:pt>
                <c:pt idx="652">
                  <c:v>1.5135109680959431</c:v>
                </c:pt>
                <c:pt idx="653">
                  <c:v>1.5135109680963978</c:v>
                </c:pt>
                <c:pt idx="654">
                  <c:v>1.5134610239265385</c:v>
                </c:pt>
                <c:pt idx="655">
                  <c:v>1.5135109680963978</c:v>
                </c:pt>
                <c:pt idx="656">
                  <c:v>1.5230217649555016</c:v>
                </c:pt>
                <c:pt idx="657">
                  <c:v>1.5134610239265385</c:v>
                </c:pt>
                <c:pt idx="658">
                  <c:v>1.5134610239265385</c:v>
                </c:pt>
                <c:pt idx="659">
                  <c:v>1.5135109680963978</c:v>
                </c:pt>
                <c:pt idx="660">
                  <c:v>1.5134610239269932</c:v>
                </c:pt>
                <c:pt idx="661">
                  <c:v>1.5230717091249062</c:v>
                </c:pt>
                <c:pt idx="662">
                  <c:v>1.5230717091253609</c:v>
                </c:pt>
                <c:pt idx="663">
                  <c:v>1.5230717091249062</c:v>
                </c:pt>
                <c:pt idx="664">
                  <c:v>1.5230217649555016</c:v>
                </c:pt>
                <c:pt idx="665">
                  <c:v>1.5230717091249062</c:v>
                </c:pt>
                <c:pt idx="666">
                  <c:v>1.5325825059840099</c:v>
                </c:pt>
                <c:pt idx="667">
                  <c:v>1.494439430208331</c:v>
                </c:pt>
                <c:pt idx="668">
                  <c:v>1.4944394302078763</c:v>
                </c:pt>
                <c:pt idx="669">
                  <c:v>1.4943894860384717</c:v>
                </c:pt>
                <c:pt idx="670">
                  <c:v>1.494439430208331</c:v>
                </c:pt>
                <c:pt idx="671">
                  <c:v>1.5039502270674348</c:v>
                </c:pt>
                <c:pt idx="672">
                  <c:v>1.4944394302078763</c:v>
                </c:pt>
                <c:pt idx="673">
                  <c:v>1.494439430208331</c:v>
                </c:pt>
                <c:pt idx="674">
                  <c:v>1.4943894860389264</c:v>
                </c:pt>
                <c:pt idx="675">
                  <c:v>1.494439430208331</c:v>
                </c:pt>
                <c:pt idx="676">
                  <c:v>1.5039502270674348</c:v>
                </c:pt>
                <c:pt idx="677">
                  <c:v>1.4943894860384717</c:v>
                </c:pt>
                <c:pt idx="678">
                  <c:v>1.4943894860389264</c:v>
                </c:pt>
                <c:pt idx="679">
                  <c:v>1.494439430208331</c:v>
                </c:pt>
                <c:pt idx="680">
                  <c:v>1.4943894860389264</c:v>
                </c:pt>
                <c:pt idx="681">
                  <c:v>1.5039002828980301</c:v>
                </c:pt>
                <c:pt idx="682">
                  <c:v>1.494439430208331</c:v>
                </c:pt>
                <c:pt idx="683">
                  <c:v>1.494439430208331</c:v>
                </c:pt>
                <c:pt idx="684">
                  <c:v>1.4943894860389264</c:v>
                </c:pt>
                <c:pt idx="685">
                  <c:v>1.494439430208331</c:v>
                </c:pt>
                <c:pt idx="686">
                  <c:v>1.5039502270674348</c:v>
                </c:pt>
                <c:pt idx="687">
                  <c:v>1.5039502270674348</c:v>
                </c:pt>
                <c:pt idx="688">
                  <c:v>1.5039502270674348</c:v>
                </c:pt>
                <c:pt idx="689">
                  <c:v>1.5039002828980301</c:v>
                </c:pt>
                <c:pt idx="690">
                  <c:v>1.5039502270674348</c:v>
                </c:pt>
                <c:pt idx="691">
                  <c:v>1.5134610239265385</c:v>
                </c:pt>
                <c:pt idx="692">
                  <c:v>1.4944394302078763</c:v>
                </c:pt>
                <c:pt idx="693">
                  <c:v>1.494439430208331</c:v>
                </c:pt>
                <c:pt idx="694">
                  <c:v>1.4943894860389264</c:v>
                </c:pt>
                <c:pt idx="695">
                  <c:v>1.494439430208331</c:v>
                </c:pt>
                <c:pt idx="696">
                  <c:v>1.5039502270674348</c:v>
                </c:pt>
                <c:pt idx="697">
                  <c:v>1.494439430208331</c:v>
                </c:pt>
                <c:pt idx="698">
                  <c:v>1.494439430208331</c:v>
                </c:pt>
                <c:pt idx="699">
                  <c:v>1.4943894860389264</c:v>
                </c:pt>
                <c:pt idx="700">
                  <c:v>1.494439430208331</c:v>
                </c:pt>
                <c:pt idx="701">
                  <c:v>1.5039502270674348</c:v>
                </c:pt>
                <c:pt idx="702">
                  <c:v>1.4943894860389264</c:v>
                </c:pt>
                <c:pt idx="703">
                  <c:v>1.4943894860389264</c:v>
                </c:pt>
                <c:pt idx="704">
                  <c:v>1.494439430208331</c:v>
                </c:pt>
                <c:pt idx="705">
                  <c:v>1.4943894860389264</c:v>
                </c:pt>
                <c:pt idx="706">
                  <c:v>1.5039002828980301</c:v>
                </c:pt>
                <c:pt idx="707">
                  <c:v>1.494439430208331</c:v>
                </c:pt>
                <c:pt idx="708">
                  <c:v>1.494439430208331</c:v>
                </c:pt>
                <c:pt idx="709">
                  <c:v>1.4943894860389264</c:v>
                </c:pt>
                <c:pt idx="710">
                  <c:v>1.4944394302078763</c:v>
                </c:pt>
                <c:pt idx="711">
                  <c:v>1.5039502270674348</c:v>
                </c:pt>
                <c:pt idx="712">
                  <c:v>1.5039502270674348</c:v>
                </c:pt>
                <c:pt idx="713">
                  <c:v>1.5039502270674348</c:v>
                </c:pt>
                <c:pt idx="714">
                  <c:v>1.5039002828980301</c:v>
                </c:pt>
                <c:pt idx="715">
                  <c:v>1.5039502270674348</c:v>
                </c:pt>
                <c:pt idx="716">
                  <c:v>1.5134610239265385</c:v>
                </c:pt>
                <c:pt idx="717">
                  <c:v>1.4943894860384717</c:v>
                </c:pt>
                <c:pt idx="718">
                  <c:v>1.4943894860389264</c:v>
                </c:pt>
                <c:pt idx="719">
                  <c:v>1.494439430208331</c:v>
                </c:pt>
                <c:pt idx="720">
                  <c:v>1.4943894860389264</c:v>
                </c:pt>
                <c:pt idx="721">
                  <c:v>1.5039002828980301</c:v>
                </c:pt>
                <c:pt idx="722">
                  <c:v>1.4943894860389264</c:v>
                </c:pt>
                <c:pt idx="723">
                  <c:v>1.4943894860389264</c:v>
                </c:pt>
                <c:pt idx="724">
                  <c:v>1.494439430208331</c:v>
                </c:pt>
                <c:pt idx="725">
                  <c:v>1.4943894860389264</c:v>
                </c:pt>
                <c:pt idx="726">
                  <c:v>1.5039002828980301</c:v>
                </c:pt>
                <c:pt idx="727">
                  <c:v>1.494439430208331</c:v>
                </c:pt>
                <c:pt idx="728">
                  <c:v>1.494439430208331</c:v>
                </c:pt>
                <c:pt idx="729">
                  <c:v>1.4943894860389264</c:v>
                </c:pt>
                <c:pt idx="730">
                  <c:v>1.4944394302078763</c:v>
                </c:pt>
                <c:pt idx="731">
                  <c:v>1.5039502270674348</c:v>
                </c:pt>
                <c:pt idx="732">
                  <c:v>1.4943894860389264</c:v>
                </c:pt>
                <c:pt idx="733">
                  <c:v>1.4943894860389264</c:v>
                </c:pt>
                <c:pt idx="734">
                  <c:v>1.4944394302078763</c:v>
                </c:pt>
                <c:pt idx="735">
                  <c:v>1.4943894860384717</c:v>
                </c:pt>
                <c:pt idx="736">
                  <c:v>1.5039002828980301</c:v>
                </c:pt>
                <c:pt idx="737">
                  <c:v>1.5039002828980301</c:v>
                </c:pt>
                <c:pt idx="738">
                  <c:v>1.5039002828980301</c:v>
                </c:pt>
                <c:pt idx="739">
                  <c:v>1.5039502270674348</c:v>
                </c:pt>
                <c:pt idx="740">
                  <c:v>1.5039002828980301</c:v>
                </c:pt>
                <c:pt idx="741">
                  <c:v>1.5135109680963978</c:v>
                </c:pt>
                <c:pt idx="742">
                  <c:v>1.494439430208331</c:v>
                </c:pt>
                <c:pt idx="743">
                  <c:v>1.494439430208331</c:v>
                </c:pt>
                <c:pt idx="744">
                  <c:v>1.4943894860389264</c:v>
                </c:pt>
                <c:pt idx="745">
                  <c:v>1.494439430208331</c:v>
                </c:pt>
                <c:pt idx="746">
                  <c:v>1.5039502270674348</c:v>
                </c:pt>
                <c:pt idx="747">
                  <c:v>1.494439430208331</c:v>
                </c:pt>
                <c:pt idx="748">
                  <c:v>1.494439430208331</c:v>
                </c:pt>
                <c:pt idx="749">
                  <c:v>1.4943894860389264</c:v>
                </c:pt>
                <c:pt idx="750">
                  <c:v>1.4944394302078763</c:v>
                </c:pt>
                <c:pt idx="751">
                  <c:v>1.5039502270674348</c:v>
                </c:pt>
                <c:pt idx="752">
                  <c:v>1.4943894860389264</c:v>
                </c:pt>
                <c:pt idx="753">
                  <c:v>1.4943894860389264</c:v>
                </c:pt>
                <c:pt idx="754">
                  <c:v>1.4944394302078763</c:v>
                </c:pt>
                <c:pt idx="755">
                  <c:v>1.4943894860384717</c:v>
                </c:pt>
                <c:pt idx="756">
                  <c:v>1.5039002828980301</c:v>
                </c:pt>
                <c:pt idx="757">
                  <c:v>1.494439430208331</c:v>
                </c:pt>
                <c:pt idx="758">
                  <c:v>1.4944394302078763</c:v>
                </c:pt>
                <c:pt idx="759">
                  <c:v>1.4943894860384717</c:v>
                </c:pt>
                <c:pt idx="760">
                  <c:v>1.494439430208331</c:v>
                </c:pt>
                <c:pt idx="761">
                  <c:v>1.5039502270678895</c:v>
                </c:pt>
                <c:pt idx="762">
                  <c:v>1.5039502270674348</c:v>
                </c:pt>
                <c:pt idx="763">
                  <c:v>1.5039502270674348</c:v>
                </c:pt>
                <c:pt idx="764">
                  <c:v>1.5039002828980301</c:v>
                </c:pt>
                <c:pt idx="765">
                  <c:v>1.5039502270678895</c:v>
                </c:pt>
                <c:pt idx="766">
                  <c:v>1.5134610239265385</c:v>
                </c:pt>
                <c:pt idx="767">
                  <c:v>1.5039502270674348</c:v>
                </c:pt>
                <c:pt idx="768">
                  <c:v>1.5039502270674348</c:v>
                </c:pt>
                <c:pt idx="769">
                  <c:v>1.5039002828980301</c:v>
                </c:pt>
                <c:pt idx="770">
                  <c:v>1.5039502270674348</c:v>
                </c:pt>
                <c:pt idx="771">
                  <c:v>1.5134610239265385</c:v>
                </c:pt>
                <c:pt idx="772">
                  <c:v>1.5039502270674348</c:v>
                </c:pt>
                <c:pt idx="773">
                  <c:v>1.5039502270674348</c:v>
                </c:pt>
                <c:pt idx="774">
                  <c:v>1.5039002828980301</c:v>
                </c:pt>
                <c:pt idx="775">
                  <c:v>1.5039502270674348</c:v>
                </c:pt>
                <c:pt idx="776">
                  <c:v>1.5134610239265385</c:v>
                </c:pt>
                <c:pt idx="777">
                  <c:v>1.5039002828980301</c:v>
                </c:pt>
                <c:pt idx="778">
                  <c:v>1.5039002828980301</c:v>
                </c:pt>
                <c:pt idx="779">
                  <c:v>1.5039502270674348</c:v>
                </c:pt>
                <c:pt idx="780">
                  <c:v>1.5039002828980301</c:v>
                </c:pt>
                <c:pt idx="781">
                  <c:v>1.5135109680963978</c:v>
                </c:pt>
                <c:pt idx="782">
                  <c:v>1.5039502270674348</c:v>
                </c:pt>
                <c:pt idx="783">
                  <c:v>1.5039502270674348</c:v>
                </c:pt>
                <c:pt idx="784">
                  <c:v>1.5039002828980301</c:v>
                </c:pt>
                <c:pt idx="785">
                  <c:v>1.5039502270678895</c:v>
                </c:pt>
                <c:pt idx="786">
                  <c:v>1.5134610239265385</c:v>
                </c:pt>
                <c:pt idx="787">
                  <c:v>1.5134610239265385</c:v>
                </c:pt>
                <c:pt idx="788">
                  <c:v>1.5134610239265385</c:v>
                </c:pt>
                <c:pt idx="789">
                  <c:v>1.5135109680963978</c:v>
                </c:pt>
                <c:pt idx="790">
                  <c:v>1.5134610239265385</c:v>
                </c:pt>
                <c:pt idx="791">
                  <c:v>1.5230717091249062</c:v>
                </c:pt>
                <c:pt idx="792">
                  <c:v>1.4944394302078763</c:v>
                </c:pt>
                <c:pt idx="793">
                  <c:v>1.494439430208331</c:v>
                </c:pt>
                <c:pt idx="794">
                  <c:v>1.4943894860389264</c:v>
                </c:pt>
                <c:pt idx="795">
                  <c:v>1.494439430208331</c:v>
                </c:pt>
                <c:pt idx="796">
                  <c:v>1.5039502270674348</c:v>
                </c:pt>
                <c:pt idx="797">
                  <c:v>1.494439430208331</c:v>
                </c:pt>
                <c:pt idx="798">
                  <c:v>1.494439430208331</c:v>
                </c:pt>
                <c:pt idx="799">
                  <c:v>1.4943894860389264</c:v>
                </c:pt>
                <c:pt idx="800">
                  <c:v>1.494439430208331</c:v>
                </c:pt>
                <c:pt idx="801">
                  <c:v>1.5039502270674348</c:v>
                </c:pt>
                <c:pt idx="802">
                  <c:v>1.4943894860389264</c:v>
                </c:pt>
                <c:pt idx="803">
                  <c:v>1.4943894860389264</c:v>
                </c:pt>
                <c:pt idx="804">
                  <c:v>1.494439430208331</c:v>
                </c:pt>
                <c:pt idx="805">
                  <c:v>1.4943894860389264</c:v>
                </c:pt>
                <c:pt idx="806">
                  <c:v>1.5039002828980301</c:v>
                </c:pt>
                <c:pt idx="807">
                  <c:v>1.494439430208331</c:v>
                </c:pt>
                <c:pt idx="808">
                  <c:v>1.494439430208331</c:v>
                </c:pt>
                <c:pt idx="809">
                  <c:v>1.4943894860389264</c:v>
                </c:pt>
                <c:pt idx="810">
                  <c:v>1.4944394302078763</c:v>
                </c:pt>
                <c:pt idx="811">
                  <c:v>1.5039502270674348</c:v>
                </c:pt>
                <c:pt idx="812">
                  <c:v>1.5039502270674348</c:v>
                </c:pt>
                <c:pt idx="813">
                  <c:v>1.5039502270674348</c:v>
                </c:pt>
                <c:pt idx="814">
                  <c:v>1.5039002828980301</c:v>
                </c:pt>
                <c:pt idx="815">
                  <c:v>1.5039502270674348</c:v>
                </c:pt>
                <c:pt idx="816">
                  <c:v>1.5134610239265385</c:v>
                </c:pt>
                <c:pt idx="817">
                  <c:v>1.494439430208331</c:v>
                </c:pt>
                <c:pt idx="818">
                  <c:v>1.494439430208331</c:v>
                </c:pt>
                <c:pt idx="819">
                  <c:v>1.4943894860389264</c:v>
                </c:pt>
                <c:pt idx="820">
                  <c:v>1.494439430208331</c:v>
                </c:pt>
                <c:pt idx="821">
                  <c:v>1.5039502270674348</c:v>
                </c:pt>
                <c:pt idx="822">
                  <c:v>1.494439430208331</c:v>
                </c:pt>
                <c:pt idx="823">
                  <c:v>1.494439430208331</c:v>
                </c:pt>
                <c:pt idx="824">
                  <c:v>1.4943894860389264</c:v>
                </c:pt>
                <c:pt idx="825">
                  <c:v>1.4944394302078763</c:v>
                </c:pt>
                <c:pt idx="826">
                  <c:v>1.5039502270674348</c:v>
                </c:pt>
                <c:pt idx="827">
                  <c:v>1.4943894860389264</c:v>
                </c:pt>
                <c:pt idx="828">
                  <c:v>1.4943894860389264</c:v>
                </c:pt>
                <c:pt idx="829">
                  <c:v>1.4944394302078763</c:v>
                </c:pt>
                <c:pt idx="830">
                  <c:v>1.4943894860384717</c:v>
                </c:pt>
                <c:pt idx="831">
                  <c:v>1.5039002828980301</c:v>
                </c:pt>
                <c:pt idx="832">
                  <c:v>1.494439430208331</c:v>
                </c:pt>
                <c:pt idx="833">
                  <c:v>1.4944394302078763</c:v>
                </c:pt>
                <c:pt idx="834">
                  <c:v>1.4943894860384717</c:v>
                </c:pt>
                <c:pt idx="835">
                  <c:v>1.494439430208331</c:v>
                </c:pt>
                <c:pt idx="836">
                  <c:v>1.5039502270678895</c:v>
                </c:pt>
                <c:pt idx="837">
                  <c:v>1.5039502270674348</c:v>
                </c:pt>
                <c:pt idx="838">
                  <c:v>1.5039502270674348</c:v>
                </c:pt>
                <c:pt idx="839">
                  <c:v>1.5039002828980301</c:v>
                </c:pt>
                <c:pt idx="840">
                  <c:v>1.5039502270678895</c:v>
                </c:pt>
                <c:pt idx="841">
                  <c:v>1.5134610239265385</c:v>
                </c:pt>
                <c:pt idx="842">
                  <c:v>1.4943894860389264</c:v>
                </c:pt>
                <c:pt idx="843">
                  <c:v>1.4943894860389264</c:v>
                </c:pt>
                <c:pt idx="844">
                  <c:v>1.494439430208331</c:v>
                </c:pt>
                <c:pt idx="845">
                  <c:v>1.4943894860389264</c:v>
                </c:pt>
                <c:pt idx="846">
                  <c:v>1.5039002828980301</c:v>
                </c:pt>
                <c:pt idx="847">
                  <c:v>1.4943894860389264</c:v>
                </c:pt>
                <c:pt idx="848">
                  <c:v>1.4943894860389264</c:v>
                </c:pt>
                <c:pt idx="849">
                  <c:v>1.4944394302078763</c:v>
                </c:pt>
                <c:pt idx="850">
                  <c:v>1.4943894860384717</c:v>
                </c:pt>
                <c:pt idx="851">
                  <c:v>1.5039002828980301</c:v>
                </c:pt>
                <c:pt idx="852">
                  <c:v>1.494439430208331</c:v>
                </c:pt>
                <c:pt idx="853">
                  <c:v>1.4944394302078763</c:v>
                </c:pt>
                <c:pt idx="854">
                  <c:v>1.4943894860384717</c:v>
                </c:pt>
                <c:pt idx="855">
                  <c:v>1.494439430208331</c:v>
                </c:pt>
                <c:pt idx="856">
                  <c:v>1.5039502270678895</c:v>
                </c:pt>
                <c:pt idx="857">
                  <c:v>1.4943894860389264</c:v>
                </c:pt>
                <c:pt idx="858">
                  <c:v>1.4943894860384717</c:v>
                </c:pt>
                <c:pt idx="859">
                  <c:v>1.494439430208331</c:v>
                </c:pt>
                <c:pt idx="860">
                  <c:v>2.4943894860384717</c:v>
                </c:pt>
                <c:pt idx="861">
                  <c:v>1.5039002828975754</c:v>
                </c:pt>
                <c:pt idx="862">
                  <c:v>1.5039002828980301</c:v>
                </c:pt>
                <c:pt idx="863">
                  <c:v>1.5039002828980301</c:v>
                </c:pt>
                <c:pt idx="864">
                  <c:v>1.5039502270678895</c:v>
                </c:pt>
                <c:pt idx="865">
                  <c:v>1.5039002828975754</c:v>
                </c:pt>
                <c:pt idx="866">
                  <c:v>1.5135109680963978</c:v>
                </c:pt>
                <c:pt idx="867">
                  <c:v>1.494439430208331</c:v>
                </c:pt>
                <c:pt idx="868">
                  <c:v>1.494439430208331</c:v>
                </c:pt>
                <c:pt idx="869">
                  <c:v>1.4943894860389264</c:v>
                </c:pt>
                <c:pt idx="870">
                  <c:v>1.4944394302078763</c:v>
                </c:pt>
                <c:pt idx="871">
                  <c:v>1.5039502270674348</c:v>
                </c:pt>
                <c:pt idx="872">
                  <c:v>1.494439430208331</c:v>
                </c:pt>
                <c:pt idx="873">
                  <c:v>1.4944394302078763</c:v>
                </c:pt>
                <c:pt idx="874">
                  <c:v>1.4943894860384717</c:v>
                </c:pt>
                <c:pt idx="875">
                  <c:v>1.494439430208331</c:v>
                </c:pt>
                <c:pt idx="876">
                  <c:v>1.5039502270678895</c:v>
                </c:pt>
                <c:pt idx="877">
                  <c:v>1.4943894860389264</c:v>
                </c:pt>
                <c:pt idx="878">
                  <c:v>1.4943894860384717</c:v>
                </c:pt>
                <c:pt idx="879">
                  <c:v>1.494439430208331</c:v>
                </c:pt>
                <c:pt idx="880">
                  <c:v>2.4943894860384717</c:v>
                </c:pt>
                <c:pt idx="881">
                  <c:v>1.5039002828975754</c:v>
                </c:pt>
                <c:pt idx="882">
                  <c:v>1.4944394302078763</c:v>
                </c:pt>
                <c:pt idx="883">
                  <c:v>1.494439430208331</c:v>
                </c:pt>
                <c:pt idx="884">
                  <c:v>2.4943894860384717</c:v>
                </c:pt>
                <c:pt idx="885">
                  <c:v>2.494439430208331</c:v>
                </c:pt>
                <c:pt idx="886">
                  <c:v>2.5039502270674348</c:v>
                </c:pt>
                <c:pt idx="887">
                  <c:v>1.5039502270674348</c:v>
                </c:pt>
                <c:pt idx="888">
                  <c:v>1.5039502270678895</c:v>
                </c:pt>
                <c:pt idx="889">
                  <c:v>1.5039002828975754</c:v>
                </c:pt>
                <c:pt idx="890">
                  <c:v>2.5039502270674348</c:v>
                </c:pt>
                <c:pt idx="891">
                  <c:v>1.5134610239269932</c:v>
                </c:pt>
                <c:pt idx="892">
                  <c:v>1.5039502270674348</c:v>
                </c:pt>
                <c:pt idx="893">
                  <c:v>1.5039502270674348</c:v>
                </c:pt>
                <c:pt idx="894">
                  <c:v>1.5039002828980301</c:v>
                </c:pt>
                <c:pt idx="895">
                  <c:v>1.5039502270674348</c:v>
                </c:pt>
                <c:pt idx="896">
                  <c:v>1.5134610239265385</c:v>
                </c:pt>
                <c:pt idx="897">
                  <c:v>1.5039502270674348</c:v>
                </c:pt>
                <c:pt idx="898">
                  <c:v>1.5039502270674348</c:v>
                </c:pt>
                <c:pt idx="899">
                  <c:v>1.5039002828980301</c:v>
                </c:pt>
                <c:pt idx="900">
                  <c:v>1.5039502270678895</c:v>
                </c:pt>
                <c:pt idx="901">
                  <c:v>1.5134610239265385</c:v>
                </c:pt>
                <c:pt idx="902">
                  <c:v>1.5039002828980301</c:v>
                </c:pt>
                <c:pt idx="903">
                  <c:v>1.5039002828980301</c:v>
                </c:pt>
                <c:pt idx="904">
                  <c:v>1.5039502270678895</c:v>
                </c:pt>
                <c:pt idx="905">
                  <c:v>1.5039002828975754</c:v>
                </c:pt>
                <c:pt idx="906">
                  <c:v>1.5135109680963978</c:v>
                </c:pt>
                <c:pt idx="907">
                  <c:v>1.5039502270674348</c:v>
                </c:pt>
                <c:pt idx="908">
                  <c:v>1.5039502270678895</c:v>
                </c:pt>
                <c:pt idx="909">
                  <c:v>1.5039002828975754</c:v>
                </c:pt>
                <c:pt idx="910">
                  <c:v>2.5039502270674348</c:v>
                </c:pt>
                <c:pt idx="911">
                  <c:v>1.5134610239269932</c:v>
                </c:pt>
                <c:pt idx="912">
                  <c:v>1.5134610239265385</c:v>
                </c:pt>
                <c:pt idx="913">
                  <c:v>1.5134610239265385</c:v>
                </c:pt>
                <c:pt idx="914">
                  <c:v>1.5135109680963978</c:v>
                </c:pt>
                <c:pt idx="915">
                  <c:v>1.5134610239269932</c:v>
                </c:pt>
                <c:pt idx="916">
                  <c:v>1.5230717091249062</c:v>
                </c:pt>
                <c:pt idx="917">
                  <c:v>1.4943894860384717</c:v>
                </c:pt>
                <c:pt idx="918">
                  <c:v>1.4943894860389264</c:v>
                </c:pt>
                <c:pt idx="919">
                  <c:v>1.494439430208331</c:v>
                </c:pt>
                <c:pt idx="920">
                  <c:v>1.4943894860389264</c:v>
                </c:pt>
                <c:pt idx="921">
                  <c:v>1.5039002828980301</c:v>
                </c:pt>
                <c:pt idx="922">
                  <c:v>1.4943894860389264</c:v>
                </c:pt>
                <c:pt idx="923">
                  <c:v>1.4943894860389264</c:v>
                </c:pt>
                <c:pt idx="924">
                  <c:v>1.494439430208331</c:v>
                </c:pt>
                <c:pt idx="925">
                  <c:v>1.4943894860389264</c:v>
                </c:pt>
                <c:pt idx="926">
                  <c:v>1.5039002828980301</c:v>
                </c:pt>
                <c:pt idx="927">
                  <c:v>1.494439430208331</c:v>
                </c:pt>
                <c:pt idx="928">
                  <c:v>1.494439430208331</c:v>
                </c:pt>
                <c:pt idx="929">
                  <c:v>1.4943894860389264</c:v>
                </c:pt>
                <c:pt idx="930">
                  <c:v>1.4944394302078763</c:v>
                </c:pt>
                <c:pt idx="931">
                  <c:v>1.5039502270674348</c:v>
                </c:pt>
                <c:pt idx="932">
                  <c:v>1.4943894860389264</c:v>
                </c:pt>
                <c:pt idx="933">
                  <c:v>1.4943894860389264</c:v>
                </c:pt>
                <c:pt idx="934">
                  <c:v>1.4944394302078763</c:v>
                </c:pt>
                <c:pt idx="935">
                  <c:v>1.4943894860384717</c:v>
                </c:pt>
                <c:pt idx="936">
                  <c:v>1.5039002828980301</c:v>
                </c:pt>
                <c:pt idx="937">
                  <c:v>1.5039002828980301</c:v>
                </c:pt>
                <c:pt idx="938">
                  <c:v>1.5039002828980301</c:v>
                </c:pt>
                <c:pt idx="939">
                  <c:v>1.5039502270674348</c:v>
                </c:pt>
                <c:pt idx="940">
                  <c:v>1.5039002828980301</c:v>
                </c:pt>
                <c:pt idx="941">
                  <c:v>1.5135109680963978</c:v>
                </c:pt>
                <c:pt idx="942">
                  <c:v>1.4943894860389264</c:v>
                </c:pt>
                <c:pt idx="943">
                  <c:v>1.4943894860389264</c:v>
                </c:pt>
                <c:pt idx="944">
                  <c:v>1.494439430208331</c:v>
                </c:pt>
                <c:pt idx="945">
                  <c:v>1.4943894860389264</c:v>
                </c:pt>
                <c:pt idx="946">
                  <c:v>1.5039002828980301</c:v>
                </c:pt>
                <c:pt idx="947">
                  <c:v>1.4943894860389264</c:v>
                </c:pt>
                <c:pt idx="948">
                  <c:v>1.4943894860389264</c:v>
                </c:pt>
                <c:pt idx="949">
                  <c:v>1.4944394302078763</c:v>
                </c:pt>
                <c:pt idx="950">
                  <c:v>1.4943894860384717</c:v>
                </c:pt>
                <c:pt idx="951">
                  <c:v>1.5039002828980301</c:v>
                </c:pt>
                <c:pt idx="952">
                  <c:v>1.494439430208331</c:v>
                </c:pt>
                <c:pt idx="953">
                  <c:v>1.4944394302078763</c:v>
                </c:pt>
                <c:pt idx="954">
                  <c:v>1.4943894860384717</c:v>
                </c:pt>
                <c:pt idx="955">
                  <c:v>1.494439430208331</c:v>
                </c:pt>
                <c:pt idx="956">
                  <c:v>1.5039502270678895</c:v>
                </c:pt>
                <c:pt idx="957">
                  <c:v>1.4943894860389264</c:v>
                </c:pt>
                <c:pt idx="958">
                  <c:v>1.4943894860384717</c:v>
                </c:pt>
                <c:pt idx="959">
                  <c:v>1.494439430208331</c:v>
                </c:pt>
                <c:pt idx="960">
                  <c:v>2.4943894860384717</c:v>
                </c:pt>
                <c:pt idx="961">
                  <c:v>1.5039002828975754</c:v>
                </c:pt>
                <c:pt idx="962">
                  <c:v>1.5039002828980301</c:v>
                </c:pt>
                <c:pt idx="963">
                  <c:v>1.5039002828980301</c:v>
                </c:pt>
                <c:pt idx="964">
                  <c:v>1.5039502270678895</c:v>
                </c:pt>
                <c:pt idx="965">
                  <c:v>1.5039002828975754</c:v>
                </c:pt>
                <c:pt idx="966">
                  <c:v>1.5135109680963978</c:v>
                </c:pt>
                <c:pt idx="967">
                  <c:v>1.494439430208331</c:v>
                </c:pt>
                <c:pt idx="968">
                  <c:v>1.494439430208331</c:v>
                </c:pt>
                <c:pt idx="969">
                  <c:v>1.4943894860389264</c:v>
                </c:pt>
                <c:pt idx="970">
                  <c:v>1.4944394302078763</c:v>
                </c:pt>
                <c:pt idx="971">
                  <c:v>1.5039502270674348</c:v>
                </c:pt>
                <c:pt idx="972">
                  <c:v>1.494439430208331</c:v>
                </c:pt>
                <c:pt idx="973">
                  <c:v>1.4944394302078763</c:v>
                </c:pt>
                <c:pt idx="974">
                  <c:v>1.4943894860384717</c:v>
                </c:pt>
                <c:pt idx="975">
                  <c:v>1.494439430208331</c:v>
                </c:pt>
                <c:pt idx="976">
                  <c:v>1.5039502270678895</c:v>
                </c:pt>
                <c:pt idx="977">
                  <c:v>1.4943894860389264</c:v>
                </c:pt>
                <c:pt idx="978">
                  <c:v>1.4943894860384717</c:v>
                </c:pt>
                <c:pt idx="979">
                  <c:v>1.494439430208331</c:v>
                </c:pt>
                <c:pt idx="980">
                  <c:v>2.4943894860384717</c:v>
                </c:pt>
                <c:pt idx="981">
                  <c:v>1.5039002828975754</c:v>
                </c:pt>
                <c:pt idx="982">
                  <c:v>1.4944394302078763</c:v>
                </c:pt>
                <c:pt idx="983">
                  <c:v>1.494439430208331</c:v>
                </c:pt>
                <c:pt idx="984">
                  <c:v>2.4943894860384717</c:v>
                </c:pt>
                <c:pt idx="985">
                  <c:v>2.494439430208331</c:v>
                </c:pt>
                <c:pt idx="986">
                  <c:v>2.5039502270674348</c:v>
                </c:pt>
                <c:pt idx="987">
                  <c:v>1.5039502270674348</c:v>
                </c:pt>
                <c:pt idx="988">
                  <c:v>1.5039502270678895</c:v>
                </c:pt>
                <c:pt idx="989">
                  <c:v>1.5039002828975754</c:v>
                </c:pt>
                <c:pt idx="990">
                  <c:v>2.5039502270674348</c:v>
                </c:pt>
                <c:pt idx="991">
                  <c:v>1.5134610239269932</c:v>
                </c:pt>
                <c:pt idx="992">
                  <c:v>1.4943894860389264</c:v>
                </c:pt>
                <c:pt idx="993">
                  <c:v>1.4943894860389264</c:v>
                </c:pt>
                <c:pt idx="994">
                  <c:v>1.4944394302078763</c:v>
                </c:pt>
                <c:pt idx="995">
                  <c:v>1.4943894860384717</c:v>
                </c:pt>
                <c:pt idx="996">
                  <c:v>1.5039002828980301</c:v>
                </c:pt>
                <c:pt idx="997">
                  <c:v>1.4943894860389264</c:v>
                </c:pt>
                <c:pt idx="998">
                  <c:v>1.4943894860384717</c:v>
                </c:pt>
                <c:pt idx="999">
                  <c:v>1.494439430208331</c:v>
                </c:pt>
                <c:pt idx="1000">
                  <c:v>2.4943894860384717</c:v>
                </c:pt>
                <c:pt idx="1001">
                  <c:v>1.5039002828975754</c:v>
                </c:pt>
                <c:pt idx="1002">
                  <c:v>1.4944394302078763</c:v>
                </c:pt>
                <c:pt idx="1003">
                  <c:v>1.494439430208331</c:v>
                </c:pt>
                <c:pt idx="1004">
                  <c:v>2.4943894860384717</c:v>
                </c:pt>
                <c:pt idx="1005">
                  <c:v>2.494439430208331</c:v>
                </c:pt>
                <c:pt idx="1006">
                  <c:v>2.5039502270674348</c:v>
                </c:pt>
                <c:pt idx="1007">
                  <c:v>1.4943894860384717</c:v>
                </c:pt>
                <c:pt idx="1008">
                  <c:v>2.4943894860384717</c:v>
                </c:pt>
                <c:pt idx="1009">
                  <c:v>2.494439430208331</c:v>
                </c:pt>
                <c:pt idx="1010">
                  <c:v>2.4943894860389264</c:v>
                </c:pt>
                <c:pt idx="1011">
                  <c:v>2.5039002828980301</c:v>
                </c:pt>
                <c:pt idx="1012">
                  <c:v>1.5039002828980301</c:v>
                </c:pt>
                <c:pt idx="1013">
                  <c:v>1.5039002828975754</c:v>
                </c:pt>
                <c:pt idx="1014">
                  <c:v>2.5039502270674348</c:v>
                </c:pt>
                <c:pt idx="1015">
                  <c:v>2.5039002828980301</c:v>
                </c:pt>
                <c:pt idx="1016">
                  <c:v>1.5135109680963978</c:v>
                </c:pt>
                <c:pt idx="1017">
                  <c:v>1.5039002828980301</c:v>
                </c:pt>
                <c:pt idx="1018">
                  <c:v>1.5039002828980301</c:v>
                </c:pt>
                <c:pt idx="1019">
                  <c:v>1.5039502270674348</c:v>
                </c:pt>
                <c:pt idx="1020">
                  <c:v>1.5039002828980301</c:v>
                </c:pt>
                <c:pt idx="1021">
                  <c:v>1.5135109680963978</c:v>
                </c:pt>
                <c:pt idx="1022">
                  <c:v>1.5039002828980301</c:v>
                </c:pt>
                <c:pt idx="1023">
                  <c:v>1.5039002828980301</c:v>
                </c:pt>
                <c:pt idx="1024">
                  <c:v>1.5039502270678895</c:v>
                </c:pt>
                <c:pt idx="1025">
                  <c:v>1.5039002828975754</c:v>
                </c:pt>
                <c:pt idx="1026">
                  <c:v>1.5135109680963978</c:v>
                </c:pt>
                <c:pt idx="1027">
                  <c:v>1.5039502270674348</c:v>
                </c:pt>
                <c:pt idx="1028">
                  <c:v>1.5039502270678895</c:v>
                </c:pt>
                <c:pt idx="1029">
                  <c:v>1.5039002828975754</c:v>
                </c:pt>
                <c:pt idx="1030">
                  <c:v>2.5039502270674348</c:v>
                </c:pt>
                <c:pt idx="1031">
                  <c:v>1.5134610239269932</c:v>
                </c:pt>
                <c:pt idx="1032">
                  <c:v>1.5039002828980301</c:v>
                </c:pt>
                <c:pt idx="1033">
                  <c:v>1.5039002828975754</c:v>
                </c:pt>
                <c:pt idx="1034">
                  <c:v>2.5039502270674348</c:v>
                </c:pt>
                <c:pt idx="1035">
                  <c:v>2.5039002828980301</c:v>
                </c:pt>
                <c:pt idx="1036">
                  <c:v>1.5135109680963978</c:v>
                </c:pt>
                <c:pt idx="1037">
                  <c:v>1.5135109680963978</c:v>
                </c:pt>
                <c:pt idx="1038">
                  <c:v>1.5135109680963978</c:v>
                </c:pt>
                <c:pt idx="1039">
                  <c:v>1.5134610239269932</c:v>
                </c:pt>
                <c:pt idx="1040">
                  <c:v>1.5135109680963978</c:v>
                </c:pt>
                <c:pt idx="1041">
                  <c:v>1.5230217649555016</c:v>
                </c:pt>
                <c:pt idx="1042">
                  <c:v>1.494439430208331</c:v>
                </c:pt>
                <c:pt idx="1043">
                  <c:v>1.494439430208331</c:v>
                </c:pt>
                <c:pt idx="1044">
                  <c:v>1.4943894860389264</c:v>
                </c:pt>
                <c:pt idx="1045">
                  <c:v>1.494439430208331</c:v>
                </c:pt>
                <c:pt idx="1046">
                  <c:v>1.5039502270674348</c:v>
                </c:pt>
                <c:pt idx="1047">
                  <c:v>1.494439430208331</c:v>
                </c:pt>
                <c:pt idx="1048">
                  <c:v>1.494439430208331</c:v>
                </c:pt>
                <c:pt idx="1049">
                  <c:v>1.4943894860389264</c:v>
                </c:pt>
                <c:pt idx="1050">
                  <c:v>1.4944394302078763</c:v>
                </c:pt>
                <c:pt idx="1051">
                  <c:v>1.5039502270674348</c:v>
                </c:pt>
                <c:pt idx="1052">
                  <c:v>1.4943894860389264</c:v>
                </c:pt>
                <c:pt idx="1053">
                  <c:v>1.4943894860389264</c:v>
                </c:pt>
                <c:pt idx="1054">
                  <c:v>1.4944394302078763</c:v>
                </c:pt>
                <c:pt idx="1055">
                  <c:v>1.4943894860384717</c:v>
                </c:pt>
                <c:pt idx="1056">
                  <c:v>1.5039002828980301</c:v>
                </c:pt>
                <c:pt idx="1057">
                  <c:v>1.494439430208331</c:v>
                </c:pt>
                <c:pt idx="1058">
                  <c:v>1.4944394302078763</c:v>
                </c:pt>
                <c:pt idx="1059">
                  <c:v>1.4943894860384717</c:v>
                </c:pt>
                <c:pt idx="1060">
                  <c:v>1.494439430208331</c:v>
                </c:pt>
                <c:pt idx="1061">
                  <c:v>1.5039502270678895</c:v>
                </c:pt>
                <c:pt idx="1062">
                  <c:v>1.5039502270674348</c:v>
                </c:pt>
                <c:pt idx="1063">
                  <c:v>1.5039502270674348</c:v>
                </c:pt>
                <c:pt idx="1064">
                  <c:v>1.5039002828980301</c:v>
                </c:pt>
                <c:pt idx="1065">
                  <c:v>1.5039502270678895</c:v>
                </c:pt>
                <c:pt idx="1066">
                  <c:v>1.5134610239265385</c:v>
                </c:pt>
                <c:pt idx="1067">
                  <c:v>1.494439430208331</c:v>
                </c:pt>
                <c:pt idx="1068">
                  <c:v>1.494439430208331</c:v>
                </c:pt>
                <c:pt idx="1069">
                  <c:v>1.4943894860389264</c:v>
                </c:pt>
                <c:pt idx="1070">
                  <c:v>1.4944394302078763</c:v>
                </c:pt>
                <c:pt idx="1071">
                  <c:v>1.5039502270674348</c:v>
                </c:pt>
                <c:pt idx="1072">
                  <c:v>1.494439430208331</c:v>
                </c:pt>
                <c:pt idx="1073">
                  <c:v>1.4944394302078763</c:v>
                </c:pt>
                <c:pt idx="1074">
                  <c:v>1.4943894860384717</c:v>
                </c:pt>
                <c:pt idx="1075">
                  <c:v>1.494439430208331</c:v>
                </c:pt>
                <c:pt idx="1076">
                  <c:v>1.5039502270678895</c:v>
                </c:pt>
                <c:pt idx="1077">
                  <c:v>1.4943894860389264</c:v>
                </c:pt>
                <c:pt idx="1078">
                  <c:v>1.4943894860384717</c:v>
                </c:pt>
                <c:pt idx="1079">
                  <c:v>1.494439430208331</c:v>
                </c:pt>
                <c:pt idx="1080">
                  <c:v>2.4943894860384717</c:v>
                </c:pt>
                <c:pt idx="1081">
                  <c:v>1.5039002828975754</c:v>
                </c:pt>
                <c:pt idx="1082">
                  <c:v>1.4944394302078763</c:v>
                </c:pt>
                <c:pt idx="1083">
                  <c:v>1.494439430208331</c:v>
                </c:pt>
                <c:pt idx="1084">
                  <c:v>2.4943894860384717</c:v>
                </c:pt>
                <c:pt idx="1085">
                  <c:v>2.494439430208331</c:v>
                </c:pt>
                <c:pt idx="1086">
                  <c:v>2.5039502270674348</c:v>
                </c:pt>
                <c:pt idx="1087">
                  <c:v>1.5039502270674348</c:v>
                </c:pt>
                <c:pt idx="1088">
                  <c:v>1.5039502270678895</c:v>
                </c:pt>
                <c:pt idx="1089">
                  <c:v>1.5039002828975754</c:v>
                </c:pt>
                <c:pt idx="1090">
                  <c:v>2.5039502270674348</c:v>
                </c:pt>
                <c:pt idx="1091">
                  <c:v>1.5134610239269932</c:v>
                </c:pt>
                <c:pt idx="1092">
                  <c:v>1.4943894860389264</c:v>
                </c:pt>
                <c:pt idx="1093">
                  <c:v>1.4943894860389264</c:v>
                </c:pt>
                <c:pt idx="1094">
                  <c:v>1.4944394302078763</c:v>
                </c:pt>
                <c:pt idx="1095">
                  <c:v>1.4943894860384717</c:v>
                </c:pt>
                <c:pt idx="1096">
                  <c:v>1.5039002828980301</c:v>
                </c:pt>
                <c:pt idx="1097">
                  <c:v>1.4943894860389264</c:v>
                </c:pt>
                <c:pt idx="1098">
                  <c:v>1.4943894860384717</c:v>
                </c:pt>
                <c:pt idx="1099">
                  <c:v>1.494439430208331</c:v>
                </c:pt>
                <c:pt idx="1100">
                  <c:v>2.4943894860384717</c:v>
                </c:pt>
                <c:pt idx="1101">
                  <c:v>1.5039002828975754</c:v>
                </c:pt>
                <c:pt idx="1102">
                  <c:v>1.4944394302078763</c:v>
                </c:pt>
                <c:pt idx="1103">
                  <c:v>1.494439430208331</c:v>
                </c:pt>
                <c:pt idx="1104">
                  <c:v>2.4943894860384717</c:v>
                </c:pt>
                <c:pt idx="1105">
                  <c:v>2.494439430208331</c:v>
                </c:pt>
                <c:pt idx="1106">
                  <c:v>2.5039502270674348</c:v>
                </c:pt>
                <c:pt idx="1107">
                  <c:v>1.4943894860384717</c:v>
                </c:pt>
                <c:pt idx="1108">
                  <c:v>2.4943894860384717</c:v>
                </c:pt>
                <c:pt idx="1109">
                  <c:v>2.494439430208331</c:v>
                </c:pt>
                <c:pt idx="1110">
                  <c:v>2.4943894860389264</c:v>
                </c:pt>
                <c:pt idx="1111">
                  <c:v>2.5039002828980301</c:v>
                </c:pt>
                <c:pt idx="1112">
                  <c:v>1.5039002828980301</c:v>
                </c:pt>
                <c:pt idx="1113">
                  <c:v>1.5039002828975754</c:v>
                </c:pt>
                <c:pt idx="1114">
                  <c:v>2.5039502270674348</c:v>
                </c:pt>
                <c:pt idx="1115">
                  <c:v>2.5039002828980301</c:v>
                </c:pt>
                <c:pt idx="1116">
                  <c:v>1.5135109680963978</c:v>
                </c:pt>
                <c:pt idx="1117">
                  <c:v>1.494439430208331</c:v>
                </c:pt>
                <c:pt idx="1118">
                  <c:v>1.4944394302078763</c:v>
                </c:pt>
                <c:pt idx="1119">
                  <c:v>1.4943894860384717</c:v>
                </c:pt>
                <c:pt idx="1120">
                  <c:v>1.494439430208331</c:v>
                </c:pt>
                <c:pt idx="1121">
                  <c:v>1.5039502270678895</c:v>
                </c:pt>
                <c:pt idx="1122">
                  <c:v>1.4944394302078763</c:v>
                </c:pt>
                <c:pt idx="1123">
                  <c:v>1.494439430208331</c:v>
                </c:pt>
                <c:pt idx="1124">
                  <c:v>2.4943894860384717</c:v>
                </c:pt>
                <c:pt idx="1125">
                  <c:v>2.494439430208331</c:v>
                </c:pt>
                <c:pt idx="1126">
                  <c:v>2.5039502270674348</c:v>
                </c:pt>
                <c:pt idx="1127">
                  <c:v>1.4943894860384717</c:v>
                </c:pt>
                <c:pt idx="1128">
                  <c:v>2.4943894860384717</c:v>
                </c:pt>
                <c:pt idx="1129">
                  <c:v>2.494439430208331</c:v>
                </c:pt>
                <c:pt idx="1130">
                  <c:v>2.4943894860389264</c:v>
                </c:pt>
                <c:pt idx="1131">
                  <c:v>2.5039002828980301</c:v>
                </c:pt>
                <c:pt idx="1132">
                  <c:v>1.494439430208331</c:v>
                </c:pt>
                <c:pt idx="1133">
                  <c:v>2.494439430208331</c:v>
                </c:pt>
                <c:pt idx="1134">
                  <c:v>2.4943894860389264</c:v>
                </c:pt>
                <c:pt idx="1135">
                  <c:v>2.494439430208331</c:v>
                </c:pt>
                <c:pt idx="1136">
                  <c:v>2.5039502270674348</c:v>
                </c:pt>
                <c:pt idx="1137">
                  <c:v>1.5039502270678895</c:v>
                </c:pt>
                <c:pt idx="1138">
                  <c:v>2.5039502270674348</c:v>
                </c:pt>
                <c:pt idx="1139">
                  <c:v>2.5039002828980301</c:v>
                </c:pt>
                <c:pt idx="1140">
                  <c:v>2.5039502270674348</c:v>
                </c:pt>
                <c:pt idx="1141">
                  <c:v>2.5134610239265385</c:v>
                </c:pt>
                <c:pt idx="1142">
                  <c:v>1.5039502270674348</c:v>
                </c:pt>
                <c:pt idx="1143">
                  <c:v>1.5039502270674348</c:v>
                </c:pt>
                <c:pt idx="1144">
                  <c:v>1.5039002828980301</c:v>
                </c:pt>
                <c:pt idx="1145">
                  <c:v>1.5039502270678895</c:v>
                </c:pt>
                <c:pt idx="1146">
                  <c:v>1.5134610239265385</c:v>
                </c:pt>
                <c:pt idx="1147">
                  <c:v>1.5039502270674348</c:v>
                </c:pt>
                <c:pt idx="1148">
                  <c:v>1.5039502270678895</c:v>
                </c:pt>
                <c:pt idx="1149">
                  <c:v>1.5039002828975754</c:v>
                </c:pt>
                <c:pt idx="1150">
                  <c:v>2.5039502270674348</c:v>
                </c:pt>
                <c:pt idx="1151">
                  <c:v>1.5134610239269932</c:v>
                </c:pt>
                <c:pt idx="1152">
                  <c:v>1.5039002828980301</c:v>
                </c:pt>
                <c:pt idx="1153">
                  <c:v>1.5039002828975754</c:v>
                </c:pt>
                <c:pt idx="1154">
                  <c:v>2.5039502270674348</c:v>
                </c:pt>
                <c:pt idx="1155">
                  <c:v>2.5039002828980301</c:v>
                </c:pt>
                <c:pt idx="1156">
                  <c:v>1.5135109680963978</c:v>
                </c:pt>
                <c:pt idx="1157">
                  <c:v>1.5039502270678895</c:v>
                </c:pt>
                <c:pt idx="1158">
                  <c:v>2.5039502270674348</c:v>
                </c:pt>
                <c:pt idx="1159">
                  <c:v>2.5039002828980301</c:v>
                </c:pt>
                <c:pt idx="1160">
                  <c:v>2.5039502270674348</c:v>
                </c:pt>
                <c:pt idx="1161">
                  <c:v>2.5134610239265385</c:v>
                </c:pt>
                <c:pt idx="1162">
                  <c:v>1.5134610239265385</c:v>
                </c:pt>
                <c:pt idx="1163">
                  <c:v>1.5134610239269932</c:v>
                </c:pt>
                <c:pt idx="1164">
                  <c:v>1.5135109680963978</c:v>
                </c:pt>
                <c:pt idx="1165">
                  <c:v>2.5134610239265385</c:v>
                </c:pt>
                <c:pt idx="1166">
                  <c:v>1.5230717091249062</c:v>
                </c:pt>
                <c:pt idx="1167">
                  <c:v>1.5039502270674348</c:v>
                </c:pt>
                <c:pt idx="1168">
                  <c:v>1.5039502270674348</c:v>
                </c:pt>
                <c:pt idx="1169">
                  <c:v>1.5039002828980301</c:v>
                </c:pt>
                <c:pt idx="1170">
                  <c:v>1.5039502270674348</c:v>
                </c:pt>
                <c:pt idx="1171">
                  <c:v>1.5134610239265385</c:v>
                </c:pt>
                <c:pt idx="1172">
                  <c:v>1.5039502270674348</c:v>
                </c:pt>
                <c:pt idx="1173">
                  <c:v>1.5039502270674348</c:v>
                </c:pt>
                <c:pt idx="1174">
                  <c:v>1.5039002828980301</c:v>
                </c:pt>
                <c:pt idx="1175">
                  <c:v>1.5039502270674348</c:v>
                </c:pt>
                <c:pt idx="1176">
                  <c:v>1.5134610239265385</c:v>
                </c:pt>
                <c:pt idx="1177">
                  <c:v>1.5039002828980301</c:v>
                </c:pt>
                <c:pt idx="1178">
                  <c:v>1.5039002828980301</c:v>
                </c:pt>
                <c:pt idx="1179">
                  <c:v>1.5039502270674348</c:v>
                </c:pt>
                <c:pt idx="1180">
                  <c:v>1.5039002828980301</c:v>
                </c:pt>
                <c:pt idx="1181">
                  <c:v>1.5135109680963978</c:v>
                </c:pt>
                <c:pt idx="1182">
                  <c:v>1.5039502270674348</c:v>
                </c:pt>
                <c:pt idx="1183">
                  <c:v>1.5039502270674348</c:v>
                </c:pt>
                <c:pt idx="1184">
                  <c:v>1.5039002828980301</c:v>
                </c:pt>
                <c:pt idx="1185">
                  <c:v>1.5039502270678895</c:v>
                </c:pt>
                <c:pt idx="1186">
                  <c:v>1.5134610239265385</c:v>
                </c:pt>
                <c:pt idx="1187">
                  <c:v>1.5134610239265385</c:v>
                </c:pt>
                <c:pt idx="1188">
                  <c:v>1.5134610239265385</c:v>
                </c:pt>
                <c:pt idx="1189">
                  <c:v>1.5135109680963978</c:v>
                </c:pt>
                <c:pt idx="1190">
                  <c:v>1.5134610239265385</c:v>
                </c:pt>
                <c:pt idx="1191">
                  <c:v>1.5230717091249062</c:v>
                </c:pt>
                <c:pt idx="1192">
                  <c:v>1.5039502270674348</c:v>
                </c:pt>
                <c:pt idx="1193">
                  <c:v>1.5039502270674348</c:v>
                </c:pt>
                <c:pt idx="1194">
                  <c:v>1.5039002828980301</c:v>
                </c:pt>
                <c:pt idx="1195">
                  <c:v>1.5039502270674348</c:v>
                </c:pt>
                <c:pt idx="1196">
                  <c:v>1.5134610239265385</c:v>
                </c:pt>
                <c:pt idx="1197">
                  <c:v>1.5039502270674348</c:v>
                </c:pt>
                <c:pt idx="1198">
                  <c:v>1.5039502270674348</c:v>
                </c:pt>
                <c:pt idx="1199">
                  <c:v>1.5039002828980301</c:v>
                </c:pt>
                <c:pt idx="1200">
                  <c:v>1.5039502270678895</c:v>
                </c:pt>
                <c:pt idx="1201">
                  <c:v>1.5134610239265385</c:v>
                </c:pt>
                <c:pt idx="1202">
                  <c:v>1.5039002828980301</c:v>
                </c:pt>
                <c:pt idx="1203">
                  <c:v>1.5039002828980301</c:v>
                </c:pt>
                <c:pt idx="1204">
                  <c:v>1.5039502270678895</c:v>
                </c:pt>
                <c:pt idx="1205">
                  <c:v>1.5039002828975754</c:v>
                </c:pt>
                <c:pt idx="1206">
                  <c:v>1.5135109680963978</c:v>
                </c:pt>
                <c:pt idx="1207">
                  <c:v>1.5039502270674348</c:v>
                </c:pt>
                <c:pt idx="1208">
                  <c:v>1.5039502270678895</c:v>
                </c:pt>
                <c:pt idx="1209">
                  <c:v>1.5039002828975754</c:v>
                </c:pt>
                <c:pt idx="1210">
                  <c:v>2.5039502270674348</c:v>
                </c:pt>
                <c:pt idx="1211">
                  <c:v>1.5134610239269932</c:v>
                </c:pt>
                <c:pt idx="1212">
                  <c:v>1.5134610239265385</c:v>
                </c:pt>
                <c:pt idx="1213">
                  <c:v>1.5134610239265385</c:v>
                </c:pt>
                <c:pt idx="1214">
                  <c:v>1.5135109680963978</c:v>
                </c:pt>
                <c:pt idx="1215">
                  <c:v>1.5134610239269932</c:v>
                </c:pt>
                <c:pt idx="1216">
                  <c:v>1.5230717091249062</c:v>
                </c:pt>
                <c:pt idx="1217">
                  <c:v>1.5039002828980301</c:v>
                </c:pt>
                <c:pt idx="1218">
                  <c:v>1.5039002828980301</c:v>
                </c:pt>
                <c:pt idx="1219">
                  <c:v>1.5039502270674348</c:v>
                </c:pt>
                <c:pt idx="1220">
                  <c:v>1.5039002828980301</c:v>
                </c:pt>
                <c:pt idx="1221">
                  <c:v>1.5135109680963978</c:v>
                </c:pt>
                <c:pt idx="1222">
                  <c:v>1.5039002828980301</c:v>
                </c:pt>
                <c:pt idx="1223">
                  <c:v>1.5039002828980301</c:v>
                </c:pt>
                <c:pt idx="1224">
                  <c:v>1.5039502270678895</c:v>
                </c:pt>
                <c:pt idx="1225">
                  <c:v>1.5039002828975754</c:v>
                </c:pt>
                <c:pt idx="1226">
                  <c:v>1.5135109680963978</c:v>
                </c:pt>
                <c:pt idx="1227">
                  <c:v>1.5039502270674348</c:v>
                </c:pt>
                <c:pt idx="1228">
                  <c:v>1.5039502270678895</c:v>
                </c:pt>
                <c:pt idx="1229">
                  <c:v>1.5039002828975754</c:v>
                </c:pt>
                <c:pt idx="1230">
                  <c:v>2.5039502270674348</c:v>
                </c:pt>
                <c:pt idx="1231">
                  <c:v>1.5134610239269932</c:v>
                </c:pt>
                <c:pt idx="1232">
                  <c:v>1.5039002828980301</c:v>
                </c:pt>
                <c:pt idx="1233">
                  <c:v>1.5039002828975754</c:v>
                </c:pt>
                <c:pt idx="1234">
                  <c:v>2.5039502270674348</c:v>
                </c:pt>
                <c:pt idx="1235">
                  <c:v>2.5039002828980301</c:v>
                </c:pt>
                <c:pt idx="1236">
                  <c:v>1.5135109680963978</c:v>
                </c:pt>
                <c:pt idx="1237">
                  <c:v>1.5135109680963978</c:v>
                </c:pt>
                <c:pt idx="1238">
                  <c:v>1.5135109680963978</c:v>
                </c:pt>
                <c:pt idx="1239">
                  <c:v>1.5134610239269932</c:v>
                </c:pt>
                <c:pt idx="1240">
                  <c:v>1.5135109680963978</c:v>
                </c:pt>
                <c:pt idx="1241">
                  <c:v>1.5230217649555016</c:v>
                </c:pt>
                <c:pt idx="1242">
                  <c:v>1.5039502270674348</c:v>
                </c:pt>
                <c:pt idx="1243">
                  <c:v>1.5039502270674348</c:v>
                </c:pt>
                <c:pt idx="1244">
                  <c:v>1.5039002828980301</c:v>
                </c:pt>
                <c:pt idx="1245">
                  <c:v>1.5039502270678895</c:v>
                </c:pt>
                <c:pt idx="1246">
                  <c:v>1.5134610239265385</c:v>
                </c:pt>
                <c:pt idx="1247">
                  <c:v>1.5039502270674348</c:v>
                </c:pt>
                <c:pt idx="1248">
                  <c:v>1.5039502270678895</c:v>
                </c:pt>
                <c:pt idx="1249">
                  <c:v>1.5039002828975754</c:v>
                </c:pt>
                <c:pt idx="1250">
                  <c:v>2.5039502270674348</c:v>
                </c:pt>
                <c:pt idx="1251">
                  <c:v>1.5134610239269932</c:v>
                </c:pt>
                <c:pt idx="1252">
                  <c:v>1.5039002828980301</c:v>
                </c:pt>
                <c:pt idx="1253">
                  <c:v>1.5039002828975754</c:v>
                </c:pt>
                <c:pt idx="1254">
                  <c:v>2.5039502270674348</c:v>
                </c:pt>
                <c:pt idx="1255">
                  <c:v>2.5039002828980301</c:v>
                </c:pt>
                <c:pt idx="1256">
                  <c:v>1.5135109680963978</c:v>
                </c:pt>
                <c:pt idx="1257">
                  <c:v>1.5039502270678895</c:v>
                </c:pt>
                <c:pt idx="1258">
                  <c:v>2.5039502270674348</c:v>
                </c:pt>
                <c:pt idx="1259">
                  <c:v>2.5039002828980301</c:v>
                </c:pt>
                <c:pt idx="1260">
                  <c:v>2.5039502270674348</c:v>
                </c:pt>
                <c:pt idx="1261">
                  <c:v>2.5134610239265385</c:v>
                </c:pt>
                <c:pt idx="1262">
                  <c:v>1.5134610239265385</c:v>
                </c:pt>
                <c:pt idx="1263">
                  <c:v>1.5134610239269932</c:v>
                </c:pt>
                <c:pt idx="1264">
                  <c:v>1.5135109680963978</c:v>
                </c:pt>
                <c:pt idx="1265">
                  <c:v>2.5134610239265385</c:v>
                </c:pt>
                <c:pt idx="1266">
                  <c:v>1.5230717091249062</c:v>
                </c:pt>
                <c:pt idx="1267">
                  <c:v>1.5134610239265385</c:v>
                </c:pt>
                <c:pt idx="1268">
                  <c:v>1.5134610239265385</c:v>
                </c:pt>
                <c:pt idx="1269">
                  <c:v>1.5135109680963978</c:v>
                </c:pt>
                <c:pt idx="1270">
                  <c:v>1.5134610239265385</c:v>
                </c:pt>
                <c:pt idx="1271">
                  <c:v>1.5230717091249062</c:v>
                </c:pt>
                <c:pt idx="1272">
                  <c:v>1.5134610239265385</c:v>
                </c:pt>
                <c:pt idx="1273">
                  <c:v>1.5134610239265385</c:v>
                </c:pt>
                <c:pt idx="1274">
                  <c:v>1.5135109680963978</c:v>
                </c:pt>
                <c:pt idx="1275">
                  <c:v>1.5134610239269932</c:v>
                </c:pt>
                <c:pt idx="1276">
                  <c:v>1.5230717091249062</c:v>
                </c:pt>
                <c:pt idx="1277">
                  <c:v>1.5135109680963978</c:v>
                </c:pt>
                <c:pt idx="1278">
                  <c:v>1.5135109680963978</c:v>
                </c:pt>
                <c:pt idx="1279">
                  <c:v>1.5134610239269932</c:v>
                </c:pt>
                <c:pt idx="1280">
                  <c:v>1.5135109680963978</c:v>
                </c:pt>
                <c:pt idx="1281">
                  <c:v>1.5230217649555016</c:v>
                </c:pt>
                <c:pt idx="1282">
                  <c:v>1.5134610239265385</c:v>
                </c:pt>
                <c:pt idx="1283">
                  <c:v>1.5134610239269932</c:v>
                </c:pt>
                <c:pt idx="1284">
                  <c:v>1.5135109680963978</c:v>
                </c:pt>
                <c:pt idx="1285">
                  <c:v>2.5134610239265385</c:v>
                </c:pt>
                <c:pt idx="1286">
                  <c:v>1.5230717091249062</c:v>
                </c:pt>
                <c:pt idx="1287">
                  <c:v>1.5230717091249062</c:v>
                </c:pt>
                <c:pt idx="1288">
                  <c:v>1.5230717091249062</c:v>
                </c:pt>
                <c:pt idx="1289">
                  <c:v>1.5230217649555016</c:v>
                </c:pt>
                <c:pt idx="1290">
                  <c:v>1.5230717091249062</c:v>
                </c:pt>
                <c:pt idx="1291">
                  <c:v>1.5325825059840099</c:v>
                </c:pt>
                <c:pt idx="1292">
                  <c:v>0.33181407926144857</c:v>
                </c:pt>
                <c:pt idx="1293">
                  <c:v>0.33181407926144857</c:v>
                </c:pt>
                <c:pt idx="1294">
                  <c:v>0.48720466050463074</c:v>
                </c:pt>
                <c:pt idx="1295">
                  <c:v>0.48715471633499874</c:v>
                </c:pt>
                <c:pt idx="1296">
                  <c:v>0.48715471633499874</c:v>
                </c:pt>
                <c:pt idx="1297">
                  <c:v>0.48720466050463074</c:v>
                </c:pt>
                <c:pt idx="1298">
                  <c:v>0.48720466050463074</c:v>
                </c:pt>
                <c:pt idx="1299">
                  <c:v>0.48715471633499874</c:v>
                </c:pt>
                <c:pt idx="1300">
                  <c:v>0.48715471633499874</c:v>
                </c:pt>
                <c:pt idx="1301">
                  <c:v>0.48720466050440336</c:v>
                </c:pt>
                <c:pt idx="1302">
                  <c:v>0.48720466050463074</c:v>
                </c:pt>
                <c:pt idx="1303">
                  <c:v>1.4871547163352261</c:v>
                </c:pt>
                <c:pt idx="1304">
                  <c:v>1.4871547163349987</c:v>
                </c:pt>
                <c:pt idx="1305">
                  <c:v>0.48720466050463074</c:v>
                </c:pt>
                <c:pt idx="1306">
                  <c:v>0.48720466050463074</c:v>
                </c:pt>
                <c:pt idx="1307">
                  <c:v>0.48715471633499874</c:v>
                </c:pt>
                <c:pt idx="1308">
                  <c:v>0.48715471633499874</c:v>
                </c:pt>
                <c:pt idx="1309">
                  <c:v>0.48720466050463074</c:v>
                </c:pt>
                <c:pt idx="1310">
                  <c:v>0.48720466050463074</c:v>
                </c:pt>
                <c:pt idx="1311">
                  <c:v>0.48715471633499874</c:v>
                </c:pt>
                <c:pt idx="1312">
                  <c:v>0.48715471633499874</c:v>
                </c:pt>
                <c:pt idx="1313">
                  <c:v>0.48720466050463074</c:v>
                </c:pt>
                <c:pt idx="1314">
                  <c:v>1.4872046605044034</c:v>
                </c:pt>
                <c:pt idx="1315">
                  <c:v>1.4871547163349987</c:v>
                </c:pt>
                <c:pt idx="1316">
                  <c:v>1.4871547163349987</c:v>
                </c:pt>
                <c:pt idx="1317">
                  <c:v>0.3452133864644793</c:v>
                </c:pt>
                <c:pt idx="1318">
                  <c:v>0.33181407926144857</c:v>
                </c:pt>
                <c:pt idx="1319">
                  <c:v>0.33181407926144857</c:v>
                </c:pt>
                <c:pt idx="1320">
                  <c:v>0.33181407926144857</c:v>
                </c:pt>
                <c:pt idx="1321">
                  <c:v>0.35861269366751003</c:v>
                </c:pt>
                <c:pt idx="1322">
                  <c:v>0.34516344229496099</c:v>
                </c:pt>
                <c:pt idx="1323">
                  <c:v>0.34516344229496099</c:v>
                </c:pt>
                <c:pt idx="1324">
                  <c:v>0.3452133864644793</c:v>
                </c:pt>
                <c:pt idx="1325">
                  <c:v>0.33181407926144857</c:v>
                </c:pt>
                <c:pt idx="1326">
                  <c:v>0.35856274949799172</c:v>
                </c:pt>
                <c:pt idx="1327">
                  <c:v>0.20366447506899021</c:v>
                </c:pt>
                <c:pt idx="1328">
                  <c:v>0.20361453089941506</c:v>
                </c:pt>
                <c:pt idx="1329">
                  <c:v>0.22657457913123835</c:v>
                </c:pt>
                <c:pt idx="1330">
                  <c:v>0.27244473142525294</c:v>
                </c:pt>
                <c:pt idx="1331">
                  <c:v>0.30885403102956843</c:v>
                </c:pt>
                <c:pt idx="1332">
                  <c:v>0.38147285356012617</c:v>
                </c:pt>
                <c:pt idx="1333">
                  <c:v>0.41788215316455535</c:v>
                </c:pt>
                <c:pt idx="1334">
                  <c:v>0.32220339406308085</c:v>
                </c:pt>
              </c:numCache>
            </c:numRef>
          </c:yVal>
          <c:smooth val="0"/>
          <c:extLst>
            <c:ext xmlns:c16="http://schemas.microsoft.com/office/drawing/2014/chart" uri="{C3380CC4-5D6E-409C-BE32-E72D297353CC}">
              <c16:uniqueId val="{00000006-BCF6-4880-BB8D-87D8C8DDBE6F}"/>
            </c:ext>
          </c:extLst>
        </c:ser>
        <c:ser>
          <c:idx val="6"/>
          <c:order val="7"/>
          <c:tx>
            <c:v>PK</c:v>
          </c:tx>
          <c:spPr>
            <a:ln w="25400" cap="rnd">
              <a:noFill/>
              <a:round/>
            </a:ln>
            <a:effectLst/>
          </c:spPr>
          <c:marker>
            <c:symbol val="circle"/>
            <c:size val="2"/>
            <c:spPr>
              <a:solidFill>
                <a:schemeClr val="accent1">
                  <a:lumMod val="60000"/>
                </a:schemeClr>
              </a:solidFill>
              <a:ln w="9525">
                <a:solidFill>
                  <a:schemeClr val="accent1">
                    <a:lumMod val="60000"/>
                  </a:schemeClr>
                </a:solidFill>
              </a:ln>
              <a:effectLst/>
            </c:spPr>
          </c:marker>
          <c:xVal>
            <c:numRef>
              <c:f>Feuil1!$V$4:$V$7024</c:f>
              <c:numCache>
                <c:formatCode>General</c:formatCode>
                <c:ptCount val="7021"/>
                <c:pt idx="0">
                  <c:v>303.17084</c:v>
                </c:pt>
                <c:pt idx="1">
                  <c:v>607.34824000000003</c:v>
                </c:pt>
                <c:pt idx="2">
                  <c:v>709.53833999999995</c:v>
                </c:pt>
                <c:pt idx="3">
                  <c:v>681.50703999999996</c:v>
                </c:pt>
                <c:pt idx="4">
                  <c:v>695.52274</c:v>
                </c:pt>
                <c:pt idx="5">
                  <c:v>723.55403999999999</c:v>
                </c:pt>
                <c:pt idx="6">
                  <c:v>737.56963999999994</c:v>
                </c:pt>
                <c:pt idx="7">
                  <c:v>388.97523999999999</c:v>
                </c:pt>
                <c:pt idx="8">
                  <c:v>388.97523999999999</c:v>
                </c:pt>
                <c:pt idx="9">
                  <c:v>388.97523999999999</c:v>
                </c:pt>
                <c:pt idx="10">
                  <c:v>466.88574</c:v>
                </c:pt>
                <c:pt idx="11">
                  <c:v>406.98573999999996</c:v>
                </c:pt>
                <c:pt idx="12">
                  <c:v>406.98573999999996</c:v>
                </c:pt>
                <c:pt idx="13">
                  <c:v>390.99083999999999</c:v>
                </c:pt>
                <c:pt idx="14">
                  <c:v>390.99083999999999</c:v>
                </c:pt>
                <c:pt idx="15">
                  <c:v>442.96244000000002</c:v>
                </c:pt>
                <c:pt idx="16">
                  <c:v>390.99083999999999</c:v>
                </c:pt>
                <c:pt idx="17">
                  <c:v>390.99083999999999</c:v>
                </c:pt>
                <c:pt idx="18">
                  <c:v>313.08033999999998</c:v>
                </c:pt>
                <c:pt idx="19">
                  <c:v>564.82244000000003</c:v>
                </c:pt>
                <c:pt idx="20">
                  <c:v>484.89623999999998</c:v>
                </c:pt>
                <c:pt idx="21">
                  <c:v>434.94423999999998</c:v>
                </c:pt>
                <c:pt idx="22">
                  <c:v>623.48874000000001</c:v>
                </c:pt>
                <c:pt idx="23">
                  <c:v>623.48874000000001</c:v>
                </c:pt>
                <c:pt idx="24">
                  <c:v>623.48874000000001</c:v>
                </c:pt>
                <c:pt idx="25">
                  <c:v>649.50433999999996</c:v>
                </c:pt>
                <c:pt idx="26">
                  <c:v>607.49374</c:v>
                </c:pt>
                <c:pt idx="27">
                  <c:v>623.48874000000001</c:v>
                </c:pt>
                <c:pt idx="28">
                  <c:v>607.49374</c:v>
                </c:pt>
                <c:pt idx="29">
                  <c:v>607.49374</c:v>
                </c:pt>
                <c:pt idx="30">
                  <c:v>607.49374</c:v>
                </c:pt>
                <c:pt idx="31">
                  <c:v>639.48364000000004</c:v>
                </c:pt>
                <c:pt idx="32">
                  <c:v>623.48874000000001</c:v>
                </c:pt>
                <c:pt idx="33">
                  <c:v>597.47303999999997</c:v>
                </c:pt>
                <c:pt idx="34">
                  <c:v>597.47303999999997</c:v>
                </c:pt>
                <c:pt idx="35">
                  <c:v>639.48364000000004</c:v>
                </c:pt>
                <c:pt idx="36">
                  <c:v>565.44683999999995</c:v>
                </c:pt>
                <c:pt idx="37">
                  <c:v>623.48874000000001</c:v>
                </c:pt>
                <c:pt idx="38">
                  <c:v>595.45744000000002</c:v>
                </c:pt>
                <c:pt idx="39">
                  <c:v>623.48874000000001</c:v>
                </c:pt>
                <c:pt idx="40">
                  <c:v>607.49374</c:v>
                </c:pt>
                <c:pt idx="41">
                  <c:v>609.47303999999997</c:v>
                </c:pt>
                <c:pt idx="42">
                  <c:v>623.52503999999999</c:v>
                </c:pt>
                <c:pt idx="43">
                  <c:v>623.48874000000001</c:v>
                </c:pt>
                <c:pt idx="44">
                  <c:v>623.48874000000001</c:v>
                </c:pt>
                <c:pt idx="45">
                  <c:v>623.48874000000001</c:v>
                </c:pt>
                <c:pt idx="46">
                  <c:v>657.49414000000002</c:v>
                </c:pt>
                <c:pt idx="47">
                  <c:v>639.48364000000004</c:v>
                </c:pt>
                <c:pt idx="48">
                  <c:v>623.48874000000001</c:v>
                </c:pt>
                <c:pt idx="49">
                  <c:v>623.48874000000001</c:v>
                </c:pt>
                <c:pt idx="50">
                  <c:v>607.49374</c:v>
                </c:pt>
                <c:pt idx="51">
                  <c:v>623.48874000000001</c:v>
                </c:pt>
                <c:pt idx="52">
                  <c:v>573.48833999999999</c:v>
                </c:pt>
                <c:pt idx="53">
                  <c:v>621.47303999999997</c:v>
                </c:pt>
                <c:pt idx="54">
                  <c:v>557.49333999999999</c:v>
                </c:pt>
                <c:pt idx="55">
                  <c:v>579.46244000000002</c:v>
                </c:pt>
                <c:pt idx="56">
                  <c:v>607.49374</c:v>
                </c:pt>
                <c:pt idx="57">
                  <c:v>623.48874000000001</c:v>
                </c:pt>
                <c:pt idx="58">
                  <c:v>607.49374</c:v>
                </c:pt>
                <c:pt idx="59">
                  <c:v>639.48364000000004</c:v>
                </c:pt>
                <c:pt idx="60">
                  <c:v>655.47853999999995</c:v>
                </c:pt>
                <c:pt idx="61">
                  <c:v>625.50433999999996</c:v>
                </c:pt>
                <c:pt idx="62">
                  <c:v>565.48324000000002</c:v>
                </c:pt>
                <c:pt idx="63">
                  <c:v>609.50944000000004</c:v>
                </c:pt>
                <c:pt idx="64">
                  <c:v>593.51454000000001</c:v>
                </c:pt>
                <c:pt idx="65">
                  <c:v>613.46794</c:v>
                </c:pt>
                <c:pt idx="66">
                  <c:v>597.47303999999997</c:v>
                </c:pt>
                <c:pt idx="67">
                  <c:v>597.47303999999997</c:v>
                </c:pt>
                <c:pt idx="68">
                  <c:v>597.47303999999997</c:v>
                </c:pt>
                <c:pt idx="69">
                  <c:v>597.47303999999997</c:v>
                </c:pt>
                <c:pt idx="70">
                  <c:v>547.47263999999996</c:v>
                </c:pt>
                <c:pt idx="71">
                  <c:v>545.45704000000001</c:v>
                </c:pt>
                <c:pt idx="72">
                  <c:v>563.46753999999999</c:v>
                </c:pt>
                <c:pt idx="73">
                  <c:v>563.46753999999999</c:v>
                </c:pt>
                <c:pt idx="74">
                  <c:v>639.48364000000004</c:v>
                </c:pt>
                <c:pt idx="75">
                  <c:v>639.48364000000004</c:v>
                </c:pt>
                <c:pt idx="76">
                  <c:v>623.48874000000001</c:v>
                </c:pt>
                <c:pt idx="77">
                  <c:v>625.50433999999996</c:v>
                </c:pt>
                <c:pt idx="78">
                  <c:v>625.50433999999996</c:v>
                </c:pt>
                <c:pt idx="79">
                  <c:v>597.47303999999997</c:v>
                </c:pt>
                <c:pt idx="80">
                  <c:v>613.46794</c:v>
                </c:pt>
                <c:pt idx="81">
                  <c:v>597.47303999999997</c:v>
                </c:pt>
                <c:pt idx="82">
                  <c:v>597.47303999999997</c:v>
                </c:pt>
                <c:pt idx="83">
                  <c:v>597.47303999999997</c:v>
                </c:pt>
                <c:pt idx="84">
                  <c:v>623.48874000000001</c:v>
                </c:pt>
                <c:pt idx="85">
                  <c:v>639.48364000000004</c:v>
                </c:pt>
                <c:pt idx="86">
                  <c:v>639.48364000000004</c:v>
                </c:pt>
                <c:pt idx="87">
                  <c:v>597.47303999999997</c:v>
                </c:pt>
                <c:pt idx="88">
                  <c:v>581.47813999999994</c:v>
                </c:pt>
                <c:pt idx="89">
                  <c:v>607.49374</c:v>
                </c:pt>
                <c:pt idx="90">
                  <c:v>597.47303999999997</c:v>
                </c:pt>
                <c:pt idx="91">
                  <c:v>579.46244000000002</c:v>
                </c:pt>
                <c:pt idx="92">
                  <c:v>553.44683999999995</c:v>
                </c:pt>
                <c:pt idx="93">
                  <c:v>581.47813999999994</c:v>
                </c:pt>
                <c:pt idx="94">
                  <c:v>597.47303999999997</c:v>
                </c:pt>
                <c:pt idx="95">
                  <c:v>597.47303999999997</c:v>
                </c:pt>
                <c:pt idx="96">
                  <c:v>623.48874000000001</c:v>
                </c:pt>
                <c:pt idx="97">
                  <c:v>597.47303999999997</c:v>
                </c:pt>
                <c:pt idx="98">
                  <c:v>597.47303999999997</c:v>
                </c:pt>
                <c:pt idx="99">
                  <c:v>625.50433999999996</c:v>
                </c:pt>
                <c:pt idx="100">
                  <c:v>625.50433999999996</c:v>
                </c:pt>
                <c:pt idx="101">
                  <c:v>613.46794</c:v>
                </c:pt>
                <c:pt idx="102">
                  <c:v>613.46794</c:v>
                </c:pt>
                <c:pt idx="103">
                  <c:v>597.47303999999997</c:v>
                </c:pt>
                <c:pt idx="104">
                  <c:v>597.47303999999997</c:v>
                </c:pt>
                <c:pt idx="105">
                  <c:v>615.48364000000004</c:v>
                </c:pt>
                <c:pt idx="106">
                  <c:v>492.27834000000001</c:v>
                </c:pt>
                <c:pt idx="107">
                  <c:v>387.27463999999998</c:v>
                </c:pt>
                <c:pt idx="108">
                  <c:v>804.48983999999996</c:v>
                </c:pt>
                <c:pt idx="109">
                  <c:v>916.52703999999994</c:v>
                </c:pt>
                <c:pt idx="110">
                  <c:v>841.54254000000003</c:v>
                </c:pt>
                <c:pt idx="111">
                  <c:v>734.46903999999995</c:v>
                </c:pt>
                <c:pt idx="112">
                  <c:v>688.42723999999998</c:v>
                </c:pt>
                <c:pt idx="113">
                  <c:v>720.45344</c:v>
                </c:pt>
                <c:pt idx="114">
                  <c:v>704.45853999999997</c:v>
                </c:pt>
                <c:pt idx="115">
                  <c:v>748.44834000000003</c:v>
                </c:pt>
                <c:pt idx="116">
                  <c:v>718.47414000000003</c:v>
                </c:pt>
                <c:pt idx="117">
                  <c:v>749.51634000000001</c:v>
                </c:pt>
                <c:pt idx="118">
                  <c:v>748.48473999999999</c:v>
                </c:pt>
                <c:pt idx="119">
                  <c:v>1056.6504399999999</c:v>
                </c:pt>
                <c:pt idx="120">
                  <c:v>319.15454</c:v>
                </c:pt>
                <c:pt idx="121">
                  <c:v>692.29503999999997</c:v>
                </c:pt>
                <c:pt idx="122">
                  <c:v>877.49494000000004</c:v>
                </c:pt>
                <c:pt idx="123">
                  <c:v>891.51063999999997</c:v>
                </c:pt>
                <c:pt idx="124">
                  <c:v>859.48443999999995</c:v>
                </c:pt>
                <c:pt idx="125">
                  <c:v>873.50004000000001</c:v>
                </c:pt>
                <c:pt idx="126">
                  <c:v>891.51063999999997</c:v>
                </c:pt>
                <c:pt idx="127">
                  <c:v>905.52624000000003</c:v>
                </c:pt>
                <c:pt idx="128">
                  <c:v>873.50004000000001</c:v>
                </c:pt>
                <c:pt idx="129">
                  <c:v>887.51573999999994</c:v>
                </c:pt>
                <c:pt idx="130">
                  <c:v>877.56373999999994</c:v>
                </c:pt>
                <c:pt idx="131">
                  <c:v>919.57424000000003</c:v>
                </c:pt>
                <c:pt idx="132">
                  <c:v>961.58483999999999</c:v>
                </c:pt>
                <c:pt idx="133">
                  <c:v>975.60054000000002</c:v>
                </c:pt>
                <c:pt idx="134">
                  <c:v>373.25903999999997</c:v>
                </c:pt>
                <c:pt idx="135">
                  <c:v>387.23833999999999</c:v>
                </c:pt>
                <c:pt idx="136">
                  <c:v>517.30133999999998</c:v>
                </c:pt>
                <c:pt idx="137">
                  <c:v>531.31693999999993</c:v>
                </c:pt>
                <c:pt idx="138">
                  <c:v>297.20663999999999</c:v>
                </c:pt>
                <c:pt idx="139">
                  <c:v>454.31684000000001</c:v>
                </c:pt>
                <c:pt idx="140">
                  <c:v>470.31183999999996</c:v>
                </c:pt>
                <c:pt idx="141">
                  <c:v>470.31183999999996</c:v>
                </c:pt>
                <c:pt idx="142">
                  <c:v>526.33803999999998</c:v>
                </c:pt>
                <c:pt idx="143">
                  <c:v>635.27354000000003</c:v>
                </c:pt>
                <c:pt idx="144">
                  <c:v>494.25763999999998</c:v>
                </c:pt>
                <c:pt idx="145">
                  <c:v>508.27333999999996</c:v>
                </c:pt>
                <c:pt idx="146">
                  <c:v>814.45893999999998</c:v>
                </c:pt>
                <c:pt idx="147">
                  <c:v>573.34273999999994</c:v>
                </c:pt>
                <c:pt idx="148">
                  <c:v>557.34784000000002</c:v>
                </c:pt>
                <c:pt idx="149">
                  <c:v>862.51643999999999</c:v>
                </c:pt>
                <c:pt idx="150">
                  <c:v>885.53243999999995</c:v>
                </c:pt>
                <c:pt idx="151">
                  <c:v>756.32313999999997</c:v>
                </c:pt>
                <c:pt idx="152">
                  <c:v>754.30754000000002</c:v>
                </c:pt>
                <c:pt idx="153">
                  <c:v>698.31763999999998</c:v>
                </c:pt>
                <c:pt idx="154">
                  <c:v>642.32784000000004</c:v>
                </c:pt>
                <c:pt idx="155">
                  <c:v>640.31214</c:v>
                </c:pt>
                <c:pt idx="156">
                  <c:v>656.30714</c:v>
                </c:pt>
                <c:pt idx="157">
                  <c:v>926.51134000000002</c:v>
                </c:pt>
                <c:pt idx="158">
                  <c:v>924.49573999999996</c:v>
                </c:pt>
                <c:pt idx="159">
                  <c:v>914.56294000000003</c:v>
                </c:pt>
                <c:pt idx="160">
                  <c:v>926.51134000000002</c:v>
                </c:pt>
                <c:pt idx="161">
                  <c:v>1056.5743399999999</c:v>
                </c:pt>
                <c:pt idx="162">
                  <c:v>445.16113999999999</c:v>
                </c:pt>
                <c:pt idx="163">
                  <c:v>458.19274000000001</c:v>
                </c:pt>
                <c:pt idx="164">
                  <c:v>479.12214</c:v>
                </c:pt>
                <c:pt idx="165">
                  <c:v>461.15603999999996</c:v>
                </c:pt>
                <c:pt idx="166">
                  <c:v>432.04863999999998</c:v>
                </c:pt>
                <c:pt idx="167">
                  <c:v>398.08763999999996</c:v>
                </c:pt>
                <c:pt idx="168">
                  <c:v>399.11923999999999</c:v>
                </c:pt>
                <c:pt idx="169">
                  <c:v>558.25644</c:v>
                </c:pt>
                <c:pt idx="170">
                  <c:v>339.08684</c:v>
                </c:pt>
                <c:pt idx="171">
                  <c:v>671.43704000000002</c:v>
                </c:pt>
                <c:pt idx="172">
                  <c:v>591.38973999999996</c:v>
                </c:pt>
                <c:pt idx="173">
                  <c:v>143.10723999999999</c:v>
                </c:pt>
                <c:pt idx="174">
                  <c:v>157.12284</c:v>
                </c:pt>
                <c:pt idx="175">
                  <c:v>173.11774</c:v>
                </c:pt>
                <c:pt idx="176">
                  <c:v>173.11774</c:v>
                </c:pt>
                <c:pt idx="177">
                  <c:v>173.11774</c:v>
                </c:pt>
                <c:pt idx="178">
                  <c:v>173.11774</c:v>
                </c:pt>
                <c:pt idx="179">
                  <c:v>157.12284</c:v>
                </c:pt>
                <c:pt idx="180">
                  <c:v>157.12284</c:v>
                </c:pt>
                <c:pt idx="181">
                  <c:v>157.12284</c:v>
                </c:pt>
                <c:pt idx="182">
                  <c:v>157.12284</c:v>
                </c:pt>
                <c:pt idx="183">
                  <c:v>157.12284</c:v>
                </c:pt>
                <c:pt idx="184">
                  <c:v>157.12284</c:v>
                </c:pt>
                <c:pt idx="185">
                  <c:v>199.16983999999999</c:v>
                </c:pt>
                <c:pt idx="186">
                  <c:v>171.13853999999998</c:v>
                </c:pt>
                <c:pt idx="187">
                  <c:v>171.13853999999998</c:v>
                </c:pt>
                <c:pt idx="188">
                  <c:v>185.15413999999998</c:v>
                </c:pt>
                <c:pt idx="189">
                  <c:v>199.16983999999999</c:v>
                </c:pt>
                <c:pt idx="190">
                  <c:v>185.15413999999998</c:v>
                </c:pt>
                <c:pt idx="191">
                  <c:v>185.15413999999998</c:v>
                </c:pt>
                <c:pt idx="192">
                  <c:v>185.15413999999998</c:v>
                </c:pt>
                <c:pt idx="193">
                  <c:v>185.15413999999998</c:v>
                </c:pt>
                <c:pt idx="194">
                  <c:v>185.15413999999998</c:v>
                </c:pt>
                <c:pt idx="195">
                  <c:v>185.15413999999998</c:v>
                </c:pt>
                <c:pt idx="196">
                  <c:v>185.15413999999998</c:v>
                </c:pt>
                <c:pt idx="197">
                  <c:v>185.15413999999998</c:v>
                </c:pt>
                <c:pt idx="198">
                  <c:v>185.15413999999998</c:v>
                </c:pt>
                <c:pt idx="199">
                  <c:v>201.14903999999999</c:v>
                </c:pt>
                <c:pt idx="200">
                  <c:v>199.16983999999999</c:v>
                </c:pt>
                <c:pt idx="201">
                  <c:v>199.16983999999999</c:v>
                </c:pt>
                <c:pt idx="202">
                  <c:v>199.16983999999999</c:v>
                </c:pt>
                <c:pt idx="203">
                  <c:v>213.18544</c:v>
                </c:pt>
                <c:pt idx="204">
                  <c:v>213.18544</c:v>
                </c:pt>
                <c:pt idx="205">
                  <c:v>213.18544</c:v>
                </c:pt>
                <c:pt idx="206">
                  <c:v>398.16033999999996</c:v>
                </c:pt>
                <c:pt idx="207">
                  <c:v>478.22293999999999</c:v>
                </c:pt>
                <c:pt idx="208">
                  <c:v>325.07123999999999</c:v>
                </c:pt>
                <c:pt idx="209">
                  <c:v>311.05554000000001</c:v>
                </c:pt>
                <c:pt idx="210">
                  <c:v>339.08684</c:v>
                </c:pt>
                <c:pt idx="211">
                  <c:v>343.08184</c:v>
                </c:pt>
                <c:pt idx="212">
                  <c:v>636.14994000000002</c:v>
                </c:pt>
                <c:pt idx="213">
                  <c:v>313.07123999999999</c:v>
                </c:pt>
                <c:pt idx="214">
                  <c:v>478.25934000000001</c:v>
                </c:pt>
                <c:pt idx="215">
                  <c:v>480.27503999999999</c:v>
                </c:pt>
                <c:pt idx="216">
                  <c:v>529.27023999999994</c:v>
                </c:pt>
                <c:pt idx="217">
                  <c:v>432.25383999999997</c:v>
                </c:pt>
                <c:pt idx="218">
                  <c:v>434.26954000000001</c:v>
                </c:pt>
                <c:pt idx="219">
                  <c:v>476.28013999999996</c:v>
                </c:pt>
                <c:pt idx="220">
                  <c:v>494.29064</c:v>
                </c:pt>
                <c:pt idx="221">
                  <c:v>466.29573999999997</c:v>
                </c:pt>
                <c:pt idx="222">
                  <c:v>508.30633999999998</c:v>
                </c:pt>
                <c:pt idx="223">
                  <c:v>434.26954000000001</c:v>
                </c:pt>
                <c:pt idx="224">
                  <c:v>466.29573999999997</c:v>
                </c:pt>
                <c:pt idx="225">
                  <c:v>452.28013999999996</c:v>
                </c:pt>
                <c:pt idx="226">
                  <c:v>494.29064</c:v>
                </c:pt>
                <c:pt idx="227">
                  <c:v>500.26483999999999</c:v>
                </c:pt>
                <c:pt idx="228">
                  <c:v>482.25423999999998</c:v>
                </c:pt>
                <c:pt idx="229">
                  <c:v>542.27544</c:v>
                </c:pt>
                <c:pt idx="230">
                  <c:v>542.27544</c:v>
                </c:pt>
                <c:pt idx="231">
                  <c:v>584.28593999999998</c:v>
                </c:pt>
                <c:pt idx="232">
                  <c:v>584.28593999999998</c:v>
                </c:pt>
                <c:pt idx="233">
                  <c:v>584.28593999999998</c:v>
                </c:pt>
                <c:pt idx="234">
                  <c:v>566.27544</c:v>
                </c:pt>
                <c:pt idx="235">
                  <c:v>524.26483999999994</c:v>
                </c:pt>
                <c:pt idx="236">
                  <c:v>508.26993999999996</c:v>
                </c:pt>
                <c:pt idx="237">
                  <c:v>566.27544</c:v>
                </c:pt>
                <c:pt idx="238">
                  <c:v>524.26483999999994</c:v>
                </c:pt>
                <c:pt idx="239">
                  <c:v>508.26993999999996</c:v>
                </c:pt>
                <c:pt idx="240">
                  <c:v>524.26483999999994</c:v>
                </c:pt>
                <c:pt idx="241">
                  <c:v>482.25423999999998</c:v>
                </c:pt>
                <c:pt idx="242">
                  <c:v>482.25423999999998</c:v>
                </c:pt>
                <c:pt idx="243">
                  <c:v>482.25423999999998</c:v>
                </c:pt>
                <c:pt idx="244">
                  <c:v>547.28084000000001</c:v>
                </c:pt>
                <c:pt idx="245">
                  <c:v>549.29643999999996</c:v>
                </c:pt>
                <c:pt idx="246">
                  <c:v>529.27023999999994</c:v>
                </c:pt>
                <c:pt idx="247">
                  <c:v>304.05833999999999</c:v>
                </c:pt>
                <c:pt idx="248">
                  <c:v>288.06344000000001</c:v>
                </c:pt>
                <c:pt idx="249">
                  <c:v>272.06853999999998</c:v>
                </c:pt>
                <c:pt idx="250">
                  <c:v>332.08963999999997</c:v>
                </c:pt>
                <c:pt idx="251">
                  <c:v>318.07393999999999</c:v>
                </c:pt>
                <c:pt idx="252">
                  <c:v>302.07903999999996</c:v>
                </c:pt>
                <c:pt idx="253">
                  <c:v>434.12133999999998</c:v>
                </c:pt>
                <c:pt idx="254">
                  <c:v>566.16354000000001</c:v>
                </c:pt>
                <c:pt idx="255">
                  <c:v>580.17923999999994</c:v>
                </c:pt>
                <c:pt idx="256">
                  <c:v>596.17413999999997</c:v>
                </c:pt>
                <c:pt idx="257">
                  <c:v>742.23203999999998</c:v>
                </c:pt>
                <c:pt idx="258">
                  <c:v>758.20583999999997</c:v>
                </c:pt>
                <c:pt idx="259">
                  <c:v>666.17963999999995</c:v>
                </c:pt>
                <c:pt idx="260">
                  <c:v>652.16394000000003</c:v>
                </c:pt>
                <c:pt idx="261">
                  <c:v>596.17413999999997</c:v>
                </c:pt>
                <c:pt idx="262">
                  <c:v>434.12133999999998</c:v>
                </c:pt>
                <c:pt idx="263">
                  <c:v>566.16354000000001</c:v>
                </c:pt>
                <c:pt idx="264">
                  <c:v>596.17413999999997</c:v>
                </c:pt>
                <c:pt idx="265">
                  <c:v>596.17413999999997</c:v>
                </c:pt>
                <c:pt idx="266">
                  <c:v>580.17923999999994</c:v>
                </c:pt>
                <c:pt idx="267">
                  <c:v>580.17923999999994</c:v>
                </c:pt>
                <c:pt idx="268">
                  <c:v>758.22694000000001</c:v>
                </c:pt>
                <c:pt idx="269">
                  <c:v>712.22144000000003</c:v>
                </c:pt>
                <c:pt idx="270">
                  <c:v>742.23203999999998</c:v>
                </c:pt>
                <c:pt idx="271">
                  <c:v>728.21644000000003</c:v>
                </c:pt>
                <c:pt idx="272">
                  <c:v>758.22694000000001</c:v>
                </c:pt>
                <c:pt idx="273">
                  <c:v>742.23203999999998</c:v>
                </c:pt>
                <c:pt idx="274">
                  <c:v>758.22694000000001</c:v>
                </c:pt>
                <c:pt idx="275">
                  <c:v>476.13184000000001</c:v>
                </c:pt>
                <c:pt idx="276">
                  <c:v>520.12173999999993</c:v>
                </c:pt>
                <c:pt idx="277">
                  <c:v>580.15814</c:v>
                </c:pt>
                <c:pt idx="278">
                  <c:v>596.15304000000003</c:v>
                </c:pt>
                <c:pt idx="279">
                  <c:v>758.20583999999997</c:v>
                </c:pt>
                <c:pt idx="280">
                  <c:v>682.17453999999998</c:v>
                </c:pt>
                <c:pt idx="281">
                  <c:v>726.21604000000002</c:v>
                </c:pt>
                <c:pt idx="282">
                  <c:v>638.18474000000003</c:v>
                </c:pt>
                <c:pt idx="283">
                  <c:v>638.18474000000003</c:v>
                </c:pt>
                <c:pt idx="284">
                  <c:v>682.17453999999998</c:v>
                </c:pt>
                <c:pt idx="285">
                  <c:v>682.17453999999998</c:v>
                </c:pt>
                <c:pt idx="286">
                  <c:v>696.19014000000004</c:v>
                </c:pt>
                <c:pt idx="287">
                  <c:v>742.21093999999994</c:v>
                </c:pt>
                <c:pt idx="288">
                  <c:v>758.20583999999997</c:v>
                </c:pt>
                <c:pt idx="289">
                  <c:v>920.25864000000001</c:v>
                </c:pt>
                <c:pt idx="290">
                  <c:v>772.22144000000003</c:v>
                </c:pt>
                <c:pt idx="291">
                  <c:v>680.19524000000001</c:v>
                </c:pt>
                <c:pt idx="292">
                  <c:v>724.18513999999993</c:v>
                </c:pt>
                <c:pt idx="293">
                  <c:v>784.22144000000003</c:v>
                </c:pt>
                <c:pt idx="294">
                  <c:v>828.21133999999995</c:v>
                </c:pt>
                <c:pt idx="295">
                  <c:v>828.21133999999995</c:v>
                </c:pt>
                <c:pt idx="296">
                  <c:v>844.20623999999998</c:v>
                </c:pt>
                <c:pt idx="297">
                  <c:v>858.22184000000004</c:v>
                </c:pt>
                <c:pt idx="298">
                  <c:v>914.21173999999996</c:v>
                </c:pt>
                <c:pt idx="299">
                  <c:v>844.20623999999998</c:v>
                </c:pt>
                <c:pt idx="300">
                  <c:v>960.25354000000004</c:v>
                </c:pt>
                <c:pt idx="301">
                  <c:v>990.26414</c:v>
                </c:pt>
                <c:pt idx="302">
                  <c:v>1080.31104</c:v>
                </c:pt>
                <c:pt idx="303">
                  <c:v>1110.3216399999999</c:v>
                </c:pt>
                <c:pt idx="304">
                  <c:v>1166.3114399999999</c:v>
                </c:pt>
                <c:pt idx="305">
                  <c:v>1166.3114399999999</c:v>
                </c:pt>
                <c:pt idx="306">
                  <c:v>1196.32204</c:v>
                </c:pt>
                <c:pt idx="307">
                  <c:v>920.25864000000001</c:v>
                </c:pt>
                <c:pt idx="308">
                  <c:v>1082.3114399999999</c:v>
                </c:pt>
                <c:pt idx="309">
                  <c:v>888.26883999999995</c:v>
                </c:pt>
                <c:pt idx="310">
                  <c:v>1244.3431399999999</c:v>
                </c:pt>
                <c:pt idx="311">
                  <c:v>1730.48054</c:v>
                </c:pt>
                <c:pt idx="312">
                  <c:v>694.17453999999998</c:v>
                </c:pt>
                <c:pt idx="313">
                  <c:v>1168.2907399999999</c:v>
                </c:pt>
                <c:pt idx="314">
                  <c:v>1110.3216399999999</c:v>
                </c:pt>
                <c:pt idx="315">
                  <c:v>596.17413999999997</c:v>
                </c:pt>
                <c:pt idx="316">
                  <c:v>934.27433999999994</c:v>
                </c:pt>
                <c:pt idx="317">
                  <c:v>1082.29034</c:v>
                </c:pt>
                <c:pt idx="318">
                  <c:v>1096.3060399999999</c:v>
                </c:pt>
                <c:pt idx="319">
                  <c:v>904.26373999999998</c:v>
                </c:pt>
                <c:pt idx="320">
                  <c:v>1066.2954400000001</c:v>
                </c:pt>
                <c:pt idx="321">
                  <c:v>934.27433999999994</c:v>
                </c:pt>
                <c:pt idx="322">
                  <c:v>1096.3060399999999</c:v>
                </c:pt>
                <c:pt idx="323">
                  <c:v>1080.31104</c:v>
                </c:pt>
                <c:pt idx="324">
                  <c:v>1110.3216399999999</c:v>
                </c:pt>
                <c:pt idx="325">
                  <c:v>622.18984</c:v>
                </c:pt>
                <c:pt idx="326">
                  <c:v>742.23203999999998</c:v>
                </c:pt>
                <c:pt idx="327">
                  <c:v>862.25314000000003</c:v>
                </c:pt>
                <c:pt idx="328">
                  <c:v>1024.3060399999999</c:v>
                </c:pt>
                <c:pt idx="329">
                  <c:v>682.17453999999998</c:v>
                </c:pt>
                <c:pt idx="330">
                  <c:v>878.24814000000003</c:v>
                </c:pt>
                <c:pt idx="331">
                  <c:v>964.24843999999996</c:v>
                </c:pt>
                <c:pt idx="332">
                  <c:v>742.21093999999994</c:v>
                </c:pt>
                <c:pt idx="333">
                  <c:v>918.27944000000002</c:v>
                </c:pt>
                <c:pt idx="334">
                  <c:v>404.11073999999996</c:v>
                </c:pt>
                <c:pt idx="335">
                  <c:v>404.11073999999996</c:v>
                </c:pt>
                <c:pt idx="336">
                  <c:v>418.12644</c:v>
                </c:pt>
                <c:pt idx="337">
                  <c:v>580.17923999999994</c:v>
                </c:pt>
                <c:pt idx="338">
                  <c:v>434.12133999999998</c:v>
                </c:pt>
                <c:pt idx="339">
                  <c:v>434.12133999999998</c:v>
                </c:pt>
                <c:pt idx="340">
                  <c:v>450.11624</c:v>
                </c:pt>
                <c:pt idx="341">
                  <c:v>582.15854000000002</c:v>
                </c:pt>
                <c:pt idx="342">
                  <c:v>596.17413999999997</c:v>
                </c:pt>
                <c:pt idx="343">
                  <c:v>612.16904</c:v>
                </c:pt>
                <c:pt idx="344">
                  <c:v>744.21133999999995</c:v>
                </c:pt>
                <c:pt idx="345">
                  <c:v>602.12724000000003</c:v>
                </c:pt>
                <c:pt idx="346">
                  <c:v>758.20583999999997</c:v>
                </c:pt>
                <c:pt idx="347">
                  <c:v>864.23244</c:v>
                </c:pt>
                <c:pt idx="348">
                  <c:v>890.24814000000003</c:v>
                </c:pt>
                <c:pt idx="349">
                  <c:v>920.25864000000001</c:v>
                </c:pt>
                <c:pt idx="350">
                  <c:v>950.26923999999997</c:v>
                </c:pt>
                <c:pt idx="351">
                  <c:v>904.26373999999998</c:v>
                </c:pt>
                <c:pt idx="352">
                  <c:v>748.18513999999993</c:v>
                </c:pt>
                <c:pt idx="353">
                  <c:v>612.16904</c:v>
                </c:pt>
                <c:pt idx="354">
                  <c:v>492.12684000000002</c:v>
                </c:pt>
                <c:pt idx="355">
                  <c:v>450.11624</c:v>
                </c:pt>
                <c:pt idx="356">
                  <c:v>596.17413999999997</c:v>
                </c:pt>
                <c:pt idx="357">
                  <c:v>774.22184000000004</c:v>
                </c:pt>
                <c:pt idx="358">
                  <c:v>612.16904</c:v>
                </c:pt>
                <c:pt idx="359">
                  <c:v>582.15854000000002</c:v>
                </c:pt>
                <c:pt idx="360">
                  <c:v>612.16904</c:v>
                </c:pt>
                <c:pt idx="361">
                  <c:v>612.16904</c:v>
                </c:pt>
                <c:pt idx="362">
                  <c:v>612.16904</c:v>
                </c:pt>
                <c:pt idx="363">
                  <c:v>596.17413999999997</c:v>
                </c:pt>
                <c:pt idx="364">
                  <c:v>626.14833999999996</c:v>
                </c:pt>
                <c:pt idx="365">
                  <c:v>612.16904</c:v>
                </c:pt>
                <c:pt idx="366">
                  <c:v>596.17413999999997</c:v>
                </c:pt>
                <c:pt idx="367">
                  <c:v>612.16904</c:v>
                </c:pt>
                <c:pt idx="368">
                  <c:v>612.16904</c:v>
                </c:pt>
                <c:pt idx="369">
                  <c:v>728.21644000000003</c:v>
                </c:pt>
                <c:pt idx="370">
                  <c:v>758.22694000000001</c:v>
                </c:pt>
                <c:pt idx="371">
                  <c:v>744.21133999999995</c:v>
                </c:pt>
                <c:pt idx="372">
                  <c:v>774.22184000000004</c:v>
                </c:pt>
                <c:pt idx="373">
                  <c:v>758.22694000000001</c:v>
                </c:pt>
                <c:pt idx="374">
                  <c:v>758.22694000000001</c:v>
                </c:pt>
                <c:pt idx="375">
                  <c:v>920.27973999999995</c:v>
                </c:pt>
                <c:pt idx="376">
                  <c:v>492.12684000000002</c:v>
                </c:pt>
                <c:pt idx="377">
                  <c:v>492.12684000000002</c:v>
                </c:pt>
                <c:pt idx="378">
                  <c:v>522.10094000000004</c:v>
                </c:pt>
                <c:pt idx="379">
                  <c:v>536.11663999999996</c:v>
                </c:pt>
                <c:pt idx="380">
                  <c:v>536.11663999999996</c:v>
                </c:pt>
                <c:pt idx="381">
                  <c:v>566.12724000000003</c:v>
                </c:pt>
                <c:pt idx="382">
                  <c:v>602.12724000000003</c:v>
                </c:pt>
                <c:pt idx="383">
                  <c:v>622.11703999999997</c:v>
                </c:pt>
                <c:pt idx="384">
                  <c:v>596.15304000000003</c:v>
                </c:pt>
                <c:pt idx="385">
                  <c:v>612.14793999999995</c:v>
                </c:pt>
                <c:pt idx="386">
                  <c:v>728.19524000000001</c:v>
                </c:pt>
                <c:pt idx="387">
                  <c:v>744.19014000000004</c:v>
                </c:pt>
                <c:pt idx="388">
                  <c:v>698.16944000000001</c:v>
                </c:pt>
                <c:pt idx="389">
                  <c:v>758.20583999999997</c:v>
                </c:pt>
                <c:pt idx="390">
                  <c:v>818.22694000000001</c:v>
                </c:pt>
                <c:pt idx="391">
                  <c:v>818.22694000000001</c:v>
                </c:pt>
                <c:pt idx="392">
                  <c:v>638.18474000000003</c:v>
                </c:pt>
                <c:pt idx="393">
                  <c:v>748.18513999999993</c:v>
                </c:pt>
                <c:pt idx="394">
                  <c:v>712.14873999999998</c:v>
                </c:pt>
                <c:pt idx="395">
                  <c:v>712.14873999999998</c:v>
                </c:pt>
                <c:pt idx="396">
                  <c:v>758.20583999999997</c:v>
                </c:pt>
                <c:pt idx="397">
                  <c:v>654.17963999999995</c:v>
                </c:pt>
                <c:pt idx="398">
                  <c:v>698.16944000000001</c:v>
                </c:pt>
                <c:pt idx="399">
                  <c:v>696.19014000000004</c:v>
                </c:pt>
                <c:pt idx="400">
                  <c:v>712.18513999999993</c:v>
                </c:pt>
                <c:pt idx="401">
                  <c:v>784.16984000000002</c:v>
                </c:pt>
                <c:pt idx="402">
                  <c:v>758.20583999999997</c:v>
                </c:pt>
                <c:pt idx="403">
                  <c:v>758.20583999999997</c:v>
                </c:pt>
                <c:pt idx="404">
                  <c:v>774.20074</c:v>
                </c:pt>
                <c:pt idx="405">
                  <c:v>774.20074</c:v>
                </c:pt>
                <c:pt idx="406">
                  <c:v>788.21644000000003</c:v>
                </c:pt>
                <c:pt idx="407">
                  <c:v>844.20623999999998</c:v>
                </c:pt>
                <c:pt idx="408">
                  <c:v>860.20114000000001</c:v>
                </c:pt>
                <c:pt idx="409">
                  <c:v>874.21683999999993</c:v>
                </c:pt>
                <c:pt idx="410">
                  <c:v>930.20663999999999</c:v>
                </c:pt>
                <c:pt idx="411">
                  <c:v>936.25354000000004</c:v>
                </c:pt>
                <c:pt idx="412">
                  <c:v>774.20074</c:v>
                </c:pt>
                <c:pt idx="413">
                  <c:v>860.20114000000001</c:v>
                </c:pt>
                <c:pt idx="414">
                  <c:v>890.24814000000003</c:v>
                </c:pt>
                <c:pt idx="415">
                  <c:v>1126.31654</c:v>
                </c:pt>
                <c:pt idx="416">
                  <c:v>1182.3064400000001</c:v>
                </c:pt>
                <c:pt idx="417">
                  <c:v>1198.30134</c:v>
                </c:pt>
                <c:pt idx="418">
                  <c:v>1212.3169399999999</c:v>
                </c:pt>
                <c:pt idx="419">
                  <c:v>860.22223999999994</c:v>
                </c:pt>
                <c:pt idx="420">
                  <c:v>920.25864000000001</c:v>
                </c:pt>
                <c:pt idx="421">
                  <c:v>936.25354000000004</c:v>
                </c:pt>
                <c:pt idx="422">
                  <c:v>950.26923999999997</c:v>
                </c:pt>
                <c:pt idx="423">
                  <c:v>980.27973999999995</c:v>
                </c:pt>
                <c:pt idx="424">
                  <c:v>1082.3114399999999</c:v>
                </c:pt>
                <c:pt idx="425">
                  <c:v>1098.3064400000001</c:v>
                </c:pt>
                <c:pt idx="426">
                  <c:v>1112.32204</c:v>
                </c:pt>
                <c:pt idx="427">
                  <c:v>1098.2852399999999</c:v>
                </c:pt>
                <c:pt idx="428">
                  <c:v>1112.3009400000001</c:v>
                </c:pt>
                <c:pt idx="429">
                  <c:v>1126.31654</c:v>
                </c:pt>
                <c:pt idx="430">
                  <c:v>1152.29584</c:v>
                </c:pt>
                <c:pt idx="431">
                  <c:v>1156.3271400000001</c:v>
                </c:pt>
                <c:pt idx="432">
                  <c:v>1186.3377399999999</c:v>
                </c:pt>
                <c:pt idx="433">
                  <c:v>904.26373999999998</c:v>
                </c:pt>
                <c:pt idx="434">
                  <c:v>920.25864000000001</c:v>
                </c:pt>
                <c:pt idx="435">
                  <c:v>1098.2852399999999</c:v>
                </c:pt>
                <c:pt idx="436">
                  <c:v>1424.37014</c:v>
                </c:pt>
                <c:pt idx="437">
                  <c:v>668.15883999999994</c:v>
                </c:pt>
                <c:pt idx="438">
                  <c:v>1344.35924</c:v>
                </c:pt>
                <c:pt idx="439">
                  <c:v>830.21173999999996</c:v>
                </c:pt>
                <c:pt idx="440">
                  <c:v>950.26923999999997</c:v>
                </c:pt>
                <c:pt idx="441">
                  <c:v>976.24843999999996</c:v>
                </c:pt>
                <c:pt idx="442">
                  <c:v>1052.3009400000001</c:v>
                </c:pt>
                <c:pt idx="443">
                  <c:v>1138.30134</c:v>
                </c:pt>
                <c:pt idx="444">
                  <c:v>1096.3060399999999</c:v>
                </c:pt>
                <c:pt idx="445">
                  <c:v>1258.3588400000001</c:v>
                </c:pt>
                <c:pt idx="446">
                  <c:v>758.22694000000001</c:v>
                </c:pt>
                <c:pt idx="447">
                  <c:v>550.13224000000002</c:v>
                </c:pt>
                <c:pt idx="448">
                  <c:v>1622.43824</c:v>
                </c:pt>
                <c:pt idx="449">
                  <c:v>1670.4230399999999</c:v>
                </c:pt>
                <c:pt idx="450">
                  <c:v>1186.3377399999999</c:v>
                </c:pt>
                <c:pt idx="451">
                  <c:v>1272.3381400000001</c:v>
                </c:pt>
                <c:pt idx="452">
                  <c:v>710.16944000000001</c:v>
                </c:pt>
                <c:pt idx="453">
                  <c:v>1422.3697400000001</c:v>
                </c:pt>
                <c:pt idx="454">
                  <c:v>1390.37994</c:v>
                </c:pt>
                <c:pt idx="455">
                  <c:v>1584.42264</c:v>
                </c:pt>
                <c:pt idx="456">
                  <c:v>1260.3381400000001</c:v>
                </c:pt>
                <c:pt idx="457">
                  <c:v>830.21173999999996</c:v>
                </c:pt>
                <c:pt idx="458">
                  <c:v>774.20074</c:v>
                </c:pt>
                <c:pt idx="459">
                  <c:v>754.13814000000002</c:v>
                </c:pt>
                <c:pt idx="460">
                  <c:v>744.19014000000004</c:v>
                </c:pt>
                <c:pt idx="461">
                  <c:v>758.20583999999997</c:v>
                </c:pt>
                <c:pt idx="462">
                  <c:v>936.25354000000004</c:v>
                </c:pt>
                <c:pt idx="463">
                  <c:v>1066.2954400000001</c:v>
                </c:pt>
                <c:pt idx="464">
                  <c:v>638.18474000000003</c:v>
                </c:pt>
                <c:pt idx="465">
                  <c:v>1082.29034</c:v>
                </c:pt>
                <c:pt idx="466">
                  <c:v>920.25864000000001</c:v>
                </c:pt>
                <c:pt idx="467">
                  <c:v>860.22223999999994</c:v>
                </c:pt>
                <c:pt idx="468">
                  <c:v>1212.3169399999999</c:v>
                </c:pt>
                <c:pt idx="469">
                  <c:v>1022.2539399999999</c:v>
                </c:pt>
                <c:pt idx="470">
                  <c:v>594.08573999999999</c:v>
                </c:pt>
                <c:pt idx="471">
                  <c:v>654.17963999999995</c:v>
                </c:pt>
                <c:pt idx="472">
                  <c:v>1036.26964</c:v>
                </c:pt>
                <c:pt idx="473">
                  <c:v>890.24814000000003</c:v>
                </c:pt>
                <c:pt idx="474">
                  <c:v>464.13184000000001</c:v>
                </c:pt>
                <c:pt idx="475">
                  <c:v>626.18474000000003</c:v>
                </c:pt>
                <c:pt idx="476">
                  <c:v>596.17413999999997</c:v>
                </c:pt>
                <c:pt idx="477">
                  <c:v>1760.4910399999999</c:v>
                </c:pt>
                <c:pt idx="478">
                  <c:v>464.13184000000001</c:v>
                </c:pt>
                <c:pt idx="479">
                  <c:v>596.17413999999997</c:v>
                </c:pt>
                <c:pt idx="480">
                  <c:v>626.18474000000003</c:v>
                </c:pt>
                <c:pt idx="481">
                  <c:v>626.18474000000003</c:v>
                </c:pt>
                <c:pt idx="482">
                  <c:v>610.18984</c:v>
                </c:pt>
                <c:pt idx="483">
                  <c:v>626.18474000000003</c:v>
                </c:pt>
                <c:pt idx="484">
                  <c:v>788.23753999999997</c:v>
                </c:pt>
                <c:pt idx="485">
                  <c:v>788.23753999999997</c:v>
                </c:pt>
                <c:pt idx="486">
                  <c:v>772.24263999999994</c:v>
                </c:pt>
                <c:pt idx="487">
                  <c:v>506.14243999999997</c:v>
                </c:pt>
                <c:pt idx="488">
                  <c:v>550.13224000000002</c:v>
                </c:pt>
                <c:pt idx="489">
                  <c:v>610.16863999999998</c:v>
                </c:pt>
                <c:pt idx="490">
                  <c:v>626.16354000000001</c:v>
                </c:pt>
                <c:pt idx="491">
                  <c:v>788.21644000000003</c:v>
                </c:pt>
                <c:pt idx="492">
                  <c:v>832.24263999999994</c:v>
                </c:pt>
                <c:pt idx="493">
                  <c:v>668.19524000000001</c:v>
                </c:pt>
                <c:pt idx="494">
                  <c:v>712.18513999999993</c:v>
                </c:pt>
                <c:pt idx="495">
                  <c:v>772.22144000000003</c:v>
                </c:pt>
                <c:pt idx="496">
                  <c:v>950.26923999999997</c:v>
                </c:pt>
                <c:pt idx="497">
                  <c:v>934.27433999999994</c:v>
                </c:pt>
                <c:pt idx="498">
                  <c:v>950.26923999999997</c:v>
                </c:pt>
                <c:pt idx="499">
                  <c:v>964.28484000000003</c:v>
                </c:pt>
                <c:pt idx="500">
                  <c:v>1112.32204</c:v>
                </c:pt>
                <c:pt idx="501">
                  <c:v>918.27944000000002</c:v>
                </c:pt>
                <c:pt idx="502">
                  <c:v>934.27433999999994</c:v>
                </c:pt>
                <c:pt idx="503">
                  <c:v>596.17413999999997</c:v>
                </c:pt>
                <c:pt idx="504">
                  <c:v>742.23203999999998</c:v>
                </c:pt>
                <c:pt idx="505">
                  <c:v>668.19524000000001</c:v>
                </c:pt>
                <c:pt idx="506">
                  <c:v>598.15343999999993</c:v>
                </c:pt>
                <c:pt idx="507">
                  <c:v>612.16904</c:v>
                </c:pt>
                <c:pt idx="508">
                  <c:v>774.22184000000004</c:v>
                </c:pt>
                <c:pt idx="509">
                  <c:v>758.22694000000001</c:v>
                </c:pt>
                <c:pt idx="510">
                  <c:v>618.12213999999994</c:v>
                </c:pt>
                <c:pt idx="511">
                  <c:v>774.20074</c:v>
                </c:pt>
                <c:pt idx="512">
                  <c:v>920.25864000000001</c:v>
                </c:pt>
                <c:pt idx="513">
                  <c:v>950.26923999999997</c:v>
                </c:pt>
                <c:pt idx="514">
                  <c:v>612.14793999999995</c:v>
                </c:pt>
                <c:pt idx="515">
                  <c:v>1332.2864400000001</c:v>
                </c:pt>
                <c:pt idx="516">
                  <c:v>1290.31224</c:v>
                </c:pt>
                <c:pt idx="517">
                  <c:v>1376.3126399999999</c:v>
                </c:pt>
                <c:pt idx="518">
                  <c:v>660.13264000000004</c:v>
                </c:pt>
                <c:pt idx="519">
                  <c:v>802.21683999999993</c:v>
                </c:pt>
                <c:pt idx="520">
                  <c:v>760.20623999999998</c:v>
                </c:pt>
                <c:pt idx="521">
                  <c:v>508.12173999999999</c:v>
                </c:pt>
                <c:pt idx="522">
                  <c:v>1114.2801400000001</c:v>
                </c:pt>
                <c:pt idx="523">
                  <c:v>466.11113999999998</c:v>
                </c:pt>
                <c:pt idx="524">
                  <c:v>598.15343999999993</c:v>
                </c:pt>
                <c:pt idx="525">
                  <c:v>628.16394000000003</c:v>
                </c:pt>
                <c:pt idx="526">
                  <c:v>612.16904</c:v>
                </c:pt>
                <c:pt idx="527">
                  <c:v>612.16904</c:v>
                </c:pt>
                <c:pt idx="528">
                  <c:v>628.16394000000003</c:v>
                </c:pt>
                <c:pt idx="529">
                  <c:v>628.16394000000003</c:v>
                </c:pt>
                <c:pt idx="530">
                  <c:v>744.21133999999995</c:v>
                </c:pt>
                <c:pt idx="531">
                  <c:v>760.20623999999998</c:v>
                </c:pt>
                <c:pt idx="532">
                  <c:v>790.21683999999993</c:v>
                </c:pt>
                <c:pt idx="533">
                  <c:v>774.22184000000004</c:v>
                </c:pt>
                <c:pt idx="534">
                  <c:v>774.22184000000004</c:v>
                </c:pt>
                <c:pt idx="535">
                  <c:v>790.21683999999993</c:v>
                </c:pt>
                <c:pt idx="536">
                  <c:v>508.12173999999999</c:v>
                </c:pt>
                <c:pt idx="537">
                  <c:v>552.11153999999999</c:v>
                </c:pt>
                <c:pt idx="538">
                  <c:v>612.14793999999995</c:v>
                </c:pt>
                <c:pt idx="539">
                  <c:v>628.14283999999998</c:v>
                </c:pt>
                <c:pt idx="540">
                  <c:v>712.18513999999993</c:v>
                </c:pt>
                <c:pt idx="541">
                  <c:v>800.16473999999994</c:v>
                </c:pt>
                <c:pt idx="542">
                  <c:v>774.20074</c:v>
                </c:pt>
                <c:pt idx="543">
                  <c:v>790.19564000000003</c:v>
                </c:pt>
                <c:pt idx="544">
                  <c:v>860.20114000000001</c:v>
                </c:pt>
                <c:pt idx="545">
                  <c:v>876.19604000000004</c:v>
                </c:pt>
                <c:pt idx="546">
                  <c:v>946.20154000000002</c:v>
                </c:pt>
                <c:pt idx="547">
                  <c:v>962.19643999999994</c:v>
                </c:pt>
                <c:pt idx="548">
                  <c:v>1168.2907399999999</c:v>
                </c:pt>
                <c:pt idx="549">
                  <c:v>920.25864000000001</c:v>
                </c:pt>
                <c:pt idx="550">
                  <c:v>684.15383999999995</c:v>
                </c:pt>
                <c:pt idx="551">
                  <c:v>902.21173999999996</c:v>
                </c:pt>
                <c:pt idx="552">
                  <c:v>1176.3169399999999</c:v>
                </c:pt>
                <c:pt idx="553">
                  <c:v>1244.3431399999999</c:v>
                </c:pt>
                <c:pt idx="554">
                  <c:v>1390.37994</c:v>
                </c:pt>
                <c:pt idx="555">
                  <c:v>1536.4167399999999</c:v>
                </c:pt>
                <c:pt idx="556">
                  <c:v>744.17493999999999</c:v>
                </c:pt>
                <c:pt idx="557">
                  <c:v>726.16434000000004</c:v>
                </c:pt>
                <c:pt idx="558">
                  <c:v>860.18583999999998</c:v>
                </c:pt>
                <c:pt idx="559">
                  <c:v>628.16394000000003</c:v>
                </c:pt>
                <c:pt idx="560">
                  <c:v>952.24843999999996</c:v>
                </c:pt>
                <c:pt idx="561">
                  <c:v>936.25354000000004</c:v>
                </c:pt>
                <c:pt idx="562">
                  <c:v>1198.30134</c:v>
                </c:pt>
                <c:pt idx="563">
                  <c:v>1228.3118400000001</c:v>
                </c:pt>
                <c:pt idx="564">
                  <c:v>698.16944000000001</c:v>
                </c:pt>
                <c:pt idx="565">
                  <c:v>860.22223999999994</c:v>
                </c:pt>
                <c:pt idx="566">
                  <c:v>654.17963999999995</c:v>
                </c:pt>
                <c:pt idx="567">
                  <c:v>654.17963999999995</c:v>
                </c:pt>
                <c:pt idx="568">
                  <c:v>1244.3431399999999</c:v>
                </c:pt>
                <c:pt idx="569">
                  <c:v>1082.3114399999999</c:v>
                </c:pt>
                <c:pt idx="570">
                  <c:v>936.25354000000004</c:v>
                </c:pt>
                <c:pt idx="571">
                  <c:v>920.25864000000001</c:v>
                </c:pt>
                <c:pt idx="572">
                  <c:v>1006.25904</c:v>
                </c:pt>
                <c:pt idx="573">
                  <c:v>1168.2907399999999</c:v>
                </c:pt>
                <c:pt idx="574">
                  <c:v>1330.3435400000001</c:v>
                </c:pt>
                <c:pt idx="575">
                  <c:v>1492.39644</c:v>
                </c:pt>
                <c:pt idx="576">
                  <c:v>1022.2539399999999</c:v>
                </c:pt>
                <c:pt idx="577">
                  <c:v>1184.30684</c:v>
                </c:pt>
                <c:pt idx="578">
                  <c:v>876.21713999999997</c:v>
                </c:pt>
                <c:pt idx="579">
                  <c:v>1406.3960400000001</c:v>
                </c:pt>
                <c:pt idx="580">
                  <c:v>1098.3064400000001</c:v>
                </c:pt>
                <c:pt idx="581">
                  <c:v>714.16434000000004</c:v>
                </c:pt>
                <c:pt idx="582">
                  <c:v>1288.33304</c:v>
                </c:pt>
                <c:pt idx="583">
                  <c:v>920.25864000000001</c:v>
                </c:pt>
                <c:pt idx="584">
                  <c:v>1228.34824</c:v>
                </c:pt>
                <c:pt idx="585">
                  <c:v>1082.3114399999999</c:v>
                </c:pt>
                <c:pt idx="586">
                  <c:v>860.20114000000001</c:v>
                </c:pt>
                <c:pt idx="587">
                  <c:v>1142.3114399999999</c:v>
                </c:pt>
                <c:pt idx="588">
                  <c:v>670.17453999999998</c:v>
                </c:pt>
                <c:pt idx="589">
                  <c:v>1098.2852399999999</c:v>
                </c:pt>
                <c:pt idx="590">
                  <c:v>774.20074</c:v>
                </c:pt>
                <c:pt idx="591">
                  <c:v>714.16434000000004</c:v>
                </c:pt>
                <c:pt idx="592">
                  <c:v>1202.3326400000001</c:v>
                </c:pt>
                <c:pt idx="593">
                  <c:v>480.12684000000002</c:v>
                </c:pt>
                <c:pt idx="594">
                  <c:v>480.12684000000002</c:v>
                </c:pt>
                <c:pt idx="595">
                  <c:v>642.17963999999995</c:v>
                </c:pt>
                <c:pt idx="596">
                  <c:v>642.17963999999995</c:v>
                </c:pt>
                <c:pt idx="597">
                  <c:v>626.18474000000003</c:v>
                </c:pt>
                <c:pt idx="598">
                  <c:v>804.23244</c:v>
                </c:pt>
                <c:pt idx="599">
                  <c:v>950.29034000000001</c:v>
                </c:pt>
                <c:pt idx="600">
                  <c:v>788.23753999999997</c:v>
                </c:pt>
                <c:pt idx="601">
                  <c:v>522.13733999999999</c:v>
                </c:pt>
                <c:pt idx="602">
                  <c:v>566.12724000000003</c:v>
                </c:pt>
                <c:pt idx="603">
                  <c:v>626.16354000000001</c:v>
                </c:pt>
                <c:pt idx="604">
                  <c:v>772.22144000000003</c:v>
                </c:pt>
                <c:pt idx="605">
                  <c:v>788.21644000000003</c:v>
                </c:pt>
                <c:pt idx="606">
                  <c:v>874.21683999999993</c:v>
                </c:pt>
                <c:pt idx="607">
                  <c:v>934.27433999999994</c:v>
                </c:pt>
                <c:pt idx="608">
                  <c:v>612.16904</c:v>
                </c:pt>
                <c:pt idx="609">
                  <c:v>1258.3588400000001</c:v>
                </c:pt>
                <c:pt idx="610">
                  <c:v>950.26923999999997</c:v>
                </c:pt>
                <c:pt idx="611">
                  <c:v>684.19014000000004</c:v>
                </c:pt>
                <c:pt idx="612">
                  <c:v>814.18043999999998</c:v>
                </c:pt>
                <c:pt idx="613">
                  <c:v>642.17963999999995</c:v>
                </c:pt>
                <c:pt idx="614">
                  <c:v>1096.3271400000001</c:v>
                </c:pt>
                <c:pt idx="615">
                  <c:v>964.28484000000003</c:v>
                </c:pt>
                <c:pt idx="616">
                  <c:v>758.22694000000001</c:v>
                </c:pt>
                <c:pt idx="617">
                  <c:v>494.14243999999997</c:v>
                </c:pt>
                <c:pt idx="618">
                  <c:v>656.19524000000001</c:v>
                </c:pt>
                <c:pt idx="619">
                  <c:v>656.19524000000001</c:v>
                </c:pt>
                <c:pt idx="620">
                  <c:v>656.19524000000001</c:v>
                </c:pt>
                <c:pt idx="621">
                  <c:v>640.20033999999998</c:v>
                </c:pt>
                <c:pt idx="622">
                  <c:v>656.19524000000001</c:v>
                </c:pt>
                <c:pt idx="623">
                  <c:v>818.24814000000003</c:v>
                </c:pt>
                <c:pt idx="624">
                  <c:v>818.24814000000003</c:v>
                </c:pt>
                <c:pt idx="625">
                  <c:v>802.25314000000003</c:v>
                </c:pt>
                <c:pt idx="626">
                  <c:v>536.15304000000003</c:v>
                </c:pt>
                <c:pt idx="627">
                  <c:v>580.14283999999998</c:v>
                </c:pt>
                <c:pt idx="628">
                  <c:v>640.17923999999994</c:v>
                </c:pt>
                <c:pt idx="629">
                  <c:v>656.17413999999997</c:v>
                </c:pt>
                <c:pt idx="630">
                  <c:v>786.23713999999995</c:v>
                </c:pt>
                <c:pt idx="631">
                  <c:v>814.23203999999998</c:v>
                </c:pt>
                <c:pt idx="632">
                  <c:v>698.20583999999997</c:v>
                </c:pt>
                <c:pt idx="633">
                  <c:v>742.19564000000003</c:v>
                </c:pt>
                <c:pt idx="634">
                  <c:v>740.21644000000003</c:v>
                </c:pt>
                <c:pt idx="635">
                  <c:v>802.23203999999998</c:v>
                </c:pt>
                <c:pt idx="636">
                  <c:v>886.25314000000003</c:v>
                </c:pt>
                <c:pt idx="637">
                  <c:v>974.23284000000001</c:v>
                </c:pt>
                <c:pt idx="638">
                  <c:v>948.28994</c:v>
                </c:pt>
                <c:pt idx="639">
                  <c:v>964.28484000000003</c:v>
                </c:pt>
                <c:pt idx="640">
                  <c:v>626.18474000000003</c:v>
                </c:pt>
                <c:pt idx="641">
                  <c:v>1272.37444</c:v>
                </c:pt>
                <c:pt idx="642">
                  <c:v>1288.3694399999999</c:v>
                </c:pt>
                <c:pt idx="643">
                  <c:v>888.25354000000004</c:v>
                </c:pt>
                <c:pt idx="644">
                  <c:v>888.25354000000004</c:v>
                </c:pt>
                <c:pt idx="645">
                  <c:v>974.25393999999994</c:v>
                </c:pt>
                <c:pt idx="646">
                  <c:v>726.20074</c:v>
                </c:pt>
                <c:pt idx="647">
                  <c:v>802.23203999999998</c:v>
                </c:pt>
                <c:pt idx="648">
                  <c:v>1286.39014</c:v>
                </c:pt>
                <c:pt idx="649">
                  <c:v>1256.3795399999999</c:v>
                </c:pt>
                <c:pt idx="650">
                  <c:v>948.28994</c:v>
                </c:pt>
                <c:pt idx="651">
                  <c:v>828.19604000000004</c:v>
                </c:pt>
                <c:pt idx="652">
                  <c:v>1110.3216399999999</c:v>
                </c:pt>
                <c:pt idx="653">
                  <c:v>802.23203999999998</c:v>
                </c:pt>
                <c:pt idx="654">
                  <c:v>978.30053999999996</c:v>
                </c:pt>
                <c:pt idx="655">
                  <c:v>700.18513999999993</c:v>
                </c:pt>
                <c:pt idx="656">
                  <c:v>736.15203999999994</c:v>
                </c:pt>
                <c:pt idx="657">
                  <c:v>822.15243999999996</c:v>
                </c:pt>
                <c:pt idx="658">
                  <c:v>480.12684000000002</c:v>
                </c:pt>
                <c:pt idx="659">
                  <c:v>494.14243999999997</c:v>
                </c:pt>
                <c:pt idx="660">
                  <c:v>494.14243999999997</c:v>
                </c:pt>
                <c:pt idx="661">
                  <c:v>332.08963999999997</c:v>
                </c:pt>
                <c:pt idx="662">
                  <c:v>316.09474</c:v>
                </c:pt>
                <c:pt idx="663">
                  <c:v>670.21093999999994</c:v>
                </c:pt>
                <c:pt idx="664">
                  <c:v>654.19484</c:v>
                </c:pt>
                <c:pt idx="665">
                  <c:v>508.15814</c:v>
                </c:pt>
                <c:pt idx="666">
                  <c:v>346.10523999999998</c:v>
                </c:pt>
                <c:pt idx="667">
                  <c:v>596.17413999999997</c:v>
                </c:pt>
                <c:pt idx="668">
                  <c:v>450.11624</c:v>
                </c:pt>
                <c:pt idx="669">
                  <c:v>288.06344000000001</c:v>
                </c:pt>
                <c:pt idx="670">
                  <c:v>466.11113999999998</c:v>
                </c:pt>
                <c:pt idx="671">
                  <c:v>612.16904</c:v>
                </c:pt>
                <c:pt idx="672">
                  <c:v>552.11153999999999</c:v>
                </c:pt>
                <c:pt idx="673">
                  <c:v>304.05833999999999</c:v>
                </c:pt>
                <c:pt idx="674">
                  <c:v>628.16394000000003</c:v>
                </c:pt>
                <c:pt idx="675">
                  <c:v>568.10644000000002</c:v>
                </c:pt>
                <c:pt idx="676">
                  <c:v>482.10604000000001</c:v>
                </c:pt>
                <c:pt idx="677">
                  <c:v>518.10604000000001</c:v>
                </c:pt>
                <c:pt idx="678">
                  <c:v>604.10644000000002</c:v>
                </c:pt>
                <c:pt idx="679">
                  <c:v>562.13224000000002</c:v>
                </c:pt>
                <c:pt idx="680">
                  <c:v>610.16863999999998</c:v>
                </c:pt>
                <c:pt idx="681">
                  <c:v>626.16354000000001</c:v>
                </c:pt>
                <c:pt idx="682">
                  <c:v>640.17923999999994</c:v>
                </c:pt>
                <c:pt idx="683">
                  <c:v>502.11113999999998</c:v>
                </c:pt>
                <c:pt idx="684">
                  <c:v>420.04813999999999</c:v>
                </c:pt>
                <c:pt idx="685">
                  <c:v>288.06344000000001</c:v>
                </c:pt>
                <c:pt idx="686">
                  <c:v>302.11543999999998</c:v>
                </c:pt>
                <c:pt idx="687">
                  <c:v>288.09974</c:v>
                </c:pt>
                <c:pt idx="688">
                  <c:v>304.09474</c:v>
                </c:pt>
                <c:pt idx="689">
                  <c:v>318.11034000000001</c:v>
                </c:pt>
                <c:pt idx="690">
                  <c:v>286.04773999999998</c:v>
                </c:pt>
                <c:pt idx="691">
                  <c:v>784.22144000000003</c:v>
                </c:pt>
                <c:pt idx="692">
                  <c:v>844.20623999999998</c:v>
                </c:pt>
                <c:pt idx="693">
                  <c:v>856.24263999999994</c:v>
                </c:pt>
                <c:pt idx="694">
                  <c:v>930.20663999999999</c:v>
                </c:pt>
                <c:pt idx="695">
                  <c:v>990.26414</c:v>
                </c:pt>
                <c:pt idx="696">
                  <c:v>291.08684</c:v>
                </c:pt>
                <c:pt idx="697">
                  <c:v>307.08184</c:v>
                </c:pt>
                <c:pt idx="698">
                  <c:v>291.08684</c:v>
                </c:pt>
                <c:pt idx="699">
                  <c:v>307.08184</c:v>
                </c:pt>
                <c:pt idx="700">
                  <c:v>327.15963999999997</c:v>
                </c:pt>
                <c:pt idx="701">
                  <c:v>287.12833999999998</c:v>
                </c:pt>
                <c:pt idx="702">
                  <c:v>259.09703999999999</c:v>
                </c:pt>
                <c:pt idx="703">
                  <c:v>273.11273999999997</c:v>
                </c:pt>
                <c:pt idx="704">
                  <c:v>407.13423999999998</c:v>
                </c:pt>
                <c:pt idx="705">
                  <c:v>425.08724000000001</c:v>
                </c:pt>
                <c:pt idx="706">
                  <c:v>413.12363999999997</c:v>
                </c:pt>
                <c:pt idx="707">
                  <c:v>421.16514000000001</c:v>
                </c:pt>
                <c:pt idx="708">
                  <c:v>275.09193999999997</c:v>
                </c:pt>
                <c:pt idx="709">
                  <c:v>275.09193999999997</c:v>
                </c:pt>
                <c:pt idx="710">
                  <c:v>275.09193999999997</c:v>
                </c:pt>
                <c:pt idx="711">
                  <c:v>441.08213999999998</c:v>
                </c:pt>
                <c:pt idx="712">
                  <c:v>291.08684</c:v>
                </c:pt>
                <c:pt idx="713">
                  <c:v>291.08684</c:v>
                </c:pt>
                <c:pt idx="714">
                  <c:v>443.09783999999996</c:v>
                </c:pt>
                <c:pt idx="715">
                  <c:v>443.09783999999996</c:v>
                </c:pt>
                <c:pt idx="716">
                  <c:v>291.08684</c:v>
                </c:pt>
                <c:pt idx="717">
                  <c:v>291.08684</c:v>
                </c:pt>
                <c:pt idx="718">
                  <c:v>259.09703999999999</c:v>
                </c:pt>
                <c:pt idx="719">
                  <c:v>291.08684</c:v>
                </c:pt>
                <c:pt idx="720">
                  <c:v>407.13423999999998</c:v>
                </c:pt>
                <c:pt idx="721">
                  <c:v>437.14483999999999</c:v>
                </c:pt>
                <c:pt idx="722">
                  <c:v>437.14483999999999</c:v>
                </c:pt>
                <c:pt idx="723">
                  <c:v>437.14483999999999</c:v>
                </c:pt>
                <c:pt idx="724">
                  <c:v>421.14983999999998</c:v>
                </c:pt>
                <c:pt idx="725">
                  <c:v>437.14483999999999</c:v>
                </c:pt>
                <c:pt idx="726">
                  <c:v>407.13423999999998</c:v>
                </c:pt>
                <c:pt idx="727">
                  <c:v>437.14483999999999</c:v>
                </c:pt>
                <c:pt idx="728">
                  <c:v>437.14483999999999</c:v>
                </c:pt>
                <c:pt idx="729">
                  <c:v>333.09744000000001</c:v>
                </c:pt>
                <c:pt idx="730">
                  <c:v>275.09193999999997</c:v>
                </c:pt>
                <c:pt idx="731">
                  <c:v>275.09193999999997</c:v>
                </c:pt>
                <c:pt idx="732">
                  <c:v>275.09193999999997</c:v>
                </c:pt>
                <c:pt idx="733">
                  <c:v>427.10293999999999</c:v>
                </c:pt>
                <c:pt idx="734">
                  <c:v>453.13973999999996</c:v>
                </c:pt>
                <c:pt idx="735">
                  <c:v>453.13973999999996</c:v>
                </c:pt>
                <c:pt idx="736">
                  <c:v>453.13973999999996</c:v>
                </c:pt>
                <c:pt idx="737">
                  <c:v>453.13973999999996</c:v>
                </c:pt>
                <c:pt idx="738">
                  <c:v>453.13973999999996</c:v>
                </c:pt>
                <c:pt idx="739">
                  <c:v>536.17683999999997</c:v>
                </c:pt>
                <c:pt idx="740">
                  <c:v>585.19723999999997</c:v>
                </c:pt>
                <c:pt idx="741">
                  <c:v>423.12914000000001</c:v>
                </c:pt>
                <c:pt idx="742">
                  <c:v>453.13973999999996</c:v>
                </c:pt>
                <c:pt idx="743">
                  <c:v>583.18154000000004</c:v>
                </c:pt>
                <c:pt idx="744">
                  <c:v>583.18154000000004</c:v>
                </c:pt>
                <c:pt idx="745">
                  <c:v>453.13973999999996</c:v>
                </c:pt>
                <c:pt idx="746">
                  <c:v>453.13973999999996</c:v>
                </c:pt>
                <c:pt idx="747">
                  <c:v>437.14483999999999</c:v>
                </c:pt>
                <c:pt idx="748">
                  <c:v>599.19763999999998</c:v>
                </c:pt>
                <c:pt idx="749">
                  <c:v>423.12914000000001</c:v>
                </c:pt>
                <c:pt idx="750">
                  <c:v>453.13973999999996</c:v>
                </c:pt>
                <c:pt idx="751">
                  <c:v>453.13973999999996</c:v>
                </c:pt>
                <c:pt idx="752">
                  <c:v>775.22384</c:v>
                </c:pt>
                <c:pt idx="753">
                  <c:v>423.12914000000001</c:v>
                </c:pt>
                <c:pt idx="754">
                  <c:v>423.12914000000001</c:v>
                </c:pt>
                <c:pt idx="755">
                  <c:v>453.13973999999996</c:v>
                </c:pt>
                <c:pt idx="756">
                  <c:v>453.13973999999996</c:v>
                </c:pt>
                <c:pt idx="757">
                  <c:v>437.14483999999999</c:v>
                </c:pt>
                <c:pt idx="758">
                  <c:v>453.13973999999996</c:v>
                </c:pt>
                <c:pt idx="759">
                  <c:v>453.13973999999996</c:v>
                </c:pt>
                <c:pt idx="760">
                  <c:v>615.19254000000001</c:v>
                </c:pt>
                <c:pt idx="761">
                  <c:v>615.19254000000001</c:v>
                </c:pt>
                <c:pt idx="762">
                  <c:v>615.19254000000001</c:v>
                </c:pt>
                <c:pt idx="763">
                  <c:v>615.19254000000001</c:v>
                </c:pt>
                <c:pt idx="764">
                  <c:v>557.16593999999998</c:v>
                </c:pt>
                <c:pt idx="765">
                  <c:v>343.08184</c:v>
                </c:pt>
                <c:pt idx="766">
                  <c:v>541.20744000000002</c:v>
                </c:pt>
                <c:pt idx="767">
                  <c:v>527.19173999999998</c:v>
                </c:pt>
                <c:pt idx="768">
                  <c:v>527.19173999999998</c:v>
                </c:pt>
                <c:pt idx="769">
                  <c:v>415.10293999999999</c:v>
                </c:pt>
                <c:pt idx="770">
                  <c:v>441.08213999999998</c:v>
                </c:pt>
                <c:pt idx="771">
                  <c:v>359.14943999999997</c:v>
                </c:pt>
                <c:pt idx="772">
                  <c:v>359.14943999999997</c:v>
                </c:pt>
                <c:pt idx="773">
                  <c:v>349.09233999999998</c:v>
                </c:pt>
                <c:pt idx="774">
                  <c:v>331.08184</c:v>
                </c:pt>
                <c:pt idx="775">
                  <c:v>661.19213999999999</c:v>
                </c:pt>
                <c:pt idx="776">
                  <c:v>661.19213999999999</c:v>
                </c:pt>
                <c:pt idx="777">
                  <c:v>437.12363999999997</c:v>
                </c:pt>
                <c:pt idx="778">
                  <c:v>453.11854</c:v>
                </c:pt>
                <c:pt idx="779">
                  <c:v>453.11854</c:v>
                </c:pt>
                <c:pt idx="780">
                  <c:v>453.11854</c:v>
                </c:pt>
                <c:pt idx="781">
                  <c:v>453.11854</c:v>
                </c:pt>
                <c:pt idx="782">
                  <c:v>361.12873999999999</c:v>
                </c:pt>
                <c:pt idx="783">
                  <c:v>361.12873999999999</c:v>
                </c:pt>
                <c:pt idx="784">
                  <c:v>443.09783999999996</c:v>
                </c:pt>
                <c:pt idx="785">
                  <c:v>443.09783999999996</c:v>
                </c:pt>
                <c:pt idx="786">
                  <c:v>443.09783999999996</c:v>
                </c:pt>
                <c:pt idx="787">
                  <c:v>443.09783999999996</c:v>
                </c:pt>
                <c:pt idx="788">
                  <c:v>457.11354</c:v>
                </c:pt>
                <c:pt idx="789">
                  <c:v>457.11354</c:v>
                </c:pt>
                <c:pt idx="790">
                  <c:v>443.09783999999996</c:v>
                </c:pt>
                <c:pt idx="791">
                  <c:v>443.09783999999996</c:v>
                </c:pt>
                <c:pt idx="792">
                  <c:v>443.09783999999996</c:v>
                </c:pt>
                <c:pt idx="793">
                  <c:v>443.09783999999996</c:v>
                </c:pt>
                <c:pt idx="794">
                  <c:v>595.10883999999999</c:v>
                </c:pt>
                <c:pt idx="795">
                  <c:v>595.10883999999999</c:v>
                </c:pt>
                <c:pt idx="796">
                  <c:v>595.10883999999999</c:v>
                </c:pt>
                <c:pt idx="797">
                  <c:v>595.10883999999999</c:v>
                </c:pt>
                <c:pt idx="798">
                  <c:v>595.10883999999999</c:v>
                </c:pt>
                <c:pt idx="799">
                  <c:v>595.10883999999999</c:v>
                </c:pt>
                <c:pt idx="800">
                  <c:v>595.10883999999999</c:v>
                </c:pt>
                <c:pt idx="801">
                  <c:v>411.10803999999996</c:v>
                </c:pt>
                <c:pt idx="802">
                  <c:v>431.13423999999998</c:v>
                </c:pt>
                <c:pt idx="803">
                  <c:v>429.11854</c:v>
                </c:pt>
                <c:pt idx="804">
                  <c:v>499.16043999999999</c:v>
                </c:pt>
                <c:pt idx="805">
                  <c:v>467.15533999999997</c:v>
                </c:pt>
                <c:pt idx="806">
                  <c:v>305.10253999999998</c:v>
                </c:pt>
                <c:pt idx="807">
                  <c:v>467.15533999999997</c:v>
                </c:pt>
                <c:pt idx="808">
                  <c:v>305.10253999999998</c:v>
                </c:pt>
                <c:pt idx="809">
                  <c:v>319.11813999999998</c:v>
                </c:pt>
                <c:pt idx="810">
                  <c:v>1049.18354</c:v>
                </c:pt>
                <c:pt idx="811">
                  <c:v>437.12363999999997</c:v>
                </c:pt>
                <c:pt idx="812">
                  <c:v>453.11854</c:v>
                </c:pt>
                <c:pt idx="813">
                  <c:v>469.11354</c:v>
                </c:pt>
                <c:pt idx="814">
                  <c:v>469.11354</c:v>
                </c:pt>
                <c:pt idx="815">
                  <c:v>459.09273999999999</c:v>
                </c:pt>
                <c:pt idx="816">
                  <c:v>473.10843999999997</c:v>
                </c:pt>
                <c:pt idx="817">
                  <c:v>487.12403999999998</c:v>
                </c:pt>
                <c:pt idx="818">
                  <c:v>459.09273999999999</c:v>
                </c:pt>
                <c:pt idx="819">
                  <c:v>459.09273999999999</c:v>
                </c:pt>
                <c:pt idx="820">
                  <c:v>611.10374000000002</c:v>
                </c:pt>
                <c:pt idx="821">
                  <c:v>611.10374000000002</c:v>
                </c:pt>
                <c:pt idx="822">
                  <c:v>611.10374000000002</c:v>
                </c:pt>
                <c:pt idx="823">
                  <c:v>611.10374000000002</c:v>
                </c:pt>
                <c:pt idx="824">
                  <c:v>611.10374000000002</c:v>
                </c:pt>
                <c:pt idx="825">
                  <c:v>611.10374000000002</c:v>
                </c:pt>
                <c:pt idx="826">
                  <c:v>427.10293999999999</c:v>
                </c:pt>
                <c:pt idx="827">
                  <c:v>457.11354</c:v>
                </c:pt>
                <c:pt idx="828">
                  <c:v>321.09744000000001</c:v>
                </c:pt>
                <c:pt idx="829">
                  <c:v>321.09744000000001</c:v>
                </c:pt>
                <c:pt idx="830">
                  <c:v>321.09744000000001</c:v>
                </c:pt>
                <c:pt idx="831">
                  <c:v>357.17023999999998</c:v>
                </c:pt>
                <c:pt idx="832">
                  <c:v>355.15454</c:v>
                </c:pt>
                <c:pt idx="833">
                  <c:v>303.12324000000001</c:v>
                </c:pt>
                <c:pt idx="834">
                  <c:v>319.11813999999998</c:v>
                </c:pt>
                <c:pt idx="835">
                  <c:v>501.13973999999996</c:v>
                </c:pt>
                <c:pt idx="836">
                  <c:v>305.10253999999998</c:v>
                </c:pt>
                <c:pt idx="837">
                  <c:v>305.10253999999998</c:v>
                </c:pt>
                <c:pt idx="838">
                  <c:v>319.11813999999998</c:v>
                </c:pt>
                <c:pt idx="839">
                  <c:v>511.18153999999998</c:v>
                </c:pt>
                <c:pt idx="840">
                  <c:v>331.11813999999998</c:v>
                </c:pt>
                <c:pt idx="841">
                  <c:v>333.13383999999996</c:v>
                </c:pt>
                <c:pt idx="842">
                  <c:v>333.13383999999996</c:v>
                </c:pt>
                <c:pt idx="843">
                  <c:v>333.13383999999996</c:v>
                </c:pt>
                <c:pt idx="844">
                  <c:v>615.19254000000001</c:v>
                </c:pt>
                <c:pt idx="845">
                  <c:v>525.16084000000001</c:v>
                </c:pt>
                <c:pt idx="846">
                  <c:v>323.07673999999997</c:v>
                </c:pt>
                <c:pt idx="847">
                  <c:v>331.11813999999998</c:v>
                </c:pt>
                <c:pt idx="848">
                  <c:v>361.12873999999999</c:v>
                </c:pt>
                <c:pt idx="849">
                  <c:v>287.09193999999997</c:v>
                </c:pt>
                <c:pt idx="850">
                  <c:v>289.07123999999999</c:v>
                </c:pt>
                <c:pt idx="851">
                  <c:v>289.07123999999999</c:v>
                </c:pt>
                <c:pt idx="852">
                  <c:v>627.22893999999997</c:v>
                </c:pt>
                <c:pt idx="853">
                  <c:v>339.15963999999997</c:v>
                </c:pt>
                <c:pt idx="854">
                  <c:v>353.17534000000001</c:v>
                </c:pt>
                <c:pt idx="855">
                  <c:v>355.19094000000001</c:v>
                </c:pt>
                <c:pt idx="856">
                  <c:v>369.20663999999999</c:v>
                </c:pt>
                <c:pt idx="857">
                  <c:v>339.15963999999997</c:v>
                </c:pt>
                <c:pt idx="858">
                  <c:v>353.17534000000001</c:v>
                </c:pt>
                <c:pt idx="859">
                  <c:v>353.17534000000001</c:v>
                </c:pt>
                <c:pt idx="860">
                  <c:v>643.22384</c:v>
                </c:pt>
                <c:pt idx="861">
                  <c:v>275.09193999999997</c:v>
                </c:pt>
                <c:pt idx="862">
                  <c:v>459.20193999999998</c:v>
                </c:pt>
                <c:pt idx="863">
                  <c:v>641.24454000000003</c:v>
                </c:pt>
                <c:pt idx="864">
                  <c:v>657.23943999999995</c:v>
                </c:pt>
                <c:pt idx="865">
                  <c:v>291.08684</c:v>
                </c:pt>
                <c:pt idx="866">
                  <c:v>357.17023999999998</c:v>
                </c:pt>
                <c:pt idx="867">
                  <c:v>655.26023999999995</c:v>
                </c:pt>
                <c:pt idx="868">
                  <c:v>317.13893999999999</c:v>
                </c:pt>
                <c:pt idx="869">
                  <c:v>437.19644</c:v>
                </c:pt>
                <c:pt idx="870">
                  <c:v>275.09193999999997</c:v>
                </c:pt>
                <c:pt idx="871">
                  <c:v>275.09193999999997</c:v>
                </c:pt>
                <c:pt idx="872">
                  <c:v>275.09193999999997</c:v>
                </c:pt>
                <c:pt idx="873">
                  <c:v>291.08684</c:v>
                </c:pt>
                <c:pt idx="874">
                  <c:v>291.08684</c:v>
                </c:pt>
                <c:pt idx="875">
                  <c:v>291.08684</c:v>
                </c:pt>
                <c:pt idx="876">
                  <c:v>291.08684</c:v>
                </c:pt>
                <c:pt idx="877">
                  <c:v>291.08684</c:v>
                </c:pt>
                <c:pt idx="878">
                  <c:v>333.13383999999996</c:v>
                </c:pt>
                <c:pt idx="879">
                  <c:v>361.16514000000001</c:v>
                </c:pt>
                <c:pt idx="880">
                  <c:v>307.08184</c:v>
                </c:pt>
                <c:pt idx="881">
                  <c:v>291.08684</c:v>
                </c:pt>
                <c:pt idx="882">
                  <c:v>291.08684</c:v>
                </c:pt>
                <c:pt idx="883">
                  <c:v>291.08684</c:v>
                </c:pt>
                <c:pt idx="884">
                  <c:v>305.10253999999998</c:v>
                </c:pt>
                <c:pt idx="885">
                  <c:v>305.10253999999998</c:v>
                </c:pt>
                <c:pt idx="886">
                  <c:v>307.08184</c:v>
                </c:pt>
                <c:pt idx="887">
                  <c:v>307.08184</c:v>
                </c:pt>
                <c:pt idx="888">
                  <c:v>307.08184</c:v>
                </c:pt>
                <c:pt idx="889">
                  <c:v>321.09744000000001</c:v>
                </c:pt>
                <c:pt idx="890">
                  <c:v>335.11313999999999</c:v>
                </c:pt>
                <c:pt idx="891">
                  <c:v>335.11313999999999</c:v>
                </c:pt>
                <c:pt idx="892">
                  <c:v>355.15454</c:v>
                </c:pt>
                <c:pt idx="893">
                  <c:v>453.13973999999996</c:v>
                </c:pt>
                <c:pt idx="894">
                  <c:v>469.13463999999999</c:v>
                </c:pt>
                <c:pt idx="895">
                  <c:v>469.13463999999999</c:v>
                </c:pt>
                <c:pt idx="896">
                  <c:v>453.13973999999996</c:v>
                </c:pt>
                <c:pt idx="897">
                  <c:v>307.08184</c:v>
                </c:pt>
                <c:pt idx="898">
                  <c:v>307.08184</c:v>
                </c:pt>
                <c:pt idx="899">
                  <c:v>467.15533999999997</c:v>
                </c:pt>
                <c:pt idx="900">
                  <c:v>485.12953999999996</c:v>
                </c:pt>
                <c:pt idx="901">
                  <c:v>469.13463999999999</c:v>
                </c:pt>
                <c:pt idx="902">
                  <c:v>631.18744000000004</c:v>
                </c:pt>
                <c:pt idx="903">
                  <c:v>1093.1733400000001</c:v>
                </c:pt>
                <c:pt idx="904">
                  <c:v>323.07673999999997</c:v>
                </c:pt>
                <c:pt idx="905">
                  <c:v>535.21794</c:v>
                </c:pt>
                <c:pt idx="906">
                  <c:v>667.26023999999995</c:v>
                </c:pt>
                <c:pt idx="907">
                  <c:v>373.16514000000001</c:v>
                </c:pt>
                <c:pt idx="908">
                  <c:v>371.14943999999997</c:v>
                </c:pt>
                <c:pt idx="909">
                  <c:v>347.14943999999997</c:v>
                </c:pt>
                <c:pt idx="910">
                  <c:v>549.23364000000004</c:v>
                </c:pt>
                <c:pt idx="911">
                  <c:v>387.18074000000001</c:v>
                </c:pt>
                <c:pt idx="912">
                  <c:v>387.18074000000001</c:v>
                </c:pt>
                <c:pt idx="913">
                  <c:v>399.18074000000001</c:v>
                </c:pt>
                <c:pt idx="914">
                  <c:v>371.14943999999997</c:v>
                </c:pt>
                <c:pt idx="915">
                  <c:v>371.14943999999997</c:v>
                </c:pt>
                <c:pt idx="916">
                  <c:v>303.08684</c:v>
                </c:pt>
                <c:pt idx="917">
                  <c:v>303.08684</c:v>
                </c:pt>
                <c:pt idx="918">
                  <c:v>317.10253999999998</c:v>
                </c:pt>
                <c:pt idx="919">
                  <c:v>303.08684</c:v>
                </c:pt>
                <c:pt idx="920">
                  <c:v>303.08684</c:v>
                </c:pt>
                <c:pt idx="921">
                  <c:v>329.10253999999998</c:v>
                </c:pt>
                <c:pt idx="922">
                  <c:v>227.10723999999999</c:v>
                </c:pt>
                <c:pt idx="923">
                  <c:v>375.15963999999997</c:v>
                </c:pt>
                <c:pt idx="924">
                  <c:v>549.28523999999993</c:v>
                </c:pt>
                <c:pt idx="925">
                  <c:v>257.11773999999997</c:v>
                </c:pt>
                <c:pt idx="926">
                  <c:v>271.13344000000001</c:v>
                </c:pt>
                <c:pt idx="927">
                  <c:v>257.11773999999997</c:v>
                </c:pt>
                <c:pt idx="928">
                  <c:v>243.10213999999999</c:v>
                </c:pt>
                <c:pt idx="929">
                  <c:v>257.11773999999997</c:v>
                </c:pt>
                <c:pt idx="930">
                  <c:v>433.14983999999998</c:v>
                </c:pt>
                <c:pt idx="931">
                  <c:v>395.22224</c:v>
                </c:pt>
                <c:pt idx="932">
                  <c:v>463.28483999999997</c:v>
                </c:pt>
                <c:pt idx="933">
                  <c:v>463.28483999999997</c:v>
                </c:pt>
                <c:pt idx="934">
                  <c:v>287.12833999999998</c:v>
                </c:pt>
                <c:pt idx="935">
                  <c:v>287.12833999999998</c:v>
                </c:pt>
                <c:pt idx="936">
                  <c:v>393.20663999999999</c:v>
                </c:pt>
                <c:pt idx="937">
                  <c:v>461.26923999999997</c:v>
                </c:pt>
                <c:pt idx="938">
                  <c:v>427.21204</c:v>
                </c:pt>
                <c:pt idx="939">
                  <c:v>273.11273999999997</c:v>
                </c:pt>
                <c:pt idx="940">
                  <c:v>273.11273999999997</c:v>
                </c:pt>
                <c:pt idx="941">
                  <c:v>273.11273999999997</c:v>
                </c:pt>
                <c:pt idx="942">
                  <c:v>287.12833999999998</c:v>
                </c:pt>
                <c:pt idx="943">
                  <c:v>271.09703999999999</c:v>
                </c:pt>
                <c:pt idx="944">
                  <c:v>451.16043999999999</c:v>
                </c:pt>
                <c:pt idx="945">
                  <c:v>315.12324000000001</c:v>
                </c:pt>
                <c:pt idx="946">
                  <c:v>315.12324000000001</c:v>
                </c:pt>
                <c:pt idx="947">
                  <c:v>301.10764</c:v>
                </c:pt>
                <c:pt idx="948">
                  <c:v>405.15494000000001</c:v>
                </c:pt>
                <c:pt idx="949">
                  <c:v>539.20704000000001</c:v>
                </c:pt>
                <c:pt idx="950">
                  <c:v>339.19603999999998</c:v>
                </c:pt>
                <c:pt idx="951">
                  <c:v>357.20663999999999</c:v>
                </c:pt>
                <c:pt idx="952">
                  <c:v>271.13344000000001</c:v>
                </c:pt>
                <c:pt idx="953">
                  <c:v>257.11773999999997</c:v>
                </c:pt>
                <c:pt idx="954">
                  <c:v>271.13344000000001</c:v>
                </c:pt>
                <c:pt idx="955">
                  <c:v>317.13893999999999</c:v>
                </c:pt>
                <c:pt idx="956">
                  <c:v>391.13934</c:v>
                </c:pt>
                <c:pt idx="957">
                  <c:v>259.09703999999999</c:v>
                </c:pt>
                <c:pt idx="958">
                  <c:v>273.11273999999997</c:v>
                </c:pt>
                <c:pt idx="959">
                  <c:v>407.13423999999998</c:v>
                </c:pt>
                <c:pt idx="960">
                  <c:v>527.15534000000002</c:v>
                </c:pt>
                <c:pt idx="961">
                  <c:v>569.16593999999998</c:v>
                </c:pt>
                <c:pt idx="962">
                  <c:v>465.17613999999998</c:v>
                </c:pt>
                <c:pt idx="963">
                  <c:v>303.12324000000001</c:v>
                </c:pt>
                <c:pt idx="964">
                  <c:v>345.13383999999996</c:v>
                </c:pt>
                <c:pt idx="965">
                  <c:v>287.12833999999998</c:v>
                </c:pt>
                <c:pt idx="966">
                  <c:v>287.12833999999998</c:v>
                </c:pt>
                <c:pt idx="967">
                  <c:v>449.18113999999997</c:v>
                </c:pt>
                <c:pt idx="968">
                  <c:v>479.19173999999998</c:v>
                </c:pt>
                <c:pt idx="969">
                  <c:v>405.17023999999998</c:v>
                </c:pt>
                <c:pt idx="970">
                  <c:v>301.14403999999996</c:v>
                </c:pt>
                <c:pt idx="971">
                  <c:v>287.12833999999998</c:v>
                </c:pt>
                <c:pt idx="972">
                  <c:v>301.14403999999996</c:v>
                </c:pt>
                <c:pt idx="973">
                  <c:v>303.12324000000001</c:v>
                </c:pt>
                <c:pt idx="974">
                  <c:v>317.13893999999999</c:v>
                </c:pt>
                <c:pt idx="975">
                  <c:v>369.20663999999999</c:v>
                </c:pt>
                <c:pt idx="976">
                  <c:v>327.15963999999997</c:v>
                </c:pt>
                <c:pt idx="977">
                  <c:v>321.14904000000001</c:v>
                </c:pt>
                <c:pt idx="978">
                  <c:v>337.18034</c:v>
                </c:pt>
                <c:pt idx="979">
                  <c:v>389.16003999999998</c:v>
                </c:pt>
                <c:pt idx="980">
                  <c:v>417.19133999999997</c:v>
                </c:pt>
                <c:pt idx="981">
                  <c:v>445.22264000000001</c:v>
                </c:pt>
                <c:pt idx="982">
                  <c:v>473.25394</c:v>
                </c:pt>
                <c:pt idx="983">
                  <c:v>501.28523999999999</c:v>
                </c:pt>
                <c:pt idx="984">
                  <c:v>557.34784000000002</c:v>
                </c:pt>
                <c:pt idx="985">
                  <c:v>585.37914000000001</c:v>
                </c:pt>
                <c:pt idx="986">
                  <c:v>641.29624000000001</c:v>
                </c:pt>
                <c:pt idx="987">
                  <c:v>579.15023999999994</c:v>
                </c:pt>
                <c:pt idx="988">
                  <c:v>579.15023999999994</c:v>
                </c:pt>
                <c:pt idx="989">
                  <c:v>579.15023999999994</c:v>
                </c:pt>
                <c:pt idx="990">
                  <c:v>579.15023999999994</c:v>
                </c:pt>
                <c:pt idx="991">
                  <c:v>459.09273999999999</c:v>
                </c:pt>
                <c:pt idx="992">
                  <c:v>915.16203999999993</c:v>
                </c:pt>
                <c:pt idx="993">
                  <c:v>1731.4038399999999</c:v>
                </c:pt>
                <c:pt idx="994">
                  <c:v>747.15613999999994</c:v>
                </c:pt>
                <c:pt idx="995">
                  <c:v>851.21874000000003</c:v>
                </c:pt>
                <c:pt idx="996">
                  <c:v>611.14013999999997</c:v>
                </c:pt>
                <c:pt idx="997">
                  <c:v>563.15534000000002</c:v>
                </c:pt>
                <c:pt idx="998">
                  <c:v>547.16043999999999</c:v>
                </c:pt>
                <c:pt idx="999">
                  <c:v>741.18193999999994</c:v>
                </c:pt>
                <c:pt idx="1000">
                  <c:v>529.14984000000004</c:v>
                </c:pt>
                <c:pt idx="1001">
                  <c:v>867.21363999999994</c:v>
                </c:pt>
                <c:pt idx="1002">
                  <c:v>543.12914000000001</c:v>
                </c:pt>
                <c:pt idx="1003">
                  <c:v>589.13463999999999</c:v>
                </c:pt>
                <c:pt idx="1004">
                  <c:v>567.12914000000001</c:v>
                </c:pt>
                <c:pt idx="1005">
                  <c:v>539.09784000000002</c:v>
                </c:pt>
                <c:pt idx="1006">
                  <c:v>539.09784000000002</c:v>
                </c:pt>
                <c:pt idx="1007">
                  <c:v>581.14473999999996</c:v>
                </c:pt>
                <c:pt idx="1008">
                  <c:v>591.11383999999998</c:v>
                </c:pt>
                <c:pt idx="1009">
                  <c:v>539.09784000000002</c:v>
                </c:pt>
                <c:pt idx="1010">
                  <c:v>539.09784000000002</c:v>
                </c:pt>
                <c:pt idx="1011">
                  <c:v>539.09784000000002</c:v>
                </c:pt>
                <c:pt idx="1012">
                  <c:v>571.16043999999999</c:v>
                </c:pt>
                <c:pt idx="1013">
                  <c:v>253.08643999999998</c:v>
                </c:pt>
                <c:pt idx="1014">
                  <c:v>267.10213999999996</c:v>
                </c:pt>
                <c:pt idx="1015">
                  <c:v>295.09703999999999</c:v>
                </c:pt>
                <c:pt idx="1016">
                  <c:v>295.09703999999999</c:v>
                </c:pt>
                <c:pt idx="1017">
                  <c:v>417.11854</c:v>
                </c:pt>
                <c:pt idx="1018">
                  <c:v>459.12914000000001</c:v>
                </c:pt>
                <c:pt idx="1019">
                  <c:v>501.13973999999996</c:v>
                </c:pt>
                <c:pt idx="1020">
                  <c:v>549.16084000000001</c:v>
                </c:pt>
                <c:pt idx="1021">
                  <c:v>549.16084000000001</c:v>
                </c:pt>
                <c:pt idx="1022">
                  <c:v>431.13423999999998</c:v>
                </c:pt>
                <c:pt idx="1023">
                  <c:v>579.17143999999996</c:v>
                </c:pt>
                <c:pt idx="1024">
                  <c:v>645.23364000000004</c:v>
                </c:pt>
                <c:pt idx="1025">
                  <c:v>417.11854</c:v>
                </c:pt>
                <c:pt idx="1026">
                  <c:v>431.13423999999998</c:v>
                </c:pt>
                <c:pt idx="1027">
                  <c:v>459.12914000000001</c:v>
                </c:pt>
                <c:pt idx="1028">
                  <c:v>417.11854</c:v>
                </c:pt>
                <c:pt idx="1029">
                  <c:v>579.17143999999996</c:v>
                </c:pt>
                <c:pt idx="1030">
                  <c:v>577.19213999999999</c:v>
                </c:pt>
                <c:pt idx="1031">
                  <c:v>593.18704000000002</c:v>
                </c:pt>
                <c:pt idx="1032">
                  <c:v>517.13463999999999</c:v>
                </c:pt>
                <c:pt idx="1033">
                  <c:v>549.16084000000001</c:v>
                </c:pt>
                <c:pt idx="1034">
                  <c:v>549.16084000000001</c:v>
                </c:pt>
                <c:pt idx="1035">
                  <c:v>473.14483999999999</c:v>
                </c:pt>
                <c:pt idx="1036">
                  <c:v>563.17643999999996</c:v>
                </c:pt>
                <c:pt idx="1037">
                  <c:v>563.17643999999996</c:v>
                </c:pt>
                <c:pt idx="1038">
                  <c:v>551.15534000000002</c:v>
                </c:pt>
                <c:pt idx="1039">
                  <c:v>323.12833999999998</c:v>
                </c:pt>
                <c:pt idx="1040">
                  <c:v>337.14403999999996</c:v>
                </c:pt>
                <c:pt idx="1041">
                  <c:v>337.14403999999996</c:v>
                </c:pt>
                <c:pt idx="1042">
                  <c:v>323.12833999999998</c:v>
                </c:pt>
                <c:pt idx="1043">
                  <c:v>405.20663999999999</c:v>
                </c:pt>
                <c:pt idx="1044">
                  <c:v>283.06063999999998</c:v>
                </c:pt>
                <c:pt idx="1045">
                  <c:v>321.11273999999997</c:v>
                </c:pt>
                <c:pt idx="1046">
                  <c:v>321.11273999999997</c:v>
                </c:pt>
                <c:pt idx="1047">
                  <c:v>335.12833999999998</c:v>
                </c:pt>
                <c:pt idx="1048">
                  <c:v>339.12324000000001</c:v>
                </c:pt>
                <c:pt idx="1049">
                  <c:v>269.08143999999999</c:v>
                </c:pt>
                <c:pt idx="1050">
                  <c:v>255.06573999999998</c:v>
                </c:pt>
                <c:pt idx="1051">
                  <c:v>269.08143999999999</c:v>
                </c:pt>
                <c:pt idx="1052">
                  <c:v>283.09703999999999</c:v>
                </c:pt>
                <c:pt idx="1053">
                  <c:v>433.11354</c:v>
                </c:pt>
                <c:pt idx="1054">
                  <c:v>447.12914000000001</c:v>
                </c:pt>
                <c:pt idx="1055">
                  <c:v>445.11354</c:v>
                </c:pt>
                <c:pt idx="1056">
                  <c:v>607.16633999999999</c:v>
                </c:pt>
                <c:pt idx="1057">
                  <c:v>447.12914000000001</c:v>
                </c:pt>
                <c:pt idx="1058">
                  <c:v>461.14483999999999</c:v>
                </c:pt>
                <c:pt idx="1059">
                  <c:v>623.19763999999998</c:v>
                </c:pt>
                <c:pt idx="1060">
                  <c:v>447.12914000000001</c:v>
                </c:pt>
                <c:pt idx="1061">
                  <c:v>351.12324000000001</c:v>
                </c:pt>
                <c:pt idx="1062">
                  <c:v>353.13893999999999</c:v>
                </c:pt>
                <c:pt idx="1063">
                  <c:v>367.15454</c:v>
                </c:pt>
                <c:pt idx="1064">
                  <c:v>349.10764</c:v>
                </c:pt>
                <c:pt idx="1065">
                  <c:v>283.06063999999998</c:v>
                </c:pt>
                <c:pt idx="1066">
                  <c:v>299.09193999999997</c:v>
                </c:pt>
                <c:pt idx="1067">
                  <c:v>271.06063999999998</c:v>
                </c:pt>
                <c:pt idx="1068">
                  <c:v>285.07633999999996</c:v>
                </c:pt>
                <c:pt idx="1069">
                  <c:v>285.07633999999996</c:v>
                </c:pt>
                <c:pt idx="1070">
                  <c:v>297.07633999999996</c:v>
                </c:pt>
                <c:pt idx="1071">
                  <c:v>299.09193999999997</c:v>
                </c:pt>
                <c:pt idx="1072">
                  <c:v>313.10764</c:v>
                </c:pt>
                <c:pt idx="1073">
                  <c:v>379.11813999999998</c:v>
                </c:pt>
                <c:pt idx="1074">
                  <c:v>287.05554000000001</c:v>
                </c:pt>
                <c:pt idx="1075">
                  <c:v>301.07123999999999</c:v>
                </c:pt>
                <c:pt idx="1076">
                  <c:v>491.15533999999997</c:v>
                </c:pt>
                <c:pt idx="1077">
                  <c:v>595.16633999999999</c:v>
                </c:pt>
                <c:pt idx="1078">
                  <c:v>477.13973999999996</c:v>
                </c:pt>
                <c:pt idx="1079">
                  <c:v>337.07123999999999</c:v>
                </c:pt>
                <c:pt idx="1080">
                  <c:v>381.13383999999996</c:v>
                </c:pt>
                <c:pt idx="1081">
                  <c:v>383.14943999999997</c:v>
                </c:pt>
                <c:pt idx="1082">
                  <c:v>387.14443999999997</c:v>
                </c:pt>
                <c:pt idx="1083">
                  <c:v>369.13383999999996</c:v>
                </c:pt>
                <c:pt idx="1084">
                  <c:v>411.18074000000001</c:v>
                </c:pt>
                <c:pt idx="1085">
                  <c:v>411.14443999999997</c:v>
                </c:pt>
                <c:pt idx="1086">
                  <c:v>337.10764</c:v>
                </c:pt>
                <c:pt idx="1087">
                  <c:v>379.11813999999998</c:v>
                </c:pt>
                <c:pt idx="1088">
                  <c:v>395.14943999999997</c:v>
                </c:pt>
                <c:pt idx="1089">
                  <c:v>409.12873999999999</c:v>
                </c:pt>
                <c:pt idx="1090">
                  <c:v>417.17023999999998</c:v>
                </c:pt>
                <c:pt idx="1091">
                  <c:v>435.18074000000001</c:v>
                </c:pt>
                <c:pt idx="1092">
                  <c:v>337.10764</c:v>
                </c:pt>
                <c:pt idx="1093">
                  <c:v>285.07633999999996</c:v>
                </c:pt>
                <c:pt idx="1094">
                  <c:v>299.05554000000001</c:v>
                </c:pt>
                <c:pt idx="1095">
                  <c:v>271.06063999999998</c:v>
                </c:pt>
                <c:pt idx="1096">
                  <c:v>285.07633999999996</c:v>
                </c:pt>
                <c:pt idx="1097">
                  <c:v>299.05554000000001</c:v>
                </c:pt>
                <c:pt idx="1098">
                  <c:v>301.07123999999999</c:v>
                </c:pt>
                <c:pt idx="1099">
                  <c:v>313.07123999999999</c:v>
                </c:pt>
                <c:pt idx="1100">
                  <c:v>327.08684</c:v>
                </c:pt>
                <c:pt idx="1101">
                  <c:v>329.10253999999998</c:v>
                </c:pt>
                <c:pt idx="1102">
                  <c:v>329.10253999999998</c:v>
                </c:pt>
                <c:pt idx="1103">
                  <c:v>343.11813999999998</c:v>
                </c:pt>
                <c:pt idx="1104">
                  <c:v>301.07123999999999</c:v>
                </c:pt>
                <c:pt idx="1105">
                  <c:v>285.07633999999996</c:v>
                </c:pt>
                <c:pt idx="1106">
                  <c:v>433.11354</c:v>
                </c:pt>
                <c:pt idx="1107">
                  <c:v>447.12914000000001</c:v>
                </c:pt>
                <c:pt idx="1108">
                  <c:v>447.12914000000001</c:v>
                </c:pt>
                <c:pt idx="1109">
                  <c:v>461.14483999999999</c:v>
                </c:pt>
                <c:pt idx="1110">
                  <c:v>623.19763999999998</c:v>
                </c:pt>
                <c:pt idx="1111">
                  <c:v>547.14513999999997</c:v>
                </c:pt>
                <c:pt idx="1112">
                  <c:v>299.09193999999997</c:v>
                </c:pt>
                <c:pt idx="1113">
                  <c:v>285.07633999999996</c:v>
                </c:pt>
                <c:pt idx="1114">
                  <c:v>271.06063999999998</c:v>
                </c:pt>
                <c:pt idx="1115">
                  <c:v>285.07633999999996</c:v>
                </c:pt>
                <c:pt idx="1116">
                  <c:v>285.07633999999996</c:v>
                </c:pt>
                <c:pt idx="1117">
                  <c:v>299.09193999999997</c:v>
                </c:pt>
                <c:pt idx="1118">
                  <c:v>475.12403999999998</c:v>
                </c:pt>
                <c:pt idx="1119">
                  <c:v>637.17683999999997</c:v>
                </c:pt>
                <c:pt idx="1120">
                  <c:v>491.15533999999997</c:v>
                </c:pt>
                <c:pt idx="1121">
                  <c:v>653.20813999999996</c:v>
                </c:pt>
                <c:pt idx="1122">
                  <c:v>381.13383999999996</c:v>
                </c:pt>
                <c:pt idx="1123">
                  <c:v>379.11813999999998</c:v>
                </c:pt>
                <c:pt idx="1124">
                  <c:v>313.07123999999999</c:v>
                </c:pt>
                <c:pt idx="1125">
                  <c:v>315.08684</c:v>
                </c:pt>
                <c:pt idx="1126">
                  <c:v>327.08684</c:v>
                </c:pt>
                <c:pt idx="1127">
                  <c:v>327.08684</c:v>
                </c:pt>
                <c:pt idx="1128">
                  <c:v>329.10253999999998</c:v>
                </c:pt>
                <c:pt idx="1129">
                  <c:v>343.11813999999998</c:v>
                </c:pt>
                <c:pt idx="1130">
                  <c:v>357.09744000000001</c:v>
                </c:pt>
                <c:pt idx="1131">
                  <c:v>373.12873999999999</c:v>
                </c:pt>
                <c:pt idx="1132">
                  <c:v>373.12873999999999</c:v>
                </c:pt>
                <c:pt idx="1133">
                  <c:v>505.13463999999999</c:v>
                </c:pt>
                <c:pt idx="1134">
                  <c:v>409.12873999999999</c:v>
                </c:pt>
                <c:pt idx="1135">
                  <c:v>343.08184</c:v>
                </c:pt>
                <c:pt idx="1136">
                  <c:v>343.08184</c:v>
                </c:pt>
                <c:pt idx="1137">
                  <c:v>357.09744000000001</c:v>
                </c:pt>
                <c:pt idx="1138">
                  <c:v>359.11313999999999</c:v>
                </c:pt>
                <c:pt idx="1139">
                  <c:v>373.12873999999999</c:v>
                </c:pt>
                <c:pt idx="1140">
                  <c:v>315.08684</c:v>
                </c:pt>
                <c:pt idx="1141">
                  <c:v>593.18704000000002</c:v>
                </c:pt>
                <c:pt idx="1142">
                  <c:v>461.14483999999999</c:v>
                </c:pt>
                <c:pt idx="1143">
                  <c:v>623.19763999999998</c:v>
                </c:pt>
                <c:pt idx="1144">
                  <c:v>447.12914000000001</c:v>
                </c:pt>
                <c:pt idx="1145">
                  <c:v>417.11854</c:v>
                </c:pt>
                <c:pt idx="1146">
                  <c:v>285.07633999999996</c:v>
                </c:pt>
                <c:pt idx="1147">
                  <c:v>299.09193999999997</c:v>
                </c:pt>
                <c:pt idx="1148">
                  <c:v>297.07633999999996</c:v>
                </c:pt>
                <c:pt idx="1149">
                  <c:v>271.06063999999998</c:v>
                </c:pt>
                <c:pt idx="1150">
                  <c:v>381.13383999999996</c:v>
                </c:pt>
                <c:pt idx="1151">
                  <c:v>311.05554000000001</c:v>
                </c:pt>
                <c:pt idx="1152">
                  <c:v>315.08684</c:v>
                </c:pt>
                <c:pt idx="1153">
                  <c:v>329.10253999999998</c:v>
                </c:pt>
                <c:pt idx="1154">
                  <c:v>313.07123999999999</c:v>
                </c:pt>
                <c:pt idx="1155">
                  <c:v>327.08684</c:v>
                </c:pt>
                <c:pt idx="1156">
                  <c:v>301.07123999999999</c:v>
                </c:pt>
                <c:pt idx="1157">
                  <c:v>327.08684</c:v>
                </c:pt>
                <c:pt idx="1158">
                  <c:v>357.09744000000001</c:v>
                </c:pt>
                <c:pt idx="1159">
                  <c:v>343.08184</c:v>
                </c:pt>
                <c:pt idx="1160">
                  <c:v>287.05554000000001</c:v>
                </c:pt>
                <c:pt idx="1161">
                  <c:v>315.08684</c:v>
                </c:pt>
                <c:pt idx="1162">
                  <c:v>301.07123999999999</c:v>
                </c:pt>
                <c:pt idx="1163">
                  <c:v>357.09744000000001</c:v>
                </c:pt>
                <c:pt idx="1164">
                  <c:v>357.09744000000001</c:v>
                </c:pt>
                <c:pt idx="1165">
                  <c:v>269.08143999999999</c:v>
                </c:pt>
                <c:pt idx="1166">
                  <c:v>255.06573999999998</c:v>
                </c:pt>
                <c:pt idx="1167">
                  <c:v>433.11354</c:v>
                </c:pt>
                <c:pt idx="1168">
                  <c:v>452.20733999999999</c:v>
                </c:pt>
                <c:pt idx="1169">
                  <c:v>269.08143999999999</c:v>
                </c:pt>
                <c:pt idx="1170">
                  <c:v>283.09703999999999</c:v>
                </c:pt>
                <c:pt idx="1171">
                  <c:v>255.06573999999998</c:v>
                </c:pt>
                <c:pt idx="1172">
                  <c:v>271.06063999999998</c:v>
                </c:pt>
                <c:pt idx="1173">
                  <c:v>595.16633999999999</c:v>
                </c:pt>
                <c:pt idx="1174">
                  <c:v>433.11354</c:v>
                </c:pt>
                <c:pt idx="1175">
                  <c:v>565.15574000000004</c:v>
                </c:pt>
                <c:pt idx="1176">
                  <c:v>595.16633999999999</c:v>
                </c:pt>
                <c:pt idx="1177">
                  <c:v>433.11354</c:v>
                </c:pt>
                <c:pt idx="1178">
                  <c:v>475.12403999999998</c:v>
                </c:pt>
                <c:pt idx="1179">
                  <c:v>433.11354</c:v>
                </c:pt>
                <c:pt idx="1180">
                  <c:v>595.16633999999999</c:v>
                </c:pt>
                <c:pt idx="1181">
                  <c:v>579.17143999999996</c:v>
                </c:pt>
                <c:pt idx="1182">
                  <c:v>579.17143999999996</c:v>
                </c:pt>
                <c:pt idx="1183">
                  <c:v>859.25084000000004</c:v>
                </c:pt>
                <c:pt idx="1184">
                  <c:v>519.11383999999998</c:v>
                </c:pt>
                <c:pt idx="1185">
                  <c:v>433.11354</c:v>
                </c:pt>
                <c:pt idx="1186">
                  <c:v>565.15574000000004</c:v>
                </c:pt>
                <c:pt idx="1187">
                  <c:v>579.15023999999994</c:v>
                </c:pt>
                <c:pt idx="1188">
                  <c:v>565.15574000000004</c:v>
                </c:pt>
                <c:pt idx="1189">
                  <c:v>421.16514000000001</c:v>
                </c:pt>
                <c:pt idx="1190">
                  <c:v>419.14943999999997</c:v>
                </c:pt>
                <c:pt idx="1191">
                  <c:v>421.16514000000001</c:v>
                </c:pt>
                <c:pt idx="1192">
                  <c:v>355.11813999999998</c:v>
                </c:pt>
                <c:pt idx="1193">
                  <c:v>355.11813999999998</c:v>
                </c:pt>
                <c:pt idx="1194">
                  <c:v>457.18624</c:v>
                </c:pt>
                <c:pt idx="1195">
                  <c:v>423.18074000000001</c:v>
                </c:pt>
                <c:pt idx="1196">
                  <c:v>423.18074000000001</c:v>
                </c:pt>
                <c:pt idx="1197">
                  <c:v>467.20704000000001</c:v>
                </c:pt>
                <c:pt idx="1198">
                  <c:v>423.18074000000001</c:v>
                </c:pt>
                <c:pt idx="1199">
                  <c:v>339.12324000000001</c:v>
                </c:pt>
                <c:pt idx="1200">
                  <c:v>339.12324000000001</c:v>
                </c:pt>
                <c:pt idx="1201">
                  <c:v>407.18583999999998</c:v>
                </c:pt>
                <c:pt idx="1202">
                  <c:v>407.18583999999998</c:v>
                </c:pt>
                <c:pt idx="1203">
                  <c:v>339.12324000000001</c:v>
                </c:pt>
                <c:pt idx="1204">
                  <c:v>475.24843999999996</c:v>
                </c:pt>
                <c:pt idx="1205">
                  <c:v>407.18583999999998</c:v>
                </c:pt>
                <c:pt idx="1206">
                  <c:v>355.11813999999998</c:v>
                </c:pt>
                <c:pt idx="1207">
                  <c:v>339.12324000000001</c:v>
                </c:pt>
                <c:pt idx="1208">
                  <c:v>355.11813999999998</c:v>
                </c:pt>
                <c:pt idx="1209">
                  <c:v>423.18074000000001</c:v>
                </c:pt>
                <c:pt idx="1210">
                  <c:v>475.24843999999996</c:v>
                </c:pt>
                <c:pt idx="1211">
                  <c:v>421.20153999999997</c:v>
                </c:pt>
                <c:pt idx="1212">
                  <c:v>405.17023999999998</c:v>
                </c:pt>
                <c:pt idx="1213">
                  <c:v>337.10764</c:v>
                </c:pt>
                <c:pt idx="1214">
                  <c:v>337.10764</c:v>
                </c:pt>
                <c:pt idx="1215">
                  <c:v>405.17023999999998</c:v>
                </c:pt>
                <c:pt idx="1216">
                  <c:v>405.17023999999998</c:v>
                </c:pt>
                <c:pt idx="1217">
                  <c:v>405.17023999999998</c:v>
                </c:pt>
                <c:pt idx="1218">
                  <c:v>337.10764</c:v>
                </c:pt>
                <c:pt idx="1219">
                  <c:v>339.12324000000001</c:v>
                </c:pt>
                <c:pt idx="1220">
                  <c:v>405.17023999999998</c:v>
                </c:pt>
                <c:pt idx="1221">
                  <c:v>423.18074000000001</c:v>
                </c:pt>
                <c:pt idx="1222">
                  <c:v>405.17023999999998</c:v>
                </c:pt>
                <c:pt idx="1223">
                  <c:v>403.15454</c:v>
                </c:pt>
                <c:pt idx="1224">
                  <c:v>419.14943999999997</c:v>
                </c:pt>
                <c:pt idx="1225">
                  <c:v>421.16514000000001</c:v>
                </c:pt>
                <c:pt idx="1226">
                  <c:v>423.18074000000001</c:v>
                </c:pt>
                <c:pt idx="1227">
                  <c:v>421.16514000000001</c:v>
                </c:pt>
                <c:pt idx="1228">
                  <c:v>423.18074000000001</c:v>
                </c:pt>
                <c:pt idx="1229">
                  <c:v>271.06063999999998</c:v>
                </c:pt>
                <c:pt idx="1230">
                  <c:v>447.12914000000001</c:v>
                </c:pt>
                <c:pt idx="1231">
                  <c:v>593.18704000000002</c:v>
                </c:pt>
                <c:pt idx="1232">
                  <c:v>609.18193999999994</c:v>
                </c:pt>
                <c:pt idx="1233">
                  <c:v>579.17143999999996</c:v>
                </c:pt>
                <c:pt idx="1234">
                  <c:v>579.17143999999996</c:v>
                </c:pt>
                <c:pt idx="1235">
                  <c:v>533.12954000000002</c:v>
                </c:pt>
                <c:pt idx="1236">
                  <c:v>353.13893999999999</c:v>
                </c:pt>
                <c:pt idx="1237">
                  <c:v>353.13893999999999</c:v>
                </c:pt>
                <c:pt idx="1238">
                  <c:v>351.12324000000001</c:v>
                </c:pt>
                <c:pt idx="1239">
                  <c:v>351.12324000000001</c:v>
                </c:pt>
                <c:pt idx="1240">
                  <c:v>285.07633999999996</c:v>
                </c:pt>
                <c:pt idx="1241">
                  <c:v>449.10843999999997</c:v>
                </c:pt>
                <c:pt idx="1242">
                  <c:v>449.10843999999997</c:v>
                </c:pt>
                <c:pt idx="1243">
                  <c:v>491.11894000000001</c:v>
                </c:pt>
                <c:pt idx="1244">
                  <c:v>491.11894000000001</c:v>
                </c:pt>
                <c:pt idx="1245">
                  <c:v>611.16124000000002</c:v>
                </c:pt>
                <c:pt idx="1246">
                  <c:v>449.10843999999997</c:v>
                </c:pt>
                <c:pt idx="1247">
                  <c:v>461.10843999999997</c:v>
                </c:pt>
                <c:pt idx="1248">
                  <c:v>535.10883999999999</c:v>
                </c:pt>
                <c:pt idx="1249">
                  <c:v>611.16124000000002</c:v>
                </c:pt>
                <c:pt idx="1250">
                  <c:v>367.11813999999998</c:v>
                </c:pt>
                <c:pt idx="1251">
                  <c:v>423.18074000000001</c:v>
                </c:pt>
                <c:pt idx="1252">
                  <c:v>355.11813999999998</c:v>
                </c:pt>
                <c:pt idx="1253">
                  <c:v>355.11813999999998</c:v>
                </c:pt>
                <c:pt idx="1254">
                  <c:v>423.18074000000001</c:v>
                </c:pt>
                <c:pt idx="1255">
                  <c:v>421.16514000000001</c:v>
                </c:pt>
                <c:pt idx="1256">
                  <c:v>365.10253999999998</c:v>
                </c:pt>
                <c:pt idx="1257">
                  <c:v>421.16514000000001</c:v>
                </c:pt>
                <c:pt idx="1258">
                  <c:v>421.16514000000001</c:v>
                </c:pt>
                <c:pt idx="1259">
                  <c:v>353.10253999999998</c:v>
                </c:pt>
                <c:pt idx="1260">
                  <c:v>365.10253999999998</c:v>
                </c:pt>
                <c:pt idx="1261">
                  <c:v>421.16514000000001</c:v>
                </c:pt>
                <c:pt idx="1262">
                  <c:v>287.05554000000001</c:v>
                </c:pt>
                <c:pt idx="1263">
                  <c:v>299.05554000000001</c:v>
                </c:pt>
                <c:pt idx="1264">
                  <c:v>463.12403999999998</c:v>
                </c:pt>
                <c:pt idx="1265">
                  <c:v>463.12403999999998</c:v>
                </c:pt>
                <c:pt idx="1266">
                  <c:v>369.13383999999996</c:v>
                </c:pt>
                <c:pt idx="1267">
                  <c:v>369.13383999999996</c:v>
                </c:pt>
                <c:pt idx="1268">
                  <c:v>437.19644</c:v>
                </c:pt>
                <c:pt idx="1269">
                  <c:v>301.07123999999999</c:v>
                </c:pt>
                <c:pt idx="1270">
                  <c:v>463.12403999999998</c:v>
                </c:pt>
                <c:pt idx="1271">
                  <c:v>549.12443999999994</c:v>
                </c:pt>
                <c:pt idx="1272">
                  <c:v>437.19644</c:v>
                </c:pt>
                <c:pt idx="1273">
                  <c:v>369.13383999999996</c:v>
                </c:pt>
                <c:pt idx="1274">
                  <c:v>385.12873999999999</c:v>
                </c:pt>
                <c:pt idx="1275">
                  <c:v>367.11813999999998</c:v>
                </c:pt>
                <c:pt idx="1276">
                  <c:v>301.07123999999999</c:v>
                </c:pt>
                <c:pt idx="1277">
                  <c:v>383.14943999999997</c:v>
                </c:pt>
                <c:pt idx="1278">
                  <c:v>469.22264000000001</c:v>
                </c:pt>
                <c:pt idx="1279">
                  <c:v>315.08684</c:v>
                </c:pt>
                <c:pt idx="1280">
                  <c:v>465.19133999999997</c:v>
                </c:pt>
                <c:pt idx="1281">
                  <c:v>467.20704000000001</c:v>
                </c:pt>
                <c:pt idx="1282">
                  <c:v>397.12873999999999</c:v>
                </c:pt>
                <c:pt idx="1283">
                  <c:v>465.19133999999997</c:v>
                </c:pt>
                <c:pt idx="1284">
                  <c:v>317.06613999999996</c:v>
                </c:pt>
                <c:pt idx="1285">
                  <c:v>345.09744000000001</c:v>
                </c:pt>
                <c:pt idx="1286">
                  <c:v>437.16003999999998</c:v>
                </c:pt>
                <c:pt idx="1287">
                  <c:v>437.16003999999998</c:v>
                </c:pt>
                <c:pt idx="1288">
                  <c:v>371.11313999999999</c:v>
                </c:pt>
                <c:pt idx="1289">
                  <c:v>353.10253999999998</c:v>
                </c:pt>
                <c:pt idx="1290">
                  <c:v>371.11313999999999</c:v>
                </c:pt>
                <c:pt idx="1291">
                  <c:v>353.10253999999998</c:v>
                </c:pt>
                <c:pt idx="1292">
                  <c:v>371.11313999999999</c:v>
                </c:pt>
                <c:pt idx="1293">
                  <c:v>439.17573999999996</c:v>
                </c:pt>
                <c:pt idx="1294">
                  <c:v>439.17573999999996</c:v>
                </c:pt>
                <c:pt idx="1295">
                  <c:v>473.18113999999997</c:v>
                </c:pt>
                <c:pt idx="1296">
                  <c:v>439.17573999999996</c:v>
                </c:pt>
                <c:pt idx="1297">
                  <c:v>355.11813999999998</c:v>
                </c:pt>
                <c:pt idx="1298">
                  <c:v>355.11813999999998</c:v>
                </c:pt>
                <c:pt idx="1299">
                  <c:v>355.11813999999998</c:v>
                </c:pt>
                <c:pt idx="1300">
                  <c:v>385.12873999999999</c:v>
                </c:pt>
                <c:pt idx="1301">
                  <c:v>385.12873999999999</c:v>
                </c:pt>
                <c:pt idx="1302">
                  <c:v>423.18074000000001</c:v>
                </c:pt>
                <c:pt idx="1303">
                  <c:v>399.14443999999997</c:v>
                </c:pt>
                <c:pt idx="1304">
                  <c:v>437.19644</c:v>
                </c:pt>
                <c:pt idx="1305">
                  <c:v>355.11813999999998</c:v>
                </c:pt>
                <c:pt idx="1306">
                  <c:v>399.14443999999997</c:v>
                </c:pt>
                <c:pt idx="1307">
                  <c:v>423.18074000000001</c:v>
                </c:pt>
                <c:pt idx="1308">
                  <c:v>369.13383999999996</c:v>
                </c:pt>
                <c:pt idx="1309">
                  <c:v>369.13383999999996</c:v>
                </c:pt>
                <c:pt idx="1310">
                  <c:v>371.11313999999999</c:v>
                </c:pt>
                <c:pt idx="1311">
                  <c:v>373.12873999999999</c:v>
                </c:pt>
                <c:pt idx="1312">
                  <c:v>439.17573999999996</c:v>
                </c:pt>
                <c:pt idx="1313">
                  <c:v>439.17573999999996</c:v>
                </c:pt>
                <c:pt idx="1314">
                  <c:v>423.18074000000001</c:v>
                </c:pt>
                <c:pt idx="1315">
                  <c:v>423.18074000000001</c:v>
                </c:pt>
                <c:pt idx="1316">
                  <c:v>451.17573999999996</c:v>
                </c:pt>
                <c:pt idx="1317">
                  <c:v>465.19133999999997</c:v>
                </c:pt>
                <c:pt idx="1318">
                  <c:v>491.24333999999999</c:v>
                </c:pt>
                <c:pt idx="1319">
                  <c:v>451.17573999999996</c:v>
                </c:pt>
                <c:pt idx="1320">
                  <c:v>353.10253999999998</c:v>
                </c:pt>
                <c:pt idx="1321">
                  <c:v>353.10253999999998</c:v>
                </c:pt>
                <c:pt idx="1322">
                  <c:v>353.10253999999998</c:v>
                </c:pt>
                <c:pt idx="1323">
                  <c:v>397.12873999999999</c:v>
                </c:pt>
                <c:pt idx="1324">
                  <c:v>411.14443999999997</c:v>
                </c:pt>
                <c:pt idx="1325">
                  <c:v>421.16514000000001</c:v>
                </c:pt>
                <c:pt idx="1326">
                  <c:v>421.16514000000001</c:v>
                </c:pt>
                <c:pt idx="1327">
                  <c:v>435.18074000000001</c:v>
                </c:pt>
                <c:pt idx="1328">
                  <c:v>437.19644</c:v>
                </c:pt>
                <c:pt idx="1329">
                  <c:v>469.22264000000001</c:v>
                </c:pt>
                <c:pt idx="1330">
                  <c:v>353.10253999999998</c:v>
                </c:pt>
                <c:pt idx="1331">
                  <c:v>367.11813999999998</c:v>
                </c:pt>
                <c:pt idx="1332">
                  <c:v>439.17573999999996</c:v>
                </c:pt>
                <c:pt idx="1333">
                  <c:v>421.16514000000001</c:v>
                </c:pt>
                <c:pt idx="1334">
                  <c:v>439.17573999999996</c:v>
                </c:pt>
                <c:pt idx="1335">
                  <c:v>421.16514000000001</c:v>
                </c:pt>
                <c:pt idx="1336">
                  <c:v>463.17573999999996</c:v>
                </c:pt>
                <c:pt idx="1337">
                  <c:v>301.07123999999999</c:v>
                </c:pt>
                <c:pt idx="1338">
                  <c:v>287.05554000000001</c:v>
                </c:pt>
                <c:pt idx="1339">
                  <c:v>301.07123999999999</c:v>
                </c:pt>
                <c:pt idx="1340">
                  <c:v>315.08684</c:v>
                </c:pt>
                <c:pt idx="1341">
                  <c:v>345.09744000000001</c:v>
                </c:pt>
                <c:pt idx="1342">
                  <c:v>359.11313999999999</c:v>
                </c:pt>
                <c:pt idx="1343">
                  <c:v>373.12873999999999</c:v>
                </c:pt>
                <c:pt idx="1344">
                  <c:v>315.08684</c:v>
                </c:pt>
                <c:pt idx="1345">
                  <c:v>331.08184</c:v>
                </c:pt>
                <c:pt idx="1346">
                  <c:v>447.12914000000001</c:v>
                </c:pt>
                <c:pt idx="1347">
                  <c:v>353.13893999999999</c:v>
                </c:pt>
                <c:pt idx="1348">
                  <c:v>419.18583999999998</c:v>
                </c:pt>
                <c:pt idx="1349">
                  <c:v>285.07633999999996</c:v>
                </c:pt>
                <c:pt idx="1350">
                  <c:v>459.16553999999996</c:v>
                </c:pt>
                <c:pt idx="1351">
                  <c:v>365.13893999999999</c:v>
                </c:pt>
                <c:pt idx="1352">
                  <c:v>299.09193999999997</c:v>
                </c:pt>
                <c:pt idx="1353">
                  <c:v>379.11813999999998</c:v>
                </c:pt>
                <c:pt idx="1354">
                  <c:v>337.07123999999999</c:v>
                </c:pt>
                <c:pt idx="1355">
                  <c:v>369.13383999999996</c:v>
                </c:pt>
                <c:pt idx="1356">
                  <c:v>379.11813999999998</c:v>
                </c:pt>
                <c:pt idx="1357">
                  <c:v>301.07123999999999</c:v>
                </c:pt>
                <c:pt idx="1358">
                  <c:v>383.14943999999997</c:v>
                </c:pt>
                <c:pt idx="1359">
                  <c:v>447.12914000000001</c:v>
                </c:pt>
                <c:pt idx="1360">
                  <c:v>447.12914000000001</c:v>
                </c:pt>
                <c:pt idx="1361">
                  <c:v>447.12914000000001</c:v>
                </c:pt>
                <c:pt idx="1362">
                  <c:v>447.12914000000001</c:v>
                </c:pt>
                <c:pt idx="1363">
                  <c:v>353.13893999999999</c:v>
                </c:pt>
                <c:pt idx="1364">
                  <c:v>285.07633999999996</c:v>
                </c:pt>
                <c:pt idx="1365">
                  <c:v>445.14983999999998</c:v>
                </c:pt>
                <c:pt idx="1366">
                  <c:v>445.14983999999998</c:v>
                </c:pt>
                <c:pt idx="1367">
                  <c:v>315.08684</c:v>
                </c:pt>
                <c:pt idx="1368">
                  <c:v>315.08684</c:v>
                </c:pt>
                <c:pt idx="1369">
                  <c:v>651.22893999999997</c:v>
                </c:pt>
                <c:pt idx="1370">
                  <c:v>451.21204</c:v>
                </c:pt>
                <c:pt idx="1371">
                  <c:v>327.08684</c:v>
                </c:pt>
                <c:pt idx="1372">
                  <c:v>313.07123999999999</c:v>
                </c:pt>
                <c:pt idx="1373">
                  <c:v>327.08684</c:v>
                </c:pt>
                <c:pt idx="1374">
                  <c:v>331.08184</c:v>
                </c:pt>
                <c:pt idx="1375">
                  <c:v>357.09744000000001</c:v>
                </c:pt>
                <c:pt idx="1376">
                  <c:v>315.08684</c:v>
                </c:pt>
                <c:pt idx="1377">
                  <c:v>299.05554000000001</c:v>
                </c:pt>
                <c:pt idx="1378">
                  <c:v>313.07123999999999</c:v>
                </c:pt>
                <c:pt idx="1379">
                  <c:v>329.06613999999996</c:v>
                </c:pt>
                <c:pt idx="1380">
                  <c:v>431.13423999999998</c:v>
                </c:pt>
                <c:pt idx="1381">
                  <c:v>343.08184</c:v>
                </c:pt>
                <c:pt idx="1382">
                  <c:v>477.13973999999996</c:v>
                </c:pt>
                <c:pt idx="1383">
                  <c:v>463.12403999999998</c:v>
                </c:pt>
                <c:pt idx="1384">
                  <c:v>461.10843999999997</c:v>
                </c:pt>
                <c:pt idx="1385">
                  <c:v>625.17683999999997</c:v>
                </c:pt>
                <c:pt idx="1386">
                  <c:v>477.13973999999996</c:v>
                </c:pt>
                <c:pt idx="1387">
                  <c:v>477.13973999999996</c:v>
                </c:pt>
                <c:pt idx="1388">
                  <c:v>639.19254000000001</c:v>
                </c:pt>
                <c:pt idx="1389">
                  <c:v>491.15533999999997</c:v>
                </c:pt>
                <c:pt idx="1390">
                  <c:v>653.20813999999996</c:v>
                </c:pt>
                <c:pt idx="1391">
                  <c:v>461.14483999999999</c:v>
                </c:pt>
                <c:pt idx="1392">
                  <c:v>477.13973999999996</c:v>
                </c:pt>
                <c:pt idx="1393">
                  <c:v>369.13383999999996</c:v>
                </c:pt>
                <c:pt idx="1394">
                  <c:v>299.05554000000001</c:v>
                </c:pt>
                <c:pt idx="1395">
                  <c:v>315.08684</c:v>
                </c:pt>
                <c:pt idx="1396">
                  <c:v>301.07123999999999</c:v>
                </c:pt>
                <c:pt idx="1397">
                  <c:v>287.05554000000001</c:v>
                </c:pt>
                <c:pt idx="1398">
                  <c:v>313.07123999999999</c:v>
                </c:pt>
                <c:pt idx="1399">
                  <c:v>315.08684</c:v>
                </c:pt>
                <c:pt idx="1400">
                  <c:v>315.08684</c:v>
                </c:pt>
                <c:pt idx="1401">
                  <c:v>327.08684</c:v>
                </c:pt>
                <c:pt idx="1402">
                  <c:v>329.10253999999998</c:v>
                </c:pt>
                <c:pt idx="1403">
                  <c:v>329.10253999999998</c:v>
                </c:pt>
                <c:pt idx="1404">
                  <c:v>491.11894000000001</c:v>
                </c:pt>
                <c:pt idx="1405">
                  <c:v>493.13463999999999</c:v>
                </c:pt>
                <c:pt idx="1406">
                  <c:v>493.13463999999999</c:v>
                </c:pt>
                <c:pt idx="1407">
                  <c:v>505.13463999999999</c:v>
                </c:pt>
                <c:pt idx="1408">
                  <c:v>655.18744000000004</c:v>
                </c:pt>
                <c:pt idx="1409">
                  <c:v>507.15024</c:v>
                </c:pt>
                <c:pt idx="1410">
                  <c:v>491.11894000000001</c:v>
                </c:pt>
                <c:pt idx="1411">
                  <c:v>411.14443999999997</c:v>
                </c:pt>
                <c:pt idx="1412">
                  <c:v>409.12873999999999</c:v>
                </c:pt>
                <c:pt idx="1413">
                  <c:v>331.08184</c:v>
                </c:pt>
                <c:pt idx="1414">
                  <c:v>331.08184</c:v>
                </c:pt>
                <c:pt idx="1415">
                  <c:v>343.08184</c:v>
                </c:pt>
                <c:pt idx="1416">
                  <c:v>343.08184</c:v>
                </c:pt>
                <c:pt idx="1417">
                  <c:v>345.09744000000001</c:v>
                </c:pt>
                <c:pt idx="1418">
                  <c:v>357.09744000000001</c:v>
                </c:pt>
                <c:pt idx="1419">
                  <c:v>357.09744000000001</c:v>
                </c:pt>
                <c:pt idx="1420">
                  <c:v>317.06613999999996</c:v>
                </c:pt>
                <c:pt idx="1421">
                  <c:v>329.06613999999996</c:v>
                </c:pt>
                <c:pt idx="1422">
                  <c:v>331.08184</c:v>
                </c:pt>
                <c:pt idx="1423">
                  <c:v>359.11313999999999</c:v>
                </c:pt>
                <c:pt idx="1424">
                  <c:v>343.08184</c:v>
                </c:pt>
                <c:pt idx="1425">
                  <c:v>343.08184</c:v>
                </c:pt>
                <c:pt idx="1426">
                  <c:v>523.14513999999997</c:v>
                </c:pt>
                <c:pt idx="1427">
                  <c:v>523.14513999999997</c:v>
                </c:pt>
                <c:pt idx="1428">
                  <c:v>361.09233999999998</c:v>
                </c:pt>
                <c:pt idx="1429">
                  <c:v>375.10803999999996</c:v>
                </c:pt>
                <c:pt idx="1430">
                  <c:v>387.10803999999996</c:v>
                </c:pt>
                <c:pt idx="1431">
                  <c:v>359.07673999999997</c:v>
                </c:pt>
                <c:pt idx="1432">
                  <c:v>537.16084000000001</c:v>
                </c:pt>
                <c:pt idx="1433">
                  <c:v>537.16084000000001</c:v>
                </c:pt>
                <c:pt idx="1434">
                  <c:v>375.10803999999996</c:v>
                </c:pt>
                <c:pt idx="1435">
                  <c:v>359.07673999999997</c:v>
                </c:pt>
                <c:pt idx="1436">
                  <c:v>315.08684</c:v>
                </c:pt>
                <c:pt idx="1437">
                  <c:v>345.09744000000001</c:v>
                </c:pt>
                <c:pt idx="1438">
                  <c:v>463.12403999999998</c:v>
                </c:pt>
                <c:pt idx="1439">
                  <c:v>369.13383999999996</c:v>
                </c:pt>
                <c:pt idx="1440">
                  <c:v>301.07123999999999</c:v>
                </c:pt>
                <c:pt idx="1441">
                  <c:v>329.10253999999998</c:v>
                </c:pt>
                <c:pt idx="1442">
                  <c:v>493.13463999999999</c:v>
                </c:pt>
                <c:pt idx="1443">
                  <c:v>505.13463999999999</c:v>
                </c:pt>
                <c:pt idx="1444">
                  <c:v>667.18744000000004</c:v>
                </c:pt>
                <c:pt idx="1445">
                  <c:v>331.08184</c:v>
                </c:pt>
                <c:pt idx="1446">
                  <c:v>343.08184</c:v>
                </c:pt>
                <c:pt idx="1447">
                  <c:v>345.09744000000001</c:v>
                </c:pt>
                <c:pt idx="1448">
                  <c:v>537.16084000000001</c:v>
                </c:pt>
                <c:pt idx="1449">
                  <c:v>699.21363999999994</c:v>
                </c:pt>
                <c:pt idx="1450">
                  <c:v>443.17063999999999</c:v>
                </c:pt>
                <c:pt idx="1451">
                  <c:v>375.10803999999996</c:v>
                </c:pt>
                <c:pt idx="1452">
                  <c:v>303.05054000000001</c:v>
                </c:pt>
                <c:pt idx="1453">
                  <c:v>375.10803999999996</c:v>
                </c:pt>
                <c:pt idx="1454">
                  <c:v>317.06613999999996</c:v>
                </c:pt>
                <c:pt idx="1455">
                  <c:v>387.10803999999996</c:v>
                </c:pt>
                <c:pt idx="1456">
                  <c:v>315.05054000000001</c:v>
                </c:pt>
                <c:pt idx="1457">
                  <c:v>433.14983999999998</c:v>
                </c:pt>
                <c:pt idx="1458">
                  <c:v>257.08143999999999</c:v>
                </c:pt>
                <c:pt idx="1459">
                  <c:v>271.09703999999999</c:v>
                </c:pt>
                <c:pt idx="1460">
                  <c:v>287.09193999999997</c:v>
                </c:pt>
                <c:pt idx="1461">
                  <c:v>301.10764</c:v>
                </c:pt>
                <c:pt idx="1462">
                  <c:v>317.10253999999998</c:v>
                </c:pt>
                <c:pt idx="1463">
                  <c:v>477.13973999999996</c:v>
                </c:pt>
                <c:pt idx="1464">
                  <c:v>325.10764</c:v>
                </c:pt>
                <c:pt idx="1465">
                  <c:v>339.08684</c:v>
                </c:pt>
                <c:pt idx="1466">
                  <c:v>355.11813999999998</c:v>
                </c:pt>
                <c:pt idx="1467">
                  <c:v>355.11813999999998</c:v>
                </c:pt>
                <c:pt idx="1468">
                  <c:v>355.08184</c:v>
                </c:pt>
                <c:pt idx="1469">
                  <c:v>341.13893999999999</c:v>
                </c:pt>
                <c:pt idx="1470">
                  <c:v>359.14943999999997</c:v>
                </c:pt>
                <c:pt idx="1471">
                  <c:v>357.13383999999996</c:v>
                </c:pt>
                <c:pt idx="1472">
                  <c:v>301.07123999999999</c:v>
                </c:pt>
                <c:pt idx="1473">
                  <c:v>287.09193999999997</c:v>
                </c:pt>
                <c:pt idx="1474">
                  <c:v>273.07633999999996</c:v>
                </c:pt>
                <c:pt idx="1475">
                  <c:v>301.10764</c:v>
                </c:pt>
                <c:pt idx="1476">
                  <c:v>301.10764</c:v>
                </c:pt>
                <c:pt idx="1477">
                  <c:v>315.08684</c:v>
                </c:pt>
                <c:pt idx="1478">
                  <c:v>317.10253999999998</c:v>
                </c:pt>
                <c:pt idx="1479">
                  <c:v>317.10253999999998</c:v>
                </c:pt>
                <c:pt idx="1480">
                  <c:v>331.11813999999998</c:v>
                </c:pt>
                <c:pt idx="1481">
                  <c:v>331.11813999999998</c:v>
                </c:pt>
                <c:pt idx="1482">
                  <c:v>303.08684</c:v>
                </c:pt>
                <c:pt idx="1483">
                  <c:v>329.10253999999998</c:v>
                </c:pt>
                <c:pt idx="1484">
                  <c:v>341.13893999999999</c:v>
                </c:pt>
                <c:pt idx="1485">
                  <c:v>477.26414</c:v>
                </c:pt>
                <c:pt idx="1486">
                  <c:v>287.09193999999997</c:v>
                </c:pt>
                <c:pt idx="1487">
                  <c:v>371.14943999999997</c:v>
                </c:pt>
                <c:pt idx="1488">
                  <c:v>535.18154000000004</c:v>
                </c:pt>
                <c:pt idx="1489">
                  <c:v>451.12403999999998</c:v>
                </c:pt>
                <c:pt idx="1490">
                  <c:v>357.13383999999996</c:v>
                </c:pt>
                <c:pt idx="1491">
                  <c:v>371.14943999999997</c:v>
                </c:pt>
                <c:pt idx="1492">
                  <c:v>425.19644</c:v>
                </c:pt>
                <c:pt idx="1493">
                  <c:v>439.21204</c:v>
                </c:pt>
                <c:pt idx="1494">
                  <c:v>439.21204</c:v>
                </c:pt>
                <c:pt idx="1495">
                  <c:v>357.13383999999996</c:v>
                </c:pt>
                <c:pt idx="1496">
                  <c:v>371.14943999999997</c:v>
                </c:pt>
                <c:pt idx="1497">
                  <c:v>371.14943999999997</c:v>
                </c:pt>
                <c:pt idx="1498">
                  <c:v>385.16514000000001</c:v>
                </c:pt>
                <c:pt idx="1499">
                  <c:v>373.12873999999999</c:v>
                </c:pt>
                <c:pt idx="1500">
                  <c:v>493.25903999999997</c:v>
                </c:pt>
                <c:pt idx="1501">
                  <c:v>425.19644</c:v>
                </c:pt>
                <c:pt idx="1502">
                  <c:v>317.10253999999998</c:v>
                </c:pt>
                <c:pt idx="1503">
                  <c:v>355.11813999999998</c:v>
                </c:pt>
                <c:pt idx="1504">
                  <c:v>355.11813999999998</c:v>
                </c:pt>
                <c:pt idx="1505">
                  <c:v>369.13383999999996</c:v>
                </c:pt>
                <c:pt idx="1506">
                  <c:v>423.18074000000001</c:v>
                </c:pt>
                <c:pt idx="1507">
                  <c:v>423.18074000000001</c:v>
                </c:pt>
                <c:pt idx="1508">
                  <c:v>437.19644</c:v>
                </c:pt>
                <c:pt idx="1509">
                  <c:v>423.18074000000001</c:v>
                </c:pt>
                <c:pt idx="1510">
                  <c:v>317.10253999999998</c:v>
                </c:pt>
                <c:pt idx="1511">
                  <c:v>289.07123999999999</c:v>
                </c:pt>
                <c:pt idx="1512">
                  <c:v>303.08684</c:v>
                </c:pt>
                <c:pt idx="1513">
                  <c:v>317.10253999999998</c:v>
                </c:pt>
                <c:pt idx="1514">
                  <c:v>303.08684</c:v>
                </c:pt>
                <c:pt idx="1515">
                  <c:v>333.09744000000001</c:v>
                </c:pt>
                <c:pt idx="1516">
                  <c:v>317.10253999999998</c:v>
                </c:pt>
                <c:pt idx="1517">
                  <c:v>369.13383999999996</c:v>
                </c:pt>
                <c:pt idx="1518">
                  <c:v>387.14443999999997</c:v>
                </c:pt>
                <c:pt idx="1519">
                  <c:v>401.16003999999998</c:v>
                </c:pt>
                <c:pt idx="1520">
                  <c:v>385.12873999999999</c:v>
                </c:pt>
                <c:pt idx="1521">
                  <c:v>319.08184</c:v>
                </c:pt>
                <c:pt idx="1522">
                  <c:v>573.19723999999997</c:v>
                </c:pt>
                <c:pt idx="1523">
                  <c:v>705.23943999999995</c:v>
                </c:pt>
                <c:pt idx="1524">
                  <c:v>575.21284000000003</c:v>
                </c:pt>
                <c:pt idx="1525">
                  <c:v>591.20773999999994</c:v>
                </c:pt>
                <c:pt idx="1526">
                  <c:v>723.25004000000001</c:v>
                </c:pt>
                <c:pt idx="1527">
                  <c:v>395.14943999999997</c:v>
                </c:pt>
                <c:pt idx="1528">
                  <c:v>337.07123999999999</c:v>
                </c:pt>
                <c:pt idx="1529">
                  <c:v>353.10253999999998</c:v>
                </c:pt>
                <c:pt idx="1530">
                  <c:v>353.10253999999998</c:v>
                </c:pt>
                <c:pt idx="1531">
                  <c:v>379.11813999999998</c:v>
                </c:pt>
                <c:pt idx="1532">
                  <c:v>411.14443999999997</c:v>
                </c:pt>
                <c:pt idx="1533">
                  <c:v>413.16003999999998</c:v>
                </c:pt>
                <c:pt idx="1534">
                  <c:v>413.16003999999998</c:v>
                </c:pt>
                <c:pt idx="1535">
                  <c:v>429.15494000000001</c:v>
                </c:pt>
                <c:pt idx="1536">
                  <c:v>397.12873999999999</c:v>
                </c:pt>
                <c:pt idx="1537">
                  <c:v>395.14943999999997</c:v>
                </c:pt>
                <c:pt idx="1538">
                  <c:v>397.16514000000001</c:v>
                </c:pt>
                <c:pt idx="1539">
                  <c:v>395.14943999999997</c:v>
                </c:pt>
                <c:pt idx="1540">
                  <c:v>379.11813999999998</c:v>
                </c:pt>
                <c:pt idx="1541">
                  <c:v>343.11813999999998</c:v>
                </c:pt>
                <c:pt idx="1542">
                  <c:v>425.16003999999998</c:v>
                </c:pt>
                <c:pt idx="1543">
                  <c:v>367.08184</c:v>
                </c:pt>
                <c:pt idx="1544">
                  <c:v>411.14443999999997</c:v>
                </c:pt>
                <c:pt idx="1545">
                  <c:v>369.09744000000001</c:v>
                </c:pt>
                <c:pt idx="1546">
                  <c:v>427.13934</c:v>
                </c:pt>
                <c:pt idx="1547">
                  <c:v>411.14443999999997</c:v>
                </c:pt>
                <c:pt idx="1548">
                  <c:v>359.11313999999999</c:v>
                </c:pt>
                <c:pt idx="1549">
                  <c:v>423.10803999999996</c:v>
                </c:pt>
                <c:pt idx="1550">
                  <c:v>411.14443999999997</c:v>
                </c:pt>
                <c:pt idx="1551">
                  <c:v>589.19213999999999</c:v>
                </c:pt>
                <c:pt idx="1552">
                  <c:v>591.20773999999994</c:v>
                </c:pt>
                <c:pt idx="1553">
                  <c:v>353.06613999999996</c:v>
                </c:pt>
                <c:pt idx="1554">
                  <c:v>367.08184</c:v>
                </c:pt>
                <c:pt idx="1555">
                  <c:v>369.09744000000001</c:v>
                </c:pt>
                <c:pt idx="1556">
                  <c:v>383.11313999999999</c:v>
                </c:pt>
                <c:pt idx="1557">
                  <c:v>383.07673999999997</c:v>
                </c:pt>
                <c:pt idx="1558">
                  <c:v>395.11313999999999</c:v>
                </c:pt>
                <c:pt idx="1559">
                  <c:v>425.16003999999998</c:v>
                </c:pt>
                <c:pt idx="1560">
                  <c:v>427.13934</c:v>
                </c:pt>
                <c:pt idx="1561">
                  <c:v>427.13934</c:v>
                </c:pt>
                <c:pt idx="1562">
                  <c:v>429.15494000000001</c:v>
                </c:pt>
                <c:pt idx="1563">
                  <c:v>443.13423999999998</c:v>
                </c:pt>
                <c:pt idx="1564">
                  <c:v>415.13934</c:v>
                </c:pt>
                <c:pt idx="1565">
                  <c:v>413.16003999999998</c:v>
                </c:pt>
                <c:pt idx="1566">
                  <c:v>345.09744000000001</c:v>
                </c:pt>
                <c:pt idx="1567">
                  <c:v>411.14443999999997</c:v>
                </c:pt>
                <c:pt idx="1568">
                  <c:v>395.11313999999999</c:v>
                </c:pt>
                <c:pt idx="1569">
                  <c:v>427.13934</c:v>
                </c:pt>
                <c:pt idx="1570">
                  <c:v>441.15494000000001</c:v>
                </c:pt>
                <c:pt idx="1571">
                  <c:v>359.11313999999999</c:v>
                </c:pt>
                <c:pt idx="1572">
                  <c:v>391.10293999999999</c:v>
                </c:pt>
                <c:pt idx="1573">
                  <c:v>375.10803999999996</c:v>
                </c:pt>
                <c:pt idx="1574">
                  <c:v>417.11854</c:v>
                </c:pt>
                <c:pt idx="1575">
                  <c:v>317.06613999999996</c:v>
                </c:pt>
                <c:pt idx="1576">
                  <c:v>331.08184</c:v>
                </c:pt>
                <c:pt idx="1577">
                  <c:v>355.11813999999998</c:v>
                </c:pt>
                <c:pt idx="1578">
                  <c:v>397.16514000000001</c:v>
                </c:pt>
                <c:pt idx="1579">
                  <c:v>397.16514000000001</c:v>
                </c:pt>
                <c:pt idx="1580">
                  <c:v>335.05554000000001</c:v>
                </c:pt>
                <c:pt idx="1581">
                  <c:v>365.06613999999996</c:v>
                </c:pt>
                <c:pt idx="1582">
                  <c:v>393.13383999999996</c:v>
                </c:pt>
                <c:pt idx="1583">
                  <c:v>409.12873999999999</c:v>
                </c:pt>
                <c:pt idx="1584">
                  <c:v>409.12873999999999</c:v>
                </c:pt>
                <c:pt idx="1585">
                  <c:v>411.14443999999997</c:v>
                </c:pt>
                <c:pt idx="1586">
                  <c:v>395.14943999999997</c:v>
                </c:pt>
                <c:pt idx="1587">
                  <c:v>377.10253999999998</c:v>
                </c:pt>
                <c:pt idx="1588">
                  <c:v>393.13383999999996</c:v>
                </c:pt>
                <c:pt idx="1589">
                  <c:v>409.12873999999999</c:v>
                </c:pt>
                <c:pt idx="1590">
                  <c:v>407.11313999999999</c:v>
                </c:pt>
                <c:pt idx="1591">
                  <c:v>409.12873999999999</c:v>
                </c:pt>
                <c:pt idx="1592">
                  <c:v>439.13934</c:v>
                </c:pt>
                <c:pt idx="1593">
                  <c:v>313.07123999999999</c:v>
                </c:pt>
                <c:pt idx="1594">
                  <c:v>327.08684</c:v>
                </c:pt>
                <c:pt idx="1595">
                  <c:v>425.12363999999997</c:v>
                </c:pt>
                <c:pt idx="1596">
                  <c:v>371.07673999999997</c:v>
                </c:pt>
                <c:pt idx="1597">
                  <c:v>373.09233999999998</c:v>
                </c:pt>
                <c:pt idx="1598">
                  <c:v>401.12363999999997</c:v>
                </c:pt>
                <c:pt idx="1599">
                  <c:v>373.05593999999996</c:v>
                </c:pt>
                <c:pt idx="1600">
                  <c:v>389.05083999999999</c:v>
                </c:pt>
                <c:pt idx="1601">
                  <c:v>329.10253999999998</c:v>
                </c:pt>
                <c:pt idx="1602">
                  <c:v>359.11313999999999</c:v>
                </c:pt>
                <c:pt idx="1603">
                  <c:v>331.08184</c:v>
                </c:pt>
                <c:pt idx="1604">
                  <c:v>343.11813999999998</c:v>
                </c:pt>
                <c:pt idx="1605">
                  <c:v>405.15494000000001</c:v>
                </c:pt>
                <c:pt idx="1606">
                  <c:v>371.14943999999997</c:v>
                </c:pt>
                <c:pt idx="1607">
                  <c:v>423.18074000000001</c:v>
                </c:pt>
                <c:pt idx="1608">
                  <c:v>341.13893999999999</c:v>
                </c:pt>
                <c:pt idx="1609">
                  <c:v>433.14983999999998</c:v>
                </c:pt>
                <c:pt idx="1610">
                  <c:v>519.15023999999994</c:v>
                </c:pt>
                <c:pt idx="1611">
                  <c:v>281.08143999999999</c:v>
                </c:pt>
                <c:pt idx="1612">
                  <c:v>325.14403999999996</c:v>
                </c:pt>
                <c:pt idx="1613">
                  <c:v>295.09703999999999</c:v>
                </c:pt>
                <c:pt idx="1614">
                  <c:v>349.14403999999996</c:v>
                </c:pt>
                <c:pt idx="1615">
                  <c:v>325.14403999999996</c:v>
                </c:pt>
                <c:pt idx="1616">
                  <c:v>325.14403999999996</c:v>
                </c:pt>
                <c:pt idx="1617">
                  <c:v>339.15963999999997</c:v>
                </c:pt>
                <c:pt idx="1618">
                  <c:v>341.13893999999999</c:v>
                </c:pt>
                <c:pt idx="1619">
                  <c:v>341.13893999999999</c:v>
                </c:pt>
                <c:pt idx="1620">
                  <c:v>393.20663999999999</c:v>
                </c:pt>
                <c:pt idx="1621">
                  <c:v>393.20663999999999</c:v>
                </c:pt>
                <c:pt idx="1622">
                  <c:v>393.20663999999999</c:v>
                </c:pt>
                <c:pt idx="1623">
                  <c:v>393.20663999999999</c:v>
                </c:pt>
                <c:pt idx="1624">
                  <c:v>323.12833999999998</c:v>
                </c:pt>
                <c:pt idx="1625">
                  <c:v>323.12833999999998</c:v>
                </c:pt>
                <c:pt idx="1626">
                  <c:v>337.14403999999996</c:v>
                </c:pt>
                <c:pt idx="1627">
                  <c:v>391.19094000000001</c:v>
                </c:pt>
                <c:pt idx="1628">
                  <c:v>391.19094000000001</c:v>
                </c:pt>
                <c:pt idx="1629">
                  <c:v>323.12833999999998</c:v>
                </c:pt>
                <c:pt idx="1630">
                  <c:v>391.19094000000001</c:v>
                </c:pt>
                <c:pt idx="1631">
                  <c:v>391.19094000000001</c:v>
                </c:pt>
                <c:pt idx="1632">
                  <c:v>271.09703999999999</c:v>
                </c:pt>
                <c:pt idx="1633">
                  <c:v>257.08143999999999</c:v>
                </c:pt>
                <c:pt idx="1634">
                  <c:v>271.09703999999999</c:v>
                </c:pt>
                <c:pt idx="1635">
                  <c:v>285.11273999999997</c:v>
                </c:pt>
                <c:pt idx="1636">
                  <c:v>447.12914000000001</c:v>
                </c:pt>
                <c:pt idx="1637">
                  <c:v>447.12914000000001</c:v>
                </c:pt>
                <c:pt idx="1638">
                  <c:v>447.12914000000001</c:v>
                </c:pt>
                <c:pt idx="1639">
                  <c:v>489.13973999999996</c:v>
                </c:pt>
                <c:pt idx="1640">
                  <c:v>463.16043999999999</c:v>
                </c:pt>
                <c:pt idx="1641">
                  <c:v>309.07633999999996</c:v>
                </c:pt>
                <c:pt idx="1642">
                  <c:v>325.10764</c:v>
                </c:pt>
                <c:pt idx="1643">
                  <c:v>339.08684</c:v>
                </c:pt>
                <c:pt idx="1644">
                  <c:v>353.13893999999999</c:v>
                </c:pt>
                <c:pt idx="1645">
                  <c:v>421.20153999999997</c:v>
                </c:pt>
                <c:pt idx="1646">
                  <c:v>407.22224</c:v>
                </c:pt>
                <c:pt idx="1647">
                  <c:v>393.20663999999999</c:v>
                </c:pt>
                <c:pt idx="1648">
                  <c:v>393.20663999999999</c:v>
                </c:pt>
                <c:pt idx="1649">
                  <c:v>351.12324000000001</c:v>
                </c:pt>
                <c:pt idx="1650">
                  <c:v>351.12324000000001</c:v>
                </c:pt>
                <c:pt idx="1651">
                  <c:v>353.13893999999999</c:v>
                </c:pt>
                <c:pt idx="1652">
                  <c:v>369.13383999999996</c:v>
                </c:pt>
                <c:pt idx="1653">
                  <c:v>419.18583999999998</c:v>
                </c:pt>
                <c:pt idx="1654">
                  <c:v>285.07633999999996</c:v>
                </c:pt>
                <c:pt idx="1655">
                  <c:v>287.09193999999997</c:v>
                </c:pt>
                <c:pt idx="1656">
                  <c:v>287.09193999999997</c:v>
                </c:pt>
                <c:pt idx="1657">
                  <c:v>299.09193999999997</c:v>
                </c:pt>
                <c:pt idx="1658">
                  <c:v>301.10764</c:v>
                </c:pt>
                <c:pt idx="1659">
                  <c:v>287.09193999999997</c:v>
                </c:pt>
                <c:pt idx="1660">
                  <c:v>287.09193999999997</c:v>
                </c:pt>
                <c:pt idx="1661">
                  <c:v>301.10764</c:v>
                </c:pt>
                <c:pt idx="1662">
                  <c:v>317.10253999999998</c:v>
                </c:pt>
                <c:pt idx="1663">
                  <c:v>331.11813999999998</c:v>
                </c:pt>
                <c:pt idx="1664">
                  <c:v>287.09193999999997</c:v>
                </c:pt>
                <c:pt idx="1665">
                  <c:v>301.10764</c:v>
                </c:pt>
                <c:pt idx="1666">
                  <c:v>301.10764</c:v>
                </c:pt>
                <c:pt idx="1667">
                  <c:v>301.10764</c:v>
                </c:pt>
                <c:pt idx="1668">
                  <c:v>315.12324000000001</c:v>
                </c:pt>
                <c:pt idx="1669">
                  <c:v>315.08684</c:v>
                </c:pt>
                <c:pt idx="1670">
                  <c:v>317.10253999999998</c:v>
                </c:pt>
                <c:pt idx="1671">
                  <c:v>317.10253999999998</c:v>
                </c:pt>
                <c:pt idx="1672">
                  <c:v>329.10253999999998</c:v>
                </c:pt>
                <c:pt idx="1673">
                  <c:v>301.07123999999999</c:v>
                </c:pt>
                <c:pt idx="1674">
                  <c:v>347.11313999999999</c:v>
                </c:pt>
                <c:pt idx="1675">
                  <c:v>317.10253999999998</c:v>
                </c:pt>
                <c:pt idx="1676">
                  <c:v>301.10764</c:v>
                </c:pt>
                <c:pt idx="1677">
                  <c:v>273.07633999999996</c:v>
                </c:pt>
                <c:pt idx="1678">
                  <c:v>287.09193999999997</c:v>
                </c:pt>
                <c:pt idx="1679">
                  <c:v>301.10764</c:v>
                </c:pt>
                <c:pt idx="1680">
                  <c:v>315.12324000000001</c:v>
                </c:pt>
                <c:pt idx="1681">
                  <c:v>287.09193999999997</c:v>
                </c:pt>
                <c:pt idx="1682">
                  <c:v>383.14943999999997</c:v>
                </c:pt>
                <c:pt idx="1683">
                  <c:v>397.16514000000001</c:v>
                </c:pt>
                <c:pt idx="1684">
                  <c:v>301.07123999999999</c:v>
                </c:pt>
                <c:pt idx="1685">
                  <c:v>315.08684</c:v>
                </c:pt>
                <c:pt idx="1686">
                  <c:v>315.08684</c:v>
                </c:pt>
                <c:pt idx="1687">
                  <c:v>329.10253999999998</c:v>
                </c:pt>
                <c:pt idx="1688">
                  <c:v>317.10253999999998</c:v>
                </c:pt>
                <c:pt idx="1689">
                  <c:v>317.10253999999998</c:v>
                </c:pt>
                <c:pt idx="1690">
                  <c:v>331.11813999999998</c:v>
                </c:pt>
                <c:pt idx="1691">
                  <c:v>331.11813999999998</c:v>
                </c:pt>
                <c:pt idx="1692">
                  <c:v>361.12873999999999</c:v>
                </c:pt>
                <c:pt idx="1693">
                  <c:v>331.11813999999998</c:v>
                </c:pt>
                <c:pt idx="1694">
                  <c:v>345.09744000000001</c:v>
                </c:pt>
                <c:pt idx="1695">
                  <c:v>377.12363999999997</c:v>
                </c:pt>
                <c:pt idx="1696">
                  <c:v>339.12324000000001</c:v>
                </c:pt>
                <c:pt idx="1697">
                  <c:v>367.11813999999998</c:v>
                </c:pt>
                <c:pt idx="1698">
                  <c:v>355.15454</c:v>
                </c:pt>
                <c:pt idx="1699">
                  <c:v>355.15454</c:v>
                </c:pt>
                <c:pt idx="1700">
                  <c:v>423.21713999999997</c:v>
                </c:pt>
                <c:pt idx="1701">
                  <c:v>353.13893999999999</c:v>
                </c:pt>
                <c:pt idx="1702">
                  <c:v>419.18583999999998</c:v>
                </c:pt>
                <c:pt idx="1703">
                  <c:v>421.20153999999997</c:v>
                </c:pt>
                <c:pt idx="1704">
                  <c:v>369.17023999999998</c:v>
                </c:pt>
                <c:pt idx="1705">
                  <c:v>367.15454</c:v>
                </c:pt>
                <c:pt idx="1706">
                  <c:v>369.17023999999998</c:v>
                </c:pt>
                <c:pt idx="1707">
                  <c:v>383.14943999999997</c:v>
                </c:pt>
                <c:pt idx="1708">
                  <c:v>383.14943999999997</c:v>
                </c:pt>
                <c:pt idx="1709">
                  <c:v>287.09193999999997</c:v>
                </c:pt>
                <c:pt idx="1710">
                  <c:v>331.08184</c:v>
                </c:pt>
                <c:pt idx="1711">
                  <c:v>325.07123999999999</c:v>
                </c:pt>
                <c:pt idx="1712">
                  <c:v>337.10764</c:v>
                </c:pt>
                <c:pt idx="1713">
                  <c:v>339.12324000000001</c:v>
                </c:pt>
                <c:pt idx="1714">
                  <c:v>339.12324000000001</c:v>
                </c:pt>
                <c:pt idx="1715">
                  <c:v>355.11813999999998</c:v>
                </c:pt>
                <c:pt idx="1716">
                  <c:v>369.13383999999996</c:v>
                </c:pt>
                <c:pt idx="1717">
                  <c:v>383.11313999999999</c:v>
                </c:pt>
                <c:pt idx="1718">
                  <c:v>355.15454</c:v>
                </c:pt>
                <c:pt idx="1719">
                  <c:v>341.13893999999999</c:v>
                </c:pt>
                <c:pt idx="1720">
                  <c:v>341.13893999999999</c:v>
                </c:pt>
                <c:pt idx="1721">
                  <c:v>355.15454</c:v>
                </c:pt>
                <c:pt idx="1722">
                  <c:v>371.14943999999997</c:v>
                </c:pt>
                <c:pt idx="1723">
                  <c:v>399.18074000000001</c:v>
                </c:pt>
                <c:pt idx="1724">
                  <c:v>389.16003999999998</c:v>
                </c:pt>
                <c:pt idx="1725">
                  <c:v>403.17573999999996</c:v>
                </c:pt>
                <c:pt idx="1726">
                  <c:v>409.20153999999997</c:v>
                </c:pt>
                <c:pt idx="1727">
                  <c:v>339.12324000000001</c:v>
                </c:pt>
                <c:pt idx="1728">
                  <c:v>339.12324000000001</c:v>
                </c:pt>
                <c:pt idx="1729">
                  <c:v>339.12324000000001</c:v>
                </c:pt>
                <c:pt idx="1730">
                  <c:v>315.08684</c:v>
                </c:pt>
                <c:pt idx="1731">
                  <c:v>329.06613999999996</c:v>
                </c:pt>
                <c:pt idx="1732">
                  <c:v>273.07633999999996</c:v>
                </c:pt>
                <c:pt idx="1733">
                  <c:v>331.08184</c:v>
                </c:pt>
                <c:pt idx="1734">
                  <c:v>301.10764</c:v>
                </c:pt>
                <c:pt idx="1735">
                  <c:v>287.09193999999997</c:v>
                </c:pt>
                <c:pt idx="1736">
                  <c:v>287.09193999999997</c:v>
                </c:pt>
                <c:pt idx="1737">
                  <c:v>301.07123999999999</c:v>
                </c:pt>
                <c:pt idx="1738">
                  <c:v>303.08684</c:v>
                </c:pt>
                <c:pt idx="1739">
                  <c:v>317.06613999999996</c:v>
                </c:pt>
                <c:pt idx="1740">
                  <c:v>331.08184</c:v>
                </c:pt>
                <c:pt idx="1741">
                  <c:v>345.09744000000001</c:v>
                </c:pt>
                <c:pt idx="1742">
                  <c:v>315.12324000000001</c:v>
                </c:pt>
                <c:pt idx="1743">
                  <c:v>329.10253999999998</c:v>
                </c:pt>
                <c:pt idx="1744">
                  <c:v>301.10764</c:v>
                </c:pt>
                <c:pt idx="1745">
                  <c:v>315.08684</c:v>
                </c:pt>
                <c:pt idx="1746">
                  <c:v>313.07123999999999</c:v>
                </c:pt>
                <c:pt idx="1747">
                  <c:v>329.06613999999996</c:v>
                </c:pt>
                <c:pt idx="1748">
                  <c:v>279.06574000000001</c:v>
                </c:pt>
                <c:pt idx="1749">
                  <c:v>307.06063999999998</c:v>
                </c:pt>
                <c:pt idx="1750">
                  <c:v>391.19094000000001</c:v>
                </c:pt>
                <c:pt idx="1751">
                  <c:v>321.11273999999997</c:v>
                </c:pt>
                <c:pt idx="1752">
                  <c:v>335.12833999999998</c:v>
                </c:pt>
                <c:pt idx="1753">
                  <c:v>255.06573999999998</c:v>
                </c:pt>
                <c:pt idx="1754">
                  <c:v>283.09703999999999</c:v>
                </c:pt>
                <c:pt idx="1755">
                  <c:v>297.07633999999996</c:v>
                </c:pt>
                <c:pt idx="1756">
                  <c:v>313.10764</c:v>
                </c:pt>
                <c:pt idx="1757">
                  <c:v>313.07123999999999</c:v>
                </c:pt>
                <c:pt idx="1758">
                  <c:v>329.10253999999998</c:v>
                </c:pt>
                <c:pt idx="1759">
                  <c:v>329.10253999999998</c:v>
                </c:pt>
                <c:pt idx="1760">
                  <c:v>343.11813999999998</c:v>
                </c:pt>
                <c:pt idx="1761">
                  <c:v>343.08184</c:v>
                </c:pt>
                <c:pt idx="1762">
                  <c:v>345.09744000000001</c:v>
                </c:pt>
                <c:pt idx="1763">
                  <c:v>283.06063999999998</c:v>
                </c:pt>
                <c:pt idx="1764">
                  <c:v>377.16003999999998</c:v>
                </c:pt>
                <c:pt idx="1765">
                  <c:v>363.14443999999997</c:v>
                </c:pt>
                <c:pt idx="1766">
                  <c:v>243.10213999999999</c:v>
                </c:pt>
                <c:pt idx="1767">
                  <c:v>465.17613999999998</c:v>
                </c:pt>
                <c:pt idx="1768">
                  <c:v>325.14403999999996</c:v>
                </c:pt>
                <c:pt idx="1769">
                  <c:v>327.15963999999997</c:v>
                </c:pt>
                <c:pt idx="1770">
                  <c:v>341.17534000000001</c:v>
                </c:pt>
                <c:pt idx="1771">
                  <c:v>357.17023999999998</c:v>
                </c:pt>
                <c:pt idx="1772">
                  <c:v>371.18583999999998</c:v>
                </c:pt>
                <c:pt idx="1773">
                  <c:v>341.17534000000001</c:v>
                </c:pt>
                <c:pt idx="1774">
                  <c:v>341.17534000000001</c:v>
                </c:pt>
                <c:pt idx="1775">
                  <c:v>325.14403999999996</c:v>
                </c:pt>
                <c:pt idx="1776">
                  <c:v>393.20663999999999</c:v>
                </c:pt>
                <c:pt idx="1777">
                  <c:v>325.14403999999996</c:v>
                </c:pt>
                <c:pt idx="1778">
                  <c:v>339.15963999999997</c:v>
                </c:pt>
                <c:pt idx="1779">
                  <c:v>339.15963999999997</c:v>
                </c:pt>
                <c:pt idx="1780">
                  <c:v>353.13893999999999</c:v>
                </c:pt>
                <c:pt idx="1781">
                  <c:v>355.15454</c:v>
                </c:pt>
                <c:pt idx="1782">
                  <c:v>369.17023999999998</c:v>
                </c:pt>
                <c:pt idx="1783">
                  <c:v>391.19094000000001</c:v>
                </c:pt>
                <c:pt idx="1784">
                  <c:v>407.22224</c:v>
                </c:pt>
                <c:pt idx="1785">
                  <c:v>421.20153999999997</c:v>
                </c:pt>
                <c:pt idx="1786">
                  <c:v>423.21713999999997</c:v>
                </c:pt>
                <c:pt idx="1787">
                  <c:v>303.12324000000001</c:v>
                </c:pt>
                <c:pt idx="1788">
                  <c:v>287.12833999999998</c:v>
                </c:pt>
                <c:pt idx="1789">
                  <c:v>273.11273999999997</c:v>
                </c:pt>
                <c:pt idx="1790">
                  <c:v>259.09703999999999</c:v>
                </c:pt>
                <c:pt idx="1791">
                  <c:v>273.11273999999997</c:v>
                </c:pt>
                <c:pt idx="1792">
                  <c:v>273.11273999999997</c:v>
                </c:pt>
                <c:pt idx="1793">
                  <c:v>287.12833999999998</c:v>
                </c:pt>
                <c:pt idx="1794">
                  <c:v>287.12833999999998</c:v>
                </c:pt>
                <c:pt idx="1795">
                  <c:v>301.10764</c:v>
                </c:pt>
                <c:pt idx="1796">
                  <c:v>303.12324000000001</c:v>
                </c:pt>
                <c:pt idx="1797">
                  <c:v>303.12324000000001</c:v>
                </c:pt>
                <c:pt idx="1798">
                  <c:v>333.13383999999996</c:v>
                </c:pt>
                <c:pt idx="1799">
                  <c:v>303.12324000000001</c:v>
                </c:pt>
                <c:pt idx="1800">
                  <c:v>369.13383999999996</c:v>
                </c:pt>
                <c:pt idx="1801">
                  <c:v>319.11813999999998</c:v>
                </c:pt>
                <c:pt idx="1802">
                  <c:v>319.11813999999998</c:v>
                </c:pt>
                <c:pt idx="1803">
                  <c:v>333.13383999999996</c:v>
                </c:pt>
                <c:pt idx="1804">
                  <c:v>333.13383999999996</c:v>
                </c:pt>
                <c:pt idx="1805">
                  <c:v>305.10253999999998</c:v>
                </c:pt>
                <c:pt idx="1806">
                  <c:v>349.12873999999999</c:v>
                </c:pt>
                <c:pt idx="1807">
                  <c:v>363.14443999999997</c:v>
                </c:pt>
                <c:pt idx="1808">
                  <c:v>425.23284000000001</c:v>
                </c:pt>
                <c:pt idx="1809">
                  <c:v>439.24843999999996</c:v>
                </c:pt>
                <c:pt idx="1810">
                  <c:v>355.15454</c:v>
                </c:pt>
                <c:pt idx="1811">
                  <c:v>303.12324000000001</c:v>
                </c:pt>
                <c:pt idx="1812">
                  <c:v>303.12324000000001</c:v>
                </c:pt>
                <c:pt idx="1813">
                  <c:v>299.05554000000001</c:v>
                </c:pt>
                <c:pt idx="1814">
                  <c:v>287.09193999999997</c:v>
                </c:pt>
                <c:pt idx="1815">
                  <c:v>317.10253999999998</c:v>
                </c:pt>
                <c:pt idx="1816">
                  <c:v>317.10253999999998</c:v>
                </c:pt>
                <c:pt idx="1817">
                  <c:v>347.11313999999999</c:v>
                </c:pt>
                <c:pt idx="1818">
                  <c:v>361.12873999999999</c:v>
                </c:pt>
                <c:pt idx="1819">
                  <c:v>377.12363999999997</c:v>
                </c:pt>
                <c:pt idx="1820">
                  <c:v>391.13934</c:v>
                </c:pt>
                <c:pt idx="1821">
                  <c:v>341.10253999999998</c:v>
                </c:pt>
                <c:pt idx="1822">
                  <c:v>317.10253999999998</c:v>
                </c:pt>
                <c:pt idx="1823">
                  <c:v>323.12833999999998</c:v>
                </c:pt>
                <c:pt idx="1824">
                  <c:v>353.13893999999999</c:v>
                </c:pt>
                <c:pt idx="1825">
                  <c:v>257.08143999999999</c:v>
                </c:pt>
                <c:pt idx="1826">
                  <c:v>271.09703999999999</c:v>
                </c:pt>
                <c:pt idx="1827">
                  <c:v>287.09193999999997</c:v>
                </c:pt>
                <c:pt idx="1828">
                  <c:v>287.09193999999997</c:v>
                </c:pt>
                <c:pt idx="1829">
                  <c:v>301.10764</c:v>
                </c:pt>
                <c:pt idx="1830">
                  <c:v>301.10764</c:v>
                </c:pt>
                <c:pt idx="1831">
                  <c:v>317.10253999999998</c:v>
                </c:pt>
                <c:pt idx="1832">
                  <c:v>301.10764</c:v>
                </c:pt>
                <c:pt idx="1833">
                  <c:v>301.10764</c:v>
                </c:pt>
                <c:pt idx="1834">
                  <c:v>363.08684</c:v>
                </c:pt>
                <c:pt idx="1835">
                  <c:v>349.07123999999999</c:v>
                </c:pt>
                <c:pt idx="1836">
                  <c:v>381.09744000000001</c:v>
                </c:pt>
                <c:pt idx="1837">
                  <c:v>379.08184</c:v>
                </c:pt>
                <c:pt idx="1838">
                  <c:v>431.09783999999996</c:v>
                </c:pt>
                <c:pt idx="1839">
                  <c:v>353.10253999999998</c:v>
                </c:pt>
                <c:pt idx="1840">
                  <c:v>337.10764</c:v>
                </c:pt>
                <c:pt idx="1841">
                  <c:v>353.10253999999998</c:v>
                </c:pt>
                <c:pt idx="1842">
                  <c:v>337.10764</c:v>
                </c:pt>
                <c:pt idx="1843">
                  <c:v>337.10764</c:v>
                </c:pt>
                <c:pt idx="1844">
                  <c:v>405.17023999999998</c:v>
                </c:pt>
                <c:pt idx="1845">
                  <c:v>337.10764</c:v>
                </c:pt>
                <c:pt idx="1846">
                  <c:v>335.09193999999997</c:v>
                </c:pt>
                <c:pt idx="1847">
                  <c:v>337.10764</c:v>
                </c:pt>
                <c:pt idx="1848">
                  <c:v>369.09744000000001</c:v>
                </c:pt>
                <c:pt idx="1849">
                  <c:v>349.10764</c:v>
                </c:pt>
                <c:pt idx="1850">
                  <c:v>353.10253999999998</c:v>
                </c:pt>
                <c:pt idx="1851">
                  <c:v>269.04503999999997</c:v>
                </c:pt>
                <c:pt idx="1852">
                  <c:v>283.06063999999998</c:v>
                </c:pt>
                <c:pt idx="1853">
                  <c:v>297.07633999999996</c:v>
                </c:pt>
                <c:pt idx="1854">
                  <c:v>321.03994</c:v>
                </c:pt>
                <c:pt idx="1855">
                  <c:v>367.11813999999998</c:v>
                </c:pt>
                <c:pt idx="1856">
                  <c:v>385.12873999999999</c:v>
                </c:pt>
                <c:pt idx="1857">
                  <c:v>401.12363999999997</c:v>
                </c:pt>
                <c:pt idx="1858">
                  <c:v>297.03994</c:v>
                </c:pt>
                <c:pt idx="1859">
                  <c:v>299.05554000000001</c:v>
                </c:pt>
                <c:pt idx="1860">
                  <c:v>311.05554000000001</c:v>
                </c:pt>
                <c:pt idx="1861">
                  <c:v>313.07123999999999</c:v>
                </c:pt>
                <c:pt idx="1862">
                  <c:v>285.03994</c:v>
                </c:pt>
                <c:pt idx="1863">
                  <c:v>299.05554000000001</c:v>
                </c:pt>
                <c:pt idx="1864">
                  <c:v>313.07123999999999</c:v>
                </c:pt>
                <c:pt idx="1865">
                  <c:v>285.03994</c:v>
                </c:pt>
                <c:pt idx="1866">
                  <c:v>327.05054000000001</c:v>
                </c:pt>
                <c:pt idx="1867">
                  <c:v>327.05054000000001</c:v>
                </c:pt>
                <c:pt idx="1868">
                  <c:v>367.11813999999998</c:v>
                </c:pt>
                <c:pt idx="1869">
                  <c:v>299.05554000000001</c:v>
                </c:pt>
                <c:pt idx="1870">
                  <c:v>327.05054000000001</c:v>
                </c:pt>
                <c:pt idx="1871">
                  <c:v>283.06063999999998</c:v>
                </c:pt>
                <c:pt idx="1872">
                  <c:v>285.03994</c:v>
                </c:pt>
                <c:pt idx="1873">
                  <c:v>463.08763999999996</c:v>
                </c:pt>
                <c:pt idx="1874">
                  <c:v>301.03483999999997</c:v>
                </c:pt>
                <c:pt idx="1875">
                  <c:v>367.11813999999998</c:v>
                </c:pt>
                <c:pt idx="1876">
                  <c:v>365.10253999999998</c:v>
                </c:pt>
                <c:pt idx="1877">
                  <c:v>367.11813999999998</c:v>
                </c:pt>
                <c:pt idx="1878">
                  <c:v>367.11813999999998</c:v>
                </c:pt>
                <c:pt idx="1879">
                  <c:v>315.05054000000001</c:v>
                </c:pt>
                <c:pt idx="1880">
                  <c:v>381.13383999999996</c:v>
                </c:pt>
                <c:pt idx="1881">
                  <c:v>357.06103999999999</c:v>
                </c:pt>
                <c:pt idx="1882">
                  <c:v>399.14443999999997</c:v>
                </c:pt>
                <c:pt idx="1883">
                  <c:v>385.12873999999999</c:v>
                </c:pt>
                <c:pt idx="1884">
                  <c:v>383.11313999999999</c:v>
                </c:pt>
                <c:pt idx="1885">
                  <c:v>417.17023999999998</c:v>
                </c:pt>
                <c:pt idx="1886">
                  <c:v>407.18583999999998</c:v>
                </c:pt>
                <c:pt idx="1887">
                  <c:v>269.08143999999999</c:v>
                </c:pt>
                <c:pt idx="1888">
                  <c:v>285.07633999999996</c:v>
                </c:pt>
                <c:pt idx="1889">
                  <c:v>285.07633999999996</c:v>
                </c:pt>
                <c:pt idx="1890">
                  <c:v>283.09703999999999</c:v>
                </c:pt>
                <c:pt idx="1891">
                  <c:v>269.08143999999999</c:v>
                </c:pt>
                <c:pt idx="1892">
                  <c:v>255.06573999999998</c:v>
                </c:pt>
                <c:pt idx="1893">
                  <c:v>285.07633999999996</c:v>
                </c:pt>
                <c:pt idx="1894">
                  <c:v>315.08684</c:v>
                </c:pt>
                <c:pt idx="1895">
                  <c:v>299.09193999999997</c:v>
                </c:pt>
                <c:pt idx="1896">
                  <c:v>417.11854</c:v>
                </c:pt>
                <c:pt idx="1897">
                  <c:v>423.18074000000001</c:v>
                </c:pt>
                <c:pt idx="1898">
                  <c:v>423.18074000000001</c:v>
                </c:pt>
                <c:pt idx="1899">
                  <c:v>409.16514000000001</c:v>
                </c:pt>
                <c:pt idx="1900">
                  <c:v>409.16514000000001</c:v>
                </c:pt>
                <c:pt idx="1901">
                  <c:v>393.17023999999998</c:v>
                </c:pt>
                <c:pt idx="1902">
                  <c:v>407.18583999999998</c:v>
                </c:pt>
                <c:pt idx="1903">
                  <c:v>393.17023999999998</c:v>
                </c:pt>
                <c:pt idx="1904">
                  <c:v>407.18583999999998</c:v>
                </c:pt>
                <c:pt idx="1905">
                  <c:v>407.18583999999998</c:v>
                </c:pt>
                <c:pt idx="1906">
                  <c:v>391.15454</c:v>
                </c:pt>
                <c:pt idx="1907">
                  <c:v>403.15454</c:v>
                </c:pt>
                <c:pt idx="1908">
                  <c:v>405.17023999999998</c:v>
                </c:pt>
                <c:pt idx="1909">
                  <c:v>417.17023999999998</c:v>
                </c:pt>
                <c:pt idx="1910">
                  <c:v>403.15454</c:v>
                </c:pt>
                <c:pt idx="1911">
                  <c:v>405.17023999999998</c:v>
                </c:pt>
                <c:pt idx="1912">
                  <c:v>405.17023999999998</c:v>
                </c:pt>
                <c:pt idx="1913">
                  <c:v>405.17023999999998</c:v>
                </c:pt>
                <c:pt idx="1914">
                  <c:v>391.15454</c:v>
                </c:pt>
                <c:pt idx="1915">
                  <c:v>255.06573999999998</c:v>
                </c:pt>
                <c:pt idx="1916">
                  <c:v>285.07633999999996</c:v>
                </c:pt>
                <c:pt idx="1917">
                  <c:v>449.10843999999997</c:v>
                </c:pt>
                <c:pt idx="1918">
                  <c:v>581.15063999999995</c:v>
                </c:pt>
                <c:pt idx="1919">
                  <c:v>479.11894000000001</c:v>
                </c:pt>
                <c:pt idx="1920">
                  <c:v>343.08184</c:v>
                </c:pt>
                <c:pt idx="1921">
                  <c:v>343.08184</c:v>
                </c:pt>
                <c:pt idx="1922">
                  <c:v>315.08684</c:v>
                </c:pt>
                <c:pt idx="1923">
                  <c:v>447.12914000000001</c:v>
                </c:pt>
                <c:pt idx="1924">
                  <c:v>461.14483999999999</c:v>
                </c:pt>
                <c:pt idx="1925">
                  <c:v>463.12403999999998</c:v>
                </c:pt>
                <c:pt idx="1926">
                  <c:v>463.12403999999998</c:v>
                </c:pt>
                <c:pt idx="1927">
                  <c:v>505.13463999999999</c:v>
                </c:pt>
                <c:pt idx="1928">
                  <c:v>595.16633999999999</c:v>
                </c:pt>
                <c:pt idx="1929">
                  <c:v>301.07123999999999</c:v>
                </c:pt>
                <c:pt idx="1930">
                  <c:v>315.08684</c:v>
                </c:pt>
                <c:pt idx="1931">
                  <c:v>299.09193999999997</c:v>
                </c:pt>
                <c:pt idx="1932">
                  <c:v>313.10764</c:v>
                </c:pt>
                <c:pt idx="1933">
                  <c:v>315.08684</c:v>
                </c:pt>
                <c:pt idx="1934">
                  <c:v>327.08684</c:v>
                </c:pt>
                <c:pt idx="1935">
                  <c:v>329.10253999999998</c:v>
                </c:pt>
                <c:pt idx="1936">
                  <c:v>329.10253999999998</c:v>
                </c:pt>
                <c:pt idx="1937">
                  <c:v>345.09744000000001</c:v>
                </c:pt>
                <c:pt idx="1938">
                  <c:v>331.08184</c:v>
                </c:pt>
                <c:pt idx="1939">
                  <c:v>359.11313999999999</c:v>
                </c:pt>
                <c:pt idx="1940">
                  <c:v>359.11313999999999</c:v>
                </c:pt>
                <c:pt idx="1941">
                  <c:v>301.07123999999999</c:v>
                </c:pt>
                <c:pt idx="1942">
                  <c:v>477.26414</c:v>
                </c:pt>
                <c:pt idx="1943">
                  <c:v>299.05554000000001</c:v>
                </c:pt>
                <c:pt idx="1944">
                  <c:v>285.03994</c:v>
                </c:pt>
                <c:pt idx="1945">
                  <c:v>313.07123999999999</c:v>
                </c:pt>
                <c:pt idx="1946">
                  <c:v>287.09193999999997</c:v>
                </c:pt>
                <c:pt idx="1947">
                  <c:v>303.08684</c:v>
                </c:pt>
                <c:pt idx="1948">
                  <c:v>287.12833999999998</c:v>
                </c:pt>
                <c:pt idx="1949">
                  <c:v>301.14403999999996</c:v>
                </c:pt>
                <c:pt idx="1950">
                  <c:v>287.12833999999998</c:v>
                </c:pt>
                <c:pt idx="1951">
                  <c:v>257.11773999999997</c:v>
                </c:pt>
                <c:pt idx="1952">
                  <c:v>271.13344000000001</c:v>
                </c:pt>
                <c:pt idx="1953">
                  <c:v>285.14904000000001</c:v>
                </c:pt>
                <c:pt idx="1954">
                  <c:v>287.12833999999998</c:v>
                </c:pt>
                <c:pt idx="1955">
                  <c:v>317.13893999999999</c:v>
                </c:pt>
                <c:pt idx="1956">
                  <c:v>255.10213999999999</c:v>
                </c:pt>
                <c:pt idx="1957">
                  <c:v>271.09703999999999</c:v>
                </c:pt>
                <c:pt idx="1958">
                  <c:v>285.11273999999997</c:v>
                </c:pt>
                <c:pt idx="1959">
                  <c:v>301.10764</c:v>
                </c:pt>
                <c:pt idx="1960">
                  <c:v>285.11273999999997</c:v>
                </c:pt>
                <c:pt idx="1961">
                  <c:v>301.10764</c:v>
                </c:pt>
                <c:pt idx="1962">
                  <c:v>255.10213999999999</c:v>
                </c:pt>
                <c:pt idx="1963">
                  <c:v>285.11273999999997</c:v>
                </c:pt>
                <c:pt idx="1964">
                  <c:v>437.19644</c:v>
                </c:pt>
                <c:pt idx="1965">
                  <c:v>437.19644</c:v>
                </c:pt>
                <c:pt idx="1966">
                  <c:v>421.16514000000001</c:v>
                </c:pt>
                <c:pt idx="1967">
                  <c:v>319.04543999999999</c:v>
                </c:pt>
                <c:pt idx="1968">
                  <c:v>317.06613999999996</c:v>
                </c:pt>
                <c:pt idx="1969">
                  <c:v>287.05554000000001</c:v>
                </c:pt>
                <c:pt idx="1970">
                  <c:v>303.05054000000001</c:v>
                </c:pt>
                <c:pt idx="1971">
                  <c:v>271.06063999999998</c:v>
                </c:pt>
                <c:pt idx="1972">
                  <c:v>287.05554000000001</c:v>
                </c:pt>
                <c:pt idx="1973">
                  <c:v>417.11854</c:v>
                </c:pt>
                <c:pt idx="1974">
                  <c:v>293.08143999999999</c:v>
                </c:pt>
                <c:pt idx="1975">
                  <c:v>323.09193999999997</c:v>
                </c:pt>
                <c:pt idx="1976">
                  <c:v>441.11854</c:v>
                </c:pt>
                <c:pt idx="1977">
                  <c:v>293.08143999999999</c:v>
                </c:pt>
                <c:pt idx="1978">
                  <c:v>293.08143999999999</c:v>
                </c:pt>
                <c:pt idx="1979">
                  <c:v>379.11813999999998</c:v>
                </c:pt>
                <c:pt idx="1980">
                  <c:v>421.12873999999999</c:v>
                </c:pt>
                <c:pt idx="1981">
                  <c:v>351.12324000000001</c:v>
                </c:pt>
                <c:pt idx="1982">
                  <c:v>393.13383999999996</c:v>
                </c:pt>
                <c:pt idx="1983">
                  <c:v>351.12324000000001</c:v>
                </c:pt>
                <c:pt idx="1984">
                  <c:v>393.13383999999996</c:v>
                </c:pt>
                <c:pt idx="1985">
                  <c:v>337.14403999999996</c:v>
                </c:pt>
                <c:pt idx="1986">
                  <c:v>305.11773999999997</c:v>
                </c:pt>
                <c:pt idx="1987">
                  <c:v>253.08643999999998</c:v>
                </c:pt>
                <c:pt idx="1988">
                  <c:v>417.11854</c:v>
                </c:pt>
                <c:pt idx="1989">
                  <c:v>563.17643999999996</c:v>
                </c:pt>
                <c:pt idx="1990">
                  <c:v>417.11854</c:v>
                </c:pt>
                <c:pt idx="1991">
                  <c:v>417.11854</c:v>
                </c:pt>
                <c:pt idx="1992">
                  <c:v>563.17643999999996</c:v>
                </c:pt>
                <c:pt idx="1993">
                  <c:v>293.08143999999999</c:v>
                </c:pt>
                <c:pt idx="1994">
                  <c:v>293.08143999999999</c:v>
                </c:pt>
                <c:pt idx="1995">
                  <c:v>391.19094000000001</c:v>
                </c:pt>
                <c:pt idx="1996">
                  <c:v>323.12833999999998</c:v>
                </c:pt>
                <c:pt idx="1997">
                  <c:v>357.13383999999996</c:v>
                </c:pt>
                <c:pt idx="1998">
                  <c:v>323.12833999999998</c:v>
                </c:pt>
                <c:pt idx="1999">
                  <c:v>323.12833999999998</c:v>
                </c:pt>
                <c:pt idx="2000">
                  <c:v>389.17534000000001</c:v>
                </c:pt>
                <c:pt idx="2001">
                  <c:v>255.06573999999998</c:v>
                </c:pt>
                <c:pt idx="2002">
                  <c:v>269.08143999999999</c:v>
                </c:pt>
                <c:pt idx="2003">
                  <c:v>433.11354</c:v>
                </c:pt>
                <c:pt idx="2004">
                  <c:v>433.11354</c:v>
                </c:pt>
                <c:pt idx="2005">
                  <c:v>579.17143999999996</c:v>
                </c:pt>
                <c:pt idx="2006">
                  <c:v>447.12914000000001</c:v>
                </c:pt>
                <c:pt idx="2007">
                  <c:v>349.10764</c:v>
                </c:pt>
                <c:pt idx="2008">
                  <c:v>271.06063999999998</c:v>
                </c:pt>
                <c:pt idx="2009">
                  <c:v>285.07633999999996</c:v>
                </c:pt>
                <c:pt idx="2010">
                  <c:v>299.09193999999997</c:v>
                </c:pt>
                <c:pt idx="2011">
                  <c:v>313.10764</c:v>
                </c:pt>
                <c:pt idx="2012">
                  <c:v>297.07633999999996</c:v>
                </c:pt>
                <c:pt idx="2013">
                  <c:v>285.07633999999996</c:v>
                </c:pt>
                <c:pt idx="2014">
                  <c:v>299.09193999999997</c:v>
                </c:pt>
                <c:pt idx="2015">
                  <c:v>433.11354</c:v>
                </c:pt>
                <c:pt idx="2016">
                  <c:v>449.10843999999997</c:v>
                </c:pt>
                <c:pt idx="2017">
                  <c:v>287.05554000000001</c:v>
                </c:pt>
                <c:pt idx="2018">
                  <c:v>407.18583999999998</c:v>
                </c:pt>
                <c:pt idx="2019">
                  <c:v>475.24843999999996</c:v>
                </c:pt>
                <c:pt idx="2020">
                  <c:v>343.11813999999998</c:v>
                </c:pt>
                <c:pt idx="2021">
                  <c:v>313.10764</c:v>
                </c:pt>
                <c:pt idx="2022">
                  <c:v>327.08684</c:v>
                </c:pt>
                <c:pt idx="2023">
                  <c:v>471.12914000000001</c:v>
                </c:pt>
                <c:pt idx="2024">
                  <c:v>345.11273999999997</c:v>
                </c:pt>
                <c:pt idx="2025">
                  <c:v>347.12833999999998</c:v>
                </c:pt>
                <c:pt idx="2026">
                  <c:v>293.08143999999999</c:v>
                </c:pt>
                <c:pt idx="2027">
                  <c:v>329.10253999999998</c:v>
                </c:pt>
                <c:pt idx="2028">
                  <c:v>269.08143999999999</c:v>
                </c:pt>
                <c:pt idx="2029">
                  <c:v>579.17143999999996</c:v>
                </c:pt>
                <c:pt idx="2030">
                  <c:v>381.13383999999996</c:v>
                </c:pt>
                <c:pt idx="2031">
                  <c:v>379.11813999999998</c:v>
                </c:pt>
                <c:pt idx="2032">
                  <c:v>315.08684</c:v>
                </c:pt>
                <c:pt idx="2033">
                  <c:v>327.08684</c:v>
                </c:pt>
                <c:pt idx="2034">
                  <c:v>313.07123999999999</c:v>
                </c:pt>
                <c:pt idx="2035">
                  <c:v>345.09744000000001</c:v>
                </c:pt>
                <c:pt idx="2036">
                  <c:v>359.11313999999999</c:v>
                </c:pt>
                <c:pt idx="2037">
                  <c:v>373.12873999999999</c:v>
                </c:pt>
                <c:pt idx="2038">
                  <c:v>331.08184</c:v>
                </c:pt>
                <c:pt idx="2039">
                  <c:v>293.08143999999999</c:v>
                </c:pt>
                <c:pt idx="2040">
                  <c:v>283.09703999999999</c:v>
                </c:pt>
                <c:pt idx="2041">
                  <c:v>327.08684</c:v>
                </c:pt>
                <c:pt idx="2042">
                  <c:v>345.09744000000001</c:v>
                </c:pt>
                <c:pt idx="2043">
                  <c:v>359.11313999999999</c:v>
                </c:pt>
                <c:pt idx="2044">
                  <c:v>373.12873999999999</c:v>
                </c:pt>
                <c:pt idx="2045">
                  <c:v>623.19763999999998</c:v>
                </c:pt>
                <c:pt idx="2046">
                  <c:v>239.07083999999998</c:v>
                </c:pt>
                <c:pt idx="2047">
                  <c:v>255.06573999999998</c:v>
                </c:pt>
                <c:pt idx="2048">
                  <c:v>269.08143999999999</c:v>
                </c:pt>
                <c:pt idx="2049">
                  <c:v>255.06573999999998</c:v>
                </c:pt>
                <c:pt idx="2050">
                  <c:v>255.06573999999998</c:v>
                </c:pt>
                <c:pt idx="2051">
                  <c:v>299.09193999999997</c:v>
                </c:pt>
                <c:pt idx="2052">
                  <c:v>313.10764</c:v>
                </c:pt>
                <c:pt idx="2053">
                  <c:v>271.06063999999998</c:v>
                </c:pt>
                <c:pt idx="2054">
                  <c:v>271.06063999999998</c:v>
                </c:pt>
                <c:pt idx="2055">
                  <c:v>313.10764</c:v>
                </c:pt>
                <c:pt idx="2056">
                  <c:v>329.10253999999998</c:v>
                </c:pt>
                <c:pt idx="2057">
                  <c:v>343.11813999999998</c:v>
                </c:pt>
                <c:pt idx="2058">
                  <c:v>297.07633999999996</c:v>
                </c:pt>
                <c:pt idx="2059">
                  <c:v>373.12873999999999</c:v>
                </c:pt>
                <c:pt idx="2060">
                  <c:v>331.08184</c:v>
                </c:pt>
                <c:pt idx="2061">
                  <c:v>403.13934</c:v>
                </c:pt>
                <c:pt idx="2062">
                  <c:v>389.21163999999999</c:v>
                </c:pt>
                <c:pt idx="2063">
                  <c:v>223.07593999999997</c:v>
                </c:pt>
                <c:pt idx="2064">
                  <c:v>255.06573999999998</c:v>
                </c:pt>
                <c:pt idx="2065">
                  <c:v>239.07083999999998</c:v>
                </c:pt>
                <c:pt idx="2066">
                  <c:v>253.08643999999998</c:v>
                </c:pt>
                <c:pt idx="2067">
                  <c:v>269.08143999999999</c:v>
                </c:pt>
                <c:pt idx="2068">
                  <c:v>283.09703999999999</c:v>
                </c:pt>
                <c:pt idx="2069">
                  <c:v>283.09703999999999</c:v>
                </c:pt>
                <c:pt idx="2070">
                  <c:v>313.10764</c:v>
                </c:pt>
                <c:pt idx="2071">
                  <c:v>343.11813999999998</c:v>
                </c:pt>
                <c:pt idx="2072">
                  <c:v>283.09703999999999</c:v>
                </c:pt>
                <c:pt idx="2073">
                  <c:v>269.08143999999999</c:v>
                </c:pt>
                <c:pt idx="2074">
                  <c:v>417.11854</c:v>
                </c:pt>
                <c:pt idx="2075">
                  <c:v>343.08184</c:v>
                </c:pt>
                <c:pt idx="2076">
                  <c:v>373.12873999999999</c:v>
                </c:pt>
                <c:pt idx="2077">
                  <c:v>403.13934</c:v>
                </c:pt>
                <c:pt idx="2078">
                  <c:v>313.10764</c:v>
                </c:pt>
                <c:pt idx="2079">
                  <c:v>345.09744000000001</c:v>
                </c:pt>
                <c:pt idx="2080">
                  <c:v>403.13934</c:v>
                </c:pt>
                <c:pt idx="2081">
                  <c:v>373.12873999999999</c:v>
                </c:pt>
                <c:pt idx="2082">
                  <c:v>481.09823999999998</c:v>
                </c:pt>
                <c:pt idx="2083">
                  <c:v>447.09273999999999</c:v>
                </c:pt>
                <c:pt idx="2084">
                  <c:v>447.12914000000001</c:v>
                </c:pt>
                <c:pt idx="2085">
                  <c:v>433.11354</c:v>
                </c:pt>
                <c:pt idx="2086">
                  <c:v>447.12914000000001</c:v>
                </c:pt>
                <c:pt idx="2087">
                  <c:v>489.13973999999996</c:v>
                </c:pt>
                <c:pt idx="2088">
                  <c:v>449.10843999999997</c:v>
                </c:pt>
                <c:pt idx="2089">
                  <c:v>463.12403999999998</c:v>
                </c:pt>
                <c:pt idx="2090">
                  <c:v>313.10764</c:v>
                </c:pt>
                <c:pt idx="2091">
                  <c:v>271.06063999999998</c:v>
                </c:pt>
                <c:pt idx="2092">
                  <c:v>285.07633999999996</c:v>
                </c:pt>
                <c:pt idx="2093">
                  <c:v>301.07123999999999</c:v>
                </c:pt>
                <c:pt idx="2094">
                  <c:v>285.07633999999996</c:v>
                </c:pt>
                <c:pt idx="2095">
                  <c:v>299.09193999999997</c:v>
                </c:pt>
                <c:pt idx="2096">
                  <c:v>313.10764</c:v>
                </c:pt>
                <c:pt idx="2097">
                  <c:v>287.05554000000001</c:v>
                </c:pt>
                <c:pt idx="2098">
                  <c:v>329.10253999999998</c:v>
                </c:pt>
                <c:pt idx="2099">
                  <c:v>343.11813999999998</c:v>
                </c:pt>
                <c:pt idx="2100">
                  <c:v>287.05554000000001</c:v>
                </c:pt>
                <c:pt idx="2101">
                  <c:v>301.07123999999999</c:v>
                </c:pt>
                <c:pt idx="2102">
                  <c:v>329.10253999999998</c:v>
                </c:pt>
                <c:pt idx="2103">
                  <c:v>287.05554000000001</c:v>
                </c:pt>
                <c:pt idx="2104">
                  <c:v>549.16084000000001</c:v>
                </c:pt>
                <c:pt idx="2105">
                  <c:v>549.16084000000001</c:v>
                </c:pt>
                <c:pt idx="2106">
                  <c:v>399.14443999999997</c:v>
                </c:pt>
                <c:pt idx="2107">
                  <c:v>417.11854</c:v>
                </c:pt>
                <c:pt idx="2108">
                  <c:v>417.11854</c:v>
                </c:pt>
                <c:pt idx="2109">
                  <c:v>431.13423999999998</c:v>
                </c:pt>
                <c:pt idx="2110">
                  <c:v>533.16593999999998</c:v>
                </c:pt>
                <c:pt idx="2111">
                  <c:v>589.19213999999999</c:v>
                </c:pt>
                <c:pt idx="2112">
                  <c:v>417.11854</c:v>
                </c:pt>
                <c:pt idx="2113">
                  <c:v>417.11854</c:v>
                </c:pt>
                <c:pt idx="2114">
                  <c:v>417.11854</c:v>
                </c:pt>
                <c:pt idx="2115">
                  <c:v>431.09783999999996</c:v>
                </c:pt>
                <c:pt idx="2116">
                  <c:v>563.17643999999996</c:v>
                </c:pt>
                <c:pt idx="2117">
                  <c:v>579.17143999999996</c:v>
                </c:pt>
                <c:pt idx="2118">
                  <c:v>387.10803999999996</c:v>
                </c:pt>
                <c:pt idx="2119">
                  <c:v>459.12914000000001</c:v>
                </c:pt>
                <c:pt idx="2120">
                  <c:v>421.12873999999999</c:v>
                </c:pt>
                <c:pt idx="2121">
                  <c:v>407.11313999999999</c:v>
                </c:pt>
                <c:pt idx="2122">
                  <c:v>423.14443999999997</c:v>
                </c:pt>
                <c:pt idx="2123">
                  <c:v>421.12873999999999</c:v>
                </c:pt>
                <c:pt idx="2124">
                  <c:v>338.13923999999997</c:v>
                </c:pt>
                <c:pt idx="2125">
                  <c:v>338.13923999999997</c:v>
                </c:pt>
                <c:pt idx="2126">
                  <c:v>393.13383999999996</c:v>
                </c:pt>
                <c:pt idx="2127">
                  <c:v>451.13934</c:v>
                </c:pt>
                <c:pt idx="2128">
                  <c:v>279.06574000000001</c:v>
                </c:pt>
                <c:pt idx="2129">
                  <c:v>293.08143999999999</c:v>
                </c:pt>
                <c:pt idx="2130">
                  <c:v>423.14443999999997</c:v>
                </c:pt>
                <c:pt idx="2131">
                  <c:v>421.12873999999999</c:v>
                </c:pt>
                <c:pt idx="2132">
                  <c:v>323.12833999999998</c:v>
                </c:pt>
                <c:pt idx="2133">
                  <c:v>367.15454</c:v>
                </c:pt>
                <c:pt idx="2134">
                  <c:v>367.15454</c:v>
                </c:pt>
                <c:pt idx="2135">
                  <c:v>349.14403999999996</c:v>
                </c:pt>
                <c:pt idx="2136">
                  <c:v>269.08143999999999</c:v>
                </c:pt>
                <c:pt idx="2137">
                  <c:v>283.09703999999999</c:v>
                </c:pt>
                <c:pt idx="2138">
                  <c:v>311.09193999999997</c:v>
                </c:pt>
                <c:pt idx="2139">
                  <c:v>297.11273999999997</c:v>
                </c:pt>
                <c:pt idx="2140">
                  <c:v>297.11273999999997</c:v>
                </c:pt>
                <c:pt idx="2141">
                  <c:v>283.09703999999999</c:v>
                </c:pt>
                <c:pt idx="2142">
                  <c:v>297.07633999999996</c:v>
                </c:pt>
                <c:pt idx="2143">
                  <c:v>297.07633999999996</c:v>
                </c:pt>
                <c:pt idx="2144">
                  <c:v>321.11273999999997</c:v>
                </c:pt>
                <c:pt idx="2145">
                  <c:v>387.15963999999997</c:v>
                </c:pt>
                <c:pt idx="2146">
                  <c:v>405.17023999999998</c:v>
                </c:pt>
                <c:pt idx="2147">
                  <c:v>335.12833999999998</c:v>
                </c:pt>
                <c:pt idx="2148">
                  <c:v>335.12833999999998</c:v>
                </c:pt>
                <c:pt idx="2149">
                  <c:v>453.15494000000001</c:v>
                </c:pt>
                <c:pt idx="2150">
                  <c:v>381.13383999999996</c:v>
                </c:pt>
                <c:pt idx="2151">
                  <c:v>467.17063999999999</c:v>
                </c:pt>
                <c:pt idx="2152">
                  <c:v>393.09744000000001</c:v>
                </c:pt>
                <c:pt idx="2153">
                  <c:v>393.13383999999996</c:v>
                </c:pt>
                <c:pt idx="2154">
                  <c:v>283.09703999999999</c:v>
                </c:pt>
                <c:pt idx="2155">
                  <c:v>255.06573999999998</c:v>
                </c:pt>
                <c:pt idx="2156">
                  <c:v>269.08143999999999</c:v>
                </c:pt>
                <c:pt idx="2157">
                  <c:v>359.09193999999997</c:v>
                </c:pt>
                <c:pt idx="2158">
                  <c:v>553.17103999999995</c:v>
                </c:pt>
                <c:pt idx="2159">
                  <c:v>553.17103999999995</c:v>
                </c:pt>
                <c:pt idx="2160">
                  <c:v>433.11354</c:v>
                </c:pt>
                <c:pt idx="2161">
                  <c:v>403.10293999999999</c:v>
                </c:pt>
                <c:pt idx="2162">
                  <c:v>403.10293999999999</c:v>
                </c:pt>
                <c:pt idx="2163">
                  <c:v>403.10293999999999</c:v>
                </c:pt>
                <c:pt idx="2164">
                  <c:v>415.10293999999999</c:v>
                </c:pt>
                <c:pt idx="2165">
                  <c:v>433.11354</c:v>
                </c:pt>
                <c:pt idx="2166">
                  <c:v>417.11854</c:v>
                </c:pt>
                <c:pt idx="2167">
                  <c:v>433.11354</c:v>
                </c:pt>
                <c:pt idx="2168">
                  <c:v>401.12363999999997</c:v>
                </c:pt>
                <c:pt idx="2169">
                  <c:v>475.12403999999998</c:v>
                </c:pt>
                <c:pt idx="2170">
                  <c:v>535.14513999999997</c:v>
                </c:pt>
                <c:pt idx="2171">
                  <c:v>565.15574000000004</c:v>
                </c:pt>
                <c:pt idx="2172">
                  <c:v>565.15574000000004</c:v>
                </c:pt>
                <c:pt idx="2173">
                  <c:v>565.15574000000004</c:v>
                </c:pt>
                <c:pt idx="2174">
                  <c:v>565.15574000000004</c:v>
                </c:pt>
                <c:pt idx="2175">
                  <c:v>565.15574000000004</c:v>
                </c:pt>
                <c:pt idx="2176">
                  <c:v>565.15574000000004</c:v>
                </c:pt>
                <c:pt idx="2177">
                  <c:v>565.15574000000004</c:v>
                </c:pt>
                <c:pt idx="2178">
                  <c:v>565.15574000000004</c:v>
                </c:pt>
                <c:pt idx="2179">
                  <c:v>579.17143999999996</c:v>
                </c:pt>
                <c:pt idx="2180">
                  <c:v>579.17143999999996</c:v>
                </c:pt>
                <c:pt idx="2181">
                  <c:v>595.16633999999999</c:v>
                </c:pt>
                <c:pt idx="2182">
                  <c:v>579.17143999999996</c:v>
                </c:pt>
                <c:pt idx="2183">
                  <c:v>595.16633999999999</c:v>
                </c:pt>
                <c:pt idx="2184">
                  <c:v>595.16633999999999</c:v>
                </c:pt>
                <c:pt idx="2185">
                  <c:v>579.17143999999996</c:v>
                </c:pt>
                <c:pt idx="2186">
                  <c:v>595.16633999999999</c:v>
                </c:pt>
                <c:pt idx="2187">
                  <c:v>595.16633999999999</c:v>
                </c:pt>
                <c:pt idx="2188">
                  <c:v>595.16633999999999</c:v>
                </c:pt>
                <c:pt idx="2189">
                  <c:v>595.16633999999999</c:v>
                </c:pt>
                <c:pt idx="2190">
                  <c:v>579.17143999999996</c:v>
                </c:pt>
                <c:pt idx="2191">
                  <c:v>553.13463999999999</c:v>
                </c:pt>
                <c:pt idx="2192">
                  <c:v>621.18193999999994</c:v>
                </c:pt>
                <c:pt idx="2193">
                  <c:v>579.15023999999994</c:v>
                </c:pt>
                <c:pt idx="2194">
                  <c:v>609.16084000000001</c:v>
                </c:pt>
                <c:pt idx="2195">
                  <c:v>727.20853999999997</c:v>
                </c:pt>
                <c:pt idx="2196">
                  <c:v>757.21914000000004</c:v>
                </c:pt>
                <c:pt idx="2197">
                  <c:v>565.15574000000004</c:v>
                </c:pt>
                <c:pt idx="2198">
                  <c:v>723.21363999999994</c:v>
                </c:pt>
                <c:pt idx="2199">
                  <c:v>667.18744000000004</c:v>
                </c:pt>
                <c:pt idx="2200">
                  <c:v>577.15574000000004</c:v>
                </c:pt>
                <c:pt idx="2201">
                  <c:v>549.16084000000001</c:v>
                </c:pt>
                <c:pt idx="2202">
                  <c:v>433.11354</c:v>
                </c:pt>
                <c:pt idx="2203">
                  <c:v>475.12403999999998</c:v>
                </c:pt>
                <c:pt idx="2204">
                  <c:v>535.14513999999997</c:v>
                </c:pt>
                <c:pt idx="2205">
                  <c:v>535.14513999999997</c:v>
                </c:pt>
                <c:pt idx="2206">
                  <c:v>565.15574000000004</c:v>
                </c:pt>
                <c:pt idx="2207">
                  <c:v>565.15574000000004</c:v>
                </c:pt>
                <c:pt idx="2208">
                  <c:v>565.15574000000004</c:v>
                </c:pt>
                <c:pt idx="2209">
                  <c:v>565.15574000000004</c:v>
                </c:pt>
                <c:pt idx="2210">
                  <c:v>565.15574000000004</c:v>
                </c:pt>
                <c:pt idx="2211">
                  <c:v>565.15574000000004</c:v>
                </c:pt>
                <c:pt idx="2212">
                  <c:v>565.15574000000004</c:v>
                </c:pt>
                <c:pt idx="2213">
                  <c:v>549.16084000000001</c:v>
                </c:pt>
                <c:pt idx="2214">
                  <c:v>595.16633999999999</c:v>
                </c:pt>
                <c:pt idx="2215">
                  <c:v>561.16084000000001</c:v>
                </c:pt>
                <c:pt idx="2216">
                  <c:v>579.17143999999996</c:v>
                </c:pt>
                <c:pt idx="2217">
                  <c:v>563.17643999999996</c:v>
                </c:pt>
                <c:pt idx="2218">
                  <c:v>621.18193999999994</c:v>
                </c:pt>
                <c:pt idx="2219">
                  <c:v>621.18193999999994</c:v>
                </c:pt>
                <c:pt idx="2220">
                  <c:v>757.21914000000004</c:v>
                </c:pt>
                <c:pt idx="2221">
                  <c:v>757.21914000000004</c:v>
                </c:pt>
                <c:pt idx="2222">
                  <c:v>741.20313999999996</c:v>
                </c:pt>
                <c:pt idx="2223">
                  <c:v>583.14513999999997</c:v>
                </c:pt>
                <c:pt idx="2224">
                  <c:v>595.16633999999999</c:v>
                </c:pt>
                <c:pt idx="2225">
                  <c:v>565.15574000000004</c:v>
                </c:pt>
                <c:pt idx="2226">
                  <c:v>565.15574000000004</c:v>
                </c:pt>
                <c:pt idx="2227">
                  <c:v>579.17143999999996</c:v>
                </c:pt>
                <c:pt idx="2228">
                  <c:v>595.16633999999999</c:v>
                </c:pt>
                <c:pt idx="2229">
                  <c:v>579.17143999999996</c:v>
                </c:pt>
                <c:pt idx="2230">
                  <c:v>595.16633999999999</c:v>
                </c:pt>
                <c:pt idx="2231">
                  <c:v>903.27703999999994</c:v>
                </c:pt>
                <c:pt idx="2232">
                  <c:v>549.16084000000001</c:v>
                </c:pt>
                <c:pt idx="2233">
                  <c:v>595.16633999999999</c:v>
                </c:pt>
                <c:pt idx="2234">
                  <c:v>561.16084000000001</c:v>
                </c:pt>
                <c:pt idx="2235">
                  <c:v>549.16084000000001</c:v>
                </c:pt>
                <c:pt idx="2236">
                  <c:v>517.13463999999999</c:v>
                </c:pt>
                <c:pt idx="2237">
                  <c:v>741.20313999999996</c:v>
                </c:pt>
                <c:pt idx="2238">
                  <c:v>771.21363999999994</c:v>
                </c:pt>
                <c:pt idx="2239">
                  <c:v>585.12443999999994</c:v>
                </c:pt>
                <c:pt idx="2240">
                  <c:v>475.12403999999998</c:v>
                </c:pt>
                <c:pt idx="2241">
                  <c:v>621.18193999999994</c:v>
                </c:pt>
                <c:pt idx="2242">
                  <c:v>517.17103999999995</c:v>
                </c:pt>
                <c:pt idx="2243">
                  <c:v>585.12443999999994</c:v>
                </c:pt>
                <c:pt idx="2244">
                  <c:v>475.12403999999998</c:v>
                </c:pt>
                <c:pt idx="2245">
                  <c:v>475.12403999999998</c:v>
                </c:pt>
                <c:pt idx="2246">
                  <c:v>651.15613999999994</c:v>
                </c:pt>
                <c:pt idx="2247">
                  <c:v>663.19254000000001</c:v>
                </c:pt>
                <c:pt idx="2248">
                  <c:v>475.12403999999998</c:v>
                </c:pt>
                <c:pt idx="2249">
                  <c:v>607.16633999999999</c:v>
                </c:pt>
                <c:pt idx="2250">
                  <c:v>513.07033999999999</c:v>
                </c:pt>
                <c:pt idx="2251">
                  <c:v>513.07033999999999</c:v>
                </c:pt>
                <c:pt idx="2252">
                  <c:v>565.15574000000004</c:v>
                </c:pt>
                <c:pt idx="2253">
                  <c:v>595.16633999999999</c:v>
                </c:pt>
                <c:pt idx="2254">
                  <c:v>595.16633999999999</c:v>
                </c:pt>
                <c:pt idx="2255">
                  <c:v>595.16633999999999</c:v>
                </c:pt>
                <c:pt idx="2256">
                  <c:v>595.16633999999999</c:v>
                </c:pt>
                <c:pt idx="2257">
                  <c:v>579.17143999999996</c:v>
                </c:pt>
                <c:pt idx="2258">
                  <c:v>595.16633999999999</c:v>
                </c:pt>
                <c:pt idx="2259">
                  <c:v>579.17143999999996</c:v>
                </c:pt>
                <c:pt idx="2260">
                  <c:v>697.19803999999999</c:v>
                </c:pt>
                <c:pt idx="2261">
                  <c:v>697.19803999999999</c:v>
                </c:pt>
                <c:pt idx="2262">
                  <c:v>727.20853999999997</c:v>
                </c:pt>
                <c:pt idx="2263">
                  <c:v>711.21363999999994</c:v>
                </c:pt>
                <c:pt idx="2264">
                  <c:v>727.20853999999997</c:v>
                </c:pt>
                <c:pt idx="2265">
                  <c:v>741.22424000000001</c:v>
                </c:pt>
                <c:pt idx="2266">
                  <c:v>741.22424000000001</c:v>
                </c:pt>
                <c:pt idx="2267">
                  <c:v>757.21914000000004</c:v>
                </c:pt>
                <c:pt idx="2268">
                  <c:v>757.21914000000004</c:v>
                </c:pt>
                <c:pt idx="2269">
                  <c:v>741.20313999999996</c:v>
                </c:pt>
                <c:pt idx="2270">
                  <c:v>771.21363999999994</c:v>
                </c:pt>
                <c:pt idx="2271">
                  <c:v>727.20853999999997</c:v>
                </c:pt>
                <c:pt idx="2272">
                  <c:v>727.20853999999997</c:v>
                </c:pt>
                <c:pt idx="2273">
                  <c:v>565.15574000000004</c:v>
                </c:pt>
                <c:pt idx="2274">
                  <c:v>565.15574000000004</c:v>
                </c:pt>
                <c:pt idx="2275">
                  <c:v>565.15574000000004</c:v>
                </c:pt>
                <c:pt idx="2276">
                  <c:v>565.15574000000004</c:v>
                </c:pt>
                <c:pt idx="2277">
                  <c:v>625.14053999999999</c:v>
                </c:pt>
                <c:pt idx="2278">
                  <c:v>595.16633999999999</c:v>
                </c:pt>
                <c:pt idx="2279">
                  <c:v>741.22424000000001</c:v>
                </c:pt>
                <c:pt idx="2280">
                  <c:v>741.22424000000001</c:v>
                </c:pt>
                <c:pt idx="2281">
                  <c:v>757.21914000000004</c:v>
                </c:pt>
                <c:pt idx="2282">
                  <c:v>711.17723999999998</c:v>
                </c:pt>
                <c:pt idx="2283">
                  <c:v>757.21914000000004</c:v>
                </c:pt>
                <c:pt idx="2284">
                  <c:v>727.20853999999997</c:v>
                </c:pt>
                <c:pt idx="2285">
                  <c:v>697.19803999999999</c:v>
                </c:pt>
                <c:pt idx="2286">
                  <c:v>727.20853999999997</c:v>
                </c:pt>
                <c:pt idx="2287">
                  <c:v>727.20853999999997</c:v>
                </c:pt>
                <c:pt idx="2288">
                  <c:v>579.17143999999996</c:v>
                </c:pt>
                <c:pt idx="2289">
                  <c:v>563.17643999999996</c:v>
                </c:pt>
                <c:pt idx="2290">
                  <c:v>563.17643999999996</c:v>
                </c:pt>
                <c:pt idx="2291">
                  <c:v>611.16124000000002</c:v>
                </c:pt>
                <c:pt idx="2292">
                  <c:v>757.19803999999999</c:v>
                </c:pt>
                <c:pt idx="2293">
                  <c:v>741.20313999999996</c:v>
                </c:pt>
                <c:pt idx="2294">
                  <c:v>771.21363999999994</c:v>
                </c:pt>
                <c:pt idx="2295">
                  <c:v>903.25594000000001</c:v>
                </c:pt>
                <c:pt idx="2296">
                  <c:v>933.26643999999999</c:v>
                </c:pt>
                <c:pt idx="2297">
                  <c:v>431.13423999999998</c:v>
                </c:pt>
                <c:pt idx="2298">
                  <c:v>431.13423999999998</c:v>
                </c:pt>
                <c:pt idx="2299">
                  <c:v>579.15023999999994</c:v>
                </c:pt>
                <c:pt idx="2300">
                  <c:v>595.14513999999997</c:v>
                </c:pt>
                <c:pt idx="2301">
                  <c:v>741.20313999999996</c:v>
                </c:pt>
                <c:pt idx="2302">
                  <c:v>433.11354</c:v>
                </c:pt>
                <c:pt idx="2303">
                  <c:v>565.15574000000004</c:v>
                </c:pt>
                <c:pt idx="2304">
                  <c:v>433.11354</c:v>
                </c:pt>
                <c:pt idx="2305">
                  <c:v>433.11354</c:v>
                </c:pt>
                <c:pt idx="2306">
                  <c:v>433.11354</c:v>
                </c:pt>
                <c:pt idx="2307">
                  <c:v>403.10293999999999</c:v>
                </c:pt>
                <c:pt idx="2308">
                  <c:v>417.11854</c:v>
                </c:pt>
                <c:pt idx="2309">
                  <c:v>433.11354</c:v>
                </c:pt>
                <c:pt idx="2310">
                  <c:v>447.09273999999999</c:v>
                </c:pt>
                <c:pt idx="2311">
                  <c:v>447.09273999999999</c:v>
                </c:pt>
                <c:pt idx="2312">
                  <c:v>461.10843999999997</c:v>
                </c:pt>
                <c:pt idx="2313">
                  <c:v>447.12914000000001</c:v>
                </c:pt>
                <c:pt idx="2314">
                  <c:v>475.12403999999998</c:v>
                </c:pt>
                <c:pt idx="2315">
                  <c:v>433.11354</c:v>
                </c:pt>
                <c:pt idx="2316">
                  <c:v>447.09273999999999</c:v>
                </c:pt>
                <c:pt idx="2317">
                  <c:v>565.15574000000004</c:v>
                </c:pt>
                <c:pt idx="2318">
                  <c:v>565.15574000000004</c:v>
                </c:pt>
                <c:pt idx="2319">
                  <c:v>565.15574000000004</c:v>
                </c:pt>
                <c:pt idx="2320">
                  <c:v>565.15574000000004</c:v>
                </c:pt>
                <c:pt idx="2321">
                  <c:v>579.17143999999996</c:v>
                </c:pt>
                <c:pt idx="2322">
                  <c:v>579.17143999999996</c:v>
                </c:pt>
                <c:pt idx="2323">
                  <c:v>595.16633999999999</c:v>
                </c:pt>
                <c:pt idx="2324">
                  <c:v>593.15063999999995</c:v>
                </c:pt>
                <c:pt idx="2325">
                  <c:v>623.12483999999995</c:v>
                </c:pt>
                <c:pt idx="2326">
                  <c:v>595.16633999999999</c:v>
                </c:pt>
                <c:pt idx="2327">
                  <c:v>623.12483999999995</c:v>
                </c:pt>
                <c:pt idx="2328">
                  <c:v>593.15063999999995</c:v>
                </c:pt>
                <c:pt idx="2329">
                  <c:v>595.16633999999999</c:v>
                </c:pt>
                <c:pt idx="2330">
                  <c:v>741.22424000000001</c:v>
                </c:pt>
                <c:pt idx="2331">
                  <c:v>741.22424000000001</c:v>
                </c:pt>
                <c:pt idx="2332">
                  <c:v>903.27703999999994</c:v>
                </c:pt>
                <c:pt idx="2333">
                  <c:v>725.22933999999998</c:v>
                </c:pt>
                <c:pt idx="2334">
                  <c:v>579.15023999999994</c:v>
                </c:pt>
                <c:pt idx="2335">
                  <c:v>579.15023999999994</c:v>
                </c:pt>
                <c:pt idx="2336">
                  <c:v>579.15023999999994</c:v>
                </c:pt>
                <c:pt idx="2337">
                  <c:v>595.14513999999997</c:v>
                </c:pt>
                <c:pt idx="2338">
                  <c:v>519.11383999999998</c:v>
                </c:pt>
                <c:pt idx="2339">
                  <c:v>519.11383999999998</c:v>
                </c:pt>
                <c:pt idx="2340">
                  <c:v>475.12403999999998</c:v>
                </c:pt>
                <c:pt idx="2341">
                  <c:v>475.12403999999998</c:v>
                </c:pt>
                <c:pt idx="2342">
                  <c:v>503.11894000000001</c:v>
                </c:pt>
                <c:pt idx="2343">
                  <c:v>505.13463999999999</c:v>
                </c:pt>
                <c:pt idx="2344">
                  <c:v>519.11383999999998</c:v>
                </c:pt>
                <c:pt idx="2345">
                  <c:v>725.18704000000002</c:v>
                </c:pt>
                <c:pt idx="2346">
                  <c:v>725.18704000000002</c:v>
                </c:pt>
                <c:pt idx="2347">
                  <c:v>725.18704000000002</c:v>
                </c:pt>
                <c:pt idx="2348">
                  <c:v>517.13463999999999</c:v>
                </c:pt>
                <c:pt idx="2349">
                  <c:v>517.13463999999999</c:v>
                </c:pt>
                <c:pt idx="2350">
                  <c:v>637.17683999999997</c:v>
                </c:pt>
                <c:pt idx="2351">
                  <c:v>621.18193999999994</c:v>
                </c:pt>
                <c:pt idx="2352">
                  <c:v>665.17183999999997</c:v>
                </c:pt>
                <c:pt idx="2353">
                  <c:v>637.17683999999997</c:v>
                </c:pt>
                <c:pt idx="2354">
                  <c:v>679.18744000000004</c:v>
                </c:pt>
                <c:pt idx="2355">
                  <c:v>695.14594</c:v>
                </c:pt>
                <c:pt idx="2356">
                  <c:v>501.13973999999996</c:v>
                </c:pt>
                <c:pt idx="2357">
                  <c:v>565.15574000000004</c:v>
                </c:pt>
                <c:pt idx="2358">
                  <c:v>595.16633999999999</c:v>
                </c:pt>
                <c:pt idx="2359">
                  <c:v>757.21914000000004</c:v>
                </c:pt>
                <c:pt idx="2360">
                  <c:v>741.22424000000001</c:v>
                </c:pt>
                <c:pt idx="2361">
                  <c:v>757.21914000000004</c:v>
                </c:pt>
                <c:pt idx="2362">
                  <c:v>785.17764</c:v>
                </c:pt>
                <c:pt idx="2363">
                  <c:v>415.10293999999999</c:v>
                </c:pt>
                <c:pt idx="2364">
                  <c:v>579.15023999999994</c:v>
                </c:pt>
                <c:pt idx="2365">
                  <c:v>579.15023999999994</c:v>
                </c:pt>
                <c:pt idx="2366">
                  <c:v>579.15023999999994</c:v>
                </c:pt>
                <c:pt idx="2367">
                  <c:v>577.15574000000004</c:v>
                </c:pt>
                <c:pt idx="2368">
                  <c:v>725.18704000000002</c:v>
                </c:pt>
                <c:pt idx="2369">
                  <c:v>621.16084000000001</c:v>
                </c:pt>
                <c:pt idx="2370">
                  <c:v>739.22384</c:v>
                </c:pt>
                <c:pt idx="2371">
                  <c:v>799.17223999999999</c:v>
                </c:pt>
                <c:pt idx="2372">
                  <c:v>945.19373999999993</c:v>
                </c:pt>
                <c:pt idx="2373">
                  <c:v>945.19373999999993</c:v>
                </c:pt>
                <c:pt idx="2374">
                  <c:v>337.10764</c:v>
                </c:pt>
                <c:pt idx="2375">
                  <c:v>407.18583999999998</c:v>
                </c:pt>
                <c:pt idx="2376">
                  <c:v>407.18583999999998</c:v>
                </c:pt>
                <c:pt idx="2377">
                  <c:v>407.18583999999998</c:v>
                </c:pt>
                <c:pt idx="2378">
                  <c:v>339.12324000000001</c:v>
                </c:pt>
                <c:pt idx="2379">
                  <c:v>355.11813999999998</c:v>
                </c:pt>
                <c:pt idx="2380">
                  <c:v>355.11813999999998</c:v>
                </c:pt>
                <c:pt idx="2381">
                  <c:v>339.12324000000001</c:v>
                </c:pt>
                <c:pt idx="2382">
                  <c:v>439.17573999999996</c:v>
                </c:pt>
                <c:pt idx="2383">
                  <c:v>423.18074000000001</c:v>
                </c:pt>
                <c:pt idx="2384">
                  <c:v>285.07633999999996</c:v>
                </c:pt>
                <c:pt idx="2385">
                  <c:v>299.09193999999997</c:v>
                </c:pt>
                <c:pt idx="2386">
                  <c:v>337.10764</c:v>
                </c:pt>
                <c:pt idx="2387">
                  <c:v>357.13383999999996</c:v>
                </c:pt>
                <c:pt idx="2388">
                  <c:v>339.12324000000001</c:v>
                </c:pt>
                <c:pt idx="2389">
                  <c:v>405.17023999999998</c:v>
                </c:pt>
                <c:pt idx="2390">
                  <c:v>405.17023999999998</c:v>
                </c:pt>
                <c:pt idx="2391">
                  <c:v>337.10764</c:v>
                </c:pt>
                <c:pt idx="2392">
                  <c:v>337.10764</c:v>
                </c:pt>
                <c:pt idx="2393">
                  <c:v>355.11813999999998</c:v>
                </c:pt>
                <c:pt idx="2394">
                  <c:v>421.16514000000001</c:v>
                </c:pt>
                <c:pt idx="2395">
                  <c:v>343.08184</c:v>
                </c:pt>
                <c:pt idx="2396">
                  <c:v>305.02173999999997</c:v>
                </c:pt>
                <c:pt idx="2397">
                  <c:v>351.01743999999997</c:v>
                </c:pt>
                <c:pt idx="2398">
                  <c:v>447.12914000000001</c:v>
                </c:pt>
                <c:pt idx="2399">
                  <c:v>447.12914000000001</c:v>
                </c:pt>
                <c:pt idx="2400">
                  <c:v>609.18193999999994</c:v>
                </c:pt>
                <c:pt idx="2401">
                  <c:v>593.18704000000002</c:v>
                </c:pt>
                <c:pt idx="2402">
                  <c:v>593.18704000000002</c:v>
                </c:pt>
                <c:pt idx="2403">
                  <c:v>609.18193999999994</c:v>
                </c:pt>
                <c:pt idx="2404">
                  <c:v>755.23983999999996</c:v>
                </c:pt>
                <c:pt idx="2405">
                  <c:v>593.18704000000002</c:v>
                </c:pt>
                <c:pt idx="2406">
                  <c:v>579.17143999999996</c:v>
                </c:pt>
                <c:pt idx="2407">
                  <c:v>579.17143999999996</c:v>
                </c:pt>
                <c:pt idx="2408">
                  <c:v>593.18704000000002</c:v>
                </c:pt>
                <c:pt idx="2409">
                  <c:v>609.18193999999994</c:v>
                </c:pt>
                <c:pt idx="2410">
                  <c:v>609.18193999999994</c:v>
                </c:pt>
                <c:pt idx="2411">
                  <c:v>447.12914000000001</c:v>
                </c:pt>
                <c:pt idx="2412">
                  <c:v>447.12914000000001</c:v>
                </c:pt>
                <c:pt idx="2413">
                  <c:v>461.10843999999997</c:v>
                </c:pt>
                <c:pt idx="2414">
                  <c:v>475.12403999999998</c:v>
                </c:pt>
                <c:pt idx="2415">
                  <c:v>593.18704000000002</c:v>
                </c:pt>
                <c:pt idx="2416">
                  <c:v>593.18704000000002</c:v>
                </c:pt>
                <c:pt idx="2417">
                  <c:v>637.14053999999999</c:v>
                </c:pt>
                <c:pt idx="2418">
                  <c:v>489.13973999999996</c:v>
                </c:pt>
                <c:pt idx="2419">
                  <c:v>635.19763999999998</c:v>
                </c:pt>
                <c:pt idx="2420">
                  <c:v>677.24454000000003</c:v>
                </c:pt>
                <c:pt idx="2421">
                  <c:v>677.24454000000003</c:v>
                </c:pt>
                <c:pt idx="2422">
                  <c:v>959.30323999999996</c:v>
                </c:pt>
                <c:pt idx="2423">
                  <c:v>489.13973999999996</c:v>
                </c:pt>
                <c:pt idx="2424">
                  <c:v>431.13423999999998</c:v>
                </c:pt>
                <c:pt idx="2425">
                  <c:v>797.25044000000003</c:v>
                </c:pt>
                <c:pt idx="2426">
                  <c:v>755.23983999999996</c:v>
                </c:pt>
                <c:pt idx="2427">
                  <c:v>579.17143999999996</c:v>
                </c:pt>
                <c:pt idx="2428">
                  <c:v>579.17143999999996</c:v>
                </c:pt>
                <c:pt idx="2429">
                  <c:v>739.24494000000004</c:v>
                </c:pt>
                <c:pt idx="2430">
                  <c:v>917.29273999999998</c:v>
                </c:pt>
                <c:pt idx="2431">
                  <c:v>797.25044000000003</c:v>
                </c:pt>
                <c:pt idx="2432">
                  <c:v>797.25044000000003</c:v>
                </c:pt>
                <c:pt idx="2433">
                  <c:v>839.26103999999998</c:v>
                </c:pt>
                <c:pt idx="2434">
                  <c:v>285.07633999999996</c:v>
                </c:pt>
                <c:pt idx="2435">
                  <c:v>449.10843999999997</c:v>
                </c:pt>
                <c:pt idx="2436">
                  <c:v>449.10843999999997</c:v>
                </c:pt>
                <c:pt idx="2437">
                  <c:v>419.09783999999996</c:v>
                </c:pt>
                <c:pt idx="2438">
                  <c:v>419.09783999999996</c:v>
                </c:pt>
                <c:pt idx="2439">
                  <c:v>449.10843999999997</c:v>
                </c:pt>
                <c:pt idx="2440">
                  <c:v>433.11354</c:v>
                </c:pt>
                <c:pt idx="2441">
                  <c:v>433.11354</c:v>
                </c:pt>
                <c:pt idx="2442">
                  <c:v>491.11894000000001</c:v>
                </c:pt>
                <c:pt idx="2443">
                  <c:v>491.11894000000001</c:v>
                </c:pt>
                <c:pt idx="2444">
                  <c:v>491.11894000000001</c:v>
                </c:pt>
                <c:pt idx="2445">
                  <c:v>533.12954000000002</c:v>
                </c:pt>
                <c:pt idx="2446">
                  <c:v>533.12954000000002</c:v>
                </c:pt>
                <c:pt idx="2447">
                  <c:v>581.15063999999995</c:v>
                </c:pt>
                <c:pt idx="2448">
                  <c:v>581.15063999999995</c:v>
                </c:pt>
                <c:pt idx="2449">
                  <c:v>567.13504</c:v>
                </c:pt>
                <c:pt idx="2450">
                  <c:v>581.15063999999995</c:v>
                </c:pt>
                <c:pt idx="2451">
                  <c:v>581.15063999999995</c:v>
                </c:pt>
                <c:pt idx="2452">
                  <c:v>581.15063999999995</c:v>
                </c:pt>
                <c:pt idx="2453">
                  <c:v>581.15063999999995</c:v>
                </c:pt>
                <c:pt idx="2454">
                  <c:v>581.15063999999995</c:v>
                </c:pt>
                <c:pt idx="2455">
                  <c:v>581.15063999999995</c:v>
                </c:pt>
                <c:pt idx="2456">
                  <c:v>581.15063999999995</c:v>
                </c:pt>
                <c:pt idx="2457">
                  <c:v>565.15574000000004</c:v>
                </c:pt>
                <c:pt idx="2458">
                  <c:v>581.15063999999995</c:v>
                </c:pt>
                <c:pt idx="2459">
                  <c:v>611.16124000000002</c:v>
                </c:pt>
                <c:pt idx="2460">
                  <c:v>595.16633999999999</c:v>
                </c:pt>
                <c:pt idx="2461">
                  <c:v>595.16633999999999</c:v>
                </c:pt>
                <c:pt idx="2462">
                  <c:v>595.16633999999999</c:v>
                </c:pt>
                <c:pt idx="2463">
                  <c:v>611.16124000000002</c:v>
                </c:pt>
                <c:pt idx="2464">
                  <c:v>597.14553999999998</c:v>
                </c:pt>
                <c:pt idx="2465">
                  <c:v>611.16124000000002</c:v>
                </c:pt>
                <c:pt idx="2466">
                  <c:v>611.16124000000002</c:v>
                </c:pt>
                <c:pt idx="2467">
                  <c:v>595.16633999999999</c:v>
                </c:pt>
                <c:pt idx="2468">
                  <c:v>569.12954000000002</c:v>
                </c:pt>
                <c:pt idx="2469">
                  <c:v>595.14513999999997</c:v>
                </c:pt>
                <c:pt idx="2470">
                  <c:v>611.14013999999997</c:v>
                </c:pt>
                <c:pt idx="2471">
                  <c:v>625.15574000000004</c:v>
                </c:pt>
                <c:pt idx="2472">
                  <c:v>433.11354</c:v>
                </c:pt>
                <c:pt idx="2473">
                  <c:v>579.17143999999996</c:v>
                </c:pt>
                <c:pt idx="2474">
                  <c:v>431.09783999999996</c:v>
                </c:pt>
                <c:pt idx="2475">
                  <c:v>449.10843999999997</c:v>
                </c:pt>
                <c:pt idx="2476">
                  <c:v>551.14013999999997</c:v>
                </c:pt>
                <c:pt idx="2477">
                  <c:v>611.14013999999997</c:v>
                </c:pt>
                <c:pt idx="2478">
                  <c:v>577.15574000000004</c:v>
                </c:pt>
                <c:pt idx="2479">
                  <c:v>757.19803999999999</c:v>
                </c:pt>
                <c:pt idx="2480">
                  <c:v>625.15574000000004</c:v>
                </c:pt>
                <c:pt idx="2481">
                  <c:v>611.16124000000002</c:v>
                </c:pt>
                <c:pt idx="2482">
                  <c:v>569.12954000000002</c:v>
                </c:pt>
                <c:pt idx="2483">
                  <c:v>419.09783999999996</c:v>
                </c:pt>
                <c:pt idx="2484">
                  <c:v>581.15063999999995</c:v>
                </c:pt>
                <c:pt idx="2485">
                  <c:v>581.15063999999995</c:v>
                </c:pt>
                <c:pt idx="2486">
                  <c:v>579.17143999999996</c:v>
                </c:pt>
                <c:pt idx="2487">
                  <c:v>579.17143999999996</c:v>
                </c:pt>
                <c:pt idx="2488">
                  <c:v>577.15574000000004</c:v>
                </c:pt>
                <c:pt idx="2489">
                  <c:v>611.16124000000002</c:v>
                </c:pt>
                <c:pt idx="2490">
                  <c:v>601.11933999999997</c:v>
                </c:pt>
                <c:pt idx="2491">
                  <c:v>491.11894000000001</c:v>
                </c:pt>
                <c:pt idx="2492">
                  <c:v>611.14013999999997</c:v>
                </c:pt>
                <c:pt idx="2493">
                  <c:v>569.12954000000002</c:v>
                </c:pt>
                <c:pt idx="2494">
                  <c:v>583.14513999999997</c:v>
                </c:pt>
                <c:pt idx="2495">
                  <c:v>611.14013999999997</c:v>
                </c:pt>
                <c:pt idx="2496">
                  <c:v>601.11933999999997</c:v>
                </c:pt>
                <c:pt idx="2497">
                  <c:v>533.16593999999998</c:v>
                </c:pt>
                <c:pt idx="2498">
                  <c:v>529.06524000000002</c:v>
                </c:pt>
                <c:pt idx="2499">
                  <c:v>529.06524000000002</c:v>
                </c:pt>
                <c:pt idx="2500">
                  <c:v>581.15063999999995</c:v>
                </c:pt>
                <c:pt idx="2501">
                  <c:v>611.16124000000002</c:v>
                </c:pt>
                <c:pt idx="2502">
                  <c:v>611.16124000000002</c:v>
                </c:pt>
                <c:pt idx="2503">
                  <c:v>595.16633999999999</c:v>
                </c:pt>
                <c:pt idx="2504">
                  <c:v>611.16124000000002</c:v>
                </c:pt>
                <c:pt idx="2505">
                  <c:v>611.16124000000002</c:v>
                </c:pt>
                <c:pt idx="2506">
                  <c:v>611.16124000000002</c:v>
                </c:pt>
                <c:pt idx="2507">
                  <c:v>611.16124000000002</c:v>
                </c:pt>
                <c:pt idx="2508">
                  <c:v>611.16124000000002</c:v>
                </c:pt>
                <c:pt idx="2509">
                  <c:v>757.21914000000004</c:v>
                </c:pt>
                <c:pt idx="2510">
                  <c:v>773.21403999999995</c:v>
                </c:pt>
                <c:pt idx="2511">
                  <c:v>759.19844000000001</c:v>
                </c:pt>
                <c:pt idx="2512">
                  <c:v>757.21914000000004</c:v>
                </c:pt>
                <c:pt idx="2513">
                  <c:v>757.21914000000004</c:v>
                </c:pt>
                <c:pt idx="2514">
                  <c:v>773.21403999999995</c:v>
                </c:pt>
                <c:pt idx="2515">
                  <c:v>731.18233999999995</c:v>
                </c:pt>
                <c:pt idx="2516">
                  <c:v>773.19294000000002</c:v>
                </c:pt>
                <c:pt idx="2517">
                  <c:v>463.12403999999998</c:v>
                </c:pt>
                <c:pt idx="2518">
                  <c:v>579.17143999999996</c:v>
                </c:pt>
                <c:pt idx="2519">
                  <c:v>609.18193999999994</c:v>
                </c:pt>
                <c:pt idx="2520">
                  <c:v>593.18704000000002</c:v>
                </c:pt>
                <c:pt idx="2521">
                  <c:v>639.15613999999994</c:v>
                </c:pt>
                <c:pt idx="2522">
                  <c:v>709.19803999999999</c:v>
                </c:pt>
                <c:pt idx="2523">
                  <c:v>609.18193999999994</c:v>
                </c:pt>
                <c:pt idx="2524">
                  <c:v>755.23983999999996</c:v>
                </c:pt>
                <c:pt idx="2525">
                  <c:v>771.23473999999999</c:v>
                </c:pt>
                <c:pt idx="2526">
                  <c:v>369.13383999999996</c:v>
                </c:pt>
                <c:pt idx="2527">
                  <c:v>387.14443999999997</c:v>
                </c:pt>
                <c:pt idx="2528">
                  <c:v>401.16003999999998</c:v>
                </c:pt>
                <c:pt idx="2529">
                  <c:v>301.07123999999999</c:v>
                </c:pt>
                <c:pt idx="2530">
                  <c:v>535.14513999999997</c:v>
                </c:pt>
                <c:pt idx="2531">
                  <c:v>617.11424</c:v>
                </c:pt>
                <c:pt idx="2532">
                  <c:v>507.11383999999998</c:v>
                </c:pt>
                <c:pt idx="2533">
                  <c:v>769.12523999999996</c:v>
                </c:pt>
                <c:pt idx="2534">
                  <c:v>749.15653999999995</c:v>
                </c:pt>
                <c:pt idx="2535">
                  <c:v>763.17223999999999</c:v>
                </c:pt>
                <c:pt idx="2536">
                  <c:v>697.16164000000003</c:v>
                </c:pt>
                <c:pt idx="2537">
                  <c:v>743.18233999999995</c:v>
                </c:pt>
                <c:pt idx="2538">
                  <c:v>757.19803999999999</c:v>
                </c:pt>
                <c:pt idx="2539">
                  <c:v>759.17723999999998</c:v>
                </c:pt>
                <c:pt idx="2540">
                  <c:v>789.18783999999994</c:v>
                </c:pt>
                <c:pt idx="2541">
                  <c:v>789.18783999999994</c:v>
                </c:pt>
                <c:pt idx="2542">
                  <c:v>479.11894000000001</c:v>
                </c:pt>
                <c:pt idx="2543">
                  <c:v>611.16124000000002</c:v>
                </c:pt>
                <c:pt idx="2544">
                  <c:v>611.16124000000002</c:v>
                </c:pt>
                <c:pt idx="2545">
                  <c:v>611.16124000000002</c:v>
                </c:pt>
                <c:pt idx="2546">
                  <c:v>641.17183999999997</c:v>
                </c:pt>
                <c:pt idx="2547">
                  <c:v>641.17183999999997</c:v>
                </c:pt>
                <c:pt idx="2548">
                  <c:v>641.17183999999997</c:v>
                </c:pt>
                <c:pt idx="2549">
                  <c:v>641.17183999999997</c:v>
                </c:pt>
                <c:pt idx="2550">
                  <c:v>641.17183999999997</c:v>
                </c:pt>
                <c:pt idx="2551">
                  <c:v>625.17683999999997</c:v>
                </c:pt>
                <c:pt idx="2552">
                  <c:v>625.17683999999997</c:v>
                </c:pt>
                <c:pt idx="2553">
                  <c:v>611.16124000000002</c:v>
                </c:pt>
                <c:pt idx="2554">
                  <c:v>521.12954000000002</c:v>
                </c:pt>
                <c:pt idx="2555">
                  <c:v>565.11933999999997</c:v>
                </c:pt>
                <c:pt idx="2556">
                  <c:v>547.14513999999997</c:v>
                </c:pt>
                <c:pt idx="2557">
                  <c:v>631.12994000000003</c:v>
                </c:pt>
                <c:pt idx="2558">
                  <c:v>625.15574000000004</c:v>
                </c:pt>
                <c:pt idx="2559">
                  <c:v>771.19254000000001</c:v>
                </c:pt>
                <c:pt idx="2560">
                  <c:v>787.20853999999997</c:v>
                </c:pt>
                <c:pt idx="2561">
                  <c:v>605.15063999999995</c:v>
                </c:pt>
                <c:pt idx="2562">
                  <c:v>449.10843999999997</c:v>
                </c:pt>
                <c:pt idx="2563">
                  <c:v>449.10843999999997</c:v>
                </c:pt>
                <c:pt idx="2564">
                  <c:v>449.10843999999997</c:v>
                </c:pt>
                <c:pt idx="2565">
                  <c:v>463.12403999999998</c:v>
                </c:pt>
                <c:pt idx="2566">
                  <c:v>463.12403999999998</c:v>
                </c:pt>
                <c:pt idx="2567">
                  <c:v>479.11894000000001</c:v>
                </c:pt>
                <c:pt idx="2568">
                  <c:v>655.15103999999997</c:v>
                </c:pt>
                <c:pt idx="2569">
                  <c:v>625.17683999999997</c:v>
                </c:pt>
                <c:pt idx="2570">
                  <c:v>625.17683999999997</c:v>
                </c:pt>
                <c:pt idx="2571">
                  <c:v>383.11313999999999</c:v>
                </c:pt>
                <c:pt idx="2572">
                  <c:v>317.06613999999996</c:v>
                </c:pt>
                <c:pt idx="2573">
                  <c:v>397.02294000000001</c:v>
                </c:pt>
                <c:pt idx="2574">
                  <c:v>639.19254000000001</c:v>
                </c:pt>
                <c:pt idx="2575">
                  <c:v>639.19254000000001</c:v>
                </c:pt>
                <c:pt idx="2576">
                  <c:v>655.18744000000004</c:v>
                </c:pt>
                <c:pt idx="2577">
                  <c:v>493.13463999999999</c:v>
                </c:pt>
                <c:pt idx="2578">
                  <c:v>377.08724000000001</c:v>
                </c:pt>
                <c:pt idx="2579">
                  <c:v>377.08724000000001</c:v>
                </c:pt>
                <c:pt idx="2580">
                  <c:v>377.08724000000001</c:v>
                </c:pt>
                <c:pt idx="2581">
                  <c:v>391.10293999999999</c:v>
                </c:pt>
                <c:pt idx="2582">
                  <c:v>391.10293999999999</c:v>
                </c:pt>
                <c:pt idx="2583">
                  <c:v>391.10293999999999</c:v>
                </c:pt>
                <c:pt idx="2584">
                  <c:v>391.10293999999999</c:v>
                </c:pt>
                <c:pt idx="2585">
                  <c:v>391.10293999999999</c:v>
                </c:pt>
                <c:pt idx="2586">
                  <c:v>405.11854</c:v>
                </c:pt>
                <c:pt idx="2587">
                  <c:v>405.11854</c:v>
                </c:pt>
                <c:pt idx="2588">
                  <c:v>405.11854</c:v>
                </c:pt>
                <c:pt idx="2589">
                  <c:v>419.13423999999998</c:v>
                </c:pt>
                <c:pt idx="2590">
                  <c:v>419.13423999999998</c:v>
                </c:pt>
                <c:pt idx="2591">
                  <c:v>433.14983999999998</c:v>
                </c:pt>
                <c:pt idx="2592">
                  <c:v>787.20853999999997</c:v>
                </c:pt>
                <c:pt idx="2593">
                  <c:v>935.24573999999996</c:v>
                </c:pt>
                <c:pt idx="2594">
                  <c:v>951.24063999999998</c:v>
                </c:pt>
                <c:pt idx="2595">
                  <c:v>579.17143999999996</c:v>
                </c:pt>
                <c:pt idx="2596">
                  <c:v>581.15063999999995</c:v>
                </c:pt>
                <c:pt idx="2597">
                  <c:v>757.21914000000004</c:v>
                </c:pt>
                <c:pt idx="2598">
                  <c:v>773.21403999999995</c:v>
                </c:pt>
                <c:pt idx="2599">
                  <c:v>595.16633999999999</c:v>
                </c:pt>
                <c:pt idx="2600">
                  <c:v>787.20853999999997</c:v>
                </c:pt>
                <c:pt idx="2601">
                  <c:v>447.12914000000001</c:v>
                </c:pt>
                <c:pt idx="2602">
                  <c:v>535.10883999999999</c:v>
                </c:pt>
                <c:pt idx="2603">
                  <c:v>449.10843999999997</c:v>
                </c:pt>
                <c:pt idx="2604">
                  <c:v>447.12914000000001</c:v>
                </c:pt>
                <c:pt idx="2605">
                  <c:v>463.08763999999996</c:v>
                </c:pt>
                <c:pt idx="2606">
                  <c:v>419.09783999999996</c:v>
                </c:pt>
                <c:pt idx="2607">
                  <c:v>433.11354</c:v>
                </c:pt>
                <c:pt idx="2608">
                  <c:v>449.10843999999997</c:v>
                </c:pt>
                <c:pt idx="2609">
                  <c:v>449.10843999999997</c:v>
                </c:pt>
                <c:pt idx="2610">
                  <c:v>463.08763999999996</c:v>
                </c:pt>
                <c:pt idx="2611">
                  <c:v>463.08763999999996</c:v>
                </c:pt>
                <c:pt idx="2612">
                  <c:v>477.10334</c:v>
                </c:pt>
                <c:pt idx="2613">
                  <c:v>419.09783999999996</c:v>
                </c:pt>
                <c:pt idx="2614">
                  <c:v>433.11354</c:v>
                </c:pt>
                <c:pt idx="2615">
                  <c:v>449.10843999999997</c:v>
                </c:pt>
                <c:pt idx="2616">
                  <c:v>463.08763999999996</c:v>
                </c:pt>
                <c:pt idx="2617">
                  <c:v>463.08763999999996</c:v>
                </c:pt>
                <c:pt idx="2618">
                  <c:v>449.10843999999997</c:v>
                </c:pt>
                <c:pt idx="2619">
                  <c:v>919.27193999999997</c:v>
                </c:pt>
                <c:pt idx="2620">
                  <c:v>581.15063999999995</c:v>
                </c:pt>
                <c:pt idx="2621">
                  <c:v>581.15063999999995</c:v>
                </c:pt>
                <c:pt idx="2622">
                  <c:v>581.15063999999995</c:v>
                </c:pt>
                <c:pt idx="2623">
                  <c:v>581.15063999999995</c:v>
                </c:pt>
                <c:pt idx="2624">
                  <c:v>595.16633999999999</c:v>
                </c:pt>
                <c:pt idx="2625">
                  <c:v>595.16633999999999</c:v>
                </c:pt>
                <c:pt idx="2626">
                  <c:v>611.16124000000002</c:v>
                </c:pt>
                <c:pt idx="2627">
                  <c:v>611.16124000000002</c:v>
                </c:pt>
                <c:pt idx="2628">
                  <c:v>611.16124000000002</c:v>
                </c:pt>
                <c:pt idx="2629">
                  <c:v>639.11973999999998</c:v>
                </c:pt>
                <c:pt idx="2630">
                  <c:v>581.15063999999995</c:v>
                </c:pt>
                <c:pt idx="2631">
                  <c:v>611.16124000000002</c:v>
                </c:pt>
                <c:pt idx="2632">
                  <c:v>625.14053999999999</c:v>
                </c:pt>
                <c:pt idx="2633">
                  <c:v>639.11973999999998</c:v>
                </c:pt>
                <c:pt idx="2634">
                  <c:v>639.11973999999998</c:v>
                </c:pt>
                <c:pt idx="2635">
                  <c:v>611.16124000000002</c:v>
                </c:pt>
                <c:pt idx="2636">
                  <c:v>611.16124000000002</c:v>
                </c:pt>
                <c:pt idx="2637">
                  <c:v>609.14553999999998</c:v>
                </c:pt>
                <c:pt idx="2638">
                  <c:v>625.14053999999999</c:v>
                </c:pt>
                <c:pt idx="2639">
                  <c:v>639.11973999999998</c:v>
                </c:pt>
                <c:pt idx="2640">
                  <c:v>595.16633999999999</c:v>
                </c:pt>
                <c:pt idx="2641">
                  <c:v>611.16124000000002</c:v>
                </c:pt>
                <c:pt idx="2642">
                  <c:v>637.14053999999999</c:v>
                </c:pt>
                <c:pt idx="2643">
                  <c:v>639.11973999999998</c:v>
                </c:pt>
                <c:pt idx="2644">
                  <c:v>757.21914000000004</c:v>
                </c:pt>
                <c:pt idx="2645">
                  <c:v>757.21914000000004</c:v>
                </c:pt>
                <c:pt idx="2646">
                  <c:v>757.21914000000004</c:v>
                </c:pt>
                <c:pt idx="2647">
                  <c:v>757.21914000000004</c:v>
                </c:pt>
                <c:pt idx="2648">
                  <c:v>773.21403999999995</c:v>
                </c:pt>
                <c:pt idx="2649">
                  <c:v>755.20353999999998</c:v>
                </c:pt>
                <c:pt idx="2650">
                  <c:v>801.17254000000003</c:v>
                </c:pt>
                <c:pt idx="2651">
                  <c:v>815.15183999999999</c:v>
                </c:pt>
                <c:pt idx="2652">
                  <c:v>815.15183999999999</c:v>
                </c:pt>
                <c:pt idx="2653">
                  <c:v>595.14513999999997</c:v>
                </c:pt>
                <c:pt idx="2654">
                  <c:v>681.16674</c:v>
                </c:pt>
                <c:pt idx="2655">
                  <c:v>535.10883999999999</c:v>
                </c:pt>
                <c:pt idx="2656">
                  <c:v>491.11894000000001</c:v>
                </c:pt>
                <c:pt idx="2657">
                  <c:v>593.15063999999995</c:v>
                </c:pt>
                <c:pt idx="2658">
                  <c:v>653.17183999999997</c:v>
                </c:pt>
                <c:pt idx="2659">
                  <c:v>653.17183999999997</c:v>
                </c:pt>
                <c:pt idx="2660">
                  <c:v>521.12954000000002</c:v>
                </c:pt>
                <c:pt idx="2661">
                  <c:v>535.10883999999999</c:v>
                </c:pt>
                <c:pt idx="2662">
                  <c:v>579.15023999999994</c:v>
                </c:pt>
                <c:pt idx="2663">
                  <c:v>595.14513999999997</c:v>
                </c:pt>
                <c:pt idx="2664">
                  <c:v>625.15574000000004</c:v>
                </c:pt>
                <c:pt idx="2665">
                  <c:v>611.16124000000002</c:v>
                </c:pt>
                <c:pt idx="2666">
                  <c:v>595.16633999999999</c:v>
                </c:pt>
                <c:pt idx="2667">
                  <c:v>533.16593999999998</c:v>
                </c:pt>
                <c:pt idx="2668">
                  <c:v>593.15063999999995</c:v>
                </c:pt>
                <c:pt idx="2669">
                  <c:v>505.09823999999998</c:v>
                </c:pt>
                <c:pt idx="2670">
                  <c:v>505.09823999999998</c:v>
                </c:pt>
                <c:pt idx="2671">
                  <c:v>829.20384000000001</c:v>
                </c:pt>
                <c:pt idx="2672">
                  <c:v>477.10334</c:v>
                </c:pt>
                <c:pt idx="2673">
                  <c:v>595.16633999999999</c:v>
                </c:pt>
                <c:pt idx="2674">
                  <c:v>581.15063999999995</c:v>
                </c:pt>
                <c:pt idx="2675">
                  <c:v>581.15063999999995</c:v>
                </c:pt>
                <c:pt idx="2676">
                  <c:v>581.15063999999995</c:v>
                </c:pt>
                <c:pt idx="2677">
                  <c:v>595.16633999999999</c:v>
                </c:pt>
                <c:pt idx="2678">
                  <c:v>625.14053999999999</c:v>
                </c:pt>
                <c:pt idx="2679">
                  <c:v>581.15063999999995</c:v>
                </c:pt>
                <c:pt idx="2680">
                  <c:v>773.21403999999995</c:v>
                </c:pt>
                <c:pt idx="2681">
                  <c:v>553.13463999999999</c:v>
                </c:pt>
                <c:pt idx="2682">
                  <c:v>773.19294000000002</c:v>
                </c:pt>
                <c:pt idx="2683">
                  <c:v>531.15023999999994</c:v>
                </c:pt>
                <c:pt idx="2684">
                  <c:v>815.22464000000002</c:v>
                </c:pt>
                <c:pt idx="2685">
                  <c:v>991.19924000000003</c:v>
                </c:pt>
                <c:pt idx="2686">
                  <c:v>675.12314000000003</c:v>
                </c:pt>
                <c:pt idx="2687">
                  <c:v>529.06524000000002</c:v>
                </c:pt>
                <c:pt idx="2688">
                  <c:v>529.06524000000002</c:v>
                </c:pt>
                <c:pt idx="2689">
                  <c:v>453.15494000000001</c:v>
                </c:pt>
                <c:pt idx="2690">
                  <c:v>355.11813999999998</c:v>
                </c:pt>
                <c:pt idx="2691">
                  <c:v>357.06103999999999</c:v>
                </c:pt>
                <c:pt idx="2692">
                  <c:v>355.11813999999998</c:v>
                </c:pt>
                <c:pt idx="2693">
                  <c:v>423.18074000000001</c:v>
                </c:pt>
                <c:pt idx="2694">
                  <c:v>301.07123999999999</c:v>
                </c:pt>
                <c:pt idx="2695">
                  <c:v>435.10803999999996</c:v>
                </c:pt>
                <c:pt idx="2696">
                  <c:v>367.11813999999998</c:v>
                </c:pt>
                <c:pt idx="2697">
                  <c:v>353.10253999999998</c:v>
                </c:pt>
                <c:pt idx="2698">
                  <c:v>395.07673999999997</c:v>
                </c:pt>
                <c:pt idx="2699">
                  <c:v>359.07673999999997</c:v>
                </c:pt>
                <c:pt idx="2700">
                  <c:v>367.01243999999997</c:v>
                </c:pt>
                <c:pt idx="2701">
                  <c:v>367.01243999999997</c:v>
                </c:pt>
                <c:pt idx="2702">
                  <c:v>367.01243999999997</c:v>
                </c:pt>
                <c:pt idx="2703">
                  <c:v>446.96924000000001</c:v>
                </c:pt>
                <c:pt idx="2704">
                  <c:v>463.12403999999998</c:v>
                </c:pt>
                <c:pt idx="2705">
                  <c:v>431.13423999999998</c:v>
                </c:pt>
                <c:pt idx="2706">
                  <c:v>505.13463999999999</c:v>
                </c:pt>
                <c:pt idx="2707">
                  <c:v>595.16633999999999</c:v>
                </c:pt>
                <c:pt idx="2708">
                  <c:v>595.16633999999999</c:v>
                </c:pt>
                <c:pt idx="2709">
                  <c:v>595.16633999999999</c:v>
                </c:pt>
                <c:pt idx="2710">
                  <c:v>595.16633999999999</c:v>
                </c:pt>
                <c:pt idx="2711">
                  <c:v>595.16633999999999</c:v>
                </c:pt>
                <c:pt idx="2712">
                  <c:v>625.17683999999997</c:v>
                </c:pt>
                <c:pt idx="2713">
                  <c:v>609.18193999999994</c:v>
                </c:pt>
                <c:pt idx="2714">
                  <c:v>609.18193999999994</c:v>
                </c:pt>
                <c:pt idx="2715">
                  <c:v>625.17683999999997</c:v>
                </c:pt>
                <c:pt idx="2716">
                  <c:v>625.17683999999997</c:v>
                </c:pt>
                <c:pt idx="2717">
                  <c:v>771.21363999999994</c:v>
                </c:pt>
                <c:pt idx="2718">
                  <c:v>801.22424000000001</c:v>
                </c:pt>
                <c:pt idx="2719">
                  <c:v>463.12403999999998</c:v>
                </c:pt>
                <c:pt idx="2720">
                  <c:v>445.11354</c:v>
                </c:pt>
                <c:pt idx="2721">
                  <c:v>463.12403999999998</c:v>
                </c:pt>
                <c:pt idx="2722">
                  <c:v>591.17143999999996</c:v>
                </c:pt>
                <c:pt idx="2723">
                  <c:v>593.18704000000002</c:v>
                </c:pt>
                <c:pt idx="2724">
                  <c:v>595.16633999999999</c:v>
                </c:pt>
                <c:pt idx="2725">
                  <c:v>625.17683999999997</c:v>
                </c:pt>
                <c:pt idx="2726">
                  <c:v>639.17143999999996</c:v>
                </c:pt>
                <c:pt idx="2727">
                  <c:v>625.17683999999997</c:v>
                </c:pt>
                <c:pt idx="2728">
                  <c:v>625.17683999999997</c:v>
                </c:pt>
                <c:pt idx="2729">
                  <c:v>625.17683999999997</c:v>
                </c:pt>
                <c:pt idx="2730">
                  <c:v>637.17683999999997</c:v>
                </c:pt>
                <c:pt idx="2731">
                  <c:v>463.12403999999998</c:v>
                </c:pt>
                <c:pt idx="2732">
                  <c:v>433.11354</c:v>
                </c:pt>
                <c:pt idx="2733">
                  <c:v>447.12914000000001</c:v>
                </c:pt>
                <c:pt idx="2734">
                  <c:v>463.12403999999998</c:v>
                </c:pt>
                <c:pt idx="2735">
                  <c:v>477.10334</c:v>
                </c:pt>
                <c:pt idx="2736">
                  <c:v>463.12403999999998</c:v>
                </c:pt>
                <c:pt idx="2737">
                  <c:v>595.16633999999999</c:v>
                </c:pt>
                <c:pt idx="2738">
                  <c:v>595.16633999999999</c:v>
                </c:pt>
                <c:pt idx="2739">
                  <c:v>609.18193999999994</c:v>
                </c:pt>
                <c:pt idx="2740">
                  <c:v>625.17683999999997</c:v>
                </c:pt>
                <c:pt idx="2741">
                  <c:v>625.17683999999997</c:v>
                </c:pt>
                <c:pt idx="2742">
                  <c:v>653.13544000000002</c:v>
                </c:pt>
                <c:pt idx="2743">
                  <c:v>625.17683999999997</c:v>
                </c:pt>
                <c:pt idx="2744">
                  <c:v>565.15574000000004</c:v>
                </c:pt>
                <c:pt idx="2745">
                  <c:v>625.17683999999997</c:v>
                </c:pt>
                <c:pt idx="2746">
                  <c:v>623.16124000000002</c:v>
                </c:pt>
                <c:pt idx="2747">
                  <c:v>787.22973999999999</c:v>
                </c:pt>
                <c:pt idx="2748">
                  <c:v>531.15023999999994</c:v>
                </c:pt>
                <c:pt idx="2749">
                  <c:v>549.12443999999994</c:v>
                </c:pt>
                <c:pt idx="2750">
                  <c:v>609.16084000000001</c:v>
                </c:pt>
                <c:pt idx="2751">
                  <c:v>595.16633999999999</c:v>
                </c:pt>
                <c:pt idx="2752">
                  <c:v>595.16633999999999</c:v>
                </c:pt>
                <c:pt idx="2753">
                  <c:v>609.18193999999994</c:v>
                </c:pt>
                <c:pt idx="2754">
                  <c:v>653.13544000000002</c:v>
                </c:pt>
                <c:pt idx="2755">
                  <c:v>609.16084000000001</c:v>
                </c:pt>
                <c:pt idx="2756">
                  <c:v>755.19763999999998</c:v>
                </c:pt>
                <c:pt idx="2757">
                  <c:v>829.18273999999997</c:v>
                </c:pt>
                <c:pt idx="2758">
                  <c:v>437.19644</c:v>
                </c:pt>
                <c:pt idx="2759">
                  <c:v>369.13383999999996</c:v>
                </c:pt>
                <c:pt idx="2760">
                  <c:v>367.11813999999998</c:v>
                </c:pt>
                <c:pt idx="2761">
                  <c:v>369.13383999999996</c:v>
                </c:pt>
                <c:pt idx="2762">
                  <c:v>367.11813999999998</c:v>
                </c:pt>
                <c:pt idx="2763">
                  <c:v>301.07123999999999</c:v>
                </c:pt>
                <c:pt idx="2764">
                  <c:v>381.02803999999998</c:v>
                </c:pt>
                <c:pt idx="2765">
                  <c:v>463.12403999999998</c:v>
                </c:pt>
                <c:pt idx="2766">
                  <c:v>463.12403999999998</c:v>
                </c:pt>
                <c:pt idx="2767">
                  <c:v>431.13423999999998</c:v>
                </c:pt>
                <c:pt idx="2768">
                  <c:v>609.18193999999994</c:v>
                </c:pt>
                <c:pt idx="2769">
                  <c:v>625.17683999999997</c:v>
                </c:pt>
                <c:pt idx="2770">
                  <c:v>625.17683999999997</c:v>
                </c:pt>
                <c:pt idx="2771">
                  <c:v>609.18193999999994</c:v>
                </c:pt>
                <c:pt idx="2772">
                  <c:v>591.17143999999996</c:v>
                </c:pt>
                <c:pt idx="2773">
                  <c:v>593.18704000000002</c:v>
                </c:pt>
                <c:pt idx="2774">
                  <c:v>463.12403999999998</c:v>
                </c:pt>
                <c:pt idx="2775">
                  <c:v>477.10334</c:v>
                </c:pt>
                <c:pt idx="2776">
                  <c:v>595.16633999999999</c:v>
                </c:pt>
                <c:pt idx="2777">
                  <c:v>595.16633999999999</c:v>
                </c:pt>
                <c:pt idx="2778">
                  <c:v>609.18193999999994</c:v>
                </c:pt>
                <c:pt idx="2779">
                  <c:v>625.17683999999997</c:v>
                </c:pt>
                <c:pt idx="2780">
                  <c:v>549.12443999999994</c:v>
                </c:pt>
                <c:pt idx="2781">
                  <c:v>755.23983999999996</c:v>
                </c:pt>
                <c:pt idx="2782">
                  <c:v>463.12403999999998</c:v>
                </c:pt>
                <c:pt idx="2783">
                  <c:v>609.18193999999994</c:v>
                </c:pt>
                <c:pt idx="2784">
                  <c:v>755.23983999999996</c:v>
                </c:pt>
                <c:pt idx="2785">
                  <c:v>637.17683999999997</c:v>
                </c:pt>
                <c:pt idx="2786">
                  <c:v>409.09233999999998</c:v>
                </c:pt>
                <c:pt idx="2787">
                  <c:v>371.07673999999997</c:v>
                </c:pt>
                <c:pt idx="2788">
                  <c:v>301.07123999999999</c:v>
                </c:pt>
                <c:pt idx="2789">
                  <c:v>381.02803999999998</c:v>
                </c:pt>
                <c:pt idx="2790">
                  <c:v>381.02803999999998</c:v>
                </c:pt>
                <c:pt idx="2791">
                  <c:v>460.98483999999996</c:v>
                </c:pt>
                <c:pt idx="2792">
                  <c:v>461.14483999999999</c:v>
                </c:pt>
                <c:pt idx="2793">
                  <c:v>491.11894000000001</c:v>
                </c:pt>
                <c:pt idx="2794">
                  <c:v>343.11813999999998</c:v>
                </c:pt>
                <c:pt idx="2795">
                  <c:v>315.08684</c:v>
                </c:pt>
                <c:pt idx="2796">
                  <c:v>465.10334</c:v>
                </c:pt>
                <c:pt idx="2797">
                  <c:v>465.10334</c:v>
                </c:pt>
                <c:pt idx="2798">
                  <c:v>597.14553999999998</c:v>
                </c:pt>
                <c:pt idx="2799">
                  <c:v>597.14553999999998</c:v>
                </c:pt>
                <c:pt idx="2800">
                  <c:v>627.15613999999994</c:v>
                </c:pt>
                <c:pt idx="2801">
                  <c:v>567.13504</c:v>
                </c:pt>
                <c:pt idx="2802">
                  <c:v>681.23943999999995</c:v>
                </c:pt>
                <c:pt idx="2803">
                  <c:v>465.10334</c:v>
                </c:pt>
                <c:pt idx="2804">
                  <c:v>435.09273999999999</c:v>
                </c:pt>
                <c:pt idx="2805">
                  <c:v>465.10334</c:v>
                </c:pt>
                <c:pt idx="2806">
                  <c:v>655.11464000000001</c:v>
                </c:pt>
                <c:pt idx="2807">
                  <c:v>627.15613999999994</c:v>
                </c:pt>
                <c:pt idx="2808">
                  <c:v>771.19844000000001</c:v>
                </c:pt>
                <c:pt idx="2809">
                  <c:v>595.16633999999999</c:v>
                </c:pt>
                <c:pt idx="2810">
                  <c:v>373.12873999999999</c:v>
                </c:pt>
                <c:pt idx="2811">
                  <c:v>303.05054000000001</c:v>
                </c:pt>
                <c:pt idx="2812">
                  <c:v>383.00734</c:v>
                </c:pt>
                <c:pt idx="2813">
                  <c:v>462.96413999999999</c:v>
                </c:pt>
                <c:pt idx="2814">
                  <c:v>479.11894000000001</c:v>
                </c:pt>
                <c:pt idx="2815">
                  <c:v>669.13033999999993</c:v>
                </c:pt>
                <c:pt idx="2816">
                  <c:v>493.09823999999998</c:v>
                </c:pt>
                <c:pt idx="2817">
                  <c:v>493.13463999999999</c:v>
                </c:pt>
                <c:pt idx="2818">
                  <c:v>595.16633999999999</c:v>
                </c:pt>
                <c:pt idx="2819">
                  <c:v>625.17683999999997</c:v>
                </c:pt>
                <c:pt idx="2820">
                  <c:v>625.17683999999997</c:v>
                </c:pt>
                <c:pt idx="2821">
                  <c:v>655.18744000000004</c:v>
                </c:pt>
                <c:pt idx="2822">
                  <c:v>655.18744000000004</c:v>
                </c:pt>
                <c:pt idx="2823">
                  <c:v>463.12403999999998</c:v>
                </c:pt>
                <c:pt idx="2824">
                  <c:v>493.13463999999999</c:v>
                </c:pt>
                <c:pt idx="2825">
                  <c:v>493.13463999999999</c:v>
                </c:pt>
                <c:pt idx="2826">
                  <c:v>639.19254000000001</c:v>
                </c:pt>
                <c:pt idx="2827">
                  <c:v>653.17183999999997</c:v>
                </c:pt>
                <c:pt idx="2828">
                  <c:v>507.11383999999998</c:v>
                </c:pt>
                <c:pt idx="2829">
                  <c:v>493.13463999999999</c:v>
                </c:pt>
                <c:pt idx="2830">
                  <c:v>639.19254000000001</c:v>
                </c:pt>
                <c:pt idx="2831">
                  <c:v>655.18744000000004</c:v>
                </c:pt>
                <c:pt idx="2832">
                  <c:v>801.24533999999994</c:v>
                </c:pt>
                <c:pt idx="2833">
                  <c:v>463.12403999999998</c:v>
                </c:pt>
                <c:pt idx="2834">
                  <c:v>829.18273999999997</c:v>
                </c:pt>
                <c:pt idx="2835">
                  <c:v>399.14443999999997</c:v>
                </c:pt>
                <c:pt idx="2836">
                  <c:v>397.12873999999999</c:v>
                </c:pt>
                <c:pt idx="2837">
                  <c:v>331.08184</c:v>
                </c:pt>
                <c:pt idx="2838">
                  <c:v>653.17183999999997</c:v>
                </c:pt>
                <c:pt idx="2839">
                  <c:v>317.06613999999996</c:v>
                </c:pt>
                <c:pt idx="2840">
                  <c:v>595.16633999999999</c:v>
                </c:pt>
                <c:pt idx="2841">
                  <c:v>507.11383999999998</c:v>
                </c:pt>
                <c:pt idx="2842">
                  <c:v>359.11313999999999</c:v>
                </c:pt>
                <c:pt idx="2843">
                  <c:v>331.08184</c:v>
                </c:pt>
                <c:pt idx="2844">
                  <c:v>345.09744000000001</c:v>
                </c:pt>
                <c:pt idx="2845">
                  <c:v>465.10334</c:v>
                </c:pt>
                <c:pt idx="2846">
                  <c:v>465.10334</c:v>
                </c:pt>
                <c:pt idx="2847">
                  <c:v>435.09273999999999</c:v>
                </c:pt>
                <c:pt idx="2848">
                  <c:v>465.10334</c:v>
                </c:pt>
                <c:pt idx="2849">
                  <c:v>597.14553999999998</c:v>
                </c:pt>
                <c:pt idx="2850">
                  <c:v>477.10334</c:v>
                </c:pt>
                <c:pt idx="2851">
                  <c:v>639.15613999999994</c:v>
                </c:pt>
                <c:pt idx="2852">
                  <c:v>479.08253999999999</c:v>
                </c:pt>
                <c:pt idx="2853">
                  <c:v>507.23833999999999</c:v>
                </c:pt>
                <c:pt idx="2854">
                  <c:v>421.16514000000001</c:v>
                </c:pt>
                <c:pt idx="2855">
                  <c:v>355.11813999999998</c:v>
                </c:pt>
                <c:pt idx="2856">
                  <c:v>355.11813999999998</c:v>
                </c:pt>
                <c:pt idx="2857">
                  <c:v>371.11313999999999</c:v>
                </c:pt>
                <c:pt idx="2858">
                  <c:v>423.18074000000001</c:v>
                </c:pt>
                <c:pt idx="2859">
                  <c:v>423.18074000000001</c:v>
                </c:pt>
                <c:pt idx="2860">
                  <c:v>423.18074000000001</c:v>
                </c:pt>
                <c:pt idx="2861">
                  <c:v>369.13383999999996</c:v>
                </c:pt>
                <c:pt idx="2862">
                  <c:v>437.19644</c:v>
                </c:pt>
                <c:pt idx="2863">
                  <c:v>505.25903999999997</c:v>
                </c:pt>
                <c:pt idx="2864">
                  <c:v>491.24333999999999</c:v>
                </c:pt>
                <c:pt idx="2865">
                  <c:v>491.24333999999999</c:v>
                </c:pt>
                <c:pt idx="2866">
                  <c:v>423.18074000000001</c:v>
                </c:pt>
                <c:pt idx="2867">
                  <c:v>491.24333999999999</c:v>
                </c:pt>
                <c:pt idx="2868">
                  <c:v>423.18074000000001</c:v>
                </c:pt>
                <c:pt idx="2869">
                  <c:v>491.24333999999999</c:v>
                </c:pt>
                <c:pt idx="2870">
                  <c:v>507.23833999999999</c:v>
                </c:pt>
                <c:pt idx="2871">
                  <c:v>491.24333999999999</c:v>
                </c:pt>
                <c:pt idx="2872">
                  <c:v>383.14943999999997</c:v>
                </c:pt>
                <c:pt idx="2873">
                  <c:v>453.19133999999997</c:v>
                </c:pt>
                <c:pt idx="2874">
                  <c:v>399.14443999999997</c:v>
                </c:pt>
                <c:pt idx="2875">
                  <c:v>399.14443999999997</c:v>
                </c:pt>
                <c:pt idx="2876">
                  <c:v>421.16514000000001</c:v>
                </c:pt>
                <c:pt idx="2877">
                  <c:v>419.14943999999997</c:v>
                </c:pt>
                <c:pt idx="2878">
                  <c:v>421.16514000000001</c:v>
                </c:pt>
                <c:pt idx="2879">
                  <c:v>353.10253999999998</c:v>
                </c:pt>
                <c:pt idx="2880">
                  <c:v>449.16003999999998</c:v>
                </c:pt>
                <c:pt idx="2881">
                  <c:v>421.16514000000001</c:v>
                </c:pt>
                <c:pt idx="2882">
                  <c:v>421.16514000000001</c:v>
                </c:pt>
                <c:pt idx="2883">
                  <c:v>439.17573999999996</c:v>
                </c:pt>
                <c:pt idx="2884">
                  <c:v>489.22773999999998</c:v>
                </c:pt>
                <c:pt idx="2885">
                  <c:v>503.20704000000001</c:v>
                </c:pt>
                <c:pt idx="2886">
                  <c:v>437.16003999999998</c:v>
                </c:pt>
                <c:pt idx="2887">
                  <c:v>419.14943999999997</c:v>
                </c:pt>
                <c:pt idx="2888">
                  <c:v>455.17063999999999</c:v>
                </c:pt>
                <c:pt idx="2889">
                  <c:v>437.16003999999998</c:v>
                </c:pt>
                <c:pt idx="2890">
                  <c:v>421.16514000000001</c:v>
                </c:pt>
                <c:pt idx="2891">
                  <c:v>507.23833999999999</c:v>
                </c:pt>
                <c:pt idx="2892">
                  <c:v>439.17573999999996</c:v>
                </c:pt>
                <c:pt idx="2893">
                  <c:v>505.22264000000001</c:v>
                </c:pt>
                <c:pt idx="2894">
                  <c:v>489.22773999999998</c:v>
                </c:pt>
                <c:pt idx="2895">
                  <c:v>451.17573999999996</c:v>
                </c:pt>
                <c:pt idx="2896">
                  <c:v>421.16514000000001</c:v>
                </c:pt>
                <c:pt idx="2897">
                  <c:v>435.18074000000001</c:v>
                </c:pt>
                <c:pt idx="2898">
                  <c:v>421.16514000000001</c:v>
                </c:pt>
                <c:pt idx="2899">
                  <c:v>451.17573999999996</c:v>
                </c:pt>
                <c:pt idx="2900">
                  <c:v>435.18074000000001</c:v>
                </c:pt>
                <c:pt idx="2901">
                  <c:v>353.10253999999998</c:v>
                </c:pt>
                <c:pt idx="2902">
                  <c:v>451.17573999999996</c:v>
                </c:pt>
                <c:pt idx="2903">
                  <c:v>435.14443999999997</c:v>
                </c:pt>
                <c:pt idx="2904">
                  <c:v>303.05054000000001</c:v>
                </c:pt>
                <c:pt idx="2905">
                  <c:v>287.05554000000001</c:v>
                </c:pt>
                <c:pt idx="2906">
                  <c:v>301.07123999999999</c:v>
                </c:pt>
                <c:pt idx="2907">
                  <c:v>329.10253999999998</c:v>
                </c:pt>
                <c:pt idx="2908">
                  <c:v>343.11813999999998</c:v>
                </c:pt>
                <c:pt idx="2909">
                  <c:v>389.12363999999997</c:v>
                </c:pt>
                <c:pt idx="2910">
                  <c:v>375.10803999999996</c:v>
                </c:pt>
                <c:pt idx="2911">
                  <c:v>331.08184</c:v>
                </c:pt>
                <c:pt idx="2912">
                  <c:v>359.11313999999999</c:v>
                </c:pt>
                <c:pt idx="2913">
                  <c:v>361.09233999999998</c:v>
                </c:pt>
                <c:pt idx="2914">
                  <c:v>373.12873999999999</c:v>
                </c:pt>
                <c:pt idx="2915">
                  <c:v>373.12873999999999</c:v>
                </c:pt>
                <c:pt idx="2916">
                  <c:v>361.09233999999998</c:v>
                </c:pt>
                <c:pt idx="2917">
                  <c:v>375.10803999999996</c:v>
                </c:pt>
                <c:pt idx="2918">
                  <c:v>375.10803999999996</c:v>
                </c:pt>
                <c:pt idx="2919">
                  <c:v>369.13383999999996</c:v>
                </c:pt>
                <c:pt idx="2920">
                  <c:v>285.07633999999996</c:v>
                </c:pt>
                <c:pt idx="2921">
                  <c:v>445.14983999999998</c:v>
                </c:pt>
                <c:pt idx="2922">
                  <c:v>593.18704000000002</c:v>
                </c:pt>
                <c:pt idx="2923">
                  <c:v>365.13893999999999</c:v>
                </c:pt>
                <c:pt idx="2924">
                  <c:v>463.12403999999998</c:v>
                </c:pt>
                <c:pt idx="2925">
                  <c:v>463.12403999999998</c:v>
                </c:pt>
                <c:pt idx="2926">
                  <c:v>595.16633999999999</c:v>
                </c:pt>
                <c:pt idx="2927">
                  <c:v>463.12403999999998</c:v>
                </c:pt>
                <c:pt idx="2928">
                  <c:v>379.11813999999998</c:v>
                </c:pt>
                <c:pt idx="2929">
                  <c:v>301.07123999999999</c:v>
                </c:pt>
                <c:pt idx="2930">
                  <c:v>477.13973999999996</c:v>
                </c:pt>
                <c:pt idx="2931">
                  <c:v>315.08684</c:v>
                </c:pt>
                <c:pt idx="2932">
                  <c:v>315.08684</c:v>
                </c:pt>
                <c:pt idx="2933">
                  <c:v>623.19763999999998</c:v>
                </c:pt>
                <c:pt idx="2934">
                  <c:v>417.11854</c:v>
                </c:pt>
                <c:pt idx="2935">
                  <c:v>417.11854</c:v>
                </c:pt>
                <c:pt idx="2936">
                  <c:v>447.12914000000001</c:v>
                </c:pt>
                <c:pt idx="2937">
                  <c:v>447.12914000000001</c:v>
                </c:pt>
                <c:pt idx="2938">
                  <c:v>431.13423999999998</c:v>
                </c:pt>
                <c:pt idx="2939">
                  <c:v>489.13973999999996</c:v>
                </c:pt>
                <c:pt idx="2940">
                  <c:v>549.16084000000001</c:v>
                </c:pt>
                <c:pt idx="2941">
                  <c:v>549.16084000000001</c:v>
                </c:pt>
                <c:pt idx="2942">
                  <c:v>579.17143999999996</c:v>
                </c:pt>
                <c:pt idx="2943">
                  <c:v>579.17143999999996</c:v>
                </c:pt>
                <c:pt idx="2944">
                  <c:v>579.17143999999996</c:v>
                </c:pt>
                <c:pt idx="2945">
                  <c:v>579.17143999999996</c:v>
                </c:pt>
                <c:pt idx="2946">
                  <c:v>579.17143999999996</c:v>
                </c:pt>
                <c:pt idx="2947">
                  <c:v>563.17643999999996</c:v>
                </c:pt>
                <c:pt idx="2948">
                  <c:v>579.17143999999996</c:v>
                </c:pt>
                <c:pt idx="2949">
                  <c:v>593.18704000000002</c:v>
                </c:pt>
                <c:pt idx="2950">
                  <c:v>609.18193999999994</c:v>
                </c:pt>
                <c:pt idx="2951">
                  <c:v>593.18704000000002</c:v>
                </c:pt>
                <c:pt idx="2952">
                  <c:v>609.18193999999994</c:v>
                </c:pt>
                <c:pt idx="2953">
                  <c:v>609.18193999999994</c:v>
                </c:pt>
                <c:pt idx="2954">
                  <c:v>593.18704000000002</c:v>
                </c:pt>
                <c:pt idx="2955">
                  <c:v>609.18193999999994</c:v>
                </c:pt>
                <c:pt idx="2956">
                  <c:v>755.21874000000003</c:v>
                </c:pt>
                <c:pt idx="2957">
                  <c:v>783.25004000000001</c:v>
                </c:pt>
                <c:pt idx="2958">
                  <c:v>815.23983999999996</c:v>
                </c:pt>
                <c:pt idx="2959">
                  <c:v>609.18193999999994</c:v>
                </c:pt>
                <c:pt idx="2960">
                  <c:v>741.22424000000001</c:v>
                </c:pt>
                <c:pt idx="2961">
                  <c:v>415.13934</c:v>
                </c:pt>
                <c:pt idx="2962">
                  <c:v>579.17143999999996</c:v>
                </c:pt>
                <c:pt idx="2963">
                  <c:v>579.17143999999996</c:v>
                </c:pt>
                <c:pt idx="2964">
                  <c:v>531.18664000000001</c:v>
                </c:pt>
                <c:pt idx="2965">
                  <c:v>531.18664000000001</c:v>
                </c:pt>
                <c:pt idx="2966">
                  <c:v>785.22933999999998</c:v>
                </c:pt>
                <c:pt idx="2967">
                  <c:v>609.18193999999994</c:v>
                </c:pt>
                <c:pt idx="2968">
                  <c:v>593.18704000000002</c:v>
                </c:pt>
                <c:pt idx="2969">
                  <c:v>609.18193999999994</c:v>
                </c:pt>
                <c:pt idx="2970">
                  <c:v>609.18193999999994</c:v>
                </c:pt>
                <c:pt idx="2971">
                  <c:v>609.18193999999994</c:v>
                </c:pt>
                <c:pt idx="2972">
                  <c:v>593.18704000000002</c:v>
                </c:pt>
                <c:pt idx="2973">
                  <c:v>755.23983999999996</c:v>
                </c:pt>
                <c:pt idx="2974">
                  <c:v>447.12914000000001</c:v>
                </c:pt>
                <c:pt idx="2975">
                  <c:v>447.12914000000001</c:v>
                </c:pt>
                <c:pt idx="2976">
                  <c:v>533.12954000000002</c:v>
                </c:pt>
                <c:pt idx="2977">
                  <c:v>461.14483999999999</c:v>
                </c:pt>
                <c:pt idx="2978">
                  <c:v>579.17143999999996</c:v>
                </c:pt>
                <c:pt idx="2979">
                  <c:v>353.13893999999999</c:v>
                </c:pt>
                <c:pt idx="2980">
                  <c:v>313.10764</c:v>
                </c:pt>
                <c:pt idx="2981">
                  <c:v>299.09193999999997</c:v>
                </c:pt>
                <c:pt idx="2982">
                  <c:v>285.07633999999996</c:v>
                </c:pt>
                <c:pt idx="2983">
                  <c:v>431.13423999999998</c:v>
                </c:pt>
                <c:pt idx="2984">
                  <c:v>461.14483999999999</c:v>
                </c:pt>
                <c:pt idx="2985">
                  <c:v>563.17643999999996</c:v>
                </c:pt>
                <c:pt idx="2986">
                  <c:v>593.18704000000002</c:v>
                </c:pt>
                <c:pt idx="2987">
                  <c:v>607.20273999999995</c:v>
                </c:pt>
                <c:pt idx="2988">
                  <c:v>623.19763999999998</c:v>
                </c:pt>
                <c:pt idx="2989">
                  <c:v>649.21324000000004</c:v>
                </c:pt>
                <c:pt idx="2990">
                  <c:v>461.14483999999999</c:v>
                </c:pt>
                <c:pt idx="2991">
                  <c:v>313.10764</c:v>
                </c:pt>
                <c:pt idx="2992">
                  <c:v>327.12324000000001</c:v>
                </c:pt>
                <c:pt idx="2993">
                  <c:v>299.09193999999997</c:v>
                </c:pt>
                <c:pt idx="2994">
                  <c:v>463.12403999999998</c:v>
                </c:pt>
                <c:pt idx="2995">
                  <c:v>463.12403999999998</c:v>
                </c:pt>
                <c:pt idx="2996">
                  <c:v>625.17683999999997</c:v>
                </c:pt>
                <c:pt idx="2997">
                  <c:v>609.18193999999994</c:v>
                </c:pt>
                <c:pt idx="2998">
                  <c:v>625.17683999999997</c:v>
                </c:pt>
                <c:pt idx="2999">
                  <c:v>609.18193999999994</c:v>
                </c:pt>
                <c:pt idx="3000">
                  <c:v>787.22973999999999</c:v>
                </c:pt>
                <c:pt idx="3001">
                  <c:v>625.17683999999997</c:v>
                </c:pt>
                <c:pt idx="3002">
                  <c:v>463.12403999999998</c:v>
                </c:pt>
                <c:pt idx="3003">
                  <c:v>447.12914000000001</c:v>
                </c:pt>
                <c:pt idx="3004">
                  <c:v>397.16514000000001</c:v>
                </c:pt>
                <c:pt idx="3005">
                  <c:v>315.08684</c:v>
                </c:pt>
                <c:pt idx="3006">
                  <c:v>329.10253999999998</c:v>
                </c:pt>
                <c:pt idx="3007">
                  <c:v>381.13383999999996</c:v>
                </c:pt>
                <c:pt idx="3008">
                  <c:v>395.14943999999997</c:v>
                </c:pt>
                <c:pt idx="3009">
                  <c:v>301.07123999999999</c:v>
                </c:pt>
                <c:pt idx="3010">
                  <c:v>313.07123999999999</c:v>
                </c:pt>
                <c:pt idx="3011">
                  <c:v>477.13973999999996</c:v>
                </c:pt>
                <c:pt idx="3012">
                  <c:v>477.13973999999996</c:v>
                </c:pt>
                <c:pt idx="3013">
                  <c:v>461.14483999999999</c:v>
                </c:pt>
                <c:pt idx="3014">
                  <c:v>475.16043999999999</c:v>
                </c:pt>
                <c:pt idx="3015">
                  <c:v>477.13973999999996</c:v>
                </c:pt>
                <c:pt idx="3016">
                  <c:v>609.18193999999994</c:v>
                </c:pt>
                <c:pt idx="3017">
                  <c:v>315.08684</c:v>
                </c:pt>
                <c:pt idx="3018">
                  <c:v>477.13973999999996</c:v>
                </c:pt>
                <c:pt idx="3019">
                  <c:v>477.13973999999996</c:v>
                </c:pt>
                <c:pt idx="3020">
                  <c:v>609.18193999999994</c:v>
                </c:pt>
                <c:pt idx="3021">
                  <c:v>315.08684</c:v>
                </c:pt>
                <c:pt idx="3022">
                  <c:v>491.15533999999997</c:v>
                </c:pt>
                <c:pt idx="3023">
                  <c:v>637.21324000000004</c:v>
                </c:pt>
                <c:pt idx="3024">
                  <c:v>679.22384</c:v>
                </c:pt>
                <c:pt idx="3025">
                  <c:v>491.15533999999997</c:v>
                </c:pt>
                <c:pt idx="3026">
                  <c:v>329.10253999999998</c:v>
                </c:pt>
                <c:pt idx="3027">
                  <c:v>625.17683999999997</c:v>
                </c:pt>
                <c:pt idx="3028">
                  <c:v>345.09744000000001</c:v>
                </c:pt>
                <c:pt idx="3029">
                  <c:v>507.15024</c:v>
                </c:pt>
                <c:pt idx="3030">
                  <c:v>521.16593999999998</c:v>
                </c:pt>
                <c:pt idx="3031">
                  <c:v>637.21324000000004</c:v>
                </c:pt>
                <c:pt idx="3032">
                  <c:v>653.20813999999996</c:v>
                </c:pt>
                <c:pt idx="3033">
                  <c:v>359.11313999999999</c:v>
                </c:pt>
                <c:pt idx="3034">
                  <c:v>345.09744000000001</c:v>
                </c:pt>
                <c:pt idx="3035">
                  <c:v>313.10764</c:v>
                </c:pt>
                <c:pt idx="3036">
                  <c:v>477.13973999999996</c:v>
                </c:pt>
                <c:pt idx="3037">
                  <c:v>327.08684</c:v>
                </c:pt>
                <c:pt idx="3038">
                  <c:v>343.11813999999998</c:v>
                </c:pt>
                <c:pt idx="3039">
                  <c:v>357.09744000000001</c:v>
                </c:pt>
                <c:pt idx="3040">
                  <c:v>373.12873999999999</c:v>
                </c:pt>
                <c:pt idx="3041">
                  <c:v>463.08763999999996</c:v>
                </c:pt>
                <c:pt idx="3042">
                  <c:v>463.12403999999998</c:v>
                </c:pt>
                <c:pt idx="3043">
                  <c:v>493.13463999999999</c:v>
                </c:pt>
                <c:pt idx="3044">
                  <c:v>301.07123999999999</c:v>
                </c:pt>
                <c:pt idx="3045">
                  <c:v>447.09273999999999</c:v>
                </c:pt>
                <c:pt idx="3046">
                  <c:v>433.11354</c:v>
                </c:pt>
                <c:pt idx="3047">
                  <c:v>447.09273999999999</c:v>
                </c:pt>
                <c:pt idx="3048">
                  <c:v>417.11854</c:v>
                </c:pt>
                <c:pt idx="3049">
                  <c:v>447.12914000000001</c:v>
                </c:pt>
                <c:pt idx="3050">
                  <c:v>461.10843999999997</c:v>
                </c:pt>
                <c:pt idx="3051">
                  <c:v>461.10843999999997</c:v>
                </c:pt>
                <c:pt idx="3052">
                  <c:v>461.14483999999999</c:v>
                </c:pt>
                <c:pt idx="3053">
                  <c:v>519.11383999999998</c:v>
                </c:pt>
                <c:pt idx="3054">
                  <c:v>447.12914000000001</c:v>
                </c:pt>
                <c:pt idx="3055">
                  <c:v>431.13423999999998</c:v>
                </c:pt>
                <c:pt idx="3056">
                  <c:v>593.18704000000002</c:v>
                </c:pt>
                <c:pt idx="3057">
                  <c:v>417.11854</c:v>
                </c:pt>
                <c:pt idx="3058">
                  <c:v>447.12914000000001</c:v>
                </c:pt>
                <c:pt idx="3059">
                  <c:v>271.06063999999998</c:v>
                </c:pt>
                <c:pt idx="3060">
                  <c:v>285.07633999999996</c:v>
                </c:pt>
                <c:pt idx="3061">
                  <c:v>285.07633999999996</c:v>
                </c:pt>
                <c:pt idx="3062">
                  <c:v>299.09193999999997</c:v>
                </c:pt>
                <c:pt idx="3063">
                  <c:v>299.09193999999997</c:v>
                </c:pt>
                <c:pt idx="3064">
                  <c:v>313.10764</c:v>
                </c:pt>
                <c:pt idx="3065">
                  <c:v>297.07633999999996</c:v>
                </c:pt>
                <c:pt idx="3066">
                  <c:v>477.13973999999996</c:v>
                </c:pt>
                <c:pt idx="3067">
                  <c:v>609.18193999999994</c:v>
                </c:pt>
                <c:pt idx="3068">
                  <c:v>639.13504</c:v>
                </c:pt>
                <c:pt idx="3069">
                  <c:v>463.08763999999996</c:v>
                </c:pt>
                <c:pt idx="3070">
                  <c:v>419.09783999999996</c:v>
                </c:pt>
                <c:pt idx="3071">
                  <c:v>449.10843999999997</c:v>
                </c:pt>
                <c:pt idx="3072">
                  <c:v>433.11354</c:v>
                </c:pt>
                <c:pt idx="3073">
                  <c:v>449.10843999999997</c:v>
                </c:pt>
                <c:pt idx="3074">
                  <c:v>463.08763999999996</c:v>
                </c:pt>
                <c:pt idx="3075">
                  <c:v>565.15574000000004</c:v>
                </c:pt>
                <c:pt idx="3076">
                  <c:v>595.16633999999999</c:v>
                </c:pt>
                <c:pt idx="3077">
                  <c:v>595.16633999999999</c:v>
                </c:pt>
                <c:pt idx="3078">
                  <c:v>595.16633999999999</c:v>
                </c:pt>
                <c:pt idx="3079">
                  <c:v>595.16633999999999</c:v>
                </c:pt>
                <c:pt idx="3080">
                  <c:v>565.15574000000004</c:v>
                </c:pt>
                <c:pt idx="3081">
                  <c:v>579.17143999999996</c:v>
                </c:pt>
                <c:pt idx="3082">
                  <c:v>535.10883999999999</c:v>
                </c:pt>
                <c:pt idx="3083">
                  <c:v>463.12403999999998</c:v>
                </c:pt>
                <c:pt idx="3084">
                  <c:v>477.10334</c:v>
                </c:pt>
                <c:pt idx="3085">
                  <c:v>653.17183999999997</c:v>
                </c:pt>
                <c:pt idx="3086">
                  <c:v>477.13973999999996</c:v>
                </c:pt>
                <c:pt idx="3087">
                  <c:v>623.19763999999998</c:v>
                </c:pt>
                <c:pt idx="3088">
                  <c:v>461.14483999999999</c:v>
                </c:pt>
                <c:pt idx="3089">
                  <c:v>477.13973999999996</c:v>
                </c:pt>
                <c:pt idx="3090">
                  <c:v>491.11894000000001</c:v>
                </c:pt>
                <c:pt idx="3091">
                  <c:v>505.13463999999999</c:v>
                </c:pt>
                <c:pt idx="3092">
                  <c:v>623.19763999999998</c:v>
                </c:pt>
                <c:pt idx="3093">
                  <c:v>665.20813999999996</c:v>
                </c:pt>
                <c:pt idx="3094">
                  <c:v>477.13973999999996</c:v>
                </c:pt>
                <c:pt idx="3095">
                  <c:v>491.15533999999997</c:v>
                </c:pt>
                <c:pt idx="3096">
                  <c:v>581.15063999999995</c:v>
                </c:pt>
                <c:pt idx="3097">
                  <c:v>593.15063999999995</c:v>
                </c:pt>
                <c:pt idx="3098">
                  <c:v>639.11973999999998</c:v>
                </c:pt>
                <c:pt idx="3099">
                  <c:v>609.18193999999994</c:v>
                </c:pt>
                <c:pt idx="3100">
                  <c:v>547.14513999999997</c:v>
                </c:pt>
                <c:pt idx="3101">
                  <c:v>491.11894000000001</c:v>
                </c:pt>
                <c:pt idx="3102">
                  <c:v>665.20813999999996</c:v>
                </c:pt>
                <c:pt idx="3103">
                  <c:v>665.20813999999996</c:v>
                </c:pt>
                <c:pt idx="3104">
                  <c:v>609.18193999999994</c:v>
                </c:pt>
                <c:pt idx="3105">
                  <c:v>623.19763999999998</c:v>
                </c:pt>
                <c:pt idx="3106">
                  <c:v>693.23943999999995</c:v>
                </c:pt>
                <c:pt idx="3107">
                  <c:v>609.18193999999994</c:v>
                </c:pt>
                <c:pt idx="3108">
                  <c:v>463.12403999999998</c:v>
                </c:pt>
                <c:pt idx="3109">
                  <c:v>463.12403999999998</c:v>
                </c:pt>
                <c:pt idx="3110">
                  <c:v>579.17143999999996</c:v>
                </c:pt>
                <c:pt idx="3111">
                  <c:v>463.12403999999998</c:v>
                </c:pt>
                <c:pt idx="3112">
                  <c:v>477.10334</c:v>
                </c:pt>
                <c:pt idx="3113">
                  <c:v>551.14013999999997</c:v>
                </c:pt>
                <c:pt idx="3114">
                  <c:v>447.12914000000001</c:v>
                </c:pt>
                <c:pt idx="3115">
                  <c:v>491.11894000000001</c:v>
                </c:pt>
                <c:pt idx="3116">
                  <c:v>463.12403999999998</c:v>
                </c:pt>
                <c:pt idx="3117">
                  <c:v>565.15574000000004</c:v>
                </c:pt>
                <c:pt idx="3118">
                  <c:v>609.16084000000001</c:v>
                </c:pt>
                <c:pt idx="3119">
                  <c:v>609.18193999999994</c:v>
                </c:pt>
                <c:pt idx="3120">
                  <c:v>477.13973999999996</c:v>
                </c:pt>
                <c:pt idx="3121">
                  <c:v>519.15023999999994</c:v>
                </c:pt>
                <c:pt idx="3122">
                  <c:v>384.14474000000001</c:v>
                </c:pt>
                <c:pt idx="3123">
                  <c:v>301.07123999999999</c:v>
                </c:pt>
                <c:pt idx="3124">
                  <c:v>287.05554000000001</c:v>
                </c:pt>
                <c:pt idx="3125">
                  <c:v>301.07123999999999</c:v>
                </c:pt>
                <c:pt idx="3126">
                  <c:v>301.07123999999999</c:v>
                </c:pt>
                <c:pt idx="3127">
                  <c:v>315.08684</c:v>
                </c:pt>
                <c:pt idx="3128">
                  <c:v>315.08684</c:v>
                </c:pt>
                <c:pt idx="3129">
                  <c:v>315.08684</c:v>
                </c:pt>
                <c:pt idx="3130">
                  <c:v>329.10253999999998</c:v>
                </c:pt>
                <c:pt idx="3131">
                  <c:v>343.11813999999998</c:v>
                </c:pt>
                <c:pt idx="3132">
                  <c:v>299.05554000000001</c:v>
                </c:pt>
                <c:pt idx="3133">
                  <c:v>369.13383999999996</c:v>
                </c:pt>
                <c:pt idx="3134">
                  <c:v>329.10253999999998</c:v>
                </c:pt>
                <c:pt idx="3135">
                  <c:v>381.02803999999998</c:v>
                </c:pt>
                <c:pt idx="3136">
                  <c:v>381.02803999999998</c:v>
                </c:pt>
                <c:pt idx="3137">
                  <c:v>460.98483999999996</c:v>
                </c:pt>
                <c:pt idx="3138">
                  <c:v>463.12403999999998</c:v>
                </c:pt>
                <c:pt idx="3139">
                  <c:v>465.10334</c:v>
                </c:pt>
                <c:pt idx="3140">
                  <c:v>435.09273999999999</c:v>
                </c:pt>
                <c:pt idx="3141">
                  <c:v>449.10843999999997</c:v>
                </c:pt>
                <c:pt idx="3142">
                  <c:v>465.10334</c:v>
                </c:pt>
                <c:pt idx="3143">
                  <c:v>479.08253999999999</c:v>
                </c:pt>
                <c:pt idx="3144">
                  <c:v>435.09273999999999</c:v>
                </c:pt>
                <c:pt idx="3145">
                  <c:v>435.09273999999999</c:v>
                </c:pt>
                <c:pt idx="3146">
                  <c:v>449.10843999999997</c:v>
                </c:pt>
                <c:pt idx="3147">
                  <c:v>435.09273999999999</c:v>
                </c:pt>
                <c:pt idx="3148">
                  <c:v>465.10334</c:v>
                </c:pt>
                <c:pt idx="3149">
                  <c:v>465.10334</c:v>
                </c:pt>
                <c:pt idx="3150">
                  <c:v>479.08253999999999</c:v>
                </c:pt>
                <c:pt idx="3151">
                  <c:v>581.15063999999995</c:v>
                </c:pt>
                <c:pt idx="3152">
                  <c:v>611.16124000000002</c:v>
                </c:pt>
                <c:pt idx="3153">
                  <c:v>611.16124000000002</c:v>
                </c:pt>
                <c:pt idx="3154">
                  <c:v>627.15613999999994</c:v>
                </c:pt>
                <c:pt idx="3155">
                  <c:v>627.15613999999994</c:v>
                </c:pt>
                <c:pt idx="3156">
                  <c:v>581.15063999999995</c:v>
                </c:pt>
                <c:pt idx="3157">
                  <c:v>551.10374000000002</c:v>
                </c:pt>
                <c:pt idx="3158">
                  <c:v>773.19294000000002</c:v>
                </c:pt>
                <c:pt idx="3159">
                  <c:v>789.18783999999994</c:v>
                </c:pt>
                <c:pt idx="3160">
                  <c:v>479.11894000000001</c:v>
                </c:pt>
                <c:pt idx="3161">
                  <c:v>479.11894000000001</c:v>
                </c:pt>
                <c:pt idx="3162">
                  <c:v>479.11894000000001</c:v>
                </c:pt>
                <c:pt idx="3163">
                  <c:v>641.17183999999997</c:v>
                </c:pt>
                <c:pt idx="3164">
                  <c:v>641.17183999999997</c:v>
                </c:pt>
                <c:pt idx="3165">
                  <c:v>491.15533999999997</c:v>
                </c:pt>
                <c:pt idx="3166">
                  <c:v>493.13463999999999</c:v>
                </c:pt>
                <c:pt idx="3167">
                  <c:v>493.13463999999999</c:v>
                </c:pt>
                <c:pt idx="3168">
                  <c:v>639.19254000000001</c:v>
                </c:pt>
                <c:pt idx="3169">
                  <c:v>493.13463999999999</c:v>
                </c:pt>
                <c:pt idx="3170">
                  <c:v>507.15024</c:v>
                </c:pt>
                <c:pt idx="3171">
                  <c:v>597.14553999999998</c:v>
                </c:pt>
                <c:pt idx="3172">
                  <c:v>609.14553999999998</c:v>
                </c:pt>
                <c:pt idx="3173">
                  <c:v>609.14553999999998</c:v>
                </c:pt>
                <c:pt idx="3174">
                  <c:v>609.14553999999998</c:v>
                </c:pt>
                <c:pt idx="3175">
                  <c:v>493.09823999999998</c:v>
                </c:pt>
                <c:pt idx="3176">
                  <c:v>507.11383999999998</c:v>
                </c:pt>
                <c:pt idx="3177">
                  <c:v>563.17643999999996</c:v>
                </c:pt>
                <c:pt idx="3178">
                  <c:v>623.16124000000002</c:v>
                </c:pt>
                <c:pt idx="3179">
                  <c:v>449.10843999999997</c:v>
                </c:pt>
                <c:pt idx="3180">
                  <c:v>567.13504</c:v>
                </c:pt>
                <c:pt idx="3181">
                  <c:v>597.14553999999998</c:v>
                </c:pt>
                <c:pt idx="3182">
                  <c:v>627.13504</c:v>
                </c:pt>
                <c:pt idx="3183">
                  <c:v>771.19844000000001</c:v>
                </c:pt>
                <c:pt idx="3184">
                  <c:v>785.17764</c:v>
                </c:pt>
                <c:pt idx="3185">
                  <c:v>479.11894000000001</c:v>
                </c:pt>
                <c:pt idx="3186">
                  <c:v>595.16633999999999</c:v>
                </c:pt>
                <c:pt idx="3187">
                  <c:v>667.18744000000004</c:v>
                </c:pt>
                <c:pt idx="3188">
                  <c:v>477.13973999999996</c:v>
                </c:pt>
                <c:pt idx="3189">
                  <c:v>639.19254000000001</c:v>
                </c:pt>
                <c:pt idx="3190">
                  <c:v>683.21874000000003</c:v>
                </c:pt>
                <c:pt idx="3191">
                  <c:v>331.08184</c:v>
                </c:pt>
                <c:pt idx="3192">
                  <c:v>345.09744000000001</c:v>
                </c:pt>
                <c:pt idx="3193">
                  <c:v>303.05054000000001</c:v>
                </c:pt>
                <c:pt idx="3194">
                  <c:v>317.06613999999996</c:v>
                </c:pt>
                <c:pt idx="3195">
                  <c:v>317.06613999999996</c:v>
                </c:pt>
                <c:pt idx="3196">
                  <c:v>317.06613999999996</c:v>
                </c:pt>
                <c:pt idx="3197">
                  <c:v>317.06613999999996</c:v>
                </c:pt>
                <c:pt idx="3198">
                  <c:v>331.08184</c:v>
                </c:pt>
                <c:pt idx="3199">
                  <c:v>331.08184</c:v>
                </c:pt>
                <c:pt idx="3200">
                  <c:v>331.08184</c:v>
                </c:pt>
                <c:pt idx="3201">
                  <c:v>331.08184</c:v>
                </c:pt>
                <c:pt idx="3202">
                  <c:v>331.08184</c:v>
                </c:pt>
                <c:pt idx="3203">
                  <c:v>345.09744000000001</c:v>
                </c:pt>
                <c:pt idx="3204">
                  <c:v>345.09744000000001</c:v>
                </c:pt>
                <c:pt idx="3205">
                  <c:v>359.11313999999999</c:v>
                </c:pt>
                <c:pt idx="3206">
                  <c:v>359.11313999999999</c:v>
                </c:pt>
                <c:pt idx="3207">
                  <c:v>359.11313999999999</c:v>
                </c:pt>
                <c:pt idx="3208">
                  <c:v>341.06613999999996</c:v>
                </c:pt>
                <c:pt idx="3209">
                  <c:v>317.06613999999996</c:v>
                </c:pt>
                <c:pt idx="3210">
                  <c:v>345.09744000000001</c:v>
                </c:pt>
                <c:pt idx="3211">
                  <c:v>359.11313999999999</c:v>
                </c:pt>
                <c:pt idx="3212">
                  <c:v>357.09744000000001</c:v>
                </c:pt>
                <c:pt idx="3213">
                  <c:v>345.09744000000001</c:v>
                </c:pt>
                <c:pt idx="3214">
                  <c:v>373.12873999999999</c:v>
                </c:pt>
                <c:pt idx="3215">
                  <c:v>383.00734</c:v>
                </c:pt>
                <c:pt idx="3216">
                  <c:v>383.00734</c:v>
                </c:pt>
                <c:pt idx="3217">
                  <c:v>462.96413999999999</c:v>
                </c:pt>
                <c:pt idx="3218">
                  <c:v>397.02294000000001</c:v>
                </c:pt>
                <c:pt idx="3219">
                  <c:v>476.97973999999999</c:v>
                </c:pt>
                <c:pt idx="3220">
                  <c:v>397.02294000000001</c:v>
                </c:pt>
                <c:pt idx="3221">
                  <c:v>476.97973999999999</c:v>
                </c:pt>
                <c:pt idx="3222">
                  <c:v>411.03863999999999</c:v>
                </c:pt>
                <c:pt idx="3223">
                  <c:v>490.99543999999997</c:v>
                </c:pt>
                <c:pt idx="3224">
                  <c:v>465.10334</c:v>
                </c:pt>
                <c:pt idx="3225">
                  <c:v>481.09823999999998</c:v>
                </c:pt>
                <c:pt idx="3226">
                  <c:v>655.18744000000004</c:v>
                </c:pt>
                <c:pt idx="3227">
                  <c:v>507.15024</c:v>
                </c:pt>
                <c:pt idx="3228">
                  <c:v>683.21874000000003</c:v>
                </c:pt>
                <c:pt idx="3229">
                  <c:v>521.16593999999998</c:v>
                </c:pt>
                <c:pt idx="3230">
                  <c:v>457.18624</c:v>
                </c:pt>
                <c:pt idx="3231">
                  <c:v>347.07673999999997</c:v>
                </c:pt>
                <c:pt idx="3232">
                  <c:v>347.07673999999997</c:v>
                </c:pt>
                <c:pt idx="3233">
                  <c:v>361.09233999999998</c:v>
                </c:pt>
                <c:pt idx="3234">
                  <c:v>361.09233999999998</c:v>
                </c:pt>
                <c:pt idx="3235">
                  <c:v>361.09233999999998</c:v>
                </c:pt>
                <c:pt idx="3236">
                  <c:v>375.10803999999996</c:v>
                </c:pt>
                <c:pt idx="3237">
                  <c:v>375.10803999999996</c:v>
                </c:pt>
                <c:pt idx="3238">
                  <c:v>375.10803999999996</c:v>
                </c:pt>
                <c:pt idx="3239">
                  <c:v>389.12363999999997</c:v>
                </c:pt>
                <c:pt idx="3240">
                  <c:v>387.10803999999996</c:v>
                </c:pt>
                <c:pt idx="3241">
                  <c:v>387.10803999999996</c:v>
                </c:pt>
                <c:pt idx="3242">
                  <c:v>403.13934</c:v>
                </c:pt>
                <c:pt idx="3243">
                  <c:v>361.09233999999998</c:v>
                </c:pt>
                <c:pt idx="3244">
                  <c:v>389.12363999999997</c:v>
                </c:pt>
                <c:pt idx="3245">
                  <c:v>347.07673999999997</c:v>
                </c:pt>
                <c:pt idx="3246">
                  <c:v>361.09233999999998</c:v>
                </c:pt>
                <c:pt idx="3247">
                  <c:v>375.10803999999996</c:v>
                </c:pt>
                <c:pt idx="3248">
                  <c:v>389.12363999999997</c:v>
                </c:pt>
                <c:pt idx="3249">
                  <c:v>405.11854</c:v>
                </c:pt>
                <c:pt idx="3250">
                  <c:v>433.14983999999998</c:v>
                </c:pt>
                <c:pt idx="3251">
                  <c:v>331.08184</c:v>
                </c:pt>
                <c:pt idx="3252">
                  <c:v>419.13423999999998</c:v>
                </c:pt>
                <c:pt idx="3253">
                  <c:v>419.13423999999998</c:v>
                </c:pt>
                <c:pt idx="3254">
                  <c:v>477.10334</c:v>
                </c:pt>
                <c:pt idx="3255">
                  <c:v>491.11894000000001</c:v>
                </c:pt>
                <c:pt idx="3256">
                  <c:v>491.15533999999997</c:v>
                </c:pt>
                <c:pt idx="3257">
                  <c:v>493.13463999999999</c:v>
                </c:pt>
                <c:pt idx="3258">
                  <c:v>521.16593999999998</c:v>
                </c:pt>
                <c:pt idx="3259">
                  <c:v>463.08763999999996</c:v>
                </c:pt>
                <c:pt idx="3260">
                  <c:v>507.11383999999998</c:v>
                </c:pt>
                <c:pt idx="3261">
                  <c:v>521.12954000000002</c:v>
                </c:pt>
                <c:pt idx="3262">
                  <c:v>509.12953999999996</c:v>
                </c:pt>
                <c:pt idx="3263">
                  <c:v>477.13973999999996</c:v>
                </c:pt>
                <c:pt idx="3264">
                  <c:v>607.18154000000004</c:v>
                </c:pt>
                <c:pt idx="3265">
                  <c:v>607.18154000000004</c:v>
                </c:pt>
                <c:pt idx="3266">
                  <c:v>301.07123999999999</c:v>
                </c:pt>
                <c:pt idx="3267">
                  <c:v>301.07123999999999</c:v>
                </c:pt>
                <c:pt idx="3268">
                  <c:v>315.08684</c:v>
                </c:pt>
                <c:pt idx="3269">
                  <c:v>315.08684</c:v>
                </c:pt>
                <c:pt idx="3270">
                  <c:v>329.10253999999998</c:v>
                </c:pt>
                <c:pt idx="3271">
                  <c:v>345.09744000000001</c:v>
                </c:pt>
                <c:pt idx="3272">
                  <c:v>331.08184</c:v>
                </c:pt>
                <c:pt idx="3273">
                  <c:v>331.08184</c:v>
                </c:pt>
                <c:pt idx="3274">
                  <c:v>331.08184</c:v>
                </c:pt>
                <c:pt idx="3275">
                  <c:v>345.09744000000001</c:v>
                </c:pt>
                <c:pt idx="3276">
                  <c:v>345.09744000000001</c:v>
                </c:pt>
                <c:pt idx="3277">
                  <c:v>359.11313999999999</c:v>
                </c:pt>
                <c:pt idx="3278">
                  <c:v>347.07673999999997</c:v>
                </c:pt>
                <c:pt idx="3279">
                  <c:v>347.07673999999997</c:v>
                </c:pt>
                <c:pt idx="3280">
                  <c:v>329.10253999999998</c:v>
                </c:pt>
                <c:pt idx="3281">
                  <c:v>359.11313999999999</c:v>
                </c:pt>
                <c:pt idx="3282">
                  <c:v>359.11313999999999</c:v>
                </c:pt>
                <c:pt idx="3283">
                  <c:v>447.09273999999999</c:v>
                </c:pt>
                <c:pt idx="3284">
                  <c:v>447.09273999999999</c:v>
                </c:pt>
                <c:pt idx="3285">
                  <c:v>447.12914000000001</c:v>
                </c:pt>
                <c:pt idx="3286">
                  <c:v>447.12914000000001</c:v>
                </c:pt>
                <c:pt idx="3287">
                  <c:v>461.10843999999997</c:v>
                </c:pt>
                <c:pt idx="3288">
                  <c:v>461.14483999999999</c:v>
                </c:pt>
                <c:pt idx="3289">
                  <c:v>433.11354</c:v>
                </c:pt>
                <c:pt idx="3290">
                  <c:v>475.12403999999998</c:v>
                </c:pt>
                <c:pt idx="3291">
                  <c:v>433.11354</c:v>
                </c:pt>
                <c:pt idx="3292">
                  <c:v>461.14483999999999</c:v>
                </c:pt>
                <c:pt idx="3293">
                  <c:v>271.06063999999998</c:v>
                </c:pt>
                <c:pt idx="3294">
                  <c:v>285.07633999999996</c:v>
                </c:pt>
                <c:pt idx="3295">
                  <c:v>299.09193999999997</c:v>
                </c:pt>
                <c:pt idx="3296">
                  <c:v>299.09193999999997</c:v>
                </c:pt>
                <c:pt idx="3297">
                  <c:v>313.10764</c:v>
                </c:pt>
                <c:pt idx="3298">
                  <c:v>297.07633999999996</c:v>
                </c:pt>
                <c:pt idx="3299">
                  <c:v>285.07633999999996</c:v>
                </c:pt>
                <c:pt idx="3300">
                  <c:v>345.09744000000001</c:v>
                </c:pt>
                <c:pt idx="3301">
                  <c:v>449.10843999999997</c:v>
                </c:pt>
                <c:pt idx="3302">
                  <c:v>477.13973999999996</c:v>
                </c:pt>
                <c:pt idx="3303">
                  <c:v>609.18193999999994</c:v>
                </c:pt>
                <c:pt idx="3304">
                  <c:v>419.09783999999996</c:v>
                </c:pt>
                <c:pt idx="3305">
                  <c:v>463.08763999999996</c:v>
                </c:pt>
                <c:pt idx="3306">
                  <c:v>595.16633999999999</c:v>
                </c:pt>
                <c:pt idx="3307">
                  <c:v>611.16124000000002</c:v>
                </c:pt>
                <c:pt idx="3308">
                  <c:v>653.17183999999997</c:v>
                </c:pt>
                <c:pt idx="3309">
                  <c:v>695.18233999999995</c:v>
                </c:pt>
                <c:pt idx="3310">
                  <c:v>477.10334</c:v>
                </c:pt>
                <c:pt idx="3311">
                  <c:v>667.18744000000004</c:v>
                </c:pt>
                <c:pt idx="3312">
                  <c:v>491.11894000000001</c:v>
                </c:pt>
                <c:pt idx="3313">
                  <c:v>449.10843999999997</c:v>
                </c:pt>
                <c:pt idx="3314">
                  <c:v>625.17683999999997</c:v>
                </c:pt>
                <c:pt idx="3315">
                  <c:v>581.15063999999995</c:v>
                </c:pt>
                <c:pt idx="3316">
                  <c:v>611.16124000000002</c:v>
                </c:pt>
                <c:pt idx="3317">
                  <c:v>595.14513999999997</c:v>
                </c:pt>
                <c:pt idx="3318">
                  <c:v>463.12403999999998</c:v>
                </c:pt>
                <c:pt idx="3319">
                  <c:v>533.16593999999998</c:v>
                </c:pt>
                <c:pt idx="3320">
                  <c:v>543.08083999999997</c:v>
                </c:pt>
                <c:pt idx="3321">
                  <c:v>543.04444000000001</c:v>
                </c:pt>
                <c:pt idx="3322">
                  <c:v>557.06013999999993</c:v>
                </c:pt>
                <c:pt idx="3323">
                  <c:v>623.00134000000003</c:v>
                </c:pt>
                <c:pt idx="3324">
                  <c:v>637.01693999999998</c:v>
                </c:pt>
                <c:pt idx="3325">
                  <c:v>287.05554000000001</c:v>
                </c:pt>
                <c:pt idx="3326">
                  <c:v>301.07123999999999</c:v>
                </c:pt>
                <c:pt idx="3327">
                  <c:v>301.07123999999999</c:v>
                </c:pt>
                <c:pt idx="3328">
                  <c:v>301.07123999999999</c:v>
                </c:pt>
                <c:pt idx="3329">
                  <c:v>315.08684</c:v>
                </c:pt>
                <c:pt idx="3330">
                  <c:v>315.08684</c:v>
                </c:pt>
                <c:pt idx="3331">
                  <c:v>329.10253999999998</c:v>
                </c:pt>
                <c:pt idx="3332">
                  <c:v>315.08684</c:v>
                </c:pt>
                <c:pt idx="3333">
                  <c:v>343.11813999999998</c:v>
                </c:pt>
                <c:pt idx="3334">
                  <c:v>435.09273999999999</c:v>
                </c:pt>
                <c:pt idx="3335">
                  <c:v>465.10334</c:v>
                </c:pt>
                <c:pt idx="3336">
                  <c:v>465.10334</c:v>
                </c:pt>
                <c:pt idx="3337">
                  <c:v>479.08253999999999</c:v>
                </c:pt>
                <c:pt idx="3338">
                  <c:v>627.15613999999994</c:v>
                </c:pt>
                <c:pt idx="3339">
                  <c:v>627.15613999999994</c:v>
                </c:pt>
                <c:pt idx="3340">
                  <c:v>655.11464000000001</c:v>
                </c:pt>
                <c:pt idx="3341">
                  <c:v>669.16674</c:v>
                </c:pt>
                <c:pt idx="3342">
                  <c:v>711.17723999999998</c:v>
                </c:pt>
                <c:pt idx="3343">
                  <c:v>711.17723999999998</c:v>
                </c:pt>
                <c:pt idx="3344">
                  <c:v>479.11894000000001</c:v>
                </c:pt>
                <c:pt idx="3345">
                  <c:v>641.17183999999997</c:v>
                </c:pt>
                <c:pt idx="3346">
                  <c:v>641.17183999999997</c:v>
                </c:pt>
                <c:pt idx="3347">
                  <c:v>683.18233999999995</c:v>
                </c:pt>
                <c:pt idx="3348">
                  <c:v>479.11894000000001</c:v>
                </c:pt>
                <c:pt idx="3349">
                  <c:v>493.09823999999998</c:v>
                </c:pt>
                <c:pt idx="3350">
                  <c:v>493.13463999999999</c:v>
                </c:pt>
                <c:pt idx="3351">
                  <c:v>627.15613999999994</c:v>
                </c:pt>
                <c:pt idx="3352">
                  <c:v>493.09823999999998</c:v>
                </c:pt>
                <c:pt idx="3353">
                  <c:v>725.19294000000002</c:v>
                </c:pt>
                <c:pt idx="3354">
                  <c:v>449.10843999999997</c:v>
                </c:pt>
                <c:pt idx="3355">
                  <c:v>773.21403999999995</c:v>
                </c:pt>
                <c:pt idx="3356">
                  <c:v>493.13463999999999</c:v>
                </c:pt>
                <c:pt idx="3357">
                  <c:v>545.06013999999993</c:v>
                </c:pt>
                <c:pt idx="3358">
                  <c:v>559.07574</c:v>
                </c:pt>
                <c:pt idx="3359">
                  <c:v>545.06013999999993</c:v>
                </c:pt>
                <c:pt idx="3360">
                  <c:v>425.16003999999998</c:v>
                </c:pt>
                <c:pt idx="3361">
                  <c:v>303.05054000000001</c:v>
                </c:pt>
                <c:pt idx="3362">
                  <c:v>317.06613999999996</c:v>
                </c:pt>
                <c:pt idx="3363">
                  <c:v>317.06613999999996</c:v>
                </c:pt>
                <c:pt idx="3364">
                  <c:v>331.08184</c:v>
                </c:pt>
                <c:pt idx="3365">
                  <c:v>345.09744000000001</c:v>
                </c:pt>
                <c:pt idx="3366">
                  <c:v>359.11313999999999</c:v>
                </c:pt>
                <c:pt idx="3367">
                  <c:v>373.12873999999999</c:v>
                </c:pt>
                <c:pt idx="3368">
                  <c:v>345.09744000000001</c:v>
                </c:pt>
                <c:pt idx="3369">
                  <c:v>383.00734</c:v>
                </c:pt>
                <c:pt idx="3370">
                  <c:v>537.16084000000001</c:v>
                </c:pt>
                <c:pt idx="3371">
                  <c:v>683.21874000000003</c:v>
                </c:pt>
                <c:pt idx="3372">
                  <c:v>495.07754</c:v>
                </c:pt>
                <c:pt idx="3373">
                  <c:v>455.17063999999999</c:v>
                </c:pt>
                <c:pt idx="3374">
                  <c:v>427.13934</c:v>
                </c:pt>
                <c:pt idx="3375">
                  <c:v>333.06103999999999</c:v>
                </c:pt>
                <c:pt idx="3376">
                  <c:v>347.07673999999997</c:v>
                </c:pt>
                <c:pt idx="3377">
                  <c:v>361.09233999999998</c:v>
                </c:pt>
                <c:pt idx="3378">
                  <c:v>375.10803999999996</c:v>
                </c:pt>
                <c:pt idx="3379">
                  <c:v>375.10803999999996</c:v>
                </c:pt>
                <c:pt idx="3380">
                  <c:v>403.13934</c:v>
                </c:pt>
                <c:pt idx="3381">
                  <c:v>537.16084000000001</c:v>
                </c:pt>
                <c:pt idx="3382">
                  <c:v>359.11313999999999</c:v>
                </c:pt>
                <c:pt idx="3383">
                  <c:v>375.10803999999996</c:v>
                </c:pt>
                <c:pt idx="3384">
                  <c:v>389.12363999999997</c:v>
                </c:pt>
                <c:pt idx="3385">
                  <c:v>347.07673999999997</c:v>
                </c:pt>
                <c:pt idx="3386">
                  <c:v>523.14513999999997</c:v>
                </c:pt>
                <c:pt idx="3387">
                  <c:v>375.10803999999996</c:v>
                </c:pt>
                <c:pt idx="3388">
                  <c:v>331.08184</c:v>
                </c:pt>
                <c:pt idx="3389">
                  <c:v>345.09744000000001</c:v>
                </c:pt>
                <c:pt idx="3390">
                  <c:v>361.09233999999998</c:v>
                </c:pt>
                <c:pt idx="3391">
                  <c:v>347.07673999999997</c:v>
                </c:pt>
                <c:pt idx="3392">
                  <c:v>361.09233999999998</c:v>
                </c:pt>
                <c:pt idx="3393">
                  <c:v>331.08184</c:v>
                </c:pt>
                <c:pt idx="3394">
                  <c:v>377.08724000000001</c:v>
                </c:pt>
                <c:pt idx="3395">
                  <c:v>315.08684</c:v>
                </c:pt>
                <c:pt idx="3396">
                  <c:v>329.10253999999998</c:v>
                </c:pt>
                <c:pt idx="3397">
                  <c:v>329.10253999999998</c:v>
                </c:pt>
                <c:pt idx="3398">
                  <c:v>343.11813999999998</c:v>
                </c:pt>
                <c:pt idx="3399">
                  <c:v>315.08684</c:v>
                </c:pt>
                <c:pt idx="3400">
                  <c:v>493.13463999999999</c:v>
                </c:pt>
                <c:pt idx="3401">
                  <c:v>507.15024</c:v>
                </c:pt>
                <c:pt idx="3402">
                  <c:v>507.15024</c:v>
                </c:pt>
                <c:pt idx="3403">
                  <c:v>669.20313999999996</c:v>
                </c:pt>
                <c:pt idx="3404">
                  <c:v>653.20813999999996</c:v>
                </c:pt>
                <c:pt idx="3405">
                  <c:v>507.15024</c:v>
                </c:pt>
                <c:pt idx="3406">
                  <c:v>345.09744000000001</c:v>
                </c:pt>
                <c:pt idx="3407">
                  <c:v>373.12873999999999</c:v>
                </c:pt>
                <c:pt idx="3408">
                  <c:v>331.08184</c:v>
                </c:pt>
                <c:pt idx="3409">
                  <c:v>331.08184</c:v>
                </c:pt>
                <c:pt idx="3410">
                  <c:v>331.08184</c:v>
                </c:pt>
                <c:pt idx="3411">
                  <c:v>345.09744000000001</c:v>
                </c:pt>
                <c:pt idx="3412">
                  <c:v>345.09744000000001</c:v>
                </c:pt>
                <c:pt idx="3413">
                  <c:v>345.09744000000001</c:v>
                </c:pt>
                <c:pt idx="3414">
                  <c:v>359.11313999999999</c:v>
                </c:pt>
                <c:pt idx="3415">
                  <c:v>359.11313999999999</c:v>
                </c:pt>
                <c:pt idx="3416">
                  <c:v>329.06613999999996</c:v>
                </c:pt>
                <c:pt idx="3417">
                  <c:v>331.08184</c:v>
                </c:pt>
                <c:pt idx="3418">
                  <c:v>331.08184</c:v>
                </c:pt>
                <c:pt idx="3419">
                  <c:v>359.11313999999999</c:v>
                </c:pt>
                <c:pt idx="3420">
                  <c:v>465.10334</c:v>
                </c:pt>
                <c:pt idx="3421">
                  <c:v>509.12953999999996</c:v>
                </c:pt>
                <c:pt idx="3422">
                  <c:v>509.12953999999996</c:v>
                </c:pt>
                <c:pt idx="3423">
                  <c:v>565.15574000000004</c:v>
                </c:pt>
                <c:pt idx="3424">
                  <c:v>523.14513999999997</c:v>
                </c:pt>
                <c:pt idx="3425">
                  <c:v>523.14513999999997</c:v>
                </c:pt>
                <c:pt idx="3426">
                  <c:v>667.18744000000004</c:v>
                </c:pt>
                <c:pt idx="3427">
                  <c:v>667.18744000000004</c:v>
                </c:pt>
                <c:pt idx="3428">
                  <c:v>667.18744000000004</c:v>
                </c:pt>
                <c:pt idx="3429">
                  <c:v>495.11383999999998</c:v>
                </c:pt>
                <c:pt idx="3430">
                  <c:v>509.12953999999996</c:v>
                </c:pt>
                <c:pt idx="3431">
                  <c:v>481.09823999999998</c:v>
                </c:pt>
                <c:pt idx="3432">
                  <c:v>403.13934</c:v>
                </c:pt>
                <c:pt idx="3433">
                  <c:v>333.06103999999999</c:v>
                </c:pt>
                <c:pt idx="3434">
                  <c:v>347.07673999999997</c:v>
                </c:pt>
                <c:pt idx="3435">
                  <c:v>361.09233999999998</c:v>
                </c:pt>
                <c:pt idx="3436">
                  <c:v>361.09233999999998</c:v>
                </c:pt>
                <c:pt idx="3437">
                  <c:v>361.09233999999998</c:v>
                </c:pt>
                <c:pt idx="3438">
                  <c:v>361.09233999999998</c:v>
                </c:pt>
                <c:pt idx="3439">
                  <c:v>375.10803999999996</c:v>
                </c:pt>
                <c:pt idx="3440">
                  <c:v>375.10803999999996</c:v>
                </c:pt>
                <c:pt idx="3441">
                  <c:v>375.10803999999996</c:v>
                </c:pt>
                <c:pt idx="3442">
                  <c:v>389.12363999999997</c:v>
                </c:pt>
                <c:pt idx="3443">
                  <c:v>389.12363999999997</c:v>
                </c:pt>
                <c:pt idx="3444">
                  <c:v>359.07673999999997</c:v>
                </c:pt>
                <c:pt idx="3445">
                  <c:v>387.10803999999996</c:v>
                </c:pt>
                <c:pt idx="3446">
                  <c:v>319.04543999999999</c:v>
                </c:pt>
                <c:pt idx="3447">
                  <c:v>347.07673999999997</c:v>
                </c:pt>
                <c:pt idx="3448">
                  <c:v>361.09233999999998</c:v>
                </c:pt>
                <c:pt idx="3449">
                  <c:v>375.10803999999996</c:v>
                </c:pt>
                <c:pt idx="3450">
                  <c:v>375.10803999999996</c:v>
                </c:pt>
                <c:pt idx="3451">
                  <c:v>391.10293999999999</c:v>
                </c:pt>
                <c:pt idx="3452">
                  <c:v>391.10293999999999</c:v>
                </c:pt>
                <c:pt idx="3453">
                  <c:v>405.11854</c:v>
                </c:pt>
                <c:pt idx="3454">
                  <c:v>419.13423999999998</c:v>
                </c:pt>
                <c:pt idx="3455">
                  <c:v>419.13423999999998</c:v>
                </c:pt>
                <c:pt idx="3456">
                  <c:v>419.13423999999998</c:v>
                </c:pt>
                <c:pt idx="3457">
                  <c:v>419.13423999999998</c:v>
                </c:pt>
                <c:pt idx="3458">
                  <c:v>433.14983999999998</c:v>
                </c:pt>
                <c:pt idx="3459">
                  <c:v>417.11854</c:v>
                </c:pt>
                <c:pt idx="3460">
                  <c:v>403.10293999999999</c:v>
                </c:pt>
                <c:pt idx="3461">
                  <c:v>377.08724000000001</c:v>
                </c:pt>
                <c:pt idx="3462">
                  <c:v>405.11854</c:v>
                </c:pt>
                <c:pt idx="3463">
                  <c:v>377.08724000000001</c:v>
                </c:pt>
                <c:pt idx="3464">
                  <c:v>391.10293999999999</c:v>
                </c:pt>
                <c:pt idx="3465">
                  <c:v>405.11854</c:v>
                </c:pt>
                <c:pt idx="3466">
                  <c:v>419.13423999999998</c:v>
                </c:pt>
                <c:pt idx="3467">
                  <c:v>433.14983999999998</c:v>
                </c:pt>
                <c:pt idx="3468">
                  <c:v>435.12914000000001</c:v>
                </c:pt>
                <c:pt idx="3469">
                  <c:v>449.14483999999999</c:v>
                </c:pt>
                <c:pt idx="3470">
                  <c:v>463.16043999999999</c:v>
                </c:pt>
                <c:pt idx="3471">
                  <c:v>361.09233999999998</c:v>
                </c:pt>
                <c:pt idx="3472">
                  <c:v>297.11273999999997</c:v>
                </c:pt>
                <c:pt idx="3473">
                  <c:v>491.24333999999999</c:v>
                </c:pt>
                <c:pt idx="3474">
                  <c:v>499.17573999999996</c:v>
                </c:pt>
                <c:pt idx="3475">
                  <c:v>449.12363999999997</c:v>
                </c:pt>
                <c:pt idx="3476">
                  <c:v>503.20704000000001</c:v>
                </c:pt>
                <c:pt idx="3477">
                  <c:v>359.07673999999997</c:v>
                </c:pt>
                <c:pt idx="3478">
                  <c:v>435.14443999999997</c:v>
                </c:pt>
                <c:pt idx="3479">
                  <c:v>503.20704000000001</c:v>
                </c:pt>
                <c:pt idx="3480">
                  <c:v>571.26963999999998</c:v>
                </c:pt>
                <c:pt idx="3481">
                  <c:v>449.16003999999998</c:v>
                </c:pt>
                <c:pt idx="3482">
                  <c:v>503.20704000000001</c:v>
                </c:pt>
                <c:pt idx="3483">
                  <c:v>369.09744000000001</c:v>
                </c:pt>
                <c:pt idx="3484">
                  <c:v>397.12873999999999</c:v>
                </c:pt>
                <c:pt idx="3485">
                  <c:v>383.11313999999999</c:v>
                </c:pt>
                <c:pt idx="3486">
                  <c:v>437.16003999999998</c:v>
                </c:pt>
                <c:pt idx="3487">
                  <c:v>451.17573999999996</c:v>
                </c:pt>
                <c:pt idx="3488">
                  <c:v>523.23324000000002</c:v>
                </c:pt>
                <c:pt idx="3489">
                  <c:v>453.19133999999997</c:v>
                </c:pt>
                <c:pt idx="3490">
                  <c:v>369.09744000000001</c:v>
                </c:pt>
                <c:pt idx="3491">
                  <c:v>505.22264000000001</c:v>
                </c:pt>
                <c:pt idx="3492">
                  <c:v>445.12873999999999</c:v>
                </c:pt>
                <c:pt idx="3493">
                  <c:v>449.16003999999998</c:v>
                </c:pt>
                <c:pt idx="3494">
                  <c:v>449.16003999999998</c:v>
                </c:pt>
                <c:pt idx="3495">
                  <c:v>503.20704000000001</c:v>
                </c:pt>
                <c:pt idx="3496">
                  <c:v>501.19133999999997</c:v>
                </c:pt>
                <c:pt idx="3497">
                  <c:v>487.21204</c:v>
                </c:pt>
                <c:pt idx="3498">
                  <c:v>433.16514000000001</c:v>
                </c:pt>
                <c:pt idx="3499">
                  <c:v>397.12873999999999</c:v>
                </c:pt>
                <c:pt idx="3500">
                  <c:v>383.11313999999999</c:v>
                </c:pt>
                <c:pt idx="3501">
                  <c:v>469.18624</c:v>
                </c:pt>
                <c:pt idx="3502">
                  <c:v>489.22773999999998</c:v>
                </c:pt>
                <c:pt idx="3503">
                  <c:v>507.23833999999999</c:v>
                </c:pt>
                <c:pt idx="3504">
                  <c:v>385.12873999999999</c:v>
                </c:pt>
                <c:pt idx="3505">
                  <c:v>369.13383999999996</c:v>
                </c:pt>
                <c:pt idx="3506">
                  <c:v>293.08143999999999</c:v>
                </c:pt>
                <c:pt idx="3507">
                  <c:v>293.08143999999999</c:v>
                </c:pt>
                <c:pt idx="3508">
                  <c:v>335.12833999999998</c:v>
                </c:pt>
                <c:pt idx="3509">
                  <c:v>255.06573999999998</c:v>
                </c:pt>
                <c:pt idx="3510">
                  <c:v>283.09703999999999</c:v>
                </c:pt>
                <c:pt idx="3511">
                  <c:v>433.11354</c:v>
                </c:pt>
                <c:pt idx="3512">
                  <c:v>433.11354</c:v>
                </c:pt>
                <c:pt idx="3513">
                  <c:v>433.11354</c:v>
                </c:pt>
                <c:pt idx="3514">
                  <c:v>433.11354</c:v>
                </c:pt>
                <c:pt idx="3515">
                  <c:v>323.09193999999997</c:v>
                </c:pt>
                <c:pt idx="3516">
                  <c:v>271.06063999999998</c:v>
                </c:pt>
                <c:pt idx="3517">
                  <c:v>285.07633999999996</c:v>
                </c:pt>
                <c:pt idx="3518">
                  <c:v>449.10843999999997</c:v>
                </c:pt>
                <c:pt idx="3519">
                  <c:v>449.10843999999997</c:v>
                </c:pt>
                <c:pt idx="3520">
                  <c:v>611.16124000000002</c:v>
                </c:pt>
                <c:pt idx="3521">
                  <c:v>449.10843999999997</c:v>
                </c:pt>
                <c:pt idx="3522">
                  <c:v>449.10843999999997</c:v>
                </c:pt>
                <c:pt idx="3523">
                  <c:v>595.16633999999999</c:v>
                </c:pt>
                <c:pt idx="3524">
                  <c:v>463.12403999999998</c:v>
                </c:pt>
                <c:pt idx="3525">
                  <c:v>475.12403999999998</c:v>
                </c:pt>
                <c:pt idx="3526">
                  <c:v>337.07123999999999</c:v>
                </c:pt>
                <c:pt idx="3527">
                  <c:v>379.11813999999998</c:v>
                </c:pt>
                <c:pt idx="3528">
                  <c:v>421.16514000000001</c:v>
                </c:pt>
                <c:pt idx="3529">
                  <c:v>435.18074000000001</c:v>
                </c:pt>
                <c:pt idx="3530">
                  <c:v>287.05554000000001</c:v>
                </c:pt>
                <c:pt idx="3531">
                  <c:v>301.07123999999999</c:v>
                </c:pt>
                <c:pt idx="3532">
                  <c:v>301.07123999999999</c:v>
                </c:pt>
                <c:pt idx="3533">
                  <c:v>301.07123999999999</c:v>
                </c:pt>
                <c:pt idx="3534">
                  <c:v>329.10253999999998</c:v>
                </c:pt>
                <c:pt idx="3535">
                  <c:v>343.11813999999998</c:v>
                </c:pt>
                <c:pt idx="3536">
                  <c:v>327.08684</c:v>
                </c:pt>
                <c:pt idx="3537">
                  <c:v>465.10334</c:v>
                </c:pt>
                <c:pt idx="3538">
                  <c:v>611.16124000000002</c:v>
                </c:pt>
                <c:pt idx="3539">
                  <c:v>639.19254000000001</c:v>
                </c:pt>
                <c:pt idx="3540">
                  <c:v>367.08184</c:v>
                </c:pt>
                <c:pt idx="3541">
                  <c:v>303.05054000000001</c:v>
                </c:pt>
                <c:pt idx="3542">
                  <c:v>357.09744000000001</c:v>
                </c:pt>
                <c:pt idx="3543">
                  <c:v>331.08184</c:v>
                </c:pt>
                <c:pt idx="3544">
                  <c:v>345.09744000000001</c:v>
                </c:pt>
                <c:pt idx="3545">
                  <c:v>345.09744000000001</c:v>
                </c:pt>
                <c:pt idx="3546">
                  <c:v>359.11313999999999</c:v>
                </c:pt>
                <c:pt idx="3547">
                  <c:v>611.16124000000002</c:v>
                </c:pt>
                <c:pt idx="3548">
                  <c:v>471.12914000000001</c:v>
                </c:pt>
                <c:pt idx="3549">
                  <c:v>365.13893999999999</c:v>
                </c:pt>
                <c:pt idx="3550">
                  <c:v>447.12914000000001</c:v>
                </c:pt>
                <c:pt idx="3551">
                  <c:v>381.13383999999996</c:v>
                </c:pt>
                <c:pt idx="3552">
                  <c:v>315.08684</c:v>
                </c:pt>
                <c:pt idx="3553">
                  <c:v>301.07123999999999</c:v>
                </c:pt>
                <c:pt idx="3554">
                  <c:v>371.11313999999999</c:v>
                </c:pt>
                <c:pt idx="3555">
                  <c:v>409.12873999999999</c:v>
                </c:pt>
                <c:pt idx="3556">
                  <c:v>303.05054000000001</c:v>
                </c:pt>
                <c:pt idx="3557">
                  <c:v>359.11313999999999</c:v>
                </c:pt>
                <c:pt idx="3558">
                  <c:v>317.06613999999996</c:v>
                </c:pt>
                <c:pt idx="3559">
                  <c:v>317.06613999999996</c:v>
                </c:pt>
                <c:pt idx="3560">
                  <c:v>347.07673999999997</c:v>
                </c:pt>
                <c:pt idx="3561">
                  <c:v>375.10803999999996</c:v>
                </c:pt>
                <c:pt idx="3562">
                  <c:v>431.13423999999998</c:v>
                </c:pt>
                <c:pt idx="3563">
                  <c:v>739.24494000000004</c:v>
                </c:pt>
                <c:pt idx="3564">
                  <c:v>285.07633999999996</c:v>
                </c:pt>
                <c:pt idx="3565">
                  <c:v>287.05554000000001</c:v>
                </c:pt>
                <c:pt idx="3566">
                  <c:v>301.07123999999999</c:v>
                </c:pt>
                <c:pt idx="3567">
                  <c:v>315.08684</c:v>
                </c:pt>
                <c:pt idx="3568">
                  <c:v>329.10253999999998</c:v>
                </c:pt>
                <c:pt idx="3569">
                  <c:v>303.05054000000001</c:v>
                </c:pt>
                <c:pt idx="3570">
                  <c:v>317.06613999999996</c:v>
                </c:pt>
                <c:pt idx="3571">
                  <c:v>317.06613999999996</c:v>
                </c:pt>
                <c:pt idx="3572">
                  <c:v>331.08184</c:v>
                </c:pt>
                <c:pt idx="3573">
                  <c:v>331.08184</c:v>
                </c:pt>
                <c:pt idx="3574">
                  <c:v>317.06613999999996</c:v>
                </c:pt>
                <c:pt idx="3575">
                  <c:v>389.12363999999997</c:v>
                </c:pt>
                <c:pt idx="3576">
                  <c:v>373.12873999999999</c:v>
                </c:pt>
                <c:pt idx="3577">
                  <c:v>657.16674</c:v>
                </c:pt>
                <c:pt idx="3578">
                  <c:v>431.13423999999998</c:v>
                </c:pt>
                <c:pt idx="3579">
                  <c:v>385.12873999999999</c:v>
                </c:pt>
                <c:pt idx="3580">
                  <c:v>315.08684</c:v>
                </c:pt>
                <c:pt idx="3581">
                  <c:v>269.08143999999999</c:v>
                </c:pt>
                <c:pt idx="3582">
                  <c:v>319.04543999999999</c:v>
                </c:pt>
                <c:pt idx="3583">
                  <c:v>449.10843999999997</c:v>
                </c:pt>
                <c:pt idx="3584">
                  <c:v>595.16633999999999</c:v>
                </c:pt>
                <c:pt idx="3585">
                  <c:v>465.10334</c:v>
                </c:pt>
                <c:pt idx="3586">
                  <c:v>287.05554000000001</c:v>
                </c:pt>
                <c:pt idx="3587">
                  <c:v>301.07123999999999</c:v>
                </c:pt>
                <c:pt idx="3588">
                  <c:v>301.07123999999999</c:v>
                </c:pt>
                <c:pt idx="3589">
                  <c:v>303.05054000000001</c:v>
                </c:pt>
                <c:pt idx="3590">
                  <c:v>331.08184</c:v>
                </c:pt>
                <c:pt idx="3591">
                  <c:v>303.05054000000001</c:v>
                </c:pt>
                <c:pt idx="3592">
                  <c:v>373.12873999999999</c:v>
                </c:pt>
                <c:pt idx="3593">
                  <c:v>433.11354</c:v>
                </c:pt>
                <c:pt idx="3594">
                  <c:v>579.17143999999996</c:v>
                </c:pt>
                <c:pt idx="3595">
                  <c:v>593.18704000000002</c:v>
                </c:pt>
                <c:pt idx="3596">
                  <c:v>621.21834000000001</c:v>
                </c:pt>
                <c:pt idx="3597">
                  <c:v>417.11854</c:v>
                </c:pt>
                <c:pt idx="3598">
                  <c:v>433.11354</c:v>
                </c:pt>
                <c:pt idx="3599">
                  <c:v>579.17143999999996</c:v>
                </c:pt>
                <c:pt idx="3600">
                  <c:v>447.12914000000001</c:v>
                </c:pt>
                <c:pt idx="3601">
                  <c:v>493.13463999999999</c:v>
                </c:pt>
                <c:pt idx="3602">
                  <c:v>513.07033999999999</c:v>
                </c:pt>
                <c:pt idx="3603">
                  <c:v>339.12324000000001</c:v>
                </c:pt>
                <c:pt idx="3604">
                  <c:v>339.12324000000001</c:v>
                </c:pt>
                <c:pt idx="3605">
                  <c:v>339.12324000000001</c:v>
                </c:pt>
                <c:pt idx="3606">
                  <c:v>285.07633999999996</c:v>
                </c:pt>
                <c:pt idx="3607">
                  <c:v>299.09193999999997</c:v>
                </c:pt>
                <c:pt idx="3608">
                  <c:v>299.09193999999997</c:v>
                </c:pt>
                <c:pt idx="3609">
                  <c:v>299.09193999999997</c:v>
                </c:pt>
                <c:pt idx="3610">
                  <c:v>313.10764</c:v>
                </c:pt>
                <c:pt idx="3611">
                  <c:v>313.10764</c:v>
                </c:pt>
                <c:pt idx="3612">
                  <c:v>401.10253999999998</c:v>
                </c:pt>
                <c:pt idx="3613">
                  <c:v>405.17023999999998</c:v>
                </c:pt>
                <c:pt idx="3614">
                  <c:v>365.13893999999999</c:v>
                </c:pt>
                <c:pt idx="3615">
                  <c:v>489.22773999999998</c:v>
                </c:pt>
                <c:pt idx="3616">
                  <c:v>313.10764</c:v>
                </c:pt>
                <c:pt idx="3617">
                  <c:v>271.06063999999998</c:v>
                </c:pt>
                <c:pt idx="3618">
                  <c:v>285.07633999999996</c:v>
                </c:pt>
                <c:pt idx="3619">
                  <c:v>285.07633999999996</c:v>
                </c:pt>
                <c:pt idx="3620">
                  <c:v>285.07633999999996</c:v>
                </c:pt>
                <c:pt idx="3621">
                  <c:v>299.09193999999997</c:v>
                </c:pt>
                <c:pt idx="3622">
                  <c:v>299.09193999999997</c:v>
                </c:pt>
                <c:pt idx="3623">
                  <c:v>331.08184</c:v>
                </c:pt>
                <c:pt idx="3624">
                  <c:v>449.10843999999997</c:v>
                </c:pt>
                <c:pt idx="3625">
                  <c:v>449.10843999999997</c:v>
                </c:pt>
                <c:pt idx="3626">
                  <c:v>449.10843999999997</c:v>
                </c:pt>
                <c:pt idx="3627">
                  <c:v>449.10843999999997</c:v>
                </c:pt>
                <c:pt idx="3628">
                  <c:v>581.15063999999995</c:v>
                </c:pt>
                <c:pt idx="3629">
                  <c:v>581.15063999999995</c:v>
                </c:pt>
                <c:pt idx="3630">
                  <c:v>611.16124000000002</c:v>
                </c:pt>
                <c:pt idx="3631">
                  <c:v>611.16124000000002</c:v>
                </c:pt>
                <c:pt idx="3632">
                  <c:v>595.16633999999999</c:v>
                </c:pt>
                <c:pt idx="3633">
                  <c:v>595.16633999999999</c:v>
                </c:pt>
                <c:pt idx="3634">
                  <c:v>611.16124000000002</c:v>
                </c:pt>
                <c:pt idx="3635">
                  <c:v>611.16124000000002</c:v>
                </c:pt>
                <c:pt idx="3636">
                  <c:v>595.16633999999999</c:v>
                </c:pt>
                <c:pt idx="3637">
                  <c:v>611.16124000000002</c:v>
                </c:pt>
                <c:pt idx="3638">
                  <c:v>757.21914000000004</c:v>
                </c:pt>
                <c:pt idx="3639">
                  <c:v>741.22424000000001</c:v>
                </c:pt>
                <c:pt idx="3640">
                  <c:v>741.22424000000001</c:v>
                </c:pt>
                <c:pt idx="3641">
                  <c:v>727.20853999999997</c:v>
                </c:pt>
                <c:pt idx="3642">
                  <c:v>757.21914000000004</c:v>
                </c:pt>
                <c:pt idx="3643">
                  <c:v>741.22424000000001</c:v>
                </c:pt>
                <c:pt idx="3644">
                  <c:v>727.20853999999997</c:v>
                </c:pt>
                <c:pt idx="3645">
                  <c:v>773.21403999999995</c:v>
                </c:pt>
                <c:pt idx="3646">
                  <c:v>757.21914000000004</c:v>
                </c:pt>
                <c:pt idx="3647">
                  <c:v>741.22424000000001</c:v>
                </c:pt>
                <c:pt idx="3648">
                  <c:v>757.21914000000004</c:v>
                </c:pt>
                <c:pt idx="3649">
                  <c:v>741.22424000000001</c:v>
                </c:pt>
                <c:pt idx="3650">
                  <c:v>887.28214000000003</c:v>
                </c:pt>
                <c:pt idx="3651">
                  <c:v>903.27703999999994</c:v>
                </c:pt>
                <c:pt idx="3652">
                  <c:v>903.27703999999994</c:v>
                </c:pt>
                <c:pt idx="3653">
                  <c:v>535.10883999999999</c:v>
                </c:pt>
                <c:pt idx="3654">
                  <c:v>601.11933999999997</c:v>
                </c:pt>
                <c:pt idx="3655">
                  <c:v>595.14513999999997</c:v>
                </c:pt>
                <c:pt idx="3656">
                  <c:v>623.16124000000002</c:v>
                </c:pt>
                <c:pt idx="3657">
                  <c:v>773.19294000000002</c:v>
                </c:pt>
                <c:pt idx="3658">
                  <c:v>817.21914000000004</c:v>
                </c:pt>
                <c:pt idx="3659">
                  <c:v>741.20313999999996</c:v>
                </c:pt>
                <c:pt idx="3660">
                  <c:v>741.20313999999996</c:v>
                </c:pt>
                <c:pt idx="3661">
                  <c:v>637.17683999999997</c:v>
                </c:pt>
                <c:pt idx="3662">
                  <c:v>979.27193999999997</c:v>
                </c:pt>
                <c:pt idx="3663">
                  <c:v>1185.3298399999999</c:v>
                </c:pt>
                <c:pt idx="3664">
                  <c:v>799.22973999999999</c:v>
                </c:pt>
                <c:pt idx="3665">
                  <c:v>783.23473999999999</c:v>
                </c:pt>
                <c:pt idx="3666">
                  <c:v>783.23473999999999</c:v>
                </c:pt>
                <c:pt idx="3667">
                  <c:v>783.23473999999999</c:v>
                </c:pt>
                <c:pt idx="3668">
                  <c:v>903.25594000000001</c:v>
                </c:pt>
                <c:pt idx="3669">
                  <c:v>903.25594000000001</c:v>
                </c:pt>
                <c:pt idx="3670">
                  <c:v>887.26103999999998</c:v>
                </c:pt>
                <c:pt idx="3671">
                  <c:v>903.25594000000001</c:v>
                </c:pt>
                <c:pt idx="3672">
                  <c:v>917.27153999999996</c:v>
                </c:pt>
                <c:pt idx="3673">
                  <c:v>535.18154000000004</c:v>
                </c:pt>
                <c:pt idx="3674">
                  <c:v>501.17613999999998</c:v>
                </c:pt>
                <c:pt idx="3675">
                  <c:v>517.17103999999995</c:v>
                </c:pt>
                <c:pt idx="3676">
                  <c:v>633.21834000000001</c:v>
                </c:pt>
                <c:pt idx="3677">
                  <c:v>663.22893999999997</c:v>
                </c:pt>
                <c:pt idx="3678">
                  <c:v>647.23403999999994</c:v>
                </c:pt>
                <c:pt idx="3679">
                  <c:v>679.22384</c:v>
                </c:pt>
                <c:pt idx="3680">
                  <c:v>663.22893999999997</c:v>
                </c:pt>
                <c:pt idx="3681">
                  <c:v>795.27113999999995</c:v>
                </c:pt>
                <c:pt idx="3682">
                  <c:v>795.27113999999995</c:v>
                </c:pt>
                <c:pt idx="3683">
                  <c:v>825.28174000000001</c:v>
                </c:pt>
                <c:pt idx="3684">
                  <c:v>809.28683999999998</c:v>
                </c:pt>
                <c:pt idx="3685">
                  <c:v>957.32403999999997</c:v>
                </c:pt>
                <c:pt idx="3686">
                  <c:v>987.33453999999995</c:v>
                </c:pt>
                <c:pt idx="3687">
                  <c:v>535.18154000000004</c:v>
                </c:pt>
                <c:pt idx="3688">
                  <c:v>543.18664000000001</c:v>
                </c:pt>
                <c:pt idx="3689">
                  <c:v>449.10843999999997</c:v>
                </c:pt>
                <c:pt idx="3690">
                  <c:v>449.10843999999997</c:v>
                </c:pt>
                <c:pt idx="3691">
                  <c:v>581.15063999999995</c:v>
                </c:pt>
                <c:pt idx="3692">
                  <c:v>581.15063999999995</c:v>
                </c:pt>
                <c:pt idx="3693">
                  <c:v>581.15063999999995</c:v>
                </c:pt>
                <c:pt idx="3694">
                  <c:v>611.16124000000002</c:v>
                </c:pt>
                <c:pt idx="3695">
                  <c:v>611.16124000000002</c:v>
                </c:pt>
                <c:pt idx="3696">
                  <c:v>595.16633999999999</c:v>
                </c:pt>
                <c:pt idx="3697">
                  <c:v>595.16633999999999</c:v>
                </c:pt>
                <c:pt idx="3698">
                  <c:v>595.16633999999999</c:v>
                </c:pt>
                <c:pt idx="3699">
                  <c:v>581.15063999999995</c:v>
                </c:pt>
                <c:pt idx="3700">
                  <c:v>581.15063999999995</c:v>
                </c:pt>
                <c:pt idx="3701">
                  <c:v>611.16124000000002</c:v>
                </c:pt>
                <c:pt idx="3702">
                  <c:v>611.16124000000002</c:v>
                </c:pt>
                <c:pt idx="3703">
                  <c:v>595.16633999999999</c:v>
                </c:pt>
                <c:pt idx="3704">
                  <c:v>595.16633999999999</c:v>
                </c:pt>
                <c:pt idx="3705">
                  <c:v>625.14053999999999</c:v>
                </c:pt>
                <c:pt idx="3706">
                  <c:v>611.16124000000002</c:v>
                </c:pt>
                <c:pt idx="3707">
                  <c:v>713.19294000000002</c:v>
                </c:pt>
                <c:pt idx="3708">
                  <c:v>773.21403999999995</c:v>
                </c:pt>
                <c:pt idx="3709">
                  <c:v>773.21403999999995</c:v>
                </c:pt>
                <c:pt idx="3710">
                  <c:v>757.21914000000004</c:v>
                </c:pt>
                <c:pt idx="3711">
                  <c:v>741.22424000000001</c:v>
                </c:pt>
                <c:pt idx="3712">
                  <c:v>741.22424000000001</c:v>
                </c:pt>
                <c:pt idx="3713">
                  <c:v>757.21914000000004</c:v>
                </c:pt>
                <c:pt idx="3714">
                  <c:v>727.20853999999997</c:v>
                </c:pt>
                <c:pt idx="3715">
                  <c:v>773.21403999999995</c:v>
                </c:pt>
                <c:pt idx="3716">
                  <c:v>757.21914000000004</c:v>
                </c:pt>
                <c:pt idx="3717">
                  <c:v>757.21914000000004</c:v>
                </c:pt>
                <c:pt idx="3718">
                  <c:v>757.21914000000004</c:v>
                </c:pt>
                <c:pt idx="3719">
                  <c:v>743.20353999999998</c:v>
                </c:pt>
                <c:pt idx="3720">
                  <c:v>743.20353999999998</c:v>
                </c:pt>
                <c:pt idx="3721">
                  <c:v>773.21403999999995</c:v>
                </c:pt>
                <c:pt idx="3722">
                  <c:v>757.21914000000004</c:v>
                </c:pt>
                <c:pt idx="3723">
                  <c:v>787.19334000000003</c:v>
                </c:pt>
                <c:pt idx="3724">
                  <c:v>757.21914000000004</c:v>
                </c:pt>
                <c:pt idx="3725">
                  <c:v>773.21403999999995</c:v>
                </c:pt>
                <c:pt idx="3726">
                  <c:v>757.21914000000004</c:v>
                </c:pt>
                <c:pt idx="3727">
                  <c:v>787.19334000000003</c:v>
                </c:pt>
                <c:pt idx="3728">
                  <c:v>757.21914000000004</c:v>
                </c:pt>
                <c:pt idx="3729">
                  <c:v>741.22424000000001</c:v>
                </c:pt>
                <c:pt idx="3730">
                  <c:v>757.21914000000004</c:v>
                </c:pt>
                <c:pt idx="3731">
                  <c:v>757.21914000000004</c:v>
                </c:pt>
                <c:pt idx="3732">
                  <c:v>741.22424000000001</c:v>
                </c:pt>
                <c:pt idx="3733">
                  <c:v>771.19844000000001</c:v>
                </c:pt>
                <c:pt idx="3734">
                  <c:v>743.20353999999998</c:v>
                </c:pt>
                <c:pt idx="3735">
                  <c:v>773.21403999999995</c:v>
                </c:pt>
                <c:pt idx="3736">
                  <c:v>757.21914000000004</c:v>
                </c:pt>
                <c:pt idx="3737">
                  <c:v>773.21403999999995</c:v>
                </c:pt>
                <c:pt idx="3738">
                  <c:v>773.21403999999995</c:v>
                </c:pt>
                <c:pt idx="3739">
                  <c:v>741.22424000000001</c:v>
                </c:pt>
                <c:pt idx="3740">
                  <c:v>935.26684</c:v>
                </c:pt>
                <c:pt idx="3741">
                  <c:v>919.27193999999997</c:v>
                </c:pt>
                <c:pt idx="3742">
                  <c:v>889.26143999999999</c:v>
                </c:pt>
                <c:pt idx="3743">
                  <c:v>919.27193999999997</c:v>
                </c:pt>
                <c:pt idx="3744">
                  <c:v>903.27703999999994</c:v>
                </c:pt>
                <c:pt idx="3745">
                  <c:v>919.27193999999997</c:v>
                </c:pt>
                <c:pt idx="3746">
                  <c:v>935.26684</c:v>
                </c:pt>
                <c:pt idx="3747">
                  <c:v>491.11894000000001</c:v>
                </c:pt>
                <c:pt idx="3748">
                  <c:v>535.10883999999999</c:v>
                </c:pt>
                <c:pt idx="3749">
                  <c:v>593.15063999999995</c:v>
                </c:pt>
                <c:pt idx="3750">
                  <c:v>601.11933999999997</c:v>
                </c:pt>
                <c:pt idx="3751">
                  <c:v>601.11933999999997</c:v>
                </c:pt>
                <c:pt idx="3752">
                  <c:v>579.15023999999994</c:v>
                </c:pt>
                <c:pt idx="3753">
                  <c:v>595.14513999999997</c:v>
                </c:pt>
                <c:pt idx="3754">
                  <c:v>595.14513999999997</c:v>
                </c:pt>
                <c:pt idx="3755">
                  <c:v>595.14513999999997</c:v>
                </c:pt>
                <c:pt idx="3756">
                  <c:v>625.15574000000004</c:v>
                </c:pt>
                <c:pt idx="3757">
                  <c:v>637.15574000000004</c:v>
                </c:pt>
                <c:pt idx="3758">
                  <c:v>741.18193999999994</c:v>
                </c:pt>
                <c:pt idx="3759">
                  <c:v>741.18193999999994</c:v>
                </c:pt>
                <c:pt idx="3760">
                  <c:v>741.18193999999994</c:v>
                </c:pt>
                <c:pt idx="3761">
                  <c:v>771.19254000000001</c:v>
                </c:pt>
                <c:pt idx="3762">
                  <c:v>825.20313999999996</c:v>
                </c:pt>
                <c:pt idx="3763">
                  <c:v>825.20313999999996</c:v>
                </c:pt>
                <c:pt idx="3764">
                  <c:v>707.18233999999995</c:v>
                </c:pt>
                <c:pt idx="3765">
                  <c:v>707.18233999999995</c:v>
                </c:pt>
                <c:pt idx="3766">
                  <c:v>773.19294000000002</c:v>
                </c:pt>
                <c:pt idx="3767">
                  <c:v>787.20853999999997</c:v>
                </c:pt>
                <c:pt idx="3768">
                  <c:v>741.20313999999996</c:v>
                </c:pt>
                <c:pt idx="3769">
                  <c:v>653.17183999999997</c:v>
                </c:pt>
                <c:pt idx="3770">
                  <c:v>697.16164000000003</c:v>
                </c:pt>
                <c:pt idx="3771">
                  <c:v>755.20353999999998</c:v>
                </c:pt>
                <c:pt idx="3772">
                  <c:v>757.19803999999999</c:v>
                </c:pt>
                <c:pt idx="3773">
                  <c:v>757.19803999999999</c:v>
                </c:pt>
                <c:pt idx="3774">
                  <c:v>637.17683999999997</c:v>
                </c:pt>
                <c:pt idx="3775">
                  <c:v>757.19803999999999</c:v>
                </c:pt>
                <c:pt idx="3776">
                  <c:v>683.18233999999995</c:v>
                </c:pt>
                <c:pt idx="3777">
                  <c:v>757.19803999999999</c:v>
                </c:pt>
                <c:pt idx="3778">
                  <c:v>887.26103999999998</c:v>
                </c:pt>
                <c:pt idx="3779">
                  <c:v>919.25084000000004</c:v>
                </c:pt>
                <c:pt idx="3780">
                  <c:v>935.24573999999996</c:v>
                </c:pt>
                <c:pt idx="3781">
                  <c:v>949.26143999999999</c:v>
                </c:pt>
                <c:pt idx="3782">
                  <c:v>949.26143999999999</c:v>
                </c:pt>
                <c:pt idx="3783">
                  <c:v>979.27193999999997</c:v>
                </c:pt>
                <c:pt idx="3784">
                  <c:v>919.25084000000004</c:v>
                </c:pt>
                <c:pt idx="3785">
                  <c:v>919.25084000000004</c:v>
                </c:pt>
                <c:pt idx="3786">
                  <c:v>903.25594000000001</c:v>
                </c:pt>
                <c:pt idx="3787">
                  <c:v>933.26643999999999</c:v>
                </c:pt>
                <c:pt idx="3788">
                  <c:v>979.27193999999997</c:v>
                </c:pt>
                <c:pt idx="3789">
                  <c:v>949.26143999999999</c:v>
                </c:pt>
                <c:pt idx="3790">
                  <c:v>949.26143999999999</c:v>
                </c:pt>
                <c:pt idx="3791">
                  <c:v>1065.3087399999999</c:v>
                </c:pt>
                <c:pt idx="3792">
                  <c:v>903.27703999999994</c:v>
                </c:pt>
                <c:pt idx="3793">
                  <c:v>919.25084000000004</c:v>
                </c:pt>
                <c:pt idx="3794">
                  <c:v>903.25594000000001</c:v>
                </c:pt>
                <c:pt idx="3795">
                  <c:v>873.23014000000001</c:v>
                </c:pt>
                <c:pt idx="3796">
                  <c:v>773.21403999999995</c:v>
                </c:pt>
                <c:pt idx="3797">
                  <c:v>529.06524000000002</c:v>
                </c:pt>
                <c:pt idx="3798">
                  <c:v>529.06524000000002</c:v>
                </c:pt>
                <c:pt idx="3799">
                  <c:v>691.11803999999995</c:v>
                </c:pt>
                <c:pt idx="3800">
                  <c:v>463.12403999999998</c:v>
                </c:pt>
                <c:pt idx="3801">
                  <c:v>463.12403999999998</c:v>
                </c:pt>
                <c:pt idx="3802">
                  <c:v>499.16043999999999</c:v>
                </c:pt>
                <c:pt idx="3803">
                  <c:v>419.09783999999996</c:v>
                </c:pt>
                <c:pt idx="3804">
                  <c:v>419.09783999999996</c:v>
                </c:pt>
                <c:pt idx="3805">
                  <c:v>419.09783999999996</c:v>
                </c:pt>
                <c:pt idx="3806">
                  <c:v>433.11354</c:v>
                </c:pt>
                <c:pt idx="3807">
                  <c:v>463.08763999999996</c:v>
                </c:pt>
                <c:pt idx="3808">
                  <c:v>491.11894000000001</c:v>
                </c:pt>
                <c:pt idx="3809">
                  <c:v>449.10843999999997</c:v>
                </c:pt>
                <c:pt idx="3810">
                  <c:v>433.11354</c:v>
                </c:pt>
                <c:pt idx="3811">
                  <c:v>419.09783999999996</c:v>
                </c:pt>
                <c:pt idx="3812">
                  <c:v>419.09783999999996</c:v>
                </c:pt>
                <c:pt idx="3813">
                  <c:v>449.10843999999997</c:v>
                </c:pt>
                <c:pt idx="3814">
                  <c:v>449.10843999999997</c:v>
                </c:pt>
                <c:pt idx="3815">
                  <c:v>433.11354</c:v>
                </c:pt>
                <c:pt idx="3816">
                  <c:v>463.08763999999996</c:v>
                </c:pt>
                <c:pt idx="3817">
                  <c:v>449.10843999999997</c:v>
                </c:pt>
                <c:pt idx="3818">
                  <c:v>433.11354</c:v>
                </c:pt>
                <c:pt idx="3819">
                  <c:v>565.15574000000004</c:v>
                </c:pt>
                <c:pt idx="3820">
                  <c:v>565.15574000000004</c:v>
                </c:pt>
                <c:pt idx="3821">
                  <c:v>595.16633999999999</c:v>
                </c:pt>
                <c:pt idx="3822">
                  <c:v>595.16633999999999</c:v>
                </c:pt>
                <c:pt idx="3823">
                  <c:v>565.15574000000004</c:v>
                </c:pt>
                <c:pt idx="3824">
                  <c:v>581.15063999999995</c:v>
                </c:pt>
                <c:pt idx="3825">
                  <c:v>565.15574000000004</c:v>
                </c:pt>
                <c:pt idx="3826">
                  <c:v>565.15574000000004</c:v>
                </c:pt>
                <c:pt idx="3827">
                  <c:v>565.15574000000004</c:v>
                </c:pt>
                <c:pt idx="3828">
                  <c:v>595.16633999999999</c:v>
                </c:pt>
                <c:pt idx="3829">
                  <c:v>579.17143999999996</c:v>
                </c:pt>
                <c:pt idx="3830">
                  <c:v>609.14553999999998</c:v>
                </c:pt>
                <c:pt idx="3831">
                  <c:v>625.14053999999999</c:v>
                </c:pt>
                <c:pt idx="3832">
                  <c:v>551.14013999999997</c:v>
                </c:pt>
                <c:pt idx="3833">
                  <c:v>565.15574000000004</c:v>
                </c:pt>
                <c:pt idx="3834">
                  <c:v>581.15063999999995</c:v>
                </c:pt>
                <c:pt idx="3835">
                  <c:v>595.16633999999999</c:v>
                </c:pt>
                <c:pt idx="3836">
                  <c:v>595.16633999999999</c:v>
                </c:pt>
                <c:pt idx="3837">
                  <c:v>595.16633999999999</c:v>
                </c:pt>
                <c:pt idx="3838">
                  <c:v>579.17143999999996</c:v>
                </c:pt>
                <c:pt idx="3839">
                  <c:v>697.19803999999999</c:v>
                </c:pt>
                <c:pt idx="3840">
                  <c:v>711.21363999999994</c:v>
                </c:pt>
                <c:pt idx="3841">
                  <c:v>741.22424000000001</c:v>
                </c:pt>
                <c:pt idx="3842">
                  <c:v>725.22933999999998</c:v>
                </c:pt>
                <c:pt idx="3843">
                  <c:v>741.22424000000001</c:v>
                </c:pt>
                <c:pt idx="3844">
                  <c:v>741.22424000000001</c:v>
                </c:pt>
                <c:pt idx="3845">
                  <c:v>571.10883999999999</c:v>
                </c:pt>
                <c:pt idx="3846">
                  <c:v>565.13463999999999</c:v>
                </c:pt>
                <c:pt idx="3847">
                  <c:v>475.12403999999998</c:v>
                </c:pt>
                <c:pt idx="3848">
                  <c:v>475.12403999999998</c:v>
                </c:pt>
                <c:pt idx="3849">
                  <c:v>475.12403999999998</c:v>
                </c:pt>
                <c:pt idx="3850">
                  <c:v>579.15023999999994</c:v>
                </c:pt>
                <c:pt idx="3851">
                  <c:v>579.15023999999994</c:v>
                </c:pt>
                <c:pt idx="3852">
                  <c:v>517.13463999999999</c:v>
                </c:pt>
                <c:pt idx="3853">
                  <c:v>517.13463999999999</c:v>
                </c:pt>
                <c:pt idx="3854">
                  <c:v>725.18704000000002</c:v>
                </c:pt>
                <c:pt idx="3855">
                  <c:v>725.18704000000002</c:v>
                </c:pt>
                <c:pt idx="3856">
                  <c:v>725.18704000000002</c:v>
                </c:pt>
                <c:pt idx="3857">
                  <c:v>663.17143999999996</c:v>
                </c:pt>
                <c:pt idx="3858">
                  <c:v>549.12443999999994</c:v>
                </c:pt>
                <c:pt idx="3859">
                  <c:v>601.11933999999997</c:v>
                </c:pt>
                <c:pt idx="3860">
                  <c:v>595.14513999999997</c:v>
                </c:pt>
                <c:pt idx="3861">
                  <c:v>741.20313999999996</c:v>
                </c:pt>
                <c:pt idx="3862">
                  <c:v>903.25594000000001</c:v>
                </c:pt>
                <c:pt idx="3863">
                  <c:v>637.17683999999997</c:v>
                </c:pt>
                <c:pt idx="3864">
                  <c:v>607.16633999999999</c:v>
                </c:pt>
                <c:pt idx="3865">
                  <c:v>621.18193999999994</c:v>
                </c:pt>
                <c:pt idx="3866">
                  <c:v>725.20813999999996</c:v>
                </c:pt>
                <c:pt idx="3867">
                  <c:v>753.22424000000001</c:v>
                </c:pt>
                <c:pt idx="3868">
                  <c:v>917.27153999999996</c:v>
                </c:pt>
                <c:pt idx="3869">
                  <c:v>463.08763999999996</c:v>
                </c:pt>
                <c:pt idx="3870">
                  <c:v>565.15574000000004</c:v>
                </c:pt>
                <c:pt idx="3871">
                  <c:v>579.17143999999996</c:v>
                </c:pt>
                <c:pt idx="3872">
                  <c:v>611.16124000000002</c:v>
                </c:pt>
                <c:pt idx="3873">
                  <c:v>611.16124000000002</c:v>
                </c:pt>
                <c:pt idx="3874">
                  <c:v>595.16633999999999</c:v>
                </c:pt>
                <c:pt idx="3875">
                  <c:v>611.16124000000002</c:v>
                </c:pt>
                <c:pt idx="3876">
                  <c:v>727.20853999999997</c:v>
                </c:pt>
                <c:pt idx="3877">
                  <c:v>727.20853999999997</c:v>
                </c:pt>
                <c:pt idx="3878">
                  <c:v>741.22424000000001</c:v>
                </c:pt>
                <c:pt idx="3879">
                  <c:v>757.21914000000004</c:v>
                </c:pt>
                <c:pt idx="3880">
                  <c:v>757.21914000000004</c:v>
                </c:pt>
                <c:pt idx="3881">
                  <c:v>757.21914000000004</c:v>
                </c:pt>
                <c:pt idx="3882">
                  <c:v>773.21403999999995</c:v>
                </c:pt>
                <c:pt idx="3883">
                  <c:v>757.21914000000004</c:v>
                </c:pt>
                <c:pt idx="3884">
                  <c:v>757.21914000000004</c:v>
                </c:pt>
                <c:pt idx="3885">
                  <c:v>773.21403999999995</c:v>
                </c:pt>
                <c:pt idx="3886">
                  <c:v>727.20853999999997</c:v>
                </c:pt>
                <c:pt idx="3887">
                  <c:v>711.21363999999994</c:v>
                </c:pt>
                <c:pt idx="3888">
                  <c:v>711.21363999999994</c:v>
                </c:pt>
                <c:pt idx="3889">
                  <c:v>711.21363999999994</c:v>
                </c:pt>
                <c:pt idx="3890">
                  <c:v>743.20353999999998</c:v>
                </c:pt>
                <c:pt idx="3891">
                  <c:v>727.20853999999997</c:v>
                </c:pt>
                <c:pt idx="3892">
                  <c:v>757.21914000000004</c:v>
                </c:pt>
                <c:pt idx="3893">
                  <c:v>757.21914000000004</c:v>
                </c:pt>
                <c:pt idx="3894">
                  <c:v>773.21403999999995</c:v>
                </c:pt>
                <c:pt idx="3895">
                  <c:v>757.21914000000004</c:v>
                </c:pt>
                <c:pt idx="3896">
                  <c:v>873.26643999999999</c:v>
                </c:pt>
                <c:pt idx="3897">
                  <c:v>903.27703999999994</c:v>
                </c:pt>
                <c:pt idx="3898">
                  <c:v>935.26684</c:v>
                </c:pt>
                <c:pt idx="3899">
                  <c:v>887.28214000000003</c:v>
                </c:pt>
                <c:pt idx="3900">
                  <c:v>753.13033999999993</c:v>
                </c:pt>
                <c:pt idx="3901">
                  <c:v>565.13463999999999</c:v>
                </c:pt>
                <c:pt idx="3902">
                  <c:v>579.15023999999994</c:v>
                </c:pt>
                <c:pt idx="3903">
                  <c:v>595.14513999999997</c:v>
                </c:pt>
                <c:pt idx="3904">
                  <c:v>595.14513999999997</c:v>
                </c:pt>
                <c:pt idx="3905">
                  <c:v>611.14013999999997</c:v>
                </c:pt>
                <c:pt idx="3906">
                  <c:v>595.14513999999997</c:v>
                </c:pt>
                <c:pt idx="3907">
                  <c:v>725.18704000000002</c:v>
                </c:pt>
                <c:pt idx="3908">
                  <c:v>741.18193999999994</c:v>
                </c:pt>
                <c:pt idx="3909">
                  <c:v>637.15574000000004</c:v>
                </c:pt>
                <c:pt idx="3910">
                  <c:v>637.15574000000004</c:v>
                </c:pt>
                <c:pt idx="3911">
                  <c:v>533.12954000000002</c:v>
                </c:pt>
                <c:pt idx="3912">
                  <c:v>681.16674</c:v>
                </c:pt>
                <c:pt idx="3913">
                  <c:v>787.20853999999997</c:v>
                </c:pt>
                <c:pt idx="3914">
                  <c:v>741.20313999999996</c:v>
                </c:pt>
                <c:pt idx="3915">
                  <c:v>757.19803999999999</c:v>
                </c:pt>
                <c:pt idx="3916">
                  <c:v>787.20853999999997</c:v>
                </c:pt>
                <c:pt idx="3917">
                  <c:v>623.16124000000002</c:v>
                </c:pt>
                <c:pt idx="3918">
                  <c:v>653.17183999999997</c:v>
                </c:pt>
                <c:pt idx="3919">
                  <c:v>873.20893999999998</c:v>
                </c:pt>
                <c:pt idx="3920">
                  <c:v>711.19254000000001</c:v>
                </c:pt>
                <c:pt idx="3921">
                  <c:v>725.20813999999996</c:v>
                </c:pt>
                <c:pt idx="3922">
                  <c:v>663.19254000000001</c:v>
                </c:pt>
                <c:pt idx="3923">
                  <c:v>679.18744000000004</c:v>
                </c:pt>
                <c:pt idx="3924">
                  <c:v>783.23473999999999</c:v>
                </c:pt>
                <c:pt idx="3925">
                  <c:v>933.26643999999999</c:v>
                </c:pt>
                <c:pt idx="3926">
                  <c:v>783.23473999999999</c:v>
                </c:pt>
                <c:pt idx="3927">
                  <c:v>799.22973999999999</c:v>
                </c:pt>
                <c:pt idx="3928">
                  <c:v>873.23014000000001</c:v>
                </c:pt>
                <c:pt idx="3929">
                  <c:v>903.25594000000001</c:v>
                </c:pt>
                <c:pt idx="3930">
                  <c:v>903.25594000000001</c:v>
                </c:pt>
                <c:pt idx="3931">
                  <c:v>903.25594000000001</c:v>
                </c:pt>
                <c:pt idx="3932">
                  <c:v>889.24023999999997</c:v>
                </c:pt>
                <c:pt idx="3933">
                  <c:v>753.22424000000001</c:v>
                </c:pt>
                <c:pt idx="3934">
                  <c:v>815.22464000000002</c:v>
                </c:pt>
                <c:pt idx="3935">
                  <c:v>1049.31384</c:v>
                </c:pt>
                <c:pt idx="3936">
                  <c:v>1097.29854</c:v>
                </c:pt>
                <c:pt idx="3937">
                  <c:v>1487.4664399999999</c:v>
                </c:pt>
                <c:pt idx="3938">
                  <c:v>543.04444000000001</c:v>
                </c:pt>
                <c:pt idx="3939">
                  <c:v>499.05464000000001</c:v>
                </c:pt>
                <c:pt idx="3940">
                  <c:v>393.09744000000001</c:v>
                </c:pt>
                <c:pt idx="3941">
                  <c:v>384.10834</c:v>
                </c:pt>
                <c:pt idx="3942">
                  <c:v>355.11813999999998</c:v>
                </c:pt>
                <c:pt idx="3943">
                  <c:v>373.12873999999999</c:v>
                </c:pt>
                <c:pt idx="3944">
                  <c:v>423.18074000000001</c:v>
                </c:pt>
                <c:pt idx="3945">
                  <c:v>355.11813999999998</c:v>
                </c:pt>
                <c:pt idx="3946">
                  <c:v>373.12873999999999</c:v>
                </c:pt>
                <c:pt idx="3947">
                  <c:v>401.08724000000001</c:v>
                </c:pt>
                <c:pt idx="3948">
                  <c:v>355.11813999999998</c:v>
                </c:pt>
                <c:pt idx="3949">
                  <c:v>423.18074000000001</c:v>
                </c:pt>
                <c:pt idx="3950">
                  <c:v>423.18074000000001</c:v>
                </c:pt>
                <c:pt idx="3951">
                  <c:v>423.18074000000001</c:v>
                </c:pt>
                <c:pt idx="3952">
                  <c:v>423.18074000000001</c:v>
                </c:pt>
                <c:pt idx="3953">
                  <c:v>301.07123999999999</c:v>
                </c:pt>
                <c:pt idx="3954">
                  <c:v>301.07123999999999</c:v>
                </c:pt>
                <c:pt idx="3955">
                  <c:v>417.09744000000001</c:v>
                </c:pt>
                <c:pt idx="3956">
                  <c:v>433.09233999999998</c:v>
                </c:pt>
                <c:pt idx="3957">
                  <c:v>353.10253999999998</c:v>
                </c:pt>
                <c:pt idx="3958">
                  <c:v>353.10253999999998</c:v>
                </c:pt>
                <c:pt idx="3959">
                  <c:v>371.11313999999999</c:v>
                </c:pt>
                <c:pt idx="3960">
                  <c:v>559.30593999999996</c:v>
                </c:pt>
                <c:pt idx="3961">
                  <c:v>367.01243999999997</c:v>
                </c:pt>
                <c:pt idx="3962">
                  <c:v>367.01243999999997</c:v>
                </c:pt>
                <c:pt idx="3963">
                  <c:v>446.96924000000001</c:v>
                </c:pt>
                <c:pt idx="3964">
                  <c:v>526.92603999999994</c:v>
                </c:pt>
                <c:pt idx="3965">
                  <c:v>367.01243999999997</c:v>
                </c:pt>
                <c:pt idx="3966">
                  <c:v>463.12403999999998</c:v>
                </c:pt>
                <c:pt idx="3967">
                  <c:v>515.19173999999998</c:v>
                </c:pt>
                <c:pt idx="3968">
                  <c:v>531.18664000000001</c:v>
                </c:pt>
                <c:pt idx="3969">
                  <c:v>647.23403999999994</c:v>
                </c:pt>
                <c:pt idx="3970">
                  <c:v>677.24454000000003</c:v>
                </c:pt>
                <c:pt idx="3971">
                  <c:v>661.24964</c:v>
                </c:pt>
                <c:pt idx="3972">
                  <c:v>693.23943999999995</c:v>
                </c:pt>
                <c:pt idx="3973">
                  <c:v>677.24454000000003</c:v>
                </c:pt>
                <c:pt idx="3974">
                  <c:v>693.23943999999995</c:v>
                </c:pt>
                <c:pt idx="3975">
                  <c:v>809.28683999999998</c:v>
                </c:pt>
                <c:pt idx="3976">
                  <c:v>839.29733999999996</c:v>
                </c:pt>
                <c:pt idx="3977">
                  <c:v>839.29733999999996</c:v>
                </c:pt>
                <c:pt idx="3978">
                  <c:v>839.29733999999996</c:v>
                </c:pt>
                <c:pt idx="3979">
                  <c:v>823.30243999999993</c:v>
                </c:pt>
                <c:pt idx="3980">
                  <c:v>823.30243999999993</c:v>
                </c:pt>
                <c:pt idx="3981">
                  <c:v>985.35533999999996</c:v>
                </c:pt>
                <c:pt idx="3982">
                  <c:v>533.20233999999994</c:v>
                </c:pt>
                <c:pt idx="3983">
                  <c:v>719.25513999999998</c:v>
                </c:pt>
                <c:pt idx="3984">
                  <c:v>719.25513999999998</c:v>
                </c:pt>
                <c:pt idx="3985">
                  <c:v>761.26573999999994</c:v>
                </c:pt>
                <c:pt idx="3986">
                  <c:v>851.29733999999996</c:v>
                </c:pt>
                <c:pt idx="3987">
                  <c:v>893.30794000000003</c:v>
                </c:pt>
                <c:pt idx="3988">
                  <c:v>881.30794000000003</c:v>
                </c:pt>
                <c:pt idx="3989">
                  <c:v>923.31853999999998</c:v>
                </c:pt>
                <c:pt idx="3990">
                  <c:v>839.29733999999996</c:v>
                </c:pt>
                <c:pt idx="3991">
                  <c:v>803.27624000000003</c:v>
                </c:pt>
                <c:pt idx="3992">
                  <c:v>965.32903999999996</c:v>
                </c:pt>
                <c:pt idx="3993">
                  <c:v>965.32903999999996</c:v>
                </c:pt>
                <c:pt idx="3994">
                  <c:v>679.26023999999995</c:v>
                </c:pt>
                <c:pt idx="3995">
                  <c:v>563.21284000000003</c:v>
                </c:pt>
                <c:pt idx="3996">
                  <c:v>463.12403999999998</c:v>
                </c:pt>
                <c:pt idx="3997">
                  <c:v>625.17683999999997</c:v>
                </c:pt>
                <c:pt idx="3998">
                  <c:v>609.18193999999994</c:v>
                </c:pt>
                <c:pt idx="3999">
                  <c:v>513.17603999999994</c:v>
                </c:pt>
                <c:pt idx="4000">
                  <c:v>433.11354</c:v>
                </c:pt>
                <c:pt idx="4001">
                  <c:v>447.12914000000001</c:v>
                </c:pt>
                <c:pt idx="4002">
                  <c:v>477.10334</c:v>
                </c:pt>
                <c:pt idx="4003">
                  <c:v>381.02803999999998</c:v>
                </c:pt>
                <c:pt idx="4004">
                  <c:v>465.10334</c:v>
                </c:pt>
                <c:pt idx="4005">
                  <c:v>465.10334</c:v>
                </c:pt>
                <c:pt idx="4006">
                  <c:v>597.14553999999998</c:v>
                </c:pt>
                <c:pt idx="4007">
                  <c:v>597.14553999999998</c:v>
                </c:pt>
                <c:pt idx="4008">
                  <c:v>597.14553999999998</c:v>
                </c:pt>
                <c:pt idx="4009">
                  <c:v>627.15613999999994</c:v>
                </c:pt>
                <c:pt idx="4010">
                  <c:v>627.15613999999994</c:v>
                </c:pt>
                <c:pt idx="4011">
                  <c:v>627.15613999999994</c:v>
                </c:pt>
                <c:pt idx="4012">
                  <c:v>627.15613999999994</c:v>
                </c:pt>
                <c:pt idx="4013">
                  <c:v>611.16124000000002</c:v>
                </c:pt>
                <c:pt idx="4014">
                  <c:v>611.16124000000002</c:v>
                </c:pt>
                <c:pt idx="4015">
                  <c:v>627.15613999999994</c:v>
                </c:pt>
                <c:pt idx="4016">
                  <c:v>597.14553999999998</c:v>
                </c:pt>
                <c:pt idx="4017">
                  <c:v>627.15613999999994</c:v>
                </c:pt>
                <c:pt idx="4018">
                  <c:v>611.16124000000002</c:v>
                </c:pt>
                <c:pt idx="4019">
                  <c:v>773.21403999999995</c:v>
                </c:pt>
                <c:pt idx="4020">
                  <c:v>757.21914000000004</c:v>
                </c:pt>
                <c:pt idx="4021">
                  <c:v>757.21914000000004</c:v>
                </c:pt>
                <c:pt idx="4022">
                  <c:v>743.20353999999998</c:v>
                </c:pt>
                <c:pt idx="4023">
                  <c:v>773.21403999999995</c:v>
                </c:pt>
                <c:pt idx="4024">
                  <c:v>757.21914000000004</c:v>
                </c:pt>
                <c:pt idx="4025">
                  <c:v>773.21403999999995</c:v>
                </c:pt>
                <c:pt idx="4026">
                  <c:v>773.21403999999995</c:v>
                </c:pt>
                <c:pt idx="4027">
                  <c:v>757.21914000000004</c:v>
                </c:pt>
                <c:pt idx="4028">
                  <c:v>773.21403999999995</c:v>
                </c:pt>
                <c:pt idx="4029">
                  <c:v>773.21403999999995</c:v>
                </c:pt>
                <c:pt idx="4030">
                  <c:v>507.11383999999998</c:v>
                </c:pt>
                <c:pt idx="4031">
                  <c:v>507.11383999999998</c:v>
                </c:pt>
                <c:pt idx="4032">
                  <c:v>551.10374000000002</c:v>
                </c:pt>
                <c:pt idx="4033">
                  <c:v>609.14553999999998</c:v>
                </c:pt>
                <c:pt idx="4034">
                  <c:v>585.12443999999994</c:v>
                </c:pt>
                <c:pt idx="4035">
                  <c:v>617.11424</c:v>
                </c:pt>
                <c:pt idx="4036">
                  <c:v>617.11424</c:v>
                </c:pt>
                <c:pt idx="4037">
                  <c:v>627.13504</c:v>
                </c:pt>
                <c:pt idx="4038">
                  <c:v>549.12443999999994</c:v>
                </c:pt>
                <c:pt idx="4039">
                  <c:v>591.13504</c:v>
                </c:pt>
                <c:pt idx="4040">
                  <c:v>723.17723999999998</c:v>
                </c:pt>
                <c:pt idx="4041">
                  <c:v>833.21403999999995</c:v>
                </c:pt>
                <c:pt idx="4042">
                  <c:v>757.19803999999999</c:v>
                </c:pt>
                <c:pt idx="4043">
                  <c:v>757.19803999999999</c:v>
                </c:pt>
                <c:pt idx="4044">
                  <c:v>653.17183999999997</c:v>
                </c:pt>
                <c:pt idx="4045">
                  <c:v>815.22464000000002</c:v>
                </c:pt>
                <c:pt idx="4046">
                  <c:v>919.25084000000004</c:v>
                </c:pt>
                <c:pt idx="4047">
                  <c:v>919.25084000000004</c:v>
                </c:pt>
                <c:pt idx="4048">
                  <c:v>903.25594000000001</c:v>
                </c:pt>
                <c:pt idx="4049">
                  <c:v>547.14513999999997</c:v>
                </c:pt>
                <c:pt idx="4050">
                  <c:v>465.10334</c:v>
                </c:pt>
                <c:pt idx="4051">
                  <c:v>597.14553999999998</c:v>
                </c:pt>
                <c:pt idx="4052">
                  <c:v>597.14553999999998</c:v>
                </c:pt>
                <c:pt idx="4053">
                  <c:v>597.14553999999998</c:v>
                </c:pt>
                <c:pt idx="4054">
                  <c:v>597.14553999999998</c:v>
                </c:pt>
                <c:pt idx="4055">
                  <c:v>597.14553999999998</c:v>
                </c:pt>
                <c:pt idx="4056">
                  <c:v>627.15613999999994</c:v>
                </c:pt>
                <c:pt idx="4057">
                  <c:v>627.15613999999994</c:v>
                </c:pt>
                <c:pt idx="4058">
                  <c:v>627.15613999999994</c:v>
                </c:pt>
                <c:pt idx="4059">
                  <c:v>627.15613999999994</c:v>
                </c:pt>
                <c:pt idx="4060">
                  <c:v>627.15613999999994</c:v>
                </c:pt>
                <c:pt idx="4061">
                  <c:v>611.16124000000002</c:v>
                </c:pt>
                <c:pt idx="4062">
                  <c:v>611.16124000000002</c:v>
                </c:pt>
                <c:pt idx="4063">
                  <c:v>597.14553999999998</c:v>
                </c:pt>
                <c:pt idx="4064">
                  <c:v>627.15613999999994</c:v>
                </c:pt>
                <c:pt idx="4065">
                  <c:v>611.16124000000002</c:v>
                </c:pt>
                <c:pt idx="4066">
                  <c:v>641.13544000000002</c:v>
                </c:pt>
                <c:pt idx="4067">
                  <c:v>627.15613999999994</c:v>
                </c:pt>
                <c:pt idx="4068">
                  <c:v>627.15613999999994</c:v>
                </c:pt>
                <c:pt idx="4069">
                  <c:v>789.20893999999998</c:v>
                </c:pt>
                <c:pt idx="4070">
                  <c:v>743.20353999999998</c:v>
                </c:pt>
                <c:pt idx="4071">
                  <c:v>773.21403999999995</c:v>
                </c:pt>
                <c:pt idx="4072">
                  <c:v>757.21914000000004</c:v>
                </c:pt>
                <c:pt idx="4073">
                  <c:v>757.21914000000004</c:v>
                </c:pt>
                <c:pt idx="4074">
                  <c:v>743.20353999999998</c:v>
                </c:pt>
                <c:pt idx="4075">
                  <c:v>743.20353999999998</c:v>
                </c:pt>
                <c:pt idx="4076">
                  <c:v>789.20893999999998</c:v>
                </c:pt>
                <c:pt idx="4077">
                  <c:v>773.21403999999995</c:v>
                </c:pt>
                <c:pt idx="4078">
                  <c:v>773.21403999999995</c:v>
                </c:pt>
                <c:pt idx="4079">
                  <c:v>757.21914000000004</c:v>
                </c:pt>
                <c:pt idx="4080">
                  <c:v>759.19844000000001</c:v>
                </c:pt>
                <c:pt idx="4081">
                  <c:v>743.20353999999998</c:v>
                </c:pt>
                <c:pt idx="4082">
                  <c:v>789.20893999999998</c:v>
                </c:pt>
                <c:pt idx="4083">
                  <c:v>773.21403999999995</c:v>
                </c:pt>
                <c:pt idx="4084">
                  <c:v>803.18823999999995</c:v>
                </c:pt>
                <c:pt idx="4085">
                  <c:v>789.20893999999998</c:v>
                </c:pt>
                <c:pt idx="4086">
                  <c:v>803.18823999999995</c:v>
                </c:pt>
                <c:pt idx="4087">
                  <c:v>773.21403999999995</c:v>
                </c:pt>
                <c:pt idx="4088">
                  <c:v>757.21914000000004</c:v>
                </c:pt>
                <c:pt idx="4089">
                  <c:v>773.21403999999995</c:v>
                </c:pt>
                <c:pt idx="4090">
                  <c:v>773.21403999999995</c:v>
                </c:pt>
                <c:pt idx="4091">
                  <c:v>757.21914000000004</c:v>
                </c:pt>
                <c:pt idx="4092">
                  <c:v>787.19334000000003</c:v>
                </c:pt>
                <c:pt idx="4093">
                  <c:v>759.19844000000001</c:v>
                </c:pt>
                <c:pt idx="4094">
                  <c:v>773.21403999999995</c:v>
                </c:pt>
                <c:pt idx="4095">
                  <c:v>789.20893999999998</c:v>
                </c:pt>
                <c:pt idx="4096">
                  <c:v>773.21403999999995</c:v>
                </c:pt>
                <c:pt idx="4097">
                  <c:v>773.21403999999995</c:v>
                </c:pt>
                <c:pt idx="4098">
                  <c:v>773.21403999999995</c:v>
                </c:pt>
                <c:pt idx="4099">
                  <c:v>789.20893999999998</c:v>
                </c:pt>
                <c:pt idx="4100">
                  <c:v>919.27193999999997</c:v>
                </c:pt>
                <c:pt idx="4101">
                  <c:v>935.26684</c:v>
                </c:pt>
                <c:pt idx="4102">
                  <c:v>507.11383999999998</c:v>
                </c:pt>
                <c:pt idx="4103">
                  <c:v>551.10374000000002</c:v>
                </c:pt>
                <c:pt idx="4104">
                  <c:v>617.11424</c:v>
                </c:pt>
                <c:pt idx="4105">
                  <c:v>617.11424</c:v>
                </c:pt>
                <c:pt idx="4106">
                  <c:v>611.14013999999997</c:v>
                </c:pt>
                <c:pt idx="4107">
                  <c:v>611.14013999999997</c:v>
                </c:pt>
                <c:pt idx="4108">
                  <c:v>611.14013999999997</c:v>
                </c:pt>
                <c:pt idx="4109">
                  <c:v>641.15063999999995</c:v>
                </c:pt>
                <c:pt idx="4110">
                  <c:v>757.17683999999997</c:v>
                </c:pt>
                <c:pt idx="4111">
                  <c:v>723.17723999999998</c:v>
                </c:pt>
                <c:pt idx="4112">
                  <c:v>723.17723999999998</c:v>
                </c:pt>
                <c:pt idx="4113">
                  <c:v>789.18783999999994</c:v>
                </c:pt>
                <c:pt idx="4114">
                  <c:v>697.16164000000003</c:v>
                </c:pt>
                <c:pt idx="4115">
                  <c:v>935.24573999999996</c:v>
                </c:pt>
                <c:pt idx="4116">
                  <c:v>951.24063999999998</c:v>
                </c:pt>
                <c:pt idx="4117">
                  <c:v>965.25634000000002</c:v>
                </c:pt>
                <c:pt idx="4118">
                  <c:v>995.26684</c:v>
                </c:pt>
                <c:pt idx="4119">
                  <c:v>905.23514</c:v>
                </c:pt>
                <c:pt idx="4120">
                  <c:v>921.23014000000001</c:v>
                </c:pt>
                <c:pt idx="4121">
                  <c:v>935.24573999999996</c:v>
                </c:pt>
                <c:pt idx="4122">
                  <c:v>935.24573999999996</c:v>
                </c:pt>
                <c:pt idx="4123">
                  <c:v>951.24063999999998</c:v>
                </c:pt>
                <c:pt idx="4124">
                  <c:v>965.25634000000002</c:v>
                </c:pt>
                <c:pt idx="4125">
                  <c:v>877.24023999999997</c:v>
                </c:pt>
                <c:pt idx="4126">
                  <c:v>919.25084000000004</c:v>
                </c:pt>
                <c:pt idx="4127">
                  <c:v>773.19294000000002</c:v>
                </c:pt>
                <c:pt idx="4128">
                  <c:v>935.24573999999996</c:v>
                </c:pt>
                <c:pt idx="4129">
                  <c:v>545.06013999999993</c:v>
                </c:pt>
                <c:pt idx="4130">
                  <c:v>449.10843999999997</c:v>
                </c:pt>
                <c:pt idx="4131">
                  <c:v>435.09273999999999</c:v>
                </c:pt>
                <c:pt idx="4132">
                  <c:v>435.09273999999999</c:v>
                </c:pt>
                <c:pt idx="4133">
                  <c:v>435.09273999999999</c:v>
                </c:pt>
                <c:pt idx="4134">
                  <c:v>465.10334</c:v>
                </c:pt>
                <c:pt idx="4135">
                  <c:v>449.10843999999997</c:v>
                </c:pt>
                <c:pt idx="4136">
                  <c:v>479.08253999999999</c:v>
                </c:pt>
                <c:pt idx="4137">
                  <c:v>479.08253999999999</c:v>
                </c:pt>
                <c:pt idx="4138">
                  <c:v>493.09823999999998</c:v>
                </c:pt>
                <c:pt idx="4139">
                  <c:v>507.11383999999998</c:v>
                </c:pt>
                <c:pt idx="4140">
                  <c:v>465.10334</c:v>
                </c:pt>
                <c:pt idx="4141">
                  <c:v>435.09273999999999</c:v>
                </c:pt>
                <c:pt idx="4142">
                  <c:v>465.10334</c:v>
                </c:pt>
                <c:pt idx="4143">
                  <c:v>465.10334</c:v>
                </c:pt>
                <c:pt idx="4144">
                  <c:v>449.10843999999997</c:v>
                </c:pt>
                <c:pt idx="4145">
                  <c:v>479.08253999999999</c:v>
                </c:pt>
                <c:pt idx="4146">
                  <c:v>435.09273999999999</c:v>
                </c:pt>
                <c:pt idx="4147">
                  <c:v>465.10334</c:v>
                </c:pt>
                <c:pt idx="4148">
                  <c:v>465.10334</c:v>
                </c:pt>
                <c:pt idx="4149">
                  <c:v>567.13504</c:v>
                </c:pt>
                <c:pt idx="4150">
                  <c:v>567.13504</c:v>
                </c:pt>
                <c:pt idx="4151">
                  <c:v>581.15063999999995</c:v>
                </c:pt>
                <c:pt idx="4152">
                  <c:v>567.13504</c:v>
                </c:pt>
                <c:pt idx="4153">
                  <c:v>597.14553999999998</c:v>
                </c:pt>
                <c:pt idx="4154">
                  <c:v>627.15613999999994</c:v>
                </c:pt>
                <c:pt idx="4155">
                  <c:v>581.15063999999995</c:v>
                </c:pt>
                <c:pt idx="4156">
                  <c:v>611.16124000000002</c:v>
                </c:pt>
                <c:pt idx="4157">
                  <c:v>611.16124000000002</c:v>
                </c:pt>
                <c:pt idx="4158">
                  <c:v>611.16124000000002</c:v>
                </c:pt>
                <c:pt idx="4159">
                  <c:v>597.14553999999998</c:v>
                </c:pt>
                <c:pt idx="4160">
                  <c:v>597.14553999999998</c:v>
                </c:pt>
                <c:pt idx="4161">
                  <c:v>581.15063999999995</c:v>
                </c:pt>
                <c:pt idx="4162">
                  <c:v>581.15063999999995</c:v>
                </c:pt>
                <c:pt idx="4163">
                  <c:v>611.16124000000002</c:v>
                </c:pt>
                <c:pt idx="4164">
                  <c:v>595.16633999999999</c:v>
                </c:pt>
                <c:pt idx="4165">
                  <c:v>641.13544000000002</c:v>
                </c:pt>
                <c:pt idx="4166">
                  <c:v>655.11464000000001</c:v>
                </c:pt>
                <c:pt idx="4167">
                  <c:v>611.16124000000002</c:v>
                </c:pt>
                <c:pt idx="4168">
                  <c:v>627.15613999999994</c:v>
                </c:pt>
                <c:pt idx="4169">
                  <c:v>729.18783999999994</c:v>
                </c:pt>
                <c:pt idx="4170">
                  <c:v>743.20353999999998</c:v>
                </c:pt>
                <c:pt idx="4171">
                  <c:v>773.21403999999995</c:v>
                </c:pt>
                <c:pt idx="4172">
                  <c:v>757.21914000000004</c:v>
                </c:pt>
                <c:pt idx="4173">
                  <c:v>727.20853999999997</c:v>
                </c:pt>
                <c:pt idx="4174">
                  <c:v>787.19334000000003</c:v>
                </c:pt>
                <c:pt idx="4175">
                  <c:v>477.10334</c:v>
                </c:pt>
                <c:pt idx="4176">
                  <c:v>587.10374000000002</c:v>
                </c:pt>
                <c:pt idx="4177">
                  <c:v>491.11894000000001</c:v>
                </c:pt>
                <c:pt idx="4178">
                  <c:v>491.11894000000001</c:v>
                </c:pt>
                <c:pt idx="4179">
                  <c:v>601.11933999999997</c:v>
                </c:pt>
                <c:pt idx="4180">
                  <c:v>715.16633999999999</c:v>
                </c:pt>
                <c:pt idx="4181">
                  <c:v>641.11424</c:v>
                </c:pt>
                <c:pt idx="4182">
                  <c:v>617.11424</c:v>
                </c:pt>
                <c:pt idx="4183">
                  <c:v>757.19803999999999</c:v>
                </c:pt>
                <c:pt idx="4184">
                  <c:v>919.25084000000004</c:v>
                </c:pt>
                <c:pt idx="4185">
                  <c:v>653.17183999999997</c:v>
                </c:pt>
                <c:pt idx="4186">
                  <c:v>637.17683999999997</c:v>
                </c:pt>
                <c:pt idx="4187">
                  <c:v>919.25084000000004</c:v>
                </c:pt>
                <c:pt idx="4188">
                  <c:v>507.11383999999998</c:v>
                </c:pt>
                <c:pt idx="4189">
                  <c:v>757.21914000000004</c:v>
                </c:pt>
                <c:pt idx="4190">
                  <c:v>435.09273999999999</c:v>
                </c:pt>
                <c:pt idx="4191">
                  <c:v>479.08253999999999</c:v>
                </c:pt>
                <c:pt idx="4192">
                  <c:v>451.08763999999996</c:v>
                </c:pt>
                <c:pt idx="4193">
                  <c:v>479.08253999999999</c:v>
                </c:pt>
                <c:pt idx="4194">
                  <c:v>581.15063999999995</c:v>
                </c:pt>
                <c:pt idx="4195">
                  <c:v>597.14553999999998</c:v>
                </c:pt>
                <c:pt idx="4196">
                  <c:v>595.16633999999999</c:v>
                </c:pt>
                <c:pt idx="4197">
                  <c:v>611.16124000000002</c:v>
                </c:pt>
                <c:pt idx="4198">
                  <c:v>611.16124000000002</c:v>
                </c:pt>
                <c:pt idx="4199">
                  <c:v>627.15613999999994</c:v>
                </c:pt>
                <c:pt idx="4200">
                  <c:v>641.13544000000002</c:v>
                </c:pt>
                <c:pt idx="4201">
                  <c:v>611.16124000000002</c:v>
                </c:pt>
                <c:pt idx="4202">
                  <c:v>743.20353999999998</c:v>
                </c:pt>
                <c:pt idx="4203">
                  <c:v>773.21403999999995</c:v>
                </c:pt>
                <c:pt idx="4204">
                  <c:v>773.21403999999995</c:v>
                </c:pt>
                <c:pt idx="4205">
                  <c:v>789.20893999999998</c:v>
                </c:pt>
                <c:pt idx="4206">
                  <c:v>743.20353999999998</c:v>
                </c:pt>
                <c:pt idx="4207">
                  <c:v>773.21403999999995</c:v>
                </c:pt>
                <c:pt idx="4208">
                  <c:v>743.20353999999998</c:v>
                </c:pt>
                <c:pt idx="4209">
                  <c:v>757.21914000000004</c:v>
                </c:pt>
                <c:pt idx="4210">
                  <c:v>773.21403999999995</c:v>
                </c:pt>
                <c:pt idx="4211">
                  <c:v>789.20893999999998</c:v>
                </c:pt>
                <c:pt idx="4212">
                  <c:v>743.20353999999998</c:v>
                </c:pt>
                <c:pt idx="4213">
                  <c:v>789.20893999999998</c:v>
                </c:pt>
                <c:pt idx="4214">
                  <c:v>875.24573999999996</c:v>
                </c:pt>
                <c:pt idx="4215">
                  <c:v>875.24573999999996</c:v>
                </c:pt>
                <c:pt idx="4216">
                  <c:v>919.27193999999997</c:v>
                </c:pt>
                <c:pt idx="4217">
                  <c:v>919.27193999999997</c:v>
                </c:pt>
                <c:pt idx="4218">
                  <c:v>889.26143999999999</c:v>
                </c:pt>
                <c:pt idx="4219">
                  <c:v>535.10883999999999</c:v>
                </c:pt>
                <c:pt idx="4220">
                  <c:v>641.15063999999995</c:v>
                </c:pt>
                <c:pt idx="4221">
                  <c:v>491.11894000000001</c:v>
                </c:pt>
                <c:pt idx="4222">
                  <c:v>507.11383999999998</c:v>
                </c:pt>
                <c:pt idx="4223">
                  <c:v>803.20353999999998</c:v>
                </c:pt>
                <c:pt idx="4224">
                  <c:v>653.17183999999997</c:v>
                </c:pt>
                <c:pt idx="4225">
                  <c:v>669.16674</c:v>
                </c:pt>
                <c:pt idx="4226">
                  <c:v>875.18823999999995</c:v>
                </c:pt>
                <c:pt idx="4227">
                  <c:v>695.18233999999995</c:v>
                </c:pt>
                <c:pt idx="4228">
                  <c:v>713.15653999999995</c:v>
                </c:pt>
                <c:pt idx="4229">
                  <c:v>965.25634000000002</c:v>
                </c:pt>
                <c:pt idx="4230">
                  <c:v>877.24023999999997</c:v>
                </c:pt>
                <c:pt idx="4231">
                  <c:v>919.25084000000004</c:v>
                </c:pt>
                <c:pt idx="4232">
                  <c:v>905.23514</c:v>
                </c:pt>
                <c:pt idx="4233">
                  <c:v>935.24573999999996</c:v>
                </c:pt>
                <c:pt idx="4234">
                  <c:v>951.24063999999998</c:v>
                </c:pt>
                <c:pt idx="4235">
                  <c:v>935.24573999999996</c:v>
                </c:pt>
                <c:pt idx="4236">
                  <c:v>979.27193999999997</c:v>
                </c:pt>
                <c:pt idx="4237">
                  <c:v>1201.32474</c:v>
                </c:pt>
                <c:pt idx="4238">
                  <c:v>1049.31384</c:v>
                </c:pt>
                <c:pt idx="4239">
                  <c:v>1065.3087399999999</c:v>
                </c:pt>
                <c:pt idx="4240">
                  <c:v>559.03944000000001</c:v>
                </c:pt>
                <c:pt idx="4241">
                  <c:v>559.03944000000001</c:v>
                </c:pt>
                <c:pt idx="4242">
                  <c:v>515.04953999999998</c:v>
                </c:pt>
                <c:pt idx="4243">
                  <c:v>529.06524000000002</c:v>
                </c:pt>
                <c:pt idx="4244">
                  <c:v>545.06013999999993</c:v>
                </c:pt>
                <c:pt idx="4245">
                  <c:v>409.09233999999998</c:v>
                </c:pt>
                <c:pt idx="4246">
                  <c:v>437.16003999999998</c:v>
                </c:pt>
                <c:pt idx="4247">
                  <c:v>369.09744000000001</c:v>
                </c:pt>
                <c:pt idx="4248">
                  <c:v>439.17573999999996</c:v>
                </c:pt>
                <c:pt idx="4249">
                  <c:v>371.11313999999999</c:v>
                </c:pt>
                <c:pt idx="4250">
                  <c:v>371.11313999999999</c:v>
                </c:pt>
                <c:pt idx="4251">
                  <c:v>507.23833999999999</c:v>
                </c:pt>
                <c:pt idx="4252">
                  <c:v>507.23833999999999</c:v>
                </c:pt>
                <c:pt idx="4253">
                  <c:v>439.17573999999996</c:v>
                </c:pt>
                <c:pt idx="4254">
                  <c:v>439.17573999999996</c:v>
                </c:pt>
                <c:pt idx="4255">
                  <c:v>507.23833999999999</c:v>
                </c:pt>
                <c:pt idx="4256">
                  <c:v>317.06613999999996</c:v>
                </c:pt>
                <c:pt idx="4257">
                  <c:v>385.12873999999999</c:v>
                </c:pt>
                <c:pt idx="4258">
                  <c:v>505.22264000000001</c:v>
                </c:pt>
                <c:pt idx="4259">
                  <c:v>507.23833999999999</c:v>
                </c:pt>
                <c:pt idx="4260">
                  <c:v>505.22264000000001</c:v>
                </c:pt>
                <c:pt idx="4261">
                  <c:v>437.16003999999998</c:v>
                </c:pt>
                <c:pt idx="4262">
                  <c:v>437.16003999999998</c:v>
                </c:pt>
                <c:pt idx="4263">
                  <c:v>505.22264000000001</c:v>
                </c:pt>
                <c:pt idx="4264">
                  <c:v>373.09233999999998</c:v>
                </c:pt>
                <c:pt idx="4265">
                  <c:v>373.09233999999998</c:v>
                </c:pt>
                <c:pt idx="4266">
                  <c:v>373.09233999999998</c:v>
                </c:pt>
                <c:pt idx="4267">
                  <c:v>471.09273999999999</c:v>
                </c:pt>
                <c:pt idx="4268">
                  <c:v>383.00734</c:v>
                </c:pt>
                <c:pt idx="4269">
                  <c:v>383.00734</c:v>
                </c:pt>
                <c:pt idx="4270">
                  <c:v>383.00734</c:v>
                </c:pt>
                <c:pt idx="4271">
                  <c:v>462.96413999999999</c:v>
                </c:pt>
                <c:pt idx="4272">
                  <c:v>462.96413999999999</c:v>
                </c:pt>
                <c:pt idx="4273">
                  <c:v>462.96413999999999</c:v>
                </c:pt>
                <c:pt idx="4274">
                  <c:v>542.92093999999997</c:v>
                </c:pt>
                <c:pt idx="4275">
                  <c:v>542.92093999999997</c:v>
                </c:pt>
                <c:pt idx="4276">
                  <c:v>584.93154000000004</c:v>
                </c:pt>
                <c:pt idx="4277">
                  <c:v>622.87774000000002</c:v>
                </c:pt>
                <c:pt idx="4278">
                  <c:v>478.94123999999999</c:v>
                </c:pt>
                <c:pt idx="4279">
                  <c:v>479.11894000000001</c:v>
                </c:pt>
                <c:pt idx="4280">
                  <c:v>611.16124000000002</c:v>
                </c:pt>
                <c:pt idx="4281">
                  <c:v>641.17183999999997</c:v>
                </c:pt>
                <c:pt idx="4282">
                  <c:v>641.17183999999997</c:v>
                </c:pt>
                <c:pt idx="4283">
                  <c:v>641.17183999999997</c:v>
                </c:pt>
                <c:pt idx="4284">
                  <c:v>625.17683999999997</c:v>
                </c:pt>
                <c:pt idx="4285">
                  <c:v>625.17683999999997</c:v>
                </c:pt>
                <c:pt idx="4286">
                  <c:v>641.17183999999997</c:v>
                </c:pt>
                <c:pt idx="4287">
                  <c:v>625.17683999999997</c:v>
                </c:pt>
                <c:pt idx="4288">
                  <c:v>641.17183999999997</c:v>
                </c:pt>
                <c:pt idx="4289">
                  <c:v>757.21914000000004</c:v>
                </c:pt>
                <c:pt idx="4290">
                  <c:v>787.22973999999999</c:v>
                </c:pt>
                <c:pt idx="4291">
                  <c:v>787.22973999999999</c:v>
                </c:pt>
                <c:pt idx="4292">
                  <c:v>771.23473999999999</c:v>
                </c:pt>
                <c:pt idx="4293">
                  <c:v>803.22464000000002</c:v>
                </c:pt>
                <c:pt idx="4294">
                  <c:v>803.22464000000002</c:v>
                </c:pt>
                <c:pt idx="4295">
                  <c:v>787.22973999999999</c:v>
                </c:pt>
                <c:pt idx="4296">
                  <c:v>771.23473999999999</c:v>
                </c:pt>
                <c:pt idx="4297">
                  <c:v>917.29273999999998</c:v>
                </c:pt>
                <c:pt idx="4298">
                  <c:v>521.12954000000002</c:v>
                </c:pt>
                <c:pt idx="4299">
                  <c:v>683.18233999999995</c:v>
                </c:pt>
                <c:pt idx="4300">
                  <c:v>725.19294000000002</c:v>
                </c:pt>
                <c:pt idx="4301">
                  <c:v>683.18233999999995</c:v>
                </c:pt>
                <c:pt idx="4302">
                  <c:v>771.21363999999994</c:v>
                </c:pt>
                <c:pt idx="4303">
                  <c:v>801.22424000000001</c:v>
                </c:pt>
                <c:pt idx="4304">
                  <c:v>917.27153999999996</c:v>
                </c:pt>
                <c:pt idx="4305">
                  <c:v>611.16124000000002</c:v>
                </c:pt>
                <c:pt idx="4306">
                  <c:v>641.17183999999997</c:v>
                </c:pt>
                <c:pt idx="4307">
                  <c:v>625.17683999999997</c:v>
                </c:pt>
                <c:pt idx="4308">
                  <c:v>641.17183999999997</c:v>
                </c:pt>
                <c:pt idx="4309">
                  <c:v>625.17683999999997</c:v>
                </c:pt>
                <c:pt idx="4310">
                  <c:v>803.22464000000002</c:v>
                </c:pt>
                <c:pt idx="4311">
                  <c:v>771.23473999999999</c:v>
                </c:pt>
                <c:pt idx="4312">
                  <c:v>757.21914000000004</c:v>
                </c:pt>
                <c:pt idx="4313">
                  <c:v>787.22973999999999</c:v>
                </c:pt>
                <c:pt idx="4314">
                  <c:v>771.23473999999999</c:v>
                </c:pt>
                <c:pt idx="4315">
                  <c:v>757.21914000000004</c:v>
                </c:pt>
                <c:pt idx="4316">
                  <c:v>803.22464000000002</c:v>
                </c:pt>
                <c:pt idx="4317">
                  <c:v>787.22973999999999</c:v>
                </c:pt>
                <c:pt idx="4318">
                  <c:v>803.22464000000002</c:v>
                </c:pt>
                <c:pt idx="4319">
                  <c:v>787.22973999999999</c:v>
                </c:pt>
                <c:pt idx="4320">
                  <c:v>771.23473999999999</c:v>
                </c:pt>
                <c:pt idx="4321">
                  <c:v>787.22973999999999</c:v>
                </c:pt>
                <c:pt idx="4322">
                  <c:v>771.23473999999999</c:v>
                </c:pt>
                <c:pt idx="4323">
                  <c:v>803.22464000000002</c:v>
                </c:pt>
                <c:pt idx="4324">
                  <c:v>965.27743999999996</c:v>
                </c:pt>
                <c:pt idx="4325">
                  <c:v>521.12954000000002</c:v>
                </c:pt>
                <c:pt idx="4326">
                  <c:v>493.09823999999998</c:v>
                </c:pt>
                <c:pt idx="4327">
                  <c:v>463.12403999999998</c:v>
                </c:pt>
                <c:pt idx="4328">
                  <c:v>477.13973999999996</c:v>
                </c:pt>
                <c:pt idx="4329">
                  <c:v>479.11894000000001</c:v>
                </c:pt>
                <c:pt idx="4330">
                  <c:v>463.12403999999998</c:v>
                </c:pt>
                <c:pt idx="4331">
                  <c:v>479.11894000000001</c:v>
                </c:pt>
                <c:pt idx="4332">
                  <c:v>595.16633999999999</c:v>
                </c:pt>
                <c:pt idx="4333">
                  <c:v>609.18193999999994</c:v>
                </c:pt>
                <c:pt idx="4334">
                  <c:v>595.16633999999999</c:v>
                </c:pt>
                <c:pt idx="4335">
                  <c:v>625.17683999999997</c:v>
                </c:pt>
                <c:pt idx="4336">
                  <c:v>609.18193999999994</c:v>
                </c:pt>
                <c:pt idx="4337">
                  <c:v>641.17183999999997</c:v>
                </c:pt>
                <c:pt idx="4338">
                  <c:v>625.17683999999997</c:v>
                </c:pt>
                <c:pt idx="4339">
                  <c:v>787.22973999999999</c:v>
                </c:pt>
                <c:pt idx="4340">
                  <c:v>625.15574000000004</c:v>
                </c:pt>
                <c:pt idx="4341">
                  <c:v>611.16124000000002</c:v>
                </c:pt>
                <c:pt idx="4342">
                  <c:v>611.16124000000002</c:v>
                </c:pt>
                <c:pt idx="4343">
                  <c:v>611.16124000000002</c:v>
                </c:pt>
                <c:pt idx="4344">
                  <c:v>757.21914000000004</c:v>
                </c:pt>
                <c:pt idx="4345">
                  <c:v>787.22973999999999</c:v>
                </c:pt>
                <c:pt idx="4346">
                  <c:v>757.21914000000004</c:v>
                </c:pt>
                <c:pt idx="4347">
                  <c:v>949.28254000000004</c:v>
                </c:pt>
                <c:pt idx="4348">
                  <c:v>917.29273999999998</c:v>
                </c:pt>
                <c:pt idx="4349">
                  <c:v>771.21363999999994</c:v>
                </c:pt>
                <c:pt idx="4350">
                  <c:v>847.22973999999999</c:v>
                </c:pt>
                <c:pt idx="4351">
                  <c:v>653.17183999999997</c:v>
                </c:pt>
                <c:pt idx="4352">
                  <c:v>667.18744000000004</c:v>
                </c:pt>
                <c:pt idx="4353">
                  <c:v>829.24023999999997</c:v>
                </c:pt>
                <c:pt idx="4354">
                  <c:v>1063.32944</c:v>
                </c:pt>
                <c:pt idx="4355">
                  <c:v>478.13493999999997</c:v>
                </c:pt>
                <c:pt idx="4356">
                  <c:v>573.05503999999996</c:v>
                </c:pt>
                <c:pt idx="4357">
                  <c:v>705.13373999999999</c:v>
                </c:pt>
                <c:pt idx="4358">
                  <c:v>385.12873999999999</c:v>
                </c:pt>
                <c:pt idx="4359">
                  <c:v>453.19133999999997</c:v>
                </c:pt>
                <c:pt idx="4360">
                  <c:v>397.02294000000001</c:v>
                </c:pt>
                <c:pt idx="4361">
                  <c:v>397.02294000000001</c:v>
                </c:pt>
                <c:pt idx="4362">
                  <c:v>476.97973999999999</c:v>
                </c:pt>
                <c:pt idx="4363">
                  <c:v>476.97973999999999</c:v>
                </c:pt>
                <c:pt idx="4364">
                  <c:v>556.93664000000001</c:v>
                </c:pt>
                <c:pt idx="4365">
                  <c:v>479.11894000000001</c:v>
                </c:pt>
                <c:pt idx="4366">
                  <c:v>641.17183999999997</c:v>
                </c:pt>
                <c:pt idx="4367">
                  <c:v>625.17683999999997</c:v>
                </c:pt>
                <c:pt idx="4368">
                  <c:v>531.18664000000001</c:v>
                </c:pt>
                <c:pt idx="4369">
                  <c:v>479.11894000000001</c:v>
                </c:pt>
                <c:pt idx="4370">
                  <c:v>625.17683999999997</c:v>
                </c:pt>
                <c:pt idx="4371">
                  <c:v>641.17183999999997</c:v>
                </c:pt>
                <c:pt idx="4372">
                  <c:v>771.23473999999999</c:v>
                </c:pt>
                <c:pt idx="4373">
                  <c:v>559.07574</c:v>
                </c:pt>
                <c:pt idx="4374">
                  <c:v>669.16674</c:v>
                </c:pt>
                <c:pt idx="4375">
                  <c:v>331.08184</c:v>
                </c:pt>
                <c:pt idx="4376">
                  <c:v>481.09823999999998</c:v>
                </c:pt>
                <c:pt idx="4377">
                  <c:v>627.15613999999994</c:v>
                </c:pt>
                <c:pt idx="4378">
                  <c:v>643.15103999999997</c:v>
                </c:pt>
                <c:pt idx="4379">
                  <c:v>627.15613999999994</c:v>
                </c:pt>
                <c:pt idx="4380">
                  <c:v>773.21403999999995</c:v>
                </c:pt>
                <c:pt idx="4381">
                  <c:v>633.10924</c:v>
                </c:pt>
                <c:pt idx="4382">
                  <c:v>633.10924</c:v>
                </c:pt>
                <c:pt idx="4383">
                  <c:v>919.25084000000004</c:v>
                </c:pt>
                <c:pt idx="4384">
                  <c:v>481.09823999999998</c:v>
                </c:pt>
                <c:pt idx="4385">
                  <c:v>613.14053999999999</c:v>
                </c:pt>
                <c:pt idx="4386">
                  <c:v>627.15613999999994</c:v>
                </c:pt>
                <c:pt idx="4387">
                  <c:v>643.15103999999997</c:v>
                </c:pt>
                <c:pt idx="4388">
                  <c:v>643.15103999999997</c:v>
                </c:pt>
                <c:pt idx="4389">
                  <c:v>789.20893999999998</c:v>
                </c:pt>
                <c:pt idx="4390">
                  <c:v>789.20893999999998</c:v>
                </c:pt>
                <c:pt idx="4391">
                  <c:v>773.21403999999995</c:v>
                </c:pt>
                <c:pt idx="4392">
                  <c:v>633.10924</c:v>
                </c:pt>
                <c:pt idx="4393">
                  <c:v>627.13504</c:v>
                </c:pt>
                <c:pt idx="4394">
                  <c:v>631.12994000000003</c:v>
                </c:pt>
                <c:pt idx="4395">
                  <c:v>627.13504</c:v>
                </c:pt>
                <c:pt idx="4396">
                  <c:v>627.13504</c:v>
                </c:pt>
                <c:pt idx="4397">
                  <c:v>451.08763999999996</c:v>
                </c:pt>
                <c:pt idx="4398">
                  <c:v>451.08763999999996</c:v>
                </c:pt>
                <c:pt idx="4399">
                  <c:v>451.08763999999996</c:v>
                </c:pt>
                <c:pt idx="4400">
                  <c:v>465.10334</c:v>
                </c:pt>
                <c:pt idx="4401">
                  <c:v>495.07754</c:v>
                </c:pt>
                <c:pt idx="4402">
                  <c:v>481.09823999999998</c:v>
                </c:pt>
                <c:pt idx="4403">
                  <c:v>451.08763999999996</c:v>
                </c:pt>
                <c:pt idx="4404">
                  <c:v>481.09823999999998</c:v>
                </c:pt>
                <c:pt idx="4405">
                  <c:v>597.14553999999998</c:v>
                </c:pt>
                <c:pt idx="4406">
                  <c:v>627.15613999999994</c:v>
                </c:pt>
                <c:pt idx="4407">
                  <c:v>671.10964000000001</c:v>
                </c:pt>
                <c:pt idx="4408">
                  <c:v>507.11383999999998</c:v>
                </c:pt>
                <c:pt idx="4409">
                  <c:v>617.11424</c:v>
                </c:pt>
                <c:pt idx="4410">
                  <c:v>617.11424</c:v>
                </c:pt>
                <c:pt idx="4411">
                  <c:v>617.11424</c:v>
                </c:pt>
                <c:pt idx="4412">
                  <c:v>1213.3459399999999</c:v>
                </c:pt>
                <c:pt idx="4413">
                  <c:v>1229.3408400000001</c:v>
                </c:pt>
                <c:pt idx="4414">
                  <c:v>659.12483999999995</c:v>
                </c:pt>
                <c:pt idx="4415">
                  <c:v>611.16124000000002</c:v>
                </c:pt>
                <c:pt idx="4416">
                  <c:v>465.10334</c:v>
                </c:pt>
                <c:pt idx="4417">
                  <c:v>597.14553999999998</c:v>
                </c:pt>
                <c:pt idx="4418">
                  <c:v>611.16124000000002</c:v>
                </c:pt>
                <c:pt idx="4419">
                  <c:v>627.15613999999994</c:v>
                </c:pt>
                <c:pt idx="4420">
                  <c:v>627.15613999999994</c:v>
                </c:pt>
                <c:pt idx="4421">
                  <c:v>773.21403999999995</c:v>
                </c:pt>
                <c:pt idx="4422">
                  <c:v>789.20893999999998</c:v>
                </c:pt>
                <c:pt idx="4423">
                  <c:v>551.10374000000002</c:v>
                </c:pt>
                <c:pt idx="4424">
                  <c:v>585.12443999999994</c:v>
                </c:pt>
                <c:pt idx="4425">
                  <c:v>633.10924</c:v>
                </c:pt>
                <c:pt idx="4426">
                  <c:v>627.13504</c:v>
                </c:pt>
                <c:pt idx="4427">
                  <c:v>507.11383999999998</c:v>
                </c:pt>
                <c:pt idx="4428">
                  <c:v>633.10924</c:v>
                </c:pt>
                <c:pt idx="4429">
                  <c:v>769.12523999999996</c:v>
                </c:pt>
                <c:pt idx="4430">
                  <c:v>549.12443999999994</c:v>
                </c:pt>
                <c:pt idx="4431">
                  <c:v>577.11933999999997</c:v>
                </c:pt>
                <c:pt idx="4432">
                  <c:v>795.19844000000001</c:v>
                </c:pt>
                <c:pt idx="4433">
                  <c:v>333.06103999999999</c:v>
                </c:pt>
                <c:pt idx="4434">
                  <c:v>495.11383999999998</c:v>
                </c:pt>
                <c:pt idx="4435">
                  <c:v>495.11383999999998</c:v>
                </c:pt>
                <c:pt idx="4436">
                  <c:v>641.17183999999997</c:v>
                </c:pt>
                <c:pt idx="4437">
                  <c:v>657.16674</c:v>
                </c:pt>
                <c:pt idx="4438">
                  <c:v>803.22464000000002</c:v>
                </c:pt>
                <c:pt idx="4439">
                  <c:v>819.21953999999994</c:v>
                </c:pt>
                <c:pt idx="4440">
                  <c:v>537.12443999999994</c:v>
                </c:pt>
                <c:pt idx="4441">
                  <c:v>479.11894000000001</c:v>
                </c:pt>
                <c:pt idx="4442">
                  <c:v>495.11383999999998</c:v>
                </c:pt>
                <c:pt idx="4443">
                  <c:v>495.11383999999998</c:v>
                </c:pt>
                <c:pt idx="4444">
                  <c:v>465.10334</c:v>
                </c:pt>
                <c:pt idx="4445">
                  <c:v>565.11933999999997</c:v>
                </c:pt>
                <c:pt idx="4446">
                  <c:v>333.06103999999999</c:v>
                </c:pt>
                <c:pt idx="4447">
                  <c:v>509.12953999999996</c:v>
                </c:pt>
                <c:pt idx="4448">
                  <c:v>507.15024</c:v>
                </c:pt>
                <c:pt idx="4449">
                  <c:v>713.19294000000002</c:v>
                </c:pt>
                <c:pt idx="4450">
                  <c:v>755.20353999999998</c:v>
                </c:pt>
                <c:pt idx="4451">
                  <c:v>713.19294000000002</c:v>
                </c:pt>
                <c:pt idx="4452">
                  <c:v>509.12953999999996</c:v>
                </c:pt>
                <c:pt idx="4453">
                  <c:v>655.18744000000004</c:v>
                </c:pt>
                <c:pt idx="4454">
                  <c:v>817.24023999999997</c:v>
                </c:pt>
                <c:pt idx="4455">
                  <c:v>551.14013999999997</c:v>
                </c:pt>
                <c:pt idx="4456">
                  <c:v>593.15063999999995</c:v>
                </c:pt>
                <c:pt idx="4457">
                  <c:v>479.11894000000001</c:v>
                </c:pt>
                <c:pt idx="4458">
                  <c:v>493.13463999999999</c:v>
                </c:pt>
                <c:pt idx="4459">
                  <c:v>523.10883999999999</c:v>
                </c:pt>
                <c:pt idx="4460">
                  <c:v>625.17683999999997</c:v>
                </c:pt>
                <c:pt idx="4461">
                  <c:v>655.18744000000004</c:v>
                </c:pt>
                <c:pt idx="4462">
                  <c:v>347.07673999999997</c:v>
                </c:pt>
                <c:pt idx="4463">
                  <c:v>657.16674</c:v>
                </c:pt>
                <c:pt idx="4464">
                  <c:v>495.11383999999998</c:v>
                </c:pt>
                <c:pt idx="4465">
                  <c:v>479.11894000000001</c:v>
                </c:pt>
                <c:pt idx="4466">
                  <c:v>625.17683999999997</c:v>
                </c:pt>
                <c:pt idx="4467">
                  <c:v>521.12954000000002</c:v>
                </c:pt>
                <c:pt idx="4468">
                  <c:v>347.07673999999997</c:v>
                </c:pt>
                <c:pt idx="4469">
                  <c:v>361.09233999999998</c:v>
                </c:pt>
                <c:pt idx="4470">
                  <c:v>333.06103999999999</c:v>
                </c:pt>
                <c:pt idx="4471">
                  <c:v>493.13463999999999</c:v>
                </c:pt>
                <c:pt idx="4472">
                  <c:v>509.12953999999996</c:v>
                </c:pt>
                <c:pt idx="4473">
                  <c:v>347.07673999999997</c:v>
                </c:pt>
                <c:pt idx="4474">
                  <c:v>481.09823999999998</c:v>
                </c:pt>
                <c:pt idx="4475">
                  <c:v>507.15024</c:v>
                </c:pt>
                <c:pt idx="4476">
                  <c:v>523.14513999999997</c:v>
                </c:pt>
                <c:pt idx="4477">
                  <c:v>537.16084000000001</c:v>
                </c:pt>
                <c:pt idx="4478">
                  <c:v>439.17573999999996</c:v>
                </c:pt>
                <c:pt idx="4479">
                  <c:v>457.18624</c:v>
                </c:pt>
                <c:pt idx="4480">
                  <c:v>361.09233999999998</c:v>
                </c:pt>
                <c:pt idx="4481">
                  <c:v>303.05054000000001</c:v>
                </c:pt>
                <c:pt idx="4482">
                  <c:v>317.06613999999996</c:v>
                </c:pt>
                <c:pt idx="4483">
                  <c:v>345.09744000000001</c:v>
                </c:pt>
                <c:pt idx="4484">
                  <c:v>347.07673999999997</c:v>
                </c:pt>
                <c:pt idx="4485">
                  <c:v>361.09233999999998</c:v>
                </c:pt>
                <c:pt idx="4486">
                  <c:v>319.04543999999999</c:v>
                </c:pt>
                <c:pt idx="4487">
                  <c:v>347.07673999999997</c:v>
                </c:pt>
                <c:pt idx="4488">
                  <c:v>347.07673999999997</c:v>
                </c:pt>
                <c:pt idx="4489">
                  <c:v>361.09233999999998</c:v>
                </c:pt>
                <c:pt idx="4490">
                  <c:v>375.10803999999996</c:v>
                </c:pt>
                <c:pt idx="4491">
                  <c:v>375.10803999999996</c:v>
                </c:pt>
                <c:pt idx="4492">
                  <c:v>375.10803999999996</c:v>
                </c:pt>
                <c:pt idx="4493">
                  <c:v>389.12363999999997</c:v>
                </c:pt>
                <c:pt idx="4494">
                  <c:v>389.12363999999997</c:v>
                </c:pt>
                <c:pt idx="4495">
                  <c:v>389.12363999999997</c:v>
                </c:pt>
                <c:pt idx="4496">
                  <c:v>403.13934</c:v>
                </c:pt>
                <c:pt idx="4497">
                  <c:v>389.08724000000001</c:v>
                </c:pt>
                <c:pt idx="4498">
                  <c:v>361.09233999999998</c:v>
                </c:pt>
                <c:pt idx="4499">
                  <c:v>419.13423999999998</c:v>
                </c:pt>
                <c:pt idx="4500">
                  <c:v>463.12403999999998</c:v>
                </c:pt>
                <c:pt idx="4501">
                  <c:v>625.17683999999997</c:v>
                </c:pt>
                <c:pt idx="4502">
                  <c:v>369.13383999999996</c:v>
                </c:pt>
                <c:pt idx="4503">
                  <c:v>301.07123999999999</c:v>
                </c:pt>
                <c:pt idx="4504">
                  <c:v>315.08684</c:v>
                </c:pt>
                <c:pt idx="4505">
                  <c:v>479.11894000000001</c:v>
                </c:pt>
                <c:pt idx="4506">
                  <c:v>479.11894000000001</c:v>
                </c:pt>
                <c:pt idx="4507">
                  <c:v>625.17683999999997</c:v>
                </c:pt>
                <c:pt idx="4508">
                  <c:v>463.12403999999998</c:v>
                </c:pt>
                <c:pt idx="4509">
                  <c:v>493.09823999999998</c:v>
                </c:pt>
                <c:pt idx="4510">
                  <c:v>317.06613999999996</c:v>
                </c:pt>
                <c:pt idx="4511">
                  <c:v>331.08184</c:v>
                </c:pt>
                <c:pt idx="4512">
                  <c:v>331.08184</c:v>
                </c:pt>
                <c:pt idx="4513">
                  <c:v>799.26603999999998</c:v>
                </c:pt>
                <c:pt idx="4514">
                  <c:v>345.09744000000001</c:v>
                </c:pt>
                <c:pt idx="4515">
                  <c:v>495.11383999999998</c:v>
                </c:pt>
                <c:pt idx="4516">
                  <c:v>495.11383999999998</c:v>
                </c:pt>
                <c:pt idx="4517">
                  <c:v>479.11894000000001</c:v>
                </c:pt>
                <c:pt idx="4518">
                  <c:v>495.11383999999998</c:v>
                </c:pt>
                <c:pt idx="4519">
                  <c:v>333.06103999999999</c:v>
                </c:pt>
                <c:pt idx="4520">
                  <c:v>463.12403999999998</c:v>
                </c:pt>
                <c:pt idx="4521">
                  <c:v>463.12403999999998</c:v>
                </c:pt>
                <c:pt idx="4522">
                  <c:v>595.16633999999999</c:v>
                </c:pt>
                <c:pt idx="4523">
                  <c:v>625.17683999999997</c:v>
                </c:pt>
                <c:pt idx="4524">
                  <c:v>625.17683999999997</c:v>
                </c:pt>
                <c:pt idx="4525">
                  <c:v>809.28683999999998</c:v>
                </c:pt>
                <c:pt idx="4526">
                  <c:v>463.12403999999998</c:v>
                </c:pt>
                <c:pt idx="4527">
                  <c:v>595.16633999999999</c:v>
                </c:pt>
                <c:pt idx="4528">
                  <c:v>609.18193999999994</c:v>
                </c:pt>
                <c:pt idx="4529">
                  <c:v>609.18193999999994</c:v>
                </c:pt>
                <c:pt idx="4530">
                  <c:v>625.17683999999997</c:v>
                </c:pt>
                <c:pt idx="4531">
                  <c:v>757.21914000000004</c:v>
                </c:pt>
                <c:pt idx="4532">
                  <c:v>505.13463999999999</c:v>
                </c:pt>
                <c:pt idx="4533">
                  <c:v>741.20313999999996</c:v>
                </c:pt>
                <c:pt idx="4534">
                  <c:v>771.21363999999994</c:v>
                </c:pt>
                <c:pt idx="4535">
                  <c:v>889.31304</c:v>
                </c:pt>
                <c:pt idx="4536">
                  <c:v>889.31304</c:v>
                </c:pt>
                <c:pt idx="4537">
                  <c:v>463.12403999999998</c:v>
                </c:pt>
                <c:pt idx="4538">
                  <c:v>447.12914000000001</c:v>
                </c:pt>
                <c:pt idx="4539">
                  <c:v>477.10334</c:v>
                </c:pt>
                <c:pt idx="4540">
                  <c:v>463.12403999999998</c:v>
                </c:pt>
                <c:pt idx="4541">
                  <c:v>755.23983999999996</c:v>
                </c:pt>
                <c:pt idx="4542">
                  <c:v>755.23983999999996</c:v>
                </c:pt>
                <c:pt idx="4543">
                  <c:v>463.12403999999998</c:v>
                </c:pt>
                <c:pt idx="4544">
                  <c:v>741.22424000000001</c:v>
                </c:pt>
                <c:pt idx="4545">
                  <c:v>741.22424000000001</c:v>
                </c:pt>
                <c:pt idx="4546">
                  <c:v>727.20853999999997</c:v>
                </c:pt>
                <c:pt idx="4547">
                  <c:v>771.23473999999999</c:v>
                </c:pt>
                <c:pt idx="4548">
                  <c:v>873.26643999999999</c:v>
                </c:pt>
                <c:pt idx="4549">
                  <c:v>739.20853999999997</c:v>
                </c:pt>
                <c:pt idx="4550">
                  <c:v>977.29273999999998</c:v>
                </c:pt>
                <c:pt idx="4551">
                  <c:v>369.13383999999996</c:v>
                </c:pt>
                <c:pt idx="4552">
                  <c:v>329.10253999999998</c:v>
                </c:pt>
                <c:pt idx="4553">
                  <c:v>301.07123999999999</c:v>
                </c:pt>
                <c:pt idx="4554">
                  <c:v>381.02803999999998</c:v>
                </c:pt>
                <c:pt idx="4555">
                  <c:v>477.13973999999996</c:v>
                </c:pt>
                <c:pt idx="4556">
                  <c:v>623.17643999999996</c:v>
                </c:pt>
                <c:pt idx="4557">
                  <c:v>623.19763999999998</c:v>
                </c:pt>
                <c:pt idx="4558">
                  <c:v>435.14443999999997</c:v>
                </c:pt>
                <c:pt idx="4559">
                  <c:v>315.08684</c:v>
                </c:pt>
                <c:pt idx="4560">
                  <c:v>395.04374000000001</c:v>
                </c:pt>
                <c:pt idx="4561">
                  <c:v>479.11894000000001</c:v>
                </c:pt>
                <c:pt idx="4562">
                  <c:v>479.11894000000001</c:v>
                </c:pt>
                <c:pt idx="4563">
                  <c:v>641.17183999999997</c:v>
                </c:pt>
                <c:pt idx="4564">
                  <c:v>641.17183999999997</c:v>
                </c:pt>
                <c:pt idx="4565">
                  <c:v>625.17683999999997</c:v>
                </c:pt>
                <c:pt idx="4566">
                  <c:v>625.17683999999997</c:v>
                </c:pt>
                <c:pt idx="4567">
                  <c:v>641.17183999999997</c:v>
                </c:pt>
                <c:pt idx="4568">
                  <c:v>803.22464000000002</c:v>
                </c:pt>
                <c:pt idx="4569">
                  <c:v>813.24533999999994</c:v>
                </c:pt>
                <c:pt idx="4570">
                  <c:v>917.27153999999996</c:v>
                </c:pt>
                <c:pt idx="4571">
                  <c:v>479.11894000000001</c:v>
                </c:pt>
                <c:pt idx="4572">
                  <c:v>625.17683999999997</c:v>
                </c:pt>
                <c:pt idx="4573">
                  <c:v>625.17683999999997</c:v>
                </c:pt>
                <c:pt idx="4574">
                  <c:v>803.22464000000002</c:v>
                </c:pt>
                <c:pt idx="4575">
                  <c:v>449.10843999999997</c:v>
                </c:pt>
                <c:pt idx="4576">
                  <c:v>449.10843999999997</c:v>
                </c:pt>
                <c:pt idx="4577">
                  <c:v>463.12403999999998</c:v>
                </c:pt>
                <c:pt idx="4578">
                  <c:v>479.11894000000001</c:v>
                </c:pt>
                <c:pt idx="4579">
                  <c:v>641.17183999999997</c:v>
                </c:pt>
                <c:pt idx="4580">
                  <c:v>609.18193999999994</c:v>
                </c:pt>
                <c:pt idx="4581">
                  <c:v>771.23473999999999</c:v>
                </c:pt>
                <c:pt idx="4582">
                  <c:v>611.16124000000002</c:v>
                </c:pt>
                <c:pt idx="4583">
                  <c:v>641.17183999999997</c:v>
                </c:pt>
                <c:pt idx="4584">
                  <c:v>641.17183999999997</c:v>
                </c:pt>
                <c:pt idx="4585">
                  <c:v>773.21403999999995</c:v>
                </c:pt>
                <c:pt idx="4586">
                  <c:v>755.20353999999998</c:v>
                </c:pt>
                <c:pt idx="4587">
                  <c:v>732.96863999999994</c:v>
                </c:pt>
                <c:pt idx="4588">
                  <c:v>317.06613999999996</c:v>
                </c:pt>
                <c:pt idx="4589">
                  <c:v>397.02294000000001</c:v>
                </c:pt>
                <c:pt idx="4590">
                  <c:v>556.93664000000001</c:v>
                </c:pt>
                <c:pt idx="4591">
                  <c:v>476.97973999999999</c:v>
                </c:pt>
                <c:pt idx="4592">
                  <c:v>556.93664000000001</c:v>
                </c:pt>
                <c:pt idx="4593">
                  <c:v>493.13463999999999</c:v>
                </c:pt>
                <c:pt idx="4594">
                  <c:v>655.18744000000004</c:v>
                </c:pt>
                <c:pt idx="4595">
                  <c:v>785.25044000000003</c:v>
                </c:pt>
                <c:pt idx="4596">
                  <c:v>785.25044000000003</c:v>
                </c:pt>
                <c:pt idx="4597">
                  <c:v>493.13463999999999</c:v>
                </c:pt>
                <c:pt idx="4598">
                  <c:v>639.19254000000001</c:v>
                </c:pt>
                <c:pt idx="4599">
                  <c:v>535.14513999999997</c:v>
                </c:pt>
                <c:pt idx="4600">
                  <c:v>637.17683999999997</c:v>
                </c:pt>
                <c:pt idx="4601">
                  <c:v>493.13463999999999</c:v>
                </c:pt>
                <c:pt idx="4602">
                  <c:v>625.17683999999997</c:v>
                </c:pt>
                <c:pt idx="4603">
                  <c:v>625.17683999999997</c:v>
                </c:pt>
                <c:pt idx="4604">
                  <c:v>757.21914000000004</c:v>
                </c:pt>
                <c:pt idx="4605">
                  <c:v>331.08184</c:v>
                </c:pt>
                <c:pt idx="4606">
                  <c:v>411.03863999999999</c:v>
                </c:pt>
                <c:pt idx="4607">
                  <c:v>493.13463999999999</c:v>
                </c:pt>
                <c:pt idx="4608">
                  <c:v>691.26023999999995</c:v>
                </c:pt>
                <c:pt idx="4609">
                  <c:v>493.13463999999999</c:v>
                </c:pt>
                <c:pt idx="4610">
                  <c:v>639.19254000000001</c:v>
                </c:pt>
                <c:pt idx="4611">
                  <c:v>639.19254000000001</c:v>
                </c:pt>
                <c:pt idx="4612">
                  <c:v>801.24533999999994</c:v>
                </c:pt>
                <c:pt idx="4613">
                  <c:v>463.12403999999998</c:v>
                </c:pt>
                <c:pt idx="4614">
                  <c:v>399.14443999999997</c:v>
                </c:pt>
                <c:pt idx="4615">
                  <c:v>399.14443999999997</c:v>
                </c:pt>
                <c:pt idx="4616">
                  <c:v>331.08184</c:v>
                </c:pt>
                <c:pt idx="4617">
                  <c:v>411.03863999999999</c:v>
                </c:pt>
                <c:pt idx="4618">
                  <c:v>490.99543999999997</c:v>
                </c:pt>
                <c:pt idx="4619">
                  <c:v>477.13973999999996</c:v>
                </c:pt>
                <c:pt idx="4620">
                  <c:v>491.15533999999997</c:v>
                </c:pt>
                <c:pt idx="4621">
                  <c:v>425.05423999999999</c:v>
                </c:pt>
                <c:pt idx="4622">
                  <c:v>345.09744000000001</c:v>
                </c:pt>
                <c:pt idx="4623">
                  <c:v>479.11894000000001</c:v>
                </c:pt>
                <c:pt idx="4624">
                  <c:v>495.11383999999998</c:v>
                </c:pt>
                <c:pt idx="4625">
                  <c:v>479.11894000000001</c:v>
                </c:pt>
                <c:pt idx="4626">
                  <c:v>625.17683999999997</c:v>
                </c:pt>
                <c:pt idx="4627">
                  <c:v>631.12994000000003</c:v>
                </c:pt>
                <c:pt idx="4628">
                  <c:v>333.06103999999999</c:v>
                </c:pt>
                <c:pt idx="4629">
                  <c:v>509.12953999999996</c:v>
                </c:pt>
                <c:pt idx="4630">
                  <c:v>347.07673999999997</c:v>
                </c:pt>
                <c:pt idx="4631">
                  <c:v>361.09233999999998</c:v>
                </c:pt>
                <c:pt idx="4632">
                  <c:v>375.10803999999996</c:v>
                </c:pt>
                <c:pt idx="4633">
                  <c:v>463.12403999999998</c:v>
                </c:pt>
                <c:pt idx="4634">
                  <c:v>447.12914000000001</c:v>
                </c:pt>
                <c:pt idx="4635">
                  <c:v>609.18193999999994</c:v>
                </c:pt>
                <c:pt idx="4636">
                  <c:v>477.13973999999996</c:v>
                </c:pt>
                <c:pt idx="4637">
                  <c:v>477.10334</c:v>
                </c:pt>
                <c:pt idx="4638">
                  <c:v>477.13973999999996</c:v>
                </c:pt>
                <c:pt idx="4639">
                  <c:v>639.19254000000001</c:v>
                </c:pt>
                <c:pt idx="4640">
                  <c:v>411.03863999999999</c:v>
                </c:pt>
                <c:pt idx="4641">
                  <c:v>367.11813999999998</c:v>
                </c:pt>
                <c:pt idx="4642">
                  <c:v>381.13383999999996</c:v>
                </c:pt>
                <c:pt idx="4643">
                  <c:v>395.14943999999997</c:v>
                </c:pt>
                <c:pt idx="4644">
                  <c:v>369.13383999999996</c:v>
                </c:pt>
                <c:pt idx="4645">
                  <c:v>369.13383999999996</c:v>
                </c:pt>
                <c:pt idx="4646">
                  <c:v>369.13383999999996</c:v>
                </c:pt>
                <c:pt idx="4647">
                  <c:v>387.14443999999997</c:v>
                </c:pt>
                <c:pt idx="4648">
                  <c:v>315.08684</c:v>
                </c:pt>
                <c:pt idx="4649">
                  <c:v>329.10253999999998</c:v>
                </c:pt>
                <c:pt idx="4650">
                  <c:v>343.11813999999998</c:v>
                </c:pt>
                <c:pt idx="4651">
                  <c:v>329.10253999999998</c:v>
                </c:pt>
                <c:pt idx="4652">
                  <c:v>301.07123999999999</c:v>
                </c:pt>
                <c:pt idx="4653">
                  <c:v>315.08684</c:v>
                </c:pt>
                <c:pt idx="4654">
                  <c:v>315.08684</c:v>
                </c:pt>
                <c:pt idx="4655">
                  <c:v>329.10253999999998</c:v>
                </c:pt>
                <c:pt idx="4656">
                  <c:v>477.13973999999996</c:v>
                </c:pt>
                <c:pt idx="4657">
                  <c:v>435.14443999999997</c:v>
                </c:pt>
                <c:pt idx="4658">
                  <c:v>381.13383999999996</c:v>
                </c:pt>
                <c:pt idx="4659">
                  <c:v>343.11813999999998</c:v>
                </c:pt>
                <c:pt idx="4660">
                  <c:v>357.13383999999996</c:v>
                </c:pt>
                <c:pt idx="4661">
                  <c:v>315.08684</c:v>
                </c:pt>
                <c:pt idx="4662">
                  <c:v>329.10253999999998</c:v>
                </c:pt>
                <c:pt idx="4663">
                  <c:v>343.11813999999998</c:v>
                </c:pt>
                <c:pt idx="4664">
                  <c:v>479.11894000000001</c:v>
                </c:pt>
                <c:pt idx="4665">
                  <c:v>479.11894000000001</c:v>
                </c:pt>
                <c:pt idx="4666">
                  <c:v>479.11894000000001</c:v>
                </c:pt>
                <c:pt idx="4667">
                  <c:v>463.12403999999998</c:v>
                </c:pt>
                <c:pt idx="4668">
                  <c:v>493.09823999999998</c:v>
                </c:pt>
                <c:pt idx="4669">
                  <c:v>449.10843999999997</c:v>
                </c:pt>
                <c:pt idx="4670">
                  <c:v>479.11894000000001</c:v>
                </c:pt>
                <c:pt idx="4671">
                  <c:v>479.11894000000001</c:v>
                </c:pt>
                <c:pt idx="4672">
                  <c:v>595.16633999999999</c:v>
                </c:pt>
                <c:pt idx="4673">
                  <c:v>493.13463999999999</c:v>
                </c:pt>
                <c:pt idx="4674">
                  <c:v>493.13463999999999</c:v>
                </c:pt>
                <c:pt idx="4675">
                  <c:v>493.13463999999999</c:v>
                </c:pt>
                <c:pt idx="4676">
                  <c:v>611.16124000000002</c:v>
                </c:pt>
                <c:pt idx="4677">
                  <c:v>641.17183999999997</c:v>
                </c:pt>
                <c:pt idx="4678">
                  <c:v>641.17183999999997</c:v>
                </c:pt>
                <c:pt idx="4679">
                  <c:v>559.07574</c:v>
                </c:pt>
                <c:pt idx="4680">
                  <c:v>383.11313999999999</c:v>
                </c:pt>
                <c:pt idx="4681">
                  <c:v>397.12873999999999</c:v>
                </c:pt>
                <c:pt idx="4682">
                  <c:v>399.14443999999997</c:v>
                </c:pt>
                <c:pt idx="4683">
                  <c:v>385.12873999999999</c:v>
                </c:pt>
                <c:pt idx="4684">
                  <c:v>453.19133999999997</c:v>
                </c:pt>
                <c:pt idx="4685">
                  <c:v>385.12873999999999</c:v>
                </c:pt>
                <c:pt idx="4686">
                  <c:v>331.08184</c:v>
                </c:pt>
                <c:pt idx="4687">
                  <c:v>331.08184</c:v>
                </c:pt>
                <c:pt idx="4688">
                  <c:v>345.09744000000001</c:v>
                </c:pt>
                <c:pt idx="4689">
                  <c:v>345.09744000000001</c:v>
                </c:pt>
                <c:pt idx="4690">
                  <c:v>359.11313999999999</c:v>
                </c:pt>
                <c:pt idx="4691">
                  <c:v>383.11313999999999</c:v>
                </c:pt>
                <c:pt idx="4692">
                  <c:v>451.17573999999996</c:v>
                </c:pt>
                <c:pt idx="4693">
                  <c:v>317.06613999999996</c:v>
                </c:pt>
                <c:pt idx="4694">
                  <c:v>331.08184</c:v>
                </c:pt>
                <c:pt idx="4695">
                  <c:v>331.08184</c:v>
                </c:pt>
                <c:pt idx="4696">
                  <c:v>343.08184</c:v>
                </c:pt>
                <c:pt idx="4697">
                  <c:v>357.09744000000001</c:v>
                </c:pt>
                <c:pt idx="4698">
                  <c:v>493.13463999999999</c:v>
                </c:pt>
                <c:pt idx="4699">
                  <c:v>493.13463999999999</c:v>
                </c:pt>
                <c:pt idx="4700">
                  <c:v>639.19254000000001</c:v>
                </c:pt>
                <c:pt idx="4701">
                  <c:v>685.19803999999999</c:v>
                </c:pt>
                <c:pt idx="4702">
                  <c:v>397.12873999999999</c:v>
                </c:pt>
                <c:pt idx="4703">
                  <c:v>411.14443999999997</c:v>
                </c:pt>
                <c:pt idx="4704">
                  <c:v>425.16003999999998</c:v>
                </c:pt>
                <c:pt idx="4705">
                  <c:v>415.13934</c:v>
                </c:pt>
                <c:pt idx="4706">
                  <c:v>415.13934</c:v>
                </c:pt>
                <c:pt idx="4707">
                  <c:v>399.14443999999997</c:v>
                </c:pt>
                <c:pt idx="4708">
                  <c:v>413.16003999999998</c:v>
                </c:pt>
                <c:pt idx="4709">
                  <c:v>413.16003999999998</c:v>
                </c:pt>
                <c:pt idx="4710">
                  <c:v>399.14443999999997</c:v>
                </c:pt>
                <c:pt idx="4711">
                  <c:v>345.09744000000001</c:v>
                </c:pt>
                <c:pt idx="4712">
                  <c:v>359.11313999999999</c:v>
                </c:pt>
                <c:pt idx="4713">
                  <c:v>359.11313999999999</c:v>
                </c:pt>
                <c:pt idx="4714">
                  <c:v>359.11313999999999</c:v>
                </c:pt>
                <c:pt idx="4715">
                  <c:v>373.12873999999999</c:v>
                </c:pt>
                <c:pt idx="4716">
                  <c:v>331.08184</c:v>
                </c:pt>
                <c:pt idx="4717">
                  <c:v>345.09744000000001</c:v>
                </c:pt>
                <c:pt idx="4718">
                  <c:v>345.09744000000001</c:v>
                </c:pt>
                <c:pt idx="4719">
                  <c:v>359.11313999999999</c:v>
                </c:pt>
                <c:pt idx="4720">
                  <c:v>477.13973999999996</c:v>
                </c:pt>
                <c:pt idx="4721">
                  <c:v>493.13463999999999</c:v>
                </c:pt>
                <c:pt idx="4722">
                  <c:v>625.17683999999997</c:v>
                </c:pt>
                <c:pt idx="4723">
                  <c:v>477.13973999999996</c:v>
                </c:pt>
                <c:pt idx="4724">
                  <c:v>399.14443999999997</c:v>
                </c:pt>
                <c:pt idx="4725">
                  <c:v>331.08184</c:v>
                </c:pt>
                <c:pt idx="4726">
                  <c:v>345.09744000000001</c:v>
                </c:pt>
                <c:pt idx="4727">
                  <c:v>359.11313999999999</c:v>
                </c:pt>
                <c:pt idx="4728">
                  <c:v>667.22384</c:v>
                </c:pt>
                <c:pt idx="4729">
                  <c:v>521.16593999999998</c:v>
                </c:pt>
                <c:pt idx="4730">
                  <c:v>411.14443999999997</c:v>
                </c:pt>
                <c:pt idx="4731">
                  <c:v>373.12873999999999</c:v>
                </c:pt>
                <c:pt idx="4732">
                  <c:v>345.09744000000001</c:v>
                </c:pt>
                <c:pt idx="4733">
                  <c:v>359.11313999999999</c:v>
                </c:pt>
                <c:pt idx="4734">
                  <c:v>359.11313999999999</c:v>
                </c:pt>
                <c:pt idx="4735">
                  <c:v>359.11313999999999</c:v>
                </c:pt>
                <c:pt idx="4736">
                  <c:v>373.12873999999999</c:v>
                </c:pt>
                <c:pt idx="4737">
                  <c:v>479.11894000000001</c:v>
                </c:pt>
                <c:pt idx="4738">
                  <c:v>465.10334</c:v>
                </c:pt>
                <c:pt idx="4739">
                  <c:v>495.11383999999998</c:v>
                </c:pt>
                <c:pt idx="4740">
                  <c:v>611.16124000000002</c:v>
                </c:pt>
                <c:pt idx="4741">
                  <c:v>347.07673999999997</c:v>
                </c:pt>
                <c:pt idx="4742">
                  <c:v>361.09233999999998</c:v>
                </c:pt>
                <c:pt idx="4743">
                  <c:v>333.06103999999999</c:v>
                </c:pt>
                <c:pt idx="4744">
                  <c:v>347.07673999999997</c:v>
                </c:pt>
                <c:pt idx="4745">
                  <c:v>361.09233999999998</c:v>
                </c:pt>
                <c:pt idx="4746">
                  <c:v>361.09233999999998</c:v>
                </c:pt>
                <c:pt idx="4747">
                  <c:v>361.09233999999998</c:v>
                </c:pt>
                <c:pt idx="4748">
                  <c:v>375.10803999999996</c:v>
                </c:pt>
                <c:pt idx="4749">
                  <c:v>479.11894000000001</c:v>
                </c:pt>
                <c:pt idx="4750">
                  <c:v>625.17683999999997</c:v>
                </c:pt>
                <c:pt idx="4751">
                  <c:v>361.09233999999998</c:v>
                </c:pt>
                <c:pt idx="4752">
                  <c:v>375.10803999999996</c:v>
                </c:pt>
                <c:pt idx="4753">
                  <c:v>347.07673999999997</c:v>
                </c:pt>
                <c:pt idx="4754">
                  <c:v>361.09233999999998</c:v>
                </c:pt>
                <c:pt idx="4755">
                  <c:v>361.09233999999998</c:v>
                </c:pt>
                <c:pt idx="4756">
                  <c:v>375.10803999999996</c:v>
                </c:pt>
                <c:pt idx="4757">
                  <c:v>375.10803999999996</c:v>
                </c:pt>
                <c:pt idx="4758">
                  <c:v>389.12363999999997</c:v>
                </c:pt>
                <c:pt idx="4759">
                  <c:v>403.13934</c:v>
                </c:pt>
                <c:pt idx="4760">
                  <c:v>389.12363999999997</c:v>
                </c:pt>
                <c:pt idx="4761">
                  <c:v>389.12363999999997</c:v>
                </c:pt>
                <c:pt idx="4762">
                  <c:v>361.09233999999998</c:v>
                </c:pt>
                <c:pt idx="4763">
                  <c:v>609.18193999999994</c:v>
                </c:pt>
                <c:pt idx="4764">
                  <c:v>353.10253999999998</c:v>
                </c:pt>
                <c:pt idx="4765">
                  <c:v>301.07123999999999</c:v>
                </c:pt>
                <c:pt idx="4766">
                  <c:v>287.05554000000001</c:v>
                </c:pt>
                <c:pt idx="4767">
                  <c:v>301.07123999999999</c:v>
                </c:pt>
                <c:pt idx="4768">
                  <c:v>315.08684</c:v>
                </c:pt>
                <c:pt idx="4769">
                  <c:v>315.08684</c:v>
                </c:pt>
                <c:pt idx="4770">
                  <c:v>315.08684</c:v>
                </c:pt>
                <c:pt idx="4771">
                  <c:v>315.08684</c:v>
                </c:pt>
                <c:pt idx="4772">
                  <c:v>315.08684</c:v>
                </c:pt>
                <c:pt idx="4773">
                  <c:v>329.10253999999998</c:v>
                </c:pt>
                <c:pt idx="4774">
                  <c:v>343.11813999999998</c:v>
                </c:pt>
                <c:pt idx="4775">
                  <c:v>327.08684</c:v>
                </c:pt>
                <c:pt idx="4776">
                  <c:v>479.11894000000001</c:v>
                </c:pt>
                <c:pt idx="4777">
                  <c:v>625.17683999999997</c:v>
                </c:pt>
                <c:pt idx="4778">
                  <c:v>493.13463999999999</c:v>
                </c:pt>
                <c:pt idx="4779">
                  <c:v>493.13463999999999</c:v>
                </c:pt>
                <c:pt idx="4780">
                  <c:v>507.15024</c:v>
                </c:pt>
                <c:pt idx="4781">
                  <c:v>465.10334</c:v>
                </c:pt>
                <c:pt idx="4782">
                  <c:v>627.15613999999994</c:v>
                </c:pt>
                <c:pt idx="4783">
                  <c:v>773.21403999999995</c:v>
                </c:pt>
                <c:pt idx="4784">
                  <c:v>789.20893999999998</c:v>
                </c:pt>
                <c:pt idx="4785">
                  <c:v>479.11894000000001</c:v>
                </c:pt>
                <c:pt idx="4786">
                  <c:v>493.13463999999999</c:v>
                </c:pt>
                <c:pt idx="4787">
                  <c:v>493.13463999999999</c:v>
                </c:pt>
                <c:pt idx="4788">
                  <c:v>507.15024</c:v>
                </c:pt>
                <c:pt idx="4789">
                  <c:v>477.10334</c:v>
                </c:pt>
                <c:pt idx="4790">
                  <c:v>521.12954000000002</c:v>
                </c:pt>
                <c:pt idx="4791">
                  <c:v>465.10334</c:v>
                </c:pt>
                <c:pt idx="4792">
                  <c:v>611.16124000000002</c:v>
                </c:pt>
                <c:pt idx="4793">
                  <c:v>479.11894000000001</c:v>
                </c:pt>
                <c:pt idx="4794">
                  <c:v>479.11894000000001</c:v>
                </c:pt>
                <c:pt idx="4795">
                  <c:v>463.12403999999998</c:v>
                </c:pt>
                <c:pt idx="4796">
                  <c:v>463.12403999999998</c:v>
                </c:pt>
                <c:pt idx="4797">
                  <c:v>493.09823999999998</c:v>
                </c:pt>
                <c:pt idx="4798">
                  <c:v>479.11894000000001</c:v>
                </c:pt>
                <c:pt idx="4799">
                  <c:v>463.12403999999998</c:v>
                </c:pt>
                <c:pt idx="4800">
                  <c:v>609.18193999999994</c:v>
                </c:pt>
                <c:pt idx="4801">
                  <c:v>609.18193999999994</c:v>
                </c:pt>
                <c:pt idx="4802">
                  <c:v>491.15533999999997</c:v>
                </c:pt>
                <c:pt idx="4803">
                  <c:v>477.13973999999996</c:v>
                </c:pt>
                <c:pt idx="4804">
                  <c:v>477.13973999999996</c:v>
                </c:pt>
                <c:pt idx="4805">
                  <c:v>493.13463999999999</c:v>
                </c:pt>
                <c:pt idx="4806">
                  <c:v>507.15024</c:v>
                </c:pt>
                <c:pt idx="4807">
                  <c:v>627.13504</c:v>
                </c:pt>
                <c:pt idx="4808">
                  <c:v>651.19254000000001</c:v>
                </c:pt>
                <c:pt idx="4809">
                  <c:v>693.20313999999996</c:v>
                </c:pt>
                <c:pt idx="4810">
                  <c:v>611.16124000000002</c:v>
                </c:pt>
                <c:pt idx="4811">
                  <c:v>625.15574000000004</c:v>
                </c:pt>
                <c:pt idx="4812">
                  <c:v>479.11894000000001</c:v>
                </c:pt>
                <c:pt idx="4813">
                  <c:v>505.17104</c:v>
                </c:pt>
                <c:pt idx="4814">
                  <c:v>505.09823999999998</c:v>
                </c:pt>
                <c:pt idx="4815">
                  <c:v>475.12403999999998</c:v>
                </c:pt>
                <c:pt idx="4816">
                  <c:v>385.12873999999999</c:v>
                </c:pt>
                <c:pt idx="4817">
                  <c:v>399.14443999999997</c:v>
                </c:pt>
                <c:pt idx="4818">
                  <c:v>417.15494000000001</c:v>
                </c:pt>
                <c:pt idx="4819">
                  <c:v>413.16003999999998</c:v>
                </c:pt>
                <c:pt idx="4820">
                  <c:v>431.17063999999999</c:v>
                </c:pt>
                <c:pt idx="4821">
                  <c:v>417.15494000000001</c:v>
                </c:pt>
                <c:pt idx="4822">
                  <c:v>431.17063999999999</c:v>
                </c:pt>
                <c:pt idx="4823">
                  <c:v>359.11313999999999</c:v>
                </c:pt>
                <c:pt idx="4824">
                  <c:v>303.05054000000001</c:v>
                </c:pt>
                <c:pt idx="4825">
                  <c:v>345.09744000000001</c:v>
                </c:pt>
                <c:pt idx="4826">
                  <c:v>317.06613999999996</c:v>
                </c:pt>
                <c:pt idx="4827">
                  <c:v>317.06613999999996</c:v>
                </c:pt>
                <c:pt idx="4828">
                  <c:v>317.06613999999996</c:v>
                </c:pt>
                <c:pt idx="4829">
                  <c:v>317.06613999999996</c:v>
                </c:pt>
                <c:pt idx="4830">
                  <c:v>317.06613999999996</c:v>
                </c:pt>
                <c:pt idx="4831">
                  <c:v>331.08184</c:v>
                </c:pt>
                <c:pt idx="4832">
                  <c:v>331.08184</c:v>
                </c:pt>
                <c:pt idx="4833">
                  <c:v>331.08184</c:v>
                </c:pt>
                <c:pt idx="4834">
                  <c:v>331.08184</c:v>
                </c:pt>
                <c:pt idx="4835">
                  <c:v>331.08184</c:v>
                </c:pt>
                <c:pt idx="4836">
                  <c:v>331.08184</c:v>
                </c:pt>
                <c:pt idx="4837">
                  <c:v>345.09744000000001</c:v>
                </c:pt>
                <c:pt idx="4838">
                  <c:v>345.09744000000001</c:v>
                </c:pt>
                <c:pt idx="4839">
                  <c:v>345.09744000000001</c:v>
                </c:pt>
                <c:pt idx="4840">
                  <c:v>345.09744000000001</c:v>
                </c:pt>
                <c:pt idx="4841">
                  <c:v>359.11313999999999</c:v>
                </c:pt>
                <c:pt idx="4842">
                  <c:v>315.05054000000001</c:v>
                </c:pt>
                <c:pt idx="4843">
                  <c:v>331.08184</c:v>
                </c:pt>
                <c:pt idx="4844">
                  <c:v>345.09744000000001</c:v>
                </c:pt>
                <c:pt idx="4845">
                  <c:v>397.02294000000001</c:v>
                </c:pt>
                <c:pt idx="4846">
                  <c:v>397.02294000000001</c:v>
                </c:pt>
                <c:pt idx="4847">
                  <c:v>411.03863999999999</c:v>
                </c:pt>
                <c:pt idx="4848">
                  <c:v>425.05423999999999</c:v>
                </c:pt>
                <c:pt idx="4849">
                  <c:v>411.03863999999999</c:v>
                </c:pt>
                <c:pt idx="4850">
                  <c:v>495.11383999999998</c:v>
                </c:pt>
                <c:pt idx="4851">
                  <c:v>641.17183999999997</c:v>
                </c:pt>
                <c:pt idx="4852">
                  <c:v>495.11383999999998</c:v>
                </c:pt>
                <c:pt idx="4853">
                  <c:v>509.12953999999996</c:v>
                </c:pt>
                <c:pt idx="4854">
                  <c:v>481.09823999999998</c:v>
                </c:pt>
                <c:pt idx="4855">
                  <c:v>643.15103999999997</c:v>
                </c:pt>
                <c:pt idx="4856">
                  <c:v>495.11383999999998</c:v>
                </c:pt>
                <c:pt idx="4857">
                  <c:v>657.16674</c:v>
                </c:pt>
                <c:pt idx="4858">
                  <c:v>641.17183999999997</c:v>
                </c:pt>
                <c:pt idx="4859">
                  <c:v>657.16674</c:v>
                </c:pt>
                <c:pt idx="4860">
                  <c:v>789.20893999999998</c:v>
                </c:pt>
                <c:pt idx="4861">
                  <c:v>495.11383999999998</c:v>
                </c:pt>
                <c:pt idx="4862">
                  <c:v>495.11383999999998</c:v>
                </c:pt>
                <c:pt idx="4863">
                  <c:v>509.12953999999996</c:v>
                </c:pt>
                <c:pt idx="4864">
                  <c:v>509.12953999999996</c:v>
                </c:pt>
                <c:pt idx="4865">
                  <c:v>671.18233999999995</c:v>
                </c:pt>
                <c:pt idx="4866">
                  <c:v>523.14513999999997</c:v>
                </c:pt>
                <c:pt idx="4867">
                  <c:v>537.12443999999994</c:v>
                </c:pt>
                <c:pt idx="4868">
                  <c:v>575.07074</c:v>
                </c:pt>
                <c:pt idx="4869">
                  <c:v>465.10334</c:v>
                </c:pt>
                <c:pt idx="4870">
                  <c:v>481.09823999999998</c:v>
                </c:pt>
                <c:pt idx="4871">
                  <c:v>495.11383999999998</c:v>
                </c:pt>
                <c:pt idx="4872">
                  <c:v>495.11383999999998</c:v>
                </c:pt>
                <c:pt idx="4873">
                  <c:v>465.10334</c:v>
                </c:pt>
                <c:pt idx="4874">
                  <c:v>479.11894000000001</c:v>
                </c:pt>
                <c:pt idx="4875">
                  <c:v>509.09314000000001</c:v>
                </c:pt>
                <c:pt idx="4876">
                  <c:v>495.11383999999998</c:v>
                </c:pt>
                <c:pt idx="4877">
                  <c:v>495.11383999999998</c:v>
                </c:pt>
                <c:pt idx="4878">
                  <c:v>495.11383999999998</c:v>
                </c:pt>
                <c:pt idx="4879">
                  <c:v>625.17683999999997</c:v>
                </c:pt>
                <c:pt idx="4880">
                  <c:v>495.11383999999998</c:v>
                </c:pt>
                <c:pt idx="4881">
                  <c:v>509.12953999999996</c:v>
                </c:pt>
                <c:pt idx="4882">
                  <c:v>523.10883999999999</c:v>
                </c:pt>
                <c:pt idx="4883">
                  <c:v>509.12953999999996</c:v>
                </c:pt>
                <c:pt idx="4884">
                  <c:v>509.12953999999996</c:v>
                </c:pt>
                <c:pt idx="4885">
                  <c:v>509.12953999999996</c:v>
                </c:pt>
                <c:pt idx="4886">
                  <c:v>671.18233999999995</c:v>
                </c:pt>
                <c:pt idx="4887">
                  <c:v>509.12953999999996</c:v>
                </c:pt>
                <c:pt idx="4888">
                  <c:v>479.11894000000001</c:v>
                </c:pt>
                <c:pt idx="4889">
                  <c:v>493.13463999999999</c:v>
                </c:pt>
                <c:pt idx="4890">
                  <c:v>509.12953999999996</c:v>
                </c:pt>
                <c:pt idx="4891">
                  <c:v>523.14513999999997</c:v>
                </c:pt>
                <c:pt idx="4892">
                  <c:v>523.14513999999997</c:v>
                </c:pt>
                <c:pt idx="4893">
                  <c:v>523.14513999999997</c:v>
                </c:pt>
                <c:pt idx="4894">
                  <c:v>507.15024</c:v>
                </c:pt>
                <c:pt idx="4895">
                  <c:v>537.12443999999994</c:v>
                </c:pt>
                <c:pt idx="4896">
                  <c:v>669.20313999999996</c:v>
                </c:pt>
                <c:pt idx="4897">
                  <c:v>523.14513999999997</c:v>
                </c:pt>
                <c:pt idx="4898">
                  <c:v>523.14513999999997</c:v>
                </c:pt>
                <c:pt idx="4899">
                  <c:v>685.19803999999999</c:v>
                </c:pt>
                <c:pt idx="4900">
                  <c:v>523.14513999999997</c:v>
                </c:pt>
                <c:pt idx="4901">
                  <c:v>523.14513999999997</c:v>
                </c:pt>
                <c:pt idx="4902">
                  <c:v>537.16084000000001</c:v>
                </c:pt>
                <c:pt idx="4903">
                  <c:v>537.16084000000001</c:v>
                </c:pt>
                <c:pt idx="4904">
                  <c:v>537.16084000000001</c:v>
                </c:pt>
                <c:pt idx="4905">
                  <c:v>697.23443999999995</c:v>
                </c:pt>
                <c:pt idx="4906">
                  <c:v>521.09313999999995</c:v>
                </c:pt>
                <c:pt idx="4907">
                  <c:v>535.10883999999999</c:v>
                </c:pt>
                <c:pt idx="4908">
                  <c:v>523.10883999999999</c:v>
                </c:pt>
                <c:pt idx="4909">
                  <c:v>667.18744000000004</c:v>
                </c:pt>
                <c:pt idx="4910">
                  <c:v>667.18744000000004</c:v>
                </c:pt>
                <c:pt idx="4911">
                  <c:v>667.18744000000004</c:v>
                </c:pt>
                <c:pt idx="4912">
                  <c:v>667.18744000000004</c:v>
                </c:pt>
                <c:pt idx="4913">
                  <c:v>709.19803999999999</c:v>
                </c:pt>
                <c:pt idx="4914">
                  <c:v>709.19803999999999</c:v>
                </c:pt>
                <c:pt idx="4915">
                  <c:v>709.19803999999999</c:v>
                </c:pt>
                <c:pt idx="4916">
                  <c:v>709.19803999999999</c:v>
                </c:pt>
                <c:pt idx="4917">
                  <c:v>751.20853999999997</c:v>
                </c:pt>
                <c:pt idx="4918">
                  <c:v>751.20853999999997</c:v>
                </c:pt>
                <c:pt idx="4919">
                  <c:v>657.14553999999998</c:v>
                </c:pt>
                <c:pt idx="4920">
                  <c:v>481.09823999999998</c:v>
                </c:pt>
                <c:pt idx="4921">
                  <c:v>551.14013999999997</c:v>
                </c:pt>
                <c:pt idx="4922">
                  <c:v>643.12994000000003</c:v>
                </c:pt>
                <c:pt idx="4923">
                  <c:v>641.15063999999995</c:v>
                </c:pt>
                <c:pt idx="4924">
                  <c:v>671.16124000000002</c:v>
                </c:pt>
                <c:pt idx="4925">
                  <c:v>565.15574000000004</c:v>
                </c:pt>
                <c:pt idx="4926">
                  <c:v>579.17143999999996</c:v>
                </c:pt>
                <c:pt idx="4927">
                  <c:v>965.25634000000002</c:v>
                </c:pt>
                <c:pt idx="4928">
                  <c:v>495.11383999999998</c:v>
                </c:pt>
                <c:pt idx="4929">
                  <c:v>495.11383999999998</c:v>
                </c:pt>
                <c:pt idx="4930">
                  <c:v>641.17183999999997</c:v>
                </c:pt>
                <c:pt idx="4931">
                  <c:v>657.16674</c:v>
                </c:pt>
                <c:pt idx="4932">
                  <c:v>833.17764</c:v>
                </c:pt>
                <c:pt idx="4933">
                  <c:v>641.17183999999997</c:v>
                </c:pt>
                <c:pt idx="4934">
                  <c:v>803.22464000000002</c:v>
                </c:pt>
                <c:pt idx="4935">
                  <c:v>509.12953999999996</c:v>
                </c:pt>
                <c:pt idx="4936">
                  <c:v>685.19803999999999</c:v>
                </c:pt>
                <c:pt idx="4937">
                  <c:v>491.11894000000001</c:v>
                </c:pt>
                <c:pt idx="4938">
                  <c:v>427.03353999999996</c:v>
                </c:pt>
                <c:pt idx="4939">
                  <c:v>397.09233999999998</c:v>
                </c:pt>
                <c:pt idx="4940">
                  <c:v>429.15494000000001</c:v>
                </c:pt>
                <c:pt idx="4941">
                  <c:v>503.22814</c:v>
                </c:pt>
                <c:pt idx="4942">
                  <c:v>375.10803999999996</c:v>
                </c:pt>
                <c:pt idx="4943">
                  <c:v>375.10803999999996</c:v>
                </c:pt>
                <c:pt idx="4944">
                  <c:v>389.12363999999997</c:v>
                </c:pt>
                <c:pt idx="4945">
                  <c:v>389.12363999999997</c:v>
                </c:pt>
                <c:pt idx="4946">
                  <c:v>361.09233999999998</c:v>
                </c:pt>
                <c:pt idx="4947">
                  <c:v>319.04543999999999</c:v>
                </c:pt>
                <c:pt idx="4948">
                  <c:v>333.06103999999999</c:v>
                </c:pt>
                <c:pt idx="4949">
                  <c:v>333.06103999999999</c:v>
                </c:pt>
                <c:pt idx="4950">
                  <c:v>333.06103999999999</c:v>
                </c:pt>
                <c:pt idx="4951">
                  <c:v>333.06103999999999</c:v>
                </c:pt>
                <c:pt idx="4952">
                  <c:v>333.06103999999999</c:v>
                </c:pt>
                <c:pt idx="4953">
                  <c:v>333.06103999999999</c:v>
                </c:pt>
                <c:pt idx="4954">
                  <c:v>347.07673999999997</c:v>
                </c:pt>
                <c:pt idx="4955">
                  <c:v>347.07673999999997</c:v>
                </c:pt>
                <c:pt idx="4956">
                  <c:v>347.07673999999997</c:v>
                </c:pt>
                <c:pt idx="4957">
                  <c:v>347.07673999999997</c:v>
                </c:pt>
                <c:pt idx="4958">
                  <c:v>347.07673999999997</c:v>
                </c:pt>
                <c:pt idx="4959">
                  <c:v>347.07673999999997</c:v>
                </c:pt>
                <c:pt idx="4960">
                  <c:v>347.07673999999997</c:v>
                </c:pt>
                <c:pt idx="4961">
                  <c:v>361.09233999999998</c:v>
                </c:pt>
                <c:pt idx="4962">
                  <c:v>361.09233999999998</c:v>
                </c:pt>
                <c:pt idx="4963">
                  <c:v>361.09233999999998</c:v>
                </c:pt>
                <c:pt idx="4964">
                  <c:v>361.09233999999998</c:v>
                </c:pt>
                <c:pt idx="4965">
                  <c:v>361.09233999999998</c:v>
                </c:pt>
                <c:pt idx="4966">
                  <c:v>361.09233999999998</c:v>
                </c:pt>
                <c:pt idx="4967">
                  <c:v>361.09233999999998</c:v>
                </c:pt>
                <c:pt idx="4968">
                  <c:v>361.09233999999998</c:v>
                </c:pt>
                <c:pt idx="4969">
                  <c:v>361.09233999999998</c:v>
                </c:pt>
                <c:pt idx="4970">
                  <c:v>375.10803999999996</c:v>
                </c:pt>
                <c:pt idx="4971">
                  <c:v>375.10803999999996</c:v>
                </c:pt>
                <c:pt idx="4972">
                  <c:v>375.10803999999996</c:v>
                </c:pt>
                <c:pt idx="4973">
                  <c:v>375.10803999999996</c:v>
                </c:pt>
                <c:pt idx="4974">
                  <c:v>375.10803999999996</c:v>
                </c:pt>
                <c:pt idx="4975">
                  <c:v>375.10803999999996</c:v>
                </c:pt>
                <c:pt idx="4976">
                  <c:v>375.10803999999996</c:v>
                </c:pt>
                <c:pt idx="4977">
                  <c:v>375.10803999999996</c:v>
                </c:pt>
                <c:pt idx="4978">
                  <c:v>375.10803999999996</c:v>
                </c:pt>
                <c:pt idx="4979">
                  <c:v>389.12363999999997</c:v>
                </c:pt>
                <c:pt idx="4980">
                  <c:v>389.12363999999997</c:v>
                </c:pt>
                <c:pt idx="4981">
                  <c:v>389.12363999999997</c:v>
                </c:pt>
                <c:pt idx="4982">
                  <c:v>403.13934</c:v>
                </c:pt>
                <c:pt idx="4983">
                  <c:v>389.12363999999997</c:v>
                </c:pt>
                <c:pt idx="4984">
                  <c:v>345.06103999999999</c:v>
                </c:pt>
                <c:pt idx="4985">
                  <c:v>359.07673999999997</c:v>
                </c:pt>
                <c:pt idx="4986">
                  <c:v>359.07673999999997</c:v>
                </c:pt>
                <c:pt idx="4987">
                  <c:v>373.09233999999998</c:v>
                </c:pt>
                <c:pt idx="4988">
                  <c:v>387.10803999999996</c:v>
                </c:pt>
                <c:pt idx="4989">
                  <c:v>371.07673999999997</c:v>
                </c:pt>
                <c:pt idx="4990">
                  <c:v>345.06103999999999</c:v>
                </c:pt>
                <c:pt idx="4991">
                  <c:v>413.01783999999998</c:v>
                </c:pt>
                <c:pt idx="4992">
                  <c:v>413.01783999999998</c:v>
                </c:pt>
                <c:pt idx="4993">
                  <c:v>413.01783999999998</c:v>
                </c:pt>
                <c:pt idx="4994">
                  <c:v>492.97474</c:v>
                </c:pt>
                <c:pt idx="4995">
                  <c:v>427.03353999999996</c:v>
                </c:pt>
                <c:pt idx="4996">
                  <c:v>427.03353999999996</c:v>
                </c:pt>
                <c:pt idx="4997">
                  <c:v>441.04913999999997</c:v>
                </c:pt>
                <c:pt idx="4998">
                  <c:v>441.04913999999997</c:v>
                </c:pt>
                <c:pt idx="4999">
                  <c:v>441.04913999999997</c:v>
                </c:pt>
                <c:pt idx="5000">
                  <c:v>441.04913999999997</c:v>
                </c:pt>
                <c:pt idx="5001">
                  <c:v>539.14013999999997</c:v>
                </c:pt>
                <c:pt idx="5002">
                  <c:v>553.15574000000004</c:v>
                </c:pt>
                <c:pt idx="5003">
                  <c:v>363.07164</c:v>
                </c:pt>
                <c:pt idx="5004">
                  <c:v>363.07164</c:v>
                </c:pt>
                <c:pt idx="5005">
                  <c:v>377.08724000000001</c:v>
                </c:pt>
                <c:pt idx="5006">
                  <c:v>401.08724000000001</c:v>
                </c:pt>
                <c:pt idx="5007">
                  <c:v>553.15574000000004</c:v>
                </c:pt>
                <c:pt idx="5008">
                  <c:v>567.17143999999996</c:v>
                </c:pt>
                <c:pt idx="5009">
                  <c:v>567.17143999999996</c:v>
                </c:pt>
                <c:pt idx="5010">
                  <c:v>525.12443999999994</c:v>
                </c:pt>
                <c:pt idx="5011">
                  <c:v>523.14513999999997</c:v>
                </c:pt>
                <c:pt idx="5012">
                  <c:v>375.10803999999996</c:v>
                </c:pt>
                <c:pt idx="5013">
                  <c:v>335.04034000000001</c:v>
                </c:pt>
                <c:pt idx="5014">
                  <c:v>377.08724000000001</c:v>
                </c:pt>
                <c:pt idx="5015">
                  <c:v>377.08724000000001</c:v>
                </c:pt>
                <c:pt idx="5016">
                  <c:v>377.08724000000001</c:v>
                </c:pt>
                <c:pt idx="5017">
                  <c:v>377.08724000000001</c:v>
                </c:pt>
                <c:pt idx="5018">
                  <c:v>391.10293999999999</c:v>
                </c:pt>
                <c:pt idx="5019">
                  <c:v>391.10293999999999</c:v>
                </c:pt>
                <c:pt idx="5020">
                  <c:v>391.10293999999999</c:v>
                </c:pt>
                <c:pt idx="5021">
                  <c:v>391.10293999999999</c:v>
                </c:pt>
                <c:pt idx="5022">
                  <c:v>405.11854</c:v>
                </c:pt>
                <c:pt idx="5023">
                  <c:v>405.11854</c:v>
                </c:pt>
                <c:pt idx="5024">
                  <c:v>405.11854</c:v>
                </c:pt>
                <c:pt idx="5025">
                  <c:v>405.11854</c:v>
                </c:pt>
                <c:pt idx="5026">
                  <c:v>405.11854</c:v>
                </c:pt>
                <c:pt idx="5027">
                  <c:v>405.11854</c:v>
                </c:pt>
                <c:pt idx="5028">
                  <c:v>433.14983999999998</c:v>
                </c:pt>
                <c:pt idx="5029">
                  <c:v>419.13423999999998</c:v>
                </c:pt>
                <c:pt idx="5030">
                  <c:v>569.16593999999998</c:v>
                </c:pt>
                <c:pt idx="5031">
                  <c:v>317.06613999999996</c:v>
                </c:pt>
                <c:pt idx="5032">
                  <c:v>345.09744000000001</c:v>
                </c:pt>
                <c:pt idx="5033">
                  <c:v>359.11313999999999</c:v>
                </c:pt>
                <c:pt idx="5034">
                  <c:v>361.09233999999998</c:v>
                </c:pt>
                <c:pt idx="5035">
                  <c:v>361.09233999999998</c:v>
                </c:pt>
                <c:pt idx="5036">
                  <c:v>361.09233999999998</c:v>
                </c:pt>
                <c:pt idx="5037">
                  <c:v>375.10803999999996</c:v>
                </c:pt>
                <c:pt idx="5038">
                  <c:v>359.07673999999997</c:v>
                </c:pt>
                <c:pt idx="5039">
                  <c:v>379.05843999999996</c:v>
                </c:pt>
                <c:pt idx="5040">
                  <c:v>385.12873999999999</c:v>
                </c:pt>
                <c:pt idx="5041">
                  <c:v>383.11313999999999</c:v>
                </c:pt>
                <c:pt idx="5042">
                  <c:v>383.11313999999999</c:v>
                </c:pt>
                <c:pt idx="5043">
                  <c:v>399.14443999999997</c:v>
                </c:pt>
                <c:pt idx="5044">
                  <c:v>355.11813999999998</c:v>
                </c:pt>
                <c:pt idx="5045">
                  <c:v>383.11313999999999</c:v>
                </c:pt>
                <c:pt idx="5046">
                  <c:v>301.07123999999999</c:v>
                </c:pt>
                <c:pt idx="5047">
                  <c:v>315.08684</c:v>
                </c:pt>
                <c:pt idx="5048">
                  <c:v>315.08684</c:v>
                </c:pt>
                <c:pt idx="5049">
                  <c:v>315.08684</c:v>
                </c:pt>
                <c:pt idx="5050">
                  <c:v>329.10253999999998</c:v>
                </c:pt>
                <c:pt idx="5051">
                  <c:v>403.10293999999999</c:v>
                </c:pt>
                <c:pt idx="5052">
                  <c:v>287.05554000000001</c:v>
                </c:pt>
                <c:pt idx="5053">
                  <c:v>301.07123999999999</c:v>
                </c:pt>
                <c:pt idx="5054">
                  <c:v>301.07123999999999</c:v>
                </c:pt>
                <c:pt idx="5055">
                  <c:v>301.07123999999999</c:v>
                </c:pt>
                <c:pt idx="5056">
                  <c:v>315.08684</c:v>
                </c:pt>
                <c:pt idx="5057">
                  <c:v>315.08684</c:v>
                </c:pt>
                <c:pt idx="5058">
                  <c:v>315.08684</c:v>
                </c:pt>
                <c:pt idx="5059">
                  <c:v>329.10253999999998</c:v>
                </c:pt>
                <c:pt idx="5060">
                  <c:v>329.10253999999998</c:v>
                </c:pt>
                <c:pt idx="5061">
                  <c:v>329.10253999999998</c:v>
                </c:pt>
                <c:pt idx="5062">
                  <c:v>343.11813999999998</c:v>
                </c:pt>
                <c:pt idx="5063">
                  <c:v>343.08184</c:v>
                </c:pt>
                <c:pt idx="5064">
                  <c:v>371.11313999999999</c:v>
                </c:pt>
                <c:pt idx="5065">
                  <c:v>357.09744000000001</c:v>
                </c:pt>
                <c:pt idx="5066">
                  <c:v>385.12873999999999</c:v>
                </c:pt>
                <c:pt idx="5067">
                  <c:v>479.11894000000001</c:v>
                </c:pt>
                <c:pt idx="5068">
                  <c:v>465.10334</c:v>
                </c:pt>
                <c:pt idx="5069">
                  <c:v>597.14553999999998</c:v>
                </c:pt>
                <c:pt idx="5070">
                  <c:v>789.20893999999998</c:v>
                </c:pt>
                <c:pt idx="5071">
                  <c:v>479.11894000000001</c:v>
                </c:pt>
                <c:pt idx="5072">
                  <c:v>641.17183999999997</c:v>
                </c:pt>
                <c:pt idx="5073">
                  <c:v>625.17683999999997</c:v>
                </c:pt>
                <c:pt idx="5074">
                  <c:v>625.17683999999997</c:v>
                </c:pt>
                <c:pt idx="5075">
                  <c:v>641.17183999999997</c:v>
                </c:pt>
                <c:pt idx="5076">
                  <c:v>625.17683999999997</c:v>
                </c:pt>
                <c:pt idx="5077">
                  <c:v>787.22973999999999</c:v>
                </c:pt>
                <c:pt idx="5078">
                  <c:v>787.22973999999999</c:v>
                </c:pt>
                <c:pt idx="5079">
                  <c:v>435.09273999999999</c:v>
                </c:pt>
                <c:pt idx="5080">
                  <c:v>465.10334</c:v>
                </c:pt>
                <c:pt idx="5081">
                  <c:v>449.10843999999997</c:v>
                </c:pt>
                <c:pt idx="5082">
                  <c:v>435.09273999999999</c:v>
                </c:pt>
                <c:pt idx="5083">
                  <c:v>435.09273999999999</c:v>
                </c:pt>
                <c:pt idx="5084">
                  <c:v>465.10334</c:v>
                </c:pt>
                <c:pt idx="5085">
                  <c:v>449.10843999999997</c:v>
                </c:pt>
                <c:pt idx="5086">
                  <c:v>479.08253999999999</c:v>
                </c:pt>
                <c:pt idx="5087">
                  <c:v>465.10334</c:v>
                </c:pt>
                <c:pt idx="5088">
                  <c:v>641.13544000000002</c:v>
                </c:pt>
                <c:pt idx="5089">
                  <c:v>611.16124000000002</c:v>
                </c:pt>
                <c:pt idx="5090">
                  <c:v>611.16124000000002</c:v>
                </c:pt>
                <c:pt idx="5091">
                  <c:v>627.15613999999994</c:v>
                </c:pt>
                <c:pt idx="5092">
                  <c:v>611.16124000000002</c:v>
                </c:pt>
                <c:pt idx="5093">
                  <c:v>567.13504</c:v>
                </c:pt>
                <c:pt idx="5094">
                  <c:v>567.13504</c:v>
                </c:pt>
                <c:pt idx="5095">
                  <c:v>479.11894000000001</c:v>
                </c:pt>
                <c:pt idx="5096">
                  <c:v>625.17683999999997</c:v>
                </c:pt>
                <c:pt idx="5097">
                  <c:v>493.13463999999999</c:v>
                </c:pt>
                <c:pt idx="5098">
                  <c:v>639.15613999999994</c:v>
                </c:pt>
                <c:pt idx="5099">
                  <c:v>477.10334</c:v>
                </c:pt>
                <c:pt idx="5100">
                  <c:v>477.10334</c:v>
                </c:pt>
                <c:pt idx="5101">
                  <c:v>519.11383999999998</c:v>
                </c:pt>
                <c:pt idx="5102">
                  <c:v>561.12443999999994</c:v>
                </c:pt>
                <c:pt idx="5103">
                  <c:v>465.10334</c:v>
                </c:pt>
                <c:pt idx="5104">
                  <c:v>611.16124000000002</c:v>
                </c:pt>
                <c:pt idx="5105">
                  <c:v>641.17183999999997</c:v>
                </c:pt>
                <c:pt idx="5106">
                  <c:v>655.16633999999999</c:v>
                </c:pt>
                <c:pt idx="5107">
                  <c:v>385.12873999999999</c:v>
                </c:pt>
                <c:pt idx="5108">
                  <c:v>399.14443999999997</c:v>
                </c:pt>
                <c:pt idx="5109">
                  <c:v>453.19133999999997</c:v>
                </c:pt>
                <c:pt idx="5110">
                  <c:v>399.14443999999997</c:v>
                </c:pt>
                <c:pt idx="5111">
                  <c:v>345.09744000000001</c:v>
                </c:pt>
                <c:pt idx="5112">
                  <c:v>359.11313999999999</c:v>
                </c:pt>
                <c:pt idx="5113">
                  <c:v>303.05054000000001</c:v>
                </c:pt>
                <c:pt idx="5114">
                  <c:v>317.06613999999996</c:v>
                </c:pt>
                <c:pt idx="5115">
                  <c:v>345.09744000000001</c:v>
                </c:pt>
                <c:pt idx="5116">
                  <c:v>317.06613999999996</c:v>
                </c:pt>
                <c:pt idx="5117">
                  <c:v>317.06613999999996</c:v>
                </c:pt>
                <c:pt idx="5118">
                  <c:v>317.06613999999996</c:v>
                </c:pt>
                <c:pt idx="5119">
                  <c:v>331.08184</c:v>
                </c:pt>
                <c:pt idx="5120">
                  <c:v>331.08184</c:v>
                </c:pt>
                <c:pt idx="5121">
                  <c:v>331.08184</c:v>
                </c:pt>
                <c:pt idx="5122">
                  <c:v>331.08184</c:v>
                </c:pt>
                <c:pt idx="5123">
                  <c:v>331.08184</c:v>
                </c:pt>
                <c:pt idx="5124">
                  <c:v>345.09744000000001</c:v>
                </c:pt>
                <c:pt idx="5125">
                  <c:v>345.09744000000001</c:v>
                </c:pt>
                <c:pt idx="5126">
                  <c:v>345.09744000000001</c:v>
                </c:pt>
                <c:pt idx="5127">
                  <c:v>359.11313999999999</c:v>
                </c:pt>
                <c:pt idx="5128">
                  <c:v>373.12873999999999</c:v>
                </c:pt>
                <c:pt idx="5129">
                  <c:v>345.06103999999999</c:v>
                </c:pt>
                <c:pt idx="5130">
                  <c:v>373.09233999999998</c:v>
                </c:pt>
                <c:pt idx="5131">
                  <c:v>359.07673999999997</c:v>
                </c:pt>
                <c:pt idx="5132">
                  <c:v>387.10803999999996</c:v>
                </c:pt>
                <c:pt idx="5133">
                  <c:v>373.09233999999998</c:v>
                </c:pt>
                <c:pt idx="5134">
                  <c:v>401.12363999999997</c:v>
                </c:pt>
                <c:pt idx="5135">
                  <c:v>331.08184</c:v>
                </c:pt>
                <c:pt idx="5136">
                  <c:v>457.11354</c:v>
                </c:pt>
                <c:pt idx="5137">
                  <c:v>429.11854</c:v>
                </c:pt>
                <c:pt idx="5138">
                  <c:v>481.09823999999998</c:v>
                </c:pt>
                <c:pt idx="5139">
                  <c:v>495.11383999999998</c:v>
                </c:pt>
                <c:pt idx="5140">
                  <c:v>657.16674</c:v>
                </c:pt>
                <c:pt idx="5141">
                  <c:v>495.11383999999998</c:v>
                </c:pt>
                <c:pt idx="5142">
                  <c:v>641.17183999999997</c:v>
                </c:pt>
                <c:pt idx="5143">
                  <c:v>509.12953999999996</c:v>
                </c:pt>
                <c:pt idx="5144">
                  <c:v>481.09823999999998</c:v>
                </c:pt>
                <c:pt idx="5145">
                  <c:v>627.15613999999994</c:v>
                </c:pt>
                <c:pt idx="5146">
                  <c:v>805.20384000000001</c:v>
                </c:pt>
                <c:pt idx="5147">
                  <c:v>495.11383999999998</c:v>
                </c:pt>
                <c:pt idx="5148">
                  <c:v>641.17183999999997</c:v>
                </c:pt>
                <c:pt idx="5149">
                  <c:v>495.11383999999998</c:v>
                </c:pt>
                <c:pt idx="5150">
                  <c:v>657.16674</c:v>
                </c:pt>
                <c:pt idx="5151">
                  <c:v>641.17183999999997</c:v>
                </c:pt>
                <c:pt idx="5152">
                  <c:v>509.12953999999996</c:v>
                </c:pt>
                <c:pt idx="5153">
                  <c:v>509.12953999999996</c:v>
                </c:pt>
                <c:pt idx="5154">
                  <c:v>671.18233999999995</c:v>
                </c:pt>
                <c:pt idx="5155">
                  <c:v>655.18744000000004</c:v>
                </c:pt>
                <c:pt idx="5156">
                  <c:v>671.18233999999995</c:v>
                </c:pt>
                <c:pt idx="5157">
                  <c:v>497.09314000000001</c:v>
                </c:pt>
                <c:pt idx="5158">
                  <c:v>465.10334</c:v>
                </c:pt>
                <c:pt idx="5159">
                  <c:v>495.07754</c:v>
                </c:pt>
                <c:pt idx="5160">
                  <c:v>481.09823999999998</c:v>
                </c:pt>
                <c:pt idx="5161">
                  <c:v>465.10334</c:v>
                </c:pt>
                <c:pt idx="5162">
                  <c:v>481.09823999999998</c:v>
                </c:pt>
                <c:pt idx="5163">
                  <c:v>495.07754</c:v>
                </c:pt>
                <c:pt idx="5164">
                  <c:v>657.13033999999993</c:v>
                </c:pt>
                <c:pt idx="5165">
                  <c:v>627.15613999999994</c:v>
                </c:pt>
                <c:pt idx="5166">
                  <c:v>627.15613999999994</c:v>
                </c:pt>
                <c:pt idx="5167">
                  <c:v>479.11894000000001</c:v>
                </c:pt>
                <c:pt idx="5168">
                  <c:v>465.10334</c:v>
                </c:pt>
                <c:pt idx="5169">
                  <c:v>495.11383999999998</c:v>
                </c:pt>
                <c:pt idx="5170">
                  <c:v>641.17183999999997</c:v>
                </c:pt>
                <c:pt idx="5171">
                  <c:v>509.12953999999996</c:v>
                </c:pt>
                <c:pt idx="5172">
                  <c:v>509.12953999999996</c:v>
                </c:pt>
                <c:pt idx="5173">
                  <c:v>493.13463999999999</c:v>
                </c:pt>
                <c:pt idx="5174">
                  <c:v>509.12953999999996</c:v>
                </c:pt>
                <c:pt idx="5175">
                  <c:v>655.18744000000004</c:v>
                </c:pt>
                <c:pt idx="5176">
                  <c:v>521.12954000000002</c:v>
                </c:pt>
                <c:pt idx="5177">
                  <c:v>537.12443999999994</c:v>
                </c:pt>
                <c:pt idx="5178">
                  <c:v>683.18233999999995</c:v>
                </c:pt>
                <c:pt idx="5179">
                  <c:v>551.14013999999997</c:v>
                </c:pt>
                <c:pt idx="5180">
                  <c:v>697.19803999999999</c:v>
                </c:pt>
                <c:pt idx="5181">
                  <c:v>611.16124000000002</c:v>
                </c:pt>
                <c:pt idx="5182">
                  <c:v>509.12953999999996</c:v>
                </c:pt>
                <c:pt idx="5183">
                  <c:v>817.24023999999997</c:v>
                </c:pt>
                <c:pt idx="5184">
                  <c:v>561.05503999999996</c:v>
                </c:pt>
                <c:pt idx="5185">
                  <c:v>575.03434000000004</c:v>
                </c:pt>
                <c:pt idx="5186">
                  <c:v>443.13423999999998</c:v>
                </c:pt>
                <c:pt idx="5187">
                  <c:v>429.15494000000001</c:v>
                </c:pt>
                <c:pt idx="5188">
                  <c:v>443.17063999999999</c:v>
                </c:pt>
                <c:pt idx="5189">
                  <c:v>457.18624</c:v>
                </c:pt>
                <c:pt idx="5190">
                  <c:v>429.15494000000001</c:v>
                </c:pt>
                <c:pt idx="5191">
                  <c:v>427.13934</c:v>
                </c:pt>
                <c:pt idx="5192">
                  <c:v>441.15494000000001</c:v>
                </c:pt>
                <c:pt idx="5193">
                  <c:v>415.13934</c:v>
                </c:pt>
                <c:pt idx="5194">
                  <c:v>415.13934</c:v>
                </c:pt>
                <c:pt idx="5195">
                  <c:v>319.04543999999999</c:v>
                </c:pt>
                <c:pt idx="5196">
                  <c:v>333.06103999999999</c:v>
                </c:pt>
                <c:pt idx="5197">
                  <c:v>333.06103999999999</c:v>
                </c:pt>
                <c:pt idx="5198">
                  <c:v>333.06103999999999</c:v>
                </c:pt>
                <c:pt idx="5199">
                  <c:v>333.06103999999999</c:v>
                </c:pt>
                <c:pt idx="5200">
                  <c:v>347.07673999999997</c:v>
                </c:pt>
                <c:pt idx="5201">
                  <c:v>347.07673999999997</c:v>
                </c:pt>
                <c:pt idx="5202">
                  <c:v>347.07673999999997</c:v>
                </c:pt>
                <c:pt idx="5203">
                  <c:v>347.07673999999997</c:v>
                </c:pt>
                <c:pt idx="5204">
                  <c:v>347.07673999999997</c:v>
                </c:pt>
                <c:pt idx="5205">
                  <c:v>347.07673999999997</c:v>
                </c:pt>
                <c:pt idx="5206">
                  <c:v>347.07673999999997</c:v>
                </c:pt>
                <c:pt idx="5207">
                  <c:v>361.09233999999998</c:v>
                </c:pt>
                <c:pt idx="5208">
                  <c:v>361.09233999999998</c:v>
                </c:pt>
                <c:pt idx="5209">
                  <c:v>361.09233999999998</c:v>
                </c:pt>
                <c:pt idx="5210">
                  <c:v>361.09233999999998</c:v>
                </c:pt>
                <c:pt idx="5211">
                  <c:v>375.10803999999996</c:v>
                </c:pt>
                <c:pt idx="5212">
                  <c:v>375.10803999999996</c:v>
                </c:pt>
                <c:pt idx="5213">
                  <c:v>375.10803999999996</c:v>
                </c:pt>
                <c:pt idx="5214">
                  <c:v>375.10803999999996</c:v>
                </c:pt>
                <c:pt idx="5215">
                  <c:v>375.10803999999996</c:v>
                </c:pt>
                <c:pt idx="5216">
                  <c:v>389.12363999999997</c:v>
                </c:pt>
                <c:pt idx="5217">
                  <c:v>389.12363999999997</c:v>
                </c:pt>
                <c:pt idx="5218">
                  <c:v>389.12363999999997</c:v>
                </c:pt>
                <c:pt idx="5219">
                  <c:v>403.13934</c:v>
                </c:pt>
                <c:pt idx="5220">
                  <c:v>375.07164</c:v>
                </c:pt>
                <c:pt idx="5221">
                  <c:v>389.08724000000001</c:v>
                </c:pt>
                <c:pt idx="5222">
                  <c:v>417.11854</c:v>
                </c:pt>
                <c:pt idx="5223">
                  <c:v>403.10293999999999</c:v>
                </c:pt>
                <c:pt idx="5224">
                  <c:v>345.06103999999999</c:v>
                </c:pt>
                <c:pt idx="5225">
                  <c:v>373.09233999999998</c:v>
                </c:pt>
                <c:pt idx="5226">
                  <c:v>373.09233999999998</c:v>
                </c:pt>
                <c:pt idx="5227">
                  <c:v>387.10803999999996</c:v>
                </c:pt>
                <c:pt idx="5228">
                  <c:v>347.07673999999997</c:v>
                </c:pt>
                <c:pt idx="5229">
                  <c:v>347.07673999999997</c:v>
                </c:pt>
                <c:pt idx="5230">
                  <c:v>359.07673999999997</c:v>
                </c:pt>
                <c:pt idx="5231">
                  <c:v>399.00223999999997</c:v>
                </c:pt>
                <c:pt idx="5232">
                  <c:v>506.99034</c:v>
                </c:pt>
                <c:pt idx="5233">
                  <c:v>495.11383999999998</c:v>
                </c:pt>
                <c:pt idx="5234">
                  <c:v>509.12953999999996</c:v>
                </c:pt>
                <c:pt idx="5235">
                  <c:v>523.14513999999997</c:v>
                </c:pt>
                <c:pt idx="5236">
                  <c:v>335.04034000000001</c:v>
                </c:pt>
                <c:pt idx="5237">
                  <c:v>377.08724000000001</c:v>
                </c:pt>
                <c:pt idx="5238">
                  <c:v>377.08724000000001</c:v>
                </c:pt>
                <c:pt idx="5239">
                  <c:v>391.10293999999999</c:v>
                </c:pt>
                <c:pt idx="5240">
                  <c:v>391.10293999999999</c:v>
                </c:pt>
                <c:pt idx="5241">
                  <c:v>405.11854</c:v>
                </c:pt>
                <c:pt idx="5242">
                  <c:v>433.14983999999998</c:v>
                </c:pt>
                <c:pt idx="5243">
                  <c:v>363.07164</c:v>
                </c:pt>
                <c:pt idx="5244">
                  <c:v>419.13423999999998</c:v>
                </c:pt>
                <c:pt idx="5245">
                  <c:v>419.13423999999998</c:v>
                </c:pt>
                <c:pt idx="5246">
                  <c:v>685.19803999999999</c:v>
                </c:pt>
                <c:pt idx="5247">
                  <c:v>361.09233999999998</c:v>
                </c:pt>
                <c:pt idx="5248">
                  <c:v>375.10803999999996</c:v>
                </c:pt>
                <c:pt idx="5249">
                  <c:v>389.12363999999997</c:v>
                </c:pt>
                <c:pt idx="5250">
                  <c:v>405.11854</c:v>
                </c:pt>
                <c:pt idx="5251">
                  <c:v>377.08724000000001</c:v>
                </c:pt>
                <c:pt idx="5252">
                  <c:v>391.10293999999999</c:v>
                </c:pt>
                <c:pt idx="5253">
                  <c:v>447.12914000000001</c:v>
                </c:pt>
                <c:pt idx="5254">
                  <c:v>419.13423999999998</c:v>
                </c:pt>
                <c:pt idx="5255">
                  <c:v>413.12363999999997</c:v>
                </c:pt>
                <c:pt idx="5256">
                  <c:v>331.08184</c:v>
                </c:pt>
                <c:pt idx="5257">
                  <c:v>345.09744000000001</c:v>
                </c:pt>
                <c:pt idx="5258">
                  <c:v>345.09744000000001</c:v>
                </c:pt>
                <c:pt idx="5259">
                  <c:v>345.09744000000001</c:v>
                </c:pt>
                <c:pt idx="5260">
                  <c:v>359.11313999999999</c:v>
                </c:pt>
                <c:pt idx="5261">
                  <c:v>373.12873999999999</c:v>
                </c:pt>
                <c:pt idx="5262">
                  <c:v>389.12363999999997</c:v>
                </c:pt>
                <c:pt idx="5263">
                  <c:v>331.08184</c:v>
                </c:pt>
                <c:pt idx="5264">
                  <c:v>627.15613999999994</c:v>
                </c:pt>
                <c:pt idx="5265">
                  <c:v>683.21874000000003</c:v>
                </c:pt>
                <c:pt idx="5266">
                  <c:v>699.21363999999994</c:v>
                </c:pt>
                <c:pt idx="5267">
                  <c:v>685.19803999999999</c:v>
                </c:pt>
                <c:pt idx="5268">
                  <c:v>445.14983999999998</c:v>
                </c:pt>
                <c:pt idx="5269">
                  <c:v>445.14983999999998</c:v>
                </c:pt>
                <c:pt idx="5270">
                  <c:v>443.13423999999998</c:v>
                </c:pt>
                <c:pt idx="5271">
                  <c:v>347.07673999999997</c:v>
                </c:pt>
                <c:pt idx="5272">
                  <c:v>361.09233999999998</c:v>
                </c:pt>
                <c:pt idx="5273">
                  <c:v>361.09233999999998</c:v>
                </c:pt>
                <c:pt idx="5274">
                  <c:v>361.09233999999998</c:v>
                </c:pt>
                <c:pt idx="5275">
                  <c:v>375.10803999999996</c:v>
                </c:pt>
                <c:pt idx="5276">
                  <c:v>375.10803999999996</c:v>
                </c:pt>
                <c:pt idx="5277">
                  <c:v>375.10803999999996</c:v>
                </c:pt>
                <c:pt idx="5278">
                  <c:v>389.12363999999997</c:v>
                </c:pt>
                <c:pt idx="5279">
                  <c:v>403.13934</c:v>
                </c:pt>
                <c:pt idx="5280">
                  <c:v>375.10803999999996</c:v>
                </c:pt>
                <c:pt idx="5281">
                  <c:v>401.12363999999997</c:v>
                </c:pt>
                <c:pt idx="5282">
                  <c:v>671.18233999999995</c:v>
                </c:pt>
                <c:pt idx="5283">
                  <c:v>833.23514</c:v>
                </c:pt>
                <c:pt idx="5284">
                  <c:v>539.14013999999997</c:v>
                </c:pt>
                <c:pt idx="5285">
                  <c:v>685.19803999999999</c:v>
                </c:pt>
                <c:pt idx="5286">
                  <c:v>539.14013999999997</c:v>
                </c:pt>
                <c:pt idx="5287">
                  <c:v>495.11383999999998</c:v>
                </c:pt>
                <c:pt idx="5288">
                  <c:v>803.22464000000002</c:v>
                </c:pt>
                <c:pt idx="5289">
                  <c:v>523.14513999999997</c:v>
                </c:pt>
                <c:pt idx="5290">
                  <c:v>471.16553999999996</c:v>
                </c:pt>
                <c:pt idx="5291">
                  <c:v>335.04034000000001</c:v>
                </c:pt>
                <c:pt idx="5292">
                  <c:v>363.07164</c:v>
                </c:pt>
                <c:pt idx="5293">
                  <c:v>363.07164</c:v>
                </c:pt>
                <c:pt idx="5294">
                  <c:v>377.08724000000001</c:v>
                </c:pt>
                <c:pt idx="5295">
                  <c:v>377.08724000000001</c:v>
                </c:pt>
                <c:pt idx="5296">
                  <c:v>377.08724000000001</c:v>
                </c:pt>
                <c:pt idx="5297">
                  <c:v>377.08724000000001</c:v>
                </c:pt>
                <c:pt idx="5298">
                  <c:v>391.10293999999999</c:v>
                </c:pt>
                <c:pt idx="5299">
                  <c:v>391.10293999999999</c:v>
                </c:pt>
                <c:pt idx="5300">
                  <c:v>391.10293999999999</c:v>
                </c:pt>
                <c:pt idx="5301">
                  <c:v>391.10293999999999</c:v>
                </c:pt>
                <c:pt idx="5302">
                  <c:v>391.10293999999999</c:v>
                </c:pt>
                <c:pt idx="5303">
                  <c:v>391.10293999999999</c:v>
                </c:pt>
                <c:pt idx="5304">
                  <c:v>405.11854</c:v>
                </c:pt>
                <c:pt idx="5305">
                  <c:v>405.11854</c:v>
                </c:pt>
                <c:pt idx="5306">
                  <c:v>405.11854</c:v>
                </c:pt>
                <c:pt idx="5307">
                  <c:v>419.13423999999998</c:v>
                </c:pt>
                <c:pt idx="5308">
                  <c:v>419.13423999999998</c:v>
                </c:pt>
                <c:pt idx="5309">
                  <c:v>433.14983999999998</c:v>
                </c:pt>
                <c:pt idx="5310">
                  <c:v>417.11854</c:v>
                </c:pt>
                <c:pt idx="5311">
                  <c:v>375.07164</c:v>
                </c:pt>
                <c:pt idx="5312">
                  <c:v>389.08724000000001</c:v>
                </c:pt>
                <c:pt idx="5313">
                  <c:v>403.10293999999999</c:v>
                </c:pt>
                <c:pt idx="5314">
                  <c:v>417.11854</c:v>
                </c:pt>
                <c:pt idx="5315">
                  <c:v>401.08724000000001</c:v>
                </c:pt>
                <c:pt idx="5316">
                  <c:v>391.10293999999999</c:v>
                </c:pt>
                <c:pt idx="5317">
                  <c:v>405.11854</c:v>
                </c:pt>
                <c:pt idx="5318">
                  <c:v>419.13423999999998</c:v>
                </c:pt>
                <c:pt idx="5319">
                  <c:v>403.10293999999999</c:v>
                </c:pt>
                <c:pt idx="5320">
                  <c:v>569.15063999999995</c:v>
                </c:pt>
                <c:pt idx="5321">
                  <c:v>393.08213999999998</c:v>
                </c:pt>
                <c:pt idx="5322">
                  <c:v>407.09783999999996</c:v>
                </c:pt>
                <c:pt idx="5323">
                  <c:v>407.09783999999996</c:v>
                </c:pt>
                <c:pt idx="5324">
                  <c:v>407.09783999999996</c:v>
                </c:pt>
                <c:pt idx="5325">
                  <c:v>421.11354</c:v>
                </c:pt>
                <c:pt idx="5326">
                  <c:v>421.11354</c:v>
                </c:pt>
                <c:pt idx="5327">
                  <c:v>421.11354</c:v>
                </c:pt>
                <c:pt idx="5328">
                  <c:v>421.11354</c:v>
                </c:pt>
                <c:pt idx="5329">
                  <c:v>435.12914000000001</c:v>
                </c:pt>
                <c:pt idx="5330">
                  <c:v>435.12914000000001</c:v>
                </c:pt>
                <c:pt idx="5331">
                  <c:v>435.12914000000001</c:v>
                </c:pt>
                <c:pt idx="5332">
                  <c:v>449.14483999999999</c:v>
                </c:pt>
                <c:pt idx="5333">
                  <c:v>449.14483999999999</c:v>
                </c:pt>
                <c:pt idx="5334">
                  <c:v>463.16043999999999</c:v>
                </c:pt>
                <c:pt idx="5335">
                  <c:v>419.09783999999996</c:v>
                </c:pt>
                <c:pt idx="5336">
                  <c:v>433.11354</c:v>
                </c:pt>
                <c:pt idx="5337">
                  <c:v>431.09783999999996</c:v>
                </c:pt>
                <c:pt idx="5338">
                  <c:v>391.10293999999999</c:v>
                </c:pt>
                <c:pt idx="5339">
                  <c:v>405.11854</c:v>
                </c:pt>
                <c:pt idx="5340">
                  <c:v>405.11854</c:v>
                </c:pt>
                <c:pt idx="5341">
                  <c:v>419.13423999999998</c:v>
                </c:pt>
                <c:pt idx="5342">
                  <c:v>407.09783999999996</c:v>
                </c:pt>
                <c:pt idx="5343">
                  <c:v>407.09783999999996</c:v>
                </c:pt>
                <c:pt idx="5344">
                  <c:v>407.09783999999996</c:v>
                </c:pt>
                <c:pt idx="5345">
                  <c:v>421.11354</c:v>
                </c:pt>
                <c:pt idx="5346">
                  <c:v>421.11354</c:v>
                </c:pt>
                <c:pt idx="5347">
                  <c:v>421.11354</c:v>
                </c:pt>
                <c:pt idx="5348">
                  <c:v>435.12914000000001</c:v>
                </c:pt>
                <c:pt idx="5349">
                  <c:v>435.12914000000001</c:v>
                </c:pt>
                <c:pt idx="5350">
                  <c:v>463.16043999999999</c:v>
                </c:pt>
                <c:pt idx="5351">
                  <c:v>315.05054000000001</c:v>
                </c:pt>
                <c:pt idx="5352">
                  <c:v>345.06103999999999</c:v>
                </c:pt>
                <c:pt idx="5353">
                  <c:v>359.04034000000001</c:v>
                </c:pt>
                <c:pt idx="5354">
                  <c:v>315.05054000000001</c:v>
                </c:pt>
                <c:pt idx="5355">
                  <c:v>299.05554000000001</c:v>
                </c:pt>
                <c:pt idx="5356">
                  <c:v>299.05554000000001</c:v>
                </c:pt>
                <c:pt idx="5357">
                  <c:v>341.06613999999996</c:v>
                </c:pt>
                <c:pt idx="5358">
                  <c:v>371.07673999999997</c:v>
                </c:pt>
                <c:pt idx="5359">
                  <c:v>281.08143999999999</c:v>
                </c:pt>
                <c:pt idx="5360">
                  <c:v>317.06613999999996</c:v>
                </c:pt>
                <c:pt idx="5361">
                  <c:v>455.24333999999999</c:v>
                </c:pt>
                <c:pt idx="5362">
                  <c:v>313.10764</c:v>
                </c:pt>
                <c:pt idx="5363">
                  <c:v>349.10764</c:v>
                </c:pt>
                <c:pt idx="5364">
                  <c:v>437.16003999999998</c:v>
                </c:pt>
                <c:pt idx="5365">
                  <c:v>437.16003999999998</c:v>
                </c:pt>
                <c:pt idx="5366">
                  <c:v>407.18583999999998</c:v>
                </c:pt>
                <c:pt idx="5367">
                  <c:v>265.08643999999998</c:v>
                </c:pt>
                <c:pt idx="5368">
                  <c:v>279.10213999999996</c:v>
                </c:pt>
                <c:pt idx="5369">
                  <c:v>293.11773999999997</c:v>
                </c:pt>
                <c:pt idx="5370">
                  <c:v>325.14403999999996</c:v>
                </c:pt>
                <c:pt idx="5371">
                  <c:v>325.14403999999996</c:v>
                </c:pt>
                <c:pt idx="5372">
                  <c:v>309.14904000000001</c:v>
                </c:pt>
                <c:pt idx="5373">
                  <c:v>309.14904000000001</c:v>
                </c:pt>
                <c:pt idx="5374">
                  <c:v>323.16473999999999</c:v>
                </c:pt>
                <c:pt idx="5375">
                  <c:v>377.21163999999999</c:v>
                </c:pt>
                <c:pt idx="5376">
                  <c:v>325.14403999999996</c:v>
                </c:pt>
                <c:pt idx="5377">
                  <c:v>307.13344000000001</c:v>
                </c:pt>
                <c:pt idx="5378">
                  <c:v>325.14403999999996</c:v>
                </c:pt>
                <c:pt idx="5379">
                  <c:v>375.19603999999998</c:v>
                </c:pt>
                <c:pt idx="5380">
                  <c:v>375.19603999999998</c:v>
                </c:pt>
                <c:pt idx="5381">
                  <c:v>241.08643999999998</c:v>
                </c:pt>
                <c:pt idx="5382">
                  <c:v>255.10213999999999</c:v>
                </c:pt>
                <c:pt idx="5383">
                  <c:v>273.07633999999996</c:v>
                </c:pt>
                <c:pt idx="5384">
                  <c:v>419.13423999999998</c:v>
                </c:pt>
                <c:pt idx="5385">
                  <c:v>597.18193999999994</c:v>
                </c:pt>
                <c:pt idx="5386">
                  <c:v>419.13423999999998</c:v>
                </c:pt>
                <c:pt idx="5387">
                  <c:v>419.13423999999998</c:v>
                </c:pt>
                <c:pt idx="5388">
                  <c:v>551.17643999999996</c:v>
                </c:pt>
                <c:pt idx="5389">
                  <c:v>581.18704000000002</c:v>
                </c:pt>
                <c:pt idx="5390">
                  <c:v>565.19213999999999</c:v>
                </c:pt>
                <c:pt idx="5391">
                  <c:v>435.12914000000001</c:v>
                </c:pt>
                <c:pt idx="5392">
                  <c:v>713.22933999999998</c:v>
                </c:pt>
                <c:pt idx="5393">
                  <c:v>697.21324000000004</c:v>
                </c:pt>
                <c:pt idx="5394">
                  <c:v>727.22384</c:v>
                </c:pt>
                <c:pt idx="5395">
                  <c:v>487.19684000000001</c:v>
                </c:pt>
                <c:pt idx="5396">
                  <c:v>409.20153999999997</c:v>
                </c:pt>
                <c:pt idx="5397">
                  <c:v>407.18583999999998</c:v>
                </c:pt>
                <c:pt idx="5398">
                  <c:v>293.11773999999997</c:v>
                </c:pt>
                <c:pt idx="5399">
                  <c:v>341.13893999999999</c:v>
                </c:pt>
                <c:pt idx="5400">
                  <c:v>357.13383999999996</c:v>
                </c:pt>
                <c:pt idx="5401">
                  <c:v>409.20153999999997</c:v>
                </c:pt>
                <c:pt idx="5402">
                  <c:v>425.19644</c:v>
                </c:pt>
                <c:pt idx="5403">
                  <c:v>393.20663999999999</c:v>
                </c:pt>
                <c:pt idx="5404">
                  <c:v>325.14403999999996</c:v>
                </c:pt>
                <c:pt idx="5405">
                  <c:v>309.14904000000001</c:v>
                </c:pt>
                <c:pt idx="5406">
                  <c:v>339.15963999999997</c:v>
                </c:pt>
                <c:pt idx="5407">
                  <c:v>355.15454</c:v>
                </c:pt>
                <c:pt idx="5408">
                  <c:v>371.14943999999997</c:v>
                </c:pt>
                <c:pt idx="5409">
                  <c:v>325.14403999999996</c:v>
                </c:pt>
                <c:pt idx="5410">
                  <c:v>325.14403999999996</c:v>
                </c:pt>
                <c:pt idx="5411">
                  <c:v>339.15963999999997</c:v>
                </c:pt>
                <c:pt idx="5412">
                  <c:v>353.17534000000001</c:v>
                </c:pt>
                <c:pt idx="5413">
                  <c:v>393.20663999999999</c:v>
                </c:pt>
                <c:pt idx="5414">
                  <c:v>393.20663999999999</c:v>
                </c:pt>
                <c:pt idx="5415">
                  <c:v>461.26923999999997</c:v>
                </c:pt>
                <c:pt idx="5416">
                  <c:v>341.13893999999999</c:v>
                </c:pt>
                <c:pt idx="5417">
                  <c:v>393.20663999999999</c:v>
                </c:pt>
                <c:pt idx="5418">
                  <c:v>393.20663999999999</c:v>
                </c:pt>
                <c:pt idx="5419">
                  <c:v>409.20153999999997</c:v>
                </c:pt>
                <c:pt idx="5420">
                  <c:v>391.19094000000001</c:v>
                </c:pt>
                <c:pt idx="5421">
                  <c:v>367.15454</c:v>
                </c:pt>
                <c:pt idx="5422">
                  <c:v>409.20153999999997</c:v>
                </c:pt>
                <c:pt idx="5423">
                  <c:v>425.19644</c:v>
                </c:pt>
                <c:pt idx="5424">
                  <c:v>393.20663999999999</c:v>
                </c:pt>
                <c:pt idx="5425">
                  <c:v>409.20153999999997</c:v>
                </c:pt>
                <c:pt idx="5426">
                  <c:v>341.13893999999999</c:v>
                </c:pt>
                <c:pt idx="5427">
                  <c:v>487.17573999999996</c:v>
                </c:pt>
                <c:pt idx="5428">
                  <c:v>487.17573999999996</c:v>
                </c:pt>
                <c:pt idx="5429">
                  <c:v>517.18624</c:v>
                </c:pt>
                <c:pt idx="5430">
                  <c:v>409.20153999999997</c:v>
                </c:pt>
                <c:pt idx="5431">
                  <c:v>409.20153999999997</c:v>
                </c:pt>
                <c:pt idx="5432">
                  <c:v>325.14403999999996</c:v>
                </c:pt>
                <c:pt idx="5433">
                  <c:v>409.20153999999997</c:v>
                </c:pt>
                <c:pt idx="5434">
                  <c:v>407.22224</c:v>
                </c:pt>
                <c:pt idx="5435">
                  <c:v>423.21713999999997</c:v>
                </c:pt>
                <c:pt idx="5436">
                  <c:v>299.09193999999997</c:v>
                </c:pt>
                <c:pt idx="5437">
                  <c:v>299.09193999999997</c:v>
                </c:pt>
                <c:pt idx="5438">
                  <c:v>401.10253999999998</c:v>
                </c:pt>
                <c:pt idx="5439">
                  <c:v>373.10764</c:v>
                </c:pt>
                <c:pt idx="5440">
                  <c:v>323.12833999999998</c:v>
                </c:pt>
                <c:pt idx="5441">
                  <c:v>323.12833999999998</c:v>
                </c:pt>
                <c:pt idx="5442">
                  <c:v>341.13893999999999</c:v>
                </c:pt>
                <c:pt idx="5443">
                  <c:v>337.14403999999996</c:v>
                </c:pt>
                <c:pt idx="5444">
                  <c:v>323.12833999999998</c:v>
                </c:pt>
                <c:pt idx="5445">
                  <c:v>459.25353999999999</c:v>
                </c:pt>
                <c:pt idx="5446">
                  <c:v>339.12324000000001</c:v>
                </c:pt>
                <c:pt idx="5447">
                  <c:v>353.13893999999999</c:v>
                </c:pt>
                <c:pt idx="5448">
                  <c:v>407.18583999999998</c:v>
                </c:pt>
                <c:pt idx="5449">
                  <c:v>405.17023999999998</c:v>
                </c:pt>
                <c:pt idx="5450">
                  <c:v>407.18583999999998</c:v>
                </c:pt>
                <c:pt idx="5451">
                  <c:v>391.19094000000001</c:v>
                </c:pt>
                <c:pt idx="5452">
                  <c:v>391.19094000000001</c:v>
                </c:pt>
                <c:pt idx="5453">
                  <c:v>325.14403999999996</c:v>
                </c:pt>
                <c:pt idx="5454">
                  <c:v>341.13893999999999</c:v>
                </c:pt>
                <c:pt idx="5455">
                  <c:v>391.19094000000001</c:v>
                </c:pt>
                <c:pt idx="5456">
                  <c:v>389.17534000000001</c:v>
                </c:pt>
                <c:pt idx="5457">
                  <c:v>393.20663999999999</c:v>
                </c:pt>
                <c:pt idx="5458">
                  <c:v>393.20663999999999</c:v>
                </c:pt>
                <c:pt idx="5459">
                  <c:v>355.15454</c:v>
                </c:pt>
                <c:pt idx="5460">
                  <c:v>257.08143999999999</c:v>
                </c:pt>
                <c:pt idx="5461">
                  <c:v>271.09703999999999</c:v>
                </c:pt>
                <c:pt idx="5462">
                  <c:v>271.09703999999999</c:v>
                </c:pt>
                <c:pt idx="5463">
                  <c:v>271.09703999999999</c:v>
                </c:pt>
                <c:pt idx="5464">
                  <c:v>285.11273999999997</c:v>
                </c:pt>
                <c:pt idx="5465">
                  <c:v>435.12914000000001</c:v>
                </c:pt>
                <c:pt idx="5466">
                  <c:v>597.18193999999994</c:v>
                </c:pt>
                <c:pt idx="5467">
                  <c:v>567.17143999999996</c:v>
                </c:pt>
                <c:pt idx="5468">
                  <c:v>449.14483999999999</c:v>
                </c:pt>
                <c:pt idx="5469">
                  <c:v>323.09193999999997</c:v>
                </c:pt>
                <c:pt idx="5470">
                  <c:v>409.20153999999997</c:v>
                </c:pt>
                <c:pt idx="5471">
                  <c:v>545.32673999999997</c:v>
                </c:pt>
                <c:pt idx="5472">
                  <c:v>351.12324000000001</c:v>
                </c:pt>
                <c:pt idx="5473">
                  <c:v>475.24843999999996</c:v>
                </c:pt>
                <c:pt idx="5474">
                  <c:v>367.15454</c:v>
                </c:pt>
                <c:pt idx="5475">
                  <c:v>273.07633999999996</c:v>
                </c:pt>
                <c:pt idx="5476">
                  <c:v>287.09193999999997</c:v>
                </c:pt>
                <c:pt idx="5477">
                  <c:v>287.09193999999997</c:v>
                </c:pt>
                <c:pt idx="5478">
                  <c:v>287.09193999999997</c:v>
                </c:pt>
                <c:pt idx="5479">
                  <c:v>287.09193999999997</c:v>
                </c:pt>
                <c:pt idx="5480">
                  <c:v>301.10764</c:v>
                </c:pt>
                <c:pt idx="5481">
                  <c:v>313.10764</c:v>
                </c:pt>
                <c:pt idx="5482">
                  <c:v>289.07123999999999</c:v>
                </c:pt>
                <c:pt idx="5483">
                  <c:v>341.13893999999999</c:v>
                </c:pt>
                <c:pt idx="5484">
                  <c:v>409.20153999999997</c:v>
                </c:pt>
                <c:pt idx="5485">
                  <c:v>409.20153999999997</c:v>
                </c:pt>
                <c:pt idx="5486">
                  <c:v>503.17063999999999</c:v>
                </c:pt>
                <c:pt idx="5487">
                  <c:v>533.18114000000003</c:v>
                </c:pt>
                <c:pt idx="5488">
                  <c:v>533.18114000000003</c:v>
                </c:pt>
                <c:pt idx="5489">
                  <c:v>357.13383999999996</c:v>
                </c:pt>
                <c:pt idx="5490">
                  <c:v>407.18583999999998</c:v>
                </c:pt>
                <c:pt idx="5491">
                  <c:v>397.16514000000001</c:v>
                </c:pt>
                <c:pt idx="5492">
                  <c:v>273.07633999999996</c:v>
                </c:pt>
                <c:pt idx="5493">
                  <c:v>423.21713999999997</c:v>
                </c:pt>
                <c:pt idx="5494">
                  <c:v>439.21204</c:v>
                </c:pt>
                <c:pt idx="5495">
                  <c:v>407.18583999999998</c:v>
                </c:pt>
                <c:pt idx="5496">
                  <c:v>423.18074000000001</c:v>
                </c:pt>
                <c:pt idx="5497">
                  <c:v>423.18074000000001</c:v>
                </c:pt>
                <c:pt idx="5498">
                  <c:v>323.12833999999998</c:v>
                </c:pt>
                <c:pt idx="5499">
                  <c:v>407.18583999999998</c:v>
                </c:pt>
                <c:pt idx="5500">
                  <c:v>271.09703999999999</c:v>
                </c:pt>
                <c:pt idx="5501">
                  <c:v>407.18583999999998</c:v>
                </c:pt>
                <c:pt idx="5502">
                  <c:v>423.18074000000001</c:v>
                </c:pt>
                <c:pt idx="5503">
                  <c:v>423.18074000000001</c:v>
                </c:pt>
                <c:pt idx="5504">
                  <c:v>451.12403999999998</c:v>
                </c:pt>
                <c:pt idx="5505">
                  <c:v>339.08684</c:v>
                </c:pt>
                <c:pt idx="5506">
                  <c:v>397.16514000000001</c:v>
                </c:pt>
                <c:pt idx="5507">
                  <c:v>289.07123999999999</c:v>
                </c:pt>
                <c:pt idx="5508">
                  <c:v>315.08684</c:v>
                </c:pt>
                <c:pt idx="5509">
                  <c:v>271.09703999999999</c:v>
                </c:pt>
                <c:pt idx="5510">
                  <c:v>581.16593999999998</c:v>
                </c:pt>
                <c:pt idx="5511">
                  <c:v>581.16593999999998</c:v>
                </c:pt>
                <c:pt idx="5512">
                  <c:v>607.18154000000004</c:v>
                </c:pt>
                <c:pt idx="5513">
                  <c:v>623.17643999999996</c:v>
                </c:pt>
                <c:pt idx="5514">
                  <c:v>449.14483999999999</c:v>
                </c:pt>
                <c:pt idx="5515">
                  <c:v>273.07633999999996</c:v>
                </c:pt>
                <c:pt idx="5516">
                  <c:v>287.09193999999997</c:v>
                </c:pt>
                <c:pt idx="5517">
                  <c:v>301.10764</c:v>
                </c:pt>
                <c:pt idx="5518">
                  <c:v>301.10764</c:v>
                </c:pt>
                <c:pt idx="5519">
                  <c:v>451.12403999999998</c:v>
                </c:pt>
                <c:pt idx="5520">
                  <c:v>451.12403999999998</c:v>
                </c:pt>
                <c:pt idx="5521">
                  <c:v>493.13463999999999</c:v>
                </c:pt>
                <c:pt idx="5522">
                  <c:v>597.16084000000001</c:v>
                </c:pt>
                <c:pt idx="5523">
                  <c:v>639.17143999999996</c:v>
                </c:pt>
                <c:pt idx="5524">
                  <c:v>577.15574000000004</c:v>
                </c:pt>
                <c:pt idx="5525">
                  <c:v>577.15574000000004</c:v>
                </c:pt>
                <c:pt idx="5526">
                  <c:v>681.18193999999994</c:v>
                </c:pt>
                <c:pt idx="5527">
                  <c:v>681.18193999999994</c:v>
                </c:pt>
                <c:pt idx="5528">
                  <c:v>613.17683999999997</c:v>
                </c:pt>
                <c:pt idx="5529">
                  <c:v>583.16633999999999</c:v>
                </c:pt>
                <c:pt idx="5530">
                  <c:v>613.17683999999997</c:v>
                </c:pt>
                <c:pt idx="5531">
                  <c:v>465.13973999999996</c:v>
                </c:pt>
                <c:pt idx="5532">
                  <c:v>507.15024</c:v>
                </c:pt>
                <c:pt idx="5533">
                  <c:v>465.13973999999996</c:v>
                </c:pt>
                <c:pt idx="5534">
                  <c:v>507.15024</c:v>
                </c:pt>
                <c:pt idx="5535">
                  <c:v>597.18193999999994</c:v>
                </c:pt>
                <c:pt idx="5536">
                  <c:v>465.13973999999996</c:v>
                </c:pt>
                <c:pt idx="5537">
                  <c:v>479.15533999999997</c:v>
                </c:pt>
                <c:pt idx="5538">
                  <c:v>493.17104</c:v>
                </c:pt>
                <c:pt idx="5539">
                  <c:v>535.14513999999997</c:v>
                </c:pt>
                <c:pt idx="5540">
                  <c:v>655.16633999999999</c:v>
                </c:pt>
                <c:pt idx="5541">
                  <c:v>759.19254000000001</c:v>
                </c:pt>
                <c:pt idx="5542">
                  <c:v>611.17643999999996</c:v>
                </c:pt>
                <c:pt idx="5543">
                  <c:v>669.18193999999994</c:v>
                </c:pt>
                <c:pt idx="5544">
                  <c:v>479.15533999999997</c:v>
                </c:pt>
                <c:pt idx="5545">
                  <c:v>289.07123999999999</c:v>
                </c:pt>
                <c:pt idx="5546">
                  <c:v>303.08684</c:v>
                </c:pt>
                <c:pt idx="5547">
                  <c:v>345.13383999999996</c:v>
                </c:pt>
                <c:pt idx="5548">
                  <c:v>317.10253999999998</c:v>
                </c:pt>
                <c:pt idx="5549">
                  <c:v>393.20663999999999</c:v>
                </c:pt>
                <c:pt idx="5550">
                  <c:v>241.08643999999998</c:v>
                </c:pt>
                <c:pt idx="5551">
                  <c:v>387.14443999999997</c:v>
                </c:pt>
                <c:pt idx="5552">
                  <c:v>239.10723999999999</c:v>
                </c:pt>
                <c:pt idx="5553">
                  <c:v>241.08643999999998</c:v>
                </c:pt>
                <c:pt idx="5554">
                  <c:v>403.13934</c:v>
                </c:pt>
                <c:pt idx="5555">
                  <c:v>419.13423999999998</c:v>
                </c:pt>
                <c:pt idx="5556">
                  <c:v>325.14403999999996</c:v>
                </c:pt>
                <c:pt idx="5557">
                  <c:v>241.08643999999998</c:v>
                </c:pt>
                <c:pt idx="5558">
                  <c:v>271.09703999999999</c:v>
                </c:pt>
                <c:pt idx="5559">
                  <c:v>257.08143999999999</c:v>
                </c:pt>
                <c:pt idx="5560">
                  <c:v>535.18154000000004</c:v>
                </c:pt>
                <c:pt idx="5561">
                  <c:v>257.08143999999999</c:v>
                </c:pt>
                <c:pt idx="5562">
                  <c:v>315.12324000000001</c:v>
                </c:pt>
                <c:pt idx="5563">
                  <c:v>449.14483999999999</c:v>
                </c:pt>
                <c:pt idx="5564">
                  <c:v>439.21204</c:v>
                </c:pt>
                <c:pt idx="5565">
                  <c:v>437.19644</c:v>
                </c:pt>
                <c:pt idx="5566">
                  <c:v>423.18074000000001</c:v>
                </c:pt>
                <c:pt idx="5567">
                  <c:v>423.18074000000001</c:v>
                </c:pt>
                <c:pt idx="5568">
                  <c:v>287.09193999999997</c:v>
                </c:pt>
                <c:pt idx="5569">
                  <c:v>315.12324000000001</c:v>
                </c:pt>
                <c:pt idx="5570">
                  <c:v>345.13383999999996</c:v>
                </c:pt>
                <c:pt idx="5571">
                  <c:v>527.20704000000001</c:v>
                </c:pt>
                <c:pt idx="5572">
                  <c:v>353.13893999999999</c:v>
                </c:pt>
                <c:pt idx="5573">
                  <c:v>409.20153999999997</c:v>
                </c:pt>
                <c:pt idx="5574">
                  <c:v>337.14403999999996</c:v>
                </c:pt>
                <c:pt idx="5575">
                  <c:v>425.16003999999998</c:v>
                </c:pt>
                <c:pt idx="5576">
                  <c:v>423.21713999999997</c:v>
                </c:pt>
                <c:pt idx="5577">
                  <c:v>325.14403999999996</c:v>
                </c:pt>
                <c:pt idx="5578">
                  <c:v>339.15963999999997</c:v>
                </c:pt>
                <c:pt idx="5579">
                  <c:v>339.15963999999997</c:v>
                </c:pt>
                <c:pt idx="5580">
                  <c:v>353.17534000000001</c:v>
                </c:pt>
                <c:pt idx="5581">
                  <c:v>325.14403999999996</c:v>
                </c:pt>
                <c:pt idx="5582">
                  <c:v>339.15963999999997</c:v>
                </c:pt>
                <c:pt idx="5583">
                  <c:v>393.20663999999999</c:v>
                </c:pt>
                <c:pt idx="5584">
                  <c:v>393.20663999999999</c:v>
                </c:pt>
                <c:pt idx="5585">
                  <c:v>285.11273999999997</c:v>
                </c:pt>
                <c:pt idx="5586">
                  <c:v>285.11273999999997</c:v>
                </c:pt>
                <c:pt idx="5587">
                  <c:v>285.11273999999997</c:v>
                </c:pt>
                <c:pt idx="5588">
                  <c:v>299.12833999999998</c:v>
                </c:pt>
                <c:pt idx="5589">
                  <c:v>299.12833999999998</c:v>
                </c:pt>
                <c:pt idx="5590">
                  <c:v>313.10764</c:v>
                </c:pt>
                <c:pt idx="5591">
                  <c:v>387.12324000000001</c:v>
                </c:pt>
                <c:pt idx="5592">
                  <c:v>341.13893999999999</c:v>
                </c:pt>
                <c:pt idx="5593">
                  <c:v>337.14403999999996</c:v>
                </c:pt>
                <c:pt idx="5594">
                  <c:v>355.15454</c:v>
                </c:pt>
                <c:pt idx="5595">
                  <c:v>337.14403999999996</c:v>
                </c:pt>
                <c:pt idx="5596">
                  <c:v>389.17534000000001</c:v>
                </c:pt>
                <c:pt idx="5597">
                  <c:v>337.14403999999996</c:v>
                </c:pt>
                <c:pt idx="5598">
                  <c:v>405.20663999999999</c:v>
                </c:pt>
                <c:pt idx="5599">
                  <c:v>405.20663999999999</c:v>
                </c:pt>
                <c:pt idx="5600">
                  <c:v>353.13893999999999</c:v>
                </c:pt>
                <c:pt idx="5601">
                  <c:v>355.15454</c:v>
                </c:pt>
                <c:pt idx="5602">
                  <c:v>337.14403999999996</c:v>
                </c:pt>
                <c:pt idx="5603">
                  <c:v>355.15454</c:v>
                </c:pt>
                <c:pt idx="5604">
                  <c:v>393.20663999999999</c:v>
                </c:pt>
                <c:pt idx="5605">
                  <c:v>407.22224</c:v>
                </c:pt>
                <c:pt idx="5606">
                  <c:v>529.33183999999994</c:v>
                </c:pt>
                <c:pt idx="5607">
                  <c:v>257.08143999999999</c:v>
                </c:pt>
                <c:pt idx="5608">
                  <c:v>271.09703999999999</c:v>
                </c:pt>
                <c:pt idx="5609">
                  <c:v>271.09703999999999</c:v>
                </c:pt>
                <c:pt idx="5610">
                  <c:v>285.11273999999997</c:v>
                </c:pt>
                <c:pt idx="5611">
                  <c:v>435.12914000000001</c:v>
                </c:pt>
                <c:pt idx="5612">
                  <c:v>581.16593999999998</c:v>
                </c:pt>
                <c:pt idx="5613">
                  <c:v>405.11854</c:v>
                </c:pt>
                <c:pt idx="5614">
                  <c:v>435.12914000000001</c:v>
                </c:pt>
                <c:pt idx="5615">
                  <c:v>435.12914000000001</c:v>
                </c:pt>
                <c:pt idx="5616">
                  <c:v>551.17643999999996</c:v>
                </c:pt>
                <c:pt idx="5617">
                  <c:v>581.18704000000002</c:v>
                </c:pt>
                <c:pt idx="5618">
                  <c:v>597.18193999999994</c:v>
                </c:pt>
                <c:pt idx="5619">
                  <c:v>759.23473999999999</c:v>
                </c:pt>
                <c:pt idx="5620">
                  <c:v>341.13893999999999</c:v>
                </c:pt>
                <c:pt idx="5621">
                  <c:v>409.20153999999997</c:v>
                </c:pt>
                <c:pt idx="5622">
                  <c:v>403.11813999999998</c:v>
                </c:pt>
                <c:pt idx="5623">
                  <c:v>407.18583999999998</c:v>
                </c:pt>
                <c:pt idx="5624">
                  <c:v>405.17023999999998</c:v>
                </c:pt>
                <c:pt idx="5625">
                  <c:v>453.19133999999997</c:v>
                </c:pt>
                <c:pt idx="5626">
                  <c:v>533.18114000000003</c:v>
                </c:pt>
                <c:pt idx="5627">
                  <c:v>407.18583999999998</c:v>
                </c:pt>
                <c:pt idx="5628">
                  <c:v>273.07633999999996</c:v>
                </c:pt>
                <c:pt idx="5629">
                  <c:v>287.09193999999997</c:v>
                </c:pt>
                <c:pt idx="5630">
                  <c:v>451.12403999999998</c:v>
                </c:pt>
                <c:pt idx="5631">
                  <c:v>451.12403999999998</c:v>
                </c:pt>
                <c:pt idx="5632">
                  <c:v>419.11313999999999</c:v>
                </c:pt>
                <c:pt idx="5633">
                  <c:v>549.17603999999994</c:v>
                </c:pt>
                <c:pt idx="5634">
                  <c:v>355.11813999999998</c:v>
                </c:pt>
                <c:pt idx="5635">
                  <c:v>289.07123999999999</c:v>
                </c:pt>
                <c:pt idx="5636">
                  <c:v>465.13973999999996</c:v>
                </c:pt>
                <c:pt idx="5637">
                  <c:v>439.21204</c:v>
                </c:pt>
                <c:pt idx="5638">
                  <c:v>303.08684</c:v>
                </c:pt>
                <c:pt idx="5639">
                  <c:v>439.21204</c:v>
                </c:pt>
                <c:pt idx="5640">
                  <c:v>439.21204</c:v>
                </c:pt>
                <c:pt idx="5641">
                  <c:v>457.22264000000001</c:v>
                </c:pt>
                <c:pt idx="5642">
                  <c:v>403.17573999999996</c:v>
                </c:pt>
                <c:pt idx="5643">
                  <c:v>467.11894000000001</c:v>
                </c:pt>
                <c:pt idx="5644">
                  <c:v>507.18664000000001</c:v>
                </c:pt>
                <c:pt idx="5645">
                  <c:v>453.22773999999998</c:v>
                </c:pt>
                <c:pt idx="5646">
                  <c:v>439.21204</c:v>
                </c:pt>
                <c:pt idx="5647">
                  <c:v>457.22264000000001</c:v>
                </c:pt>
                <c:pt idx="5648">
                  <c:v>331.11813999999998</c:v>
                </c:pt>
                <c:pt idx="5649">
                  <c:v>345.13383999999996</c:v>
                </c:pt>
                <c:pt idx="5650">
                  <c:v>375.14443999999997</c:v>
                </c:pt>
                <c:pt idx="5651">
                  <c:v>389.16003999999998</c:v>
                </c:pt>
                <c:pt idx="5652">
                  <c:v>449.14483999999999</c:v>
                </c:pt>
                <c:pt idx="5653">
                  <c:v>449.14483999999999</c:v>
                </c:pt>
                <c:pt idx="5654">
                  <c:v>611.19763999999998</c:v>
                </c:pt>
                <c:pt idx="5655">
                  <c:v>611.19763999999998</c:v>
                </c:pt>
                <c:pt idx="5656">
                  <c:v>583.23324000000002</c:v>
                </c:pt>
                <c:pt idx="5657">
                  <c:v>583.23324000000002</c:v>
                </c:pt>
                <c:pt idx="5658">
                  <c:v>355.15454</c:v>
                </c:pt>
                <c:pt idx="5659">
                  <c:v>371.14943999999997</c:v>
                </c:pt>
                <c:pt idx="5660">
                  <c:v>423.21713999999997</c:v>
                </c:pt>
                <c:pt idx="5661">
                  <c:v>353.13893999999999</c:v>
                </c:pt>
                <c:pt idx="5662">
                  <c:v>355.15454</c:v>
                </c:pt>
                <c:pt idx="5663">
                  <c:v>371.14943999999997</c:v>
                </c:pt>
                <c:pt idx="5664">
                  <c:v>287.09193999999997</c:v>
                </c:pt>
                <c:pt idx="5665">
                  <c:v>301.10764</c:v>
                </c:pt>
                <c:pt idx="5666">
                  <c:v>367.15454</c:v>
                </c:pt>
                <c:pt idx="5667">
                  <c:v>381.13383999999996</c:v>
                </c:pt>
                <c:pt idx="5668">
                  <c:v>625.21324000000004</c:v>
                </c:pt>
                <c:pt idx="5669">
                  <c:v>397.16514000000001</c:v>
                </c:pt>
                <c:pt idx="5670">
                  <c:v>449.14483999999999</c:v>
                </c:pt>
                <c:pt idx="5671">
                  <c:v>355.15454</c:v>
                </c:pt>
                <c:pt idx="5672">
                  <c:v>353.13893999999999</c:v>
                </c:pt>
                <c:pt idx="5673">
                  <c:v>287.09193999999997</c:v>
                </c:pt>
                <c:pt idx="5674">
                  <c:v>367.15454</c:v>
                </c:pt>
                <c:pt idx="5675">
                  <c:v>301.10764</c:v>
                </c:pt>
                <c:pt idx="5676">
                  <c:v>393.03373999999997</c:v>
                </c:pt>
                <c:pt idx="5677">
                  <c:v>317.10253999999998</c:v>
                </c:pt>
                <c:pt idx="5678">
                  <c:v>397.16514000000001</c:v>
                </c:pt>
                <c:pt idx="5679">
                  <c:v>463.16043999999999</c:v>
                </c:pt>
                <c:pt idx="5680">
                  <c:v>595.20273999999995</c:v>
                </c:pt>
                <c:pt idx="5681">
                  <c:v>725.24454000000003</c:v>
                </c:pt>
                <c:pt idx="5682">
                  <c:v>369.17023999999998</c:v>
                </c:pt>
                <c:pt idx="5683">
                  <c:v>301.10764</c:v>
                </c:pt>
                <c:pt idx="5684">
                  <c:v>301.10764</c:v>
                </c:pt>
                <c:pt idx="5685">
                  <c:v>315.12324000000001</c:v>
                </c:pt>
                <c:pt idx="5686">
                  <c:v>397.16514000000001</c:v>
                </c:pt>
                <c:pt idx="5687">
                  <c:v>329.10253999999998</c:v>
                </c:pt>
                <c:pt idx="5688">
                  <c:v>343.11813999999998</c:v>
                </c:pt>
                <c:pt idx="5689">
                  <c:v>493.17104</c:v>
                </c:pt>
                <c:pt idx="5690">
                  <c:v>331.11813999999998</c:v>
                </c:pt>
                <c:pt idx="5691">
                  <c:v>345.13383999999996</c:v>
                </c:pt>
                <c:pt idx="5692">
                  <c:v>375.14443999999997</c:v>
                </c:pt>
                <c:pt idx="5693">
                  <c:v>331.11813999999998</c:v>
                </c:pt>
                <c:pt idx="5694">
                  <c:v>471.14443999999997</c:v>
                </c:pt>
                <c:pt idx="5695">
                  <c:v>369.13383999999996</c:v>
                </c:pt>
                <c:pt idx="5696">
                  <c:v>371.14943999999997</c:v>
                </c:pt>
                <c:pt idx="5697">
                  <c:v>371.14943999999997</c:v>
                </c:pt>
                <c:pt idx="5698">
                  <c:v>339.12324000000001</c:v>
                </c:pt>
                <c:pt idx="5699">
                  <c:v>301.10764</c:v>
                </c:pt>
                <c:pt idx="5700">
                  <c:v>301.10764</c:v>
                </c:pt>
                <c:pt idx="5701">
                  <c:v>301.10764</c:v>
                </c:pt>
                <c:pt idx="5702">
                  <c:v>315.12324000000001</c:v>
                </c:pt>
                <c:pt idx="5703">
                  <c:v>315.12324000000001</c:v>
                </c:pt>
                <c:pt idx="5704">
                  <c:v>329.13893999999999</c:v>
                </c:pt>
                <c:pt idx="5705">
                  <c:v>313.10764</c:v>
                </c:pt>
                <c:pt idx="5706">
                  <c:v>331.11813999999998</c:v>
                </c:pt>
                <c:pt idx="5707">
                  <c:v>331.11813999999998</c:v>
                </c:pt>
                <c:pt idx="5708">
                  <c:v>345.13383999999996</c:v>
                </c:pt>
                <c:pt idx="5709">
                  <c:v>315.08684</c:v>
                </c:pt>
                <c:pt idx="5710">
                  <c:v>375.14443999999997</c:v>
                </c:pt>
                <c:pt idx="5711">
                  <c:v>345.09744000000001</c:v>
                </c:pt>
                <c:pt idx="5712">
                  <c:v>347.11313999999999</c:v>
                </c:pt>
                <c:pt idx="5713">
                  <c:v>375.14443999999997</c:v>
                </c:pt>
                <c:pt idx="5714">
                  <c:v>435.16553999999996</c:v>
                </c:pt>
                <c:pt idx="5715">
                  <c:v>449.18113999999997</c:v>
                </c:pt>
                <c:pt idx="5716">
                  <c:v>405.11854</c:v>
                </c:pt>
                <c:pt idx="5717">
                  <c:v>419.13423999999998</c:v>
                </c:pt>
                <c:pt idx="5718">
                  <c:v>433.14983999999998</c:v>
                </c:pt>
                <c:pt idx="5719">
                  <c:v>399.14443999999997</c:v>
                </c:pt>
                <c:pt idx="5720">
                  <c:v>401.16003999999998</c:v>
                </c:pt>
                <c:pt idx="5721">
                  <c:v>401.16003999999998</c:v>
                </c:pt>
                <c:pt idx="5722">
                  <c:v>331.11813999999998</c:v>
                </c:pt>
                <c:pt idx="5723">
                  <c:v>331.11813999999998</c:v>
                </c:pt>
                <c:pt idx="5724">
                  <c:v>345.13383999999996</c:v>
                </c:pt>
                <c:pt idx="5725">
                  <c:v>345.13383999999996</c:v>
                </c:pt>
                <c:pt idx="5726">
                  <c:v>359.14943999999997</c:v>
                </c:pt>
                <c:pt idx="5727">
                  <c:v>361.12873999999999</c:v>
                </c:pt>
                <c:pt idx="5728">
                  <c:v>361.12873999999999</c:v>
                </c:pt>
                <c:pt idx="5729">
                  <c:v>483.11383999999998</c:v>
                </c:pt>
                <c:pt idx="5730">
                  <c:v>289.07123999999999</c:v>
                </c:pt>
                <c:pt idx="5731">
                  <c:v>435.12914000000001</c:v>
                </c:pt>
                <c:pt idx="5732">
                  <c:v>435.12914000000001</c:v>
                </c:pt>
                <c:pt idx="5733">
                  <c:v>467.11894000000001</c:v>
                </c:pt>
                <c:pt idx="5734">
                  <c:v>425.19644</c:v>
                </c:pt>
                <c:pt idx="5735">
                  <c:v>339.08684</c:v>
                </c:pt>
                <c:pt idx="5736">
                  <c:v>295.09703999999999</c:v>
                </c:pt>
                <c:pt idx="5737">
                  <c:v>309.11273999999997</c:v>
                </c:pt>
                <c:pt idx="5738">
                  <c:v>353.17534000000001</c:v>
                </c:pt>
                <c:pt idx="5739">
                  <c:v>341.13893999999999</c:v>
                </c:pt>
                <c:pt idx="5740">
                  <c:v>341.13893999999999</c:v>
                </c:pt>
                <c:pt idx="5741">
                  <c:v>409.20153999999997</c:v>
                </c:pt>
                <c:pt idx="5742">
                  <c:v>425.19644</c:v>
                </c:pt>
                <c:pt idx="5743">
                  <c:v>397.16514000000001</c:v>
                </c:pt>
                <c:pt idx="5744">
                  <c:v>355.15454</c:v>
                </c:pt>
                <c:pt idx="5745">
                  <c:v>329.10253999999998</c:v>
                </c:pt>
                <c:pt idx="5746">
                  <c:v>315.08684</c:v>
                </c:pt>
                <c:pt idx="5747">
                  <c:v>343.11813999999998</c:v>
                </c:pt>
                <c:pt idx="5748">
                  <c:v>353.13893999999999</c:v>
                </c:pt>
                <c:pt idx="5749">
                  <c:v>337.14403999999996</c:v>
                </c:pt>
                <c:pt idx="5750">
                  <c:v>339.12324000000001</c:v>
                </c:pt>
                <c:pt idx="5751">
                  <c:v>407.18583999999998</c:v>
                </c:pt>
                <c:pt idx="5752">
                  <c:v>405.17023999999998</c:v>
                </c:pt>
                <c:pt idx="5753">
                  <c:v>367.15454</c:v>
                </c:pt>
                <c:pt idx="5754">
                  <c:v>411.14443999999997</c:v>
                </c:pt>
                <c:pt idx="5755">
                  <c:v>381.17023999999998</c:v>
                </c:pt>
                <c:pt idx="5756">
                  <c:v>407.18583999999998</c:v>
                </c:pt>
                <c:pt idx="5757">
                  <c:v>381.17023999999998</c:v>
                </c:pt>
                <c:pt idx="5758">
                  <c:v>241.08643999999998</c:v>
                </c:pt>
                <c:pt idx="5759">
                  <c:v>273.07633999999996</c:v>
                </c:pt>
                <c:pt idx="5760">
                  <c:v>287.09193999999997</c:v>
                </c:pt>
                <c:pt idx="5761">
                  <c:v>287.09193999999997</c:v>
                </c:pt>
                <c:pt idx="5762">
                  <c:v>287.09193999999997</c:v>
                </c:pt>
                <c:pt idx="5763">
                  <c:v>435.16553999999996</c:v>
                </c:pt>
                <c:pt idx="5764">
                  <c:v>329.10253999999998</c:v>
                </c:pt>
                <c:pt idx="5765">
                  <c:v>313.07123999999999</c:v>
                </c:pt>
                <c:pt idx="5766">
                  <c:v>359.11313999999999</c:v>
                </c:pt>
                <c:pt idx="5767">
                  <c:v>373.12873999999999</c:v>
                </c:pt>
                <c:pt idx="5768">
                  <c:v>301.07123999999999</c:v>
                </c:pt>
                <c:pt idx="5769">
                  <c:v>301.07123999999999</c:v>
                </c:pt>
                <c:pt idx="5770">
                  <c:v>594.18233999999995</c:v>
                </c:pt>
                <c:pt idx="5771">
                  <c:v>615.17143999999996</c:v>
                </c:pt>
                <c:pt idx="5772">
                  <c:v>595.16633999999999</c:v>
                </c:pt>
                <c:pt idx="5773">
                  <c:v>449.10843999999997</c:v>
                </c:pt>
                <c:pt idx="5774">
                  <c:v>283.09703999999999</c:v>
                </c:pt>
                <c:pt idx="5775">
                  <c:v>461.26923999999997</c:v>
                </c:pt>
                <c:pt idx="5776">
                  <c:v>407.22224</c:v>
                </c:pt>
                <c:pt idx="5777">
                  <c:v>283.13344000000001</c:v>
                </c:pt>
                <c:pt idx="5778">
                  <c:v>329.13893999999999</c:v>
                </c:pt>
                <c:pt idx="5779">
                  <c:v>299.12833999999998</c:v>
                </c:pt>
                <c:pt idx="5780">
                  <c:v>315.12324000000001</c:v>
                </c:pt>
                <c:pt idx="5781">
                  <c:v>299.12833999999998</c:v>
                </c:pt>
                <c:pt idx="5782">
                  <c:v>301.07123999999999</c:v>
                </c:pt>
                <c:pt idx="5783">
                  <c:v>315.08684</c:v>
                </c:pt>
                <c:pt idx="5784">
                  <c:v>313.14403999999996</c:v>
                </c:pt>
                <c:pt idx="5785">
                  <c:v>355.15454</c:v>
                </c:pt>
                <c:pt idx="5786">
                  <c:v>339.15963999999997</c:v>
                </c:pt>
                <c:pt idx="5787">
                  <c:v>339.15963999999997</c:v>
                </c:pt>
                <c:pt idx="5788">
                  <c:v>355.15454</c:v>
                </c:pt>
                <c:pt idx="5789">
                  <c:v>355.15454</c:v>
                </c:pt>
                <c:pt idx="5790">
                  <c:v>313.10764</c:v>
                </c:pt>
                <c:pt idx="5791">
                  <c:v>517.18624</c:v>
                </c:pt>
                <c:pt idx="5792">
                  <c:v>323.12833999999998</c:v>
                </c:pt>
                <c:pt idx="5793">
                  <c:v>337.14403999999996</c:v>
                </c:pt>
                <c:pt idx="5794">
                  <c:v>271.09703999999999</c:v>
                </c:pt>
                <c:pt idx="5795">
                  <c:v>285.11273999999997</c:v>
                </c:pt>
                <c:pt idx="5796">
                  <c:v>315.12324000000001</c:v>
                </c:pt>
                <c:pt idx="5797">
                  <c:v>287.09193999999997</c:v>
                </c:pt>
                <c:pt idx="5798">
                  <c:v>301.10764</c:v>
                </c:pt>
                <c:pt idx="5799">
                  <c:v>303.08684</c:v>
                </c:pt>
                <c:pt idx="5800">
                  <c:v>287.09193999999997</c:v>
                </c:pt>
                <c:pt idx="5801">
                  <c:v>301.10764</c:v>
                </c:pt>
                <c:pt idx="5802">
                  <c:v>257.08143999999999</c:v>
                </c:pt>
                <c:pt idx="5803">
                  <c:v>271.09703999999999</c:v>
                </c:pt>
                <c:pt idx="5804">
                  <c:v>311.16473999999999</c:v>
                </c:pt>
                <c:pt idx="5805">
                  <c:v>243.10213999999999</c:v>
                </c:pt>
                <c:pt idx="5806">
                  <c:v>257.11773999999997</c:v>
                </c:pt>
                <c:pt idx="5807">
                  <c:v>257.11773999999997</c:v>
                </c:pt>
                <c:pt idx="5808">
                  <c:v>421.14983999999998</c:v>
                </c:pt>
                <c:pt idx="5809">
                  <c:v>421.14983999999998</c:v>
                </c:pt>
                <c:pt idx="5810">
                  <c:v>435.16553999999996</c:v>
                </c:pt>
                <c:pt idx="5811">
                  <c:v>395.22224</c:v>
                </c:pt>
                <c:pt idx="5812">
                  <c:v>395.22224</c:v>
                </c:pt>
                <c:pt idx="5813">
                  <c:v>361.16514000000001</c:v>
                </c:pt>
                <c:pt idx="5814">
                  <c:v>339.15963999999997</c:v>
                </c:pt>
                <c:pt idx="5815">
                  <c:v>259.09703999999999</c:v>
                </c:pt>
                <c:pt idx="5816">
                  <c:v>273.11273999999997</c:v>
                </c:pt>
                <c:pt idx="5817">
                  <c:v>287.12833999999998</c:v>
                </c:pt>
                <c:pt idx="5818">
                  <c:v>411.21713999999997</c:v>
                </c:pt>
                <c:pt idx="5819">
                  <c:v>409.20153999999997</c:v>
                </c:pt>
                <c:pt idx="5820">
                  <c:v>341.13893999999999</c:v>
                </c:pt>
                <c:pt idx="5821">
                  <c:v>289.10764</c:v>
                </c:pt>
                <c:pt idx="5822">
                  <c:v>289.10764</c:v>
                </c:pt>
                <c:pt idx="5823">
                  <c:v>287.09193999999997</c:v>
                </c:pt>
                <c:pt idx="5824">
                  <c:v>315.12324000000001</c:v>
                </c:pt>
                <c:pt idx="5825">
                  <c:v>303.12324000000001</c:v>
                </c:pt>
                <c:pt idx="5826">
                  <c:v>287.12833999999998</c:v>
                </c:pt>
                <c:pt idx="5827">
                  <c:v>211.11233999999999</c:v>
                </c:pt>
                <c:pt idx="5828">
                  <c:v>875.16714000000002</c:v>
                </c:pt>
                <c:pt idx="5829">
                  <c:v>723.15613999999994</c:v>
                </c:pt>
                <c:pt idx="5830">
                  <c:v>379.15454</c:v>
                </c:pt>
                <c:pt idx="5831">
                  <c:v>507.20193999999998</c:v>
                </c:pt>
                <c:pt idx="5832">
                  <c:v>379.15454</c:v>
                </c:pt>
                <c:pt idx="5833">
                  <c:v>393.17023999999998</c:v>
                </c:pt>
                <c:pt idx="5834">
                  <c:v>485.19644</c:v>
                </c:pt>
                <c:pt idx="5835">
                  <c:v>485.19644</c:v>
                </c:pt>
                <c:pt idx="5836">
                  <c:v>453.17023999999998</c:v>
                </c:pt>
                <c:pt idx="5837">
                  <c:v>491.20704000000001</c:v>
                </c:pt>
                <c:pt idx="5838">
                  <c:v>591.23833999999999</c:v>
                </c:pt>
                <c:pt idx="5839">
                  <c:v>591.23833999999999</c:v>
                </c:pt>
                <c:pt idx="5840">
                  <c:v>803.32204000000002</c:v>
                </c:pt>
                <c:pt idx="5841">
                  <c:v>803.32204000000002</c:v>
                </c:pt>
                <c:pt idx="5842">
                  <c:v>447.14443999999997</c:v>
                </c:pt>
                <c:pt idx="5843">
                  <c:v>379.15454</c:v>
                </c:pt>
                <c:pt idx="5844">
                  <c:v>697.28013999999996</c:v>
                </c:pt>
                <c:pt idx="5845">
                  <c:v>327.15963999999997</c:v>
                </c:pt>
                <c:pt idx="5846">
                  <c:v>341.17534000000001</c:v>
                </c:pt>
                <c:pt idx="5847">
                  <c:v>327.15963999999997</c:v>
                </c:pt>
                <c:pt idx="5848">
                  <c:v>341.17534000000001</c:v>
                </c:pt>
                <c:pt idx="5849">
                  <c:v>395.22224</c:v>
                </c:pt>
                <c:pt idx="5850">
                  <c:v>287.09193999999997</c:v>
                </c:pt>
                <c:pt idx="5851">
                  <c:v>301.14403999999996</c:v>
                </c:pt>
                <c:pt idx="5852">
                  <c:v>301.10764</c:v>
                </c:pt>
                <c:pt idx="5853">
                  <c:v>301.14403999999996</c:v>
                </c:pt>
                <c:pt idx="5854">
                  <c:v>301.14403999999996</c:v>
                </c:pt>
                <c:pt idx="5855">
                  <c:v>287.12833999999998</c:v>
                </c:pt>
                <c:pt idx="5856">
                  <c:v>287.12833999999998</c:v>
                </c:pt>
                <c:pt idx="5857">
                  <c:v>273.11273999999997</c:v>
                </c:pt>
                <c:pt idx="5858">
                  <c:v>389.13893999999999</c:v>
                </c:pt>
                <c:pt idx="5859">
                  <c:v>405.13383999999996</c:v>
                </c:pt>
                <c:pt idx="5860">
                  <c:v>357.17023999999998</c:v>
                </c:pt>
                <c:pt idx="5861">
                  <c:v>357.17023999999998</c:v>
                </c:pt>
                <c:pt idx="5862">
                  <c:v>391.19094000000001</c:v>
                </c:pt>
                <c:pt idx="5863">
                  <c:v>459.25353999999999</c:v>
                </c:pt>
                <c:pt idx="5864">
                  <c:v>325.14403999999996</c:v>
                </c:pt>
                <c:pt idx="5865">
                  <c:v>395.22224</c:v>
                </c:pt>
                <c:pt idx="5866">
                  <c:v>409.23793999999998</c:v>
                </c:pt>
                <c:pt idx="5867">
                  <c:v>531.34744000000001</c:v>
                </c:pt>
                <c:pt idx="5868">
                  <c:v>409.23793999999998</c:v>
                </c:pt>
                <c:pt idx="5869">
                  <c:v>407.22224</c:v>
                </c:pt>
                <c:pt idx="5870">
                  <c:v>407.22224</c:v>
                </c:pt>
                <c:pt idx="5871">
                  <c:v>407.22224</c:v>
                </c:pt>
                <c:pt idx="5872">
                  <c:v>425.23284000000001</c:v>
                </c:pt>
                <c:pt idx="5873">
                  <c:v>259.09703999999999</c:v>
                </c:pt>
                <c:pt idx="5874">
                  <c:v>273.11273999999997</c:v>
                </c:pt>
                <c:pt idx="5875">
                  <c:v>273.11273999999997</c:v>
                </c:pt>
                <c:pt idx="5876">
                  <c:v>287.12833999999998</c:v>
                </c:pt>
                <c:pt idx="5877">
                  <c:v>437.14483999999999</c:v>
                </c:pt>
                <c:pt idx="5878">
                  <c:v>599.19763999999998</c:v>
                </c:pt>
                <c:pt idx="5879">
                  <c:v>421.14983999999998</c:v>
                </c:pt>
                <c:pt idx="5880">
                  <c:v>437.14483999999999</c:v>
                </c:pt>
                <c:pt idx="5881">
                  <c:v>437.14483999999999</c:v>
                </c:pt>
                <c:pt idx="5882">
                  <c:v>479.15533999999997</c:v>
                </c:pt>
                <c:pt idx="5883">
                  <c:v>479.15533999999997</c:v>
                </c:pt>
                <c:pt idx="5884">
                  <c:v>521.16593999999998</c:v>
                </c:pt>
                <c:pt idx="5885">
                  <c:v>411.21713999999997</c:v>
                </c:pt>
                <c:pt idx="5886">
                  <c:v>479.27974</c:v>
                </c:pt>
                <c:pt idx="5887">
                  <c:v>405.13383999999996</c:v>
                </c:pt>
                <c:pt idx="5888">
                  <c:v>275.09193999999997</c:v>
                </c:pt>
                <c:pt idx="5889">
                  <c:v>451.16043999999999</c:v>
                </c:pt>
                <c:pt idx="5890">
                  <c:v>419.14943999999997</c:v>
                </c:pt>
                <c:pt idx="5891">
                  <c:v>289.10764</c:v>
                </c:pt>
                <c:pt idx="5892">
                  <c:v>453.13973999999996</c:v>
                </c:pt>
                <c:pt idx="5893">
                  <c:v>453.13973999999996</c:v>
                </c:pt>
                <c:pt idx="5894">
                  <c:v>427.21204</c:v>
                </c:pt>
                <c:pt idx="5895">
                  <c:v>495.27463999999998</c:v>
                </c:pt>
                <c:pt idx="5896">
                  <c:v>493.25903999999997</c:v>
                </c:pt>
                <c:pt idx="5897">
                  <c:v>291.08684</c:v>
                </c:pt>
                <c:pt idx="5898">
                  <c:v>441.22773999999998</c:v>
                </c:pt>
                <c:pt idx="5899">
                  <c:v>357.17023999999998</c:v>
                </c:pt>
                <c:pt idx="5900">
                  <c:v>289.10764</c:v>
                </c:pt>
                <c:pt idx="5901">
                  <c:v>303.12324000000001</c:v>
                </c:pt>
                <c:pt idx="5902">
                  <c:v>441.22773999999998</c:v>
                </c:pt>
                <c:pt idx="5903">
                  <c:v>317.10253999999998</c:v>
                </c:pt>
                <c:pt idx="5904">
                  <c:v>333.13383999999996</c:v>
                </c:pt>
                <c:pt idx="5905">
                  <c:v>451.16043999999999</c:v>
                </c:pt>
                <c:pt idx="5906">
                  <c:v>303.12324000000001</c:v>
                </c:pt>
                <c:pt idx="5907">
                  <c:v>317.13893999999999</c:v>
                </c:pt>
                <c:pt idx="5908">
                  <c:v>289.10764</c:v>
                </c:pt>
                <c:pt idx="5909">
                  <c:v>303.12324000000001</c:v>
                </c:pt>
                <c:pt idx="5910">
                  <c:v>333.13383999999996</c:v>
                </c:pt>
                <c:pt idx="5911">
                  <c:v>479.19173999999998</c:v>
                </c:pt>
                <c:pt idx="5912">
                  <c:v>303.12324000000001</c:v>
                </c:pt>
                <c:pt idx="5913">
                  <c:v>317.13893999999999</c:v>
                </c:pt>
                <c:pt idx="5914">
                  <c:v>345.13383999999996</c:v>
                </c:pt>
                <c:pt idx="5915">
                  <c:v>627.22893999999997</c:v>
                </c:pt>
                <c:pt idx="5916">
                  <c:v>357.17023999999998</c:v>
                </c:pt>
                <c:pt idx="5917">
                  <c:v>355.15454</c:v>
                </c:pt>
                <c:pt idx="5918">
                  <c:v>303.12324000000001</c:v>
                </c:pt>
                <c:pt idx="5919">
                  <c:v>315.12324000000001</c:v>
                </c:pt>
                <c:pt idx="5920">
                  <c:v>303.12324000000001</c:v>
                </c:pt>
                <c:pt idx="5921">
                  <c:v>317.13893999999999</c:v>
                </c:pt>
                <c:pt idx="5922">
                  <c:v>427.21204</c:v>
                </c:pt>
                <c:pt idx="5923">
                  <c:v>427.21204</c:v>
                </c:pt>
                <c:pt idx="5924">
                  <c:v>371.11313999999999</c:v>
                </c:pt>
                <c:pt idx="5925">
                  <c:v>333.13383999999996</c:v>
                </c:pt>
                <c:pt idx="5926">
                  <c:v>347.14943999999997</c:v>
                </c:pt>
                <c:pt idx="5927">
                  <c:v>333.13383999999996</c:v>
                </c:pt>
                <c:pt idx="5928">
                  <c:v>347.11313999999999</c:v>
                </c:pt>
                <c:pt idx="5929">
                  <c:v>437.14483999999999</c:v>
                </c:pt>
                <c:pt idx="5930">
                  <c:v>453.13973999999996</c:v>
                </c:pt>
                <c:pt idx="5931">
                  <c:v>423.12914000000001</c:v>
                </c:pt>
                <c:pt idx="5932">
                  <c:v>437.14483999999999</c:v>
                </c:pt>
                <c:pt idx="5933">
                  <c:v>283.09703999999999</c:v>
                </c:pt>
                <c:pt idx="5934">
                  <c:v>411.21713999999997</c:v>
                </c:pt>
                <c:pt idx="5935">
                  <c:v>397.20153999999997</c:v>
                </c:pt>
                <c:pt idx="5936">
                  <c:v>317.13893999999999</c:v>
                </c:pt>
                <c:pt idx="5937">
                  <c:v>303.12324000000001</c:v>
                </c:pt>
                <c:pt idx="5938">
                  <c:v>275.09193999999997</c:v>
                </c:pt>
                <c:pt idx="5939">
                  <c:v>289.10764</c:v>
                </c:pt>
                <c:pt idx="5940">
                  <c:v>289.10764</c:v>
                </c:pt>
                <c:pt idx="5941">
                  <c:v>305.10253999999998</c:v>
                </c:pt>
                <c:pt idx="5942">
                  <c:v>291.08684</c:v>
                </c:pt>
                <c:pt idx="5943">
                  <c:v>291.08684</c:v>
                </c:pt>
                <c:pt idx="5944">
                  <c:v>437.14483999999999</c:v>
                </c:pt>
                <c:pt idx="5945">
                  <c:v>437.14483999999999</c:v>
                </c:pt>
                <c:pt idx="5946">
                  <c:v>311.12833999999998</c:v>
                </c:pt>
                <c:pt idx="5947">
                  <c:v>355.11813999999998</c:v>
                </c:pt>
                <c:pt idx="5948">
                  <c:v>427.17573999999996</c:v>
                </c:pt>
                <c:pt idx="5949">
                  <c:v>321.09744000000001</c:v>
                </c:pt>
                <c:pt idx="5950">
                  <c:v>345.13383999999996</c:v>
                </c:pt>
                <c:pt idx="5951">
                  <c:v>345.13383999999996</c:v>
                </c:pt>
                <c:pt idx="5952">
                  <c:v>331.11813999999998</c:v>
                </c:pt>
                <c:pt idx="5953">
                  <c:v>305.10253999999998</c:v>
                </c:pt>
                <c:pt idx="5954">
                  <c:v>411.21713999999997</c:v>
                </c:pt>
                <c:pt idx="5955">
                  <c:v>425.23284000000001</c:v>
                </c:pt>
                <c:pt idx="5956">
                  <c:v>463.28483999999997</c:v>
                </c:pt>
                <c:pt idx="5957">
                  <c:v>301.14403999999996</c:v>
                </c:pt>
                <c:pt idx="5958">
                  <c:v>315.15963999999997</c:v>
                </c:pt>
                <c:pt idx="5959">
                  <c:v>303.12324000000001</c:v>
                </c:pt>
                <c:pt idx="5960">
                  <c:v>407.22224</c:v>
                </c:pt>
                <c:pt idx="5961">
                  <c:v>423.21713999999997</c:v>
                </c:pt>
                <c:pt idx="5962">
                  <c:v>361.16514000000001</c:v>
                </c:pt>
                <c:pt idx="5963">
                  <c:v>273.11273999999997</c:v>
                </c:pt>
                <c:pt idx="5964">
                  <c:v>273.11273999999997</c:v>
                </c:pt>
                <c:pt idx="5965">
                  <c:v>287.12833999999998</c:v>
                </c:pt>
                <c:pt idx="5966">
                  <c:v>289.10764</c:v>
                </c:pt>
                <c:pt idx="5967">
                  <c:v>317.13893999999999</c:v>
                </c:pt>
                <c:pt idx="5968">
                  <c:v>257.11773999999997</c:v>
                </c:pt>
                <c:pt idx="5969">
                  <c:v>259.09703999999999</c:v>
                </c:pt>
                <c:pt idx="5970">
                  <c:v>303.12324000000001</c:v>
                </c:pt>
                <c:pt idx="5971">
                  <c:v>303.12324000000001</c:v>
                </c:pt>
                <c:pt idx="5972">
                  <c:v>317.13893999999999</c:v>
                </c:pt>
                <c:pt idx="5973">
                  <c:v>317.13893999999999</c:v>
                </c:pt>
                <c:pt idx="5974">
                  <c:v>271.13344000000001</c:v>
                </c:pt>
                <c:pt idx="5975">
                  <c:v>395.22224</c:v>
                </c:pt>
                <c:pt idx="5976">
                  <c:v>531.34744000000001</c:v>
                </c:pt>
                <c:pt idx="5977">
                  <c:v>295.09703999999999</c:v>
                </c:pt>
                <c:pt idx="5978">
                  <c:v>339.12324000000001</c:v>
                </c:pt>
                <c:pt idx="5979">
                  <c:v>263.07083999999998</c:v>
                </c:pt>
                <c:pt idx="5980">
                  <c:v>415.13934</c:v>
                </c:pt>
                <c:pt idx="5981">
                  <c:v>417.11854</c:v>
                </c:pt>
                <c:pt idx="5982">
                  <c:v>255.06573999999998</c:v>
                </c:pt>
                <c:pt idx="5983">
                  <c:v>433.11354</c:v>
                </c:pt>
                <c:pt idx="5984">
                  <c:v>595.16633999999999</c:v>
                </c:pt>
                <c:pt idx="5985">
                  <c:v>307.06063999999998</c:v>
                </c:pt>
                <c:pt idx="5986">
                  <c:v>271.06063999999998</c:v>
                </c:pt>
                <c:pt idx="5987">
                  <c:v>449.10843999999997</c:v>
                </c:pt>
                <c:pt idx="5988">
                  <c:v>491.11894000000001</c:v>
                </c:pt>
                <c:pt idx="5989">
                  <c:v>595.14513999999997</c:v>
                </c:pt>
                <c:pt idx="5990">
                  <c:v>533.12954000000002</c:v>
                </c:pt>
                <c:pt idx="5991">
                  <c:v>575.14013999999997</c:v>
                </c:pt>
                <c:pt idx="5992">
                  <c:v>449.10843999999997</c:v>
                </c:pt>
                <c:pt idx="5993">
                  <c:v>463.12403999999998</c:v>
                </c:pt>
                <c:pt idx="5994">
                  <c:v>565.15574000000004</c:v>
                </c:pt>
                <c:pt idx="5995">
                  <c:v>609.18193999999994</c:v>
                </c:pt>
                <c:pt idx="5996">
                  <c:v>533.12954000000002</c:v>
                </c:pt>
                <c:pt idx="5997">
                  <c:v>575.14013999999997</c:v>
                </c:pt>
                <c:pt idx="5998">
                  <c:v>287.05554000000001</c:v>
                </c:pt>
                <c:pt idx="5999">
                  <c:v>301.07123999999999</c:v>
                </c:pt>
                <c:pt idx="6000">
                  <c:v>563.17643999999996</c:v>
                </c:pt>
                <c:pt idx="6001">
                  <c:v>257.03694000000002</c:v>
                </c:pt>
                <c:pt idx="6002">
                  <c:v>279.06574000000001</c:v>
                </c:pt>
                <c:pt idx="6003">
                  <c:v>293.08143999999999</c:v>
                </c:pt>
                <c:pt idx="6004">
                  <c:v>431.13423999999998</c:v>
                </c:pt>
                <c:pt idx="6005">
                  <c:v>417.11854</c:v>
                </c:pt>
                <c:pt idx="6006">
                  <c:v>579.17143999999996</c:v>
                </c:pt>
                <c:pt idx="6007">
                  <c:v>595.16633999999999</c:v>
                </c:pt>
                <c:pt idx="6008">
                  <c:v>579.17143999999996</c:v>
                </c:pt>
                <c:pt idx="6009">
                  <c:v>271.06063999999998</c:v>
                </c:pt>
                <c:pt idx="6010">
                  <c:v>449.10843999999997</c:v>
                </c:pt>
                <c:pt idx="6011">
                  <c:v>449.10843999999997</c:v>
                </c:pt>
                <c:pt idx="6012">
                  <c:v>433.11354</c:v>
                </c:pt>
                <c:pt idx="6013">
                  <c:v>463.08763999999996</c:v>
                </c:pt>
                <c:pt idx="6014">
                  <c:v>611.16124000000002</c:v>
                </c:pt>
                <c:pt idx="6015">
                  <c:v>423.18074000000001</c:v>
                </c:pt>
                <c:pt idx="6016">
                  <c:v>423.18074000000001</c:v>
                </c:pt>
                <c:pt idx="6017">
                  <c:v>301.07123999999999</c:v>
                </c:pt>
                <c:pt idx="6018">
                  <c:v>301.07123999999999</c:v>
                </c:pt>
                <c:pt idx="6019">
                  <c:v>287.05554000000001</c:v>
                </c:pt>
                <c:pt idx="6020">
                  <c:v>465.10334</c:v>
                </c:pt>
                <c:pt idx="6021">
                  <c:v>465.10334</c:v>
                </c:pt>
                <c:pt idx="6022">
                  <c:v>303.05054000000001</c:v>
                </c:pt>
                <c:pt idx="6023">
                  <c:v>505.17104</c:v>
                </c:pt>
                <c:pt idx="6024">
                  <c:v>505.17104</c:v>
                </c:pt>
                <c:pt idx="6025">
                  <c:v>315.08684</c:v>
                </c:pt>
                <c:pt idx="6026">
                  <c:v>315.08684</c:v>
                </c:pt>
                <c:pt idx="6027">
                  <c:v>301.07123999999999</c:v>
                </c:pt>
                <c:pt idx="6028">
                  <c:v>329.10253999999998</c:v>
                </c:pt>
                <c:pt idx="6029">
                  <c:v>625.17683999999997</c:v>
                </c:pt>
                <c:pt idx="6030">
                  <c:v>343.11813999999998</c:v>
                </c:pt>
                <c:pt idx="6031">
                  <c:v>283.06063999999998</c:v>
                </c:pt>
                <c:pt idx="6032">
                  <c:v>329.10253999999998</c:v>
                </c:pt>
                <c:pt idx="6033">
                  <c:v>345.09744000000001</c:v>
                </c:pt>
                <c:pt idx="6034">
                  <c:v>287.05554000000001</c:v>
                </c:pt>
                <c:pt idx="6035">
                  <c:v>435.16553999999996</c:v>
                </c:pt>
                <c:pt idx="6036">
                  <c:v>549.19723999999997</c:v>
                </c:pt>
                <c:pt idx="6037">
                  <c:v>293.08143999999999</c:v>
                </c:pt>
                <c:pt idx="6038">
                  <c:v>337.07123999999999</c:v>
                </c:pt>
                <c:pt idx="6039">
                  <c:v>295.09703999999999</c:v>
                </c:pt>
                <c:pt idx="6040">
                  <c:v>311.12833999999998</c:v>
                </c:pt>
                <c:pt idx="6041">
                  <c:v>355.11813999999998</c:v>
                </c:pt>
                <c:pt idx="6042">
                  <c:v>339.08684</c:v>
                </c:pt>
                <c:pt idx="6043">
                  <c:v>289.07123999999999</c:v>
                </c:pt>
                <c:pt idx="6044">
                  <c:v>303.08684</c:v>
                </c:pt>
                <c:pt idx="6045">
                  <c:v>305.06613999999996</c:v>
                </c:pt>
                <c:pt idx="6046">
                  <c:v>275.04753999999997</c:v>
                </c:pt>
                <c:pt idx="6047">
                  <c:v>451.12403999999998</c:v>
                </c:pt>
                <c:pt idx="6048">
                  <c:v>451.12403999999998</c:v>
                </c:pt>
                <c:pt idx="6049">
                  <c:v>597.18193999999994</c:v>
                </c:pt>
                <c:pt idx="6050">
                  <c:v>289.07123999999999</c:v>
                </c:pt>
                <c:pt idx="6051">
                  <c:v>305.06613999999996</c:v>
                </c:pt>
                <c:pt idx="6052">
                  <c:v>321.06103999999999</c:v>
                </c:pt>
                <c:pt idx="6053">
                  <c:v>335.07673999999997</c:v>
                </c:pt>
                <c:pt idx="6054">
                  <c:v>303.08684</c:v>
                </c:pt>
                <c:pt idx="6055">
                  <c:v>333.06103999999999</c:v>
                </c:pt>
                <c:pt idx="6056">
                  <c:v>273.07633999999996</c:v>
                </c:pt>
                <c:pt idx="6057">
                  <c:v>289.07123999999999</c:v>
                </c:pt>
                <c:pt idx="6058">
                  <c:v>303.08684</c:v>
                </c:pt>
                <c:pt idx="6059">
                  <c:v>531.20194000000004</c:v>
                </c:pt>
                <c:pt idx="6060">
                  <c:v>401.16003999999998</c:v>
                </c:pt>
                <c:pt idx="6061">
                  <c:v>403.13934</c:v>
                </c:pt>
                <c:pt idx="6062">
                  <c:v>395.14943999999997</c:v>
                </c:pt>
                <c:pt idx="6063">
                  <c:v>427.17573999999996</c:v>
                </c:pt>
                <c:pt idx="6064">
                  <c:v>485.19644</c:v>
                </c:pt>
                <c:pt idx="6065">
                  <c:v>309.14904000000001</c:v>
                </c:pt>
                <c:pt idx="6066">
                  <c:v>377.21163999999999</c:v>
                </c:pt>
                <c:pt idx="6067">
                  <c:v>309.14904000000001</c:v>
                </c:pt>
                <c:pt idx="6068">
                  <c:v>393.20663999999999</c:v>
                </c:pt>
                <c:pt idx="6069">
                  <c:v>323.16473999999999</c:v>
                </c:pt>
                <c:pt idx="6070">
                  <c:v>307.13344000000001</c:v>
                </c:pt>
                <c:pt idx="6071">
                  <c:v>375.19603999999998</c:v>
                </c:pt>
                <c:pt idx="6072">
                  <c:v>375.19603999999998</c:v>
                </c:pt>
                <c:pt idx="6073">
                  <c:v>241.08643999999998</c:v>
                </c:pt>
                <c:pt idx="6074">
                  <c:v>255.10213999999999</c:v>
                </c:pt>
                <c:pt idx="6075">
                  <c:v>419.13423999999998</c:v>
                </c:pt>
                <c:pt idx="6076">
                  <c:v>419.13423999999998</c:v>
                </c:pt>
                <c:pt idx="6077">
                  <c:v>419.13423999999998</c:v>
                </c:pt>
                <c:pt idx="6078">
                  <c:v>551.17643999999996</c:v>
                </c:pt>
                <c:pt idx="6079">
                  <c:v>551.17643999999996</c:v>
                </c:pt>
                <c:pt idx="6080">
                  <c:v>593.18704000000002</c:v>
                </c:pt>
                <c:pt idx="6081">
                  <c:v>593.18704000000002</c:v>
                </c:pt>
                <c:pt idx="6082">
                  <c:v>713.22933999999998</c:v>
                </c:pt>
                <c:pt idx="6083">
                  <c:v>697.21324000000004</c:v>
                </c:pt>
                <c:pt idx="6084">
                  <c:v>697.21324000000004</c:v>
                </c:pt>
                <c:pt idx="6085">
                  <c:v>727.22384</c:v>
                </c:pt>
                <c:pt idx="6086">
                  <c:v>727.22384</c:v>
                </c:pt>
                <c:pt idx="6087">
                  <c:v>694.21363999999994</c:v>
                </c:pt>
                <c:pt idx="6088">
                  <c:v>341.13893999999999</c:v>
                </c:pt>
                <c:pt idx="6089">
                  <c:v>461.26923999999997</c:v>
                </c:pt>
                <c:pt idx="6090">
                  <c:v>393.20663999999999</c:v>
                </c:pt>
                <c:pt idx="6091">
                  <c:v>325.14403999999996</c:v>
                </c:pt>
                <c:pt idx="6092">
                  <c:v>325.14403999999996</c:v>
                </c:pt>
                <c:pt idx="6093">
                  <c:v>393.20663999999999</c:v>
                </c:pt>
                <c:pt idx="6094">
                  <c:v>325.14403999999996</c:v>
                </c:pt>
                <c:pt idx="6095">
                  <c:v>339.15963999999997</c:v>
                </c:pt>
                <c:pt idx="6096">
                  <c:v>393.20663999999999</c:v>
                </c:pt>
                <c:pt idx="6097">
                  <c:v>359.14943999999997</c:v>
                </c:pt>
                <c:pt idx="6098">
                  <c:v>359.14943999999997</c:v>
                </c:pt>
                <c:pt idx="6099">
                  <c:v>343.15454</c:v>
                </c:pt>
                <c:pt idx="6100">
                  <c:v>339.15963999999997</c:v>
                </c:pt>
                <c:pt idx="6101">
                  <c:v>393.20663999999999</c:v>
                </c:pt>
                <c:pt idx="6102">
                  <c:v>299.12833999999998</c:v>
                </c:pt>
                <c:pt idx="6103">
                  <c:v>373.10764</c:v>
                </c:pt>
                <c:pt idx="6104">
                  <c:v>401.13893999999999</c:v>
                </c:pt>
                <c:pt idx="6105">
                  <c:v>323.12833999999998</c:v>
                </c:pt>
                <c:pt idx="6106">
                  <c:v>391.19094000000001</c:v>
                </c:pt>
                <c:pt idx="6107">
                  <c:v>459.25353999999999</c:v>
                </c:pt>
                <c:pt idx="6108">
                  <c:v>389.17534000000001</c:v>
                </c:pt>
                <c:pt idx="6109">
                  <c:v>391.19094000000001</c:v>
                </c:pt>
                <c:pt idx="6110">
                  <c:v>341.13893999999999</c:v>
                </c:pt>
                <c:pt idx="6111">
                  <c:v>337.14403999999996</c:v>
                </c:pt>
                <c:pt idx="6112">
                  <c:v>391.19094000000001</c:v>
                </c:pt>
                <c:pt idx="6113">
                  <c:v>391.19094000000001</c:v>
                </c:pt>
                <c:pt idx="6114">
                  <c:v>393.20663999999999</c:v>
                </c:pt>
                <c:pt idx="6115">
                  <c:v>393.20663999999999</c:v>
                </c:pt>
                <c:pt idx="6116">
                  <c:v>257.08143999999999</c:v>
                </c:pt>
                <c:pt idx="6117">
                  <c:v>271.09703999999999</c:v>
                </c:pt>
                <c:pt idx="6118">
                  <c:v>271.09703999999999</c:v>
                </c:pt>
                <c:pt idx="6119">
                  <c:v>435.12914000000001</c:v>
                </c:pt>
                <c:pt idx="6120">
                  <c:v>597.18193999999994</c:v>
                </c:pt>
                <c:pt idx="6121">
                  <c:v>435.12914000000001</c:v>
                </c:pt>
                <c:pt idx="6122">
                  <c:v>435.12914000000001</c:v>
                </c:pt>
                <c:pt idx="6123">
                  <c:v>309.07633999999996</c:v>
                </c:pt>
                <c:pt idx="6124">
                  <c:v>353.13893999999999</c:v>
                </c:pt>
                <c:pt idx="6125">
                  <c:v>421.20153999999997</c:v>
                </c:pt>
                <c:pt idx="6126">
                  <c:v>367.15454</c:v>
                </c:pt>
                <c:pt idx="6127">
                  <c:v>323.12833999999998</c:v>
                </c:pt>
                <c:pt idx="6128">
                  <c:v>367.15454</c:v>
                </c:pt>
                <c:pt idx="6129">
                  <c:v>273.07633999999996</c:v>
                </c:pt>
                <c:pt idx="6130">
                  <c:v>357.13383999999996</c:v>
                </c:pt>
                <c:pt idx="6131">
                  <c:v>409.20153999999997</c:v>
                </c:pt>
                <c:pt idx="6132">
                  <c:v>341.13893999999999</c:v>
                </c:pt>
                <c:pt idx="6133">
                  <c:v>423.21713999999997</c:v>
                </c:pt>
                <c:pt idx="6134">
                  <c:v>423.21713999999997</c:v>
                </c:pt>
                <c:pt idx="6135">
                  <c:v>329.10253999999998</c:v>
                </c:pt>
                <c:pt idx="6136">
                  <c:v>295.09703999999999</c:v>
                </c:pt>
                <c:pt idx="6137">
                  <c:v>337.14403999999996</c:v>
                </c:pt>
                <c:pt idx="6138">
                  <c:v>383.14943999999997</c:v>
                </c:pt>
                <c:pt idx="6139">
                  <c:v>381.13383999999996</c:v>
                </c:pt>
                <c:pt idx="6140">
                  <c:v>397.16514000000001</c:v>
                </c:pt>
                <c:pt idx="6141">
                  <c:v>289.07123999999999</c:v>
                </c:pt>
                <c:pt idx="6142">
                  <c:v>329.10253999999998</c:v>
                </c:pt>
                <c:pt idx="6143">
                  <c:v>271.09703999999999</c:v>
                </c:pt>
                <c:pt idx="6144">
                  <c:v>285.11273999999997</c:v>
                </c:pt>
                <c:pt idx="6145">
                  <c:v>273.07633999999996</c:v>
                </c:pt>
                <c:pt idx="6146">
                  <c:v>451.12403999999998</c:v>
                </c:pt>
                <c:pt idx="6147">
                  <c:v>435.12914000000001</c:v>
                </c:pt>
                <c:pt idx="6148">
                  <c:v>577.15574000000004</c:v>
                </c:pt>
                <c:pt idx="6149">
                  <c:v>289.07123999999999</c:v>
                </c:pt>
                <c:pt idx="6150">
                  <c:v>303.08684</c:v>
                </c:pt>
                <c:pt idx="6151">
                  <c:v>317.10253999999998</c:v>
                </c:pt>
                <c:pt idx="6152">
                  <c:v>495.15024</c:v>
                </c:pt>
                <c:pt idx="6153">
                  <c:v>317.10253999999998</c:v>
                </c:pt>
                <c:pt idx="6154">
                  <c:v>339.15963999999997</c:v>
                </c:pt>
                <c:pt idx="6155">
                  <c:v>603.24414000000002</c:v>
                </c:pt>
                <c:pt idx="6156">
                  <c:v>325.14403999999996</c:v>
                </c:pt>
                <c:pt idx="6157">
                  <c:v>287.09193999999997</c:v>
                </c:pt>
                <c:pt idx="6158">
                  <c:v>273.07633999999996</c:v>
                </c:pt>
                <c:pt idx="6159">
                  <c:v>315.12324000000001</c:v>
                </c:pt>
                <c:pt idx="6160">
                  <c:v>449.14483999999999</c:v>
                </c:pt>
                <c:pt idx="6161">
                  <c:v>597.18193999999994</c:v>
                </c:pt>
                <c:pt idx="6162">
                  <c:v>435.12914000000001</c:v>
                </c:pt>
                <c:pt idx="6163">
                  <c:v>451.12403999999998</c:v>
                </c:pt>
                <c:pt idx="6164">
                  <c:v>409.20153999999997</c:v>
                </c:pt>
                <c:pt idx="6165">
                  <c:v>425.19644</c:v>
                </c:pt>
                <c:pt idx="6166">
                  <c:v>439.21204</c:v>
                </c:pt>
                <c:pt idx="6167">
                  <c:v>439.21204</c:v>
                </c:pt>
                <c:pt idx="6168">
                  <c:v>443.20704000000001</c:v>
                </c:pt>
                <c:pt idx="6169">
                  <c:v>341.13893999999999</c:v>
                </c:pt>
                <c:pt idx="6170">
                  <c:v>423.21713999999997</c:v>
                </c:pt>
                <c:pt idx="6171">
                  <c:v>427.21204</c:v>
                </c:pt>
                <c:pt idx="6172">
                  <c:v>407.18583999999998</c:v>
                </c:pt>
                <c:pt idx="6173">
                  <c:v>423.18074000000001</c:v>
                </c:pt>
                <c:pt idx="6174">
                  <c:v>425.19644</c:v>
                </c:pt>
                <c:pt idx="6175">
                  <c:v>289.07123999999999</c:v>
                </c:pt>
                <c:pt idx="6176">
                  <c:v>303.08684</c:v>
                </c:pt>
                <c:pt idx="6177">
                  <c:v>289.07123999999999</c:v>
                </c:pt>
                <c:pt idx="6178">
                  <c:v>303.08684</c:v>
                </c:pt>
                <c:pt idx="6179">
                  <c:v>273.07633999999996</c:v>
                </c:pt>
                <c:pt idx="6180">
                  <c:v>287.09193999999997</c:v>
                </c:pt>
                <c:pt idx="6181">
                  <c:v>303.08684</c:v>
                </c:pt>
                <c:pt idx="6182">
                  <c:v>317.10253999999998</c:v>
                </c:pt>
                <c:pt idx="6183">
                  <c:v>317.10253999999998</c:v>
                </c:pt>
                <c:pt idx="6184">
                  <c:v>331.11813999999998</c:v>
                </c:pt>
                <c:pt idx="6185">
                  <c:v>345.13383999999996</c:v>
                </c:pt>
                <c:pt idx="6186">
                  <c:v>433.14983999999998</c:v>
                </c:pt>
                <c:pt idx="6187">
                  <c:v>535.18154000000004</c:v>
                </c:pt>
                <c:pt idx="6188">
                  <c:v>591.20773999999994</c:v>
                </c:pt>
                <c:pt idx="6189">
                  <c:v>565.19213999999999</c:v>
                </c:pt>
                <c:pt idx="6190">
                  <c:v>419.13423999999998</c:v>
                </c:pt>
                <c:pt idx="6191">
                  <c:v>403.13934</c:v>
                </c:pt>
                <c:pt idx="6192">
                  <c:v>607.20273999999995</c:v>
                </c:pt>
                <c:pt idx="6193">
                  <c:v>607.20273999999995</c:v>
                </c:pt>
                <c:pt idx="6194">
                  <c:v>607.20273999999995</c:v>
                </c:pt>
                <c:pt idx="6195">
                  <c:v>607.20273999999995</c:v>
                </c:pt>
                <c:pt idx="6196">
                  <c:v>433.14983999999998</c:v>
                </c:pt>
                <c:pt idx="6197">
                  <c:v>419.13423999999998</c:v>
                </c:pt>
                <c:pt idx="6198">
                  <c:v>683.21874000000003</c:v>
                </c:pt>
                <c:pt idx="6199">
                  <c:v>363.12324000000001</c:v>
                </c:pt>
                <c:pt idx="6200">
                  <c:v>363.12324000000001</c:v>
                </c:pt>
                <c:pt idx="6201">
                  <c:v>377.13893999999999</c:v>
                </c:pt>
                <c:pt idx="6202">
                  <c:v>575.20704000000001</c:v>
                </c:pt>
                <c:pt idx="6203">
                  <c:v>469.16514000000001</c:v>
                </c:pt>
                <c:pt idx="6204">
                  <c:v>575.20704000000001</c:v>
                </c:pt>
                <c:pt idx="6205">
                  <c:v>541.22263999999996</c:v>
                </c:pt>
                <c:pt idx="6206">
                  <c:v>541.22263999999996</c:v>
                </c:pt>
                <c:pt idx="6207">
                  <c:v>541.22263999999996</c:v>
                </c:pt>
                <c:pt idx="6208">
                  <c:v>541.22263999999996</c:v>
                </c:pt>
                <c:pt idx="6209">
                  <c:v>489.22773999999998</c:v>
                </c:pt>
                <c:pt idx="6210">
                  <c:v>489.22773999999998</c:v>
                </c:pt>
                <c:pt idx="6211">
                  <c:v>507.23833999999999</c:v>
                </c:pt>
                <c:pt idx="6212">
                  <c:v>527.20704000000001</c:v>
                </c:pt>
                <c:pt idx="6213">
                  <c:v>527.20704000000001</c:v>
                </c:pt>
                <c:pt idx="6214">
                  <c:v>527.20704000000001</c:v>
                </c:pt>
                <c:pt idx="6215">
                  <c:v>527.20704000000001</c:v>
                </c:pt>
                <c:pt idx="6216">
                  <c:v>337.14403999999996</c:v>
                </c:pt>
                <c:pt idx="6217">
                  <c:v>325.14403999999996</c:v>
                </c:pt>
                <c:pt idx="6218">
                  <c:v>341.13893999999999</c:v>
                </c:pt>
                <c:pt idx="6219">
                  <c:v>325.14403999999996</c:v>
                </c:pt>
                <c:pt idx="6220">
                  <c:v>339.15963999999997</c:v>
                </c:pt>
                <c:pt idx="6221">
                  <c:v>341.13893999999999</c:v>
                </c:pt>
                <c:pt idx="6222">
                  <c:v>339.12324000000001</c:v>
                </c:pt>
                <c:pt idx="6223">
                  <c:v>393.20663999999999</c:v>
                </c:pt>
                <c:pt idx="6224">
                  <c:v>339.15963999999997</c:v>
                </c:pt>
                <c:pt idx="6225">
                  <c:v>393.20663999999999</c:v>
                </c:pt>
                <c:pt idx="6226">
                  <c:v>339.15963999999997</c:v>
                </c:pt>
                <c:pt idx="6227">
                  <c:v>407.22224</c:v>
                </c:pt>
                <c:pt idx="6228">
                  <c:v>357.17023999999998</c:v>
                </c:pt>
                <c:pt idx="6229">
                  <c:v>339.15963999999997</c:v>
                </c:pt>
                <c:pt idx="6230">
                  <c:v>393.20663999999999</c:v>
                </c:pt>
                <c:pt idx="6231">
                  <c:v>325.14403999999996</c:v>
                </c:pt>
                <c:pt idx="6232">
                  <c:v>353.17534000000001</c:v>
                </c:pt>
                <c:pt idx="6233">
                  <c:v>369.17023999999998</c:v>
                </c:pt>
                <c:pt idx="6234">
                  <c:v>369.17023999999998</c:v>
                </c:pt>
                <c:pt idx="6235">
                  <c:v>355.15454</c:v>
                </c:pt>
                <c:pt idx="6236">
                  <c:v>337.14403999999996</c:v>
                </c:pt>
                <c:pt idx="6237">
                  <c:v>339.15963999999997</c:v>
                </c:pt>
                <c:pt idx="6238">
                  <c:v>393.20663999999999</c:v>
                </c:pt>
                <c:pt idx="6239">
                  <c:v>425.19644</c:v>
                </c:pt>
                <c:pt idx="6240">
                  <c:v>271.09703999999999</c:v>
                </c:pt>
                <c:pt idx="6241">
                  <c:v>285.11273999999997</c:v>
                </c:pt>
                <c:pt idx="6242">
                  <c:v>285.11273999999997</c:v>
                </c:pt>
                <c:pt idx="6243">
                  <c:v>271.09703999999999</c:v>
                </c:pt>
                <c:pt idx="6244">
                  <c:v>285.11273999999997</c:v>
                </c:pt>
                <c:pt idx="6245">
                  <c:v>285.11273999999997</c:v>
                </c:pt>
                <c:pt idx="6246">
                  <c:v>299.12833999999998</c:v>
                </c:pt>
                <c:pt idx="6247">
                  <c:v>299.09193999999997</c:v>
                </c:pt>
                <c:pt idx="6248">
                  <c:v>299.12833999999998</c:v>
                </c:pt>
                <c:pt idx="6249">
                  <c:v>339.15963999999997</c:v>
                </c:pt>
                <c:pt idx="6250">
                  <c:v>299.12833999999998</c:v>
                </c:pt>
                <c:pt idx="6251">
                  <c:v>313.10764</c:v>
                </c:pt>
                <c:pt idx="6252">
                  <c:v>315.12324000000001</c:v>
                </c:pt>
                <c:pt idx="6253">
                  <c:v>329.13893999999999</c:v>
                </c:pt>
                <c:pt idx="6254">
                  <c:v>303.08684</c:v>
                </c:pt>
                <c:pt idx="6255">
                  <c:v>315.12324000000001</c:v>
                </c:pt>
                <c:pt idx="6256">
                  <c:v>313.10764</c:v>
                </c:pt>
                <c:pt idx="6257">
                  <c:v>403.11813999999998</c:v>
                </c:pt>
                <c:pt idx="6258">
                  <c:v>387.12324000000001</c:v>
                </c:pt>
                <c:pt idx="6259">
                  <c:v>337.14403999999996</c:v>
                </c:pt>
                <c:pt idx="6260">
                  <c:v>391.19094000000001</c:v>
                </c:pt>
                <c:pt idx="6261">
                  <c:v>323.12833999999998</c:v>
                </c:pt>
                <c:pt idx="6262">
                  <c:v>389.17534000000001</c:v>
                </c:pt>
                <c:pt idx="6263">
                  <c:v>393.20663999999999</c:v>
                </c:pt>
                <c:pt idx="6264">
                  <c:v>529.33183999999994</c:v>
                </c:pt>
                <c:pt idx="6265">
                  <c:v>423.14443999999997</c:v>
                </c:pt>
                <c:pt idx="6266">
                  <c:v>491.20704000000001</c:v>
                </c:pt>
                <c:pt idx="6267">
                  <c:v>257.08143999999999</c:v>
                </c:pt>
                <c:pt idx="6268">
                  <c:v>271.09703999999999</c:v>
                </c:pt>
                <c:pt idx="6269">
                  <c:v>271.09703999999999</c:v>
                </c:pt>
                <c:pt idx="6270">
                  <c:v>285.11273999999997</c:v>
                </c:pt>
                <c:pt idx="6271">
                  <c:v>377.13893999999999</c:v>
                </c:pt>
                <c:pt idx="6272">
                  <c:v>273.07633999999996</c:v>
                </c:pt>
                <c:pt idx="6273">
                  <c:v>273.07633999999996</c:v>
                </c:pt>
                <c:pt idx="6274">
                  <c:v>361.10764</c:v>
                </c:pt>
                <c:pt idx="6275">
                  <c:v>303.08684</c:v>
                </c:pt>
                <c:pt idx="6276">
                  <c:v>435.12914000000001</c:v>
                </c:pt>
                <c:pt idx="6277">
                  <c:v>435.12914000000001</c:v>
                </c:pt>
                <c:pt idx="6278">
                  <c:v>597.18193999999994</c:v>
                </c:pt>
                <c:pt idx="6279">
                  <c:v>567.15023999999994</c:v>
                </c:pt>
                <c:pt idx="6280">
                  <c:v>567.15023999999994</c:v>
                </c:pt>
                <c:pt idx="6281">
                  <c:v>665.24454000000003</c:v>
                </c:pt>
                <c:pt idx="6282">
                  <c:v>503.19173999999998</c:v>
                </c:pt>
                <c:pt idx="6283">
                  <c:v>519.18664000000001</c:v>
                </c:pt>
                <c:pt idx="6284">
                  <c:v>449.14483999999999</c:v>
                </c:pt>
                <c:pt idx="6285">
                  <c:v>463.16043999999999</c:v>
                </c:pt>
                <c:pt idx="6286">
                  <c:v>625.21324000000004</c:v>
                </c:pt>
                <c:pt idx="6287">
                  <c:v>595.20273999999995</c:v>
                </c:pt>
                <c:pt idx="6288">
                  <c:v>581.18704000000002</c:v>
                </c:pt>
                <c:pt idx="6289">
                  <c:v>581.18704000000002</c:v>
                </c:pt>
                <c:pt idx="6290">
                  <c:v>435.12914000000001</c:v>
                </c:pt>
                <c:pt idx="6291">
                  <c:v>435.12914000000001</c:v>
                </c:pt>
                <c:pt idx="6292">
                  <c:v>419.13423999999998</c:v>
                </c:pt>
                <c:pt idx="6293">
                  <c:v>581.18704000000002</c:v>
                </c:pt>
                <c:pt idx="6294">
                  <c:v>419.13423999999998</c:v>
                </c:pt>
                <c:pt idx="6295">
                  <c:v>435.12914000000001</c:v>
                </c:pt>
                <c:pt idx="6296">
                  <c:v>435.12914000000001</c:v>
                </c:pt>
                <c:pt idx="6297">
                  <c:v>587.14013999999997</c:v>
                </c:pt>
                <c:pt idx="6298">
                  <c:v>581.16593999999998</c:v>
                </c:pt>
                <c:pt idx="6299">
                  <c:v>581.16593999999998</c:v>
                </c:pt>
                <c:pt idx="6300">
                  <c:v>727.20273999999995</c:v>
                </c:pt>
                <c:pt idx="6301">
                  <c:v>597.18193999999994</c:v>
                </c:pt>
                <c:pt idx="6302">
                  <c:v>567.17143999999996</c:v>
                </c:pt>
                <c:pt idx="6303">
                  <c:v>597.18193999999994</c:v>
                </c:pt>
                <c:pt idx="6304">
                  <c:v>581.18704000000002</c:v>
                </c:pt>
                <c:pt idx="6305">
                  <c:v>567.17143999999996</c:v>
                </c:pt>
                <c:pt idx="6306">
                  <c:v>743.23983999999996</c:v>
                </c:pt>
                <c:pt idx="6307">
                  <c:v>743.23983999999996</c:v>
                </c:pt>
                <c:pt idx="6308">
                  <c:v>667.18744000000004</c:v>
                </c:pt>
                <c:pt idx="6309">
                  <c:v>419.13423999999998</c:v>
                </c:pt>
                <c:pt idx="6310">
                  <c:v>477.13973999999996</c:v>
                </c:pt>
                <c:pt idx="6311">
                  <c:v>581.16593999999998</c:v>
                </c:pt>
                <c:pt idx="6312">
                  <c:v>623.17643999999996</c:v>
                </c:pt>
                <c:pt idx="6313">
                  <c:v>739.15103999999997</c:v>
                </c:pt>
                <c:pt idx="6314">
                  <c:v>595.20273999999995</c:v>
                </c:pt>
                <c:pt idx="6315">
                  <c:v>727.24494000000004</c:v>
                </c:pt>
                <c:pt idx="6316">
                  <c:v>425.19644</c:v>
                </c:pt>
                <c:pt idx="6317">
                  <c:v>425.19644</c:v>
                </c:pt>
                <c:pt idx="6318">
                  <c:v>441.19133999999997</c:v>
                </c:pt>
                <c:pt idx="6319">
                  <c:v>423.18074000000001</c:v>
                </c:pt>
                <c:pt idx="6320">
                  <c:v>341.13893999999999</c:v>
                </c:pt>
                <c:pt idx="6321">
                  <c:v>357.13383999999996</c:v>
                </c:pt>
                <c:pt idx="6322">
                  <c:v>379.08184</c:v>
                </c:pt>
                <c:pt idx="6323">
                  <c:v>379.08184</c:v>
                </c:pt>
                <c:pt idx="6324">
                  <c:v>409.20153999999997</c:v>
                </c:pt>
                <c:pt idx="6325">
                  <c:v>409.20153999999997</c:v>
                </c:pt>
                <c:pt idx="6326">
                  <c:v>341.13893999999999</c:v>
                </c:pt>
                <c:pt idx="6327">
                  <c:v>341.13893999999999</c:v>
                </c:pt>
                <c:pt idx="6328">
                  <c:v>341.13893999999999</c:v>
                </c:pt>
                <c:pt idx="6329">
                  <c:v>341.13893999999999</c:v>
                </c:pt>
                <c:pt idx="6330">
                  <c:v>409.20153999999997</c:v>
                </c:pt>
                <c:pt idx="6331">
                  <c:v>477.26414</c:v>
                </c:pt>
                <c:pt idx="6332">
                  <c:v>477.26414</c:v>
                </c:pt>
                <c:pt idx="6333">
                  <c:v>425.19644</c:v>
                </c:pt>
                <c:pt idx="6334">
                  <c:v>409.20153999999997</c:v>
                </c:pt>
                <c:pt idx="6335">
                  <c:v>409.20153999999997</c:v>
                </c:pt>
                <c:pt idx="6336">
                  <c:v>443.20704000000001</c:v>
                </c:pt>
                <c:pt idx="6337">
                  <c:v>341.13893999999999</c:v>
                </c:pt>
                <c:pt idx="6338">
                  <c:v>409.20153999999997</c:v>
                </c:pt>
                <c:pt idx="6339">
                  <c:v>425.19644</c:v>
                </c:pt>
                <c:pt idx="6340">
                  <c:v>425.19644</c:v>
                </c:pt>
                <c:pt idx="6341">
                  <c:v>409.20153999999997</c:v>
                </c:pt>
                <c:pt idx="6342">
                  <c:v>355.15454</c:v>
                </c:pt>
                <c:pt idx="6343">
                  <c:v>355.15454</c:v>
                </c:pt>
                <c:pt idx="6344">
                  <c:v>409.20153999999997</c:v>
                </c:pt>
                <c:pt idx="6345">
                  <c:v>341.13893999999999</c:v>
                </c:pt>
                <c:pt idx="6346">
                  <c:v>341.13893999999999</c:v>
                </c:pt>
                <c:pt idx="6347">
                  <c:v>409.20153999999997</c:v>
                </c:pt>
                <c:pt idx="6348">
                  <c:v>409.20153999999997</c:v>
                </c:pt>
                <c:pt idx="6349">
                  <c:v>357.13383999999996</c:v>
                </c:pt>
                <c:pt idx="6350">
                  <c:v>287.09193999999997</c:v>
                </c:pt>
                <c:pt idx="6351">
                  <c:v>301.10764</c:v>
                </c:pt>
                <c:pt idx="6352">
                  <c:v>287.09193999999997</c:v>
                </c:pt>
                <c:pt idx="6353">
                  <c:v>321.05304000000001</c:v>
                </c:pt>
                <c:pt idx="6354">
                  <c:v>403.11813999999998</c:v>
                </c:pt>
                <c:pt idx="6355">
                  <c:v>407.18583999999998</c:v>
                </c:pt>
                <c:pt idx="6356">
                  <c:v>407.18583999999998</c:v>
                </c:pt>
                <c:pt idx="6357">
                  <c:v>339.12324000000001</c:v>
                </c:pt>
                <c:pt idx="6358">
                  <c:v>405.17023999999998</c:v>
                </c:pt>
                <c:pt idx="6359">
                  <c:v>407.18583999999998</c:v>
                </c:pt>
                <c:pt idx="6360">
                  <c:v>475.24843999999996</c:v>
                </c:pt>
                <c:pt idx="6361">
                  <c:v>473.23284000000001</c:v>
                </c:pt>
                <c:pt idx="6362">
                  <c:v>473.23284000000001</c:v>
                </c:pt>
                <c:pt idx="6363">
                  <c:v>339.12324000000001</c:v>
                </c:pt>
                <c:pt idx="6364">
                  <c:v>407.18583999999998</c:v>
                </c:pt>
                <c:pt idx="6365">
                  <c:v>407.18583999999998</c:v>
                </c:pt>
                <c:pt idx="6366">
                  <c:v>407.18583999999998</c:v>
                </c:pt>
                <c:pt idx="6367">
                  <c:v>409.20153999999997</c:v>
                </c:pt>
                <c:pt idx="6368">
                  <c:v>409.20153999999997</c:v>
                </c:pt>
                <c:pt idx="6369">
                  <c:v>369.13383999999996</c:v>
                </c:pt>
                <c:pt idx="6370">
                  <c:v>423.18074000000001</c:v>
                </c:pt>
                <c:pt idx="6371">
                  <c:v>423.18074000000001</c:v>
                </c:pt>
                <c:pt idx="6372">
                  <c:v>439.17573999999996</c:v>
                </c:pt>
                <c:pt idx="6373">
                  <c:v>441.19133999999997</c:v>
                </c:pt>
                <c:pt idx="6374">
                  <c:v>453.19133999999997</c:v>
                </c:pt>
                <c:pt idx="6375">
                  <c:v>353.03314</c:v>
                </c:pt>
                <c:pt idx="6376">
                  <c:v>477.17613999999998</c:v>
                </c:pt>
                <c:pt idx="6377">
                  <c:v>609.21834000000001</c:v>
                </c:pt>
                <c:pt idx="6378">
                  <c:v>609.21834000000001</c:v>
                </c:pt>
                <c:pt idx="6379">
                  <c:v>781.19803999999999</c:v>
                </c:pt>
                <c:pt idx="6380">
                  <c:v>621.21834000000001</c:v>
                </c:pt>
                <c:pt idx="6381">
                  <c:v>595.20273999999995</c:v>
                </c:pt>
                <c:pt idx="6382">
                  <c:v>449.14483999999999</c:v>
                </c:pt>
                <c:pt idx="6383">
                  <c:v>419.13423999999998</c:v>
                </c:pt>
                <c:pt idx="6384">
                  <c:v>449.14483999999999</c:v>
                </c:pt>
                <c:pt idx="6385">
                  <c:v>595.20273999999995</c:v>
                </c:pt>
                <c:pt idx="6386">
                  <c:v>595.20273999999995</c:v>
                </c:pt>
                <c:pt idx="6387">
                  <c:v>433.14983999999998</c:v>
                </c:pt>
                <c:pt idx="6388">
                  <c:v>449.14483999999999</c:v>
                </c:pt>
                <c:pt idx="6389">
                  <c:v>581.18704000000002</c:v>
                </c:pt>
                <c:pt idx="6390">
                  <c:v>423.21713999999997</c:v>
                </c:pt>
                <c:pt idx="6391">
                  <c:v>355.15454</c:v>
                </c:pt>
                <c:pt idx="6392">
                  <c:v>437.23284000000001</c:v>
                </c:pt>
                <c:pt idx="6393">
                  <c:v>437.23284000000001</c:v>
                </c:pt>
                <c:pt idx="6394">
                  <c:v>371.14943999999997</c:v>
                </c:pt>
                <c:pt idx="6395">
                  <c:v>441.22773999999998</c:v>
                </c:pt>
                <c:pt idx="6396">
                  <c:v>421.20153999999997</c:v>
                </c:pt>
                <c:pt idx="6397">
                  <c:v>423.21713999999997</c:v>
                </c:pt>
                <c:pt idx="6398">
                  <c:v>439.21204</c:v>
                </c:pt>
                <c:pt idx="6399">
                  <c:v>315.12324000000001</c:v>
                </c:pt>
                <c:pt idx="6400">
                  <c:v>301.10764</c:v>
                </c:pt>
                <c:pt idx="6401">
                  <c:v>433.12873999999999</c:v>
                </c:pt>
                <c:pt idx="6402">
                  <c:v>353.13893999999999</c:v>
                </c:pt>
                <c:pt idx="6403">
                  <c:v>287.09193999999997</c:v>
                </c:pt>
                <c:pt idx="6404">
                  <c:v>451.12403999999998</c:v>
                </c:pt>
                <c:pt idx="6405">
                  <c:v>465.13973999999996</c:v>
                </c:pt>
                <c:pt idx="6406">
                  <c:v>611.19763999999998</c:v>
                </c:pt>
                <c:pt idx="6407">
                  <c:v>597.18193999999994</c:v>
                </c:pt>
                <c:pt idx="6408">
                  <c:v>435.12914000000001</c:v>
                </c:pt>
                <c:pt idx="6409">
                  <c:v>451.12403999999998</c:v>
                </c:pt>
                <c:pt idx="6410">
                  <c:v>451.12403999999998</c:v>
                </c:pt>
                <c:pt idx="6411">
                  <c:v>435.12914000000001</c:v>
                </c:pt>
                <c:pt idx="6412">
                  <c:v>451.12403999999998</c:v>
                </c:pt>
                <c:pt idx="6413">
                  <c:v>613.17683999999997</c:v>
                </c:pt>
                <c:pt idx="6414">
                  <c:v>597.18193999999994</c:v>
                </c:pt>
                <c:pt idx="6415">
                  <c:v>467.11894000000001</c:v>
                </c:pt>
                <c:pt idx="6416">
                  <c:v>465.10334</c:v>
                </c:pt>
                <c:pt idx="6417">
                  <c:v>703.18744000000004</c:v>
                </c:pt>
                <c:pt idx="6418">
                  <c:v>451.12403999999998</c:v>
                </c:pt>
                <c:pt idx="6419">
                  <c:v>451.12403999999998</c:v>
                </c:pt>
                <c:pt idx="6420">
                  <c:v>465.10334</c:v>
                </c:pt>
                <c:pt idx="6421">
                  <c:v>493.13463999999999</c:v>
                </c:pt>
                <c:pt idx="6422">
                  <c:v>583.16633999999999</c:v>
                </c:pt>
                <c:pt idx="6423">
                  <c:v>597.16084000000001</c:v>
                </c:pt>
                <c:pt idx="6424">
                  <c:v>597.16084000000001</c:v>
                </c:pt>
                <c:pt idx="6425">
                  <c:v>465.13973999999996</c:v>
                </c:pt>
                <c:pt idx="6426">
                  <c:v>465.13973999999996</c:v>
                </c:pt>
                <c:pt idx="6427">
                  <c:v>449.14483999999999</c:v>
                </c:pt>
                <c:pt idx="6428">
                  <c:v>757.25554</c:v>
                </c:pt>
                <c:pt idx="6429">
                  <c:v>773.25044000000003</c:v>
                </c:pt>
                <c:pt idx="6430">
                  <c:v>439.21204</c:v>
                </c:pt>
                <c:pt idx="6431">
                  <c:v>371.14943999999997</c:v>
                </c:pt>
                <c:pt idx="6432">
                  <c:v>507.27463999999998</c:v>
                </c:pt>
                <c:pt idx="6433">
                  <c:v>369.13383999999996</c:v>
                </c:pt>
                <c:pt idx="6434">
                  <c:v>479.15533999999997</c:v>
                </c:pt>
                <c:pt idx="6435">
                  <c:v>625.21324000000004</c:v>
                </c:pt>
                <c:pt idx="6436">
                  <c:v>603.13504</c:v>
                </c:pt>
                <c:pt idx="6437">
                  <c:v>355.11813999999998</c:v>
                </c:pt>
                <c:pt idx="6438">
                  <c:v>383.14943999999997</c:v>
                </c:pt>
                <c:pt idx="6439">
                  <c:v>441.19133999999997</c:v>
                </c:pt>
                <c:pt idx="6440">
                  <c:v>441.19133999999997</c:v>
                </c:pt>
                <c:pt idx="6441">
                  <c:v>357.13383999999996</c:v>
                </c:pt>
                <c:pt idx="6442">
                  <c:v>357.13383999999996</c:v>
                </c:pt>
                <c:pt idx="6443">
                  <c:v>357.13383999999996</c:v>
                </c:pt>
                <c:pt idx="6444">
                  <c:v>425.19644</c:v>
                </c:pt>
                <c:pt idx="6445">
                  <c:v>493.25903999999997</c:v>
                </c:pt>
                <c:pt idx="6446">
                  <c:v>425.19644</c:v>
                </c:pt>
                <c:pt idx="6447">
                  <c:v>357.13383999999996</c:v>
                </c:pt>
                <c:pt idx="6448">
                  <c:v>425.19644</c:v>
                </c:pt>
                <c:pt idx="6449">
                  <c:v>425.19644</c:v>
                </c:pt>
                <c:pt idx="6450">
                  <c:v>375.14443999999997</c:v>
                </c:pt>
                <c:pt idx="6451">
                  <c:v>425.19644</c:v>
                </c:pt>
                <c:pt idx="6452">
                  <c:v>357.13383999999996</c:v>
                </c:pt>
                <c:pt idx="6453">
                  <c:v>425.19644</c:v>
                </c:pt>
                <c:pt idx="6454">
                  <c:v>357.13383999999996</c:v>
                </c:pt>
                <c:pt idx="6455">
                  <c:v>493.25903999999997</c:v>
                </c:pt>
                <c:pt idx="6456">
                  <c:v>373.12873999999999</c:v>
                </c:pt>
                <c:pt idx="6457">
                  <c:v>441.19133999999997</c:v>
                </c:pt>
                <c:pt idx="6458">
                  <c:v>415.13934</c:v>
                </c:pt>
                <c:pt idx="6459">
                  <c:v>317.10253999999998</c:v>
                </c:pt>
                <c:pt idx="6460">
                  <c:v>467.13423999999998</c:v>
                </c:pt>
                <c:pt idx="6461">
                  <c:v>467.13423999999998</c:v>
                </c:pt>
                <c:pt idx="6462">
                  <c:v>467.13423999999998</c:v>
                </c:pt>
                <c:pt idx="6463">
                  <c:v>467.13423999999998</c:v>
                </c:pt>
                <c:pt idx="6464">
                  <c:v>355.11813999999998</c:v>
                </c:pt>
                <c:pt idx="6465">
                  <c:v>491.24333999999999</c:v>
                </c:pt>
                <c:pt idx="6466">
                  <c:v>373.12873999999999</c:v>
                </c:pt>
                <c:pt idx="6467">
                  <c:v>423.18074000000001</c:v>
                </c:pt>
                <c:pt idx="6468">
                  <c:v>489.22773999999998</c:v>
                </c:pt>
                <c:pt idx="6469">
                  <c:v>491.24333999999999</c:v>
                </c:pt>
                <c:pt idx="6470">
                  <c:v>389.12363999999997</c:v>
                </c:pt>
                <c:pt idx="6471">
                  <c:v>423.18074000000001</c:v>
                </c:pt>
                <c:pt idx="6472">
                  <c:v>425.19644</c:v>
                </c:pt>
                <c:pt idx="6473">
                  <c:v>425.19644</c:v>
                </c:pt>
                <c:pt idx="6474">
                  <c:v>491.24333999999999</c:v>
                </c:pt>
                <c:pt idx="6475">
                  <c:v>509.25394</c:v>
                </c:pt>
                <c:pt idx="6476">
                  <c:v>441.19133999999997</c:v>
                </c:pt>
                <c:pt idx="6477">
                  <c:v>441.19133999999997</c:v>
                </c:pt>
                <c:pt idx="6478">
                  <c:v>465.13973999999996</c:v>
                </c:pt>
                <c:pt idx="6479">
                  <c:v>597.18193999999994</c:v>
                </c:pt>
                <c:pt idx="6480">
                  <c:v>465.13973999999996</c:v>
                </c:pt>
                <c:pt idx="6481">
                  <c:v>507.15024</c:v>
                </c:pt>
                <c:pt idx="6482">
                  <c:v>729.22424000000001</c:v>
                </c:pt>
                <c:pt idx="6483">
                  <c:v>611.19763999999998</c:v>
                </c:pt>
                <c:pt idx="6484">
                  <c:v>371.14943999999997</c:v>
                </c:pt>
                <c:pt idx="6485">
                  <c:v>507.27463999999998</c:v>
                </c:pt>
                <c:pt idx="6486">
                  <c:v>439.21204</c:v>
                </c:pt>
                <c:pt idx="6487">
                  <c:v>371.14943999999997</c:v>
                </c:pt>
                <c:pt idx="6488">
                  <c:v>415.17573999999996</c:v>
                </c:pt>
                <c:pt idx="6489">
                  <c:v>371.14943999999997</c:v>
                </c:pt>
                <c:pt idx="6490">
                  <c:v>331.11813999999998</c:v>
                </c:pt>
                <c:pt idx="6491">
                  <c:v>505.25903999999997</c:v>
                </c:pt>
                <c:pt idx="6492">
                  <c:v>437.19644</c:v>
                </c:pt>
                <c:pt idx="6493">
                  <c:v>369.13383999999996</c:v>
                </c:pt>
                <c:pt idx="6494">
                  <c:v>303.08684</c:v>
                </c:pt>
                <c:pt idx="6495">
                  <c:v>373.12873999999999</c:v>
                </c:pt>
                <c:pt idx="6496">
                  <c:v>611.19763999999998</c:v>
                </c:pt>
                <c:pt idx="6497">
                  <c:v>611.19763999999998</c:v>
                </c:pt>
                <c:pt idx="6498">
                  <c:v>385.16514000000001</c:v>
                </c:pt>
                <c:pt idx="6499">
                  <c:v>467.11894000000001</c:v>
                </c:pt>
                <c:pt idx="6500">
                  <c:v>305.06613999999996</c:v>
                </c:pt>
                <c:pt idx="6501">
                  <c:v>495.15024</c:v>
                </c:pt>
                <c:pt idx="6502">
                  <c:v>495.15024</c:v>
                </c:pt>
                <c:pt idx="6503">
                  <c:v>361.12873999999999</c:v>
                </c:pt>
                <c:pt idx="6504">
                  <c:v>451.12403999999998</c:v>
                </c:pt>
                <c:pt idx="6505">
                  <c:v>451.12403999999998</c:v>
                </c:pt>
                <c:pt idx="6506">
                  <c:v>639.22893999999997</c:v>
                </c:pt>
                <c:pt idx="6507">
                  <c:v>425.19644</c:v>
                </c:pt>
                <c:pt idx="6508">
                  <c:v>425.19644</c:v>
                </c:pt>
                <c:pt idx="6509">
                  <c:v>439.21204</c:v>
                </c:pt>
                <c:pt idx="6510">
                  <c:v>493.25903999999997</c:v>
                </c:pt>
                <c:pt idx="6511">
                  <c:v>439.21204</c:v>
                </c:pt>
                <c:pt idx="6512">
                  <c:v>425.19644</c:v>
                </c:pt>
                <c:pt idx="6513">
                  <c:v>439.21204</c:v>
                </c:pt>
                <c:pt idx="6514">
                  <c:v>425.19644</c:v>
                </c:pt>
                <c:pt idx="6515">
                  <c:v>425.19644</c:v>
                </c:pt>
                <c:pt idx="6516">
                  <c:v>493.25903999999997</c:v>
                </c:pt>
                <c:pt idx="6517">
                  <c:v>371.14943999999997</c:v>
                </c:pt>
                <c:pt idx="6518">
                  <c:v>441.19133999999997</c:v>
                </c:pt>
                <c:pt idx="6519">
                  <c:v>441.19133999999997</c:v>
                </c:pt>
                <c:pt idx="6520">
                  <c:v>441.19133999999997</c:v>
                </c:pt>
                <c:pt idx="6521">
                  <c:v>401.16003999999998</c:v>
                </c:pt>
                <c:pt idx="6522">
                  <c:v>387.14443999999997</c:v>
                </c:pt>
                <c:pt idx="6523">
                  <c:v>415.17573999999996</c:v>
                </c:pt>
                <c:pt idx="6524">
                  <c:v>429.19133999999997</c:v>
                </c:pt>
                <c:pt idx="6525">
                  <c:v>455.20704000000001</c:v>
                </c:pt>
                <c:pt idx="6526">
                  <c:v>439.21204</c:v>
                </c:pt>
                <c:pt idx="6527">
                  <c:v>441.19133999999997</c:v>
                </c:pt>
                <c:pt idx="6528">
                  <c:v>523.26963999999998</c:v>
                </c:pt>
                <c:pt idx="6529">
                  <c:v>469.22264000000001</c:v>
                </c:pt>
                <c:pt idx="6530">
                  <c:v>441.19133999999997</c:v>
                </c:pt>
                <c:pt idx="6531">
                  <c:v>509.25394</c:v>
                </c:pt>
                <c:pt idx="6532">
                  <c:v>439.21204</c:v>
                </c:pt>
                <c:pt idx="6533">
                  <c:v>425.19644</c:v>
                </c:pt>
                <c:pt idx="6534">
                  <c:v>425.19644</c:v>
                </c:pt>
                <c:pt idx="6535">
                  <c:v>357.13383999999996</c:v>
                </c:pt>
                <c:pt idx="6536">
                  <c:v>387.14443999999997</c:v>
                </c:pt>
                <c:pt idx="6537">
                  <c:v>387.14443999999997</c:v>
                </c:pt>
                <c:pt idx="6538">
                  <c:v>425.19644</c:v>
                </c:pt>
                <c:pt idx="6539">
                  <c:v>439.21204</c:v>
                </c:pt>
                <c:pt idx="6540">
                  <c:v>425.19644</c:v>
                </c:pt>
                <c:pt idx="6541">
                  <c:v>493.25903999999997</c:v>
                </c:pt>
                <c:pt idx="6542">
                  <c:v>509.25394</c:v>
                </c:pt>
                <c:pt idx="6543">
                  <c:v>425.19644</c:v>
                </c:pt>
                <c:pt idx="6544">
                  <c:v>439.21204</c:v>
                </c:pt>
                <c:pt idx="6545">
                  <c:v>453.22773999999998</c:v>
                </c:pt>
                <c:pt idx="6546">
                  <c:v>457.22264000000001</c:v>
                </c:pt>
                <c:pt idx="6547">
                  <c:v>457.22264000000001</c:v>
                </c:pt>
                <c:pt idx="6548">
                  <c:v>359.14943999999997</c:v>
                </c:pt>
                <c:pt idx="6549">
                  <c:v>331.11813999999998</c:v>
                </c:pt>
                <c:pt idx="6550">
                  <c:v>355.11813999999998</c:v>
                </c:pt>
                <c:pt idx="6551">
                  <c:v>355.11813999999998</c:v>
                </c:pt>
                <c:pt idx="6552">
                  <c:v>423.18074000000001</c:v>
                </c:pt>
                <c:pt idx="6553">
                  <c:v>423.18074000000001</c:v>
                </c:pt>
                <c:pt idx="6554">
                  <c:v>437.19644</c:v>
                </c:pt>
                <c:pt idx="6555">
                  <c:v>423.18074000000001</c:v>
                </c:pt>
                <c:pt idx="6556">
                  <c:v>489.22773999999998</c:v>
                </c:pt>
                <c:pt idx="6557">
                  <c:v>507.23833999999999</c:v>
                </c:pt>
                <c:pt idx="6558">
                  <c:v>423.18074000000001</c:v>
                </c:pt>
                <c:pt idx="6559">
                  <c:v>423.18074000000001</c:v>
                </c:pt>
                <c:pt idx="6560">
                  <c:v>423.18074000000001</c:v>
                </c:pt>
                <c:pt idx="6561">
                  <c:v>423.18074000000001</c:v>
                </c:pt>
                <c:pt idx="6562">
                  <c:v>423.18074000000001</c:v>
                </c:pt>
                <c:pt idx="6563">
                  <c:v>489.22773999999998</c:v>
                </c:pt>
                <c:pt idx="6564">
                  <c:v>489.22773999999998</c:v>
                </c:pt>
                <c:pt idx="6565">
                  <c:v>491.24333999999999</c:v>
                </c:pt>
                <c:pt idx="6566">
                  <c:v>507.23833999999999</c:v>
                </c:pt>
                <c:pt idx="6567">
                  <c:v>507.23833999999999</c:v>
                </c:pt>
                <c:pt idx="6568">
                  <c:v>357.13383999999996</c:v>
                </c:pt>
                <c:pt idx="6569">
                  <c:v>421.16514000000001</c:v>
                </c:pt>
                <c:pt idx="6570">
                  <c:v>423.18074000000001</c:v>
                </c:pt>
                <c:pt idx="6571">
                  <c:v>423.18074000000001</c:v>
                </c:pt>
                <c:pt idx="6572">
                  <c:v>425.19644</c:v>
                </c:pt>
                <c:pt idx="6573">
                  <c:v>423.18074000000001</c:v>
                </c:pt>
                <c:pt idx="6574">
                  <c:v>695.24923999999999</c:v>
                </c:pt>
                <c:pt idx="6575">
                  <c:v>331.11813999999998</c:v>
                </c:pt>
                <c:pt idx="6576">
                  <c:v>345.13383999999996</c:v>
                </c:pt>
                <c:pt idx="6577">
                  <c:v>303.08684</c:v>
                </c:pt>
                <c:pt idx="6578">
                  <c:v>289.07123999999999</c:v>
                </c:pt>
                <c:pt idx="6579">
                  <c:v>361.12873999999999</c:v>
                </c:pt>
                <c:pt idx="6580">
                  <c:v>317.10253999999998</c:v>
                </c:pt>
                <c:pt idx="6581">
                  <c:v>347.11313999999999</c:v>
                </c:pt>
                <c:pt idx="6582">
                  <c:v>375.14443999999997</c:v>
                </c:pt>
                <c:pt idx="6583">
                  <c:v>449.14483999999999</c:v>
                </c:pt>
                <c:pt idx="6584">
                  <c:v>449.14483999999999</c:v>
                </c:pt>
                <c:pt idx="6585">
                  <c:v>757.25554</c:v>
                </c:pt>
                <c:pt idx="6586">
                  <c:v>583.23324000000002</c:v>
                </c:pt>
                <c:pt idx="6587">
                  <c:v>583.23324000000002</c:v>
                </c:pt>
                <c:pt idx="6588">
                  <c:v>583.23324000000002</c:v>
                </c:pt>
                <c:pt idx="6589">
                  <c:v>687.25944000000004</c:v>
                </c:pt>
                <c:pt idx="6590">
                  <c:v>583.23324000000002</c:v>
                </c:pt>
                <c:pt idx="6591">
                  <c:v>583.23324000000002</c:v>
                </c:pt>
                <c:pt idx="6592">
                  <c:v>687.25944000000004</c:v>
                </c:pt>
                <c:pt idx="6593">
                  <c:v>355.15454</c:v>
                </c:pt>
                <c:pt idx="6594">
                  <c:v>423.21713999999997</c:v>
                </c:pt>
                <c:pt idx="6595">
                  <c:v>287.09193999999997</c:v>
                </c:pt>
                <c:pt idx="6596">
                  <c:v>367.15454</c:v>
                </c:pt>
                <c:pt idx="6597">
                  <c:v>301.10764</c:v>
                </c:pt>
                <c:pt idx="6598">
                  <c:v>479.15533999999997</c:v>
                </c:pt>
                <c:pt idx="6599">
                  <c:v>567.17143999999996</c:v>
                </c:pt>
                <c:pt idx="6600">
                  <c:v>627.19254000000001</c:v>
                </c:pt>
                <c:pt idx="6601">
                  <c:v>381.13383999999996</c:v>
                </c:pt>
                <c:pt idx="6602">
                  <c:v>479.15533999999997</c:v>
                </c:pt>
                <c:pt idx="6603">
                  <c:v>397.16514000000001</c:v>
                </c:pt>
                <c:pt idx="6604">
                  <c:v>449.14483999999999</c:v>
                </c:pt>
                <c:pt idx="6605">
                  <c:v>355.15454</c:v>
                </c:pt>
                <c:pt idx="6606">
                  <c:v>355.15454</c:v>
                </c:pt>
                <c:pt idx="6607">
                  <c:v>355.15454</c:v>
                </c:pt>
                <c:pt idx="6608">
                  <c:v>315.12324000000001</c:v>
                </c:pt>
                <c:pt idx="6609">
                  <c:v>301.10764</c:v>
                </c:pt>
                <c:pt idx="6610">
                  <c:v>301.10764</c:v>
                </c:pt>
                <c:pt idx="6611">
                  <c:v>287.09193999999997</c:v>
                </c:pt>
                <c:pt idx="6612">
                  <c:v>491.19173999999998</c:v>
                </c:pt>
                <c:pt idx="6613">
                  <c:v>369.17023999999998</c:v>
                </c:pt>
                <c:pt idx="6614">
                  <c:v>301.10764</c:v>
                </c:pt>
                <c:pt idx="6615">
                  <c:v>465.13973999999996</c:v>
                </c:pt>
                <c:pt idx="6616">
                  <c:v>453.19133999999997</c:v>
                </c:pt>
                <c:pt idx="6617">
                  <c:v>395.14943999999997</c:v>
                </c:pt>
                <c:pt idx="6618">
                  <c:v>439.21204</c:v>
                </c:pt>
                <c:pt idx="6619">
                  <c:v>371.14943999999997</c:v>
                </c:pt>
                <c:pt idx="6620">
                  <c:v>303.08684</c:v>
                </c:pt>
                <c:pt idx="6621">
                  <c:v>597.18193999999994</c:v>
                </c:pt>
                <c:pt idx="6622">
                  <c:v>611.19763999999998</c:v>
                </c:pt>
                <c:pt idx="6623">
                  <c:v>453.22773999999998</c:v>
                </c:pt>
                <c:pt idx="6624">
                  <c:v>385.16514000000001</c:v>
                </c:pt>
                <c:pt idx="6625">
                  <c:v>317.10253999999998</c:v>
                </c:pt>
                <c:pt idx="6626">
                  <c:v>479.15533999999997</c:v>
                </c:pt>
                <c:pt idx="6627">
                  <c:v>479.15533999999997</c:v>
                </c:pt>
                <c:pt idx="6628">
                  <c:v>317.10253999999998</c:v>
                </c:pt>
                <c:pt idx="6629">
                  <c:v>345.13383999999996</c:v>
                </c:pt>
                <c:pt idx="6630">
                  <c:v>331.11813999999998</c:v>
                </c:pt>
                <c:pt idx="6631">
                  <c:v>333.09744000000001</c:v>
                </c:pt>
                <c:pt idx="6632">
                  <c:v>361.12873999999999</c:v>
                </c:pt>
                <c:pt idx="6633">
                  <c:v>565.19213999999999</c:v>
                </c:pt>
                <c:pt idx="6634">
                  <c:v>725.24454000000003</c:v>
                </c:pt>
                <c:pt idx="6635">
                  <c:v>301.10764</c:v>
                </c:pt>
                <c:pt idx="6636">
                  <c:v>315.12324000000001</c:v>
                </c:pt>
                <c:pt idx="6637">
                  <c:v>329.10253999999998</c:v>
                </c:pt>
                <c:pt idx="6638">
                  <c:v>345.13383999999996</c:v>
                </c:pt>
                <c:pt idx="6639">
                  <c:v>329.10253999999998</c:v>
                </c:pt>
                <c:pt idx="6640">
                  <c:v>319.08184</c:v>
                </c:pt>
                <c:pt idx="6641">
                  <c:v>347.11313999999999</c:v>
                </c:pt>
                <c:pt idx="6642">
                  <c:v>301.07123999999999</c:v>
                </c:pt>
                <c:pt idx="6643">
                  <c:v>317.06613999999996</c:v>
                </c:pt>
                <c:pt idx="6644">
                  <c:v>333.09744000000001</c:v>
                </c:pt>
                <c:pt idx="6645">
                  <c:v>449.10843999999997</c:v>
                </c:pt>
                <c:pt idx="6646">
                  <c:v>449.14483999999999</c:v>
                </c:pt>
                <c:pt idx="6647">
                  <c:v>435.12914000000001</c:v>
                </c:pt>
                <c:pt idx="6648">
                  <c:v>325.10764</c:v>
                </c:pt>
                <c:pt idx="6649">
                  <c:v>355.15454</c:v>
                </c:pt>
                <c:pt idx="6650">
                  <c:v>273.07633999999996</c:v>
                </c:pt>
                <c:pt idx="6651">
                  <c:v>287.09193999999997</c:v>
                </c:pt>
                <c:pt idx="6652">
                  <c:v>301.10764</c:v>
                </c:pt>
                <c:pt idx="6653">
                  <c:v>301.10764</c:v>
                </c:pt>
                <c:pt idx="6654">
                  <c:v>665.24454000000003</c:v>
                </c:pt>
                <c:pt idx="6655">
                  <c:v>451.12403999999998</c:v>
                </c:pt>
                <c:pt idx="6656">
                  <c:v>613.17683999999997</c:v>
                </c:pt>
                <c:pt idx="6657">
                  <c:v>611.17643999999996</c:v>
                </c:pt>
                <c:pt idx="6658">
                  <c:v>289.07123999999999</c:v>
                </c:pt>
                <c:pt idx="6659">
                  <c:v>303.08684</c:v>
                </c:pt>
                <c:pt idx="6660">
                  <c:v>345.13383999999996</c:v>
                </c:pt>
                <c:pt idx="6661">
                  <c:v>317.10253999999998</c:v>
                </c:pt>
                <c:pt idx="6662">
                  <c:v>331.11813999999998</c:v>
                </c:pt>
                <c:pt idx="6663">
                  <c:v>329.10253999999998</c:v>
                </c:pt>
                <c:pt idx="6664">
                  <c:v>331.11813999999998</c:v>
                </c:pt>
                <c:pt idx="6665">
                  <c:v>355.08184</c:v>
                </c:pt>
                <c:pt idx="6666">
                  <c:v>347.11313999999999</c:v>
                </c:pt>
                <c:pt idx="6667">
                  <c:v>347.11313999999999</c:v>
                </c:pt>
                <c:pt idx="6668">
                  <c:v>361.12873999999999</c:v>
                </c:pt>
                <c:pt idx="6669">
                  <c:v>345.09744000000001</c:v>
                </c:pt>
                <c:pt idx="6670">
                  <c:v>319.08184</c:v>
                </c:pt>
                <c:pt idx="6671">
                  <c:v>361.12873999999999</c:v>
                </c:pt>
                <c:pt idx="6672">
                  <c:v>361.12873999999999</c:v>
                </c:pt>
                <c:pt idx="6673">
                  <c:v>375.14443999999997</c:v>
                </c:pt>
                <c:pt idx="6674">
                  <c:v>537.19723999999997</c:v>
                </c:pt>
                <c:pt idx="6675">
                  <c:v>389.12363999999997</c:v>
                </c:pt>
                <c:pt idx="6676">
                  <c:v>361.09233999999998</c:v>
                </c:pt>
                <c:pt idx="6677">
                  <c:v>363.10803999999996</c:v>
                </c:pt>
                <c:pt idx="6678">
                  <c:v>377.12363999999997</c:v>
                </c:pt>
                <c:pt idx="6679">
                  <c:v>405.15494000000001</c:v>
                </c:pt>
                <c:pt idx="6680">
                  <c:v>435.16553999999996</c:v>
                </c:pt>
                <c:pt idx="6681">
                  <c:v>523.14513999999997</c:v>
                </c:pt>
                <c:pt idx="6682">
                  <c:v>371.14943999999997</c:v>
                </c:pt>
                <c:pt idx="6683">
                  <c:v>317.10253999999998</c:v>
                </c:pt>
                <c:pt idx="6684">
                  <c:v>331.11813999999998</c:v>
                </c:pt>
                <c:pt idx="6685">
                  <c:v>347.11313999999999</c:v>
                </c:pt>
                <c:pt idx="6686">
                  <c:v>333.09744000000001</c:v>
                </c:pt>
                <c:pt idx="6687">
                  <c:v>303.08684</c:v>
                </c:pt>
                <c:pt idx="6688">
                  <c:v>317.10253999999998</c:v>
                </c:pt>
                <c:pt idx="6689">
                  <c:v>317.10253999999998</c:v>
                </c:pt>
                <c:pt idx="6690">
                  <c:v>449.10843999999997</c:v>
                </c:pt>
                <c:pt idx="6691">
                  <c:v>449.14483999999999</c:v>
                </c:pt>
                <c:pt idx="6692">
                  <c:v>463.16043999999999</c:v>
                </c:pt>
                <c:pt idx="6693">
                  <c:v>447.16553999999996</c:v>
                </c:pt>
                <c:pt idx="6694">
                  <c:v>437.16003999999998</c:v>
                </c:pt>
                <c:pt idx="6695">
                  <c:v>355.15454</c:v>
                </c:pt>
                <c:pt idx="6696">
                  <c:v>355.15454</c:v>
                </c:pt>
                <c:pt idx="6697">
                  <c:v>273.07633999999996</c:v>
                </c:pt>
                <c:pt idx="6698">
                  <c:v>329.10253999999998</c:v>
                </c:pt>
                <c:pt idx="6699">
                  <c:v>301.10764</c:v>
                </c:pt>
                <c:pt idx="6700">
                  <c:v>301.10764</c:v>
                </c:pt>
                <c:pt idx="6701">
                  <c:v>287.09193999999997</c:v>
                </c:pt>
                <c:pt idx="6702">
                  <c:v>315.12324000000001</c:v>
                </c:pt>
                <c:pt idx="6703">
                  <c:v>287.09193999999997</c:v>
                </c:pt>
                <c:pt idx="6704">
                  <c:v>435.12914000000001</c:v>
                </c:pt>
                <c:pt idx="6705">
                  <c:v>451.12403999999998</c:v>
                </c:pt>
                <c:pt idx="6706">
                  <c:v>357.13383999999996</c:v>
                </c:pt>
                <c:pt idx="6707">
                  <c:v>289.07123999999999</c:v>
                </c:pt>
                <c:pt idx="6708">
                  <c:v>317.10253999999998</c:v>
                </c:pt>
                <c:pt idx="6709">
                  <c:v>331.11813999999998</c:v>
                </c:pt>
                <c:pt idx="6710">
                  <c:v>303.08684</c:v>
                </c:pt>
                <c:pt idx="6711">
                  <c:v>303.08684</c:v>
                </c:pt>
                <c:pt idx="6712">
                  <c:v>333.09744000000001</c:v>
                </c:pt>
                <c:pt idx="6713">
                  <c:v>347.11313999999999</c:v>
                </c:pt>
                <c:pt idx="6714">
                  <c:v>319.08184</c:v>
                </c:pt>
                <c:pt idx="6715">
                  <c:v>319.08184</c:v>
                </c:pt>
                <c:pt idx="6716">
                  <c:v>377.12363999999997</c:v>
                </c:pt>
                <c:pt idx="6717">
                  <c:v>317.10253999999998</c:v>
                </c:pt>
                <c:pt idx="6718">
                  <c:v>331.11813999999998</c:v>
                </c:pt>
                <c:pt idx="6719">
                  <c:v>331.11813999999998</c:v>
                </c:pt>
                <c:pt idx="6720">
                  <c:v>345.13383999999996</c:v>
                </c:pt>
                <c:pt idx="6721">
                  <c:v>331.11813999999998</c:v>
                </c:pt>
                <c:pt idx="6722">
                  <c:v>303.08684</c:v>
                </c:pt>
                <c:pt idx="6723">
                  <c:v>347.11313999999999</c:v>
                </c:pt>
                <c:pt idx="6724">
                  <c:v>347.11313999999999</c:v>
                </c:pt>
                <c:pt idx="6725">
                  <c:v>361.12873999999999</c:v>
                </c:pt>
                <c:pt idx="6726">
                  <c:v>375.14443999999997</c:v>
                </c:pt>
                <c:pt idx="6727">
                  <c:v>419.13423999999998</c:v>
                </c:pt>
                <c:pt idx="6728">
                  <c:v>435.16553999999996</c:v>
                </c:pt>
                <c:pt idx="6729">
                  <c:v>451.12403999999998</c:v>
                </c:pt>
                <c:pt idx="6730">
                  <c:v>301.10764</c:v>
                </c:pt>
                <c:pt idx="6731">
                  <c:v>301.10764</c:v>
                </c:pt>
                <c:pt idx="6732">
                  <c:v>317.10253999999998</c:v>
                </c:pt>
                <c:pt idx="6733">
                  <c:v>345.09744000000001</c:v>
                </c:pt>
                <c:pt idx="6734">
                  <c:v>359.11313999999999</c:v>
                </c:pt>
                <c:pt idx="6735">
                  <c:v>319.11813999999998</c:v>
                </c:pt>
                <c:pt idx="6736">
                  <c:v>467.13423999999998</c:v>
                </c:pt>
                <c:pt idx="6737">
                  <c:v>369.17023999999998</c:v>
                </c:pt>
                <c:pt idx="6738">
                  <c:v>369.17023999999998</c:v>
                </c:pt>
                <c:pt idx="6739">
                  <c:v>331.08184</c:v>
                </c:pt>
                <c:pt idx="6740">
                  <c:v>317.10253999999998</c:v>
                </c:pt>
                <c:pt idx="6741">
                  <c:v>315.12324000000001</c:v>
                </c:pt>
                <c:pt idx="6742">
                  <c:v>317.10253999999998</c:v>
                </c:pt>
                <c:pt idx="6743">
                  <c:v>315.12324000000001</c:v>
                </c:pt>
                <c:pt idx="6744">
                  <c:v>315.12324000000001</c:v>
                </c:pt>
                <c:pt idx="6745">
                  <c:v>317.10253999999998</c:v>
                </c:pt>
                <c:pt idx="6746">
                  <c:v>285.11273999999997</c:v>
                </c:pt>
                <c:pt idx="6747">
                  <c:v>287.09193999999997</c:v>
                </c:pt>
                <c:pt idx="6748">
                  <c:v>299.12833999999998</c:v>
                </c:pt>
                <c:pt idx="6749">
                  <c:v>301.10764</c:v>
                </c:pt>
                <c:pt idx="6750">
                  <c:v>405.13383999999996</c:v>
                </c:pt>
                <c:pt idx="6751">
                  <c:v>353.13893999999999</c:v>
                </c:pt>
                <c:pt idx="6752">
                  <c:v>517.14984000000004</c:v>
                </c:pt>
                <c:pt idx="6753">
                  <c:v>411.10803999999996</c:v>
                </c:pt>
                <c:pt idx="6754">
                  <c:v>411.10803999999996</c:v>
                </c:pt>
                <c:pt idx="6755">
                  <c:v>369.09744000000001</c:v>
                </c:pt>
                <c:pt idx="6756">
                  <c:v>369.09744000000001</c:v>
                </c:pt>
                <c:pt idx="6757">
                  <c:v>383.11313999999999</c:v>
                </c:pt>
                <c:pt idx="6758">
                  <c:v>353.10253999999998</c:v>
                </c:pt>
                <c:pt idx="6759">
                  <c:v>353.10253999999998</c:v>
                </c:pt>
                <c:pt idx="6760">
                  <c:v>421.16514000000001</c:v>
                </c:pt>
                <c:pt idx="6761">
                  <c:v>437.16003999999998</c:v>
                </c:pt>
                <c:pt idx="6762">
                  <c:v>451.17573999999996</c:v>
                </c:pt>
                <c:pt idx="6763">
                  <c:v>505.22264000000001</c:v>
                </c:pt>
                <c:pt idx="6764">
                  <c:v>419.14943999999997</c:v>
                </c:pt>
                <c:pt idx="6765">
                  <c:v>503.20704000000001</c:v>
                </c:pt>
                <c:pt idx="6766">
                  <c:v>285.03994</c:v>
                </c:pt>
                <c:pt idx="6767">
                  <c:v>337.07123999999999</c:v>
                </c:pt>
                <c:pt idx="6768">
                  <c:v>285.07633999999996</c:v>
                </c:pt>
                <c:pt idx="6769">
                  <c:v>299.05554000000001</c:v>
                </c:pt>
                <c:pt idx="6770">
                  <c:v>367.08184</c:v>
                </c:pt>
                <c:pt idx="6771">
                  <c:v>383.14943999999997</c:v>
                </c:pt>
                <c:pt idx="6772">
                  <c:v>369.13383999999996</c:v>
                </c:pt>
                <c:pt idx="6773">
                  <c:v>369.13383999999996</c:v>
                </c:pt>
                <c:pt idx="6774">
                  <c:v>369.13383999999996</c:v>
                </c:pt>
                <c:pt idx="6775">
                  <c:v>385.12873999999999</c:v>
                </c:pt>
                <c:pt idx="6776">
                  <c:v>435.18074000000001</c:v>
                </c:pt>
                <c:pt idx="6777">
                  <c:v>435.18074000000001</c:v>
                </c:pt>
                <c:pt idx="6778">
                  <c:v>449.19644</c:v>
                </c:pt>
                <c:pt idx="6779">
                  <c:v>381.13383999999996</c:v>
                </c:pt>
                <c:pt idx="6780">
                  <c:v>395.14943999999997</c:v>
                </c:pt>
                <c:pt idx="6781">
                  <c:v>409.12873999999999</c:v>
                </c:pt>
                <c:pt idx="6782">
                  <c:v>395.11313999999999</c:v>
                </c:pt>
                <c:pt idx="6783">
                  <c:v>409.12873999999999</c:v>
                </c:pt>
                <c:pt idx="6784">
                  <c:v>395.11313999999999</c:v>
                </c:pt>
                <c:pt idx="6785">
                  <c:v>409.12873999999999</c:v>
                </c:pt>
                <c:pt idx="6786">
                  <c:v>357.09744000000001</c:v>
                </c:pt>
                <c:pt idx="6787">
                  <c:v>409.12873999999999</c:v>
                </c:pt>
                <c:pt idx="6788">
                  <c:v>423.10803999999996</c:v>
                </c:pt>
                <c:pt idx="6789">
                  <c:v>355.15454</c:v>
                </c:pt>
                <c:pt idx="6790">
                  <c:v>271.09703999999999</c:v>
                </c:pt>
                <c:pt idx="6791">
                  <c:v>243.06573999999998</c:v>
                </c:pt>
                <c:pt idx="6792">
                  <c:v>257.08143999999999</c:v>
                </c:pt>
                <c:pt idx="6793">
                  <c:v>257.08143999999999</c:v>
                </c:pt>
                <c:pt idx="6794">
                  <c:v>287.09193999999997</c:v>
                </c:pt>
                <c:pt idx="6795">
                  <c:v>271.06063999999998</c:v>
                </c:pt>
                <c:pt idx="6796">
                  <c:v>285.07633999999996</c:v>
                </c:pt>
                <c:pt idx="6797">
                  <c:v>287.09193999999997</c:v>
                </c:pt>
                <c:pt idx="6798">
                  <c:v>301.10764</c:v>
                </c:pt>
                <c:pt idx="6799">
                  <c:v>341.13893999999999</c:v>
                </c:pt>
                <c:pt idx="6800">
                  <c:v>355.15454</c:v>
                </c:pt>
                <c:pt idx="6801">
                  <c:v>339.12324000000001</c:v>
                </c:pt>
                <c:pt idx="6802">
                  <c:v>287.09193999999997</c:v>
                </c:pt>
                <c:pt idx="6803">
                  <c:v>287.09193999999997</c:v>
                </c:pt>
                <c:pt idx="6804">
                  <c:v>301.07123999999999</c:v>
                </c:pt>
                <c:pt idx="6805">
                  <c:v>255.10213999999999</c:v>
                </c:pt>
                <c:pt idx="6806">
                  <c:v>319.04543999999999</c:v>
                </c:pt>
                <c:pt idx="6807">
                  <c:v>477.30054000000001</c:v>
                </c:pt>
                <c:pt idx="6808">
                  <c:v>273.11273999999997</c:v>
                </c:pt>
                <c:pt idx="6809">
                  <c:v>287.12833999999998</c:v>
                </c:pt>
                <c:pt idx="6810">
                  <c:v>287.12833999999998</c:v>
                </c:pt>
                <c:pt idx="6811">
                  <c:v>355.15454</c:v>
                </c:pt>
                <c:pt idx="6812">
                  <c:v>169.05014</c:v>
                </c:pt>
                <c:pt idx="6813">
                  <c:v>153.05513999999999</c:v>
                </c:pt>
                <c:pt idx="6814">
                  <c:v>509.07204000000002</c:v>
                </c:pt>
                <c:pt idx="6815">
                  <c:v>277.07123999999999</c:v>
                </c:pt>
                <c:pt idx="6816">
                  <c:v>505.09233999999998</c:v>
                </c:pt>
                <c:pt idx="6817">
                  <c:v>271.06063999999998</c:v>
                </c:pt>
                <c:pt idx="6818">
                  <c:v>581.18704000000002</c:v>
                </c:pt>
                <c:pt idx="6819">
                  <c:v>305.02173999999997</c:v>
                </c:pt>
                <c:pt idx="6820">
                  <c:v>241.08643999999998</c:v>
                </c:pt>
                <c:pt idx="6821">
                  <c:v>255.06573999999998</c:v>
                </c:pt>
                <c:pt idx="6822">
                  <c:v>417.11854</c:v>
                </c:pt>
                <c:pt idx="6823">
                  <c:v>271.06063999999998</c:v>
                </c:pt>
                <c:pt idx="6824">
                  <c:v>433.11354</c:v>
                </c:pt>
                <c:pt idx="6825">
                  <c:v>339.12324000000001</c:v>
                </c:pt>
                <c:pt idx="6826">
                  <c:v>271.06063999999998</c:v>
                </c:pt>
                <c:pt idx="6827">
                  <c:v>609.18193999999994</c:v>
                </c:pt>
                <c:pt idx="6828">
                  <c:v>447.12914000000001</c:v>
                </c:pt>
                <c:pt idx="6829">
                  <c:v>521.08723999999995</c:v>
                </c:pt>
                <c:pt idx="6830">
                  <c:v>285.03994</c:v>
                </c:pt>
                <c:pt idx="6831">
                  <c:v>863.20353999999998</c:v>
                </c:pt>
                <c:pt idx="6832">
                  <c:v>863.20353999999998</c:v>
                </c:pt>
                <c:pt idx="6833">
                  <c:v>255.06573999999998</c:v>
                </c:pt>
                <c:pt idx="6834">
                  <c:v>539.09784000000002</c:v>
                </c:pt>
                <c:pt idx="6835">
                  <c:v>301.07123999999999</c:v>
                </c:pt>
                <c:pt idx="6836">
                  <c:v>343.08184</c:v>
                </c:pt>
                <c:pt idx="6837">
                  <c:v>285.07633999999996</c:v>
                </c:pt>
                <c:pt idx="6838">
                  <c:v>287.05554000000001</c:v>
                </c:pt>
                <c:pt idx="6839">
                  <c:v>239.07083999999998</c:v>
                </c:pt>
                <c:pt idx="6840">
                  <c:v>329.10253999999998</c:v>
                </c:pt>
                <c:pt idx="6841">
                  <c:v>299.09193999999997</c:v>
                </c:pt>
                <c:pt idx="6842">
                  <c:v>331.08184</c:v>
                </c:pt>
                <c:pt idx="6843">
                  <c:v>285.07633999999996</c:v>
                </c:pt>
                <c:pt idx="6844">
                  <c:v>373.12873999999999</c:v>
                </c:pt>
                <c:pt idx="6845">
                  <c:v>269.08143999999999</c:v>
                </c:pt>
                <c:pt idx="6846">
                  <c:v>269.08143999999999</c:v>
                </c:pt>
                <c:pt idx="6847">
                  <c:v>355.11813999999998</c:v>
                </c:pt>
                <c:pt idx="6848">
                  <c:v>369.09744000000001</c:v>
                </c:pt>
                <c:pt idx="6849">
                  <c:v>383.11313999999999</c:v>
                </c:pt>
                <c:pt idx="6850">
                  <c:v>341.06613999999996</c:v>
                </c:pt>
                <c:pt idx="6851">
                  <c:v>387.14443999999997</c:v>
                </c:pt>
                <c:pt idx="6852">
                  <c:v>544.18193999999994</c:v>
                </c:pt>
                <c:pt idx="6853">
                  <c:v>528.18693999999994</c:v>
                </c:pt>
                <c:pt idx="6854">
                  <c:v>514.20773999999994</c:v>
                </c:pt>
                <c:pt idx="6855">
                  <c:v>530.20263999999997</c:v>
                </c:pt>
                <c:pt idx="6856">
                  <c:v>530.20263999999997</c:v>
                </c:pt>
                <c:pt idx="6857">
                  <c:v>353.07923999999997</c:v>
                </c:pt>
                <c:pt idx="6858">
                  <c:v>345.09744000000001</c:v>
                </c:pt>
                <c:pt idx="6859">
                  <c:v>669.36383999999998</c:v>
                </c:pt>
                <c:pt idx="6860">
                  <c:v>447.23833999999999</c:v>
                </c:pt>
                <c:pt idx="6861">
                  <c:v>545.39944000000003</c:v>
                </c:pt>
                <c:pt idx="6862">
                  <c:v>545.39944000000003</c:v>
                </c:pt>
                <c:pt idx="6863">
                  <c:v>319.08184</c:v>
                </c:pt>
                <c:pt idx="6864">
                  <c:v>387.10803999999996</c:v>
                </c:pt>
                <c:pt idx="6865">
                  <c:v>481.11354</c:v>
                </c:pt>
                <c:pt idx="6866">
                  <c:v>213.09153999999998</c:v>
                </c:pt>
                <c:pt idx="6867">
                  <c:v>421.14983999999998</c:v>
                </c:pt>
                <c:pt idx="6868">
                  <c:v>454.95004</c:v>
                </c:pt>
                <c:pt idx="6869">
                  <c:v>227.10723999999999</c:v>
                </c:pt>
                <c:pt idx="6870">
                  <c:v>229.08643999999998</c:v>
                </c:pt>
                <c:pt idx="6871">
                  <c:v>245.08143999999999</c:v>
                </c:pt>
                <c:pt idx="6872">
                  <c:v>407.13423999999998</c:v>
                </c:pt>
                <c:pt idx="6873">
                  <c:v>381.20663999999999</c:v>
                </c:pt>
                <c:pt idx="6874">
                  <c:v>339.15963999999997</c:v>
                </c:pt>
                <c:pt idx="6875">
                  <c:v>421.14983999999998</c:v>
                </c:pt>
                <c:pt idx="6876">
                  <c:v>245.08143999999999</c:v>
                </c:pt>
                <c:pt idx="6877">
                  <c:v>391.13934</c:v>
                </c:pt>
                <c:pt idx="6878">
                  <c:v>227.10723999999999</c:v>
                </c:pt>
                <c:pt idx="6879">
                  <c:v>297.14904000000001</c:v>
                </c:pt>
                <c:pt idx="6880">
                  <c:v>257.11773999999997</c:v>
                </c:pt>
                <c:pt idx="6881">
                  <c:v>455.00414000000001</c:v>
                </c:pt>
                <c:pt idx="6882">
                  <c:v>430.98554000000001</c:v>
                </c:pt>
                <c:pt idx="6883">
                  <c:v>213.09153999999998</c:v>
                </c:pt>
                <c:pt idx="6884">
                  <c:v>256.09733999999997</c:v>
                </c:pt>
                <c:pt idx="6885">
                  <c:v>226.08684</c:v>
                </c:pt>
                <c:pt idx="6886">
                  <c:v>211.11233999999999</c:v>
                </c:pt>
                <c:pt idx="6887">
                  <c:v>301.14403999999996</c:v>
                </c:pt>
                <c:pt idx="6888">
                  <c:v>285.14904000000001</c:v>
                </c:pt>
                <c:pt idx="6889">
                  <c:v>197.09663999999998</c:v>
                </c:pt>
                <c:pt idx="6890">
                  <c:v>345.18543999999997</c:v>
                </c:pt>
                <c:pt idx="6891">
                  <c:v>241.12284</c:v>
                </c:pt>
                <c:pt idx="6892">
                  <c:v>242.08174</c:v>
                </c:pt>
                <c:pt idx="6893">
                  <c:v>271.07193999999998</c:v>
                </c:pt>
                <c:pt idx="6894">
                  <c:v>272.09233999999998</c:v>
                </c:pt>
                <c:pt idx="6895">
                  <c:v>197.09663999999998</c:v>
                </c:pt>
                <c:pt idx="6896">
                  <c:v>210.09193999999999</c:v>
                </c:pt>
                <c:pt idx="6897">
                  <c:v>245.11774</c:v>
                </c:pt>
                <c:pt idx="6898">
                  <c:v>231.10213999999999</c:v>
                </c:pt>
                <c:pt idx="6899">
                  <c:v>215.10723999999999</c:v>
                </c:pt>
                <c:pt idx="6900">
                  <c:v>231.10213999999999</c:v>
                </c:pt>
                <c:pt idx="6901">
                  <c:v>275.12833999999998</c:v>
                </c:pt>
                <c:pt idx="6902">
                  <c:v>299.16473999999999</c:v>
                </c:pt>
                <c:pt idx="6903">
                  <c:v>259.09703999999999</c:v>
                </c:pt>
                <c:pt idx="6904">
                  <c:v>215.10723999999999</c:v>
                </c:pt>
                <c:pt idx="6905">
                  <c:v>259.13344000000001</c:v>
                </c:pt>
                <c:pt idx="6906">
                  <c:v>283.16983999999997</c:v>
                </c:pt>
                <c:pt idx="6907">
                  <c:v>215.10723999999999</c:v>
                </c:pt>
                <c:pt idx="6908">
                  <c:v>183.11743999999999</c:v>
                </c:pt>
                <c:pt idx="6909">
                  <c:v>287.12833999999998</c:v>
                </c:pt>
                <c:pt idx="6910">
                  <c:v>543.27463999999998</c:v>
                </c:pt>
                <c:pt idx="6911">
                  <c:v>273.14904000000001</c:v>
                </c:pt>
                <c:pt idx="6912">
                  <c:v>259.13344000000001</c:v>
                </c:pt>
                <c:pt idx="6913">
                  <c:v>259.13344000000001</c:v>
                </c:pt>
                <c:pt idx="6914">
                  <c:v>345.13383999999996</c:v>
                </c:pt>
                <c:pt idx="6915">
                  <c:v>261.07633999999996</c:v>
                </c:pt>
                <c:pt idx="6916">
                  <c:v>291.12324000000001</c:v>
                </c:pt>
                <c:pt idx="6917">
                  <c:v>231.06573999999998</c:v>
                </c:pt>
                <c:pt idx="6918">
                  <c:v>315.23244</c:v>
                </c:pt>
                <c:pt idx="6919">
                  <c:v>311.20114000000001</c:v>
                </c:pt>
                <c:pt idx="6920">
                  <c:v>359.22224</c:v>
                </c:pt>
                <c:pt idx="6921">
                  <c:v>315.23244</c:v>
                </c:pt>
                <c:pt idx="6922">
                  <c:v>1424.5687399999999</c:v>
                </c:pt>
                <c:pt idx="6923">
                  <c:v>1202.84924</c:v>
                </c:pt>
                <c:pt idx="6924">
                  <c:v>1448.43804</c:v>
                </c:pt>
                <c:pt idx="6925">
                  <c:v>1255.63634</c:v>
                </c:pt>
                <c:pt idx="6926">
                  <c:v>1415.52684</c:v>
                </c:pt>
                <c:pt idx="6927">
                  <c:v>103.05074</c:v>
                </c:pt>
                <c:pt idx="6928">
                  <c:v>221.19054</c:v>
                </c:pt>
                <c:pt idx="6929">
                  <c:v>299.23753999999997</c:v>
                </c:pt>
                <c:pt idx="6930">
                  <c:v>277.25313999999997</c:v>
                </c:pt>
                <c:pt idx="6931">
                  <c:v>305.28443999999996</c:v>
                </c:pt>
                <c:pt idx="6932">
                  <c:v>333.31574000000001</c:v>
                </c:pt>
                <c:pt idx="6933">
                  <c:v>361.34703999999999</c:v>
                </c:pt>
                <c:pt idx="6934">
                  <c:v>303.26884000000001</c:v>
                </c:pt>
                <c:pt idx="6935">
                  <c:v>387.36273999999997</c:v>
                </c:pt>
                <c:pt idx="6936">
                  <c:v>301.25313999999997</c:v>
                </c:pt>
                <c:pt idx="6937">
                  <c:v>373.31063999999998</c:v>
                </c:pt>
                <c:pt idx="6938">
                  <c:v>321.27933999999999</c:v>
                </c:pt>
                <c:pt idx="6939">
                  <c:v>319.26373999999998</c:v>
                </c:pt>
                <c:pt idx="6940">
                  <c:v>317.24804</c:v>
                </c:pt>
                <c:pt idx="6941">
                  <c:v>315.23244</c:v>
                </c:pt>
                <c:pt idx="6942">
                  <c:v>315.23244</c:v>
                </c:pt>
                <c:pt idx="6943">
                  <c:v>319.26373999999998</c:v>
                </c:pt>
                <c:pt idx="6944">
                  <c:v>237.18544</c:v>
                </c:pt>
                <c:pt idx="6945">
                  <c:v>349.31063999999998</c:v>
                </c:pt>
                <c:pt idx="6946">
                  <c:v>377.34193999999997</c:v>
                </c:pt>
                <c:pt idx="6947">
                  <c:v>405.37324000000001</c:v>
                </c:pt>
                <c:pt idx="6948">
                  <c:v>433.40454</c:v>
                </c:pt>
                <c:pt idx="6949">
                  <c:v>461.43583999999998</c:v>
                </c:pt>
                <c:pt idx="6950">
                  <c:v>181.12284</c:v>
                </c:pt>
                <c:pt idx="6951">
                  <c:v>237.18544</c:v>
                </c:pt>
                <c:pt idx="6952">
                  <c:v>265.21674000000002</c:v>
                </c:pt>
                <c:pt idx="6953">
                  <c:v>293.24804</c:v>
                </c:pt>
                <c:pt idx="6954">
                  <c:v>321.27933999999999</c:v>
                </c:pt>
                <c:pt idx="6955">
                  <c:v>489.46713999999997</c:v>
                </c:pt>
                <c:pt idx="6956">
                  <c:v>517.49843999999996</c:v>
                </c:pt>
                <c:pt idx="6957">
                  <c:v>263.20114000000001</c:v>
                </c:pt>
                <c:pt idx="6958">
                  <c:v>235.16983999999999</c:v>
                </c:pt>
                <c:pt idx="6959">
                  <c:v>291.23244</c:v>
                </c:pt>
                <c:pt idx="6960">
                  <c:v>319.26373999999998</c:v>
                </c:pt>
                <c:pt idx="6961">
                  <c:v>319.26373999999998</c:v>
                </c:pt>
                <c:pt idx="6962">
                  <c:v>319.26373999999998</c:v>
                </c:pt>
                <c:pt idx="6963">
                  <c:v>317.24804</c:v>
                </c:pt>
                <c:pt idx="6964">
                  <c:v>315.23244</c:v>
                </c:pt>
                <c:pt idx="6965">
                  <c:v>347.29503999999997</c:v>
                </c:pt>
                <c:pt idx="6966">
                  <c:v>347.29503999999997</c:v>
                </c:pt>
                <c:pt idx="6967">
                  <c:v>347.29503999999997</c:v>
                </c:pt>
                <c:pt idx="6968">
                  <c:v>347.29503999999997</c:v>
                </c:pt>
                <c:pt idx="6969">
                  <c:v>345.27933999999999</c:v>
                </c:pt>
                <c:pt idx="6970">
                  <c:v>343.26373999999998</c:v>
                </c:pt>
                <c:pt idx="6971">
                  <c:v>343.26373999999998</c:v>
                </c:pt>
                <c:pt idx="6972">
                  <c:v>341.24804</c:v>
                </c:pt>
                <c:pt idx="6973">
                  <c:v>375.32633999999996</c:v>
                </c:pt>
                <c:pt idx="6974">
                  <c:v>373.31063999999998</c:v>
                </c:pt>
                <c:pt idx="6975">
                  <c:v>369.27933999999999</c:v>
                </c:pt>
                <c:pt idx="6976">
                  <c:v>367.26373999999998</c:v>
                </c:pt>
                <c:pt idx="6977">
                  <c:v>403.35764</c:v>
                </c:pt>
                <c:pt idx="6978">
                  <c:v>403.35764</c:v>
                </c:pt>
                <c:pt idx="6979">
                  <c:v>401.34193999999997</c:v>
                </c:pt>
                <c:pt idx="6980">
                  <c:v>393.27933999999999</c:v>
                </c:pt>
                <c:pt idx="6981">
                  <c:v>379.32123999999999</c:v>
                </c:pt>
                <c:pt idx="6982">
                  <c:v>365.30554000000001</c:v>
                </c:pt>
                <c:pt idx="6983">
                  <c:v>363.28994</c:v>
                </c:pt>
                <c:pt idx="6984">
                  <c:v>337.27423999999996</c:v>
                </c:pt>
                <c:pt idx="6985">
                  <c:v>309.24293999999998</c:v>
                </c:pt>
                <c:pt idx="6986">
                  <c:v>349.31063999999998</c:v>
                </c:pt>
                <c:pt idx="6987">
                  <c:v>363.32633999999996</c:v>
                </c:pt>
                <c:pt idx="6988">
                  <c:v>391.35764</c:v>
                </c:pt>
                <c:pt idx="6989">
                  <c:v>335.29503999999997</c:v>
                </c:pt>
                <c:pt idx="6990">
                  <c:v>335.29503999999997</c:v>
                </c:pt>
                <c:pt idx="6991">
                  <c:v>321.27933999999999</c:v>
                </c:pt>
                <c:pt idx="6992">
                  <c:v>321.27933999999999</c:v>
                </c:pt>
                <c:pt idx="6993">
                  <c:v>371.29503999999997</c:v>
                </c:pt>
                <c:pt idx="6994">
                  <c:v>343.26373999999998</c:v>
                </c:pt>
                <c:pt idx="6995">
                  <c:v>363.28994</c:v>
                </c:pt>
                <c:pt idx="6996">
                  <c:v>361.27423999999996</c:v>
                </c:pt>
                <c:pt idx="6997">
                  <c:v>335.29503999999997</c:v>
                </c:pt>
                <c:pt idx="6998">
                  <c:v>335.29503999999997</c:v>
                </c:pt>
                <c:pt idx="6999">
                  <c:v>329.24804</c:v>
                </c:pt>
                <c:pt idx="7000">
                  <c:v>331.26373999999998</c:v>
                </c:pt>
                <c:pt idx="7001">
                  <c:v>333.27933999999999</c:v>
                </c:pt>
                <c:pt idx="7002">
                  <c:v>335.29503999999997</c:v>
                </c:pt>
                <c:pt idx="7003">
                  <c:v>343.22733999999997</c:v>
                </c:pt>
                <c:pt idx="7004">
                  <c:v>349.27423999999996</c:v>
                </c:pt>
                <c:pt idx="7005">
                  <c:v>347.25864000000001</c:v>
                </c:pt>
                <c:pt idx="7006">
                  <c:v>371.25864000000001</c:v>
                </c:pt>
                <c:pt idx="7007">
                  <c:v>375.28994</c:v>
                </c:pt>
                <c:pt idx="7008">
                  <c:v>363.25353999999999</c:v>
                </c:pt>
                <c:pt idx="7009">
                  <c:v>347.25864000000001</c:v>
                </c:pt>
                <c:pt idx="7010">
                  <c:v>345.24293999999998</c:v>
                </c:pt>
                <c:pt idx="7011">
                  <c:v>359.22224</c:v>
                </c:pt>
                <c:pt idx="7012">
                  <c:v>395.24333999999999</c:v>
                </c:pt>
                <c:pt idx="7013">
                  <c:v>423.27463999999998</c:v>
                </c:pt>
                <c:pt idx="7014">
                  <c:v>407.27974</c:v>
                </c:pt>
                <c:pt idx="7015">
                  <c:v>379.24843999999996</c:v>
                </c:pt>
                <c:pt idx="7016">
                  <c:v>295.19094000000001</c:v>
                </c:pt>
                <c:pt idx="7017">
                  <c:v>309.20663999999999</c:v>
                </c:pt>
                <c:pt idx="7018">
                  <c:v>351.25353999999999</c:v>
                </c:pt>
                <c:pt idx="7019">
                  <c:v>323.22224</c:v>
                </c:pt>
                <c:pt idx="7020">
                  <c:v>691.29664000000002</c:v>
                </c:pt>
              </c:numCache>
            </c:numRef>
          </c:xVal>
          <c:yVal>
            <c:numRef>
              <c:f>Feuil1!$W$4:$W$7024</c:f>
              <c:numCache>
                <c:formatCode>General</c:formatCode>
                <c:ptCount val="7021"/>
                <c:pt idx="0">
                  <c:v>0.16768326834647951</c:v>
                </c:pt>
                <c:pt idx="1">
                  <c:v>0.3299304705810755</c:v>
                </c:pt>
                <c:pt idx="2">
                  <c:v>0.25393684916514303</c:v>
                </c:pt>
                <c:pt idx="3">
                  <c:v>0.25393684916514303</c:v>
                </c:pt>
                <c:pt idx="4">
                  <c:v>0.25388690499551103</c:v>
                </c:pt>
                <c:pt idx="5">
                  <c:v>0.25388690499551103</c:v>
                </c:pt>
                <c:pt idx="6">
                  <c:v>0.25393684916514303</c:v>
                </c:pt>
                <c:pt idx="7">
                  <c:v>0.54090677207261706</c:v>
                </c:pt>
                <c:pt idx="8">
                  <c:v>0.54090677207261706</c:v>
                </c:pt>
                <c:pt idx="9">
                  <c:v>0.54090677207261706</c:v>
                </c:pt>
                <c:pt idx="10">
                  <c:v>0.36441121175255375</c:v>
                </c:pt>
                <c:pt idx="11">
                  <c:v>0.53129608687424934</c:v>
                </c:pt>
                <c:pt idx="12">
                  <c:v>0.53129608687424934</c:v>
                </c:pt>
                <c:pt idx="13">
                  <c:v>0.55425613510607263</c:v>
                </c:pt>
                <c:pt idx="14">
                  <c:v>0.55425613510607263</c:v>
                </c:pt>
                <c:pt idx="15">
                  <c:v>0.46782418225342326</c:v>
                </c:pt>
                <c:pt idx="16">
                  <c:v>0.55425613510607263</c:v>
                </c:pt>
                <c:pt idx="17">
                  <c:v>0.55425613510607263</c:v>
                </c:pt>
                <c:pt idx="18">
                  <c:v>0.26924830457386406</c:v>
                </c:pt>
                <c:pt idx="19">
                  <c:v>0.19175421760678546</c:v>
                </c:pt>
                <c:pt idx="20">
                  <c:v>0.35480052655418604</c:v>
                </c:pt>
                <c:pt idx="21">
                  <c:v>0.45857737600465498</c:v>
                </c:pt>
                <c:pt idx="22">
                  <c:v>0.20745309707365323</c:v>
                </c:pt>
                <c:pt idx="23">
                  <c:v>0.20745309707365323</c:v>
                </c:pt>
                <c:pt idx="24">
                  <c:v>0.20745309707365323</c:v>
                </c:pt>
                <c:pt idx="25">
                  <c:v>0.22090234844631595</c:v>
                </c:pt>
                <c:pt idx="26">
                  <c:v>0.1845929371809234</c:v>
                </c:pt>
                <c:pt idx="27">
                  <c:v>0.20745309707365323</c:v>
                </c:pt>
                <c:pt idx="28">
                  <c:v>0.1845929371809234</c:v>
                </c:pt>
                <c:pt idx="29">
                  <c:v>0.1845929371809234</c:v>
                </c:pt>
                <c:pt idx="30">
                  <c:v>0.1845929371809234</c:v>
                </c:pt>
                <c:pt idx="31">
                  <c:v>0.23041314530541968</c:v>
                </c:pt>
                <c:pt idx="32">
                  <c:v>0.20745309707365323</c:v>
                </c:pt>
                <c:pt idx="33">
                  <c:v>0.19410373404025449</c:v>
                </c:pt>
                <c:pt idx="34">
                  <c:v>0.19410373404025449</c:v>
                </c:pt>
                <c:pt idx="35">
                  <c:v>0.23041314530541968</c:v>
                </c:pt>
                <c:pt idx="36">
                  <c:v>0.18454299301140509</c:v>
                </c:pt>
                <c:pt idx="37">
                  <c:v>0.20745309707365323</c:v>
                </c:pt>
                <c:pt idx="38">
                  <c:v>0.20745309707365323</c:v>
                </c:pt>
                <c:pt idx="39">
                  <c:v>0.20745309707365323</c:v>
                </c:pt>
                <c:pt idx="40">
                  <c:v>0.1845929371809234</c:v>
                </c:pt>
                <c:pt idx="41">
                  <c:v>0.20750304124328522</c:v>
                </c:pt>
                <c:pt idx="42">
                  <c:v>0.17119362997800636</c:v>
                </c:pt>
                <c:pt idx="43">
                  <c:v>0.20745309707365323</c:v>
                </c:pt>
                <c:pt idx="44">
                  <c:v>0.20745309707365323</c:v>
                </c:pt>
                <c:pt idx="45">
                  <c:v>0.20745309707365323</c:v>
                </c:pt>
                <c:pt idx="46">
                  <c:v>0.24002383050378739</c:v>
                </c:pt>
                <c:pt idx="47">
                  <c:v>0.23041314530541968</c:v>
                </c:pt>
                <c:pt idx="48">
                  <c:v>0.20745309707365323</c:v>
                </c:pt>
                <c:pt idx="49">
                  <c:v>0.20745309707365323</c:v>
                </c:pt>
                <c:pt idx="50">
                  <c:v>0.1845929371809234</c:v>
                </c:pt>
                <c:pt idx="51">
                  <c:v>0.20745309707365323</c:v>
                </c:pt>
                <c:pt idx="52">
                  <c:v>0.15202220375078923</c:v>
                </c:pt>
                <c:pt idx="53">
                  <c:v>0.22090234844631595</c:v>
                </c:pt>
                <c:pt idx="54">
                  <c:v>0.12916204385817309</c:v>
                </c:pt>
                <c:pt idx="55">
                  <c:v>0.1845929371809234</c:v>
                </c:pt>
                <c:pt idx="56">
                  <c:v>0.1845929371809234</c:v>
                </c:pt>
                <c:pt idx="57">
                  <c:v>0.20745309707365323</c:v>
                </c:pt>
                <c:pt idx="58">
                  <c:v>0.1845929371809234</c:v>
                </c:pt>
                <c:pt idx="59">
                  <c:v>0.23041314530541968</c:v>
                </c:pt>
                <c:pt idx="60">
                  <c:v>0.25337319353729981</c:v>
                </c:pt>
                <c:pt idx="61">
                  <c:v>0.19410373404025449</c:v>
                </c:pt>
                <c:pt idx="62">
                  <c:v>0.14818363757660791</c:v>
                </c:pt>
                <c:pt idx="63">
                  <c:v>0.17114368580837436</c:v>
                </c:pt>
                <c:pt idx="64">
                  <c:v>0.14818363757660791</c:v>
                </c:pt>
                <c:pt idx="65">
                  <c:v>0.21706378227202094</c:v>
                </c:pt>
                <c:pt idx="66">
                  <c:v>0.19410373404025449</c:v>
                </c:pt>
                <c:pt idx="67">
                  <c:v>0.19410373404025449</c:v>
                </c:pt>
                <c:pt idx="68">
                  <c:v>0.19410373404025449</c:v>
                </c:pt>
                <c:pt idx="69">
                  <c:v>0.19410373404025449</c:v>
                </c:pt>
                <c:pt idx="70">
                  <c:v>0.1386728407173905</c:v>
                </c:pt>
                <c:pt idx="71">
                  <c:v>0.15202220375078923</c:v>
                </c:pt>
                <c:pt idx="72">
                  <c:v>0.16163288894915695</c:v>
                </c:pt>
                <c:pt idx="73">
                  <c:v>0.16163288894915695</c:v>
                </c:pt>
                <c:pt idx="74">
                  <c:v>0.23041314530541968</c:v>
                </c:pt>
                <c:pt idx="75">
                  <c:v>0.23041314530541968</c:v>
                </c:pt>
                <c:pt idx="76">
                  <c:v>0.20745309707365323</c:v>
                </c:pt>
                <c:pt idx="77">
                  <c:v>0.19410373404025449</c:v>
                </c:pt>
                <c:pt idx="78">
                  <c:v>0.19410373404025449</c:v>
                </c:pt>
                <c:pt idx="79">
                  <c:v>0.19410373404025449</c:v>
                </c:pt>
                <c:pt idx="80">
                  <c:v>0.21706378227202094</c:v>
                </c:pt>
                <c:pt idx="81">
                  <c:v>0.19410373404025449</c:v>
                </c:pt>
                <c:pt idx="82">
                  <c:v>0.19410373404025449</c:v>
                </c:pt>
                <c:pt idx="83">
                  <c:v>0.19410373404025449</c:v>
                </c:pt>
                <c:pt idx="84">
                  <c:v>0.20745309707365323</c:v>
                </c:pt>
                <c:pt idx="85">
                  <c:v>0.23041314530541968</c:v>
                </c:pt>
                <c:pt idx="86">
                  <c:v>0.23041314530541968</c:v>
                </c:pt>
                <c:pt idx="87">
                  <c:v>0.19410373404025449</c:v>
                </c:pt>
                <c:pt idx="88">
                  <c:v>0.17114368580848804</c:v>
                </c:pt>
                <c:pt idx="89">
                  <c:v>0.1845929371809234</c:v>
                </c:pt>
                <c:pt idx="90">
                  <c:v>0.19410373404025449</c:v>
                </c:pt>
                <c:pt idx="91">
                  <c:v>0.1845929371809234</c:v>
                </c:pt>
                <c:pt idx="92">
                  <c:v>0.17114368580848804</c:v>
                </c:pt>
                <c:pt idx="93">
                  <c:v>0.17114368580848804</c:v>
                </c:pt>
                <c:pt idx="94">
                  <c:v>0.19410373404025449</c:v>
                </c:pt>
                <c:pt idx="95">
                  <c:v>0.19410373404025449</c:v>
                </c:pt>
                <c:pt idx="96">
                  <c:v>0.20745309707365323</c:v>
                </c:pt>
                <c:pt idx="97">
                  <c:v>0.19410373404025449</c:v>
                </c:pt>
                <c:pt idx="98">
                  <c:v>0.19410373404025449</c:v>
                </c:pt>
                <c:pt idx="99">
                  <c:v>0.19410373404025449</c:v>
                </c:pt>
                <c:pt idx="100">
                  <c:v>0.19410373404025449</c:v>
                </c:pt>
                <c:pt idx="101">
                  <c:v>0.21706378227202094</c:v>
                </c:pt>
                <c:pt idx="102">
                  <c:v>0.21706378227202094</c:v>
                </c:pt>
                <c:pt idx="103">
                  <c:v>0.19410373404025449</c:v>
                </c:pt>
                <c:pt idx="104">
                  <c:v>0.19410373404025449</c:v>
                </c:pt>
                <c:pt idx="105">
                  <c:v>0.20361453089935821</c:v>
                </c:pt>
                <c:pt idx="106">
                  <c:v>0.2713423922543825</c:v>
                </c:pt>
                <c:pt idx="107">
                  <c:v>0.15779432277491878</c:v>
                </c:pt>
                <c:pt idx="108">
                  <c:v>0.40846054232235929</c:v>
                </c:pt>
                <c:pt idx="109">
                  <c:v>0.49636228073632083</c:v>
                </c:pt>
                <c:pt idx="110">
                  <c:v>0.3971339181557596</c:v>
                </c:pt>
                <c:pt idx="111">
                  <c:v>0.35107469150568704</c:v>
                </c:pt>
                <c:pt idx="112">
                  <c:v>0.34146400630731932</c:v>
                </c:pt>
                <c:pt idx="113">
                  <c:v>0.35102474733605504</c:v>
                </c:pt>
                <c:pt idx="114">
                  <c:v>0.32806469910428859</c:v>
                </c:pt>
                <c:pt idx="115">
                  <c:v>0.38738410277085222</c:v>
                </c:pt>
                <c:pt idx="116">
                  <c:v>0.32811464327380691</c:v>
                </c:pt>
                <c:pt idx="117">
                  <c:v>0.32057664111187023</c:v>
                </c:pt>
                <c:pt idx="118">
                  <c:v>0.35102474733605504</c:v>
                </c:pt>
                <c:pt idx="119">
                  <c:v>0.52942532098063566</c:v>
                </c:pt>
                <c:pt idx="120">
                  <c:v>0.2018308105581923</c:v>
                </c:pt>
                <c:pt idx="121">
                  <c:v>0.47798282634062161</c:v>
                </c:pt>
                <c:pt idx="122">
                  <c:v>0.48487868917959531</c:v>
                </c:pt>
                <c:pt idx="123">
                  <c:v>0.484828745010077</c:v>
                </c:pt>
                <c:pt idx="124">
                  <c:v>0.47526800398134128</c:v>
                </c:pt>
                <c:pt idx="125">
                  <c:v>0.47531794815085959</c:v>
                </c:pt>
                <c:pt idx="126">
                  <c:v>0.484828745010077</c:v>
                </c:pt>
                <c:pt idx="127">
                  <c:v>0.48487868917959531</c:v>
                </c:pt>
                <c:pt idx="128">
                  <c:v>0.47531794815085959</c:v>
                </c:pt>
                <c:pt idx="129">
                  <c:v>0.47526800398134128</c:v>
                </c:pt>
                <c:pt idx="130">
                  <c:v>0.4161555118743081</c:v>
                </c:pt>
                <c:pt idx="131">
                  <c:v>0.4525648114786236</c:v>
                </c:pt>
                <c:pt idx="132">
                  <c:v>0.48887422274390246</c:v>
                </c:pt>
                <c:pt idx="133">
                  <c:v>0.48882427857438415</c:v>
                </c:pt>
                <c:pt idx="134">
                  <c:v>0.15774437860540047</c:v>
                </c:pt>
                <c:pt idx="135">
                  <c:v>0.1940537898706225</c:v>
                </c:pt>
                <c:pt idx="136">
                  <c:v>0.27628329759954795</c:v>
                </c:pt>
                <c:pt idx="137">
                  <c:v>0.27633324176906626</c:v>
                </c:pt>
                <c:pt idx="138">
                  <c:v>0.12522358934478461</c:v>
                </c:pt>
                <c:pt idx="139">
                  <c:v>0.1904542422220743</c:v>
                </c:pt>
                <c:pt idx="140">
                  <c:v>0.21331440211486097</c:v>
                </c:pt>
                <c:pt idx="141">
                  <c:v>0.21331440211486097</c:v>
                </c:pt>
                <c:pt idx="142">
                  <c:v>0.24967375754965815</c:v>
                </c:pt>
                <c:pt idx="143">
                  <c:v>0.435812110034135</c:v>
                </c:pt>
                <c:pt idx="144">
                  <c:v>0.29425249631668748</c:v>
                </c:pt>
                <c:pt idx="145">
                  <c:v>0.29420255214711233</c:v>
                </c:pt>
                <c:pt idx="146">
                  <c:v>0.45049212844219255</c:v>
                </c:pt>
                <c:pt idx="147">
                  <c:v>0.29745962549020533</c:v>
                </c:pt>
                <c:pt idx="148">
                  <c:v>0.27449957725832519</c:v>
                </c:pt>
                <c:pt idx="149">
                  <c:v>0.44665356226789754</c:v>
                </c:pt>
                <c:pt idx="150">
                  <c:v>0.45635343348340029</c:v>
                </c:pt>
                <c:pt idx="151">
                  <c:v>0.52137717480104584</c:v>
                </c:pt>
                <c:pt idx="152">
                  <c:v>0.53472653783455826</c:v>
                </c:pt>
                <c:pt idx="153">
                  <c:v>0.46210771530400052</c:v>
                </c:pt>
                <c:pt idx="154">
                  <c:v>0.38938900443429247</c:v>
                </c:pt>
                <c:pt idx="155">
                  <c:v>0.4028382558069552</c:v>
                </c:pt>
                <c:pt idx="156">
                  <c:v>0.42569841569957134</c:v>
                </c:pt>
                <c:pt idx="157">
                  <c:v>0.52321083931178691</c:v>
                </c:pt>
                <c:pt idx="158">
                  <c:v>0.53656020234529933</c:v>
                </c:pt>
                <c:pt idx="159">
                  <c:v>0.45826914912970551</c:v>
                </c:pt>
                <c:pt idx="160">
                  <c:v>0.52321083931178691</c:v>
                </c:pt>
                <c:pt idx="161">
                  <c:v>0.60544034704071237</c:v>
                </c:pt>
                <c:pt idx="162">
                  <c:v>0.33593090580887974</c:v>
                </c:pt>
                <c:pt idx="163">
                  <c:v>0.3188821067877825</c:v>
                </c:pt>
                <c:pt idx="164">
                  <c:v>0.41285206180236855</c:v>
                </c:pt>
                <c:pt idx="165">
                  <c:v>0.35889095404070304</c:v>
                </c:pt>
                <c:pt idx="166">
                  <c:v>0.43378937116727911</c:v>
                </c:pt>
                <c:pt idx="167">
                  <c:v>0.3568682151737903</c:v>
                </c:pt>
                <c:pt idx="168">
                  <c:v>0.32642010894966234</c:v>
                </c:pt>
                <c:pt idx="169">
                  <c:v>0.36691412813536317</c:v>
                </c:pt>
                <c:pt idx="170">
                  <c:v>0.2917873948051124</c:v>
                </c:pt>
                <c:pt idx="171">
                  <c:v>0.31269259720386344</c:v>
                </c:pt>
                <c:pt idx="172">
                  <c:v>0.27061106691451187</c:v>
                </c:pt>
                <c:pt idx="173">
                  <c:v>5.2554822644708565E-2</c:v>
                </c:pt>
                <c:pt idx="174">
                  <c:v>5.2604766814255299E-2</c:v>
                </c:pt>
                <c:pt idx="175">
                  <c:v>7.5564815046050171E-2</c:v>
                </c:pt>
                <c:pt idx="176">
                  <c:v>7.5564815046050171E-2</c:v>
                </c:pt>
                <c:pt idx="177">
                  <c:v>7.5564815046050171E-2</c:v>
                </c:pt>
                <c:pt idx="178">
                  <c:v>7.5564815046050171E-2</c:v>
                </c:pt>
                <c:pt idx="179">
                  <c:v>5.2604766814255299E-2</c:v>
                </c:pt>
                <c:pt idx="180">
                  <c:v>5.2604766814255299E-2</c:v>
                </c:pt>
                <c:pt idx="181">
                  <c:v>5.2604766814255299E-2</c:v>
                </c:pt>
                <c:pt idx="182">
                  <c:v>5.2604766814255299E-2</c:v>
                </c:pt>
                <c:pt idx="183">
                  <c:v>5.2604766814255299E-2</c:v>
                </c:pt>
                <c:pt idx="184">
                  <c:v>5.2604766814255299E-2</c:v>
                </c:pt>
                <c:pt idx="185">
                  <c:v>5.2554822644708565E-2</c:v>
                </c:pt>
                <c:pt idx="186">
                  <c:v>5.2554822644708565E-2</c:v>
                </c:pt>
                <c:pt idx="187">
                  <c:v>5.2554822644708565E-2</c:v>
                </c:pt>
                <c:pt idx="188">
                  <c:v>5.2604766814255299E-2</c:v>
                </c:pt>
                <c:pt idx="189">
                  <c:v>5.2554822644708565E-2</c:v>
                </c:pt>
                <c:pt idx="190">
                  <c:v>5.2604766814255299E-2</c:v>
                </c:pt>
                <c:pt idx="191">
                  <c:v>5.2604766814255299E-2</c:v>
                </c:pt>
                <c:pt idx="192">
                  <c:v>5.2604766814255299E-2</c:v>
                </c:pt>
                <c:pt idx="193">
                  <c:v>5.2604766814255299E-2</c:v>
                </c:pt>
                <c:pt idx="194">
                  <c:v>5.2604766814255299E-2</c:v>
                </c:pt>
                <c:pt idx="195">
                  <c:v>5.2604766814255299E-2</c:v>
                </c:pt>
                <c:pt idx="196">
                  <c:v>5.2604766814255299E-2</c:v>
                </c:pt>
                <c:pt idx="197">
                  <c:v>5.2604766814255299E-2</c:v>
                </c:pt>
                <c:pt idx="198">
                  <c:v>5.2604766814255299E-2</c:v>
                </c:pt>
                <c:pt idx="199">
                  <c:v>7.5564815046050171E-2</c:v>
                </c:pt>
                <c:pt idx="200">
                  <c:v>5.2554822644708565E-2</c:v>
                </c:pt>
                <c:pt idx="201">
                  <c:v>5.2554822644708565E-2</c:v>
                </c:pt>
                <c:pt idx="202">
                  <c:v>5.2554822644708565E-2</c:v>
                </c:pt>
                <c:pt idx="203">
                  <c:v>5.2604766814255299E-2</c:v>
                </c:pt>
                <c:pt idx="204">
                  <c:v>5.2604766814255299E-2</c:v>
                </c:pt>
                <c:pt idx="205">
                  <c:v>5.2604766814255299E-2</c:v>
                </c:pt>
                <c:pt idx="206">
                  <c:v>0.28424939264328941</c:v>
                </c:pt>
                <c:pt idx="207">
                  <c:v>0.31104800704929403</c:v>
                </c:pt>
                <c:pt idx="208">
                  <c:v>0.29173745063559409</c:v>
                </c:pt>
                <c:pt idx="209">
                  <c:v>0.2917873948051124</c:v>
                </c:pt>
                <c:pt idx="210">
                  <c:v>0.2917873948051124</c:v>
                </c:pt>
                <c:pt idx="211">
                  <c:v>0.30124824749475465</c:v>
                </c:pt>
                <c:pt idx="212">
                  <c:v>0.56039070610358976</c:v>
                </c:pt>
                <c:pt idx="213">
                  <c:v>0.27833814343256336</c:v>
                </c:pt>
                <c:pt idx="214">
                  <c:v>0.27468865161444</c:v>
                </c:pt>
                <c:pt idx="215">
                  <c:v>0.26123940024189096</c:v>
                </c:pt>
                <c:pt idx="216">
                  <c:v>0.3207478782646831</c:v>
                </c:pt>
                <c:pt idx="217">
                  <c:v>0.22881849932048226</c:v>
                </c:pt>
                <c:pt idx="218">
                  <c:v>0.21536924794781953</c:v>
                </c:pt>
                <c:pt idx="219">
                  <c:v>0.25167865921315524</c:v>
                </c:pt>
                <c:pt idx="220">
                  <c:v>0.26128934441146612</c:v>
                </c:pt>
                <c:pt idx="221">
                  <c:v>0.22492998897666894</c:v>
                </c:pt>
                <c:pt idx="222">
                  <c:v>0.26123940024194781</c:v>
                </c:pt>
                <c:pt idx="223">
                  <c:v>0.21536924794781953</c:v>
                </c:pt>
                <c:pt idx="224">
                  <c:v>0.22492998897666894</c:v>
                </c:pt>
                <c:pt idx="225">
                  <c:v>0.22488004480709378</c:v>
                </c:pt>
                <c:pt idx="226">
                  <c:v>0.26128934441146612</c:v>
                </c:pt>
                <c:pt idx="227">
                  <c:v>0.29376018950250682</c:v>
                </c:pt>
                <c:pt idx="228">
                  <c:v>0.28424939264328941</c:v>
                </c:pt>
                <c:pt idx="229">
                  <c:v>0.33006960076772884</c:v>
                </c:pt>
                <c:pt idx="230">
                  <c:v>0.33006960076772884</c:v>
                </c:pt>
                <c:pt idx="231">
                  <c:v>0.36647890037215802</c:v>
                </c:pt>
                <c:pt idx="232">
                  <c:v>0.36647890037215802</c:v>
                </c:pt>
                <c:pt idx="233">
                  <c:v>0.36647890037215802</c:v>
                </c:pt>
                <c:pt idx="234">
                  <c:v>0.3568682151737903</c:v>
                </c:pt>
                <c:pt idx="235">
                  <c:v>0.32055880390862512</c:v>
                </c:pt>
                <c:pt idx="236">
                  <c:v>0.29759875567674499</c:v>
                </c:pt>
                <c:pt idx="237">
                  <c:v>0.3568682151737903</c:v>
                </c:pt>
                <c:pt idx="238">
                  <c:v>0.32055880390862512</c:v>
                </c:pt>
                <c:pt idx="239">
                  <c:v>0.29759875567674499</c:v>
                </c:pt>
                <c:pt idx="240">
                  <c:v>0.32055880390862512</c:v>
                </c:pt>
                <c:pt idx="241">
                  <c:v>0.28424939264328941</c:v>
                </c:pt>
                <c:pt idx="242">
                  <c:v>0.28424939264328941</c:v>
                </c:pt>
                <c:pt idx="243">
                  <c:v>0.28424939264328941</c:v>
                </c:pt>
                <c:pt idx="244">
                  <c:v>0.3302586751239005</c:v>
                </c:pt>
                <c:pt idx="245">
                  <c:v>0.31690931209050177</c:v>
                </c:pt>
                <c:pt idx="246">
                  <c:v>0.3207478782646831</c:v>
                </c:pt>
                <c:pt idx="247">
                  <c:v>0.28117425877502455</c:v>
                </c:pt>
                <c:pt idx="248">
                  <c:v>0.25821421054320126</c:v>
                </c:pt>
                <c:pt idx="249">
                  <c:v>0.23525416231143481</c:v>
                </c:pt>
                <c:pt idx="250">
                  <c:v>0.2811742587750814</c:v>
                </c:pt>
                <c:pt idx="251">
                  <c:v>0.28122420294459971</c:v>
                </c:pt>
                <c:pt idx="252">
                  <c:v>0.25826415471283326</c:v>
                </c:pt>
                <c:pt idx="253">
                  <c:v>0.36340376650389317</c:v>
                </c:pt>
                <c:pt idx="254">
                  <c:v>0.46864326663410338</c:v>
                </c:pt>
                <c:pt idx="255">
                  <c:v>0.46859332246458507</c:v>
                </c:pt>
                <c:pt idx="256">
                  <c:v>0.49155337069635152</c:v>
                </c:pt>
                <c:pt idx="257">
                  <c:v>0.59674292665704343</c:v>
                </c:pt>
                <c:pt idx="258">
                  <c:v>0.64077941444031694</c:v>
                </c:pt>
                <c:pt idx="259">
                  <c:v>0.56422213739654126</c:v>
                </c:pt>
                <c:pt idx="260">
                  <c:v>0.56427208156594588</c:v>
                </c:pt>
                <c:pt idx="261">
                  <c:v>0.49155337069635152</c:v>
                </c:pt>
                <c:pt idx="262">
                  <c:v>0.36340376650389317</c:v>
                </c:pt>
                <c:pt idx="263">
                  <c:v>0.46864326663410338</c:v>
                </c:pt>
                <c:pt idx="264">
                  <c:v>0.49155337069635152</c:v>
                </c:pt>
                <c:pt idx="265">
                  <c:v>0.49155337069635152</c:v>
                </c:pt>
                <c:pt idx="266">
                  <c:v>0.46859332246458507</c:v>
                </c:pt>
                <c:pt idx="267">
                  <c:v>0.46859332246458507</c:v>
                </c:pt>
                <c:pt idx="268">
                  <c:v>0.61970297488880988</c:v>
                </c:pt>
                <c:pt idx="269">
                  <c:v>0.57383282259479529</c:v>
                </c:pt>
                <c:pt idx="270">
                  <c:v>0.59674292665704343</c:v>
                </c:pt>
                <c:pt idx="271">
                  <c:v>0.59669298248741143</c:v>
                </c:pt>
                <c:pt idx="272">
                  <c:v>0.61970297488880988</c:v>
                </c:pt>
                <c:pt idx="273">
                  <c:v>0.59674292665704343</c:v>
                </c:pt>
                <c:pt idx="274">
                  <c:v>0.61970297488880988</c:v>
                </c:pt>
                <c:pt idx="275">
                  <c:v>0.3998130661082655</c:v>
                </c:pt>
                <c:pt idx="276">
                  <c:v>0.45903258143584935</c:v>
                </c:pt>
                <c:pt idx="277">
                  <c:v>0.48966976201609214</c:v>
                </c:pt>
                <c:pt idx="278">
                  <c:v>0.51262981024785859</c:v>
                </c:pt>
                <c:pt idx="279">
                  <c:v>0.64077941444031694</c:v>
                </c:pt>
                <c:pt idx="280">
                  <c:v>0.58718218562830771</c:v>
                </c:pt>
                <c:pt idx="281">
                  <c:v>0.59485931797667035</c:v>
                </c:pt>
                <c:pt idx="282">
                  <c:v>0.52786278196163039</c:v>
                </c:pt>
                <c:pt idx="283">
                  <c:v>0.52786278196163039</c:v>
                </c:pt>
                <c:pt idx="284">
                  <c:v>0.58718218562830771</c:v>
                </c:pt>
                <c:pt idx="285">
                  <c:v>0.58718218562830771</c:v>
                </c:pt>
                <c:pt idx="286">
                  <c:v>0.58723212979771233</c:v>
                </c:pt>
                <c:pt idx="287">
                  <c:v>0.61781936620855049</c:v>
                </c:pt>
                <c:pt idx="288">
                  <c:v>0.64077941444031694</c:v>
                </c:pt>
                <c:pt idx="289">
                  <c:v>0.7689290186327753</c:v>
                </c:pt>
                <c:pt idx="290">
                  <c:v>0.64082935860983525</c:v>
                </c:pt>
                <c:pt idx="291">
                  <c:v>0.56427208156594588</c:v>
                </c:pt>
                <c:pt idx="292">
                  <c:v>0.62349159689358657</c:v>
                </c:pt>
                <c:pt idx="293">
                  <c:v>0.65422866581286598</c:v>
                </c:pt>
                <c:pt idx="294">
                  <c:v>0.71344818114050668</c:v>
                </c:pt>
                <c:pt idx="295">
                  <c:v>0.71344818114050668</c:v>
                </c:pt>
                <c:pt idx="296">
                  <c:v>0.73640822937227313</c:v>
                </c:pt>
                <c:pt idx="297">
                  <c:v>0.73645817354167775</c:v>
                </c:pt>
                <c:pt idx="298">
                  <c:v>0.80907699607234917</c:v>
                </c:pt>
                <c:pt idx="299">
                  <c:v>0.73640822937227313</c:v>
                </c:pt>
                <c:pt idx="300">
                  <c:v>0.81868768127060321</c:v>
                </c:pt>
                <c:pt idx="301">
                  <c:v>0.84159778533285134</c:v>
                </c:pt>
                <c:pt idx="302">
                  <c:v>0.89524495831437889</c:v>
                </c:pt>
                <c:pt idx="303">
                  <c:v>0.9181550623768544</c:v>
                </c:pt>
                <c:pt idx="304">
                  <c:v>0.99087377324644876</c:v>
                </c:pt>
                <c:pt idx="305">
                  <c:v>0.99087377324644876</c:v>
                </c:pt>
                <c:pt idx="306">
                  <c:v>1.0137838773086969</c:v>
                </c:pt>
                <c:pt idx="307">
                  <c:v>0.7689290186327753</c:v>
                </c:pt>
                <c:pt idx="308">
                  <c:v>0.89707862282534734</c:v>
                </c:pt>
                <c:pt idx="309">
                  <c:v>0.7230089221692424</c:v>
                </c:pt>
                <c:pt idx="310">
                  <c:v>1.0463046665693128</c:v>
                </c:pt>
                <c:pt idx="311">
                  <c:v>1.4517300303589309</c:v>
                </c:pt>
                <c:pt idx="312">
                  <c:v>0.60058149283133844</c:v>
                </c:pt>
                <c:pt idx="313">
                  <c:v>1.0137838773086969</c:v>
                </c:pt>
                <c:pt idx="314">
                  <c:v>0.9181550623768544</c:v>
                </c:pt>
                <c:pt idx="315">
                  <c:v>0.49155337069635152</c:v>
                </c:pt>
                <c:pt idx="316">
                  <c:v>0.76887907446325698</c:v>
                </c:pt>
                <c:pt idx="317">
                  <c:v>0.91815506237662703</c:v>
                </c:pt>
                <c:pt idx="318">
                  <c:v>0.9181051182072224</c:v>
                </c:pt>
                <c:pt idx="319">
                  <c:v>0.74596897040100885</c:v>
                </c:pt>
                <c:pt idx="320">
                  <c:v>0.89519501414474689</c:v>
                </c:pt>
                <c:pt idx="321">
                  <c:v>0.76887907446325698</c:v>
                </c:pt>
                <c:pt idx="322">
                  <c:v>0.9181051182072224</c:v>
                </c:pt>
                <c:pt idx="323">
                  <c:v>0.89524495831437889</c:v>
                </c:pt>
                <c:pt idx="324">
                  <c:v>0.9181550623768544</c:v>
                </c:pt>
                <c:pt idx="325">
                  <c:v>0.50490273372986394</c:v>
                </c:pt>
                <c:pt idx="326">
                  <c:v>0.59674292665704343</c:v>
                </c:pt>
                <c:pt idx="327">
                  <c:v>0.70965955913572998</c:v>
                </c:pt>
                <c:pt idx="328">
                  <c:v>0.83770927498915171</c:v>
                </c:pt>
                <c:pt idx="329">
                  <c:v>0.58718218562830771</c:v>
                </c:pt>
                <c:pt idx="330">
                  <c:v>0.73251971902834612</c:v>
                </c:pt>
                <c:pt idx="331">
                  <c:v>0.82824842229945261</c:v>
                </c:pt>
                <c:pt idx="332">
                  <c:v>0.61781936620855049</c:v>
                </c:pt>
                <c:pt idx="333">
                  <c:v>0.74591902623137685</c:v>
                </c:pt>
                <c:pt idx="334">
                  <c:v>0.34049366244170187</c:v>
                </c:pt>
                <c:pt idx="335">
                  <c:v>0.34049366244170187</c:v>
                </c:pt>
                <c:pt idx="336">
                  <c:v>0.34044371827206987</c:v>
                </c:pt>
                <c:pt idx="337">
                  <c:v>0.46859332246458507</c:v>
                </c:pt>
                <c:pt idx="338">
                  <c:v>0.36340376650389317</c:v>
                </c:pt>
                <c:pt idx="339">
                  <c:v>0.36340376650389317</c:v>
                </c:pt>
                <c:pt idx="340">
                  <c:v>0.38636381473565962</c:v>
                </c:pt>
                <c:pt idx="341">
                  <c:v>0.49150342652683321</c:v>
                </c:pt>
                <c:pt idx="342">
                  <c:v>0.49155337069635152</c:v>
                </c:pt>
                <c:pt idx="343">
                  <c:v>0.51451341892811797</c:v>
                </c:pt>
                <c:pt idx="344">
                  <c:v>0.61965303071929156</c:v>
                </c:pt>
                <c:pt idx="345">
                  <c:v>0.54510065533884244</c:v>
                </c:pt>
                <c:pt idx="346">
                  <c:v>0.64077941444031694</c:v>
                </c:pt>
                <c:pt idx="347">
                  <c:v>0.73256966319797812</c:v>
                </c:pt>
                <c:pt idx="348">
                  <c:v>0.74591902623137685</c:v>
                </c:pt>
                <c:pt idx="349">
                  <c:v>0.7689290186327753</c:v>
                </c:pt>
                <c:pt idx="350">
                  <c:v>0.79183912269502343</c:v>
                </c:pt>
                <c:pt idx="351">
                  <c:v>0.74596897040100885</c:v>
                </c:pt>
                <c:pt idx="352">
                  <c:v>0.65029021129964804</c:v>
                </c:pt>
                <c:pt idx="353">
                  <c:v>0.51451341892811797</c:v>
                </c:pt>
                <c:pt idx="354">
                  <c:v>0.42267322600093848</c:v>
                </c:pt>
                <c:pt idx="355">
                  <c:v>0.38636381473565962</c:v>
                </c:pt>
                <c:pt idx="356">
                  <c:v>0.49155337069635152</c:v>
                </c:pt>
                <c:pt idx="357">
                  <c:v>0.64266302312057633</c:v>
                </c:pt>
                <c:pt idx="358">
                  <c:v>0.51451341892811797</c:v>
                </c:pt>
                <c:pt idx="359">
                  <c:v>0.49150342652683321</c:v>
                </c:pt>
                <c:pt idx="360">
                  <c:v>0.51451341892811797</c:v>
                </c:pt>
                <c:pt idx="361">
                  <c:v>0.51451341892811797</c:v>
                </c:pt>
                <c:pt idx="362">
                  <c:v>0.51451341892811797</c:v>
                </c:pt>
                <c:pt idx="363">
                  <c:v>0.49155337069635152</c:v>
                </c:pt>
                <c:pt idx="364">
                  <c:v>0.55082283019351053</c:v>
                </c:pt>
                <c:pt idx="365">
                  <c:v>0.51451341892811797</c:v>
                </c:pt>
                <c:pt idx="366">
                  <c:v>0.49155337069635152</c:v>
                </c:pt>
                <c:pt idx="367">
                  <c:v>0.51451341892811797</c:v>
                </c:pt>
                <c:pt idx="368">
                  <c:v>0.51451341892811797</c:v>
                </c:pt>
                <c:pt idx="369">
                  <c:v>0.59669298248741143</c:v>
                </c:pt>
                <c:pt idx="370">
                  <c:v>0.61970297488880988</c:v>
                </c:pt>
                <c:pt idx="371">
                  <c:v>0.61965303071929156</c:v>
                </c:pt>
                <c:pt idx="372">
                  <c:v>0.64266302312057633</c:v>
                </c:pt>
                <c:pt idx="373">
                  <c:v>0.61970297488880988</c:v>
                </c:pt>
                <c:pt idx="374">
                  <c:v>0.61970297488880988</c:v>
                </c:pt>
                <c:pt idx="375">
                  <c:v>0.74785257908138192</c:v>
                </c:pt>
                <c:pt idx="376">
                  <c:v>0.42267322600093848</c:v>
                </c:pt>
                <c:pt idx="377">
                  <c:v>0.42267322600093848</c:v>
                </c:pt>
                <c:pt idx="378">
                  <c:v>0.48204257383713411</c:v>
                </c:pt>
                <c:pt idx="379">
                  <c:v>0.4819926296676158</c:v>
                </c:pt>
                <c:pt idx="380">
                  <c:v>0.4819926296676158</c:v>
                </c:pt>
                <c:pt idx="381">
                  <c:v>0.50490273372975025</c:v>
                </c:pt>
                <c:pt idx="382">
                  <c:v>0.54510065533884244</c:v>
                </c:pt>
                <c:pt idx="383">
                  <c:v>0.5776214445994583</c:v>
                </c:pt>
                <c:pt idx="384">
                  <c:v>0.51262981024785859</c:v>
                </c:pt>
                <c:pt idx="385">
                  <c:v>0.53558985847973872</c:v>
                </c:pt>
                <c:pt idx="386">
                  <c:v>0.6178693103780688</c:v>
                </c:pt>
                <c:pt idx="387">
                  <c:v>0.64082935860983525</c:v>
                </c:pt>
                <c:pt idx="388">
                  <c:v>0.61014223386007416</c:v>
                </c:pt>
                <c:pt idx="389">
                  <c:v>0.64077941444031694</c:v>
                </c:pt>
                <c:pt idx="390">
                  <c:v>0.68669951090396353</c:v>
                </c:pt>
                <c:pt idx="391">
                  <c:v>0.68669951090396353</c:v>
                </c:pt>
                <c:pt idx="392">
                  <c:v>0.52786278196163039</c:v>
                </c:pt>
                <c:pt idx="393">
                  <c:v>0.65029021129964804</c:v>
                </c:pt>
                <c:pt idx="394">
                  <c:v>0.64645164512535302</c:v>
                </c:pt>
                <c:pt idx="395">
                  <c:v>0.64645164512535302</c:v>
                </c:pt>
                <c:pt idx="396">
                  <c:v>0.64077941444031694</c:v>
                </c:pt>
                <c:pt idx="397">
                  <c:v>0.55082283019351053</c:v>
                </c:pt>
                <c:pt idx="398">
                  <c:v>0.61014223386007416</c:v>
                </c:pt>
                <c:pt idx="399">
                  <c:v>0.58723212979771233</c:v>
                </c:pt>
                <c:pt idx="400">
                  <c:v>0.61009228969055584</c:v>
                </c:pt>
                <c:pt idx="401">
                  <c:v>0.70577104879191666</c:v>
                </c:pt>
                <c:pt idx="402">
                  <c:v>0.64077941444031694</c:v>
                </c:pt>
                <c:pt idx="403">
                  <c:v>0.64077941444031694</c:v>
                </c:pt>
                <c:pt idx="404">
                  <c:v>0.66373946267208339</c:v>
                </c:pt>
                <c:pt idx="405">
                  <c:v>0.66373946267208339</c:v>
                </c:pt>
                <c:pt idx="406">
                  <c:v>0.66368951850256508</c:v>
                </c:pt>
                <c:pt idx="407">
                  <c:v>0.73640822937227313</c:v>
                </c:pt>
                <c:pt idx="408">
                  <c:v>0.75936827760403958</c:v>
                </c:pt>
                <c:pt idx="409">
                  <c:v>0.75931833343452126</c:v>
                </c:pt>
                <c:pt idx="410">
                  <c:v>0.83203704430411562</c:v>
                </c:pt>
                <c:pt idx="411">
                  <c:v>0.79188906686454175</c:v>
                </c:pt>
                <c:pt idx="412">
                  <c:v>0.66373946267208339</c:v>
                </c:pt>
                <c:pt idx="413">
                  <c:v>0.75936827760403958</c:v>
                </c:pt>
                <c:pt idx="414">
                  <c:v>0.74591902623137685</c:v>
                </c:pt>
                <c:pt idx="415">
                  <c:v>0.94111511060850717</c:v>
                </c:pt>
                <c:pt idx="416">
                  <c:v>1.0137339331390649</c:v>
                </c:pt>
                <c:pt idx="417">
                  <c:v>1.036693981370945</c:v>
                </c:pt>
                <c:pt idx="418">
                  <c:v>1.036743925540577</c:v>
                </c:pt>
                <c:pt idx="419">
                  <c:v>0.73829183805253251</c:v>
                </c:pt>
                <c:pt idx="420">
                  <c:v>0.7689290186327753</c:v>
                </c:pt>
                <c:pt idx="421">
                  <c:v>0.79188906686454175</c:v>
                </c:pt>
                <c:pt idx="422">
                  <c:v>0.79183912269502343</c:v>
                </c:pt>
                <c:pt idx="423">
                  <c:v>0.81484911509642188</c:v>
                </c:pt>
                <c:pt idx="424">
                  <c:v>0.89707862282534734</c:v>
                </c:pt>
                <c:pt idx="425">
                  <c:v>0.91993878271796348</c:v>
                </c:pt>
                <c:pt idx="426">
                  <c:v>0.91998872688759548</c:v>
                </c:pt>
                <c:pt idx="427">
                  <c:v>0.94111511060873454</c:v>
                </c:pt>
                <c:pt idx="428">
                  <c:v>0.94106516643887517</c:v>
                </c:pt>
                <c:pt idx="429">
                  <c:v>0.94111511060850717</c:v>
                </c:pt>
                <c:pt idx="430">
                  <c:v>0.99082382907681676</c:v>
                </c:pt>
                <c:pt idx="431">
                  <c:v>0.9640252146707553</c:v>
                </c:pt>
                <c:pt idx="432">
                  <c:v>0.98693531873300344</c:v>
                </c:pt>
                <c:pt idx="433">
                  <c:v>0.74596897040100885</c:v>
                </c:pt>
                <c:pt idx="434">
                  <c:v>0.7689290186327753</c:v>
                </c:pt>
                <c:pt idx="435">
                  <c:v>0.94111511060873454</c:v>
                </c:pt>
                <c:pt idx="436">
                  <c:v>1.220324423055672</c:v>
                </c:pt>
                <c:pt idx="437">
                  <c:v>0.58723212979782602</c:v>
                </c:pt>
                <c:pt idx="438">
                  <c:v>1.1418835373315233</c:v>
                </c:pt>
                <c:pt idx="439">
                  <c:v>0.71528184565113406</c:v>
                </c:pt>
                <c:pt idx="440">
                  <c:v>0.79183912269502343</c:v>
                </c:pt>
                <c:pt idx="441">
                  <c:v>0.84164772950248334</c:v>
                </c:pt>
                <c:pt idx="442">
                  <c:v>0.8740686304238352</c:v>
                </c:pt>
                <c:pt idx="443">
                  <c:v>0.96969744535590507</c:v>
                </c:pt>
                <c:pt idx="444">
                  <c:v>0.9181051182072224</c:v>
                </c:pt>
                <c:pt idx="445">
                  <c:v>1.0462547223994534</c:v>
                </c:pt>
                <c:pt idx="446">
                  <c:v>0.61970297488880988</c:v>
                </c:pt>
                <c:pt idx="447">
                  <c:v>0.48204257383713411</c:v>
                </c:pt>
                <c:pt idx="448">
                  <c:v>1.3733890329740461</c:v>
                </c:pt>
                <c:pt idx="449">
                  <c:v>1.4421692893304225</c:v>
                </c:pt>
                <c:pt idx="450">
                  <c:v>0.98693531873300344</c:v>
                </c:pt>
                <c:pt idx="451">
                  <c:v>1.0825641336648459</c:v>
                </c:pt>
                <c:pt idx="452">
                  <c:v>0.62354154106310489</c:v>
                </c:pt>
                <c:pt idx="453">
                  <c:v>1.2184907585449309</c:v>
                </c:pt>
                <c:pt idx="454">
                  <c:v>1.172570662081398</c:v>
                </c:pt>
                <c:pt idx="455">
                  <c:v>1.3465404743983527</c:v>
                </c:pt>
                <c:pt idx="456">
                  <c:v>1.0691648264619289</c:v>
                </c:pt>
                <c:pt idx="457">
                  <c:v>0.71528184565113406</c:v>
                </c:pt>
                <c:pt idx="458">
                  <c:v>0.66373946267208339</c:v>
                </c:pt>
                <c:pt idx="459">
                  <c:v>0.70393738428117558</c:v>
                </c:pt>
                <c:pt idx="460">
                  <c:v>0.64082935860983525</c:v>
                </c:pt>
                <c:pt idx="461">
                  <c:v>0.64077941444031694</c:v>
                </c:pt>
                <c:pt idx="462">
                  <c:v>0.79188906686454175</c:v>
                </c:pt>
                <c:pt idx="463">
                  <c:v>0.89519501414474689</c:v>
                </c:pt>
                <c:pt idx="464">
                  <c:v>0.52786278196163039</c:v>
                </c:pt>
                <c:pt idx="465">
                  <c:v>0.91815506237662703</c:v>
                </c:pt>
                <c:pt idx="466">
                  <c:v>0.7689290186327753</c:v>
                </c:pt>
                <c:pt idx="467">
                  <c:v>0.73829183805253251</c:v>
                </c:pt>
                <c:pt idx="468">
                  <c:v>1.036743925540577</c:v>
                </c:pt>
                <c:pt idx="469">
                  <c:v>0.88751788179649793</c:v>
                </c:pt>
                <c:pt idx="470">
                  <c:v>0.5776214445994583</c:v>
                </c:pt>
                <c:pt idx="471">
                  <c:v>0.55082283019351053</c:v>
                </c:pt>
                <c:pt idx="472">
                  <c:v>0.88746793762697962</c:v>
                </c:pt>
                <c:pt idx="473">
                  <c:v>0.74591902623137685</c:v>
                </c:pt>
                <c:pt idx="474">
                  <c:v>0.38641375890523477</c:v>
                </c:pt>
                <c:pt idx="475">
                  <c:v>0.51446347475859966</c:v>
                </c:pt>
                <c:pt idx="476">
                  <c:v>0.49155337069635152</c:v>
                </c:pt>
                <c:pt idx="477">
                  <c:v>1.474740022760443</c:v>
                </c:pt>
                <c:pt idx="478">
                  <c:v>0.38641375890523477</c:v>
                </c:pt>
                <c:pt idx="479">
                  <c:v>0.49155337069635152</c:v>
                </c:pt>
                <c:pt idx="480">
                  <c:v>0.51446347475859966</c:v>
                </c:pt>
                <c:pt idx="481">
                  <c:v>0.51446347475859966</c:v>
                </c:pt>
                <c:pt idx="482">
                  <c:v>0.49150342652683321</c:v>
                </c:pt>
                <c:pt idx="483">
                  <c:v>0.51446347475859966</c:v>
                </c:pt>
                <c:pt idx="484">
                  <c:v>0.64261307895105801</c:v>
                </c:pt>
                <c:pt idx="485">
                  <c:v>0.64261307895105801</c:v>
                </c:pt>
                <c:pt idx="486">
                  <c:v>0.61965303071929156</c:v>
                </c:pt>
                <c:pt idx="487">
                  <c:v>0.42272317017057048</c:v>
                </c:pt>
                <c:pt idx="488">
                  <c:v>0.48204257383713411</c:v>
                </c:pt>
                <c:pt idx="489">
                  <c:v>0.5126797544173769</c:v>
                </c:pt>
                <c:pt idx="490">
                  <c:v>0.53563980264925704</c:v>
                </c:pt>
                <c:pt idx="491">
                  <c:v>0.66368951850256508</c:v>
                </c:pt>
                <c:pt idx="492">
                  <c:v>0.68664956673444522</c:v>
                </c:pt>
                <c:pt idx="493">
                  <c:v>0.55087277436291515</c:v>
                </c:pt>
                <c:pt idx="494">
                  <c:v>0.61009228969055584</c:v>
                </c:pt>
                <c:pt idx="495">
                  <c:v>0.64082935860983525</c:v>
                </c:pt>
                <c:pt idx="496">
                  <c:v>0.79183912269502343</c:v>
                </c:pt>
                <c:pt idx="497">
                  <c:v>0.76887907446325698</c:v>
                </c:pt>
                <c:pt idx="498">
                  <c:v>0.79183912269502343</c:v>
                </c:pt>
                <c:pt idx="499">
                  <c:v>0.79188906686454175</c:v>
                </c:pt>
                <c:pt idx="500">
                  <c:v>0.91998872688759548</c:v>
                </c:pt>
                <c:pt idx="501">
                  <c:v>0.74591902623137685</c:v>
                </c:pt>
                <c:pt idx="502">
                  <c:v>0.76887907446325698</c:v>
                </c:pt>
                <c:pt idx="503">
                  <c:v>0.49155337069635152</c:v>
                </c:pt>
                <c:pt idx="504">
                  <c:v>0.59674292665704343</c:v>
                </c:pt>
                <c:pt idx="505">
                  <c:v>0.55087277436291515</c:v>
                </c:pt>
                <c:pt idx="506">
                  <c:v>0.51446347475871335</c:v>
                </c:pt>
                <c:pt idx="507">
                  <c:v>0.51451341892811797</c:v>
                </c:pt>
                <c:pt idx="508">
                  <c:v>0.64266302312057633</c:v>
                </c:pt>
                <c:pt idx="509">
                  <c:v>0.61970297488880988</c:v>
                </c:pt>
                <c:pt idx="510">
                  <c:v>0.56806070357072258</c:v>
                </c:pt>
                <c:pt idx="511">
                  <c:v>0.66373946267208339</c:v>
                </c:pt>
                <c:pt idx="512">
                  <c:v>0.7689290186327753</c:v>
                </c:pt>
                <c:pt idx="513">
                  <c:v>0.79183912269502343</c:v>
                </c:pt>
                <c:pt idx="514">
                  <c:v>0.53558985847973872</c:v>
                </c:pt>
                <c:pt idx="515">
                  <c:v>1.2012029409979732</c:v>
                </c:pt>
                <c:pt idx="516">
                  <c:v>1.1285341742980108</c:v>
                </c:pt>
                <c:pt idx="517">
                  <c:v>1.2241629892300807</c:v>
                </c:pt>
                <c:pt idx="518">
                  <c:v>0.60447000317503807</c:v>
                </c:pt>
                <c:pt idx="519">
                  <c:v>0.67892249021645057</c:v>
                </c:pt>
                <c:pt idx="520">
                  <c:v>0.64261307895105801</c:v>
                </c:pt>
                <c:pt idx="521">
                  <c:v>0.44563327423276178</c:v>
                </c:pt>
                <c:pt idx="522">
                  <c:v>0.9640751588403873</c:v>
                </c:pt>
                <c:pt idx="523">
                  <c:v>0.40932386296753975</c:v>
                </c:pt>
                <c:pt idx="524">
                  <c:v>0.51446347475871335</c:v>
                </c:pt>
                <c:pt idx="525">
                  <c:v>0.53747346715988442</c:v>
                </c:pt>
                <c:pt idx="526">
                  <c:v>0.51451341892811797</c:v>
                </c:pt>
                <c:pt idx="527">
                  <c:v>0.51451341892811797</c:v>
                </c:pt>
                <c:pt idx="528">
                  <c:v>0.53747346715988442</c:v>
                </c:pt>
                <c:pt idx="529">
                  <c:v>0.53747346715988442</c:v>
                </c:pt>
                <c:pt idx="530">
                  <c:v>0.61965303071929156</c:v>
                </c:pt>
                <c:pt idx="531">
                  <c:v>0.64261307895105801</c:v>
                </c:pt>
                <c:pt idx="532">
                  <c:v>0.66552318301341984</c:v>
                </c:pt>
                <c:pt idx="533">
                  <c:v>0.64266302312057633</c:v>
                </c:pt>
                <c:pt idx="534">
                  <c:v>0.64266302312057633</c:v>
                </c:pt>
                <c:pt idx="535">
                  <c:v>0.66552318301341984</c:v>
                </c:pt>
                <c:pt idx="536">
                  <c:v>0.44563327423276178</c:v>
                </c:pt>
                <c:pt idx="537">
                  <c:v>0.50495267789938225</c:v>
                </c:pt>
                <c:pt idx="538">
                  <c:v>0.53558985847973872</c:v>
                </c:pt>
                <c:pt idx="539">
                  <c:v>0.55854990671150517</c:v>
                </c:pt>
                <c:pt idx="540">
                  <c:v>0.61009228969055584</c:v>
                </c:pt>
                <c:pt idx="541">
                  <c:v>0.72873109702379679</c:v>
                </c:pt>
                <c:pt idx="542">
                  <c:v>0.66373946267208339</c:v>
                </c:pt>
                <c:pt idx="543">
                  <c:v>0.68669951090384984</c:v>
                </c:pt>
                <c:pt idx="544">
                  <c:v>0.75936827760403958</c:v>
                </c:pt>
                <c:pt idx="545">
                  <c:v>0.78232832583580603</c:v>
                </c:pt>
                <c:pt idx="546">
                  <c:v>0.85499709253588208</c:v>
                </c:pt>
                <c:pt idx="547">
                  <c:v>0.87795714076776221</c:v>
                </c:pt>
                <c:pt idx="548">
                  <c:v>1.0137838773086969</c:v>
                </c:pt>
                <c:pt idx="549">
                  <c:v>0.7689290186327753</c:v>
                </c:pt>
                <c:pt idx="550">
                  <c:v>0.61009228969055584</c:v>
                </c:pt>
                <c:pt idx="551">
                  <c:v>0.79567768886931844</c:v>
                </c:pt>
                <c:pt idx="552">
                  <c:v>0.99654600393137116</c:v>
                </c:pt>
                <c:pt idx="553">
                  <c:v>1.0463046665693128</c:v>
                </c:pt>
                <c:pt idx="554">
                  <c:v>1.172570662081398</c:v>
                </c:pt>
                <c:pt idx="555">
                  <c:v>1.2988366575937107</c:v>
                </c:pt>
                <c:pt idx="556">
                  <c:v>0.65601238615408874</c:v>
                </c:pt>
                <c:pt idx="557">
                  <c:v>0.64650158929487134</c:v>
                </c:pt>
                <c:pt idx="558">
                  <c:v>0.77465119348732969</c:v>
                </c:pt>
                <c:pt idx="559">
                  <c:v>0.53747346715988442</c:v>
                </c:pt>
                <c:pt idx="560">
                  <c:v>0.81484911509642188</c:v>
                </c:pt>
                <c:pt idx="561">
                  <c:v>0.79188906686454175</c:v>
                </c:pt>
                <c:pt idx="562">
                  <c:v>1.036693981370945</c:v>
                </c:pt>
                <c:pt idx="563">
                  <c:v>1.0597039737722298</c:v>
                </c:pt>
                <c:pt idx="564">
                  <c:v>0.61014223386007416</c:v>
                </c:pt>
                <c:pt idx="565">
                  <c:v>0.73829183805253251</c:v>
                </c:pt>
                <c:pt idx="566">
                  <c:v>0.55082283019351053</c:v>
                </c:pt>
                <c:pt idx="567">
                  <c:v>0.55082283019351053</c:v>
                </c:pt>
                <c:pt idx="568">
                  <c:v>1.0463046665693128</c:v>
                </c:pt>
                <c:pt idx="569">
                  <c:v>0.89707862282534734</c:v>
                </c:pt>
                <c:pt idx="570">
                  <c:v>0.79188906686454175</c:v>
                </c:pt>
                <c:pt idx="571">
                  <c:v>0.7689290186327753</c:v>
                </c:pt>
                <c:pt idx="572">
                  <c:v>0.86455783356461779</c:v>
                </c:pt>
                <c:pt idx="573">
                  <c:v>1.0137838773086969</c:v>
                </c:pt>
                <c:pt idx="574">
                  <c:v>1.1419334815009279</c:v>
                </c:pt>
                <c:pt idx="575">
                  <c:v>1.269983197354577</c:v>
                </c:pt>
                <c:pt idx="576">
                  <c:v>0.88751788179649793</c:v>
                </c:pt>
                <c:pt idx="577">
                  <c:v>1.015567597649806</c:v>
                </c:pt>
                <c:pt idx="578">
                  <c:v>0.76125188628429896</c:v>
                </c:pt>
                <c:pt idx="579">
                  <c:v>1.1743543824225071</c:v>
                </c:pt>
                <c:pt idx="580">
                  <c:v>0.91993878271796348</c:v>
                </c:pt>
                <c:pt idx="581">
                  <c:v>0.63310228209184061</c:v>
                </c:pt>
                <c:pt idx="582">
                  <c:v>1.1055241818967261</c:v>
                </c:pt>
                <c:pt idx="583">
                  <c:v>0.7689290186327753</c:v>
                </c:pt>
                <c:pt idx="584">
                  <c:v>1.0233446183374326</c:v>
                </c:pt>
                <c:pt idx="585">
                  <c:v>0.89707862282534734</c:v>
                </c:pt>
                <c:pt idx="586">
                  <c:v>0.75936827760403958</c:v>
                </c:pt>
                <c:pt idx="587">
                  <c:v>0.9640751588403873</c:v>
                </c:pt>
                <c:pt idx="588">
                  <c:v>0.57378287842527698</c:v>
                </c:pt>
                <c:pt idx="589">
                  <c:v>0.94111511060873454</c:v>
                </c:pt>
                <c:pt idx="590">
                  <c:v>0.66373946267208339</c:v>
                </c:pt>
                <c:pt idx="591">
                  <c:v>0.63310228209184061</c:v>
                </c:pt>
                <c:pt idx="592">
                  <c:v>1.0098953669646562</c:v>
                </c:pt>
                <c:pt idx="593">
                  <c:v>0.40927391879790775</c:v>
                </c:pt>
                <c:pt idx="594">
                  <c:v>0.40927391879790775</c:v>
                </c:pt>
                <c:pt idx="595">
                  <c:v>0.5374235229904798</c:v>
                </c:pt>
                <c:pt idx="596">
                  <c:v>0.5374235229904798</c:v>
                </c:pt>
                <c:pt idx="597">
                  <c:v>0.51446347475859966</c:v>
                </c:pt>
                <c:pt idx="598">
                  <c:v>0.66557312718282446</c:v>
                </c:pt>
                <c:pt idx="599">
                  <c:v>0.77076268314351637</c:v>
                </c:pt>
                <c:pt idx="600">
                  <c:v>0.64261307895105801</c:v>
                </c:pt>
                <c:pt idx="601">
                  <c:v>0.44568321840233693</c:v>
                </c:pt>
                <c:pt idx="602">
                  <c:v>0.50490273372975025</c:v>
                </c:pt>
                <c:pt idx="603">
                  <c:v>0.53563980264925704</c:v>
                </c:pt>
                <c:pt idx="604">
                  <c:v>0.64082935860983525</c:v>
                </c:pt>
                <c:pt idx="605">
                  <c:v>0.66368951850256508</c:v>
                </c:pt>
                <c:pt idx="606">
                  <c:v>0.75931833343452126</c:v>
                </c:pt>
                <c:pt idx="607">
                  <c:v>0.76887907446325698</c:v>
                </c:pt>
                <c:pt idx="608">
                  <c:v>0.51451341892811797</c:v>
                </c:pt>
                <c:pt idx="609">
                  <c:v>1.0462547223994534</c:v>
                </c:pt>
                <c:pt idx="610">
                  <c:v>0.79183912269502343</c:v>
                </c:pt>
                <c:pt idx="611">
                  <c:v>0.5738328225946816</c:v>
                </c:pt>
                <c:pt idx="612">
                  <c:v>0.72868115285416479</c:v>
                </c:pt>
                <c:pt idx="613">
                  <c:v>0.5374235229904798</c:v>
                </c:pt>
                <c:pt idx="614">
                  <c:v>0.89702867865548797</c:v>
                </c:pt>
                <c:pt idx="615">
                  <c:v>0.79188906686454175</c:v>
                </c:pt>
                <c:pt idx="616">
                  <c:v>0.61970297488880988</c:v>
                </c:pt>
                <c:pt idx="617">
                  <c:v>0.40932386296753975</c:v>
                </c:pt>
                <c:pt idx="618">
                  <c:v>0.53747346715999811</c:v>
                </c:pt>
                <c:pt idx="619">
                  <c:v>0.53747346715999811</c:v>
                </c:pt>
                <c:pt idx="620">
                  <c:v>0.53747346715999811</c:v>
                </c:pt>
                <c:pt idx="621">
                  <c:v>0.51451341892823166</c:v>
                </c:pt>
                <c:pt idx="622">
                  <c:v>0.53747346715999811</c:v>
                </c:pt>
                <c:pt idx="623">
                  <c:v>0.66552318301330615</c:v>
                </c:pt>
                <c:pt idx="624">
                  <c:v>0.66552318301330615</c:v>
                </c:pt>
                <c:pt idx="625">
                  <c:v>0.64266302312057633</c:v>
                </c:pt>
                <c:pt idx="626">
                  <c:v>0.44563327423270493</c:v>
                </c:pt>
                <c:pt idx="627">
                  <c:v>0.50495267789938225</c:v>
                </c:pt>
                <c:pt idx="628">
                  <c:v>0.53558985847973872</c:v>
                </c:pt>
                <c:pt idx="629">
                  <c:v>0.55854990671150517</c:v>
                </c:pt>
                <c:pt idx="630">
                  <c:v>0.64077941444031694</c:v>
                </c:pt>
                <c:pt idx="631">
                  <c:v>0.67713876987511412</c:v>
                </c:pt>
                <c:pt idx="632">
                  <c:v>0.57378287842527698</c:v>
                </c:pt>
                <c:pt idx="633">
                  <c:v>0.63310228209184061</c:v>
                </c:pt>
                <c:pt idx="634">
                  <c:v>0.61009228969044216</c:v>
                </c:pt>
                <c:pt idx="635">
                  <c:v>0.66373946267219708</c:v>
                </c:pt>
                <c:pt idx="636">
                  <c:v>0.73645817354167775</c:v>
                </c:pt>
                <c:pt idx="637">
                  <c:v>0.85499709253588208</c:v>
                </c:pt>
                <c:pt idx="638">
                  <c:v>0.7689290186327753</c:v>
                </c:pt>
                <c:pt idx="639">
                  <c:v>0.79188906686454175</c:v>
                </c:pt>
                <c:pt idx="640">
                  <c:v>0.51446347475859966</c:v>
                </c:pt>
                <c:pt idx="641">
                  <c:v>1.0463046665690854</c:v>
                </c:pt>
                <c:pt idx="642">
                  <c:v>1.0691648264619289</c:v>
                </c:pt>
                <c:pt idx="643">
                  <c:v>0.73829183805241883</c:v>
                </c:pt>
                <c:pt idx="644">
                  <c:v>0.73829183805241883</c:v>
                </c:pt>
                <c:pt idx="645">
                  <c:v>0.8339206529844887</c:v>
                </c:pt>
                <c:pt idx="646">
                  <c:v>0.61014223386007416</c:v>
                </c:pt>
                <c:pt idx="647">
                  <c:v>0.66373946267219708</c:v>
                </c:pt>
                <c:pt idx="648">
                  <c:v>1.0462547223996808</c:v>
                </c:pt>
                <c:pt idx="649">
                  <c:v>1.0233446183374326</c:v>
                </c:pt>
                <c:pt idx="650">
                  <c:v>0.7689290186327753</c:v>
                </c:pt>
                <c:pt idx="651">
                  <c:v>0.72873109702368311</c:v>
                </c:pt>
                <c:pt idx="652">
                  <c:v>0.9181550623768544</c:v>
                </c:pt>
                <c:pt idx="653">
                  <c:v>0.66373946267219708</c:v>
                </c:pt>
                <c:pt idx="654">
                  <c:v>0.79183912269502343</c:v>
                </c:pt>
                <c:pt idx="655">
                  <c:v>0.59669298248752511</c:v>
                </c:pt>
                <c:pt idx="656">
                  <c:v>0.66995394434093214</c:v>
                </c:pt>
                <c:pt idx="657">
                  <c:v>0.76558275927277464</c:v>
                </c:pt>
                <c:pt idx="658">
                  <c:v>0.40927391879790775</c:v>
                </c:pt>
                <c:pt idx="659">
                  <c:v>0.40932386296753975</c:v>
                </c:pt>
                <c:pt idx="660">
                  <c:v>0.40932386296753975</c:v>
                </c:pt>
                <c:pt idx="661">
                  <c:v>0.2811742587750814</c:v>
                </c:pt>
                <c:pt idx="662">
                  <c:v>0.25821421054320126</c:v>
                </c:pt>
                <c:pt idx="663">
                  <c:v>0.5374235229904798</c:v>
                </c:pt>
                <c:pt idx="664">
                  <c:v>0.53563980264925704</c:v>
                </c:pt>
                <c:pt idx="665">
                  <c:v>0.4092739187979646</c:v>
                </c:pt>
                <c:pt idx="666">
                  <c:v>0.28122420294459971</c:v>
                </c:pt>
                <c:pt idx="667">
                  <c:v>0.49155337069635152</c:v>
                </c:pt>
                <c:pt idx="668">
                  <c:v>0.38636381473565962</c:v>
                </c:pt>
                <c:pt idx="669">
                  <c:v>0.25821421054320126</c:v>
                </c:pt>
                <c:pt idx="670">
                  <c:v>0.40932386296753975</c:v>
                </c:pt>
                <c:pt idx="671">
                  <c:v>0.51451341892811797</c:v>
                </c:pt>
                <c:pt idx="672">
                  <c:v>0.50495267789938225</c:v>
                </c:pt>
                <c:pt idx="673">
                  <c:v>0.28117425877502455</c:v>
                </c:pt>
                <c:pt idx="674">
                  <c:v>0.53747346715988442</c:v>
                </c:pt>
                <c:pt idx="675">
                  <c:v>0.5279127261311487</c:v>
                </c:pt>
                <c:pt idx="676">
                  <c:v>0.4322839111993062</c:v>
                </c:pt>
                <c:pt idx="677">
                  <c:v>0.47248183280839839</c:v>
                </c:pt>
                <c:pt idx="678">
                  <c:v>0.56811064774024089</c:v>
                </c:pt>
                <c:pt idx="679">
                  <c:v>0.49544188104016484</c:v>
                </c:pt>
                <c:pt idx="680">
                  <c:v>0.5126797544173769</c:v>
                </c:pt>
                <c:pt idx="681">
                  <c:v>0.53563980264925704</c:v>
                </c:pt>
                <c:pt idx="682">
                  <c:v>0.53558985847973872</c:v>
                </c:pt>
                <c:pt idx="683">
                  <c:v>0.4495217845765751</c:v>
                </c:pt>
                <c:pt idx="684">
                  <c:v>0.42088950565977257</c:v>
                </c:pt>
                <c:pt idx="685">
                  <c:v>0.25821421054320126</c:v>
                </c:pt>
                <c:pt idx="686">
                  <c:v>0.22190479927797924</c:v>
                </c:pt>
                <c:pt idx="687">
                  <c:v>0.22195474344749755</c:v>
                </c:pt>
                <c:pt idx="688">
                  <c:v>0.24481490334022737</c:v>
                </c:pt>
                <c:pt idx="689">
                  <c:v>0.24486484750974569</c:v>
                </c:pt>
                <c:pt idx="690">
                  <c:v>0.27166346191580715</c:v>
                </c:pt>
                <c:pt idx="691">
                  <c:v>0.65422866581286598</c:v>
                </c:pt>
                <c:pt idx="692">
                  <c:v>0.73640822937227313</c:v>
                </c:pt>
                <c:pt idx="693">
                  <c:v>0.71344818114050668</c:v>
                </c:pt>
                <c:pt idx="694">
                  <c:v>0.83203704430411562</c:v>
                </c:pt>
                <c:pt idx="695">
                  <c:v>0.84159778533285134</c:v>
                </c:pt>
                <c:pt idx="696">
                  <c:v>0.23819016599304632</c:v>
                </c:pt>
                <c:pt idx="697">
                  <c:v>0.2610503258857193</c:v>
                </c:pt>
                <c:pt idx="698">
                  <c:v>0.23819016599304632</c:v>
                </c:pt>
                <c:pt idx="699">
                  <c:v>0.2610503258857193</c:v>
                </c:pt>
                <c:pt idx="700">
                  <c:v>0.20566937673248731</c:v>
                </c:pt>
                <c:pt idx="701">
                  <c:v>0.19227006952945658</c:v>
                </c:pt>
                <c:pt idx="702">
                  <c:v>0.19227006952945658</c:v>
                </c:pt>
                <c:pt idx="703">
                  <c:v>0.19222012535988142</c:v>
                </c:pt>
                <c:pt idx="704">
                  <c:v>0.32036972955233978</c:v>
                </c:pt>
                <c:pt idx="705">
                  <c:v>0.38741620973701174</c:v>
                </c:pt>
                <c:pt idx="706">
                  <c:v>0.33765754709918383</c:v>
                </c:pt>
                <c:pt idx="707">
                  <c:v>0.30513675783856797</c:v>
                </c:pt>
                <c:pt idx="708">
                  <c:v>0.21523011776127987</c:v>
                </c:pt>
                <c:pt idx="709">
                  <c:v>0.21523011776127987</c:v>
                </c:pt>
                <c:pt idx="710">
                  <c:v>0.21523011776127987</c:v>
                </c:pt>
                <c:pt idx="711">
                  <c:v>0.41037625796883503</c:v>
                </c:pt>
                <c:pt idx="712">
                  <c:v>0.23819016599304632</c:v>
                </c:pt>
                <c:pt idx="713">
                  <c:v>0.23819016599304632</c:v>
                </c:pt>
                <c:pt idx="714">
                  <c:v>0.39692700659622915</c:v>
                </c:pt>
                <c:pt idx="715">
                  <c:v>0.39692700659622915</c:v>
                </c:pt>
                <c:pt idx="716">
                  <c:v>0.23819016599304632</c:v>
                </c:pt>
                <c:pt idx="717">
                  <c:v>0.23819016599304632</c:v>
                </c:pt>
                <c:pt idx="718">
                  <c:v>0.19227006952945658</c:v>
                </c:pt>
                <c:pt idx="719">
                  <c:v>0.23819016599304632</c:v>
                </c:pt>
                <c:pt idx="720">
                  <c:v>0.32036972955233978</c:v>
                </c:pt>
                <c:pt idx="721">
                  <c:v>0.34327983361458791</c:v>
                </c:pt>
                <c:pt idx="722">
                  <c:v>0.34327983361458791</c:v>
                </c:pt>
                <c:pt idx="723">
                  <c:v>0.34327983361458791</c:v>
                </c:pt>
                <c:pt idx="724">
                  <c:v>0.32041967372191493</c:v>
                </c:pt>
                <c:pt idx="725">
                  <c:v>0.34327983361458791</c:v>
                </c:pt>
                <c:pt idx="726">
                  <c:v>0.32036972955233978</c:v>
                </c:pt>
                <c:pt idx="727">
                  <c:v>0.34327983361458791</c:v>
                </c:pt>
                <c:pt idx="728">
                  <c:v>0.34327983361458791</c:v>
                </c:pt>
                <c:pt idx="729">
                  <c:v>0.27449957725826835</c:v>
                </c:pt>
                <c:pt idx="730">
                  <c:v>0.21523011776127987</c:v>
                </c:pt>
                <c:pt idx="731">
                  <c:v>0.21523011776127987</c:v>
                </c:pt>
                <c:pt idx="732">
                  <c:v>0.21523011776127987</c:v>
                </c:pt>
                <c:pt idx="733">
                  <c:v>0.37396695836440585</c:v>
                </c:pt>
                <c:pt idx="734">
                  <c:v>0.36623988184641121</c:v>
                </c:pt>
                <c:pt idx="735">
                  <c:v>0.36623988184641121</c:v>
                </c:pt>
                <c:pt idx="736">
                  <c:v>0.36623988184641121</c:v>
                </c:pt>
                <c:pt idx="737">
                  <c:v>0.36623988184641121</c:v>
                </c:pt>
                <c:pt idx="738">
                  <c:v>0.36623988184641121</c:v>
                </c:pt>
                <c:pt idx="739">
                  <c:v>0.42185984952539002</c:v>
                </c:pt>
                <c:pt idx="740">
                  <c:v>0.45619646609327447</c:v>
                </c:pt>
                <c:pt idx="741">
                  <c:v>0.34332977778410623</c:v>
                </c:pt>
                <c:pt idx="742">
                  <c:v>0.36623988184641121</c:v>
                </c:pt>
                <c:pt idx="743">
                  <c:v>0.46964571746582351</c:v>
                </c:pt>
                <c:pt idx="744">
                  <c:v>0.46964571746582351</c:v>
                </c:pt>
                <c:pt idx="745">
                  <c:v>0.36623988184641121</c:v>
                </c:pt>
                <c:pt idx="746">
                  <c:v>0.36623988184641121</c:v>
                </c:pt>
                <c:pt idx="747">
                  <c:v>0.34327983361458791</c:v>
                </c:pt>
                <c:pt idx="748">
                  <c:v>0.47142943780704627</c:v>
                </c:pt>
                <c:pt idx="749">
                  <c:v>0.34332977778410623</c:v>
                </c:pt>
                <c:pt idx="750">
                  <c:v>0.36623988184641121</c:v>
                </c:pt>
                <c:pt idx="751">
                  <c:v>0.36623988184641121</c:v>
                </c:pt>
                <c:pt idx="752">
                  <c:v>0.64178186527203707</c:v>
                </c:pt>
                <c:pt idx="753">
                  <c:v>0.34332977778410623</c:v>
                </c:pt>
                <c:pt idx="754">
                  <c:v>0.34332977778410623</c:v>
                </c:pt>
                <c:pt idx="755">
                  <c:v>0.36623988184641121</c:v>
                </c:pt>
                <c:pt idx="756">
                  <c:v>0.36623988184641121</c:v>
                </c:pt>
                <c:pt idx="757">
                  <c:v>0.34327983361458791</c:v>
                </c:pt>
                <c:pt idx="758">
                  <c:v>0.36623988184641121</c:v>
                </c:pt>
                <c:pt idx="759">
                  <c:v>0.36623988184641121</c:v>
                </c:pt>
                <c:pt idx="760">
                  <c:v>0.49438948603881272</c:v>
                </c:pt>
                <c:pt idx="761">
                  <c:v>0.49438948603881272</c:v>
                </c:pt>
                <c:pt idx="762">
                  <c:v>0.49438948603881272</c:v>
                </c:pt>
                <c:pt idx="763">
                  <c:v>0.49438948603881272</c:v>
                </c:pt>
                <c:pt idx="764">
                  <c:v>0.45619646609327447</c:v>
                </c:pt>
                <c:pt idx="765">
                  <c:v>0.30124824749475465</c:v>
                </c:pt>
                <c:pt idx="766">
                  <c:v>0.39687706242659715</c:v>
                </c:pt>
                <c:pt idx="767">
                  <c:v>0.39692700659622915</c:v>
                </c:pt>
                <c:pt idx="768">
                  <c:v>0.39692700659622915</c:v>
                </c:pt>
                <c:pt idx="769">
                  <c:v>0.36056765116143197</c:v>
                </c:pt>
                <c:pt idx="770">
                  <c:v>0.41037625796883503</c:v>
                </c:pt>
                <c:pt idx="771">
                  <c:v>0.25158947319607705</c:v>
                </c:pt>
                <c:pt idx="772">
                  <c:v>0.25158947319607705</c:v>
                </c:pt>
                <c:pt idx="773">
                  <c:v>0.29745962549009164</c:v>
                </c:pt>
                <c:pt idx="774">
                  <c:v>0.28784894029178076</c:v>
                </c:pt>
                <c:pt idx="775">
                  <c:v>0.54615305034019457</c:v>
                </c:pt>
                <c:pt idx="776">
                  <c:v>0.54615305034019457</c:v>
                </c:pt>
                <c:pt idx="777">
                  <c:v>0.36445616150524529</c:v>
                </c:pt>
                <c:pt idx="778">
                  <c:v>0.38741620973701174</c:v>
                </c:pt>
                <c:pt idx="779">
                  <c:v>0.38741620973701174</c:v>
                </c:pt>
                <c:pt idx="780">
                  <c:v>0.38741620973701174</c:v>
                </c:pt>
                <c:pt idx="781">
                  <c:v>0.38741620973701174</c:v>
                </c:pt>
                <c:pt idx="782">
                  <c:v>0.27449957725832519</c:v>
                </c:pt>
                <c:pt idx="783">
                  <c:v>0.27449957725832519</c:v>
                </c:pt>
                <c:pt idx="784">
                  <c:v>0.39692700659622915</c:v>
                </c:pt>
                <c:pt idx="785">
                  <c:v>0.39692700659622915</c:v>
                </c:pt>
                <c:pt idx="786">
                  <c:v>0.39692700659622915</c:v>
                </c:pt>
                <c:pt idx="787">
                  <c:v>0.39692700659622915</c:v>
                </c:pt>
                <c:pt idx="788">
                  <c:v>0.39687706242665399</c:v>
                </c:pt>
                <c:pt idx="789">
                  <c:v>0.39687706242665399</c:v>
                </c:pt>
                <c:pt idx="790">
                  <c:v>0.39692700659622915</c:v>
                </c:pt>
                <c:pt idx="791">
                  <c:v>0.39692700659622915</c:v>
                </c:pt>
                <c:pt idx="792">
                  <c:v>0.39692700659622915</c:v>
                </c:pt>
                <c:pt idx="793">
                  <c:v>0.39692700659622915</c:v>
                </c:pt>
                <c:pt idx="794">
                  <c:v>0.55566384719941198</c:v>
                </c:pt>
                <c:pt idx="795">
                  <c:v>0.55566384719941198</c:v>
                </c:pt>
                <c:pt idx="796">
                  <c:v>0.55566384719941198</c:v>
                </c:pt>
                <c:pt idx="797">
                  <c:v>0.55566384719941198</c:v>
                </c:pt>
                <c:pt idx="798">
                  <c:v>0.55566384719941198</c:v>
                </c:pt>
                <c:pt idx="799">
                  <c:v>0.55566384719941198</c:v>
                </c:pt>
                <c:pt idx="800">
                  <c:v>0.55566384719941198</c:v>
                </c:pt>
                <c:pt idx="801">
                  <c:v>0.3510069101326394</c:v>
                </c:pt>
                <c:pt idx="802">
                  <c:v>0.34716834395840124</c:v>
                </c:pt>
                <c:pt idx="803">
                  <c:v>0.36061759533095028</c:v>
                </c:pt>
                <c:pt idx="804">
                  <c:v>0.39692700659622915</c:v>
                </c:pt>
                <c:pt idx="805">
                  <c:v>0.36628982601598636</c:v>
                </c:pt>
                <c:pt idx="806">
                  <c:v>0.23814022182352801</c:v>
                </c:pt>
                <c:pt idx="807">
                  <c:v>0.36628982601598636</c:v>
                </c:pt>
                <c:pt idx="808">
                  <c:v>0.23814022182352801</c:v>
                </c:pt>
                <c:pt idx="809">
                  <c:v>0.23819016599304632</c:v>
                </c:pt>
                <c:pt idx="810">
                  <c:v>0.98798771373435557</c:v>
                </c:pt>
                <c:pt idx="811">
                  <c:v>0.36445616150524529</c:v>
                </c:pt>
                <c:pt idx="812">
                  <c:v>0.38741620973701174</c:v>
                </c:pt>
                <c:pt idx="813">
                  <c:v>0.41027636962968472</c:v>
                </c:pt>
                <c:pt idx="814">
                  <c:v>0.41027636962968472</c:v>
                </c:pt>
                <c:pt idx="815">
                  <c:v>0.41988705482805244</c:v>
                </c:pt>
                <c:pt idx="816">
                  <c:v>0.41983711065847729</c:v>
                </c:pt>
                <c:pt idx="817">
                  <c:v>0.41988705482805244</c:v>
                </c:pt>
                <c:pt idx="818">
                  <c:v>0.41988705482805244</c:v>
                </c:pt>
                <c:pt idx="819">
                  <c:v>0.41988705482805244</c:v>
                </c:pt>
                <c:pt idx="820">
                  <c:v>0.57862389543117843</c:v>
                </c:pt>
                <c:pt idx="821">
                  <c:v>0.57862389543117843</c:v>
                </c:pt>
                <c:pt idx="822">
                  <c:v>0.57862389543117843</c:v>
                </c:pt>
                <c:pt idx="823">
                  <c:v>0.57862389543117843</c:v>
                </c:pt>
                <c:pt idx="824">
                  <c:v>0.57862389543117843</c:v>
                </c:pt>
                <c:pt idx="825">
                  <c:v>0.57862389543117843</c:v>
                </c:pt>
                <c:pt idx="826">
                  <c:v>0.37396695836440585</c:v>
                </c:pt>
                <c:pt idx="827">
                  <c:v>0.39687706242665399</c:v>
                </c:pt>
                <c:pt idx="828">
                  <c:v>0.26110027005529446</c:v>
                </c:pt>
                <c:pt idx="829">
                  <c:v>0.26110027005529446</c:v>
                </c:pt>
                <c:pt idx="830">
                  <c:v>0.26110027005529446</c:v>
                </c:pt>
                <c:pt idx="831">
                  <c:v>0.22857948079473545</c:v>
                </c:pt>
                <c:pt idx="832">
                  <c:v>0.24202873216728449</c:v>
                </c:pt>
                <c:pt idx="833">
                  <c:v>0.21523011776122303</c:v>
                </c:pt>
                <c:pt idx="834">
                  <c:v>0.23819016599304632</c:v>
                </c:pt>
                <c:pt idx="835">
                  <c:v>0.41983711065853413</c:v>
                </c:pt>
                <c:pt idx="836">
                  <c:v>0.23814022182352801</c:v>
                </c:pt>
                <c:pt idx="837">
                  <c:v>0.23814022182352801</c:v>
                </c:pt>
                <c:pt idx="838">
                  <c:v>0.23819016599304632</c:v>
                </c:pt>
                <c:pt idx="839">
                  <c:v>0.38924987424775281</c:v>
                </c:pt>
                <c:pt idx="840">
                  <c:v>0.25158947319607705</c:v>
                </c:pt>
                <c:pt idx="841">
                  <c:v>0.23814022182352801</c:v>
                </c:pt>
                <c:pt idx="842">
                  <c:v>0.23814022182352801</c:v>
                </c:pt>
                <c:pt idx="843">
                  <c:v>0.23814022182352801</c:v>
                </c:pt>
                <c:pt idx="844">
                  <c:v>0.49438948603881272</c:v>
                </c:pt>
                <c:pt idx="845">
                  <c:v>0.42555928551303168</c:v>
                </c:pt>
                <c:pt idx="846">
                  <c:v>0.2840103741175426</c:v>
                </c:pt>
                <c:pt idx="847">
                  <c:v>0.25158947319607705</c:v>
                </c:pt>
                <c:pt idx="848">
                  <c:v>0.27449957725832519</c:v>
                </c:pt>
                <c:pt idx="849">
                  <c:v>0.2286294249643106</c:v>
                </c:pt>
                <c:pt idx="850">
                  <c:v>0.2515395290265019</c:v>
                </c:pt>
                <c:pt idx="851">
                  <c:v>0.2515395290265019</c:v>
                </c:pt>
                <c:pt idx="852">
                  <c:v>0.47142943780704627</c:v>
                </c:pt>
                <c:pt idx="853">
                  <c:v>0.21906868393551804</c:v>
                </c:pt>
                <c:pt idx="854">
                  <c:v>0.21901873976594288</c:v>
                </c:pt>
                <c:pt idx="855">
                  <c:v>0.20566937673243046</c:v>
                </c:pt>
                <c:pt idx="856">
                  <c:v>0.20561943256291215</c:v>
                </c:pt>
                <c:pt idx="857">
                  <c:v>0.21906868393551804</c:v>
                </c:pt>
                <c:pt idx="858">
                  <c:v>0.21901873976594288</c:v>
                </c:pt>
                <c:pt idx="859">
                  <c:v>0.21901873976594288</c:v>
                </c:pt>
                <c:pt idx="860">
                  <c:v>0.49438948603881272</c:v>
                </c:pt>
                <c:pt idx="861">
                  <c:v>0.21523011776127987</c:v>
                </c:pt>
                <c:pt idx="862">
                  <c:v>0.31080898852360406</c:v>
                </c:pt>
                <c:pt idx="863">
                  <c:v>0.47147938197656458</c:v>
                </c:pt>
                <c:pt idx="864">
                  <c:v>0.49443943020844472</c:v>
                </c:pt>
                <c:pt idx="865">
                  <c:v>0.23819016599304632</c:v>
                </c:pt>
                <c:pt idx="866">
                  <c:v>0.22857948079473545</c:v>
                </c:pt>
                <c:pt idx="867">
                  <c:v>0.47142943780704627</c:v>
                </c:pt>
                <c:pt idx="868">
                  <c:v>0.21518017359170472</c:v>
                </c:pt>
                <c:pt idx="869">
                  <c:v>0.29173745063553724</c:v>
                </c:pt>
                <c:pt idx="870">
                  <c:v>0.21523011776127987</c:v>
                </c:pt>
                <c:pt idx="871">
                  <c:v>0.21523011776127987</c:v>
                </c:pt>
                <c:pt idx="872">
                  <c:v>0.21523011776127987</c:v>
                </c:pt>
                <c:pt idx="873">
                  <c:v>0.23819016599304632</c:v>
                </c:pt>
                <c:pt idx="874">
                  <c:v>0.23819016599304632</c:v>
                </c:pt>
                <c:pt idx="875">
                  <c:v>0.23819016599304632</c:v>
                </c:pt>
                <c:pt idx="876">
                  <c:v>0.23819016599304632</c:v>
                </c:pt>
                <c:pt idx="877">
                  <c:v>0.23819016599304632</c:v>
                </c:pt>
                <c:pt idx="878">
                  <c:v>0.23814022182352801</c:v>
                </c:pt>
                <c:pt idx="879">
                  <c:v>0.23814022182347117</c:v>
                </c:pt>
                <c:pt idx="880">
                  <c:v>0.2610503258857193</c:v>
                </c:pt>
                <c:pt idx="881">
                  <c:v>0.23819016599304632</c:v>
                </c:pt>
                <c:pt idx="882">
                  <c:v>0.23819016599304632</c:v>
                </c:pt>
                <c:pt idx="883">
                  <c:v>0.23819016599304632</c:v>
                </c:pt>
                <c:pt idx="884">
                  <c:v>0.23814022182352801</c:v>
                </c:pt>
                <c:pt idx="885">
                  <c:v>0.23814022182352801</c:v>
                </c:pt>
                <c:pt idx="886">
                  <c:v>0.2610503258857193</c:v>
                </c:pt>
                <c:pt idx="887">
                  <c:v>0.2610503258857193</c:v>
                </c:pt>
                <c:pt idx="888">
                  <c:v>0.2610503258857193</c:v>
                </c:pt>
                <c:pt idx="889">
                  <c:v>0.26110027005529446</c:v>
                </c:pt>
                <c:pt idx="890">
                  <c:v>0.2610503258857193</c:v>
                </c:pt>
                <c:pt idx="891">
                  <c:v>0.2610503258857193</c:v>
                </c:pt>
                <c:pt idx="892">
                  <c:v>0.24202873216728449</c:v>
                </c:pt>
                <c:pt idx="893">
                  <c:v>0.36623988184641121</c:v>
                </c:pt>
                <c:pt idx="894">
                  <c:v>0.38919993007817766</c:v>
                </c:pt>
                <c:pt idx="895">
                  <c:v>0.38919993007817766</c:v>
                </c:pt>
                <c:pt idx="896">
                  <c:v>0.36623988184641121</c:v>
                </c:pt>
                <c:pt idx="897">
                  <c:v>0.2610503258857193</c:v>
                </c:pt>
                <c:pt idx="898">
                  <c:v>0.2610503258857193</c:v>
                </c:pt>
                <c:pt idx="899">
                  <c:v>0.36628982601598636</c:v>
                </c:pt>
                <c:pt idx="900">
                  <c:v>0.41215997831000095</c:v>
                </c:pt>
                <c:pt idx="901">
                  <c:v>0.38919993007817766</c:v>
                </c:pt>
                <c:pt idx="902">
                  <c:v>0.51734953427057917</c:v>
                </c:pt>
                <c:pt idx="903">
                  <c:v>1.0473071174008055</c:v>
                </c:pt>
                <c:pt idx="904">
                  <c:v>0.2840103741175426</c:v>
                </c:pt>
                <c:pt idx="905">
                  <c:v>0.37968913321901709</c:v>
                </c:pt>
                <c:pt idx="906">
                  <c:v>0.484828745010077</c:v>
                </c:pt>
                <c:pt idx="907">
                  <c:v>0.2515395290265019</c:v>
                </c:pt>
                <c:pt idx="908">
                  <c:v>0.26498878039910778</c:v>
                </c:pt>
                <c:pt idx="909">
                  <c:v>0.23819016599304632</c:v>
                </c:pt>
                <c:pt idx="910">
                  <c:v>0.3796391890493851</c:v>
                </c:pt>
                <c:pt idx="911">
                  <c:v>0.25158947319602021</c:v>
                </c:pt>
                <c:pt idx="912">
                  <c:v>0.25158947319602021</c:v>
                </c:pt>
                <c:pt idx="913">
                  <c:v>0.26498878039905094</c:v>
                </c:pt>
                <c:pt idx="914">
                  <c:v>0.26498878039910778</c:v>
                </c:pt>
                <c:pt idx="915">
                  <c:v>0.26498878039910778</c:v>
                </c:pt>
                <c:pt idx="916">
                  <c:v>0.25158947319607705</c:v>
                </c:pt>
                <c:pt idx="917">
                  <c:v>0.25158947319607705</c:v>
                </c:pt>
                <c:pt idx="918">
                  <c:v>0.2515395290265019</c:v>
                </c:pt>
                <c:pt idx="919">
                  <c:v>0.25158947319607705</c:v>
                </c:pt>
                <c:pt idx="920">
                  <c:v>0.25158947319607705</c:v>
                </c:pt>
                <c:pt idx="921">
                  <c:v>0.26493883622953263</c:v>
                </c:pt>
                <c:pt idx="922">
                  <c:v>0.14634997306583841</c:v>
                </c:pt>
                <c:pt idx="923">
                  <c:v>0.25926660554455339</c:v>
                </c:pt>
                <c:pt idx="924">
                  <c:v>0.32809680607044811</c:v>
                </c:pt>
                <c:pt idx="925">
                  <c:v>0.16935996546720844</c:v>
                </c:pt>
                <c:pt idx="926">
                  <c:v>0.16931002129763328</c:v>
                </c:pt>
                <c:pt idx="927">
                  <c:v>0.16935996546720844</c:v>
                </c:pt>
                <c:pt idx="928">
                  <c:v>0.16931002129763328</c:v>
                </c:pt>
                <c:pt idx="929">
                  <c:v>0.16935996546720844</c:v>
                </c:pt>
                <c:pt idx="930">
                  <c:v>0.33381898092494566</c:v>
                </c:pt>
                <c:pt idx="931">
                  <c:v>0.21906868393546119</c:v>
                </c:pt>
                <c:pt idx="932">
                  <c:v>0.23246799113854877</c:v>
                </c:pt>
                <c:pt idx="933">
                  <c:v>0.23246799113854877</c:v>
                </c:pt>
                <c:pt idx="934">
                  <c:v>0.19227006952945658</c:v>
                </c:pt>
                <c:pt idx="935">
                  <c:v>0.19227006952945658</c:v>
                </c:pt>
                <c:pt idx="936">
                  <c:v>0.23241804696897361</c:v>
                </c:pt>
                <c:pt idx="937">
                  <c:v>0.24581735417200434</c:v>
                </c:pt>
                <c:pt idx="938">
                  <c:v>0.26498878039905094</c:v>
                </c:pt>
                <c:pt idx="939">
                  <c:v>0.19222012535988142</c:v>
                </c:pt>
                <c:pt idx="940">
                  <c:v>0.19222012535988142</c:v>
                </c:pt>
                <c:pt idx="941">
                  <c:v>0.19222012535988142</c:v>
                </c:pt>
                <c:pt idx="942">
                  <c:v>0.19227006952945658</c:v>
                </c:pt>
                <c:pt idx="943">
                  <c:v>0.20566937673248731</c:v>
                </c:pt>
                <c:pt idx="944">
                  <c:v>0.34332977778416307</c:v>
                </c:pt>
                <c:pt idx="945">
                  <c:v>0.22862942496425376</c:v>
                </c:pt>
                <c:pt idx="946">
                  <c:v>0.22862942496425376</c:v>
                </c:pt>
                <c:pt idx="947">
                  <c:v>0.2285794807946786</c:v>
                </c:pt>
                <c:pt idx="948">
                  <c:v>0.29745962549009164</c:v>
                </c:pt>
                <c:pt idx="949">
                  <c:v>0.39504339791596976</c:v>
                </c:pt>
                <c:pt idx="950">
                  <c:v>0.18270932850066401</c:v>
                </c:pt>
                <c:pt idx="951">
                  <c:v>0.19222012535988142</c:v>
                </c:pt>
                <c:pt idx="952">
                  <c:v>0.16931002129763328</c:v>
                </c:pt>
                <c:pt idx="953">
                  <c:v>0.16935996546720844</c:v>
                </c:pt>
                <c:pt idx="954">
                  <c:v>0.16931002129763328</c:v>
                </c:pt>
                <c:pt idx="955">
                  <c:v>0.21518017359170472</c:v>
                </c:pt>
                <c:pt idx="956">
                  <c:v>0.29740968132051648</c:v>
                </c:pt>
                <c:pt idx="957">
                  <c:v>0.19227006952945658</c:v>
                </c:pt>
                <c:pt idx="958">
                  <c:v>0.19222012535988142</c:v>
                </c:pt>
                <c:pt idx="959">
                  <c:v>0.32036972955233978</c:v>
                </c:pt>
                <c:pt idx="960">
                  <c:v>0.43328636203102633</c:v>
                </c:pt>
                <c:pt idx="961">
                  <c:v>0.4695957732963052</c:v>
                </c:pt>
                <c:pt idx="962">
                  <c:v>0.34327983361458791</c:v>
                </c:pt>
                <c:pt idx="963">
                  <c:v>0.21523011776122303</c:v>
                </c:pt>
                <c:pt idx="964">
                  <c:v>0.25153952902655874</c:v>
                </c:pt>
                <c:pt idx="965">
                  <c:v>0.19227006952945658</c:v>
                </c:pt>
                <c:pt idx="966">
                  <c:v>0.19227006952945658</c:v>
                </c:pt>
                <c:pt idx="967">
                  <c:v>0.32041967372191493</c:v>
                </c:pt>
                <c:pt idx="968">
                  <c:v>0.34332977778416307</c:v>
                </c:pt>
                <c:pt idx="969">
                  <c:v>0.28217670960680152</c:v>
                </c:pt>
                <c:pt idx="970">
                  <c:v>0.19222012535993827</c:v>
                </c:pt>
                <c:pt idx="971">
                  <c:v>0.19227006952945658</c:v>
                </c:pt>
                <c:pt idx="972">
                  <c:v>0.19222012535993827</c:v>
                </c:pt>
                <c:pt idx="973">
                  <c:v>0.21523011776122303</c:v>
                </c:pt>
                <c:pt idx="974">
                  <c:v>0.21518017359170472</c:v>
                </c:pt>
                <c:pt idx="975">
                  <c:v>0.20561943256291215</c:v>
                </c:pt>
                <c:pt idx="976">
                  <c:v>0.20566937673248731</c:v>
                </c:pt>
                <c:pt idx="977">
                  <c:v>0.20955788707624379</c:v>
                </c:pt>
                <c:pt idx="978">
                  <c:v>0.19615857987321306</c:v>
                </c:pt>
                <c:pt idx="979">
                  <c:v>0.27449957725832519</c:v>
                </c:pt>
                <c:pt idx="980">
                  <c:v>0.27449957725832519</c:v>
                </c:pt>
                <c:pt idx="981">
                  <c:v>0.27449957725826835</c:v>
                </c:pt>
                <c:pt idx="982">
                  <c:v>0.27449957725832519</c:v>
                </c:pt>
                <c:pt idx="983">
                  <c:v>0.27449957725832519</c:v>
                </c:pt>
                <c:pt idx="984">
                  <c:v>0.27449957725832519</c:v>
                </c:pt>
                <c:pt idx="985">
                  <c:v>0.27449957725832519</c:v>
                </c:pt>
                <c:pt idx="986">
                  <c:v>0.41983711065847729</c:v>
                </c:pt>
                <c:pt idx="987">
                  <c:v>0.49644433187199866</c:v>
                </c:pt>
                <c:pt idx="988">
                  <c:v>0.49644433187199866</c:v>
                </c:pt>
                <c:pt idx="989">
                  <c:v>0.49644433187199866</c:v>
                </c:pt>
                <c:pt idx="990">
                  <c:v>0.49644433187199866</c:v>
                </c:pt>
                <c:pt idx="991">
                  <c:v>0.41988705482805244</c:v>
                </c:pt>
                <c:pt idx="992">
                  <c:v>0.85983810954189721</c:v>
                </c:pt>
                <c:pt idx="993">
                  <c:v>1.5294609953873533</c:v>
                </c:pt>
                <c:pt idx="994">
                  <c:v>0.67814122070694793</c:v>
                </c:pt>
                <c:pt idx="995">
                  <c:v>0.73173844951895717</c:v>
                </c:pt>
                <c:pt idx="996">
                  <c:v>0.54226453999638125</c:v>
                </c:pt>
                <c:pt idx="997">
                  <c:v>0.47348428364011852</c:v>
                </c:pt>
                <c:pt idx="998">
                  <c:v>0.45052423540835207</c:v>
                </c:pt>
                <c:pt idx="999">
                  <c:v>0.64567037561596408</c:v>
                </c:pt>
                <c:pt idx="1000">
                  <c:v>0.44101343854902098</c:v>
                </c:pt>
                <c:pt idx="1001">
                  <c:v>0.7546984977508373</c:v>
                </c:pt>
                <c:pt idx="1002">
                  <c:v>0.47732284981429984</c:v>
                </c:pt>
                <c:pt idx="1003">
                  <c:v>0.52319300210842812</c:v>
                </c:pt>
                <c:pt idx="1004">
                  <c:v>0.5041214642203613</c:v>
                </c:pt>
                <c:pt idx="1005">
                  <c:v>0.5041214642203613</c:v>
                </c:pt>
                <c:pt idx="1006">
                  <c:v>0.5041214642203613</c:v>
                </c:pt>
                <c:pt idx="1007">
                  <c:v>0.5041714083899933</c:v>
                </c:pt>
                <c:pt idx="1008">
                  <c:v>0.54620299450971288</c:v>
                </c:pt>
                <c:pt idx="1009">
                  <c:v>0.5041214642203613</c:v>
                </c:pt>
                <c:pt idx="1010">
                  <c:v>0.5041214642203613</c:v>
                </c:pt>
                <c:pt idx="1011">
                  <c:v>0.5041214642203613</c:v>
                </c:pt>
                <c:pt idx="1012">
                  <c:v>0.47732284981429984</c:v>
                </c:pt>
                <c:pt idx="1013">
                  <c:v>0.19615857987324148</c:v>
                </c:pt>
                <c:pt idx="1014">
                  <c:v>0.19610863570369474</c:v>
                </c:pt>
                <c:pt idx="1015">
                  <c:v>0.23246799113849193</c:v>
                </c:pt>
                <c:pt idx="1016">
                  <c:v>0.23246799113849193</c:v>
                </c:pt>
                <c:pt idx="1017">
                  <c:v>0.34721828812791955</c:v>
                </c:pt>
                <c:pt idx="1018">
                  <c:v>0.38352769939319842</c:v>
                </c:pt>
                <c:pt idx="1019">
                  <c:v>0.41983711065853413</c:v>
                </c:pt>
                <c:pt idx="1020">
                  <c:v>0.45235789991909314</c:v>
                </c:pt>
                <c:pt idx="1021">
                  <c:v>0.45235789991909314</c:v>
                </c:pt>
                <c:pt idx="1022">
                  <c:v>0.34716834395840124</c:v>
                </c:pt>
                <c:pt idx="1023">
                  <c:v>0.47526800398134128</c:v>
                </c:pt>
                <c:pt idx="1024">
                  <c:v>0.48683364667351725</c:v>
                </c:pt>
                <c:pt idx="1025">
                  <c:v>0.34721828812791955</c:v>
                </c:pt>
                <c:pt idx="1026">
                  <c:v>0.34716834395840124</c:v>
                </c:pt>
                <c:pt idx="1027">
                  <c:v>0.38352769939319842</c:v>
                </c:pt>
                <c:pt idx="1028">
                  <c:v>0.34721828812791955</c:v>
                </c:pt>
                <c:pt idx="1029">
                  <c:v>0.47526800398134128</c:v>
                </c:pt>
                <c:pt idx="1030">
                  <c:v>0.45235789991909314</c:v>
                </c:pt>
                <c:pt idx="1031">
                  <c:v>0.47531794815085959</c:v>
                </c:pt>
                <c:pt idx="1032">
                  <c:v>0.44279715889024374</c:v>
                </c:pt>
                <c:pt idx="1033">
                  <c:v>0.45235789991909314</c:v>
                </c:pt>
                <c:pt idx="1034">
                  <c:v>0.45235789991909314</c:v>
                </c:pt>
                <c:pt idx="1035">
                  <c:v>0.38347775522368011</c:v>
                </c:pt>
                <c:pt idx="1036">
                  <c:v>0.45240784408861145</c:v>
                </c:pt>
                <c:pt idx="1037">
                  <c:v>0.45240784408861145</c:v>
                </c:pt>
                <c:pt idx="1038">
                  <c:v>0.46008497643708779</c:v>
                </c:pt>
                <c:pt idx="1039">
                  <c:v>0.23246799113849193</c:v>
                </c:pt>
                <c:pt idx="1040">
                  <c:v>0.23241804696897361</c:v>
                </c:pt>
                <c:pt idx="1041">
                  <c:v>0.23241804696897361</c:v>
                </c:pt>
                <c:pt idx="1042">
                  <c:v>0.23246799113849193</c:v>
                </c:pt>
                <c:pt idx="1043">
                  <c:v>0.2458173541719475</c:v>
                </c:pt>
                <c:pt idx="1044">
                  <c:v>0.25542803937031522</c:v>
                </c:pt>
                <c:pt idx="1045">
                  <c:v>0.24581735417200434</c:v>
                </c:pt>
                <c:pt idx="1046">
                  <c:v>0.24581735417200434</c:v>
                </c:pt>
                <c:pt idx="1047">
                  <c:v>0.24586729834152266</c:v>
                </c:pt>
                <c:pt idx="1048">
                  <c:v>0.25542803937025838</c:v>
                </c:pt>
                <c:pt idx="1049">
                  <c:v>0.21901873976594288</c:v>
                </c:pt>
                <c:pt idx="1050">
                  <c:v>0.21906868393548962</c:v>
                </c:pt>
                <c:pt idx="1051">
                  <c:v>0.21901873976594288</c:v>
                </c:pt>
                <c:pt idx="1052">
                  <c:v>0.21906868393546119</c:v>
                </c:pt>
                <c:pt idx="1053">
                  <c:v>0.37007844802064938</c:v>
                </c:pt>
                <c:pt idx="1054">
                  <c:v>0.37012839219016769</c:v>
                </c:pt>
                <c:pt idx="1055">
                  <c:v>0.38347775522362326</c:v>
                </c:pt>
                <c:pt idx="1056">
                  <c:v>0.51162735941613846</c:v>
                </c:pt>
                <c:pt idx="1057">
                  <c:v>0.37012839219016769</c:v>
                </c:pt>
                <c:pt idx="1058">
                  <c:v>0.37007844802064938</c:v>
                </c:pt>
                <c:pt idx="1059">
                  <c:v>0.49822805221310773</c:v>
                </c:pt>
                <c:pt idx="1060">
                  <c:v>0.37012839219016769</c:v>
                </c:pt>
                <c:pt idx="1061">
                  <c:v>0.26882734657328911</c:v>
                </c:pt>
                <c:pt idx="1062">
                  <c:v>0.25537809520074006</c:v>
                </c:pt>
                <c:pt idx="1063">
                  <c:v>0.25542803937031522</c:v>
                </c:pt>
                <c:pt idx="1064">
                  <c:v>0.28217670960680152</c:v>
                </c:pt>
                <c:pt idx="1065">
                  <c:v>0.25542803937031522</c:v>
                </c:pt>
                <c:pt idx="1066">
                  <c:v>0.24202873216728449</c:v>
                </c:pt>
                <c:pt idx="1067">
                  <c:v>0.24202873216728449</c:v>
                </c:pt>
                <c:pt idx="1068">
                  <c:v>0.24197878799776618</c:v>
                </c:pt>
                <c:pt idx="1069">
                  <c:v>0.24197878799776618</c:v>
                </c:pt>
                <c:pt idx="1070">
                  <c:v>0.25537809520079691</c:v>
                </c:pt>
                <c:pt idx="1071">
                  <c:v>0.24202873216728449</c:v>
                </c:pt>
                <c:pt idx="1072">
                  <c:v>0.24197878799770933</c:v>
                </c:pt>
                <c:pt idx="1073">
                  <c:v>0.30518670200814313</c:v>
                </c:pt>
                <c:pt idx="1074">
                  <c:v>0.26498878039905094</c:v>
                </c:pt>
                <c:pt idx="1075">
                  <c:v>0.26493883622953263</c:v>
                </c:pt>
                <c:pt idx="1076">
                  <c:v>0.39308844042199098</c:v>
                </c:pt>
                <c:pt idx="1077">
                  <c:v>0.49822805221310773</c:v>
                </c:pt>
                <c:pt idx="1078">
                  <c:v>0.39303849625247267</c:v>
                </c:pt>
                <c:pt idx="1079">
                  <c:v>0.30513675783856797</c:v>
                </c:pt>
                <c:pt idx="1080">
                  <c:v>0.29173745063559409</c:v>
                </c:pt>
                <c:pt idx="1081">
                  <c:v>0.27838808760213851</c:v>
                </c:pt>
                <c:pt idx="1082">
                  <c:v>0.28784894029178076</c:v>
                </c:pt>
                <c:pt idx="1083">
                  <c:v>0.27833814343256336</c:v>
                </c:pt>
                <c:pt idx="1084">
                  <c:v>0.27838808760208167</c:v>
                </c:pt>
                <c:pt idx="1085">
                  <c:v>0.31464755469784222</c:v>
                </c:pt>
                <c:pt idx="1086">
                  <c:v>0.26877740240377079</c:v>
                </c:pt>
                <c:pt idx="1087">
                  <c:v>0.30518670200814313</c:v>
                </c:pt>
                <c:pt idx="1088">
                  <c:v>0.29178739480516924</c:v>
                </c:pt>
                <c:pt idx="1089">
                  <c:v>0.32809680607039127</c:v>
                </c:pt>
                <c:pt idx="1090">
                  <c:v>0.29557601680983225</c:v>
                </c:pt>
                <c:pt idx="1091">
                  <c:v>0.30518670200814313</c:v>
                </c:pt>
                <c:pt idx="1092">
                  <c:v>0.26877740240377079</c:v>
                </c:pt>
                <c:pt idx="1093">
                  <c:v>0.24197878799776618</c:v>
                </c:pt>
                <c:pt idx="1094">
                  <c:v>0.27838808760208167</c:v>
                </c:pt>
                <c:pt idx="1095">
                  <c:v>0.24202873216728449</c:v>
                </c:pt>
                <c:pt idx="1096">
                  <c:v>0.24197878799776618</c:v>
                </c:pt>
                <c:pt idx="1097">
                  <c:v>0.27838808760208167</c:v>
                </c:pt>
                <c:pt idx="1098">
                  <c:v>0.26493883622953263</c:v>
                </c:pt>
                <c:pt idx="1099">
                  <c:v>0.27833814343256336</c:v>
                </c:pt>
                <c:pt idx="1100">
                  <c:v>0.27838808760208167</c:v>
                </c:pt>
                <c:pt idx="1101">
                  <c:v>0.26493883622953263</c:v>
                </c:pt>
                <c:pt idx="1102">
                  <c:v>0.26493883622953263</c:v>
                </c:pt>
                <c:pt idx="1103">
                  <c:v>0.26498878039910778</c:v>
                </c:pt>
                <c:pt idx="1104">
                  <c:v>0.26493883622953263</c:v>
                </c:pt>
                <c:pt idx="1105">
                  <c:v>0.24197878799776618</c:v>
                </c:pt>
                <c:pt idx="1106">
                  <c:v>0.37007844802064938</c:v>
                </c:pt>
                <c:pt idx="1107">
                  <c:v>0.37012839219016769</c:v>
                </c:pt>
                <c:pt idx="1108">
                  <c:v>0.37012839219016769</c:v>
                </c:pt>
                <c:pt idx="1109">
                  <c:v>0.37007844802064938</c:v>
                </c:pt>
                <c:pt idx="1110">
                  <c:v>0.49822805221310773</c:v>
                </c:pt>
                <c:pt idx="1111">
                  <c:v>0.46580715129164219</c:v>
                </c:pt>
                <c:pt idx="1112">
                  <c:v>0.24202873216728449</c:v>
                </c:pt>
                <c:pt idx="1113">
                  <c:v>0.24197878799776618</c:v>
                </c:pt>
                <c:pt idx="1114">
                  <c:v>0.24202873216728449</c:v>
                </c:pt>
                <c:pt idx="1115">
                  <c:v>0.24197878799776618</c:v>
                </c:pt>
                <c:pt idx="1116">
                  <c:v>0.24197878799776618</c:v>
                </c:pt>
                <c:pt idx="1117">
                  <c:v>0.24202873216728449</c:v>
                </c:pt>
                <c:pt idx="1118">
                  <c:v>0.40648774762502171</c:v>
                </c:pt>
                <c:pt idx="1119">
                  <c:v>0.53463735181753691</c:v>
                </c:pt>
                <c:pt idx="1120">
                  <c:v>0.39308844042199098</c:v>
                </c:pt>
                <c:pt idx="1121">
                  <c:v>0.52123804461450618</c:v>
                </c:pt>
                <c:pt idx="1122">
                  <c:v>0.29173745063559409</c:v>
                </c:pt>
                <c:pt idx="1123">
                  <c:v>0.30518670200814313</c:v>
                </c:pt>
                <c:pt idx="1124">
                  <c:v>0.27833814343256336</c:v>
                </c:pt>
                <c:pt idx="1125">
                  <c:v>0.26498878039905094</c:v>
                </c:pt>
                <c:pt idx="1126">
                  <c:v>0.27838808760208167</c:v>
                </c:pt>
                <c:pt idx="1127">
                  <c:v>0.27838808760208167</c:v>
                </c:pt>
                <c:pt idx="1128">
                  <c:v>0.26493883622953263</c:v>
                </c:pt>
                <c:pt idx="1129">
                  <c:v>0.26498878039910778</c:v>
                </c:pt>
                <c:pt idx="1130">
                  <c:v>0.30129819166432981</c:v>
                </c:pt>
                <c:pt idx="1131">
                  <c:v>0.28789888446129908</c:v>
                </c:pt>
                <c:pt idx="1132">
                  <c:v>0.28789888446129908</c:v>
                </c:pt>
                <c:pt idx="1133">
                  <c:v>0.42939785168726985</c:v>
                </c:pt>
                <c:pt idx="1134">
                  <c:v>0.32809680607039127</c:v>
                </c:pt>
                <c:pt idx="1135">
                  <c:v>0.30124824749475465</c:v>
                </c:pt>
                <c:pt idx="1136">
                  <c:v>0.30124824749475465</c:v>
                </c:pt>
                <c:pt idx="1137">
                  <c:v>0.30129819166432981</c:v>
                </c:pt>
                <c:pt idx="1138">
                  <c:v>0.28784894029178076</c:v>
                </c:pt>
                <c:pt idx="1139">
                  <c:v>0.28789888446129908</c:v>
                </c:pt>
                <c:pt idx="1140">
                  <c:v>0.26498878039905094</c:v>
                </c:pt>
                <c:pt idx="1141">
                  <c:v>0.47531794815085959</c:v>
                </c:pt>
                <c:pt idx="1142">
                  <c:v>0.37007844802064938</c:v>
                </c:pt>
                <c:pt idx="1143">
                  <c:v>0.49822805221310773</c:v>
                </c:pt>
                <c:pt idx="1144">
                  <c:v>0.37012839219016769</c:v>
                </c:pt>
                <c:pt idx="1145">
                  <c:v>0.34721828812791955</c:v>
                </c:pt>
                <c:pt idx="1146">
                  <c:v>0.24197878799776618</c:v>
                </c:pt>
                <c:pt idx="1147">
                  <c:v>0.24202873216728449</c:v>
                </c:pt>
                <c:pt idx="1148">
                  <c:v>0.25537809520079691</c:v>
                </c:pt>
                <c:pt idx="1149">
                  <c:v>0.24202873216728449</c:v>
                </c:pt>
                <c:pt idx="1150">
                  <c:v>0.29173745063559409</c:v>
                </c:pt>
                <c:pt idx="1151">
                  <c:v>0.2917873948051124</c:v>
                </c:pt>
                <c:pt idx="1152">
                  <c:v>0.26498878039905094</c:v>
                </c:pt>
                <c:pt idx="1153">
                  <c:v>0.26493883622953263</c:v>
                </c:pt>
                <c:pt idx="1154">
                  <c:v>0.27833814343256336</c:v>
                </c:pt>
                <c:pt idx="1155">
                  <c:v>0.27838808760208167</c:v>
                </c:pt>
                <c:pt idx="1156">
                  <c:v>0.26493883622953263</c:v>
                </c:pt>
                <c:pt idx="1157">
                  <c:v>0.27838808760208167</c:v>
                </c:pt>
                <c:pt idx="1158">
                  <c:v>0.30129819166432981</c:v>
                </c:pt>
                <c:pt idx="1159">
                  <c:v>0.30124824749475465</c:v>
                </c:pt>
                <c:pt idx="1160">
                  <c:v>0.26498878039905094</c:v>
                </c:pt>
                <c:pt idx="1161">
                  <c:v>0.26498878039905094</c:v>
                </c:pt>
                <c:pt idx="1162">
                  <c:v>0.26493883622953263</c:v>
                </c:pt>
                <c:pt idx="1163">
                  <c:v>0.30129819166432981</c:v>
                </c:pt>
                <c:pt idx="1164">
                  <c:v>0.30129819166432981</c:v>
                </c:pt>
                <c:pt idx="1165">
                  <c:v>0.21901873976594288</c:v>
                </c:pt>
                <c:pt idx="1166">
                  <c:v>0.21906868393548962</c:v>
                </c:pt>
                <c:pt idx="1167">
                  <c:v>0.37007844802064938</c:v>
                </c:pt>
                <c:pt idx="1168">
                  <c:v>0.29759875567674499</c:v>
                </c:pt>
                <c:pt idx="1169">
                  <c:v>0.21901873976594288</c:v>
                </c:pt>
                <c:pt idx="1170">
                  <c:v>0.21906868393546119</c:v>
                </c:pt>
                <c:pt idx="1171">
                  <c:v>0.21906868393548962</c:v>
                </c:pt>
                <c:pt idx="1172">
                  <c:v>0.24202873216728449</c:v>
                </c:pt>
                <c:pt idx="1173">
                  <c:v>0.49822805221310773</c:v>
                </c:pt>
                <c:pt idx="1174">
                  <c:v>0.37007844802064938</c:v>
                </c:pt>
                <c:pt idx="1175">
                  <c:v>0.47531794815085959</c:v>
                </c:pt>
                <c:pt idx="1176">
                  <c:v>0.49822805221310773</c:v>
                </c:pt>
                <c:pt idx="1177">
                  <c:v>0.37007844802064938</c:v>
                </c:pt>
                <c:pt idx="1178">
                  <c:v>0.40648774762502171</c:v>
                </c:pt>
                <c:pt idx="1179">
                  <c:v>0.37007844802064938</c:v>
                </c:pt>
                <c:pt idx="1180">
                  <c:v>0.49822805221310773</c:v>
                </c:pt>
                <c:pt idx="1181">
                  <c:v>0.47526800398134128</c:v>
                </c:pt>
                <c:pt idx="1182">
                  <c:v>0.47526800398134128</c:v>
                </c:pt>
                <c:pt idx="1183">
                  <c:v>0.70860716413437785</c:v>
                </c:pt>
                <c:pt idx="1184">
                  <c:v>0.46580715129164219</c:v>
                </c:pt>
                <c:pt idx="1185">
                  <c:v>0.37007844802064938</c:v>
                </c:pt>
                <c:pt idx="1186">
                  <c:v>0.47531794815085959</c:v>
                </c:pt>
                <c:pt idx="1187">
                  <c:v>0.49644433187199866</c:v>
                </c:pt>
                <c:pt idx="1188">
                  <c:v>0.47531794815085959</c:v>
                </c:pt>
                <c:pt idx="1189">
                  <c:v>0.30513675783856797</c:v>
                </c:pt>
                <c:pt idx="1190">
                  <c:v>0.31858600921117386</c:v>
                </c:pt>
                <c:pt idx="1191">
                  <c:v>0.30513675783856797</c:v>
                </c:pt>
                <c:pt idx="1192">
                  <c:v>0.27838808760208167</c:v>
                </c:pt>
                <c:pt idx="1193">
                  <c:v>0.27838808760208167</c:v>
                </c:pt>
                <c:pt idx="1194">
                  <c:v>0.3242582398961531</c:v>
                </c:pt>
                <c:pt idx="1195">
                  <c:v>0.2917873948051124</c:v>
                </c:pt>
                <c:pt idx="1196">
                  <c:v>0.2917873948051124</c:v>
                </c:pt>
                <c:pt idx="1197">
                  <c:v>0.31464755469778538</c:v>
                </c:pt>
                <c:pt idx="1198">
                  <c:v>0.2917873948051124</c:v>
                </c:pt>
                <c:pt idx="1199">
                  <c:v>0.25542803937025838</c:v>
                </c:pt>
                <c:pt idx="1200">
                  <c:v>0.25542803937025838</c:v>
                </c:pt>
                <c:pt idx="1201">
                  <c:v>0.26882734657334595</c:v>
                </c:pt>
                <c:pt idx="1202">
                  <c:v>0.26882734657334595</c:v>
                </c:pt>
                <c:pt idx="1203">
                  <c:v>0.25542803937025838</c:v>
                </c:pt>
                <c:pt idx="1204">
                  <c:v>0.28222665377637668</c:v>
                </c:pt>
                <c:pt idx="1205">
                  <c:v>0.26882734657334595</c:v>
                </c:pt>
                <c:pt idx="1206">
                  <c:v>0.27838808760208167</c:v>
                </c:pt>
                <c:pt idx="1207">
                  <c:v>0.25542803937025838</c:v>
                </c:pt>
                <c:pt idx="1208">
                  <c:v>0.27838808760208167</c:v>
                </c:pt>
                <c:pt idx="1209">
                  <c:v>0.2917873948051124</c:v>
                </c:pt>
                <c:pt idx="1210">
                  <c:v>0.28222665377637668</c:v>
                </c:pt>
                <c:pt idx="1211">
                  <c:v>0.26877740240377079</c:v>
                </c:pt>
                <c:pt idx="1212">
                  <c:v>0.28217670960680152</c:v>
                </c:pt>
                <c:pt idx="1213">
                  <c:v>0.26877740240377079</c:v>
                </c:pt>
                <c:pt idx="1214">
                  <c:v>0.26877740240377079</c:v>
                </c:pt>
                <c:pt idx="1215">
                  <c:v>0.28217670960680152</c:v>
                </c:pt>
                <c:pt idx="1216">
                  <c:v>0.28217670960680152</c:v>
                </c:pt>
                <c:pt idx="1217">
                  <c:v>0.28217670960680152</c:v>
                </c:pt>
                <c:pt idx="1218">
                  <c:v>0.26877740240377079</c:v>
                </c:pt>
                <c:pt idx="1219">
                  <c:v>0.25542803937025838</c:v>
                </c:pt>
                <c:pt idx="1220">
                  <c:v>0.28217670960680152</c:v>
                </c:pt>
                <c:pt idx="1221">
                  <c:v>0.2917873948051124</c:v>
                </c:pt>
                <c:pt idx="1222">
                  <c:v>0.28217670960680152</c:v>
                </c:pt>
                <c:pt idx="1223">
                  <c:v>0.29562596097935057</c:v>
                </c:pt>
                <c:pt idx="1224">
                  <c:v>0.31858600921117386</c:v>
                </c:pt>
                <c:pt idx="1225">
                  <c:v>0.30513675783856797</c:v>
                </c:pt>
                <c:pt idx="1226">
                  <c:v>0.2917873948051124</c:v>
                </c:pt>
                <c:pt idx="1227">
                  <c:v>0.30513675783856797</c:v>
                </c:pt>
                <c:pt idx="1228">
                  <c:v>0.2917873948051124</c:v>
                </c:pt>
                <c:pt idx="1229">
                  <c:v>0.24202873216728449</c:v>
                </c:pt>
                <c:pt idx="1230">
                  <c:v>0.37012839219016769</c:v>
                </c:pt>
                <c:pt idx="1231">
                  <c:v>0.47531794815085959</c:v>
                </c:pt>
                <c:pt idx="1232">
                  <c:v>0.49827799638273973</c:v>
                </c:pt>
                <c:pt idx="1233">
                  <c:v>0.47526800398134128</c:v>
                </c:pt>
                <c:pt idx="1234">
                  <c:v>0.47526800398134128</c:v>
                </c:pt>
                <c:pt idx="1235">
                  <c:v>0.46575720712201019</c:v>
                </c:pt>
                <c:pt idx="1236">
                  <c:v>0.25537809520074006</c:v>
                </c:pt>
                <c:pt idx="1237">
                  <c:v>0.25537809520074006</c:v>
                </c:pt>
                <c:pt idx="1238">
                  <c:v>0.26882734657328911</c:v>
                </c:pt>
                <c:pt idx="1239">
                  <c:v>0.26882734657328911</c:v>
                </c:pt>
                <c:pt idx="1240">
                  <c:v>0.24197878799776618</c:v>
                </c:pt>
                <c:pt idx="1241">
                  <c:v>0.39303849625247267</c:v>
                </c:pt>
                <c:pt idx="1242">
                  <c:v>0.39303849625247267</c:v>
                </c:pt>
                <c:pt idx="1243">
                  <c:v>0.42944779585678816</c:v>
                </c:pt>
                <c:pt idx="1244">
                  <c:v>0.42944779585678816</c:v>
                </c:pt>
                <c:pt idx="1245">
                  <c:v>0.52118810044487418</c:v>
                </c:pt>
                <c:pt idx="1246">
                  <c:v>0.39303849625247267</c:v>
                </c:pt>
                <c:pt idx="1247">
                  <c:v>0.40643780345544656</c:v>
                </c:pt>
                <c:pt idx="1248">
                  <c:v>0.48866731118437201</c:v>
                </c:pt>
                <c:pt idx="1249">
                  <c:v>0.52118810044487418</c:v>
                </c:pt>
                <c:pt idx="1250">
                  <c:v>0.2917873948051124</c:v>
                </c:pt>
                <c:pt idx="1251">
                  <c:v>0.2917873948051124</c:v>
                </c:pt>
                <c:pt idx="1252">
                  <c:v>0.27838808760208167</c:v>
                </c:pt>
                <c:pt idx="1253">
                  <c:v>0.27838808760208167</c:v>
                </c:pt>
                <c:pt idx="1254">
                  <c:v>0.2917873948051124</c:v>
                </c:pt>
                <c:pt idx="1255">
                  <c:v>0.30513675783856797</c:v>
                </c:pt>
                <c:pt idx="1256">
                  <c:v>0.30513675783862482</c:v>
                </c:pt>
                <c:pt idx="1257">
                  <c:v>0.30513675783856797</c:v>
                </c:pt>
                <c:pt idx="1258">
                  <c:v>0.30513675783856797</c:v>
                </c:pt>
                <c:pt idx="1259">
                  <c:v>0.29173745063559409</c:v>
                </c:pt>
                <c:pt idx="1260">
                  <c:v>0.30513675783862482</c:v>
                </c:pt>
                <c:pt idx="1261">
                  <c:v>0.30513675783856797</c:v>
                </c:pt>
                <c:pt idx="1262">
                  <c:v>0.26498878039905094</c:v>
                </c:pt>
                <c:pt idx="1263">
                  <c:v>0.27838808760208167</c:v>
                </c:pt>
                <c:pt idx="1264">
                  <c:v>0.39308844042199098</c:v>
                </c:pt>
                <c:pt idx="1265">
                  <c:v>0.39308844042199098</c:v>
                </c:pt>
                <c:pt idx="1266">
                  <c:v>0.27833814343256336</c:v>
                </c:pt>
                <c:pt idx="1267">
                  <c:v>0.27833814343256336</c:v>
                </c:pt>
                <c:pt idx="1268">
                  <c:v>0.29173745063553724</c:v>
                </c:pt>
                <c:pt idx="1269">
                  <c:v>0.26493883622953263</c:v>
                </c:pt>
                <c:pt idx="1270">
                  <c:v>0.39308844042199098</c:v>
                </c:pt>
                <c:pt idx="1271">
                  <c:v>0.48871725535389032</c:v>
                </c:pt>
                <c:pt idx="1272">
                  <c:v>0.29173745063553724</c:v>
                </c:pt>
                <c:pt idx="1273">
                  <c:v>0.27833814343256336</c:v>
                </c:pt>
                <c:pt idx="1274">
                  <c:v>0.30129819166432981</c:v>
                </c:pt>
                <c:pt idx="1275">
                  <c:v>0.2917873948051124</c:v>
                </c:pt>
                <c:pt idx="1276">
                  <c:v>0.26493883622953263</c:v>
                </c:pt>
                <c:pt idx="1277">
                  <c:v>0.27838808760213851</c:v>
                </c:pt>
                <c:pt idx="1278">
                  <c:v>0.30129819166432981</c:v>
                </c:pt>
                <c:pt idx="1279">
                  <c:v>0.26498878039905094</c:v>
                </c:pt>
                <c:pt idx="1280">
                  <c:v>0.32809680607039127</c:v>
                </c:pt>
                <c:pt idx="1281">
                  <c:v>0.31464755469778538</c:v>
                </c:pt>
                <c:pt idx="1282">
                  <c:v>0.31469749886736054</c:v>
                </c:pt>
                <c:pt idx="1283">
                  <c:v>0.32809680607039127</c:v>
                </c:pt>
                <c:pt idx="1284">
                  <c:v>0.28789888446135592</c:v>
                </c:pt>
                <c:pt idx="1285">
                  <c:v>0.28789888446129908</c:v>
                </c:pt>
                <c:pt idx="1286">
                  <c:v>0.32809680607039127</c:v>
                </c:pt>
                <c:pt idx="1287">
                  <c:v>0.32809680607039127</c:v>
                </c:pt>
                <c:pt idx="1288">
                  <c:v>0.30124824749481149</c:v>
                </c:pt>
                <c:pt idx="1289">
                  <c:v>0.29173745063559409</c:v>
                </c:pt>
                <c:pt idx="1290">
                  <c:v>0.30124824749481149</c:v>
                </c:pt>
                <c:pt idx="1291">
                  <c:v>0.29173745063559409</c:v>
                </c:pt>
                <c:pt idx="1292">
                  <c:v>0.30124824749481149</c:v>
                </c:pt>
                <c:pt idx="1293">
                  <c:v>0.31464755469784222</c:v>
                </c:pt>
                <c:pt idx="1294">
                  <c:v>0.31464755469784222</c:v>
                </c:pt>
                <c:pt idx="1295">
                  <c:v>0.34721828812797639</c:v>
                </c:pt>
                <c:pt idx="1296">
                  <c:v>0.31464755469784222</c:v>
                </c:pt>
                <c:pt idx="1297">
                  <c:v>0.27838808760208167</c:v>
                </c:pt>
                <c:pt idx="1298">
                  <c:v>0.27838808760208167</c:v>
                </c:pt>
                <c:pt idx="1299">
                  <c:v>0.27838808760208167</c:v>
                </c:pt>
                <c:pt idx="1300">
                  <c:v>0.30129819166432981</c:v>
                </c:pt>
                <c:pt idx="1301">
                  <c:v>0.30129819166432981</c:v>
                </c:pt>
                <c:pt idx="1302">
                  <c:v>0.2917873948051124</c:v>
                </c:pt>
                <c:pt idx="1303">
                  <c:v>0.30124824749481149</c:v>
                </c:pt>
                <c:pt idx="1304">
                  <c:v>0.29173745063553724</c:v>
                </c:pt>
                <c:pt idx="1305">
                  <c:v>0.27838808760208167</c:v>
                </c:pt>
                <c:pt idx="1306">
                  <c:v>0.30124824749481149</c:v>
                </c:pt>
                <c:pt idx="1307">
                  <c:v>0.2917873948051124</c:v>
                </c:pt>
                <c:pt idx="1308">
                  <c:v>0.27833814343256336</c:v>
                </c:pt>
                <c:pt idx="1309">
                  <c:v>0.27833814343256336</c:v>
                </c:pt>
                <c:pt idx="1310">
                  <c:v>0.30124824749481149</c:v>
                </c:pt>
                <c:pt idx="1311">
                  <c:v>0.28789888446129908</c:v>
                </c:pt>
                <c:pt idx="1312">
                  <c:v>0.31464755469784222</c:v>
                </c:pt>
                <c:pt idx="1313">
                  <c:v>0.31464755469784222</c:v>
                </c:pt>
                <c:pt idx="1314">
                  <c:v>0.2917873948051124</c:v>
                </c:pt>
                <c:pt idx="1315">
                  <c:v>0.2917873948051124</c:v>
                </c:pt>
                <c:pt idx="1316">
                  <c:v>0.32804686190087295</c:v>
                </c:pt>
                <c:pt idx="1317">
                  <c:v>0.32809680607039127</c:v>
                </c:pt>
                <c:pt idx="1318">
                  <c:v>0.30518670200814313</c:v>
                </c:pt>
                <c:pt idx="1319">
                  <c:v>0.32804686190087295</c:v>
                </c:pt>
                <c:pt idx="1320">
                  <c:v>0.29173745063559409</c:v>
                </c:pt>
                <c:pt idx="1321">
                  <c:v>0.29173745063559409</c:v>
                </c:pt>
                <c:pt idx="1322">
                  <c:v>0.29173745063559409</c:v>
                </c:pt>
                <c:pt idx="1323">
                  <c:v>0.31469749886736054</c:v>
                </c:pt>
                <c:pt idx="1324">
                  <c:v>0.31464755469784222</c:v>
                </c:pt>
                <c:pt idx="1325">
                  <c:v>0.30513675783856797</c:v>
                </c:pt>
                <c:pt idx="1326">
                  <c:v>0.30513675783856797</c:v>
                </c:pt>
                <c:pt idx="1327">
                  <c:v>0.30518670200814313</c:v>
                </c:pt>
                <c:pt idx="1328">
                  <c:v>0.29173745063553724</c:v>
                </c:pt>
                <c:pt idx="1329">
                  <c:v>0.30129819166432981</c:v>
                </c:pt>
                <c:pt idx="1330">
                  <c:v>0.29173745063559409</c:v>
                </c:pt>
                <c:pt idx="1331">
                  <c:v>0.2917873948051124</c:v>
                </c:pt>
                <c:pt idx="1332">
                  <c:v>0.31464755469784222</c:v>
                </c:pt>
                <c:pt idx="1333">
                  <c:v>0.30513675783856797</c:v>
                </c:pt>
                <c:pt idx="1334">
                  <c:v>0.31464755469784222</c:v>
                </c:pt>
                <c:pt idx="1335">
                  <c:v>0.30513675783856797</c:v>
                </c:pt>
                <c:pt idx="1336">
                  <c:v>0.34144616910390369</c:v>
                </c:pt>
                <c:pt idx="1337">
                  <c:v>0.26493883622953263</c:v>
                </c:pt>
                <c:pt idx="1338">
                  <c:v>0.26498878039905094</c:v>
                </c:pt>
                <c:pt idx="1339">
                  <c:v>0.26493883622953263</c:v>
                </c:pt>
                <c:pt idx="1340">
                  <c:v>0.26498878039905094</c:v>
                </c:pt>
                <c:pt idx="1341">
                  <c:v>0.28789888446129908</c:v>
                </c:pt>
                <c:pt idx="1342">
                  <c:v>0.28784894029178076</c:v>
                </c:pt>
                <c:pt idx="1343">
                  <c:v>0.28789888446129908</c:v>
                </c:pt>
                <c:pt idx="1344">
                  <c:v>0.26498878039905094</c:v>
                </c:pt>
                <c:pt idx="1345">
                  <c:v>0.28784894029178076</c:v>
                </c:pt>
                <c:pt idx="1346">
                  <c:v>0.37012839219016769</c:v>
                </c:pt>
                <c:pt idx="1347">
                  <c:v>0.25537809520074006</c:v>
                </c:pt>
                <c:pt idx="1348">
                  <c:v>0.28222665377637668</c:v>
                </c:pt>
                <c:pt idx="1349">
                  <c:v>0.24197878799776618</c:v>
                </c:pt>
                <c:pt idx="1350">
                  <c:v>0.34716834395840124</c:v>
                </c:pt>
                <c:pt idx="1351">
                  <c:v>0.26877740240377079</c:v>
                </c:pt>
                <c:pt idx="1352">
                  <c:v>0.24202873216728449</c:v>
                </c:pt>
                <c:pt idx="1353">
                  <c:v>0.30518670200814313</c:v>
                </c:pt>
                <c:pt idx="1354">
                  <c:v>0.30513675783856797</c:v>
                </c:pt>
                <c:pt idx="1355">
                  <c:v>0.27833814343256336</c:v>
                </c:pt>
                <c:pt idx="1356">
                  <c:v>0.30518670200814313</c:v>
                </c:pt>
                <c:pt idx="1357">
                  <c:v>0.26493883622953263</c:v>
                </c:pt>
                <c:pt idx="1358">
                  <c:v>0.27838808760213851</c:v>
                </c:pt>
                <c:pt idx="1359">
                  <c:v>0.37012839219016769</c:v>
                </c:pt>
                <c:pt idx="1360">
                  <c:v>0.37012839219016769</c:v>
                </c:pt>
                <c:pt idx="1361">
                  <c:v>0.37012839219016769</c:v>
                </c:pt>
                <c:pt idx="1362">
                  <c:v>0.37012839219016769</c:v>
                </c:pt>
                <c:pt idx="1363">
                  <c:v>0.25537809520074006</c:v>
                </c:pt>
                <c:pt idx="1364">
                  <c:v>0.24197878799776618</c:v>
                </c:pt>
                <c:pt idx="1365">
                  <c:v>0.34721828812797639</c:v>
                </c:pt>
                <c:pt idx="1366">
                  <c:v>0.34721828812797639</c:v>
                </c:pt>
                <c:pt idx="1367">
                  <c:v>0.26498878039905094</c:v>
                </c:pt>
                <c:pt idx="1368">
                  <c:v>0.26498878039905094</c:v>
                </c:pt>
                <c:pt idx="1369">
                  <c:v>0.49822805221310773</c:v>
                </c:pt>
                <c:pt idx="1370">
                  <c:v>0.2917873948051124</c:v>
                </c:pt>
                <c:pt idx="1371">
                  <c:v>0.27838808760208167</c:v>
                </c:pt>
                <c:pt idx="1372">
                  <c:v>0.27833814343256336</c:v>
                </c:pt>
                <c:pt idx="1373">
                  <c:v>0.27838808760208167</c:v>
                </c:pt>
                <c:pt idx="1374">
                  <c:v>0.28784894029178076</c:v>
                </c:pt>
                <c:pt idx="1375">
                  <c:v>0.30129819166432981</c:v>
                </c:pt>
                <c:pt idx="1376">
                  <c:v>0.26498878039905094</c:v>
                </c:pt>
                <c:pt idx="1377">
                  <c:v>0.27838808760208167</c:v>
                </c:pt>
                <c:pt idx="1378">
                  <c:v>0.27833814343256336</c:v>
                </c:pt>
                <c:pt idx="1379">
                  <c:v>0.30129819166438665</c:v>
                </c:pt>
                <c:pt idx="1380">
                  <c:v>0.34716834395840124</c:v>
                </c:pt>
                <c:pt idx="1381">
                  <c:v>0.30124824749475465</c:v>
                </c:pt>
                <c:pt idx="1382">
                  <c:v>0.39303849625247267</c:v>
                </c:pt>
                <c:pt idx="1383">
                  <c:v>0.39308844042199098</c:v>
                </c:pt>
                <c:pt idx="1384">
                  <c:v>0.40643780345544656</c:v>
                </c:pt>
                <c:pt idx="1385">
                  <c:v>0.52123804461450618</c:v>
                </c:pt>
                <c:pt idx="1386">
                  <c:v>0.39303849625247267</c:v>
                </c:pt>
                <c:pt idx="1387">
                  <c:v>0.39303849625247267</c:v>
                </c:pt>
                <c:pt idx="1388">
                  <c:v>0.52118810044487418</c:v>
                </c:pt>
                <c:pt idx="1389">
                  <c:v>0.39308844042199098</c:v>
                </c:pt>
                <c:pt idx="1390">
                  <c:v>0.52123804461450618</c:v>
                </c:pt>
                <c:pt idx="1391">
                  <c:v>0.37007844802064938</c:v>
                </c:pt>
                <c:pt idx="1392">
                  <c:v>0.39303849625247267</c:v>
                </c:pt>
                <c:pt idx="1393">
                  <c:v>0.27833814343256336</c:v>
                </c:pt>
                <c:pt idx="1394">
                  <c:v>0.27838808760208167</c:v>
                </c:pt>
                <c:pt idx="1395">
                  <c:v>0.26498878039905094</c:v>
                </c:pt>
                <c:pt idx="1396">
                  <c:v>0.26493883622953263</c:v>
                </c:pt>
                <c:pt idx="1397">
                  <c:v>0.26498878039905094</c:v>
                </c:pt>
                <c:pt idx="1398">
                  <c:v>0.27833814343256336</c:v>
                </c:pt>
                <c:pt idx="1399">
                  <c:v>0.26498878039905094</c:v>
                </c:pt>
                <c:pt idx="1400">
                  <c:v>0.26498878039905094</c:v>
                </c:pt>
                <c:pt idx="1401">
                  <c:v>0.27838808760208167</c:v>
                </c:pt>
                <c:pt idx="1402">
                  <c:v>0.26493883622953263</c:v>
                </c:pt>
                <c:pt idx="1403">
                  <c:v>0.26493883622953263</c:v>
                </c:pt>
                <c:pt idx="1404">
                  <c:v>0.42944779585678816</c:v>
                </c:pt>
                <c:pt idx="1405">
                  <c:v>0.41599854448423912</c:v>
                </c:pt>
                <c:pt idx="1406">
                  <c:v>0.41599854448423912</c:v>
                </c:pt>
                <c:pt idx="1407">
                  <c:v>0.42939785168726985</c:v>
                </c:pt>
                <c:pt idx="1408">
                  <c:v>0.54414814867664063</c:v>
                </c:pt>
                <c:pt idx="1409">
                  <c:v>0.41604848865375743</c:v>
                </c:pt>
                <c:pt idx="1410">
                  <c:v>0.42944779585678816</c:v>
                </c:pt>
                <c:pt idx="1411">
                  <c:v>0.31464755469784222</c:v>
                </c:pt>
                <c:pt idx="1412">
                  <c:v>0.32809680607039127</c:v>
                </c:pt>
                <c:pt idx="1413">
                  <c:v>0.28784894029178076</c:v>
                </c:pt>
                <c:pt idx="1414">
                  <c:v>0.28784894029178076</c:v>
                </c:pt>
                <c:pt idx="1415">
                  <c:v>0.30124824749475465</c:v>
                </c:pt>
                <c:pt idx="1416">
                  <c:v>0.30124824749475465</c:v>
                </c:pt>
                <c:pt idx="1417">
                  <c:v>0.28789888446129908</c:v>
                </c:pt>
                <c:pt idx="1418">
                  <c:v>0.30129819166432981</c:v>
                </c:pt>
                <c:pt idx="1419">
                  <c:v>0.30129819166432981</c:v>
                </c:pt>
                <c:pt idx="1420">
                  <c:v>0.28789888446135592</c:v>
                </c:pt>
                <c:pt idx="1421">
                  <c:v>0.30129819166438665</c:v>
                </c:pt>
                <c:pt idx="1422">
                  <c:v>0.28784894029178076</c:v>
                </c:pt>
                <c:pt idx="1423">
                  <c:v>0.28784894029178076</c:v>
                </c:pt>
                <c:pt idx="1424">
                  <c:v>0.30124824749475465</c:v>
                </c:pt>
                <c:pt idx="1425">
                  <c:v>0.30124824749475465</c:v>
                </c:pt>
                <c:pt idx="1426">
                  <c:v>0.43900853688558072</c:v>
                </c:pt>
                <c:pt idx="1427">
                  <c:v>0.43900853688558072</c:v>
                </c:pt>
                <c:pt idx="1428">
                  <c:v>0.31085893269312237</c:v>
                </c:pt>
                <c:pt idx="1429">
                  <c:v>0.31080898852360406</c:v>
                </c:pt>
                <c:pt idx="1430">
                  <c:v>0.32420829572663479</c:v>
                </c:pt>
                <c:pt idx="1431">
                  <c:v>0.32420829572663479</c:v>
                </c:pt>
                <c:pt idx="1432">
                  <c:v>0.43895859271606241</c:v>
                </c:pt>
                <c:pt idx="1433">
                  <c:v>0.43895859271606241</c:v>
                </c:pt>
                <c:pt idx="1434">
                  <c:v>0.31080898852360406</c:v>
                </c:pt>
                <c:pt idx="1435">
                  <c:v>0.32420829572663479</c:v>
                </c:pt>
                <c:pt idx="1436">
                  <c:v>0.26498878039905094</c:v>
                </c:pt>
                <c:pt idx="1437">
                  <c:v>0.28789888446129908</c:v>
                </c:pt>
                <c:pt idx="1438">
                  <c:v>0.39308844042199098</c:v>
                </c:pt>
                <c:pt idx="1439">
                  <c:v>0.27833814343256336</c:v>
                </c:pt>
                <c:pt idx="1440">
                  <c:v>0.26493883622953263</c:v>
                </c:pt>
                <c:pt idx="1441">
                  <c:v>0.26493883622953263</c:v>
                </c:pt>
                <c:pt idx="1442">
                  <c:v>0.41599854448423912</c:v>
                </c:pt>
                <c:pt idx="1443">
                  <c:v>0.42939785168726985</c:v>
                </c:pt>
                <c:pt idx="1444">
                  <c:v>0.55754745587967136</c:v>
                </c:pt>
                <c:pt idx="1445">
                  <c:v>0.28784894029178076</c:v>
                </c:pt>
                <c:pt idx="1446">
                  <c:v>0.30124824749475465</c:v>
                </c:pt>
                <c:pt idx="1447">
                  <c:v>0.28789888446129908</c:v>
                </c:pt>
                <c:pt idx="1448">
                  <c:v>0.43895859271606241</c:v>
                </c:pt>
                <c:pt idx="1449">
                  <c:v>0.56710819690852077</c:v>
                </c:pt>
                <c:pt idx="1450">
                  <c:v>0.32420829572657794</c:v>
                </c:pt>
                <c:pt idx="1451">
                  <c:v>0.31080898852360406</c:v>
                </c:pt>
                <c:pt idx="1452">
                  <c:v>0.28784894029172392</c:v>
                </c:pt>
                <c:pt idx="1453">
                  <c:v>0.31080898852360406</c:v>
                </c:pt>
                <c:pt idx="1454">
                  <c:v>0.28789888446135592</c:v>
                </c:pt>
                <c:pt idx="1455">
                  <c:v>0.32420829572663479</c:v>
                </c:pt>
                <c:pt idx="1456">
                  <c:v>0.30124824749475465</c:v>
                </c:pt>
                <c:pt idx="1457">
                  <c:v>0.33381898092494566</c:v>
                </c:pt>
                <c:pt idx="1458">
                  <c:v>0.20561943256291215</c:v>
                </c:pt>
                <c:pt idx="1459">
                  <c:v>0.20566937673248731</c:v>
                </c:pt>
                <c:pt idx="1460">
                  <c:v>0.2286294249643106</c:v>
                </c:pt>
                <c:pt idx="1461">
                  <c:v>0.2285794807946786</c:v>
                </c:pt>
                <c:pt idx="1462">
                  <c:v>0.2515395290265019</c:v>
                </c:pt>
                <c:pt idx="1463">
                  <c:v>0.39303849625247267</c:v>
                </c:pt>
                <c:pt idx="1464">
                  <c:v>0.25537809520074006</c:v>
                </c:pt>
                <c:pt idx="1465">
                  <c:v>0.2917873948051124</c:v>
                </c:pt>
                <c:pt idx="1466">
                  <c:v>0.27838808760208167</c:v>
                </c:pt>
                <c:pt idx="1467">
                  <c:v>0.27838808760208167</c:v>
                </c:pt>
                <c:pt idx="1468">
                  <c:v>0.31464755469778538</c:v>
                </c:pt>
                <c:pt idx="1469">
                  <c:v>0.24197878799770933</c:v>
                </c:pt>
                <c:pt idx="1470">
                  <c:v>0.25158947319607705</c:v>
                </c:pt>
                <c:pt idx="1471">
                  <c:v>0.26493883622953263</c:v>
                </c:pt>
                <c:pt idx="1472">
                  <c:v>0.26493883622953263</c:v>
                </c:pt>
                <c:pt idx="1473">
                  <c:v>0.2286294249643106</c:v>
                </c:pt>
                <c:pt idx="1474">
                  <c:v>0.22857948079473545</c:v>
                </c:pt>
                <c:pt idx="1475">
                  <c:v>0.2285794807946786</c:v>
                </c:pt>
                <c:pt idx="1476">
                  <c:v>0.2285794807946786</c:v>
                </c:pt>
                <c:pt idx="1477">
                  <c:v>0.26498878039905094</c:v>
                </c:pt>
                <c:pt idx="1478">
                  <c:v>0.2515395290265019</c:v>
                </c:pt>
                <c:pt idx="1479">
                  <c:v>0.2515395290265019</c:v>
                </c:pt>
                <c:pt idx="1480">
                  <c:v>0.25158947319607705</c:v>
                </c:pt>
                <c:pt idx="1481">
                  <c:v>0.25158947319607705</c:v>
                </c:pt>
                <c:pt idx="1482">
                  <c:v>0.25158947319607705</c:v>
                </c:pt>
                <c:pt idx="1483">
                  <c:v>0.26493883622953263</c:v>
                </c:pt>
                <c:pt idx="1484">
                  <c:v>0.24197878799770933</c:v>
                </c:pt>
                <c:pt idx="1485">
                  <c:v>0.26877740240377079</c:v>
                </c:pt>
                <c:pt idx="1486">
                  <c:v>0.2286294249643106</c:v>
                </c:pt>
                <c:pt idx="1487">
                  <c:v>0.26498878039910778</c:v>
                </c:pt>
                <c:pt idx="1488">
                  <c:v>0.41604848865370059</c:v>
                </c:pt>
                <c:pt idx="1489">
                  <c:v>0.37968913321896025</c:v>
                </c:pt>
                <c:pt idx="1490">
                  <c:v>0.26493883622953263</c:v>
                </c:pt>
                <c:pt idx="1491">
                  <c:v>0.26498878039910778</c:v>
                </c:pt>
                <c:pt idx="1492">
                  <c:v>0.27833814343256336</c:v>
                </c:pt>
                <c:pt idx="1493">
                  <c:v>0.27838808760208167</c:v>
                </c:pt>
                <c:pt idx="1494">
                  <c:v>0.27838808760208167</c:v>
                </c:pt>
                <c:pt idx="1495">
                  <c:v>0.26493883622953263</c:v>
                </c:pt>
                <c:pt idx="1496">
                  <c:v>0.26498878039910778</c:v>
                </c:pt>
                <c:pt idx="1497">
                  <c:v>0.26498878039910778</c:v>
                </c:pt>
                <c:pt idx="1498">
                  <c:v>0.26493883622953263</c:v>
                </c:pt>
                <c:pt idx="1499">
                  <c:v>0.28789888446129908</c:v>
                </c:pt>
                <c:pt idx="1500">
                  <c:v>0.29173745063559409</c:v>
                </c:pt>
                <c:pt idx="1501">
                  <c:v>0.27833814343256336</c:v>
                </c:pt>
                <c:pt idx="1502">
                  <c:v>0.2515395290265019</c:v>
                </c:pt>
                <c:pt idx="1503">
                  <c:v>0.27838808760208167</c:v>
                </c:pt>
                <c:pt idx="1504">
                  <c:v>0.27838808760208167</c:v>
                </c:pt>
                <c:pt idx="1505">
                  <c:v>0.27833814343256336</c:v>
                </c:pt>
                <c:pt idx="1506">
                  <c:v>0.2917873948051124</c:v>
                </c:pt>
                <c:pt idx="1507">
                  <c:v>0.2917873948051124</c:v>
                </c:pt>
                <c:pt idx="1508">
                  <c:v>0.29173745063553724</c:v>
                </c:pt>
                <c:pt idx="1509">
                  <c:v>0.2917873948051124</c:v>
                </c:pt>
                <c:pt idx="1510">
                  <c:v>0.2515395290265019</c:v>
                </c:pt>
                <c:pt idx="1511">
                  <c:v>0.2515395290265019</c:v>
                </c:pt>
                <c:pt idx="1512">
                  <c:v>0.25158947319607705</c:v>
                </c:pt>
                <c:pt idx="1513">
                  <c:v>0.2515395290265019</c:v>
                </c:pt>
                <c:pt idx="1514">
                  <c:v>0.25158947319607705</c:v>
                </c:pt>
                <c:pt idx="1515">
                  <c:v>0.27449957725826835</c:v>
                </c:pt>
                <c:pt idx="1516">
                  <c:v>0.2515395290265019</c:v>
                </c:pt>
                <c:pt idx="1517">
                  <c:v>0.27833814343256336</c:v>
                </c:pt>
                <c:pt idx="1518">
                  <c:v>0.28784894029178076</c:v>
                </c:pt>
                <c:pt idx="1519">
                  <c:v>0.28789888446135592</c:v>
                </c:pt>
                <c:pt idx="1520">
                  <c:v>0.30129819166432981</c:v>
                </c:pt>
                <c:pt idx="1521">
                  <c:v>0.27444963308875003</c:v>
                </c:pt>
                <c:pt idx="1522">
                  <c:v>0.44279715889035742</c:v>
                </c:pt>
                <c:pt idx="1523">
                  <c:v>0.54803665902056764</c:v>
                </c:pt>
                <c:pt idx="1524">
                  <c:v>0.42944779585673132</c:v>
                </c:pt>
                <c:pt idx="1525">
                  <c:v>0.45240784408861145</c:v>
                </c:pt>
                <c:pt idx="1526">
                  <c:v>0.55754745587967136</c:v>
                </c:pt>
                <c:pt idx="1527">
                  <c:v>0.29178739480516924</c:v>
                </c:pt>
                <c:pt idx="1528">
                  <c:v>0.30513675783856797</c:v>
                </c:pt>
                <c:pt idx="1529">
                  <c:v>0.29173745063559409</c:v>
                </c:pt>
                <c:pt idx="1530">
                  <c:v>0.29173745063559409</c:v>
                </c:pt>
                <c:pt idx="1531">
                  <c:v>0.30518670200814313</c:v>
                </c:pt>
                <c:pt idx="1532">
                  <c:v>0.31464755469784222</c:v>
                </c:pt>
                <c:pt idx="1533">
                  <c:v>0.30129819166432981</c:v>
                </c:pt>
                <c:pt idx="1534">
                  <c:v>0.30129819166432981</c:v>
                </c:pt>
                <c:pt idx="1535">
                  <c:v>0.3242582398961531</c:v>
                </c:pt>
                <c:pt idx="1536">
                  <c:v>0.31469749886736054</c:v>
                </c:pt>
                <c:pt idx="1537">
                  <c:v>0.29178739480516924</c:v>
                </c:pt>
                <c:pt idx="1538">
                  <c:v>0.27833814343250651</c:v>
                </c:pt>
                <c:pt idx="1539">
                  <c:v>0.29178739480516924</c:v>
                </c:pt>
                <c:pt idx="1540">
                  <c:v>0.30518670200814313</c:v>
                </c:pt>
                <c:pt idx="1541">
                  <c:v>0.26498878039910778</c:v>
                </c:pt>
                <c:pt idx="1542">
                  <c:v>0.31469749886736054</c:v>
                </c:pt>
                <c:pt idx="1543">
                  <c:v>0.32804686190081611</c:v>
                </c:pt>
                <c:pt idx="1544">
                  <c:v>0.31464755469784222</c:v>
                </c:pt>
                <c:pt idx="1545">
                  <c:v>0.31469749886736054</c:v>
                </c:pt>
                <c:pt idx="1546">
                  <c:v>0.33760760292960867</c:v>
                </c:pt>
                <c:pt idx="1547">
                  <c:v>0.31464755469784222</c:v>
                </c:pt>
                <c:pt idx="1548">
                  <c:v>0.28784894029178076</c:v>
                </c:pt>
                <c:pt idx="1549">
                  <c:v>0.36440621733567014</c:v>
                </c:pt>
                <c:pt idx="1550">
                  <c:v>0.31464755469784222</c:v>
                </c:pt>
                <c:pt idx="1551">
                  <c:v>0.46575720712212387</c:v>
                </c:pt>
                <c:pt idx="1552">
                  <c:v>0.45240784408861145</c:v>
                </c:pt>
                <c:pt idx="1553">
                  <c:v>0.32809680607039127</c:v>
                </c:pt>
                <c:pt idx="1554">
                  <c:v>0.32804686190081611</c:v>
                </c:pt>
                <c:pt idx="1555">
                  <c:v>0.31469749886736054</c:v>
                </c:pt>
                <c:pt idx="1556">
                  <c:v>0.31464755469784222</c:v>
                </c:pt>
                <c:pt idx="1557">
                  <c:v>0.3510069101326394</c:v>
                </c:pt>
                <c:pt idx="1558">
                  <c:v>0.32804686190081611</c:v>
                </c:pt>
                <c:pt idx="1559">
                  <c:v>0.31469749886736054</c:v>
                </c:pt>
                <c:pt idx="1560">
                  <c:v>0.33760760292960867</c:v>
                </c:pt>
                <c:pt idx="1561">
                  <c:v>0.33760760292960867</c:v>
                </c:pt>
                <c:pt idx="1562">
                  <c:v>0.3242582398961531</c:v>
                </c:pt>
                <c:pt idx="1563">
                  <c:v>0.36056765116143197</c:v>
                </c:pt>
                <c:pt idx="1564">
                  <c:v>0.32420829572657794</c:v>
                </c:pt>
                <c:pt idx="1565">
                  <c:v>0.30129819166432981</c:v>
                </c:pt>
                <c:pt idx="1566">
                  <c:v>0.28789888446129908</c:v>
                </c:pt>
                <c:pt idx="1567">
                  <c:v>0.31464755469784222</c:v>
                </c:pt>
                <c:pt idx="1568">
                  <c:v>0.32804686190081611</c:v>
                </c:pt>
                <c:pt idx="1569">
                  <c:v>0.33760760292960867</c:v>
                </c:pt>
                <c:pt idx="1570">
                  <c:v>0.33765754709912699</c:v>
                </c:pt>
                <c:pt idx="1571">
                  <c:v>0.28784894029178076</c:v>
                </c:pt>
                <c:pt idx="1572">
                  <c:v>0.33376903675537051</c:v>
                </c:pt>
                <c:pt idx="1573">
                  <c:v>0.31080898852360406</c:v>
                </c:pt>
                <c:pt idx="1574">
                  <c:v>0.34721828812791955</c:v>
                </c:pt>
                <c:pt idx="1575">
                  <c:v>0.28789888446135592</c:v>
                </c:pt>
                <c:pt idx="1576">
                  <c:v>0.28784894029178076</c:v>
                </c:pt>
                <c:pt idx="1577">
                  <c:v>0.27838808760208167</c:v>
                </c:pt>
                <c:pt idx="1578">
                  <c:v>0.27833814343250651</c:v>
                </c:pt>
                <c:pt idx="1579">
                  <c:v>0.27833814343250651</c:v>
                </c:pt>
                <c:pt idx="1580">
                  <c:v>0.31858600921111702</c:v>
                </c:pt>
                <c:pt idx="1581">
                  <c:v>0.341496113273422</c:v>
                </c:pt>
                <c:pt idx="1582">
                  <c:v>0.30513675783862482</c:v>
                </c:pt>
                <c:pt idx="1583">
                  <c:v>0.32809680607039127</c:v>
                </c:pt>
                <c:pt idx="1584">
                  <c:v>0.32809680607039127</c:v>
                </c:pt>
                <c:pt idx="1585">
                  <c:v>0.31464755469784222</c:v>
                </c:pt>
                <c:pt idx="1586">
                  <c:v>0.29178739480516924</c:v>
                </c:pt>
                <c:pt idx="1587">
                  <c:v>0.3185360650415987</c:v>
                </c:pt>
                <c:pt idx="1588">
                  <c:v>0.30513675783862482</c:v>
                </c:pt>
                <c:pt idx="1589">
                  <c:v>0.32809680607039127</c:v>
                </c:pt>
                <c:pt idx="1590">
                  <c:v>0.34144616910384684</c:v>
                </c:pt>
                <c:pt idx="1591">
                  <c:v>0.32809680607039127</c:v>
                </c:pt>
                <c:pt idx="1592">
                  <c:v>0.3510069101326394</c:v>
                </c:pt>
                <c:pt idx="1593">
                  <c:v>0.27833814343256336</c:v>
                </c:pt>
                <c:pt idx="1594">
                  <c:v>0.27838808760208167</c:v>
                </c:pt>
                <c:pt idx="1595">
                  <c:v>0.35105685430221456</c:v>
                </c:pt>
                <c:pt idx="1596">
                  <c:v>0.33760760292960867</c:v>
                </c:pt>
                <c:pt idx="1597">
                  <c:v>0.3242582398961531</c:v>
                </c:pt>
                <c:pt idx="1598">
                  <c:v>0.3242582398961531</c:v>
                </c:pt>
                <c:pt idx="1599">
                  <c:v>0.36061759533100712</c:v>
                </c:pt>
                <c:pt idx="1600">
                  <c:v>0.38357764356277357</c:v>
                </c:pt>
                <c:pt idx="1601">
                  <c:v>0.26493883622953263</c:v>
                </c:pt>
                <c:pt idx="1602">
                  <c:v>0.28784894029178076</c:v>
                </c:pt>
                <c:pt idx="1603">
                  <c:v>0.28784894029178076</c:v>
                </c:pt>
                <c:pt idx="1604">
                  <c:v>0.26498878039910778</c:v>
                </c:pt>
                <c:pt idx="1605">
                  <c:v>0.29745962549009164</c:v>
                </c:pt>
                <c:pt idx="1606">
                  <c:v>0.26498878039910778</c:v>
                </c:pt>
                <c:pt idx="1607">
                  <c:v>0.2917873948051124</c:v>
                </c:pt>
                <c:pt idx="1608">
                  <c:v>0.24197878799770933</c:v>
                </c:pt>
                <c:pt idx="1609">
                  <c:v>0.33381898092494566</c:v>
                </c:pt>
                <c:pt idx="1610">
                  <c:v>0.429447795856845</c:v>
                </c:pt>
                <c:pt idx="1611">
                  <c:v>0.23241804696897361</c:v>
                </c:pt>
                <c:pt idx="1612">
                  <c:v>0.21901873976594288</c:v>
                </c:pt>
                <c:pt idx="1613">
                  <c:v>0.23246799113849193</c:v>
                </c:pt>
                <c:pt idx="1614">
                  <c:v>0.24581735417200434</c:v>
                </c:pt>
                <c:pt idx="1615">
                  <c:v>0.21901873976594288</c:v>
                </c:pt>
                <c:pt idx="1616">
                  <c:v>0.21901873976594288</c:v>
                </c:pt>
                <c:pt idx="1617">
                  <c:v>0.21906868393551804</c:v>
                </c:pt>
                <c:pt idx="1618">
                  <c:v>0.24197878799770933</c:v>
                </c:pt>
                <c:pt idx="1619">
                  <c:v>0.24197878799770933</c:v>
                </c:pt>
                <c:pt idx="1620">
                  <c:v>0.23241804696897361</c:v>
                </c:pt>
                <c:pt idx="1621">
                  <c:v>0.23241804696897361</c:v>
                </c:pt>
                <c:pt idx="1622">
                  <c:v>0.23241804696897361</c:v>
                </c:pt>
                <c:pt idx="1623">
                  <c:v>0.23241804696897361</c:v>
                </c:pt>
                <c:pt idx="1624">
                  <c:v>0.23246799113849193</c:v>
                </c:pt>
                <c:pt idx="1625">
                  <c:v>0.23246799113849193</c:v>
                </c:pt>
                <c:pt idx="1626">
                  <c:v>0.23241804696897361</c:v>
                </c:pt>
                <c:pt idx="1627">
                  <c:v>0.24586729834152266</c:v>
                </c:pt>
                <c:pt idx="1628">
                  <c:v>0.24586729834152266</c:v>
                </c:pt>
                <c:pt idx="1629">
                  <c:v>0.23246799113849193</c:v>
                </c:pt>
                <c:pt idx="1630">
                  <c:v>0.24586729834152266</c:v>
                </c:pt>
                <c:pt idx="1631">
                  <c:v>0.24586729834152266</c:v>
                </c:pt>
                <c:pt idx="1632">
                  <c:v>0.20566937673248731</c:v>
                </c:pt>
                <c:pt idx="1633">
                  <c:v>0.20561943256291215</c:v>
                </c:pt>
                <c:pt idx="1634">
                  <c:v>0.20566937673248731</c:v>
                </c:pt>
                <c:pt idx="1635">
                  <c:v>0.20561943256291215</c:v>
                </c:pt>
                <c:pt idx="1636">
                  <c:v>0.37012839219016769</c:v>
                </c:pt>
                <c:pt idx="1637">
                  <c:v>0.37012839219016769</c:v>
                </c:pt>
                <c:pt idx="1638">
                  <c:v>0.37012839219016769</c:v>
                </c:pt>
                <c:pt idx="1639">
                  <c:v>0.4064378034555034</c:v>
                </c:pt>
                <c:pt idx="1640">
                  <c:v>0.3567290849871938</c:v>
                </c:pt>
                <c:pt idx="1641">
                  <c:v>0.26877740240377079</c:v>
                </c:pt>
                <c:pt idx="1642">
                  <c:v>0.25537809520074006</c:v>
                </c:pt>
                <c:pt idx="1643">
                  <c:v>0.2917873948051124</c:v>
                </c:pt>
                <c:pt idx="1644">
                  <c:v>0.25537809520074006</c:v>
                </c:pt>
                <c:pt idx="1645">
                  <c:v>0.26877740240377079</c:v>
                </c:pt>
                <c:pt idx="1646">
                  <c:v>0.23246799113849193</c:v>
                </c:pt>
                <c:pt idx="1647">
                  <c:v>0.23241804696897361</c:v>
                </c:pt>
                <c:pt idx="1648">
                  <c:v>0.23241804696897361</c:v>
                </c:pt>
                <c:pt idx="1649">
                  <c:v>0.26882734657328911</c:v>
                </c:pt>
                <c:pt idx="1650">
                  <c:v>0.26882734657328911</c:v>
                </c:pt>
                <c:pt idx="1651">
                  <c:v>0.25537809520074006</c:v>
                </c:pt>
                <c:pt idx="1652">
                  <c:v>0.27833814343256336</c:v>
                </c:pt>
                <c:pt idx="1653">
                  <c:v>0.28222665377637668</c:v>
                </c:pt>
                <c:pt idx="1654">
                  <c:v>0.24197878799776618</c:v>
                </c:pt>
                <c:pt idx="1655">
                  <c:v>0.2286294249643106</c:v>
                </c:pt>
                <c:pt idx="1656">
                  <c:v>0.2286294249643106</c:v>
                </c:pt>
                <c:pt idx="1657">
                  <c:v>0.24202873216728449</c:v>
                </c:pt>
                <c:pt idx="1658">
                  <c:v>0.2285794807946786</c:v>
                </c:pt>
                <c:pt idx="1659">
                  <c:v>0.2286294249643106</c:v>
                </c:pt>
                <c:pt idx="1660">
                  <c:v>0.2286294249643106</c:v>
                </c:pt>
                <c:pt idx="1661">
                  <c:v>0.2285794807946786</c:v>
                </c:pt>
                <c:pt idx="1662">
                  <c:v>0.2515395290265019</c:v>
                </c:pt>
                <c:pt idx="1663">
                  <c:v>0.25158947319607705</c:v>
                </c:pt>
                <c:pt idx="1664">
                  <c:v>0.2286294249643106</c:v>
                </c:pt>
                <c:pt idx="1665">
                  <c:v>0.2285794807946786</c:v>
                </c:pt>
                <c:pt idx="1666">
                  <c:v>0.2285794807946786</c:v>
                </c:pt>
                <c:pt idx="1667">
                  <c:v>0.2285794807946786</c:v>
                </c:pt>
                <c:pt idx="1668">
                  <c:v>0.22862942496425376</c:v>
                </c:pt>
                <c:pt idx="1669">
                  <c:v>0.26498878039905094</c:v>
                </c:pt>
                <c:pt idx="1670">
                  <c:v>0.2515395290265019</c:v>
                </c:pt>
                <c:pt idx="1671">
                  <c:v>0.2515395290265019</c:v>
                </c:pt>
                <c:pt idx="1672">
                  <c:v>0.26493883622953263</c:v>
                </c:pt>
                <c:pt idx="1673">
                  <c:v>0.26493883622953263</c:v>
                </c:pt>
                <c:pt idx="1674">
                  <c:v>0.27444963308875003</c:v>
                </c:pt>
                <c:pt idx="1675">
                  <c:v>0.2515395290265019</c:v>
                </c:pt>
                <c:pt idx="1676">
                  <c:v>0.2285794807946786</c:v>
                </c:pt>
                <c:pt idx="1677">
                  <c:v>0.22857948079473545</c:v>
                </c:pt>
                <c:pt idx="1678">
                  <c:v>0.2286294249643106</c:v>
                </c:pt>
                <c:pt idx="1679">
                  <c:v>0.2285794807946786</c:v>
                </c:pt>
                <c:pt idx="1680">
                  <c:v>0.22862942496425376</c:v>
                </c:pt>
                <c:pt idx="1681">
                  <c:v>0.2286294249643106</c:v>
                </c:pt>
                <c:pt idx="1682">
                  <c:v>0.27838808760213851</c:v>
                </c:pt>
                <c:pt idx="1683">
                  <c:v>0.27833814343250651</c:v>
                </c:pt>
                <c:pt idx="1684">
                  <c:v>0.26493883622953263</c:v>
                </c:pt>
                <c:pt idx="1685">
                  <c:v>0.26498878039905094</c:v>
                </c:pt>
                <c:pt idx="1686">
                  <c:v>0.26498878039905094</c:v>
                </c:pt>
                <c:pt idx="1687">
                  <c:v>0.26493883622953263</c:v>
                </c:pt>
                <c:pt idx="1688">
                  <c:v>0.2515395290265019</c:v>
                </c:pt>
                <c:pt idx="1689">
                  <c:v>0.2515395290265019</c:v>
                </c:pt>
                <c:pt idx="1690">
                  <c:v>0.25158947319607705</c:v>
                </c:pt>
                <c:pt idx="1691">
                  <c:v>0.25158947319607705</c:v>
                </c:pt>
                <c:pt idx="1692">
                  <c:v>0.27449957725832519</c:v>
                </c:pt>
                <c:pt idx="1693">
                  <c:v>0.25158947319607705</c:v>
                </c:pt>
                <c:pt idx="1694">
                  <c:v>0.28789888446129908</c:v>
                </c:pt>
                <c:pt idx="1695">
                  <c:v>0.29745962549014848</c:v>
                </c:pt>
                <c:pt idx="1696">
                  <c:v>0.25542803937025838</c:v>
                </c:pt>
                <c:pt idx="1697">
                  <c:v>0.2917873948051124</c:v>
                </c:pt>
                <c:pt idx="1698">
                  <c:v>0.24202873216728449</c:v>
                </c:pt>
                <c:pt idx="1699">
                  <c:v>0.24202873216728449</c:v>
                </c:pt>
                <c:pt idx="1700">
                  <c:v>0.25542803937031522</c:v>
                </c:pt>
                <c:pt idx="1701">
                  <c:v>0.25537809520074006</c:v>
                </c:pt>
                <c:pt idx="1702">
                  <c:v>0.28222665377637668</c:v>
                </c:pt>
                <c:pt idx="1703">
                  <c:v>0.26877740240377079</c:v>
                </c:pt>
                <c:pt idx="1704">
                  <c:v>0.24197878799776618</c:v>
                </c:pt>
                <c:pt idx="1705">
                  <c:v>0.25542803937031522</c:v>
                </c:pt>
                <c:pt idx="1706">
                  <c:v>0.24197878799776618</c:v>
                </c:pt>
                <c:pt idx="1707">
                  <c:v>0.27838808760213851</c:v>
                </c:pt>
                <c:pt idx="1708">
                  <c:v>0.27838808760213851</c:v>
                </c:pt>
                <c:pt idx="1709">
                  <c:v>0.2286294249643106</c:v>
                </c:pt>
                <c:pt idx="1710">
                  <c:v>0.28784894029178076</c:v>
                </c:pt>
                <c:pt idx="1711">
                  <c:v>0.29173745063559409</c:v>
                </c:pt>
                <c:pt idx="1712">
                  <c:v>0.26877740240377079</c:v>
                </c:pt>
                <c:pt idx="1713">
                  <c:v>0.25542803937025838</c:v>
                </c:pt>
                <c:pt idx="1714">
                  <c:v>0.25542803937025838</c:v>
                </c:pt>
                <c:pt idx="1715">
                  <c:v>0.27838808760208167</c:v>
                </c:pt>
                <c:pt idx="1716">
                  <c:v>0.27833814343256336</c:v>
                </c:pt>
                <c:pt idx="1717">
                  <c:v>0.31464755469784222</c:v>
                </c:pt>
                <c:pt idx="1718">
                  <c:v>0.24202873216728449</c:v>
                </c:pt>
                <c:pt idx="1719">
                  <c:v>0.24197878799770933</c:v>
                </c:pt>
                <c:pt idx="1720">
                  <c:v>0.24197878799770933</c:v>
                </c:pt>
                <c:pt idx="1721">
                  <c:v>0.24202873216728449</c:v>
                </c:pt>
                <c:pt idx="1722">
                  <c:v>0.26498878039910778</c:v>
                </c:pt>
                <c:pt idx="1723">
                  <c:v>0.26498878039905094</c:v>
                </c:pt>
                <c:pt idx="1724">
                  <c:v>0.27449957725832519</c:v>
                </c:pt>
                <c:pt idx="1725">
                  <c:v>0.27444963308880688</c:v>
                </c:pt>
                <c:pt idx="1726">
                  <c:v>0.25537809520079691</c:v>
                </c:pt>
                <c:pt idx="1727">
                  <c:v>0.25542803937025838</c:v>
                </c:pt>
                <c:pt idx="1728">
                  <c:v>0.25542803937025838</c:v>
                </c:pt>
                <c:pt idx="1729">
                  <c:v>0.25542803937025838</c:v>
                </c:pt>
                <c:pt idx="1730">
                  <c:v>0.26498878039905094</c:v>
                </c:pt>
                <c:pt idx="1731">
                  <c:v>0.30129819166438665</c:v>
                </c:pt>
                <c:pt idx="1732">
                  <c:v>0.22857948079473545</c:v>
                </c:pt>
                <c:pt idx="1733">
                  <c:v>0.28784894029178076</c:v>
                </c:pt>
                <c:pt idx="1734">
                  <c:v>0.2285794807946786</c:v>
                </c:pt>
                <c:pt idx="1735">
                  <c:v>0.2286294249643106</c:v>
                </c:pt>
                <c:pt idx="1736">
                  <c:v>0.2286294249643106</c:v>
                </c:pt>
                <c:pt idx="1737">
                  <c:v>0.26493883622953263</c:v>
                </c:pt>
                <c:pt idx="1738">
                  <c:v>0.25158947319607705</c:v>
                </c:pt>
                <c:pt idx="1739">
                  <c:v>0.28789888446135592</c:v>
                </c:pt>
                <c:pt idx="1740">
                  <c:v>0.28784894029178076</c:v>
                </c:pt>
                <c:pt idx="1741">
                  <c:v>0.28789888446129908</c:v>
                </c:pt>
                <c:pt idx="1742">
                  <c:v>0.22862942496425376</c:v>
                </c:pt>
                <c:pt idx="1743">
                  <c:v>0.26493883622953263</c:v>
                </c:pt>
                <c:pt idx="1744">
                  <c:v>0.2285794807946786</c:v>
                </c:pt>
                <c:pt idx="1745">
                  <c:v>0.26498878039905094</c:v>
                </c:pt>
                <c:pt idx="1746">
                  <c:v>0.27833814343256336</c:v>
                </c:pt>
                <c:pt idx="1747">
                  <c:v>0.30129819166438665</c:v>
                </c:pt>
                <c:pt idx="1748">
                  <c:v>0.24586729834152266</c:v>
                </c:pt>
                <c:pt idx="1749">
                  <c:v>0.28222665377637668</c:v>
                </c:pt>
                <c:pt idx="1750">
                  <c:v>0.24586729834152266</c:v>
                </c:pt>
                <c:pt idx="1751">
                  <c:v>0.24581735417200434</c:v>
                </c:pt>
                <c:pt idx="1752">
                  <c:v>0.24586729834152266</c:v>
                </c:pt>
                <c:pt idx="1753">
                  <c:v>0.21906868393548962</c:v>
                </c:pt>
                <c:pt idx="1754">
                  <c:v>0.21906868393546119</c:v>
                </c:pt>
                <c:pt idx="1755">
                  <c:v>0.25537809520079691</c:v>
                </c:pt>
                <c:pt idx="1756">
                  <c:v>0.24197878799770933</c:v>
                </c:pt>
                <c:pt idx="1757">
                  <c:v>0.27833814343256336</c:v>
                </c:pt>
                <c:pt idx="1758">
                  <c:v>0.26493883622953263</c:v>
                </c:pt>
                <c:pt idx="1759">
                  <c:v>0.26493883622953263</c:v>
                </c:pt>
                <c:pt idx="1760">
                  <c:v>0.26498878039910778</c:v>
                </c:pt>
                <c:pt idx="1761">
                  <c:v>0.30124824749475465</c:v>
                </c:pt>
                <c:pt idx="1762">
                  <c:v>0.28789888446129908</c:v>
                </c:pt>
                <c:pt idx="1763">
                  <c:v>0.25542803937031522</c:v>
                </c:pt>
                <c:pt idx="1764">
                  <c:v>0.26110027005529446</c:v>
                </c:pt>
                <c:pt idx="1765">
                  <c:v>0.26105032588577615</c:v>
                </c:pt>
                <c:pt idx="1766">
                  <c:v>0.16931002129763328</c:v>
                </c:pt>
                <c:pt idx="1767">
                  <c:v>0.34327983361458791</c:v>
                </c:pt>
                <c:pt idx="1768">
                  <c:v>0.21901873976594288</c:v>
                </c:pt>
                <c:pt idx="1769">
                  <c:v>0.20566937673248731</c:v>
                </c:pt>
                <c:pt idx="1770">
                  <c:v>0.20561943256291215</c:v>
                </c:pt>
                <c:pt idx="1771">
                  <c:v>0.22857948079473545</c:v>
                </c:pt>
                <c:pt idx="1772">
                  <c:v>0.22862942496425376</c:v>
                </c:pt>
                <c:pt idx="1773">
                  <c:v>0.20561943256291215</c:v>
                </c:pt>
                <c:pt idx="1774">
                  <c:v>0.20561943256291215</c:v>
                </c:pt>
                <c:pt idx="1775">
                  <c:v>0.21901873976594288</c:v>
                </c:pt>
                <c:pt idx="1776">
                  <c:v>0.23241804696897361</c:v>
                </c:pt>
                <c:pt idx="1777">
                  <c:v>0.21901873976594288</c:v>
                </c:pt>
                <c:pt idx="1778">
                  <c:v>0.21906868393551804</c:v>
                </c:pt>
                <c:pt idx="1779">
                  <c:v>0.21906868393551804</c:v>
                </c:pt>
                <c:pt idx="1780">
                  <c:v>0.25537809520074006</c:v>
                </c:pt>
                <c:pt idx="1781">
                  <c:v>0.24202873216728449</c:v>
                </c:pt>
                <c:pt idx="1782">
                  <c:v>0.24197878799776618</c:v>
                </c:pt>
                <c:pt idx="1783">
                  <c:v>0.24586729834152266</c:v>
                </c:pt>
                <c:pt idx="1784">
                  <c:v>0.23246799113849193</c:v>
                </c:pt>
                <c:pt idx="1785">
                  <c:v>0.26877740240377079</c:v>
                </c:pt>
                <c:pt idx="1786">
                  <c:v>0.25542803937031522</c:v>
                </c:pt>
                <c:pt idx="1787">
                  <c:v>0.21523011776122303</c:v>
                </c:pt>
                <c:pt idx="1788">
                  <c:v>0.19227006952945658</c:v>
                </c:pt>
                <c:pt idx="1789">
                  <c:v>0.19222012535988142</c:v>
                </c:pt>
                <c:pt idx="1790">
                  <c:v>0.19227006952945658</c:v>
                </c:pt>
                <c:pt idx="1791">
                  <c:v>0.19222012535988142</c:v>
                </c:pt>
                <c:pt idx="1792">
                  <c:v>0.19222012535988142</c:v>
                </c:pt>
                <c:pt idx="1793">
                  <c:v>0.19227006952945658</c:v>
                </c:pt>
                <c:pt idx="1794">
                  <c:v>0.19227006952945658</c:v>
                </c:pt>
                <c:pt idx="1795">
                  <c:v>0.2285794807946786</c:v>
                </c:pt>
                <c:pt idx="1796">
                  <c:v>0.21523011776122303</c:v>
                </c:pt>
                <c:pt idx="1797">
                  <c:v>0.21523011776122303</c:v>
                </c:pt>
                <c:pt idx="1798">
                  <c:v>0.23814022182352801</c:v>
                </c:pt>
                <c:pt idx="1799">
                  <c:v>0.21523011776122303</c:v>
                </c:pt>
                <c:pt idx="1800">
                  <c:v>0.27833814343256336</c:v>
                </c:pt>
                <c:pt idx="1801">
                  <c:v>0.23819016599304632</c:v>
                </c:pt>
                <c:pt idx="1802">
                  <c:v>0.23819016599304632</c:v>
                </c:pt>
                <c:pt idx="1803">
                  <c:v>0.23814022182352801</c:v>
                </c:pt>
                <c:pt idx="1804">
                  <c:v>0.23814022182352801</c:v>
                </c:pt>
                <c:pt idx="1805">
                  <c:v>0.23814022182352801</c:v>
                </c:pt>
                <c:pt idx="1806">
                  <c:v>0.26110027005529446</c:v>
                </c:pt>
                <c:pt idx="1807">
                  <c:v>0.26105032588577615</c:v>
                </c:pt>
                <c:pt idx="1808">
                  <c:v>0.24197878799770933</c:v>
                </c:pt>
                <c:pt idx="1809">
                  <c:v>0.24202873216734133</c:v>
                </c:pt>
                <c:pt idx="1810">
                  <c:v>0.24202873216728449</c:v>
                </c:pt>
                <c:pt idx="1811">
                  <c:v>0.21523011776122303</c:v>
                </c:pt>
                <c:pt idx="1812">
                  <c:v>0.21523011776122303</c:v>
                </c:pt>
                <c:pt idx="1813">
                  <c:v>0.27838808760208167</c:v>
                </c:pt>
                <c:pt idx="1814">
                  <c:v>0.2286294249643106</c:v>
                </c:pt>
                <c:pt idx="1815">
                  <c:v>0.2515395290265019</c:v>
                </c:pt>
                <c:pt idx="1816">
                  <c:v>0.2515395290265019</c:v>
                </c:pt>
                <c:pt idx="1817">
                  <c:v>0.27444963308875003</c:v>
                </c:pt>
                <c:pt idx="1818">
                  <c:v>0.27449957725832519</c:v>
                </c:pt>
                <c:pt idx="1819">
                  <c:v>0.29745962549014848</c:v>
                </c:pt>
                <c:pt idx="1820">
                  <c:v>0.29740968132051648</c:v>
                </c:pt>
                <c:pt idx="1821">
                  <c:v>0.27833814343256336</c:v>
                </c:pt>
                <c:pt idx="1822">
                  <c:v>0.2515395290265019</c:v>
                </c:pt>
                <c:pt idx="1823">
                  <c:v>0.23246799113849193</c:v>
                </c:pt>
                <c:pt idx="1824">
                  <c:v>0.25537809520074006</c:v>
                </c:pt>
                <c:pt idx="1825">
                  <c:v>0.20561943256291215</c:v>
                </c:pt>
                <c:pt idx="1826">
                  <c:v>0.20566937673248731</c:v>
                </c:pt>
                <c:pt idx="1827">
                  <c:v>0.2286294249643106</c:v>
                </c:pt>
                <c:pt idx="1828">
                  <c:v>0.2286294249643106</c:v>
                </c:pt>
                <c:pt idx="1829">
                  <c:v>0.2285794807946786</c:v>
                </c:pt>
                <c:pt idx="1830">
                  <c:v>0.2285794807946786</c:v>
                </c:pt>
                <c:pt idx="1831">
                  <c:v>0.2515395290265019</c:v>
                </c:pt>
                <c:pt idx="1832">
                  <c:v>0.2285794807946786</c:v>
                </c:pt>
                <c:pt idx="1833">
                  <c:v>0.2285794807946786</c:v>
                </c:pt>
                <c:pt idx="1834">
                  <c:v>0.31858600921117386</c:v>
                </c:pt>
                <c:pt idx="1835">
                  <c:v>0.3185360650415987</c:v>
                </c:pt>
                <c:pt idx="1836">
                  <c:v>0.32809680607039127</c:v>
                </c:pt>
                <c:pt idx="1837">
                  <c:v>0.34144616910384684</c:v>
                </c:pt>
                <c:pt idx="1838">
                  <c:v>0.38352769939325526</c:v>
                </c:pt>
                <c:pt idx="1839">
                  <c:v>0.29173745063559409</c:v>
                </c:pt>
                <c:pt idx="1840">
                  <c:v>0.26877740240377079</c:v>
                </c:pt>
                <c:pt idx="1841">
                  <c:v>0.29173745063559409</c:v>
                </c:pt>
                <c:pt idx="1842">
                  <c:v>0.26877740240377079</c:v>
                </c:pt>
                <c:pt idx="1843">
                  <c:v>0.26877740240377079</c:v>
                </c:pt>
                <c:pt idx="1844">
                  <c:v>0.28217670960680152</c:v>
                </c:pt>
                <c:pt idx="1845">
                  <c:v>0.26877740240377079</c:v>
                </c:pt>
                <c:pt idx="1846">
                  <c:v>0.28222665377637668</c:v>
                </c:pt>
                <c:pt idx="1847">
                  <c:v>0.26877740240377079</c:v>
                </c:pt>
                <c:pt idx="1848">
                  <c:v>0.31469749886736054</c:v>
                </c:pt>
                <c:pt idx="1849">
                  <c:v>0.28217670960680152</c:v>
                </c:pt>
                <c:pt idx="1850">
                  <c:v>0.29173745063559409</c:v>
                </c:pt>
                <c:pt idx="1851">
                  <c:v>0.25537809520074006</c:v>
                </c:pt>
                <c:pt idx="1852">
                  <c:v>0.25542803937031522</c:v>
                </c:pt>
                <c:pt idx="1853">
                  <c:v>0.25537809520079691</c:v>
                </c:pt>
                <c:pt idx="1854">
                  <c:v>0.3185360650415987</c:v>
                </c:pt>
                <c:pt idx="1855">
                  <c:v>0.2917873948051124</c:v>
                </c:pt>
                <c:pt idx="1856">
                  <c:v>0.30129819166432981</c:v>
                </c:pt>
                <c:pt idx="1857">
                  <c:v>0.3242582398961531</c:v>
                </c:pt>
                <c:pt idx="1858">
                  <c:v>0.29173745063553724</c:v>
                </c:pt>
                <c:pt idx="1859">
                  <c:v>0.27838808760208167</c:v>
                </c:pt>
                <c:pt idx="1860">
                  <c:v>0.2917873948051124</c:v>
                </c:pt>
                <c:pt idx="1861">
                  <c:v>0.27833814343256336</c:v>
                </c:pt>
                <c:pt idx="1862">
                  <c:v>0.27833814343250651</c:v>
                </c:pt>
                <c:pt idx="1863">
                  <c:v>0.27838808760208167</c:v>
                </c:pt>
                <c:pt idx="1864">
                  <c:v>0.27833814343256336</c:v>
                </c:pt>
                <c:pt idx="1865">
                  <c:v>0.27833814343250651</c:v>
                </c:pt>
                <c:pt idx="1866">
                  <c:v>0.31464755469778538</c:v>
                </c:pt>
                <c:pt idx="1867">
                  <c:v>0.31464755469778538</c:v>
                </c:pt>
                <c:pt idx="1868">
                  <c:v>0.2917873948051124</c:v>
                </c:pt>
                <c:pt idx="1869">
                  <c:v>0.27838808760208167</c:v>
                </c:pt>
                <c:pt idx="1870">
                  <c:v>0.31464755469778538</c:v>
                </c:pt>
                <c:pt idx="1871">
                  <c:v>0.25542803937031522</c:v>
                </c:pt>
                <c:pt idx="1872">
                  <c:v>0.27833814343250651</c:v>
                </c:pt>
                <c:pt idx="1873">
                  <c:v>0.429447795856845</c:v>
                </c:pt>
                <c:pt idx="1874">
                  <c:v>0.30129819166438665</c:v>
                </c:pt>
                <c:pt idx="1875">
                  <c:v>0.2917873948051124</c:v>
                </c:pt>
                <c:pt idx="1876">
                  <c:v>0.30513675783862482</c:v>
                </c:pt>
                <c:pt idx="1877">
                  <c:v>0.2917873948051124</c:v>
                </c:pt>
                <c:pt idx="1878">
                  <c:v>0.2917873948051124</c:v>
                </c:pt>
                <c:pt idx="1879">
                  <c:v>0.30124824749475465</c:v>
                </c:pt>
                <c:pt idx="1880">
                  <c:v>0.29173745063559409</c:v>
                </c:pt>
                <c:pt idx="1881">
                  <c:v>0.33765754709918383</c:v>
                </c:pt>
                <c:pt idx="1882">
                  <c:v>0.30124824749481149</c:v>
                </c:pt>
                <c:pt idx="1883">
                  <c:v>0.30129819166432981</c:v>
                </c:pt>
                <c:pt idx="1884">
                  <c:v>0.31464755469784222</c:v>
                </c:pt>
                <c:pt idx="1885">
                  <c:v>0.29557601680983225</c:v>
                </c:pt>
                <c:pt idx="1886">
                  <c:v>0.26882734657334595</c:v>
                </c:pt>
                <c:pt idx="1887">
                  <c:v>0.21901873976594288</c:v>
                </c:pt>
                <c:pt idx="1888">
                  <c:v>0.24197878799776618</c:v>
                </c:pt>
                <c:pt idx="1889">
                  <c:v>0.24197878799776618</c:v>
                </c:pt>
                <c:pt idx="1890">
                  <c:v>0.21906868393546119</c:v>
                </c:pt>
                <c:pt idx="1891">
                  <c:v>0.21901873976594288</c:v>
                </c:pt>
                <c:pt idx="1892">
                  <c:v>0.21906868393548962</c:v>
                </c:pt>
                <c:pt idx="1893">
                  <c:v>0.24197878799776618</c:v>
                </c:pt>
                <c:pt idx="1894">
                  <c:v>0.26498878039905094</c:v>
                </c:pt>
                <c:pt idx="1895">
                  <c:v>0.24202873216728449</c:v>
                </c:pt>
                <c:pt idx="1896">
                  <c:v>0.34721828812791955</c:v>
                </c:pt>
                <c:pt idx="1897">
                  <c:v>0.2917873948051124</c:v>
                </c:pt>
                <c:pt idx="1898">
                  <c:v>0.2917873948051124</c:v>
                </c:pt>
                <c:pt idx="1899">
                  <c:v>0.29173745063553724</c:v>
                </c:pt>
                <c:pt idx="1900">
                  <c:v>0.29173745063553724</c:v>
                </c:pt>
                <c:pt idx="1901">
                  <c:v>0.26877740240377079</c:v>
                </c:pt>
                <c:pt idx="1902">
                  <c:v>0.26882734657334595</c:v>
                </c:pt>
                <c:pt idx="1903">
                  <c:v>0.26877740240377079</c:v>
                </c:pt>
                <c:pt idx="1904">
                  <c:v>0.26882734657334595</c:v>
                </c:pt>
                <c:pt idx="1905">
                  <c:v>0.26882734657334595</c:v>
                </c:pt>
                <c:pt idx="1906">
                  <c:v>0.28222665377631984</c:v>
                </c:pt>
                <c:pt idx="1907">
                  <c:v>0.29562596097935057</c:v>
                </c:pt>
                <c:pt idx="1908">
                  <c:v>0.28217670960680152</c:v>
                </c:pt>
                <c:pt idx="1909">
                  <c:v>0.29557601680983225</c:v>
                </c:pt>
                <c:pt idx="1910">
                  <c:v>0.29562596097935057</c:v>
                </c:pt>
                <c:pt idx="1911">
                  <c:v>0.28217670960680152</c:v>
                </c:pt>
                <c:pt idx="1912">
                  <c:v>0.28217670960680152</c:v>
                </c:pt>
                <c:pt idx="1913">
                  <c:v>0.28217670960680152</c:v>
                </c:pt>
                <c:pt idx="1914">
                  <c:v>0.28222665377631984</c:v>
                </c:pt>
                <c:pt idx="1915">
                  <c:v>0.21906868393548962</c:v>
                </c:pt>
                <c:pt idx="1916">
                  <c:v>0.24197878799776618</c:v>
                </c:pt>
                <c:pt idx="1917">
                  <c:v>0.39303849625247267</c:v>
                </c:pt>
                <c:pt idx="1918">
                  <c:v>0.49827799638273973</c:v>
                </c:pt>
                <c:pt idx="1919">
                  <c:v>0.41604848865375743</c:v>
                </c:pt>
                <c:pt idx="1920">
                  <c:v>0.30124824749475465</c:v>
                </c:pt>
                <c:pt idx="1921">
                  <c:v>0.30124824749475465</c:v>
                </c:pt>
                <c:pt idx="1922">
                  <c:v>0.26498878039905094</c:v>
                </c:pt>
                <c:pt idx="1923">
                  <c:v>0.37012839219016769</c:v>
                </c:pt>
                <c:pt idx="1924">
                  <c:v>0.37007844802064938</c:v>
                </c:pt>
                <c:pt idx="1925">
                  <c:v>0.39308844042199098</c:v>
                </c:pt>
                <c:pt idx="1926">
                  <c:v>0.39308844042199098</c:v>
                </c:pt>
                <c:pt idx="1927">
                  <c:v>0.42939785168726985</c:v>
                </c:pt>
                <c:pt idx="1928">
                  <c:v>0.49822805221310773</c:v>
                </c:pt>
                <c:pt idx="1929">
                  <c:v>0.26493883622953263</c:v>
                </c:pt>
                <c:pt idx="1930">
                  <c:v>0.26498878039905094</c:v>
                </c:pt>
                <c:pt idx="1931">
                  <c:v>0.24202873216728449</c:v>
                </c:pt>
                <c:pt idx="1932">
                  <c:v>0.24197878799770933</c:v>
                </c:pt>
                <c:pt idx="1933">
                  <c:v>0.26498878039905094</c:v>
                </c:pt>
                <c:pt idx="1934">
                  <c:v>0.27838808760208167</c:v>
                </c:pt>
                <c:pt idx="1935">
                  <c:v>0.26493883622953263</c:v>
                </c:pt>
                <c:pt idx="1936">
                  <c:v>0.26493883622953263</c:v>
                </c:pt>
                <c:pt idx="1937">
                  <c:v>0.28789888446129908</c:v>
                </c:pt>
                <c:pt idx="1938">
                  <c:v>0.28784894029178076</c:v>
                </c:pt>
                <c:pt idx="1939">
                  <c:v>0.28784894029178076</c:v>
                </c:pt>
                <c:pt idx="1940">
                  <c:v>0.28784894029178076</c:v>
                </c:pt>
                <c:pt idx="1941">
                  <c:v>0.26493883622953263</c:v>
                </c:pt>
                <c:pt idx="1942">
                  <c:v>0.26877740240377079</c:v>
                </c:pt>
                <c:pt idx="1943">
                  <c:v>0.27838808760208167</c:v>
                </c:pt>
                <c:pt idx="1944">
                  <c:v>0.27833814343250651</c:v>
                </c:pt>
                <c:pt idx="1945">
                  <c:v>0.27833814343256336</c:v>
                </c:pt>
                <c:pt idx="1946">
                  <c:v>0.2286294249643106</c:v>
                </c:pt>
                <c:pt idx="1947">
                  <c:v>0.25158947319607705</c:v>
                </c:pt>
                <c:pt idx="1948">
                  <c:v>0.19227006952945658</c:v>
                </c:pt>
                <c:pt idx="1949">
                  <c:v>0.19222012535993827</c:v>
                </c:pt>
                <c:pt idx="1950">
                  <c:v>0.19227006952945658</c:v>
                </c:pt>
                <c:pt idx="1951">
                  <c:v>0.16935996546720844</c:v>
                </c:pt>
                <c:pt idx="1952">
                  <c:v>0.16931002129763328</c:v>
                </c:pt>
                <c:pt idx="1953">
                  <c:v>0.1693599654671516</c:v>
                </c:pt>
                <c:pt idx="1954">
                  <c:v>0.19227006952945658</c:v>
                </c:pt>
                <c:pt idx="1955">
                  <c:v>0.21518017359170472</c:v>
                </c:pt>
                <c:pt idx="1956">
                  <c:v>0.18270932850066401</c:v>
                </c:pt>
                <c:pt idx="1957">
                  <c:v>0.20566937673248731</c:v>
                </c:pt>
                <c:pt idx="1958">
                  <c:v>0.20561943256291215</c:v>
                </c:pt>
                <c:pt idx="1959">
                  <c:v>0.2285794807946786</c:v>
                </c:pt>
                <c:pt idx="1960">
                  <c:v>0.20561943256291215</c:v>
                </c:pt>
                <c:pt idx="1961">
                  <c:v>0.2285794807946786</c:v>
                </c:pt>
                <c:pt idx="1962">
                  <c:v>0.18270932850066401</c:v>
                </c:pt>
                <c:pt idx="1963">
                  <c:v>0.20561943256291215</c:v>
                </c:pt>
                <c:pt idx="1964">
                  <c:v>0.29173745063553724</c:v>
                </c:pt>
                <c:pt idx="1965">
                  <c:v>0.29173745063553724</c:v>
                </c:pt>
                <c:pt idx="1966">
                  <c:v>0.30513675783856797</c:v>
                </c:pt>
                <c:pt idx="1967">
                  <c:v>0.31080898852354721</c:v>
                </c:pt>
                <c:pt idx="1968">
                  <c:v>0.28789888446135592</c:v>
                </c:pt>
                <c:pt idx="1969">
                  <c:v>0.26498878039905094</c:v>
                </c:pt>
                <c:pt idx="1970">
                  <c:v>0.28784894029172392</c:v>
                </c:pt>
                <c:pt idx="1971">
                  <c:v>0.24202873216728449</c:v>
                </c:pt>
                <c:pt idx="1972">
                  <c:v>0.26498878039905094</c:v>
                </c:pt>
                <c:pt idx="1973">
                  <c:v>0.34721828812791955</c:v>
                </c:pt>
                <c:pt idx="1974">
                  <c:v>0.2458173541719475</c:v>
                </c:pt>
                <c:pt idx="1975">
                  <c:v>0.26882734657334595</c:v>
                </c:pt>
                <c:pt idx="1976">
                  <c:v>0.37401690253398101</c:v>
                </c:pt>
                <c:pt idx="1977">
                  <c:v>0.2458173541719475</c:v>
                </c:pt>
                <c:pt idx="1978">
                  <c:v>0.2458173541719475</c:v>
                </c:pt>
                <c:pt idx="1979">
                  <c:v>0.30518670200814313</c:v>
                </c:pt>
                <c:pt idx="1980">
                  <c:v>0.341496113273422</c:v>
                </c:pt>
                <c:pt idx="1981">
                  <c:v>0.26882734657328911</c:v>
                </c:pt>
                <c:pt idx="1982">
                  <c:v>0.30513675783862482</c:v>
                </c:pt>
                <c:pt idx="1983">
                  <c:v>0.26882734657328911</c:v>
                </c:pt>
                <c:pt idx="1984">
                  <c:v>0.30513675783862482</c:v>
                </c:pt>
                <c:pt idx="1985">
                  <c:v>0.23241804696897361</c:v>
                </c:pt>
                <c:pt idx="1986">
                  <c:v>0.22295719427927452</c:v>
                </c:pt>
                <c:pt idx="1987">
                  <c:v>0.19615857987324148</c:v>
                </c:pt>
                <c:pt idx="1988">
                  <c:v>0.34721828812791955</c:v>
                </c:pt>
                <c:pt idx="1989">
                  <c:v>0.45240784408861145</c:v>
                </c:pt>
                <c:pt idx="1990">
                  <c:v>0.34721828812791955</c:v>
                </c:pt>
                <c:pt idx="1991">
                  <c:v>0.34721828812791955</c:v>
                </c:pt>
                <c:pt idx="1992">
                  <c:v>0.45240784408861145</c:v>
                </c:pt>
                <c:pt idx="1993">
                  <c:v>0.2458173541719475</c:v>
                </c:pt>
                <c:pt idx="1994">
                  <c:v>0.2458173541719475</c:v>
                </c:pt>
                <c:pt idx="1995">
                  <c:v>0.24586729834152266</c:v>
                </c:pt>
                <c:pt idx="1996">
                  <c:v>0.23246799113849193</c:v>
                </c:pt>
                <c:pt idx="1997">
                  <c:v>0.26493883622953263</c:v>
                </c:pt>
                <c:pt idx="1998">
                  <c:v>0.23246799113849193</c:v>
                </c:pt>
                <c:pt idx="1999">
                  <c:v>0.23246799113849193</c:v>
                </c:pt>
                <c:pt idx="2000">
                  <c:v>0.25921666137497823</c:v>
                </c:pt>
                <c:pt idx="2001">
                  <c:v>0.21906868393548962</c:v>
                </c:pt>
                <c:pt idx="2002">
                  <c:v>0.21901873976594288</c:v>
                </c:pt>
                <c:pt idx="2003">
                  <c:v>0.37007844802064938</c:v>
                </c:pt>
                <c:pt idx="2004">
                  <c:v>0.37007844802064938</c:v>
                </c:pt>
                <c:pt idx="2005">
                  <c:v>0.47526800398134128</c:v>
                </c:pt>
                <c:pt idx="2006">
                  <c:v>0.37012839219016769</c:v>
                </c:pt>
                <c:pt idx="2007">
                  <c:v>0.28217670960680152</c:v>
                </c:pt>
                <c:pt idx="2008">
                  <c:v>0.24202873216728449</c:v>
                </c:pt>
                <c:pt idx="2009">
                  <c:v>0.24197878799776618</c:v>
                </c:pt>
                <c:pt idx="2010">
                  <c:v>0.24202873216728449</c:v>
                </c:pt>
                <c:pt idx="2011">
                  <c:v>0.24197878799770933</c:v>
                </c:pt>
                <c:pt idx="2012">
                  <c:v>0.25537809520079691</c:v>
                </c:pt>
                <c:pt idx="2013">
                  <c:v>0.24197878799776618</c:v>
                </c:pt>
                <c:pt idx="2014">
                  <c:v>0.24202873216728449</c:v>
                </c:pt>
                <c:pt idx="2015">
                  <c:v>0.37007844802064938</c:v>
                </c:pt>
                <c:pt idx="2016">
                  <c:v>0.39303849625247267</c:v>
                </c:pt>
                <c:pt idx="2017">
                  <c:v>0.26498878039905094</c:v>
                </c:pt>
                <c:pt idx="2018">
                  <c:v>0.26882734657334595</c:v>
                </c:pt>
                <c:pt idx="2019">
                  <c:v>0.28222665377637668</c:v>
                </c:pt>
                <c:pt idx="2020">
                  <c:v>0.26498878039910778</c:v>
                </c:pt>
                <c:pt idx="2021">
                  <c:v>0.24197878799770933</c:v>
                </c:pt>
                <c:pt idx="2022">
                  <c:v>0.27838808760208167</c:v>
                </c:pt>
                <c:pt idx="2023">
                  <c:v>0.39692700659622915</c:v>
                </c:pt>
                <c:pt idx="2024">
                  <c:v>0.27261596857800896</c:v>
                </c:pt>
                <c:pt idx="2025">
                  <c:v>0.25926660554455339</c:v>
                </c:pt>
                <c:pt idx="2026">
                  <c:v>0.2458173541719475</c:v>
                </c:pt>
                <c:pt idx="2027">
                  <c:v>0.26493883622953263</c:v>
                </c:pt>
                <c:pt idx="2028">
                  <c:v>0.21901873976594288</c:v>
                </c:pt>
                <c:pt idx="2029">
                  <c:v>0.47526800398134128</c:v>
                </c:pt>
                <c:pt idx="2030">
                  <c:v>0.29173745063559409</c:v>
                </c:pt>
                <c:pt idx="2031">
                  <c:v>0.30518670200814313</c:v>
                </c:pt>
                <c:pt idx="2032">
                  <c:v>0.26498878039905094</c:v>
                </c:pt>
                <c:pt idx="2033">
                  <c:v>0.27838808760208167</c:v>
                </c:pt>
                <c:pt idx="2034">
                  <c:v>0.27833814343256336</c:v>
                </c:pt>
                <c:pt idx="2035">
                  <c:v>0.28789888446129908</c:v>
                </c:pt>
                <c:pt idx="2036">
                  <c:v>0.28784894029178076</c:v>
                </c:pt>
                <c:pt idx="2037">
                  <c:v>0.28789888446129908</c:v>
                </c:pt>
                <c:pt idx="2038">
                  <c:v>0.28784894029178076</c:v>
                </c:pt>
                <c:pt idx="2039">
                  <c:v>0.2458173541719475</c:v>
                </c:pt>
                <c:pt idx="2040">
                  <c:v>0.21906868393546119</c:v>
                </c:pt>
                <c:pt idx="2041">
                  <c:v>0.27838808760208167</c:v>
                </c:pt>
                <c:pt idx="2042">
                  <c:v>0.28789888446129908</c:v>
                </c:pt>
                <c:pt idx="2043">
                  <c:v>0.28784894029178076</c:v>
                </c:pt>
                <c:pt idx="2044">
                  <c:v>0.28789888446129908</c:v>
                </c:pt>
                <c:pt idx="2045">
                  <c:v>0.49822805221310773</c:v>
                </c:pt>
                <c:pt idx="2046">
                  <c:v>0.19610863570369474</c:v>
                </c:pt>
                <c:pt idx="2047">
                  <c:v>0.21906868393548962</c:v>
                </c:pt>
                <c:pt idx="2048">
                  <c:v>0.21901873976594288</c:v>
                </c:pt>
                <c:pt idx="2049">
                  <c:v>0.21906868393548962</c:v>
                </c:pt>
                <c:pt idx="2050">
                  <c:v>0.21906868393548962</c:v>
                </c:pt>
                <c:pt idx="2051">
                  <c:v>0.24202873216728449</c:v>
                </c:pt>
                <c:pt idx="2052">
                  <c:v>0.24197878799770933</c:v>
                </c:pt>
                <c:pt idx="2053">
                  <c:v>0.24202873216728449</c:v>
                </c:pt>
                <c:pt idx="2054">
                  <c:v>0.24202873216728449</c:v>
                </c:pt>
                <c:pt idx="2055">
                  <c:v>0.24197878799770933</c:v>
                </c:pt>
                <c:pt idx="2056">
                  <c:v>0.26493883622953263</c:v>
                </c:pt>
                <c:pt idx="2057">
                  <c:v>0.26498878039910778</c:v>
                </c:pt>
                <c:pt idx="2058">
                  <c:v>0.25537809520079691</c:v>
                </c:pt>
                <c:pt idx="2059">
                  <c:v>0.28789888446129908</c:v>
                </c:pt>
                <c:pt idx="2060">
                  <c:v>0.28784894029178076</c:v>
                </c:pt>
                <c:pt idx="2061">
                  <c:v>0.31080898852354721</c:v>
                </c:pt>
                <c:pt idx="2062">
                  <c:v>0.22295719427927452</c:v>
                </c:pt>
                <c:pt idx="2063">
                  <c:v>0.17314858747189987</c:v>
                </c:pt>
                <c:pt idx="2064">
                  <c:v>0.21906868393548962</c:v>
                </c:pt>
                <c:pt idx="2065">
                  <c:v>0.19610863570369474</c:v>
                </c:pt>
                <c:pt idx="2066">
                  <c:v>0.19615857987324148</c:v>
                </c:pt>
                <c:pt idx="2067">
                  <c:v>0.21901873976594288</c:v>
                </c:pt>
                <c:pt idx="2068">
                  <c:v>0.21906868393546119</c:v>
                </c:pt>
                <c:pt idx="2069">
                  <c:v>0.21906868393546119</c:v>
                </c:pt>
                <c:pt idx="2070">
                  <c:v>0.24197878799770933</c:v>
                </c:pt>
                <c:pt idx="2071">
                  <c:v>0.26498878039910778</c:v>
                </c:pt>
                <c:pt idx="2072">
                  <c:v>0.21906868393546119</c:v>
                </c:pt>
                <c:pt idx="2073">
                  <c:v>0.21901873976594288</c:v>
                </c:pt>
                <c:pt idx="2074">
                  <c:v>0.34721828812791955</c:v>
                </c:pt>
                <c:pt idx="2075">
                  <c:v>0.30124824749475465</c:v>
                </c:pt>
                <c:pt idx="2076">
                  <c:v>0.28789888446129908</c:v>
                </c:pt>
                <c:pt idx="2077">
                  <c:v>0.31080898852354721</c:v>
                </c:pt>
                <c:pt idx="2078">
                  <c:v>0.24197878799770933</c:v>
                </c:pt>
                <c:pt idx="2079">
                  <c:v>0.28789888446129908</c:v>
                </c:pt>
                <c:pt idx="2080">
                  <c:v>0.31080898852354721</c:v>
                </c:pt>
                <c:pt idx="2081">
                  <c:v>0.28789888446129908</c:v>
                </c:pt>
                <c:pt idx="2082">
                  <c:v>0.43895859271606241</c:v>
                </c:pt>
                <c:pt idx="2083">
                  <c:v>0.40648774762502171</c:v>
                </c:pt>
                <c:pt idx="2084">
                  <c:v>0.37012839219016769</c:v>
                </c:pt>
                <c:pt idx="2085">
                  <c:v>0.37007844802064938</c:v>
                </c:pt>
                <c:pt idx="2086">
                  <c:v>0.37012839219016769</c:v>
                </c:pt>
                <c:pt idx="2087">
                  <c:v>0.4064378034555034</c:v>
                </c:pt>
                <c:pt idx="2088">
                  <c:v>0.39303849625247267</c:v>
                </c:pt>
                <c:pt idx="2089">
                  <c:v>0.39308844042199098</c:v>
                </c:pt>
                <c:pt idx="2090">
                  <c:v>0.24197878799770933</c:v>
                </c:pt>
                <c:pt idx="2091">
                  <c:v>0.24202873216728449</c:v>
                </c:pt>
                <c:pt idx="2092">
                  <c:v>0.24197878799776618</c:v>
                </c:pt>
                <c:pt idx="2093">
                  <c:v>0.26493883622953263</c:v>
                </c:pt>
                <c:pt idx="2094">
                  <c:v>0.24197878799776618</c:v>
                </c:pt>
                <c:pt idx="2095">
                  <c:v>0.24202873216728449</c:v>
                </c:pt>
                <c:pt idx="2096">
                  <c:v>0.24197878799770933</c:v>
                </c:pt>
                <c:pt idx="2097">
                  <c:v>0.26498878039905094</c:v>
                </c:pt>
                <c:pt idx="2098">
                  <c:v>0.26493883622953263</c:v>
                </c:pt>
                <c:pt idx="2099">
                  <c:v>0.26498878039910778</c:v>
                </c:pt>
                <c:pt idx="2100">
                  <c:v>0.26498878039905094</c:v>
                </c:pt>
                <c:pt idx="2101">
                  <c:v>0.26493883622953263</c:v>
                </c:pt>
                <c:pt idx="2102">
                  <c:v>0.26493883622953263</c:v>
                </c:pt>
                <c:pt idx="2103">
                  <c:v>0.26498878039905094</c:v>
                </c:pt>
                <c:pt idx="2104">
                  <c:v>0.45235789991909314</c:v>
                </c:pt>
                <c:pt idx="2105">
                  <c:v>0.45235789991909314</c:v>
                </c:pt>
                <c:pt idx="2106">
                  <c:v>0.30124824749481149</c:v>
                </c:pt>
                <c:pt idx="2107">
                  <c:v>0.34721828812791955</c:v>
                </c:pt>
                <c:pt idx="2108">
                  <c:v>0.34721828812791955</c:v>
                </c:pt>
                <c:pt idx="2109">
                  <c:v>0.34716834395840124</c:v>
                </c:pt>
                <c:pt idx="2110">
                  <c:v>0.42939785168721301</c:v>
                </c:pt>
                <c:pt idx="2111">
                  <c:v>0.46575720712212387</c:v>
                </c:pt>
                <c:pt idx="2112">
                  <c:v>0.34721828812791955</c:v>
                </c:pt>
                <c:pt idx="2113">
                  <c:v>0.34721828812791955</c:v>
                </c:pt>
                <c:pt idx="2114">
                  <c:v>0.34721828812791955</c:v>
                </c:pt>
                <c:pt idx="2115">
                  <c:v>0.38352769939325526</c:v>
                </c:pt>
                <c:pt idx="2116">
                  <c:v>0.45240784408861145</c:v>
                </c:pt>
                <c:pt idx="2117">
                  <c:v>0.47526800398134128</c:v>
                </c:pt>
                <c:pt idx="2118">
                  <c:v>0.32420829572663479</c:v>
                </c:pt>
                <c:pt idx="2119">
                  <c:v>0.38352769939319842</c:v>
                </c:pt>
                <c:pt idx="2120">
                  <c:v>0.341496113273422</c:v>
                </c:pt>
                <c:pt idx="2121">
                  <c:v>0.34144616910384684</c:v>
                </c:pt>
                <c:pt idx="2122">
                  <c:v>0.32804686190087295</c:v>
                </c:pt>
                <c:pt idx="2123">
                  <c:v>0.341496113273422</c:v>
                </c:pt>
                <c:pt idx="2124">
                  <c:v>0.23832929617969967</c:v>
                </c:pt>
                <c:pt idx="2125">
                  <c:v>0.23832929617969967</c:v>
                </c:pt>
                <c:pt idx="2126">
                  <c:v>0.30513675783862482</c:v>
                </c:pt>
                <c:pt idx="2127">
                  <c:v>0.36440621733561329</c:v>
                </c:pt>
                <c:pt idx="2128">
                  <c:v>0.24586729834152266</c:v>
                </c:pt>
                <c:pt idx="2129">
                  <c:v>0.2458173541719475</c:v>
                </c:pt>
                <c:pt idx="2130">
                  <c:v>0.32804686190087295</c:v>
                </c:pt>
                <c:pt idx="2131">
                  <c:v>0.341496113273422</c:v>
                </c:pt>
                <c:pt idx="2132">
                  <c:v>0.23246799113849193</c:v>
                </c:pt>
                <c:pt idx="2133">
                  <c:v>0.25542803937031522</c:v>
                </c:pt>
                <c:pt idx="2134">
                  <c:v>0.25542803937031522</c:v>
                </c:pt>
                <c:pt idx="2135">
                  <c:v>0.24581735417200434</c:v>
                </c:pt>
                <c:pt idx="2136">
                  <c:v>0.21901873976594288</c:v>
                </c:pt>
                <c:pt idx="2137">
                  <c:v>0.21906868393546119</c:v>
                </c:pt>
                <c:pt idx="2138">
                  <c:v>0.25542803937031522</c:v>
                </c:pt>
                <c:pt idx="2139">
                  <c:v>0.21901873976594288</c:v>
                </c:pt>
                <c:pt idx="2140">
                  <c:v>0.21901873976594288</c:v>
                </c:pt>
                <c:pt idx="2141">
                  <c:v>0.21906868393546119</c:v>
                </c:pt>
                <c:pt idx="2142">
                  <c:v>0.25537809520079691</c:v>
                </c:pt>
                <c:pt idx="2143">
                  <c:v>0.25537809520079691</c:v>
                </c:pt>
                <c:pt idx="2144">
                  <c:v>0.24581735417200434</c:v>
                </c:pt>
                <c:pt idx="2145">
                  <c:v>0.27266591274758412</c:v>
                </c:pt>
                <c:pt idx="2146">
                  <c:v>0.28217670960680152</c:v>
                </c:pt>
                <c:pt idx="2147">
                  <c:v>0.24586729834152266</c:v>
                </c:pt>
                <c:pt idx="2148">
                  <c:v>0.24586729834152266</c:v>
                </c:pt>
                <c:pt idx="2149">
                  <c:v>0.35105685430215772</c:v>
                </c:pt>
                <c:pt idx="2150">
                  <c:v>0.29173745063559409</c:v>
                </c:pt>
                <c:pt idx="2151">
                  <c:v>0.3510069101326394</c:v>
                </c:pt>
                <c:pt idx="2152">
                  <c:v>0.34149611327336515</c:v>
                </c:pt>
                <c:pt idx="2153">
                  <c:v>0.30513675783862482</c:v>
                </c:pt>
                <c:pt idx="2154">
                  <c:v>0.21906868393546119</c:v>
                </c:pt>
                <c:pt idx="2155">
                  <c:v>0.21906868393548962</c:v>
                </c:pt>
                <c:pt idx="2156">
                  <c:v>0.21901873976594288</c:v>
                </c:pt>
                <c:pt idx="2157">
                  <c:v>0.3090252681823813</c:v>
                </c:pt>
                <c:pt idx="2158">
                  <c:v>0.44663572506453875</c:v>
                </c:pt>
                <c:pt idx="2159">
                  <c:v>0.44663572506453875</c:v>
                </c:pt>
                <c:pt idx="2160">
                  <c:v>0.37007844802064938</c:v>
                </c:pt>
                <c:pt idx="2161">
                  <c:v>0.34716834395840124</c:v>
                </c:pt>
                <c:pt idx="2162">
                  <c:v>0.34716834395840124</c:v>
                </c:pt>
                <c:pt idx="2163">
                  <c:v>0.34716834395840124</c:v>
                </c:pt>
                <c:pt idx="2164">
                  <c:v>0.36056765116143197</c:v>
                </c:pt>
                <c:pt idx="2165">
                  <c:v>0.37007844802064938</c:v>
                </c:pt>
                <c:pt idx="2166">
                  <c:v>0.34721828812791955</c:v>
                </c:pt>
                <c:pt idx="2167">
                  <c:v>0.37007844802064938</c:v>
                </c:pt>
                <c:pt idx="2168">
                  <c:v>0.3242582398961531</c:v>
                </c:pt>
                <c:pt idx="2169">
                  <c:v>0.40648774762502171</c:v>
                </c:pt>
                <c:pt idx="2170">
                  <c:v>0.45240784408861145</c:v>
                </c:pt>
                <c:pt idx="2171">
                  <c:v>0.47531794815085959</c:v>
                </c:pt>
                <c:pt idx="2172">
                  <c:v>0.47531794815085959</c:v>
                </c:pt>
                <c:pt idx="2173">
                  <c:v>0.47531794815085959</c:v>
                </c:pt>
                <c:pt idx="2174">
                  <c:v>0.47531794815085959</c:v>
                </c:pt>
                <c:pt idx="2175">
                  <c:v>0.47531794815085959</c:v>
                </c:pt>
                <c:pt idx="2176">
                  <c:v>0.47531794815085959</c:v>
                </c:pt>
                <c:pt idx="2177">
                  <c:v>0.47531794815085959</c:v>
                </c:pt>
                <c:pt idx="2178">
                  <c:v>0.47531794815085959</c:v>
                </c:pt>
                <c:pt idx="2179">
                  <c:v>0.47526800398134128</c:v>
                </c:pt>
                <c:pt idx="2180">
                  <c:v>0.47526800398134128</c:v>
                </c:pt>
                <c:pt idx="2181">
                  <c:v>0.49822805221310773</c:v>
                </c:pt>
                <c:pt idx="2182">
                  <c:v>0.47526800398134128</c:v>
                </c:pt>
                <c:pt idx="2183">
                  <c:v>0.49822805221310773</c:v>
                </c:pt>
                <c:pt idx="2184">
                  <c:v>0.49822805221310773</c:v>
                </c:pt>
                <c:pt idx="2185">
                  <c:v>0.47526800398134128</c:v>
                </c:pt>
                <c:pt idx="2186">
                  <c:v>0.49822805221310773</c:v>
                </c:pt>
                <c:pt idx="2187">
                  <c:v>0.49822805221310773</c:v>
                </c:pt>
                <c:pt idx="2188">
                  <c:v>0.49822805221310773</c:v>
                </c:pt>
                <c:pt idx="2189">
                  <c:v>0.49822805221310773</c:v>
                </c:pt>
                <c:pt idx="2190">
                  <c:v>0.47526800398134128</c:v>
                </c:pt>
                <c:pt idx="2191">
                  <c:v>0.48299508049933593</c:v>
                </c:pt>
                <c:pt idx="2192">
                  <c:v>0.51167730358577046</c:v>
                </c:pt>
                <c:pt idx="2193">
                  <c:v>0.49644433187199866</c:v>
                </c:pt>
                <c:pt idx="2194">
                  <c:v>0.51935443593413311</c:v>
                </c:pt>
                <c:pt idx="2195">
                  <c:v>0.60346755234331795</c:v>
                </c:pt>
                <c:pt idx="2196">
                  <c:v>0.62637765640556609</c:v>
                </c:pt>
                <c:pt idx="2197">
                  <c:v>0.47531794815085959</c:v>
                </c:pt>
                <c:pt idx="2198">
                  <c:v>0.59390681131458223</c:v>
                </c:pt>
                <c:pt idx="2199">
                  <c:v>0.55754745587967136</c:v>
                </c:pt>
                <c:pt idx="2200">
                  <c:v>0.48871725535377664</c:v>
                </c:pt>
                <c:pt idx="2201">
                  <c:v>0.45235789991909314</c:v>
                </c:pt>
                <c:pt idx="2202">
                  <c:v>0.37007844802064938</c:v>
                </c:pt>
                <c:pt idx="2203">
                  <c:v>0.40648774762502171</c:v>
                </c:pt>
                <c:pt idx="2204">
                  <c:v>0.45240784408861145</c:v>
                </c:pt>
                <c:pt idx="2205">
                  <c:v>0.45240784408861145</c:v>
                </c:pt>
                <c:pt idx="2206">
                  <c:v>0.47531794815085959</c:v>
                </c:pt>
                <c:pt idx="2207">
                  <c:v>0.47531794815085959</c:v>
                </c:pt>
                <c:pt idx="2208">
                  <c:v>0.47531794815085959</c:v>
                </c:pt>
                <c:pt idx="2209">
                  <c:v>0.47531794815085959</c:v>
                </c:pt>
                <c:pt idx="2210">
                  <c:v>0.47531794815085959</c:v>
                </c:pt>
                <c:pt idx="2211">
                  <c:v>0.47531794815085959</c:v>
                </c:pt>
                <c:pt idx="2212">
                  <c:v>0.47531794815085959</c:v>
                </c:pt>
                <c:pt idx="2213">
                  <c:v>0.45235789991909314</c:v>
                </c:pt>
                <c:pt idx="2214">
                  <c:v>0.49822805221310773</c:v>
                </c:pt>
                <c:pt idx="2215">
                  <c:v>0.46575720712201019</c:v>
                </c:pt>
                <c:pt idx="2216">
                  <c:v>0.47526800398134128</c:v>
                </c:pt>
                <c:pt idx="2217">
                  <c:v>0.45240784408861145</c:v>
                </c:pt>
                <c:pt idx="2218">
                  <c:v>0.51167730358577046</c:v>
                </c:pt>
                <c:pt idx="2219">
                  <c:v>0.51167730358577046</c:v>
                </c:pt>
                <c:pt idx="2220">
                  <c:v>0.62637765640556609</c:v>
                </c:pt>
                <c:pt idx="2221">
                  <c:v>0.62637765640556609</c:v>
                </c:pt>
                <c:pt idx="2222">
                  <c:v>0.6244940477253067</c:v>
                </c:pt>
                <c:pt idx="2223">
                  <c:v>0.50600507290073438</c:v>
                </c:pt>
                <c:pt idx="2224">
                  <c:v>0.49822805221310773</c:v>
                </c:pt>
                <c:pt idx="2225">
                  <c:v>0.47531794815085959</c:v>
                </c:pt>
                <c:pt idx="2226">
                  <c:v>0.47531794815085959</c:v>
                </c:pt>
                <c:pt idx="2227">
                  <c:v>0.47526800398134128</c:v>
                </c:pt>
                <c:pt idx="2228">
                  <c:v>0.49822805221310773</c:v>
                </c:pt>
                <c:pt idx="2229">
                  <c:v>0.47526800398134128</c:v>
                </c:pt>
                <c:pt idx="2230">
                  <c:v>0.49822805221310773</c:v>
                </c:pt>
                <c:pt idx="2231">
                  <c:v>0.73156721236625799</c:v>
                </c:pt>
                <c:pt idx="2232">
                  <c:v>0.45235789991909314</c:v>
                </c:pt>
                <c:pt idx="2233">
                  <c:v>0.49822805221310773</c:v>
                </c:pt>
                <c:pt idx="2234">
                  <c:v>0.46575720712201019</c:v>
                </c:pt>
                <c:pt idx="2235">
                  <c:v>0.45235789991909314</c:v>
                </c:pt>
                <c:pt idx="2236">
                  <c:v>0.44279715889024374</c:v>
                </c:pt>
                <c:pt idx="2237">
                  <c:v>0.6244940477253067</c:v>
                </c:pt>
                <c:pt idx="2238">
                  <c:v>0.64750404012670515</c:v>
                </c:pt>
                <c:pt idx="2239">
                  <c:v>0.52891517696298251</c:v>
                </c:pt>
                <c:pt idx="2240">
                  <c:v>0.40648774762502171</c:v>
                </c:pt>
                <c:pt idx="2241">
                  <c:v>0.51167730358577046</c:v>
                </c:pt>
                <c:pt idx="2242">
                  <c:v>0.40643780345544656</c:v>
                </c:pt>
                <c:pt idx="2243">
                  <c:v>0.52891517696298251</c:v>
                </c:pt>
                <c:pt idx="2244">
                  <c:v>0.40648774762502171</c:v>
                </c:pt>
                <c:pt idx="2245">
                  <c:v>0.40648774762502171</c:v>
                </c:pt>
                <c:pt idx="2246">
                  <c:v>0.57094676308281578</c:v>
                </c:pt>
                <c:pt idx="2247">
                  <c:v>0.54798671485093564</c:v>
                </c:pt>
                <c:pt idx="2248">
                  <c:v>0.40648774762502171</c:v>
                </c:pt>
                <c:pt idx="2249">
                  <c:v>0.51162735941613846</c:v>
                </c:pt>
                <c:pt idx="2250">
                  <c:v>0.50255892520146972</c:v>
                </c:pt>
                <c:pt idx="2251">
                  <c:v>0.50255892520146972</c:v>
                </c:pt>
                <c:pt idx="2252">
                  <c:v>0.47531794815085959</c:v>
                </c:pt>
                <c:pt idx="2253">
                  <c:v>0.49822805221310773</c:v>
                </c:pt>
                <c:pt idx="2254">
                  <c:v>0.49822805221310773</c:v>
                </c:pt>
                <c:pt idx="2255">
                  <c:v>0.49822805221310773</c:v>
                </c:pt>
                <c:pt idx="2256">
                  <c:v>0.49822805221310773</c:v>
                </c:pt>
                <c:pt idx="2257">
                  <c:v>0.47526800398134128</c:v>
                </c:pt>
                <c:pt idx="2258">
                  <c:v>0.49822805221310773</c:v>
                </c:pt>
                <c:pt idx="2259">
                  <c:v>0.47526800398134128</c:v>
                </c:pt>
                <c:pt idx="2260">
                  <c:v>0.5804575599419195</c:v>
                </c:pt>
                <c:pt idx="2261">
                  <c:v>0.5804575599419195</c:v>
                </c:pt>
                <c:pt idx="2262">
                  <c:v>0.60346755234331795</c:v>
                </c:pt>
                <c:pt idx="2263">
                  <c:v>0.5805075041115515</c:v>
                </c:pt>
                <c:pt idx="2264">
                  <c:v>0.60346755234331795</c:v>
                </c:pt>
                <c:pt idx="2265">
                  <c:v>0.60341760817379964</c:v>
                </c:pt>
                <c:pt idx="2266">
                  <c:v>0.60341760817379964</c:v>
                </c:pt>
                <c:pt idx="2267">
                  <c:v>0.62637765640556609</c:v>
                </c:pt>
                <c:pt idx="2268">
                  <c:v>0.62637765640556609</c:v>
                </c:pt>
                <c:pt idx="2269">
                  <c:v>0.6244940477253067</c:v>
                </c:pt>
                <c:pt idx="2270">
                  <c:v>0.64750404012670515</c:v>
                </c:pt>
                <c:pt idx="2271">
                  <c:v>0.60346755234331795</c:v>
                </c:pt>
                <c:pt idx="2272">
                  <c:v>0.60346755234331795</c:v>
                </c:pt>
                <c:pt idx="2273">
                  <c:v>0.47531794815085959</c:v>
                </c:pt>
                <c:pt idx="2274">
                  <c:v>0.47531794815085959</c:v>
                </c:pt>
                <c:pt idx="2275">
                  <c:v>0.47531794815085959</c:v>
                </c:pt>
                <c:pt idx="2276">
                  <c:v>0.47531794815085959</c:v>
                </c:pt>
                <c:pt idx="2277">
                  <c:v>0.55749751171015305</c:v>
                </c:pt>
                <c:pt idx="2278">
                  <c:v>0.49822805221310773</c:v>
                </c:pt>
                <c:pt idx="2279">
                  <c:v>0.60341760817379964</c:v>
                </c:pt>
                <c:pt idx="2280">
                  <c:v>0.60341760817379964</c:v>
                </c:pt>
                <c:pt idx="2281">
                  <c:v>0.62637765640556609</c:v>
                </c:pt>
                <c:pt idx="2282">
                  <c:v>0.61686685954634868</c:v>
                </c:pt>
                <c:pt idx="2283">
                  <c:v>0.62637765640556609</c:v>
                </c:pt>
                <c:pt idx="2284">
                  <c:v>0.60346755234331795</c:v>
                </c:pt>
                <c:pt idx="2285">
                  <c:v>0.5804575599419195</c:v>
                </c:pt>
                <c:pt idx="2286">
                  <c:v>0.60346755234331795</c:v>
                </c:pt>
                <c:pt idx="2287">
                  <c:v>0.60346755234331795</c:v>
                </c:pt>
                <c:pt idx="2288">
                  <c:v>0.47526800398134128</c:v>
                </c:pt>
                <c:pt idx="2289">
                  <c:v>0.45240784408861145</c:v>
                </c:pt>
                <c:pt idx="2290">
                  <c:v>0.45240784408861145</c:v>
                </c:pt>
                <c:pt idx="2291">
                  <c:v>0.52118810044487418</c:v>
                </c:pt>
                <c:pt idx="2292">
                  <c:v>0.64745409595707315</c:v>
                </c:pt>
                <c:pt idx="2293">
                  <c:v>0.6244940477253067</c:v>
                </c:pt>
                <c:pt idx="2294">
                  <c:v>0.64750404012670515</c:v>
                </c:pt>
                <c:pt idx="2295">
                  <c:v>0.75264365191776506</c:v>
                </c:pt>
                <c:pt idx="2296">
                  <c:v>0.77565364431904982</c:v>
                </c:pt>
                <c:pt idx="2297">
                  <c:v>0.34716834395840124</c:v>
                </c:pt>
                <c:pt idx="2298">
                  <c:v>0.34716834395840124</c:v>
                </c:pt>
                <c:pt idx="2299">
                  <c:v>0.49644433187199866</c:v>
                </c:pt>
                <c:pt idx="2300">
                  <c:v>0.51940438010376511</c:v>
                </c:pt>
                <c:pt idx="2301">
                  <c:v>0.6244940477253067</c:v>
                </c:pt>
                <c:pt idx="2302">
                  <c:v>0.37007844802064938</c:v>
                </c:pt>
                <c:pt idx="2303">
                  <c:v>0.47531794815085959</c:v>
                </c:pt>
                <c:pt idx="2304">
                  <c:v>0.37007844802064938</c:v>
                </c:pt>
                <c:pt idx="2305">
                  <c:v>0.37007844802064938</c:v>
                </c:pt>
                <c:pt idx="2306">
                  <c:v>0.37007844802064938</c:v>
                </c:pt>
                <c:pt idx="2307">
                  <c:v>0.34716834395840124</c:v>
                </c:pt>
                <c:pt idx="2308">
                  <c:v>0.34721828812791955</c:v>
                </c:pt>
                <c:pt idx="2309">
                  <c:v>0.37007844802064938</c:v>
                </c:pt>
                <c:pt idx="2310">
                  <c:v>0.40648774762502171</c:v>
                </c:pt>
                <c:pt idx="2311">
                  <c:v>0.40648774762502171</c:v>
                </c:pt>
                <c:pt idx="2312">
                  <c:v>0.40643780345544656</c:v>
                </c:pt>
                <c:pt idx="2313">
                  <c:v>0.37012839219016769</c:v>
                </c:pt>
                <c:pt idx="2314">
                  <c:v>0.40648774762502171</c:v>
                </c:pt>
                <c:pt idx="2315">
                  <c:v>0.37007844802064938</c:v>
                </c:pt>
                <c:pt idx="2316">
                  <c:v>0.40648774762502171</c:v>
                </c:pt>
                <c:pt idx="2317">
                  <c:v>0.47531794815085959</c:v>
                </c:pt>
                <c:pt idx="2318">
                  <c:v>0.47531794815085959</c:v>
                </c:pt>
                <c:pt idx="2319">
                  <c:v>0.47531794815085959</c:v>
                </c:pt>
                <c:pt idx="2320">
                  <c:v>0.47531794815085959</c:v>
                </c:pt>
                <c:pt idx="2321">
                  <c:v>0.47526800398134128</c:v>
                </c:pt>
                <c:pt idx="2322">
                  <c:v>0.47526800398134128</c:v>
                </c:pt>
                <c:pt idx="2323">
                  <c:v>0.49822805221310773</c:v>
                </c:pt>
                <c:pt idx="2324">
                  <c:v>0.51167730358565677</c:v>
                </c:pt>
                <c:pt idx="2325">
                  <c:v>0.57094676308281578</c:v>
                </c:pt>
                <c:pt idx="2326">
                  <c:v>0.49822805221310773</c:v>
                </c:pt>
                <c:pt idx="2327">
                  <c:v>0.57094676308281578</c:v>
                </c:pt>
                <c:pt idx="2328">
                  <c:v>0.51167730358565677</c:v>
                </c:pt>
                <c:pt idx="2329">
                  <c:v>0.49822805221310773</c:v>
                </c:pt>
                <c:pt idx="2330">
                  <c:v>0.60341760817379964</c:v>
                </c:pt>
                <c:pt idx="2331">
                  <c:v>0.60341760817379964</c:v>
                </c:pt>
                <c:pt idx="2332">
                  <c:v>0.73156721236625799</c:v>
                </c:pt>
                <c:pt idx="2333">
                  <c:v>0.58045755994203319</c:v>
                </c:pt>
                <c:pt idx="2334">
                  <c:v>0.49644433187199866</c:v>
                </c:pt>
                <c:pt idx="2335">
                  <c:v>0.49644433187199866</c:v>
                </c:pt>
                <c:pt idx="2336">
                  <c:v>0.49644433187199866</c:v>
                </c:pt>
                <c:pt idx="2337">
                  <c:v>0.51940438010376511</c:v>
                </c:pt>
                <c:pt idx="2338">
                  <c:v>0.46580715129164219</c:v>
                </c:pt>
                <c:pt idx="2339">
                  <c:v>0.46580715129164219</c:v>
                </c:pt>
                <c:pt idx="2340">
                  <c:v>0.40648774762502171</c:v>
                </c:pt>
                <c:pt idx="2341">
                  <c:v>0.40648774762502171</c:v>
                </c:pt>
                <c:pt idx="2342">
                  <c:v>0.44284710305981889</c:v>
                </c:pt>
                <c:pt idx="2343">
                  <c:v>0.42939785168726985</c:v>
                </c:pt>
                <c:pt idx="2344">
                  <c:v>0.46580715129164219</c:v>
                </c:pt>
                <c:pt idx="2345">
                  <c:v>0.62271032738408394</c:v>
                </c:pt>
                <c:pt idx="2346">
                  <c:v>0.62271032738408394</c:v>
                </c:pt>
                <c:pt idx="2347">
                  <c:v>0.62271032738408394</c:v>
                </c:pt>
                <c:pt idx="2348">
                  <c:v>0.44279715889024374</c:v>
                </c:pt>
                <c:pt idx="2349">
                  <c:v>0.44279715889024374</c:v>
                </c:pt>
                <c:pt idx="2350">
                  <c:v>0.53463735181753691</c:v>
                </c:pt>
                <c:pt idx="2351">
                  <c:v>0.51167730358577046</c:v>
                </c:pt>
                <c:pt idx="2352">
                  <c:v>0.57089681891318378</c:v>
                </c:pt>
                <c:pt idx="2353">
                  <c:v>0.53463735181753691</c:v>
                </c:pt>
                <c:pt idx="2354">
                  <c:v>0.57094676308270209</c:v>
                </c:pt>
                <c:pt idx="2355">
                  <c:v>0.63026616674937941</c:v>
                </c:pt>
                <c:pt idx="2356">
                  <c:v>0.41983711065853413</c:v>
                </c:pt>
                <c:pt idx="2357">
                  <c:v>0.47531794815085959</c:v>
                </c:pt>
                <c:pt idx="2358">
                  <c:v>0.49822805221310773</c:v>
                </c:pt>
                <c:pt idx="2359">
                  <c:v>0.62637765640556609</c:v>
                </c:pt>
                <c:pt idx="2360">
                  <c:v>0.60341760817379964</c:v>
                </c:pt>
                <c:pt idx="2361">
                  <c:v>0.62637765640556609</c:v>
                </c:pt>
                <c:pt idx="2362">
                  <c:v>0.69909636727516045</c:v>
                </c:pt>
                <c:pt idx="2363">
                  <c:v>0.36056765116143197</c:v>
                </c:pt>
                <c:pt idx="2364">
                  <c:v>0.49644433187199866</c:v>
                </c:pt>
                <c:pt idx="2365">
                  <c:v>0.49644433187199866</c:v>
                </c:pt>
                <c:pt idx="2366">
                  <c:v>0.49644433187199866</c:v>
                </c:pt>
                <c:pt idx="2367">
                  <c:v>0.48871725535377664</c:v>
                </c:pt>
                <c:pt idx="2368">
                  <c:v>0.62271032738408394</c:v>
                </c:pt>
                <c:pt idx="2369">
                  <c:v>0.53275374313716384</c:v>
                </c:pt>
                <c:pt idx="2370">
                  <c:v>0.60158394366305856</c:v>
                </c:pt>
                <c:pt idx="2371">
                  <c:v>0.7201228626571492</c:v>
                </c:pt>
                <c:pt idx="2372">
                  <c:v>0.86167177405263828</c:v>
                </c:pt>
                <c:pt idx="2373">
                  <c:v>0.86167177405263828</c:v>
                </c:pt>
                <c:pt idx="2374">
                  <c:v>0.26877740240377079</c:v>
                </c:pt>
                <c:pt idx="2375">
                  <c:v>0.26882734657334595</c:v>
                </c:pt>
                <c:pt idx="2376">
                  <c:v>0.26882734657334595</c:v>
                </c:pt>
                <c:pt idx="2377">
                  <c:v>0.26882734657334595</c:v>
                </c:pt>
                <c:pt idx="2378">
                  <c:v>0.25542803937025838</c:v>
                </c:pt>
                <c:pt idx="2379">
                  <c:v>0.27838808760208167</c:v>
                </c:pt>
                <c:pt idx="2380">
                  <c:v>0.27838808760208167</c:v>
                </c:pt>
                <c:pt idx="2381">
                  <c:v>0.25542803937025838</c:v>
                </c:pt>
                <c:pt idx="2382">
                  <c:v>0.31464755469784222</c:v>
                </c:pt>
                <c:pt idx="2383">
                  <c:v>0.2917873948051124</c:v>
                </c:pt>
                <c:pt idx="2384">
                  <c:v>0.24197878799776618</c:v>
                </c:pt>
                <c:pt idx="2385">
                  <c:v>0.24202873216728449</c:v>
                </c:pt>
                <c:pt idx="2386">
                  <c:v>0.26877740240377079</c:v>
                </c:pt>
                <c:pt idx="2387">
                  <c:v>0.26493883622953263</c:v>
                </c:pt>
                <c:pt idx="2388">
                  <c:v>0.25542803937025838</c:v>
                </c:pt>
                <c:pt idx="2389">
                  <c:v>0.28217670960680152</c:v>
                </c:pt>
                <c:pt idx="2390">
                  <c:v>0.28217670960680152</c:v>
                </c:pt>
                <c:pt idx="2391">
                  <c:v>0.26877740240377079</c:v>
                </c:pt>
                <c:pt idx="2392">
                  <c:v>0.26877740240377079</c:v>
                </c:pt>
                <c:pt idx="2393">
                  <c:v>0.27838808760208167</c:v>
                </c:pt>
                <c:pt idx="2394">
                  <c:v>0.30513675783856797</c:v>
                </c:pt>
                <c:pt idx="2395">
                  <c:v>0.30124824749475465</c:v>
                </c:pt>
                <c:pt idx="2396">
                  <c:v>0.31884999982167983</c:v>
                </c:pt>
                <c:pt idx="2397">
                  <c:v>0.37450920934816168</c:v>
                </c:pt>
                <c:pt idx="2398">
                  <c:v>0.37012839219016769</c:v>
                </c:pt>
                <c:pt idx="2399">
                  <c:v>0.37012839219016769</c:v>
                </c:pt>
                <c:pt idx="2400">
                  <c:v>0.49827799638273973</c:v>
                </c:pt>
                <c:pt idx="2401">
                  <c:v>0.47531794815085959</c:v>
                </c:pt>
                <c:pt idx="2402">
                  <c:v>0.47531794815085959</c:v>
                </c:pt>
                <c:pt idx="2403">
                  <c:v>0.49827799638273973</c:v>
                </c:pt>
                <c:pt idx="2404">
                  <c:v>0.60346755234331795</c:v>
                </c:pt>
                <c:pt idx="2405">
                  <c:v>0.47531794815085959</c:v>
                </c:pt>
                <c:pt idx="2406">
                  <c:v>0.47526800398134128</c:v>
                </c:pt>
                <c:pt idx="2407">
                  <c:v>0.47526800398134128</c:v>
                </c:pt>
                <c:pt idx="2408">
                  <c:v>0.47531794815085959</c:v>
                </c:pt>
                <c:pt idx="2409">
                  <c:v>0.49827799638273973</c:v>
                </c:pt>
                <c:pt idx="2410">
                  <c:v>0.49827799638273973</c:v>
                </c:pt>
                <c:pt idx="2411">
                  <c:v>0.37012839219016769</c:v>
                </c:pt>
                <c:pt idx="2412">
                  <c:v>0.37012839219016769</c:v>
                </c:pt>
                <c:pt idx="2413">
                  <c:v>0.40643780345544656</c:v>
                </c:pt>
                <c:pt idx="2414">
                  <c:v>0.40648774762502171</c:v>
                </c:pt>
                <c:pt idx="2415">
                  <c:v>0.47531794815085959</c:v>
                </c:pt>
                <c:pt idx="2416">
                  <c:v>0.47531794815085959</c:v>
                </c:pt>
                <c:pt idx="2417">
                  <c:v>0.57089681891318378</c:v>
                </c:pt>
                <c:pt idx="2418">
                  <c:v>0.4064378034555034</c:v>
                </c:pt>
                <c:pt idx="2419">
                  <c:v>0.51162735941613846</c:v>
                </c:pt>
                <c:pt idx="2420">
                  <c:v>0.51167730358565677</c:v>
                </c:pt>
                <c:pt idx="2421">
                  <c:v>0.51167730358565677</c:v>
                </c:pt>
                <c:pt idx="2422">
                  <c:v>0.76792656780105517</c:v>
                </c:pt>
                <c:pt idx="2423">
                  <c:v>0.4064378034555034</c:v>
                </c:pt>
                <c:pt idx="2424">
                  <c:v>0.34716834395840124</c:v>
                </c:pt>
                <c:pt idx="2425">
                  <c:v>0.63977696360859682</c:v>
                </c:pt>
                <c:pt idx="2426">
                  <c:v>0.60346755234331795</c:v>
                </c:pt>
                <c:pt idx="2427">
                  <c:v>0.47526800398134128</c:v>
                </c:pt>
                <c:pt idx="2428">
                  <c:v>0.47526800398134128</c:v>
                </c:pt>
                <c:pt idx="2429">
                  <c:v>0.58050750411143781</c:v>
                </c:pt>
                <c:pt idx="2430">
                  <c:v>0.73151726819673968</c:v>
                </c:pt>
                <c:pt idx="2431">
                  <c:v>0.63977696360859682</c:v>
                </c:pt>
                <c:pt idx="2432">
                  <c:v>0.63977696360859682</c:v>
                </c:pt>
                <c:pt idx="2433">
                  <c:v>0.67608637487387568</c:v>
                </c:pt>
                <c:pt idx="2434">
                  <c:v>0.24197878799776618</c:v>
                </c:pt>
                <c:pt idx="2435">
                  <c:v>0.39303849625247267</c:v>
                </c:pt>
                <c:pt idx="2436">
                  <c:v>0.39303849625247267</c:v>
                </c:pt>
                <c:pt idx="2437">
                  <c:v>0.37012839219022453</c:v>
                </c:pt>
                <c:pt idx="2438">
                  <c:v>0.37012839219022453</c:v>
                </c:pt>
                <c:pt idx="2439">
                  <c:v>0.39303849625247267</c:v>
                </c:pt>
                <c:pt idx="2440">
                  <c:v>0.37007844802064938</c:v>
                </c:pt>
                <c:pt idx="2441">
                  <c:v>0.37007844802064938</c:v>
                </c:pt>
                <c:pt idx="2442">
                  <c:v>0.42944779585678816</c:v>
                </c:pt>
                <c:pt idx="2443">
                  <c:v>0.42944779585678816</c:v>
                </c:pt>
                <c:pt idx="2444">
                  <c:v>0.42944779585678816</c:v>
                </c:pt>
                <c:pt idx="2445">
                  <c:v>0.46575720712201019</c:v>
                </c:pt>
                <c:pt idx="2446">
                  <c:v>0.46575720712201019</c:v>
                </c:pt>
                <c:pt idx="2447">
                  <c:v>0.49827799638273973</c:v>
                </c:pt>
                <c:pt idx="2448">
                  <c:v>0.49827799638273973</c:v>
                </c:pt>
                <c:pt idx="2449">
                  <c:v>0.49822805221310773</c:v>
                </c:pt>
                <c:pt idx="2450">
                  <c:v>0.49827799638273973</c:v>
                </c:pt>
                <c:pt idx="2451">
                  <c:v>0.49827799638273973</c:v>
                </c:pt>
                <c:pt idx="2452">
                  <c:v>0.49827799638273973</c:v>
                </c:pt>
                <c:pt idx="2453">
                  <c:v>0.49827799638273973</c:v>
                </c:pt>
                <c:pt idx="2454">
                  <c:v>0.49827799638273973</c:v>
                </c:pt>
                <c:pt idx="2455">
                  <c:v>0.49827799638273973</c:v>
                </c:pt>
                <c:pt idx="2456">
                  <c:v>0.49827799638273973</c:v>
                </c:pt>
                <c:pt idx="2457">
                  <c:v>0.47531794815085959</c:v>
                </c:pt>
                <c:pt idx="2458">
                  <c:v>0.49827799638273973</c:v>
                </c:pt>
                <c:pt idx="2459">
                  <c:v>0.52118810044487418</c:v>
                </c:pt>
                <c:pt idx="2460">
                  <c:v>0.49822805221310773</c:v>
                </c:pt>
                <c:pt idx="2461">
                  <c:v>0.49822805221310773</c:v>
                </c:pt>
                <c:pt idx="2462">
                  <c:v>0.49822805221310773</c:v>
                </c:pt>
                <c:pt idx="2463">
                  <c:v>0.52118810044487418</c:v>
                </c:pt>
                <c:pt idx="2464">
                  <c:v>0.52123804461450618</c:v>
                </c:pt>
                <c:pt idx="2465">
                  <c:v>0.52118810044487418</c:v>
                </c:pt>
                <c:pt idx="2466">
                  <c:v>0.52118810044487418</c:v>
                </c:pt>
                <c:pt idx="2467">
                  <c:v>0.49822805221310773</c:v>
                </c:pt>
                <c:pt idx="2468">
                  <c:v>0.50595512873110238</c:v>
                </c:pt>
                <c:pt idx="2469">
                  <c:v>0.51940438010376511</c:v>
                </c:pt>
                <c:pt idx="2470">
                  <c:v>0.54226453999638125</c:v>
                </c:pt>
                <c:pt idx="2471">
                  <c:v>0.54231448416589956</c:v>
                </c:pt>
                <c:pt idx="2472">
                  <c:v>0.37007844802064938</c:v>
                </c:pt>
                <c:pt idx="2473">
                  <c:v>0.47526800398134128</c:v>
                </c:pt>
                <c:pt idx="2474">
                  <c:v>0.38352769939325526</c:v>
                </c:pt>
                <c:pt idx="2475">
                  <c:v>0.39303849625247267</c:v>
                </c:pt>
                <c:pt idx="2476">
                  <c:v>0.47526800398134128</c:v>
                </c:pt>
                <c:pt idx="2477">
                  <c:v>0.54226453999638125</c:v>
                </c:pt>
                <c:pt idx="2478">
                  <c:v>0.48871725535377664</c:v>
                </c:pt>
                <c:pt idx="2479">
                  <c:v>0.64745409595707315</c:v>
                </c:pt>
                <c:pt idx="2480">
                  <c:v>0.54231448416589956</c:v>
                </c:pt>
                <c:pt idx="2481">
                  <c:v>0.52118810044487418</c:v>
                </c:pt>
                <c:pt idx="2482">
                  <c:v>0.50595512873110238</c:v>
                </c:pt>
                <c:pt idx="2483">
                  <c:v>0.37012839219022453</c:v>
                </c:pt>
                <c:pt idx="2484">
                  <c:v>0.49827799638273973</c:v>
                </c:pt>
                <c:pt idx="2485">
                  <c:v>0.49827799638273973</c:v>
                </c:pt>
                <c:pt idx="2486">
                  <c:v>0.47526800398134128</c:v>
                </c:pt>
                <c:pt idx="2487">
                  <c:v>0.47526800398134128</c:v>
                </c:pt>
                <c:pt idx="2488">
                  <c:v>0.48871725535377664</c:v>
                </c:pt>
                <c:pt idx="2489">
                  <c:v>0.52118810044487418</c:v>
                </c:pt>
                <c:pt idx="2490">
                  <c:v>0.55187522519474896</c:v>
                </c:pt>
                <c:pt idx="2491">
                  <c:v>0.42944779585678816</c:v>
                </c:pt>
                <c:pt idx="2492">
                  <c:v>0.54226453999638125</c:v>
                </c:pt>
                <c:pt idx="2493">
                  <c:v>0.50595512873110238</c:v>
                </c:pt>
                <c:pt idx="2494">
                  <c:v>0.50600507290073438</c:v>
                </c:pt>
                <c:pt idx="2495">
                  <c:v>0.54226453999638125</c:v>
                </c:pt>
                <c:pt idx="2496">
                  <c:v>0.55187522519474896</c:v>
                </c:pt>
                <c:pt idx="2497">
                  <c:v>0.42939785168721301</c:v>
                </c:pt>
                <c:pt idx="2498">
                  <c:v>0.52551897343323617</c:v>
                </c:pt>
                <c:pt idx="2499">
                  <c:v>0.52551897343323617</c:v>
                </c:pt>
                <c:pt idx="2500">
                  <c:v>0.49827799638273973</c:v>
                </c:pt>
                <c:pt idx="2501">
                  <c:v>0.52118810044487418</c:v>
                </c:pt>
                <c:pt idx="2502">
                  <c:v>0.52118810044487418</c:v>
                </c:pt>
                <c:pt idx="2503">
                  <c:v>0.49822805221310773</c:v>
                </c:pt>
                <c:pt idx="2504">
                  <c:v>0.52118810044487418</c:v>
                </c:pt>
                <c:pt idx="2505">
                  <c:v>0.52118810044487418</c:v>
                </c:pt>
                <c:pt idx="2506">
                  <c:v>0.52118810044487418</c:v>
                </c:pt>
                <c:pt idx="2507">
                  <c:v>0.52118810044487418</c:v>
                </c:pt>
                <c:pt idx="2508">
                  <c:v>0.52118810044487418</c:v>
                </c:pt>
                <c:pt idx="2509">
                  <c:v>0.62637765640556609</c:v>
                </c:pt>
                <c:pt idx="2510">
                  <c:v>0.64933770463744622</c:v>
                </c:pt>
                <c:pt idx="2511">
                  <c:v>0.64928776046781422</c:v>
                </c:pt>
                <c:pt idx="2512">
                  <c:v>0.62637765640556609</c:v>
                </c:pt>
                <c:pt idx="2513">
                  <c:v>0.62637765640556609</c:v>
                </c:pt>
                <c:pt idx="2514">
                  <c:v>0.64933770463744622</c:v>
                </c:pt>
                <c:pt idx="2515">
                  <c:v>0.63410473292367442</c:v>
                </c:pt>
                <c:pt idx="2516">
                  <c:v>0.6704141441888396</c:v>
                </c:pt>
                <c:pt idx="2517">
                  <c:v>0.39308844042199098</c:v>
                </c:pt>
                <c:pt idx="2518">
                  <c:v>0.47526800398134128</c:v>
                </c:pt>
                <c:pt idx="2519">
                  <c:v>0.49827799638273973</c:v>
                </c:pt>
                <c:pt idx="2520">
                  <c:v>0.47531794815085959</c:v>
                </c:pt>
                <c:pt idx="2521">
                  <c:v>0.55754745587978505</c:v>
                </c:pt>
                <c:pt idx="2522">
                  <c:v>0.59385686714495023</c:v>
                </c:pt>
                <c:pt idx="2523">
                  <c:v>0.49827799638273973</c:v>
                </c:pt>
                <c:pt idx="2524">
                  <c:v>0.60346755234331795</c:v>
                </c:pt>
                <c:pt idx="2525">
                  <c:v>0.6264276005750844</c:v>
                </c:pt>
                <c:pt idx="2526">
                  <c:v>0.27833814343256336</c:v>
                </c:pt>
                <c:pt idx="2527">
                  <c:v>0.28784894029178076</c:v>
                </c:pt>
                <c:pt idx="2528">
                  <c:v>0.28789888446135592</c:v>
                </c:pt>
                <c:pt idx="2529">
                  <c:v>0.26493883622953263</c:v>
                </c:pt>
                <c:pt idx="2530">
                  <c:v>0.45240784408861145</c:v>
                </c:pt>
                <c:pt idx="2531">
                  <c:v>0.57483527342651541</c:v>
                </c:pt>
                <c:pt idx="2532">
                  <c:v>0.45240784408861145</c:v>
                </c:pt>
                <c:pt idx="2533">
                  <c:v>0.73357211402969824</c:v>
                </c:pt>
                <c:pt idx="2534">
                  <c:v>0.67997488521768901</c:v>
                </c:pt>
                <c:pt idx="2535">
                  <c:v>0.67992494104805701</c:v>
                </c:pt>
                <c:pt idx="2536">
                  <c:v>0.61681691537671668</c:v>
                </c:pt>
                <c:pt idx="2537">
                  <c:v>0.64750404012670515</c:v>
                </c:pt>
                <c:pt idx="2538">
                  <c:v>0.64745409595707315</c:v>
                </c:pt>
                <c:pt idx="2539">
                  <c:v>0.6704640883584716</c:v>
                </c:pt>
                <c:pt idx="2540">
                  <c:v>0.69337419242071974</c:v>
                </c:pt>
                <c:pt idx="2541">
                  <c:v>0.69337419242071974</c:v>
                </c:pt>
                <c:pt idx="2542">
                  <c:v>0.41604848865375743</c:v>
                </c:pt>
                <c:pt idx="2543">
                  <c:v>0.52118810044487418</c:v>
                </c:pt>
                <c:pt idx="2544">
                  <c:v>0.52118810044487418</c:v>
                </c:pt>
                <c:pt idx="2545">
                  <c:v>0.52118810044487418</c:v>
                </c:pt>
                <c:pt idx="2546">
                  <c:v>0.54409820450712232</c:v>
                </c:pt>
                <c:pt idx="2547">
                  <c:v>0.54409820450712232</c:v>
                </c:pt>
                <c:pt idx="2548">
                  <c:v>0.54409820450712232</c:v>
                </c:pt>
                <c:pt idx="2549">
                  <c:v>0.54409820450712232</c:v>
                </c:pt>
                <c:pt idx="2550">
                  <c:v>0.54409820450712232</c:v>
                </c:pt>
                <c:pt idx="2551">
                  <c:v>0.52123804461450618</c:v>
                </c:pt>
                <c:pt idx="2552">
                  <c:v>0.52123804461450618</c:v>
                </c:pt>
                <c:pt idx="2553">
                  <c:v>0.52118810044487418</c:v>
                </c:pt>
                <c:pt idx="2554">
                  <c:v>0.45235789991897946</c:v>
                </c:pt>
                <c:pt idx="2555">
                  <c:v>0.51167730358565677</c:v>
                </c:pt>
                <c:pt idx="2556">
                  <c:v>0.46580715129164219</c:v>
                </c:pt>
                <c:pt idx="2557">
                  <c:v>0.57478532925688341</c:v>
                </c:pt>
                <c:pt idx="2558">
                  <c:v>0.54231448416589956</c:v>
                </c:pt>
                <c:pt idx="2559">
                  <c:v>0.66858047967809853</c:v>
                </c:pt>
                <c:pt idx="2560">
                  <c:v>0.6704640883584716</c:v>
                </c:pt>
                <c:pt idx="2561">
                  <c:v>0.5250766107886875</c:v>
                </c:pt>
                <c:pt idx="2562">
                  <c:v>0.39303849625247267</c:v>
                </c:pt>
                <c:pt idx="2563">
                  <c:v>0.39303849625247267</c:v>
                </c:pt>
                <c:pt idx="2564">
                  <c:v>0.39303849625247267</c:v>
                </c:pt>
                <c:pt idx="2565">
                  <c:v>0.39308844042199098</c:v>
                </c:pt>
                <c:pt idx="2566">
                  <c:v>0.39308844042199098</c:v>
                </c:pt>
                <c:pt idx="2567">
                  <c:v>0.41604848865375743</c:v>
                </c:pt>
                <c:pt idx="2568">
                  <c:v>0.5805075041115515</c:v>
                </c:pt>
                <c:pt idx="2569">
                  <c:v>0.52123804461450618</c:v>
                </c:pt>
                <c:pt idx="2570">
                  <c:v>0.52123804461450618</c:v>
                </c:pt>
                <c:pt idx="2571">
                  <c:v>0.31464755469784222</c:v>
                </c:pt>
                <c:pt idx="2572">
                  <c:v>0.28789888446135592</c:v>
                </c:pt>
                <c:pt idx="2573">
                  <c:v>0.42037936164217626</c:v>
                </c:pt>
                <c:pt idx="2574">
                  <c:v>0.52118810044487418</c:v>
                </c:pt>
                <c:pt idx="2575">
                  <c:v>0.52118810044487418</c:v>
                </c:pt>
                <c:pt idx="2576">
                  <c:v>0.54414814867664063</c:v>
                </c:pt>
                <c:pt idx="2577">
                  <c:v>0.41599854448423912</c:v>
                </c:pt>
                <c:pt idx="2578">
                  <c:v>0.33381898092488882</c:v>
                </c:pt>
                <c:pt idx="2579">
                  <c:v>0.33381898092488882</c:v>
                </c:pt>
                <c:pt idx="2580">
                  <c:v>0.33381898092488882</c:v>
                </c:pt>
                <c:pt idx="2581">
                  <c:v>0.33376903675537051</c:v>
                </c:pt>
                <c:pt idx="2582">
                  <c:v>0.33376903675537051</c:v>
                </c:pt>
                <c:pt idx="2583">
                  <c:v>0.33376903675537051</c:v>
                </c:pt>
                <c:pt idx="2584">
                  <c:v>0.33376903675537051</c:v>
                </c:pt>
                <c:pt idx="2585">
                  <c:v>0.33376903675537051</c:v>
                </c:pt>
                <c:pt idx="2586">
                  <c:v>0.33381898092494566</c:v>
                </c:pt>
                <c:pt idx="2587">
                  <c:v>0.33381898092494566</c:v>
                </c:pt>
                <c:pt idx="2588">
                  <c:v>0.33381898092494566</c:v>
                </c:pt>
                <c:pt idx="2589">
                  <c:v>0.33376903675537051</c:v>
                </c:pt>
                <c:pt idx="2590">
                  <c:v>0.33376903675537051</c:v>
                </c:pt>
                <c:pt idx="2591">
                  <c:v>0.33381898092494566</c:v>
                </c:pt>
                <c:pt idx="2592">
                  <c:v>0.6704640883584716</c:v>
                </c:pt>
                <c:pt idx="2593">
                  <c:v>0.79856374838141164</c:v>
                </c:pt>
                <c:pt idx="2594">
                  <c:v>0.82152379661317809</c:v>
                </c:pt>
                <c:pt idx="2595">
                  <c:v>0.47526800398134128</c:v>
                </c:pt>
                <c:pt idx="2596">
                  <c:v>0.49827799638273973</c:v>
                </c:pt>
                <c:pt idx="2597">
                  <c:v>0.62637765640556609</c:v>
                </c:pt>
                <c:pt idx="2598">
                  <c:v>0.64933770463744622</c:v>
                </c:pt>
                <c:pt idx="2599">
                  <c:v>0.49822805221310773</c:v>
                </c:pt>
                <c:pt idx="2600">
                  <c:v>0.6704640883584716</c:v>
                </c:pt>
                <c:pt idx="2601">
                  <c:v>0.37012839219016769</c:v>
                </c:pt>
                <c:pt idx="2602">
                  <c:v>0.48866731118437201</c:v>
                </c:pt>
                <c:pt idx="2603">
                  <c:v>0.39303849625247267</c:v>
                </c:pt>
                <c:pt idx="2604">
                  <c:v>0.37012839219016769</c:v>
                </c:pt>
                <c:pt idx="2605">
                  <c:v>0.429447795856845</c:v>
                </c:pt>
                <c:pt idx="2606">
                  <c:v>0.37012839219022453</c:v>
                </c:pt>
                <c:pt idx="2607">
                  <c:v>0.37007844802064938</c:v>
                </c:pt>
                <c:pt idx="2608">
                  <c:v>0.39303849625247267</c:v>
                </c:pt>
                <c:pt idx="2609">
                  <c:v>0.39303849625247267</c:v>
                </c:pt>
                <c:pt idx="2610">
                  <c:v>0.429447795856845</c:v>
                </c:pt>
                <c:pt idx="2611">
                  <c:v>0.429447795856845</c:v>
                </c:pt>
                <c:pt idx="2612">
                  <c:v>0.42939785168726985</c:v>
                </c:pt>
                <c:pt idx="2613">
                  <c:v>0.37012839219022453</c:v>
                </c:pt>
                <c:pt idx="2614">
                  <c:v>0.37007844802064938</c:v>
                </c:pt>
                <c:pt idx="2615">
                  <c:v>0.39303849625247267</c:v>
                </c:pt>
                <c:pt idx="2616">
                  <c:v>0.429447795856845</c:v>
                </c:pt>
                <c:pt idx="2617">
                  <c:v>0.429447795856845</c:v>
                </c:pt>
                <c:pt idx="2618">
                  <c:v>0.39303849625247267</c:v>
                </c:pt>
                <c:pt idx="2619">
                  <c:v>0.75452726059802444</c:v>
                </c:pt>
                <c:pt idx="2620">
                  <c:v>0.49827799638273973</c:v>
                </c:pt>
                <c:pt idx="2621">
                  <c:v>0.49827799638273973</c:v>
                </c:pt>
                <c:pt idx="2622">
                  <c:v>0.49827799638273973</c:v>
                </c:pt>
                <c:pt idx="2623">
                  <c:v>0.49827799638273973</c:v>
                </c:pt>
                <c:pt idx="2624">
                  <c:v>0.49822805221310773</c:v>
                </c:pt>
                <c:pt idx="2625">
                  <c:v>0.49822805221310773</c:v>
                </c:pt>
                <c:pt idx="2626">
                  <c:v>0.52118810044487418</c:v>
                </c:pt>
                <c:pt idx="2627">
                  <c:v>0.52118810044487418</c:v>
                </c:pt>
                <c:pt idx="2628">
                  <c:v>0.52118810044487418</c:v>
                </c:pt>
                <c:pt idx="2629">
                  <c:v>0.59390681131458223</c:v>
                </c:pt>
                <c:pt idx="2630">
                  <c:v>0.49827799638273973</c:v>
                </c:pt>
                <c:pt idx="2631">
                  <c:v>0.52118810044487418</c:v>
                </c:pt>
                <c:pt idx="2632">
                  <c:v>0.55749751171015305</c:v>
                </c:pt>
                <c:pt idx="2633">
                  <c:v>0.59390681131458223</c:v>
                </c:pt>
                <c:pt idx="2634">
                  <c:v>0.59390681131458223</c:v>
                </c:pt>
                <c:pt idx="2635">
                  <c:v>0.52118810044487418</c:v>
                </c:pt>
                <c:pt idx="2636">
                  <c:v>0.52118810044487418</c:v>
                </c:pt>
                <c:pt idx="2637">
                  <c:v>0.53463735181742322</c:v>
                </c:pt>
                <c:pt idx="2638">
                  <c:v>0.55749751171015305</c:v>
                </c:pt>
                <c:pt idx="2639">
                  <c:v>0.59390681131458223</c:v>
                </c:pt>
                <c:pt idx="2640">
                  <c:v>0.49822805221310773</c:v>
                </c:pt>
                <c:pt idx="2641">
                  <c:v>0.52118810044487418</c:v>
                </c:pt>
                <c:pt idx="2642">
                  <c:v>0.57089681891318378</c:v>
                </c:pt>
                <c:pt idx="2643">
                  <c:v>0.59390681131458223</c:v>
                </c:pt>
                <c:pt idx="2644">
                  <c:v>0.62637765640556609</c:v>
                </c:pt>
                <c:pt idx="2645">
                  <c:v>0.62637765640556609</c:v>
                </c:pt>
                <c:pt idx="2646">
                  <c:v>0.62637765640556609</c:v>
                </c:pt>
                <c:pt idx="2647">
                  <c:v>0.62637765640556609</c:v>
                </c:pt>
                <c:pt idx="2648">
                  <c:v>0.64933770463744622</c:v>
                </c:pt>
                <c:pt idx="2649">
                  <c:v>0.6397270194390785</c:v>
                </c:pt>
                <c:pt idx="2650">
                  <c:v>0.7220564155069269</c:v>
                </c:pt>
                <c:pt idx="2651">
                  <c:v>0.75836582677220576</c:v>
                </c:pt>
                <c:pt idx="2652">
                  <c:v>0.75836582677220576</c:v>
                </c:pt>
                <c:pt idx="2653">
                  <c:v>0.51940438010376511</c:v>
                </c:pt>
                <c:pt idx="2654">
                  <c:v>0.59385686714495023</c:v>
                </c:pt>
                <c:pt idx="2655">
                  <c:v>0.48866731118437201</c:v>
                </c:pt>
                <c:pt idx="2656">
                  <c:v>0.42944779585678816</c:v>
                </c:pt>
                <c:pt idx="2657">
                  <c:v>0.51167730358565677</c:v>
                </c:pt>
                <c:pt idx="2658">
                  <c:v>0.55749751171015305</c:v>
                </c:pt>
                <c:pt idx="2659">
                  <c:v>0.55749751171015305</c:v>
                </c:pt>
                <c:pt idx="2660">
                  <c:v>0.45235789991897946</c:v>
                </c:pt>
                <c:pt idx="2661">
                  <c:v>0.48866731118437201</c:v>
                </c:pt>
                <c:pt idx="2662">
                  <c:v>0.49644433187199866</c:v>
                </c:pt>
                <c:pt idx="2663">
                  <c:v>0.51940438010376511</c:v>
                </c:pt>
                <c:pt idx="2664">
                  <c:v>0.54231448416589956</c:v>
                </c:pt>
                <c:pt idx="2665">
                  <c:v>0.52118810044487418</c:v>
                </c:pt>
                <c:pt idx="2666">
                  <c:v>0.49822805221310773</c:v>
                </c:pt>
                <c:pt idx="2667">
                  <c:v>0.42939785168721301</c:v>
                </c:pt>
                <c:pt idx="2668">
                  <c:v>0.51167730358565677</c:v>
                </c:pt>
                <c:pt idx="2669">
                  <c:v>0.46575720712206703</c:v>
                </c:pt>
                <c:pt idx="2670">
                  <c:v>0.46575720712206703</c:v>
                </c:pt>
                <c:pt idx="2671">
                  <c:v>0.7220564155069269</c:v>
                </c:pt>
                <c:pt idx="2672">
                  <c:v>0.42939785168726985</c:v>
                </c:pt>
                <c:pt idx="2673">
                  <c:v>0.49822805221310773</c:v>
                </c:pt>
                <c:pt idx="2674">
                  <c:v>0.49827799638273973</c:v>
                </c:pt>
                <c:pt idx="2675">
                  <c:v>0.49827799638273973</c:v>
                </c:pt>
                <c:pt idx="2676">
                  <c:v>0.49827799638273973</c:v>
                </c:pt>
                <c:pt idx="2677">
                  <c:v>0.49822805221310773</c:v>
                </c:pt>
                <c:pt idx="2678">
                  <c:v>0.55749751171015305</c:v>
                </c:pt>
                <c:pt idx="2679">
                  <c:v>0.49827799638273973</c:v>
                </c:pt>
                <c:pt idx="2680">
                  <c:v>0.64933770463744622</c:v>
                </c:pt>
                <c:pt idx="2681">
                  <c:v>0.48299508049933593</c:v>
                </c:pt>
                <c:pt idx="2682">
                  <c:v>0.6704141441888396</c:v>
                </c:pt>
                <c:pt idx="2683">
                  <c:v>0.44284710305987574</c:v>
                </c:pt>
                <c:pt idx="2684">
                  <c:v>0.6856471159026114</c:v>
                </c:pt>
                <c:pt idx="2685">
                  <c:v>0.90754192634665287</c:v>
                </c:pt>
                <c:pt idx="2686">
                  <c:v>0.63070852939392807</c:v>
                </c:pt>
                <c:pt idx="2687">
                  <c:v>0.52551897343323617</c:v>
                </c:pt>
                <c:pt idx="2688">
                  <c:v>0.52551897343323617</c:v>
                </c:pt>
                <c:pt idx="2689">
                  <c:v>0.35105685430215772</c:v>
                </c:pt>
                <c:pt idx="2690">
                  <c:v>0.27838808760208167</c:v>
                </c:pt>
                <c:pt idx="2691">
                  <c:v>0.33765754709918383</c:v>
                </c:pt>
                <c:pt idx="2692">
                  <c:v>0.27838808760208167</c:v>
                </c:pt>
                <c:pt idx="2693">
                  <c:v>0.2917873948051124</c:v>
                </c:pt>
                <c:pt idx="2694">
                  <c:v>0.26493883622953263</c:v>
                </c:pt>
                <c:pt idx="2695">
                  <c:v>0.37780552453870087</c:v>
                </c:pt>
                <c:pt idx="2696">
                  <c:v>0.2917873948051124</c:v>
                </c:pt>
                <c:pt idx="2697">
                  <c:v>0.29173745063559409</c:v>
                </c:pt>
                <c:pt idx="2698">
                  <c:v>0.36440621733567014</c:v>
                </c:pt>
                <c:pt idx="2699">
                  <c:v>0.32420829572663479</c:v>
                </c:pt>
                <c:pt idx="2700">
                  <c:v>0.39736936924083466</c:v>
                </c:pt>
                <c:pt idx="2701">
                  <c:v>0.39736936924083466</c:v>
                </c:pt>
                <c:pt idx="2702">
                  <c:v>0.39736936924083466</c:v>
                </c:pt>
                <c:pt idx="2703">
                  <c:v>0.47015015357828815</c:v>
                </c:pt>
                <c:pt idx="2704">
                  <c:v>0.39308844042199098</c:v>
                </c:pt>
                <c:pt idx="2705">
                  <c:v>0.34716834395840124</c:v>
                </c:pt>
                <c:pt idx="2706">
                  <c:v>0.42939785168726985</c:v>
                </c:pt>
                <c:pt idx="2707">
                  <c:v>0.49822805221310773</c:v>
                </c:pt>
                <c:pt idx="2708">
                  <c:v>0.49822805221310773</c:v>
                </c:pt>
                <c:pt idx="2709">
                  <c:v>0.49822805221310773</c:v>
                </c:pt>
                <c:pt idx="2710">
                  <c:v>0.49822805221310773</c:v>
                </c:pt>
                <c:pt idx="2711">
                  <c:v>0.49822805221310773</c:v>
                </c:pt>
                <c:pt idx="2712">
                  <c:v>0.52123804461450618</c:v>
                </c:pt>
                <c:pt idx="2713">
                  <c:v>0.49827799638273973</c:v>
                </c:pt>
                <c:pt idx="2714">
                  <c:v>0.49827799638273973</c:v>
                </c:pt>
                <c:pt idx="2715">
                  <c:v>0.52123804461450618</c:v>
                </c:pt>
                <c:pt idx="2716">
                  <c:v>0.52123804461450618</c:v>
                </c:pt>
                <c:pt idx="2717">
                  <c:v>0.64750404012670515</c:v>
                </c:pt>
                <c:pt idx="2718">
                  <c:v>0.6704141441888396</c:v>
                </c:pt>
                <c:pt idx="2719">
                  <c:v>0.39308844042199098</c:v>
                </c:pt>
                <c:pt idx="2720">
                  <c:v>0.38347775522362326</c:v>
                </c:pt>
                <c:pt idx="2721">
                  <c:v>0.39308844042199098</c:v>
                </c:pt>
                <c:pt idx="2722">
                  <c:v>0.48866731118437201</c:v>
                </c:pt>
                <c:pt idx="2723">
                  <c:v>0.47531794815085959</c:v>
                </c:pt>
                <c:pt idx="2724">
                  <c:v>0.49822805221310773</c:v>
                </c:pt>
                <c:pt idx="2725">
                  <c:v>0.52123804461450618</c:v>
                </c:pt>
                <c:pt idx="2726">
                  <c:v>0.54226453999638125</c:v>
                </c:pt>
                <c:pt idx="2727">
                  <c:v>0.52123804461450618</c:v>
                </c:pt>
                <c:pt idx="2728">
                  <c:v>0.52123804461450618</c:v>
                </c:pt>
                <c:pt idx="2729">
                  <c:v>0.52123804461450618</c:v>
                </c:pt>
                <c:pt idx="2730">
                  <c:v>0.53463735181753691</c:v>
                </c:pt>
                <c:pt idx="2731">
                  <c:v>0.39308844042199098</c:v>
                </c:pt>
                <c:pt idx="2732">
                  <c:v>0.37007844802064938</c:v>
                </c:pt>
                <c:pt idx="2733">
                  <c:v>0.37012839219016769</c:v>
                </c:pt>
                <c:pt idx="2734">
                  <c:v>0.39308844042199098</c:v>
                </c:pt>
                <c:pt idx="2735">
                  <c:v>0.42939785168726985</c:v>
                </c:pt>
                <c:pt idx="2736">
                  <c:v>0.39308844042199098</c:v>
                </c:pt>
                <c:pt idx="2737">
                  <c:v>0.49822805221310773</c:v>
                </c:pt>
                <c:pt idx="2738">
                  <c:v>0.49822805221310773</c:v>
                </c:pt>
                <c:pt idx="2739">
                  <c:v>0.49827799638273973</c:v>
                </c:pt>
                <c:pt idx="2740">
                  <c:v>0.52123804461450618</c:v>
                </c:pt>
                <c:pt idx="2741">
                  <c:v>0.52123804461450618</c:v>
                </c:pt>
                <c:pt idx="2742">
                  <c:v>0.59385686714495023</c:v>
                </c:pt>
                <c:pt idx="2743">
                  <c:v>0.52123804461450618</c:v>
                </c:pt>
                <c:pt idx="2744">
                  <c:v>0.47531794815085959</c:v>
                </c:pt>
                <c:pt idx="2745">
                  <c:v>0.52123804461450618</c:v>
                </c:pt>
                <c:pt idx="2746">
                  <c:v>0.53458740764790491</c:v>
                </c:pt>
                <c:pt idx="2747">
                  <c:v>0.64928776046781422</c:v>
                </c:pt>
                <c:pt idx="2748">
                  <c:v>0.44284710305987574</c:v>
                </c:pt>
                <c:pt idx="2749">
                  <c:v>0.48871725535389032</c:v>
                </c:pt>
                <c:pt idx="2750">
                  <c:v>0.51935443593413311</c:v>
                </c:pt>
                <c:pt idx="2751">
                  <c:v>0.49822805221310773</c:v>
                </c:pt>
                <c:pt idx="2752">
                  <c:v>0.49822805221310773</c:v>
                </c:pt>
                <c:pt idx="2753">
                  <c:v>0.49827799638273973</c:v>
                </c:pt>
                <c:pt idx="2754">
                  <c:v>0.59385686714495023</c:v>
                </c:pt>
                <c:pt idx="2755">
                  <c:v>0.51935443593413311</c:v>
                </c:pt>
                <c:pt idx="2756">
                  <c:v>0.64562043144633208</c:v>
                </c:pt>
                <c:pt idx="2757">
                  <c:v>0.74313285505854765</c:v>
                </c:pt>
                <c:pt idx="2758">
                  <c:v>0.29173745063553724</c:v>
                </c:pt>
                <c:pt idx="2759">
                  <c:v>0.27833814343256336</c:v>
                </c:pt>
                <c:pt idx="2760">
                  <c:v>0.2917873948051124</c:v>
                </c:pt>
                <c:pt idx="2761">
                  <c:v>0.27833814343256336</c:v>
                </c:pt>
                <c:pt idx="2762">
                  <c:v>0.2917873948051124</c:v>
                </c:pt>
                <c:pt idx="2763">
                  <c:v>0.26493883622953263</c:v>
                </c:pt>
                <c:pt idx="2764">
                  <c:v>0.39741931341040981</c:v>
                </c:pt>
                <c:pt idx="2765">
                  <c:v>0.39308844042199098</c:v>
                </c:pt>
                <c:pt idx="2766">
                  <c:v>0.39308844042199098</c:v>
                </c:pt>
                <c:pt idx="2767">
                  <c:v>0.34716834395840124</c:v>
                </c:pt>
                <c:pt idx="2768">
                  <c:v>0.49827799638273973</c:v>
                </c:pt>
                <c:pt idx="2769">
                  <c:v>0.52123804461450618</c:v>
                </c:pt>
                <c:pt idx="2770">
                  <c:v>0.52123804461450618</c:v>
                </c:pt>
                <c:pt idx="2771">
                  <c:v>0.49827799638273973</c:v>
                </c:pt>
                <c:pt idx="2772">
                  <c:v>0.48866731118437201</c:v>
                </c:pt>
                <c:pt idx="2773">
                  <c:v>0.47531794815085959</c:v>
                </c:pt>
                <c:pt idx="2774">
                  <c:v>0.39308844042199098</c:v>
                </c:pt>
                <c:pt idx="2775">
                  <c:v>0.42939785168726985</c:v>
                </c:pt>
                <c:pt idx="2776">
                  <c:v>0.49822805221310773</c:v>
                </c:pt>
                <c:pt idx="2777">
                  <c:v>0.49822805221310773</c:v>
                </c:pt>
                <c:pt idx="2778">
                  <c:v>0.49827799638273973</c:v>
                </c:pt>
                <c:pt idx="2779">
                  <c:v>0.52123804461450618</c:v>
                </c:pt>
                <c:pt idx="2780">
                  <c:v>0.48871725535389032</c:v>
                </c:pt>
                <c:pt idx="2781">
                  <c:v>0.60346755234331795</c:v>
                </c:pt>
                <c:pt idx="2782">
                  <c:v>0.39308844042199098</c:v>
                </c:pt>
                <c:pt idx="2783">
                  <c:v>0.49827799638273973</c:v>
                </c:pt>
                <c:pt idx="2784">
                  <c:v>0.60346755234331795</c:v>
                </c:pt>
                <c:pt idx="2785">
                  <c:v>0.53463735181753691</c:v>
                </c:pt>
                <c:pt idx="2786">
                  <c:v>0.36445616150518845</c:v>
                </c:pt>
                <c:pt idx="2787">
                  <c:v>0.33760760292960867</c:v>
                </c:pt>
                <c:pt idx="2788">
                  <c:v>0.26493883622953263</c:v>
                </c:pt>
                <c:pt idx="2789">
                  <c:v>0.39741931341040981</c:v>
                </c:pt>
                <c:pt idx="2790">
                  <c:v>0.39741931341040981</c:v>
                </c:pt>
                <c:pt idx="2791">
                  <c:v>0.470100209408713</c:v>
                </c:pt>
                <c:pt idx="2792">
                  <c:v>0.37007844802064938</c:v>
                </c:pt>
                <c:pt idx="2793">
                  <c:v>0.42944779585678816</c:v>
                </c:pt>
                <c:pt idx="2794">
                  <c:v>0.26498878039910778</c:v>
                </c:pt>
                <c:pt idx="2795">
                  <c:v>0.26498878039905094</c:v>
                </c:pt>
                <c:pt idx="2796">
                  <c:v>0.41599854448423912</c:v>
                </c:pt>
                <c:pt idx="2797">
                  <c:v>0.41599854448423912</c:v>
                </c:pt>
                <c:pt idx="2798">
                  <c:v>0.52123804461450618</c:v>
                </c:pt>
                <c:pt idx="2799">
                  <c:v>0.52123804461450618</c:v>
                </c:pt>
                <c:pt idx="2800">
                  <c:v>0.54414814867675432</c:v>
                </c:pt>
                <c:pt idx="2801">
                  <c:v>0.49822805221310773</c:v>
                </c:pt>
                <c:pt idx="2802">
                  <c:v>0.52123804461450618</c:v>
                </c:pt>
                <c:pt idx="2803">
                  <c:v>0.41599854448423912</c:v>
                </c:pt>
                <c:pt idx="2804">
                  <c:v>0.39308844042199098</c:v>
                </c:pt>
                <c:pt idx="2805">
                  <c:v>0.41599854448423912</c:v>
                </c:pt>
                <c:pt idx="2806">
                  <c:v>0.61686685954634868</c:v>
                </c:pt>
                <c:pt idx="2807">
                  <c:v>0.54414814867675432</c:v>
                </c:pt>
                <c:pt idx="2808">
                  <c:v>0.66268706767084495</c:v>
                </c:pt>
                <c:pt idx="2809">
                  <c:v>0.49822805221310773</c:v>
                </c:pt>
                <c:pt idx="2810">
                  <c:v>0.28789888446129908</c:v>
                </c:pt>
                <c:pt idx="2811">
                  <c:v>0.28784894029172392</c:v>
                </c:pt>
                <c:pt idx="2812">
                  <c:v>0.42032941747265795</c:v>
                </c:pt>
                <c:pt idx="2813">
                  <c:v>0.44719010534646486</c:v>
                </c:pt>
                <c:pt idx="2814">
                  <c:v>0.41604848865375743</c:v>
                </c:pt>
                <c:pt idx="2815">
                  <c:v>0.61681691537683037</c:v>
                </c:pt>
                <c:pt idx="2816">
                  <c:v>0.45235789991909314</c:v>
                </c:pt>
                <c:pt idx="2817">
                  <c:v>0.41599854448423912</c:v>
                </c:pt>
                <c:pt idx="2818">
                  <c:v>0.49822805221310773</c:v>
                </c:pt>
                <c:pt idx="2819">
                  <c:v>0.52123804461450618</c:v>
                </c:pt>
                <c:pt idx="2820">
                  <c:v>0.52123804461450618</c:v>
                </c:pt>
                <c:pt idx="2821">
                  <c:v>0.54414814867664063</c:v>
                </c:pt>
                <c:pt idx="2822">
                  <c:v>0.54414814867664063</c:v>
                </c:pt>
                <c:pt idx="2823">
                  <c:v>0.39308844042199098</c:v>
                </c:pt>
                <c:pt idx="2824">
                  <c:v>0.41599854448423912</c:v>
                </c:pt>
                <c:pt idx="2825">
                  <c:v>0.41599854448423912</c:v>
                </c:pt>
                <c:pt idx="2826">
                  <c:v>0.52118810044487418</c:v>
                </c:pt>
                <c:pt idx="2827">
                  <c:v>0.55749751171015305</c:v>
                </c:pt>
                <c:pt idx="2828">
                  <c:v>0.45240784408861145</c:v>
                </c:pt>
                <c:pt idx="2829">
                  <c:v>0.41599854448423912</c:v>
                </c:pt>
                <c:pt idx="2830">
                  <c:v>0.52118810044487418</c:v>
                </c:pt>
                <c:pt idx="2831">
                  <c:v>0.54414814867664063</c:v>
                </c:pt>
                <c:pt idx="2832">
                  <c:v>0.64933770463744622</c:v>
                </c:pt>
                <c:pt idx="2833">
                  <c:v>0.39308844042199098</c:v>
                </c:pt>
                <c:pt idx="2834">
                  <c:v>0.74313285505854765</c:v>
                </c:pt>
                <c:pt idx="2835">
                  <c:v>0.30124824749481149</c:v>
                </c:pt>
                <c:pt idx="2836">
                  <c:v>0.31469749886736054</c:v>
                </c:pt>
                <c:pt idx="2837">
                  <c:v>0.28784894029178076</c:v>
                </c:pt>
                <c:pt idx="2838">
                  <c:v>0.55749751171015305</c:v>
                </c:pt>
                <c:pt idx="2839">
                  <c:v>0.28789888446135592</c:v>
                </c:pt>
                <c:pt idx="2840">
                  <c:v>0.49822805221310773</c:v>
                </c:pt>
                <c:pt idx="2841">
                  <c:v>0.45240784408861145</c:v>
                </c:pt>
                <c:pt idx="2842">
                  <c:v>0.28784894029178076</c:v>
                </c:pt>
                <c:pt idx="2843">
                  <c:v>0.28784894029178076</c:v>
                </c:pt>
                <c:pt idx="2844">
                  <c:v>0.28789888446129908</c:v>
                </c:pt>
                <c:pt idx="2845">
                  <c:v>0.41599854448423912</c:v>
                </c:pt>
                <c:pt idx="2846">
                  <c:v>0.41599854448423912</c:v>
                </c:pt>
                <c:pt idx="2847">
                  <c:v>0.39308844042199098</c:v>
                </c:pt>
                <c:pt idx="2848">
                  <c:v>0.41599854448423912</c:v>
                </c:pt>
                <c:pt idx="2849">
                  <c:v>0.52123804461450618</c:v>
                </c:pt>
                <c:pt idx="2850">
                  <c:v>0.42939785168726985</c:v>
                </c:pt>
                <c:pt idx="2851">
                  <c:v>0.55754745587978505</c:v>
                </c:pt>
                <c:pt idx="2852">
                  <c:v>0.45240784408861145</c:v>
                </c:pt>
                <c:pt idx="2853">
                  <c:v>0.32804686190081611</c:v>
                </c:pt>
                <c:pt idx="2854">
                  <c:v>0.30513675783856797</c:v>
                </c:pt>
                <c:pt idx="2855">
                  <c:v>0.27838808760208167</c:v>
                </c:pt>
                <c:pt idx="2856">
                  <c:v>0.27838808760208167</c:v>
                </c:pt>
                <c:pt idx="2857">
                  <c:v>0.30124824749481149</c:v>
                </c:pt>
                <c:pt idx="2858">
                  <c:v>0.2917873948051124</c:v>
                </c:pt>
                <c:pt idx="2859">
                  <c:v>0.2917873948051124</c:v>
                </c:pt>
                <c:pt idx="2860">
                  <c:v>0.2917873948051124</c:v>
                </c:pt>
                <c:pt idx="2861">
                  <c:v>0.27833814343256336</c:v>
                </c:pt>
                <c:pt idx="2862">
                  <c:v>0.29173745063553724</c:v>
                </c:pt>
                <c:pt idx="2863">
                  <c:v>0.30513675783862482</c:v>
                </c:pt>
                <c:pt idx="2864">
                  <c:v>0.30518670200814313</c:v>
                </c:pt>
                <c:pt idx="2865">
                  <c:v>0.30518670200814313</c:v>
                </c:pt>
                <c:pt idx="2866">
                  <c:v>0.2917873948051124</c:v>
                </c:pt>
                <c:pt idx="2867">
                  <c:v>0.30518670200814313</c:v>
                </c:pt>
                <c:pt idx="2868">
                  <c:v>0.2917873948051124</c:v>
                </c:pt>
                <c:pt idx="2869">
                  <c:v>0.30518670200814313</c:v>
                </c:pt>
                <c:pt idx="2870">
                  <c:v>0.32804686190081611</c:v>
                </c:pt>
                <c:pt idx="2871">
                  <c:v>0.30518670200814313</c:v>
                </c:pt>
                <c:pt idx="2872">
                  <c:v>0.27838808760213851</c:v>
                </c:pt>
                <c:pt idx="2873">
                  <c:v>0.31469749886741738</c:v>
                </c:pt>
                <c:pt idx="2874">
                  <c:v>0.30124824749481149</c:v>
                </c:pt>
                <c:pt idx="2875">
                  <c:v>0.30124824749481149</c:v>
                </c:pt>
                <c:pt idx="2876">
                  <c:v>0.30513675783856797</c:v>
                </c:pt>
                <c:pt idx="2877">
                  <c:v>0.31858600921117386</c:v>
                </c:pt>
                <c:pt idx="2878">
                  <c:v>0.30513675783856797</c:v>
                </c:pt>
                <c:pt idx="2879">
                  <c:v>0.29173745063559409</c:v>
                </c:pt>
                <c:pt idx="2880">
                  <c:v>0.341496113273422</c:v>
                </c:pt>
                <c:pt idx="2881">
                  <c:v>0.30513675783856797</c:v>
                </c:pt>
                <c:pt idx="2882">
                  <c:v>0.30513675783856797</c:v>
                </c:pt>
                <c:pt idx="2883">
                  <c:v>0.31464755469784222</c:v>
                </c:pt>
                <c:pt idx="2884">
                  <c:v>0.3185360650415987</c:v>
                </c:pt>
                <c:pt idx="2885">
                  <c:v>0.35484547630687757</c:v>
                </c:pt>
                <c:pt idx="2886">
                  <c:v>0.32809680607039127</c:v>
                </c:pt>
                <c:pt idx="2887">
                  <c:v>0.31858600921117386</c:v>
                </c:pt>
                <c:pt idx="2888">
                  <c:v>0.33760760292960867</c:v>
                </c:pt>
                <c:pt idx="2889">
                  <c:v>0.32809680607039127</c:v>
                </c:pt>
                <c:pt idx="2890">
                  <c:v>0.30513675783856797</c:v>
                </c:pt>
                <c:pt idx="2891">
                  <c:v>0.32804686190081611</c:v>
                </c:pt>
                <c:pt idx="2892">
                  <c:v>0.31464755469784222</c:v>
                </c:pt>
                <c:pt idx="2893">
                  <c:v>0.34149611327336515</c:v>
                </c:pt>
                <c:pt idx="2894">
                  <c:v>0.3185360650415987</c:v>
                </c:pt>
                <c:pt idx="2895">
                  <c:v>0.32804686190087295</c:v>
                </c:pt>
                <c:pt idx="2896">
                  <c:v>0.30513675783856797</c:v>
                </c:pt>
                <c:pt idx="2897">
                  <c:v>0.30518670200814313</c:v>
                </c:pt>
                <c:pt idx="2898">
                  <c:v>0.30513675783856797</c:v>
                </c:pt>
                <c:pt idx="2899">
                  <c:v>0.32804686190087295</c:v>
                </c:pt>
                <c:pt idx="2900">
                  <c:v>0.30518670200814313</c:v>
                </c:pt>
                <c:pt idx="2901">
                  <c:v>0.29173745063559409</c:v>
                </c:pt>
                <c:pt idx="2902">
                  <c:v>0.32804686190087295</c:v>
                </c:pt>
                <c:pt idx="2903">
                  <c:v>0.34144616910384684</c:v>
                </c:pt>
                <c:pt idx="2904">
                  <c:v>0.28784894029172392</c:v>
                </c:pt>
                <c:pt idx="2905">
                  <c:v>0.26498878039905094</c:v>
                </c:pt>
                <c:pt idx="2906">
                  <c:v>0.26493883622953263</c:v>
                </c:pt>
                <c:pt idx="2907">
                  <c:v>0.26493883622953263</c:v>
                </c:pt>
                <c:pt idx="2908">
                  <c:v>0.26498878039910778</c:v>
                </c:pt>
                <c:pt idx="2909">
                  <c:v>0.31085893269312237</c:v>
                </c:pt>
                <c:pt idx="2910">
                  <c:v>0.31080898852360406</c:v>
                </c:pt>
                <c:pt idx="2911">
                  <c:v>0.28784894029178076</c:v>
                </c:pt>
                <c:pt idx="2912">
                  <c:v>0.28784894029178076</c:v>
                </c:pt>
                <c:pt idx="2913">
                  <c:v>0.31085893269312237</c:v>
                </c:pt>
                <c:pt idx="2914">
                  <c:v>0.28789888446129908</c:v>
                </c:pt>
                <c:pt idx="2915">
                  <c:v>0.28789888446129908</c:v>
                </c:pt>
                <c:pt idx="2916">
                  <c:v>0.31085893269312237</c:v>
                </c:pt>
                <c:pt idx="2917">
                  <c:v>0.31080898852360406</c:v>
                </c:pt>
                <c:pt idx="2918">
                  <c:v>0.31080898852360406</c:v>
                </c:pt>
                <c:pt idx="2919">
                  <c:v>0.27833814343256336</c:v>
                </c:pt>
                <c:pt idx="2920">
                  <c:v>0.24197878799776618</c:v>
                </c:pt>
                <c:pt idx="2921">
                  <c:v>0.34721828812797639</c:v>
                </c:pt>
                <c:pt idx="2922">
                  <c:v>0.47531794815085959</c:v>
                </c:pt>
                <c:pt idx="2923">
                  <c:v>0.26877740240377079</c:v>
                </c:pt>
                <c:pt idx="2924">
                  <c:v>0.39308844042199098</c:v>
                </c:pt>
                <c:pt idx="2925">
                  <c:v>0.39308844042199098</c:v>
                </c:pt>
                <c:pt idx="2926">
                  <c:v>0.49822805221310773</c:v>
                </c:pt>
                <c:pt idx="2927">
                  <c:v>0.39308844042199098</c:v>
                </c:pt>
                <c:pt idx="2928">
                  <c:v>0.30518670200814313</c:v>
                </c:pt>
                <c:pt idx="2929">
                  <c:v>0.26493883622953263</c:v>
                </c:pt>
                <c:pt idx="2930">
                  <c:v>0.39303849625247267</c:v>
                </c:pt>
                <c:pt idx="2931">
                  <c:v>0.26498878039905094</c:v>
                </c:pt>
                <c:pt idx="2932">
                  <c:v>0.26498878039905094</c:v>
                </c:pt>
                <c:pt idx="2933">
                  <c:v>0.49822805221310773</c:v>
                </c:pt>
                <c:pt idx="2934">
                  <c:v>0.34721828812791955</c:v>
                </c:pt>
                <c:pt idx="2935">
                  <c:v>0.34721828812791955</c:v>
                </c:pt>
                <c:pt idx="2936">
                  <c:v>0.37012839219016769</c:v>
                </c:pt>
                <c:pt idx="2937">
                  <c:v>0.37012839219016769</c:v>
                </c:pt>
                <c:pt idx="2938">
                  <c:v>0.34716834395840124</c:v>
                </c:pt>
                <c:pt idx="2939">
                  <c:v>0.4064378034555034</c:v>
                </c:pt>
                <c:pt idx="2940">
                  <c:v>0.45235789991909314</c:v>
                </c:pt>
                <c:pt idx="2941">
                  <c:v>0.45235789991909314</c:v>
                </c:pt>
                <c:pt idx="2942">
                  <c:v>0.47526800398134128</c:v>
                </c:pt>
                <c:pt idx="2943">
                  <c:v>0.47526800398134128</c:v>
                </c:pt>
                <c:pt idx="2944">
                  <c:v>0.47526800398134128</c:v>
                </c:pt>
                <c:pt idx="2945">
                  <c:v>0.47526800398134128</c:v>
                </c:pt>
                <c:pt idx="2946">
                  <c:v>0.47526800398134128</c:v>
                </c:pt>
                <c:pt idx="2947">
                  <c:v>0.45240784408861145</c:v>
                </c:pt>
                <c:pt idx="2948">
                  <c:v>0.47526800398134128</c:v>
                </c:pt>
                <c:pt idx="2949">
                  <c:v>0.47531794815085959</c:v>
                </c:pt>
                <c:pt idx="2950">
                  <c:v>0.49827799638273973</c:v>
                </c:pt>
                <c:pt idx="2951">
                  <c:v>0.47531794815085959</c:v>
                </c:pt>
                <c:pt idx="2952">
                  <c:v>0.49827799638273973</c:v>
                </c:pt>
                <c:pt idx="2953">
                  <c:v>0.49827799638273973</c:v>
                </c:pt>
                <c:pt idx="2954">
                  <c:v>0.47531794815085959</c:v>
                </c:pt>
                <c:pt idx="2955">
                  <c:v>0.49827799638273973</c:v>
                </c:pt>
                <c:pt idx="2956">
                  <c:v>0.62454399189482501</c:v>
                </c:pt>
                <c:pt idx="2957">
                  <c:v>0.62454399189482501</c:v>
                </c:pt>
                <c:pt idx="2958">
                  <c:v>0.6704640883584716</c:v>
                </c:pt>
                <c:pt idx="2959">
                  <c:v>0.49827799638273973</c:v>
                </c:pt>
                <c:pt idx="2960">
                  <c:v>0.60341760817379964</c:v>
                </c:pt>
                <c:pt idx="2961">
                  <c:v>0.32420829572657794</c:v>
                </c:pt>
                <c:pt idx="2962">
                  <c:v>0.47526800398134128</c:v>
                </c:pt>
                <c:pt idx="2963">
                  <c:v>0.47526800398134128</c:v>
                </c:pt>
                <c:pt idx="2964">
                  <c:v>0.40648774762496487</c:v>
                </c:pt>
                <c:pt idx="2965">
                  <c:v>0.40648774762496487</c:v>
                </c:pt>
                <c:pt idx="2966">
                  <c:v>0.64745409595707315</c:v>
                </c:pt>
                <c:pt idx="2967">
                  <c:v>0.49827799638273973</c:v>
                </c:pt>
                <c:pt idx="2968">
                  <c:v>0.47531794815085959</c:v>
                </c:pt>
                <c:pt idx="2969">
                  <c:v>0.49827799638273973</c:v>
                </c:pt>
                <c:pt idx="2970">
                  <c:v>0.49827799638273973</c:v>
                </c:pt>
                <c:pt idx="2971">
                  <c:v>0.49827799638273973</c:v>
                </c:pt>
                <c:pt idx="2972">
                  <c:v>0.47531794815085959</c:v>
                </c:pt>
                <c:pt idx="2973">
                  <c:v>0.60346755234331795</c:v>
                </c:pt>
                <c:pt idx="2974">
                  <c:v>0.37012839219016769</c:v>
                </c:pt>
                <c:pt idx="2975">
                  <c:v>0.37012839219016769</c:v>
                </c:pt>
                <c:pt idx="2976">
                  <c:v>0.46575720712201019</c:v>
                </c:pt>
                <c:pt idx="2977">
                  <c:v>0.37007844802064938</c:v>
                </c:pt>
                <c:pt idx="2978">
                  <c:v>0.47526800398134128</c:v>
                </c:pt>
                <c:pt idx="2979">
                  <c:v>0.25537809520074006</c:v>
                </c:pt>
                <c:pt idx="2980">
                  <c:v>0.24197878799770933</c:v>
                </c:pt>
                <c:pt idx="2981">
                  <c:v>0.24202873216728449</c:v>
                </c:pt>
                <c:pt idx="2982">
                  <c:v>0.24197878799776618</c:v>
                </c:pt>
                <c:pt idx="2983">
                  <c:v>0.34716834395840124</c:v>
                </c:pt>
                <c:pt idx="2984">
                  <c:v>0.37007844802064938</c:v>
                </c:pt>
                <c:pt idx="2985">
                  <c:v>0.45240784408861145</c:v>
                </c:pt>
                <c:pt idx="2986">
                  <c:v>0.47531794815085959</c:v>
                </c:pt>
                <c:pt idx="2987">
                  <c:v>0.47526800398134128</c:v>
                </c:pt>
                <c:pt idx="2988">
                  <c:v>0.49822805221310773</c:v>
                </c:pt>
                <c:pt idx="2989">
                  <c:v>0.51167730358565677</c:v>
                </c:pt>
                <c:pt idx="2990">
                  <c:v>0.37007844802064938</c:v>
                </c:pt>
                <c:pt idx="2991">
                  <c:v>0.24197878799770933</c:v>
                </c:pt>
                <c:pt idx="2992">
                  <c:v>0.24202873216728449</c:v>
                </c:pt>
                <c:pt idx="2993">
                  <c:v>0.24202873216728449</c:v>
                </c:pt>
                <c:pt idx="2994">
                  <c:v>0.39308844042199098</c:v>
                </c:pt>
                <c:pt idx="2995">
                  <c:v>0.39308844042199098</c:v>
                </c:pt>
                <c:pt idx="2996">
                  <c:v>0.52123804461450618</c:v>
                </c:pt>
                <c:pt idx="2997">
                  <c:v>0.49827799638273973</c:v>
                </c:pt>
                <c:pt idx="2998">
                  <c:v>0.52123804461450618</c:v>
                </c:pt>
                <c:pt idx="2999">
                  <c:v>0.49827799638273973</c:v>
                </c:pt>
                <c:pt idx="3000">
                  <c:v>0.64928776046781422</c:v>
                </c:pt>
                <c:pt idx="3001">
                  <c:v>0.52123804461450618</c:v>
                </c:pt>
                <c:pt idx="3002">
                  <c:v>0.39308844042199098</c:v>
                </c:pt>
                <c:pt idx="3003">
                  <c:v>0.37012839219016769</c:v>
                </c:pt>
                <c:pt idx="3004">
                  <c:v>0.27833814343250651</c:v>
                </c:pt>
                <c:pt idx="3005">
                  <c:v>0.26498878039905094</c:v>
                </c:pt>
                <c:pt idx="3006">
                  <c:v>0.26493883622953263</c:v>
                </c:pt>
                <c:pt idx="3007">
                  <c:v>0.29173745063559409</c:v>
                </c:pt>
                <c:pt idx="3008">
                  <c:v>0.29178739480516924</c:v>
                </c:pt>
                <c:pt idx="3009">
                  <c:v>0.26493883622953263</c:v>
                </c:pt>
                <c:pt idx="3010">
                  <c:v>0.27833814343256336</c:v>
                </c:pt>
                <c:pt idx="3011">
                  <c:v>0.39303849625247267</c:v>
                </c:pt>
                <c:pt idx="3012">
                  <c:v>0.39303849625247267</c:v>
                </c:pt>
                <c:pt idx="3013">
                  <c:v>0.37007844802064938</c:v>
                </c:pt>
                <c:pt idx="3014">
                  <c:v>0.37012839219016769</c:v>
                </c:pt>
                <c:pt idx="3015">
                  <c:v>0.39303849625247267</c:v>
                </c:pt>
                <c:pt idx="3016">
                  <c:v>0.49827799638273973</c:v>
                </c:pt>
                <c:pt idx="3017">
                  <c:v>0.26498878039905094</c:v>
                </c:pt>
                <c:pt idx="3018">
                  <c:v>0.39303849625247267</c:v>
                </c:pt>
                <c:pt idx="3019">
                  <c:v>0.39303849625247267</c:v>
                </c:pt>
                <c:pt idx="3020">
                  <c:v>0.49827799638273973</c:v>
                </c:pt>
                <c:pt idx="3021">
                  <c:v>0.26498878039905094</c:v>
                </c:pt>
                <c:pt idx="3022">
                  <c:v>0.39308844042199098</c:v>
                </c:pt>
                <c:pt idx="3023">
                  <c:v>0.49827799638262604</c:v>
                </c:pt>
                <c:pt idx="3024">
                  <c:v>0.53458740764790491</c:v>
                </c:pt>
                <c:pt idx="3025">
                  <c:v>0.39308844042199098</c:v>
                </c:pt>
                <c:pt idx="3026">
                  <c:v>0.26493883622953263</c:v>
                </c:pt>
                <c:pt idx="3027">
                  <c:v>0.52123804461450618</c:v>
                </c:pt>
                <c:pt idx="3028">
                  <c:v>0.28789888446129908</c:v>
                </c:pt>
                <c:pt idx="3029">
                  <c:v>0.41604848865375743</c:v>
                </c:pt>
                <c:pt idx="3030">
                  <c:v>0.41599854448429596</c:v>
                </c:pt>
                <c:pt idx="3031">
                  <c:v>0.49827799638262604</c:v>
                </c:pt>
                <c:pt idx="3032">
                  <c:v>0.52123804461450618</c:v>
                </c:pt>
                <c:pt idx="3033">
                  <c:v>0.28784894029178076</c:v>
                </c:pt>
                <c:pt idx="3034">
                  <c:v>0.28789888446129908</c:v>
                </c:pt>
                <c:pt idx="3035">
                  <c:v>0.24197878799770933</c:v>
                </c:pt>
                <c:pt idx="3036">
                  <c:v>0.39303849625247267</c:v>
                </c:pt>
                <c:pt idx="3037">
                  <c:v>0.27838808760208167</c:v>
                </c:pt>
                <c:pt idx="3038">
                  <c:v>0.26498878039910778</c:v>
                </c:pt>
                <c:pt idx="3039">
                  <c:v>0.30129819166432981</c:v>
                </c:pt>
                <c:pt idx="3040">
                  <c:v>0.28789888446129908</c:v>
                </c:pt>
                <c:pt idx="3041">
                  <c:v>0.429447795856845</c:v>
                </c:pt>
                <c:pt idx="3042">
                  <c:v>0.39308844042199098</c:v>
                </c:pt>
                <c:pt idx="3043">
                  <c:v>0.41599854448423912</c:v>
                </c:pt>
                <c:pt idx="3044">
                  <c:v>0.26493883622953263</c:v>
                </c:pt>
                <c:pt idx="3045">
                  <c:v>0.40648774762502171</c:v>
                </c:pt>
                <c:pt idx="3046">
                  <c:v>0.37007844802064938</c:v>
                </c:pt>
                <c:pt idx="3047">
                  <c:v>0.40648774762502171</c:v>
                </c:pt>
                <c:pt idx="3048">
                  <c:v>0.34721828812791955</c:v>
                </c:pt>
                <c:pt idx="3049">
                  <c:v>0.37012839219016769</c:v>
                </c:pt>
                <c:pt idx="3050">
                  <c:v>0.40643780345544656</c:v>
                </c:pt>
                <c:pt idx="3051">
                  <c:v>0.40643780345544656</c:v>
                </c:pt>
                <c:pt idx="3052">
                  <c:v>0.37007844802064938</c:v>
                </c:pt>
                <c:pt idx="3053">
                  <c:v>0.46580715129164219</c:v>
                </c:pt>
                <c:pt idx="3054">
                  <c:v>0.37012839219016769</c:v>
                </c:pt>
                <c:pt idx="3055">
                  <c:v>0.34716834395840124</c:v>
                </c:pt>
                <c:pt idx="3056">
                  <c:v>0.47531794815085959</c:v>
                </c:pt>
                <c:pt idx="3057">
                  <c:v>0.34721828812791955</c:v>
                </c:pt>
                <c:pt idx="3058">
                  <c:v>0.37012839219016769</c:v>
                </c:pt>
                <c:pt idx="3059">
                  <c:v>0.24202873216728449</c:v>
                </c:pt>
                <c:pt idx="3060">
                  <c:v>0.24197878799776618</c:v>
                </c:pt>
                <c:pt idx="3061">
                  <c:v>0.24197878799776618</c:v>
                </c:pt>
                <c:pt idx="3062">
                  <c:v>0.24202873216728449</c:v>
                </c:pt>
                <c:pt idx="3063">
                  <c:v>0.24202873216728449</c:v>
                </c:pt>
                <c:pt idx="3064">
                  <c:v>0.24197878799770933</c:v>
                </c:pt>
                <c:pt idx="3065">
                  <c:v>0.25537809520079691</c:v>
                </c:pt>
                <c:pt idx="3066">
                  <c:v>0.39303849625247267</c:v>
                </c:pt>
                <c:pt idx="3067">
                  <c:v>0.49827799638273973</c:v>
                </c:pt>
                <c:pt idx="3068">
                  <c:v>0.57862389543117843</c:v>
                </c:pt>
                <c:pt idx="3069">
                  <c:v>0.429447795856845</c:v>
                </c:pt>
                <c:pt idx="3070">
                  <c:v>0.37012839219022453</c:v>
                </c:pt>
                <c:pt idx="3071">
                  <c:v>0.39303849625247267</c:v>
                </c:pt>
                <c:pt idx="3072">
                  <c:v>0.37007844802064938</c:v>
                </c:pt>
                <c:pt idx="3073">
                  <c:v>0.39303849625247267</c:v>
                </c:pt>
                <c:pt idx="3074">
                  <c:v>0.429447795856845</c:v>
                </c:pt>
                <c:pt idx="3075">
                  <c:v>0.47531794815085959</c:v>
                </c:pt>
                <c:pt idx="3076">
                  <c:v>0.49822805221310773</c:v>
                </c:pt>
                <c:pt idx="3077">
                  <c:v>0.49822805221310773</c:v>
                </c:pt>
                <c:pt idx="3078">
                  <c:v>0.49822805221310773</c:v>
                </c:pt>
                <c:pt idx="3079">
                  <c:v>0.49822805221310773</c:v>
                </c:pt>
                <c:pt idx="3080">
                  <c:v>0.47531794815085959</c:v>
                </c:pt>
                <c:pt idx="3081">
                  <c:v>0.47526800398134128</c:v>
                </c:pt>
                <c:pt idx="3082">
                  <c:v>0.48866731118437201</c:v>
                </c:pt>
                <c:pt idx="3083">
                  <c:v>0.39308844042199098</c:v>
                </c:pt>
                <c:pt idx="3084">
                  <c:v>0.42939785168726985</c:v>
                </c:pt>
                <c:pt idx="3085">
                  <c:v>0.55749751171015305</c:v>
                </c:pt>
                <c:pt idx="3086">
                  <c:v>0.39303849625247267</c:v>
                </c:pt>
                <c:pt idx="3087">
                  <c:v>0.49822805221310773</c:v>
                </c:pt>
                <c:pt idx="3088">
                  <c:v>0.37007844802064938</c:v>
                </c:pt>
                <c:pt idx="3089">
                  <c:v>0.39303849625247267</c:v>
                </c:pt>
                <c:pt idx="3090">
                  <c:v>0.42944779585678816</c:v>
                </c:pt>
                <c:pt idx="3091">
                  <c:v>0.42939785168726985</c:v>
                </c:pt>
                <c:pt idx="3092">
                  <c:v>0.49822805221310773</c:v>
                </c:pt>
                <c:pt idx="3093">
                  <c:v>0.53463735181753691</c:v>
                </c:pt>
                <c:pt idx="3094">
                  <c:v>0.39303849625247267</c:v>
                </c:pt>
                <c:pt idx="3095">
                  <c:v>0.39308844042199098</c:v>
                </c:pt>
                <c:pt idx="3096">
                  <c:v>0.49827799638273973</c:v>
                </c:pt>
                <c:pt idx="3097">
                  <c:v>0.51167730358565677</c:v>
                </c:pt>
                <c:pt idx="3098">
                  <c:v>0.59390681131458223</c:v>
                </c:pt>
                <c:pt idx="3099">
                  <c:v>0.49827799638273973</c:v>
                </c:pt>
                <c:pt idx="3100">
                  <c:v>0.46580715129164219</c:v>
                </c:pt>
                <c:pt idx="3101">
                  <c:v>0.42944779585678816</c:v>
                </c:pt>
                <c:pt idx="3102">
                  <c:v>0.53463735181753691</c:v>
                </c:pt>
                <c:pt idx="3103">
                  <c:v>0.53463735181753691</c:v>
                </c:pt>
                <c:pt idx="3104">
                  <c:v>0.49827799638273973</c:v>
                </c:pt>
                <c:pt idx="3105">
                  <c:v>0.49822805221310773</c:v>
                </c:pt>
                <c:pt idx="3106">
                  <c:v>0.53463735181753691</c:v>
                </c:pt>
                <c:pt idx="3107">
                  <c:v>0.49827799638273973</c:v>
                </c:pt>
                <c:pt idx="3108">
                  <c:v>0.39308844042199098</c:v>
                </c:pt>
                <c:pt idx="3109">
                  <c:v>0.39308844042199098</c:v>
                </c:pt>
                <c:pt idx="3110">
                  <c:v>0.47526800398134128</c:v>
                </c:pt>
                <c:pt idx="3111">
                  <c:v>0.39308844042199098</c:v>
                </c:pt>
                <c:pt idx="3112">
                  <c:v>0.42939785168726985</c:v>
                </c:pt>
                <c:pt idx="3113">
                  <c:v>0.47526800398134128</c:v>
                </c:pt>
                <c:pt idx="3114">
                  <c:v>0.37012839219016769</c:v>
                </c:pt>
                <c:pt idx="3115">
                  <c:v>0.42944779585678816</c:v>
                </c:pt>
                <c:pt idx="3116">
                  <c:v>0.39308844042199098</c:v>
                </c:pt>
                <c:pt idx="3117">
                  <c:v>0.47531794815085959</c:v>
                </c:pt>
                <c:pt idx="3118">
                  <c:v>0.51935443593413311</c:v>
                </c:pt>
                <c:pt idx="3119">
                  <c:v>0.49827799638273973</c:v>
                </c:pt>
                <c:pt idx="3120">
                  <c:v>0.39303849625247267</c:v>
                </c:pt>
                <c:pt idx="3121">
                  <c:v>0.429447795856845</c:v>
                </c:pt>
                <c:pt idx="3122">
                  <c:v>0.28419944847365741</c:v>
                </c:pt>
                <c:pt idx="3123">
                  <c:v>0.26493883622953263</c:v>
                </c:pt>
                <c:pt idx="3124">
                  <c:v>0.26498878039905094</c:v>
                </c:pt>
                <c:pt idx="3125">
                  <c:v>0.26493883622953263</c:v>
                </c:pt>
                <c:pt idx="3126">
                  <c:v>0.26493883622953263</c:v>
                </c:pt>
                <c:pt idx="3127">
                  <c:v>0.26498878039905094</c:v>
                </c:pt>
                <c:pt idx="3128">
                  <c:v>0.26498878039905094</c:v>
                </c:pt>
                <c:pt idx="3129">
                  <c:v>0.26498878039905094</c:v>
                </c:pt>
                <c:pt idx="3130">
                  <c:v>0.26493883622953263</c:v>
                </c:pt>
                <c:pt idx="3131">
                  <c:v>0.26498878039910778</c:v>
                </c:pt>
                <c:pt idx="3132">
                  <c:v>0.27838808760208167</c:v>
                </c:pt>
                <c:pt idx="3133">
                  <c:v>0.27833814343256336</c:v>
                </c:pt>
                <c:pt idx="3134">
                  <c:v>0.26493883622953263</c:v>
                </c:pt>
                <c:pt idx="3135">
                  <c:v>0.39741931341040981</c:v>
                </c:pt>
                <c:pt idx="3136">
                  <c:v>0.39741931341040981</c:v>
                </c:pt>
                <c:pt idx="3137">
                  <c:v>0.470100209408713</c:v>
                </c:pt>
                <c:pt idx="3138">
                  <c:v>0.39308844042199098</c:v>
                </c:pt>
                <c:pt idx="3139">
                  <c:v>0.41599854448423912</c:v>
                </c:pt>
                <c:pt idx="3140">
                  <c:v>0.39308844042199098</c:v>
                </c:pt>
                <c:pt idx="3141">
                  <c:v>0.39303849625247267</c:v>
                </c:pt>
                <c:pt idx="3142">
                  <c:v>0.41599854448423912</c:v>
                </c:pt>
                <c:pt idx="3143">
                  <c:v>0.45240784408861145</c:v>
                </c:pt>
                <c:pt idx="3144">
                  <c:v>0.39308844042199098</c:v>
                </c:pt>
                <c:pt idx="3145">
                  <c:v>0.39308844042199098</c:v>
                </c:pt>
                <c:pt idx="3146">
                  <c:v>0.39303849625247267</c:v>
                </c:pt>
                <c:pt idx="3147">
                  <c:v>0.39308844042199098</c:v>
                </c:pt>
                <c:pt idx="3148">
                  <c:v>0.41599854448423912</c:v>
                </c:pt>
                <c:pt idx="3149">
                  <c:v>0.41599854448423912</c:v>
                </c:pt>
                <c:pt idx="3150">
                  <c:v>0.45240784408861145</c:v>
                </c:pt>
                <c:pt idx="3151">
                  <c:v>0.49827799638273973</c:v>
                </c:pt>
                <c:pt idx="3152">
                  <c:v>0.52118810044487418</c:v>
                </c:pt>
                <c:pt idx="3153">
                  <c:v>0.52118810044487418</c:v>
                </c:pt>
                <c:pt idx="3154">
                  <c:v>0.54414814867675432</c:v>
                </c:pt>
                <c:pt idx="3155">
                  <c:v>0.54414814867675432</c:v>
                </c:pt>
                <c:pt idx="3156">
                  <c:v>0.49827799638273973</c:v>
                </c:pt>
                <c:pt idx="3157">
                  <c:v>0.51162735941613846</c:v>
                </c:pt>
                <c:pt idx="3158">
                  <c:v>0.6704141441888396</c:v>
                </c:pt>
                <c:pt idx="3159">
                  <c:v>0.69337419242071974</c:v>
                </c:pt>
                <c:pt idx="3160">
                  <c:v>0.41604848865375743</c:v>
                </c:pt>
                <c:pt idx="3161">
                  <c:v>0.41604848865375743</c:v>
                </c:pt>
                <c:pt idx="3162">
                  <c:v>0.41604848865375743</c:v>
                </c:pt>
                <c:pt idx="3163">
                  <c:v>0.54409820450712232</c:v>
                </c:pt>
                <c:pt idx="3164">
                  <c:v>0.54409820450712232</c:v>
                </c:pt>
                <c:pt idx="3165">
                  <c:v>0.39308844042199098</c:v>
                </c:pt>
                <c:pt idx="3166">
                  <c:v>0.41599854448423912</c:v>
                </c:pt>
                <c:pt idx="3167">
                  <c:v>0.41599854448423912</c:v>
                </c:pt>
                <c:pt idx="3168">
                  <c:v>0.52118810044487418</c:v>
                </c:pt>
                <c:pt idx="3169">
                  <c:v>0.41599854448423912</c:v>
                </c:pt>
                <c:pt idx="3170">
                  <c:v>0.41604848865375743</c:v>
                </c:pt>
                <c:pt idx="3171">
                  <c:v>0.52123804461450618</c:v>
                </c:pt>
                <c:pt idx="3172">
                  <c:v>0.53463735181742322</c:v>
                </c:pt>
                <c:pt idx="3173">
                  <c:v>0.53463735181742322</c:v>
                </c:pt>
                <c:pt idx="3174">
                  <c:v>0.53463735181742322</c:v>
                </c:pt>
                <c:pt idx="3175">
                  <c:v>0.45235789991909314</c:v>
                </c:pt>
                <c:pt idx="3176">
                  <c:v>0.45240784408861145</c:v>
                </c:pt>
                <c:pt idx="3177">
                  <c:v>0.45240784408861145</c:v>
                </c:pt>
                <c:pt idx="3178">
                  <c:v>0.53458740764790491</c:v>
                </c:pt>
                <c:pt idx="3179">
                  <c:v>0.39303849625247267</c:v>
                </c:pt>
                <c:pt idx="3180">
                  <c:v>0.49822805221310773</c:v>
                </c:pt>
                <c:pt idx="3181">
                  <c:v>0.52123804461450618</c:v>
                </c:pt>
                <c:pt idx="3182">
                  <c:v>0.5652245882281477</c:v>
                </c:pt>
                <c:pt idx="3183">
                  <c:v>0.66268706767084495</c:v>
                </c:pt>
                <c:pt idx="3184">
                  <c:v>0.69909636727516045</c:v>
                </c:pt>
                <c:pt idx="3185">
                  <c:v>0.41604848865375743</c:v>
                </c:pt>
                <c:pt idx="3186">
                  <c:v>0.49822805221310773</c:v>
                </c:pt>
                <c:pt idx="3187">
                  <c:v>0.55754745587967136</c:v>
                </c:pt>
                <c:pt idx="3188">
                  <c:v>0.39303849625247267</c:v>
                </c:pt>
                <c:pt idx="3189">
                  <c:v>0.52118810044487418</c:v>
                </c:pt>
                <c:pt idx="3190">
                  <c:v>0.54414814867664063</c:v>
                </c:pt>
                <c:pt idx="3191">
                  <c:v>0.28784894029178076</c:v>
                </c:pt>
                <c:pt idx="3192">
                  <c:v>0.28789888446129908</c:v>
                </c:pt>
                <c:pt idx="3193">
                  <c:v>0.28784894029172392</c:v>
                </c:pt>
                <c:pt idx="3194">
                  <c:v>0.28789888446135592</c:v>
                </c:pt>
                <c:pt idx="3195">
                  <c:v>0.28789888446135592</c:v>
                </c:pt>
                <c:pt idx="3196">
                  <c:v>0.28789888446135592</c:v>
                </c:pt>
                <c:pt idx="3197">
                  <c:v>0.28789888446135592</c:v>
                </c:pt>
                <c:pt idx="3198">
                  <c:v>0.28784894029178076</c:v>
                </c:pt>
                <c:pt idx="3199">
                  <c:v>0.28784894029178076</c:v>
                </c:pt>
                <c:pt idx="3200">
                  <c:v>0.28784894029178076</c:v>
                </c:pt>
                <c:pt idx="3201">
                  <c:v>0.28784894029178076</c:v>
                </c:pt>
                <c:pt idx="3202">
                  <c:v>0.28784894029178076</c:v>
                </c:pt>
                <c:pt idx="3203">
                  <c:v>0.28789888446129908</c:v>
                </c:pt>
                <c:pt idx="3204">
                  <c:v>0.28789888446129908</c:v>
                </c:pt>
                <c:pt idx="3205">
                  <c:v>0.28784894029178076</c:v>
                </c:pt>
                <c:pt idx="3206">
                  <c:v>0.28784894029178076</c:v>
                </c:pt>
                <c:pt idx="3207">
                  <c:v>0.28784894029178076</c:v>
                </c:pt>
                <c:pt idx="3208">
                  <c:v>0.31469749886741738</c:v>
                </c:pt>
                <c:pt idx="3209">
                  <c:v>0.28789888446135592</c:v>
                </c:pt>
                <c:pt idx="3210">
                  <c:v>0.28789888446129908</c:v>
                </c:pt>
                <c:pt idx="3211">
                  <c:v>0.28784894029178076</c:v>
                </c:pt>
                <c:pt idx="3212">
                  <c:v>0.30129819166432981</c:v>
                </c:pt>
                <c:pt idx="3213">
                  <c:v>0.28789888446129908</c:v>
                </c:pt>
                <c:pt idx="3214">
                  <c:v>0.28789888446129908</c:v>
                </c:pt>
                <c:pt idx="3215">
                  <c:v>0.42032941747265795</c:v>
                </c:pt>
                <c:pt idx="3216">
                  <c:v>0.42032941747265795</c:v>
                </c:pt>
                <c:pt idx="3217">
                  <c:v>0.44719010534646486</c:v>
                </c:pt>
                <c:pt idx="3218">
                  <c:v>0.42037936164217626</c:v>
                </c:pt>
                <c:pt idx="3219">
                  <c:v>0.44714016117694655</c:v>
                </c:pt>
                <c:pt idx="3220">
                  <c:v>0.42037936164217626</c:v>
                </c:pt>
                <c:pt idx="3221">
                  <c:v>0.44714016117694655</c:v>
                </c:pt>
                <c:pt idx="3222">
                  <c:v>0.42032941747265795</c:v>
                </c:pt>
                <c:pt idx="3223">
                  <c:v>0.44719010534646486</c:v>
                </c:pt>
                <c:pt idx="3224">
                  <c:v>0.41599854448423912</c:v>
                </c:pt>
                <c:pt idx="3225">
                  <c:v>0.43895859271606241</c:v>
                </c:pt>
                <c:pt idx="3226">
                  <c:v>0.54414814867664063</c:v>
                </c:pt>
                <c:pt idx="3227">
                  <c:v>0.41604848865375743</c:v>
                </c:pt>
                <c:pt idx="3228">
                  <c:v>0.54414814867664063</c:v>
                </c:pt>
                <c:pt idx="3229">
                  <c:v>0.41599854448429596</c:v>
                </c:pt>
                <c:pt idx="3230">
                  <c:v>0.3242582398961531</c:v>
                </c:pt>
                <c:pt idx="3231">
                  <c:v>0.31080898852360406</c:v>
                </c:pt>
                <c:pt idx="3232">
                  <c:v>0.31080898852360406</c:v>
                </c:pt>
                <c:pt idx="3233">
                  <c:v>0.31085893269312237</c:v>
                </c:pt>
                <c:pt idx="3234">
                  <c:v>0.31085893269312237</c:v>
                </c:pt>
                <c:pt idx="3235">
                  <c:v>0.31085893269312237</c:v>
                </c:pt>
                <c:pt idx="3236">
                  <c:v>0.31080898852360406</c:v>
                </c:pt>
                <c:pt idx="3237">
                  <c:v>0.31080898852360406</c:v>
                </c:pt>
                <c:pt idx="3238">
                  <c:v>0.31080898852360406</c:v>
                </c:pt>
                <c:pt idx="3239">
                  <c:v>0.31085893269312237</c:v>
                </c:pt>
                <c:pt idx="3240">
                  <c:v>0.32420829572663479</c:v>
                </c:pt>
                <c:pt idx="3241">
                  <c:v>0.32420829572663479</c:v>
                </c:pt>
                <c:pt idx="3242">
                  <c:v>0.31080898852354721</c:v>
                </c:pt>
                <c:pt idx="3243">
                  <c:v>0.31085893269312237</c:v>
                </c:pt>
                <c:pt idx="3244">
                  <c:v>0.31085893269312237</c:v>
                </c:pt>
                <c:pt idx="3245">
                  <c:v>0.31080898852360406</c:v>
                </c:pt>
                <c:pt idx="3246">
                  <c:v>0.31085893269312237</c:v>
                </c:pt>
                <c:pt idx="3247">
                  <c:v>0.31080898852360406</c:v>
                </c:pt>
                <c:pt idx="3248">
                  <c:v>0.31085893269312237</c:v>
                </c:pt>
                <c:pt idx="3249">
                  <c:v>0.33381898092494566</c:v>
                </c:pt>
                <c:pt idx="3250">
                  <c:v>0.33381898092494566</c:v>
                </c:pt>
                <c:pt idx="3251">
                  <c:v>0.28784894029178076</c:v>
                </c:pt>
                <c:pt idx="3252">
                  <c:v>0.33376903675537051</c:v>
                </c:pt>
                <c:pt idx="3253">
                  <c:v>0.33376903675537051</c:v>
                </c:pt>
                <c:pt idx="3254">
                  <c:v>0.42939785168726985</c:v>
                </c:pt>
                <c:pt idx="3255">
                  <c:v>0.42944779585678816</c:v>
                </c:pt>
                <c:pt idx="3256">
                  <c:v>0.39308844042199098</c:v>
                </c:pt>
                <c:pt idx="3257">
                  <c:v>0.41599854448423912</c:v>
                </c:pt>
                <c:pt idx="3258">
                  <c:v>0.41599854448429596</c:v>
                </c:pt>
                <c:pt idx="3259">
                  <c:v>0.429447795856845</c:v>
                </c:pt>
                <c:pt idx="3260">
                  <c:v>0.45240784408861145</c:v>
                </c:pt>
                <c:pt idx="3261">
                  <c:v>0.45235789991897946</c:v>
                </c:pt>
                <c:pt idx="3262">
                  <c:v>0.43895859271606241</c:v>
                </c:pt>
                <c:pt idx="3263">
                  <c:v>0.39303849625247267</c:v>
                </c:pt>
                <c:pt idx="3264">
                  <c:v>0.49644433187188497</c:v>
                </c:pt>
                <c:pt idx="3265">
                  <c:v>0.49644433187188497</c:v>
                </c:pt>
                <c:pt idx="3266">
                  <c:v>0.26493883622953263</c:v>
                </c:pt>
                <c:pt idx="3267">
                  <c:v>0.26493883622953263</c:v>
                </c:pt>
                <c:pt idx="3268">
                  <c:v>0.26498878039905094</c:v>
                </c:pt>
                <c:pt idx="3269">
                  <c:v>0.26498878039905094</c:v>
                </c:pt>
                <c:pt idx="3270">
                  <c:v>0.26493883622953263</c:v>
                </c:pt>
                <c:pt idx="3271">
                  <c:v>0.28789888446129908</c:v>
                </c:pt>
                <c:pt idx="3272">
                  <c:v>0.28784894029178076</c:v>
                </c:pt>
                <c:pt idx="3273">
                  <c:v>0.28784894029178076</c:v>
                </c:pt>
                <c:pt idx="3274">
                  <c:v>0.28784894029178076</c:v>
                </c:pt>
                <c:pt idx="3275">
                  <c:v>0.28789888446129908</c:v>
                </c:pt>
                <c:pt idx="3276">
                  <c:v>0.28789888446129908</c:v>
                </c:pt>
                <c:pt idx="3277">
                  <c:v>0.28784894029178076</c:v>
                </c:pt>
                <c:pt idx="3278">
                  <c:v>0.31080898852360406</c:v>
                </c:pt>
                <c:pt idx="3279">
                  <c:v>0.31080898852360406</c:v>
                </c:pt>
                <c:pt idx="3280">
                  <c:v>0.26493883622953263</c:v>
                </c:pt>
                <c:pt idx="3281">
                  <c:v>0.28784894029178076</c:v>
                </c:pt>
                <c:pt idx="3282">
                  <c:v>0.28784894029178076</c:v>
                </c:pt>
                <c:pt idx="3283">
                  <c:v>0.40648774762502171</c:v>
                </c:pt>
                <c:pt idx="3284">
                  <c:v>0.40648774762502171</c:v>
                </c:pt>
                <c:pt idx="3285">
                  <c:v>0.37012839219016769</c:v>
                </c:pt>
                <c:pt idx="3286">
                  <c:v>0.37012839219016769</c:v>
                </c:pt>
                <c:pt idx="3287">
                  <c:v>0.40643780345544656</c:v>
                </c:pt>
                <c:pt idx="3288">
                  <c:v>0.37007844802064938</c:v>
                </c:pt>
                <c:pt idx="3289">
                  <c:v>0.37007844802064938</c:v>
                </c:pt>
                <c:pt idx="3290">
                  <c:v>0.40648774762502171</c:v>
                </c:pt>
                <c:pt idx="3291">
                  <c:v>0.37007844802064938</c:v>
                </c:pt>
                <c:pt idx="3292">
                  <c:v>0.37007844802064938</c:v>
                </c:pt>
                <c:pt idx="3293">
                  <c:v>0.24202873216728449</c:v>
                </c:pt>
                <c:pt idx="3294">
                  <c:v>0.24197878799776618</c:v>
                </c:pt>
                <c:pt idx="3295">
                  <c:v>0.24202873216728449</c:v>
                </c:pt>
                <c:pt idx="3296">
                  <c:v>0.24202873216728449</c:v>
                </c:pt>
                <c:pt idx="3297">
                  <c:v>0.24197878799770933</c:v>
                </c:pt>
                <c:pt idx="3298">
                  <c:v>0.25537809520079691</c:v>
                </c:pt>
                <c:pt idx="3299">
                  <c:v>0.24197878799776618</c:v>
                </c:pt>
                <c:pt idx="3300">
                  <c:v>0.28789888446129908</c:v>
                </c:pt>
                <c:pt idx="3301">
                  <c:v>0.39303849625247267</c:v>
                </c:pt>
                <c:pt idx="3302">
                  <c:v>0.39303849625247267</c:v>
                </c:pt>
                <c:pt idx="3303">
                  <c:v>0.49827799638273973</c:v>
                </c:pt>
                <c:pt idx="3304">
                  <c:v>0.37012839219022453</c:v>
                </c:pt>
                <c:pt idx="3305">
                  <c:v>0.429447795856845</c:v>
                </c:pt>
                <c:pt idx="3306">
                  <c:v>0.49822805221310773</c:v>
                </c:pt>
                <c:pt idx="3307">
                  <c:v>0.52118810044487418</c:v>
                </c:pt>
                <c:pt idx="3308">
                  <c:v>0.55749751171015305</c:v>
                </c:pt>
                <c:pt idx="3309">
                  <c:v>0.59390681131458223</c:v>
                </c:pt>
                <c:pt idx="3310">
                  <c:v>0.42939785168726985</c:v>
                </c:pt>
                <c:pt idx="3311">
                  <c:v>0.55754745587967136</c:v>
                </c:pt>
                <c:pt idx="3312">
                  <c:v>0.42944779585678816</c:v>
                </c:pt>
                <c:pt idx="3313">
                  <c:v>0.39303849625247267</c:v>
                </c:pt>
                <c:pt idx="3314">
                  <c:v>0.52123804461450618</c:v>
                </c:pt>
                <c:pt idx="3315">
                  <c:v>0.49827799638273973</c:v>
                </c:pt>
                <c:pt idx="3316">
                  <c:v>0.52118810044487418</c:v>
                </c:pt>
                <c:pt idx="3317">
                  <c:v>0.51940438010376511</c:v>
                </c:pt>
                <c:pt idx="3318">
                  <c:v>0.39308844042199098</c:v>
                </c:pt>
                <c:pt idx="3319">
                  <c:v>0.42939785168721301</c:v>
                </c:pt>
                <c:pt idx="3320">
                  <c:v>0.52556891760286817</c:v>
                </c:pt>
                <c:pt idx="3321">
                  <c:v>0.56192827303766535</c:v>
                </c:pt>
                <c:pt idx="3322">
                  <c:v>0.56187832886814704</c:v>
                </c:pt>
                <c:pt idx="3323">
                  <c:v>0.69430886187944907</c:v>
                </c:pt>
                <c:pt idx="3324">
                  <c:v>0.69435880604896738</c:v>
                </c:pt>
                <c:pt idx="3325">
                  <c:v>0.26498878039905094</c:v>
                </c:pt>
                <c:pt idx="3326">
                  <c:v>0.26493883622953263</c:v>
                </c:pt>
                <c:pt idx="3327">
                  <c:v>0.26493883622953263</c:v>
                </c:pt>
                <c:pt idx="3328">
                  <c:v>0.26493883622953263</c:v>
                </c:pt>
                <c:pt idx="3329">
                  <c:v>0.26498878039905094</c:v>
                </c:pt>
                <c:pt idx="3330">
                  <c:v>0.26498878039905094</c:v>
                </c:pt>
                <c:pt idx="3331">
                  <c:v>0.26493883622953263</c:v>
                </c:pt>
                <c:pt idx="3332">
                  <c:v>0.26498878039905094</c:v>
                </c:pt>
                <c:pt idx="3333">
                  <c:v>0.26498878039910778</c:v>
                </c:pt>
                <c:pt idx="3334">
                  <c:v>0.39308844042199098</c:v>
                </c:pt>
                <c:pt idx="3335">
                  <c:v>0.41599854448423912</c:v>
                </c:pt>
                <c:pt idx="3336">
                  <c:v>0.41599854448423912</c:v>
                </c:pt>
                <c:pt idx="3337">
                  <c:v>0.45240784408861145</c:v>
                </c:pt>
                <c:pt idx="3338">
                  <c:v>0.54414814867675432</c:v>
                </c:pt>
                <c:pt idx="3339">
                  <c:v>0.54414814867675432</c:v>
                </c:pt>
                <c:pt idx="3340">
                  <c:v>0.61686685954634868</c:v>
                </c:pt>
                <c:pt idx="3341">
                  <c:v>0.5804575599419195</c:v>
                </c:pt>
                <c:pt idx="3342">
                  <c:v>0.61686685954634868</c:v>
                </c:pt>
                <c:pt idx="3343">
                  <c:v>0.61686685954634868</c:v>
                </c:pt>
                <c:pt idx="3344">
                  <c:v>0.41604848865375743</c:v>
                </c:pt>
                <c:pt idx="3345">
                  <c:v>0.54409820450712232</c:v>
                </c:pt>
                <c:pt idx="3346">
                  <c:v>0.54409820450712232</c:v>
                </c:pt>
                <c:pt idx="3347">
                  <c:v>0.5805075041115515</c:v>
                </c:pt>
                <c:pt idx="3348">
                  <c:v>0.41604848865375743</c:v>
                </c:pt>
                <c:pt idx="3349">
                  <c:v>0.45235789991909314</c:v>
                </c:pt>
                <c:pt idx="3350">
                  <c:v>0.41599854448423912</c:v>
                </c:pt>
                <c:pt idx="3351">
                  <c:v>0.54414814867675432</c:v>
                </c:pt>
                <c:pt idx="3352">
                  <c:v>0.45235789991909314</c:v>
                </c:pt>
                <c:pt idx="3353">
                  <c:v>0.61681691537671668</c:v>
                </c:pt>
                <c:pt idx="3354">
                  <c:v>0.39303849625247267</c:v>
                </c:pt>
                <c:pt idx="3355">
                  <c:v>0.64933770463744622</c:v>
                </c:pt>
                <c:pt idx="3356">
                  <c:v>0.41599854448423912</c:v>
                </c:pt>
                <c:pt idx="3357">
                  <c:v>0.54847902166511631</c:v>
                </c:pt>
                <c:pt idx="3358">
                  <c:v>0.54852896583463462</c:v>
                </c:pt>
                <c:pt idx="3359">
                  <c:v>0.54847902166511631</c:v>
                </c:pt>
                <c:pt idx="3360">
                  <c:v>0.31469749886736054</c:v>
                </c:pt>
                <c:pt idx="3361">
                  <c:v>0.28784894029172392</c:v>
                </c:pt>
                <c:pt idx="3362">
                  <c:v>0.28789888446135592</c:v>
                </c:pt>
                <c:pt idx="3363">
                  <c:v>0.28789888446135592</c:v>
                </c:pt>
                <c:pt idx="3364">
                  <c:v>0.28784894029178076</c:v>
                </c:pt>
                <c:pt idx="3365">
                  <c:v>0.28789888446129908</c:v>
                </c:pt>
                <c:pt idx="3366">
                  <c:v>0.28784894029178076</c:v>
                </c:pt>
                <c:pt idx="3367">
                  <c:v>0.28789888446129908</c:v>
                </c:pt>
                <c:pt idx="3368">
                  <c:v>0.28789888446129908</c:v>
                </c:pt>
                <c:pt idx="3369">
                  <c:v>0.42032941747265795</c:v>
                </c:pt>
                <c:pt idx="3370">
                  <c:v>0.43895859271606241</c:v>
                </c:pt>
                <c:pt idx="3371">
                  <c:v>0.54414814867664063</c:v>
                </c:pt>
                <c:pt idx="3372">
                  <c:v>0.47526800398128444</c:v>
                </c:pt>
                <c:pt idx="3373">
                  <c:v>0.33760760292960867</c:v>
                </c:pt>
                <c:pt idx="3374">
                  <c:v>0.33760760292960867</c:v>
                </c:pt>
                <c:pt idx="3375">
                  <c:v>0.31085893269312237</c:v>
                </c:pt>
                <c:pt idx="3376">
                  <c:v>0.31080898852360406</c:v>
                </c:pt>
                <c:pt idx="3377">
                  <c:v>0.31085893269312237</c:v>
                </c:pt>
                <c:pt idx="3378">
                  <c:v>0.31080898852360406</c:v>
                </c:pt>
                <c:pt idx="3379">
                  <c:v>0.31080898852360406</c:v>
                </c:pt>
                <c:pt idx="3380">
                  <c:v>0.31080898852354721</c:v>
                </c:pt>
                <c:pt idx="3381">
                  <c:v>0.43895859271606241</c:v>
                </c:pt>
                <c:pt idx="3382">
                  <c:v>0.28784894029178076</c:v>
                </c:pt>
                <c:pt idx="3383">
                  <c:v>0.31080898852360406</c:v>
                </c:pt>
                <c:pt idx="3384">
                  <c:v>0.31085893269312237</c:v>
                </c:pt>
                <c:pt idx="3385">
                  <c:v>0.31080898852360406</c:v>
                </c:pt>
                <c:pt idx="3386">
                  <c:v>0.43900853688558072</c:v>
                </c:pt>
                <c:pt idx="3387">
                  <c:v>0.31080898852360406</c:v>
                </c:pt>
                <c:pt idx="3388">
                  <c:v>0.28784894029178076</c:v>
                </c:pt>
                <c:pt idx="3389">
                  <c:v>0.28789888446129908</c:v>
                </c:pt>
                <c:pt idx="3390">
                  <c:v>0.31085893269312237</c:v>
                </c:pt>
                <c:pt idx="3391">
                  <c:v>0.31080898852360406</c:v>
                </c:pt>
                <c:pt idx="3392">
                  <c:v>0.31085893269312237</c:v>
                </c:pt>
                <c:pt idx="3393">
                  <c:v>0.28784894029178076</c:v>
                </c:pt>
                <c:pt idx="3394">
                  <c:v>0.33381898092488882</c:v>
                </c:pt>
                <c:pt idx="3395">
                  <c:v>0.26498878039905094</c:v>
                </c:pt>
                <c:pt idx="3396">
                  <c:v>0.26493883622953263</c:v>
                </c:pt>
                <c:pt idx="3397">
                  <c:v>0.26493883622953263</c:v>
                </c:pt>
                <c:pt idx="3398">
                  <c:v>0.26498878039910778</c:v>
                </c:pt>
                <c:pt idx="3399">
                  <c:v>0.26498878039905094</c:v>
                </c:pt>
                <c:pt idx="3400">
                  <c:v>0.41599854448423912</c:v>
                </c:pt>
                <c:pt idx="3401">
                  <c:v>0.41604848865375743</c:v>
                </c:pt>
                <c:pt idx="3402">
                  <c:v>0.41604848865375743</c:v>
                </c:pt>
                <c:pt idx="3403">
                  <c:v>0.54409820450712232</c:v>
                </c:pt>
                <c:pt idx="3404">
                  <c:v>0.52123804461450618</c:v>
                </c:pt>
                <c:pt idx="3405">
                  <c:v>0.41604848865375743</c:v>
                </c:pt>
                <c:pt idx="3406">
                  <c:v>0.28789888446129908</c:v>
                </c:pt>
                <c:pt idx="3407">
                  <c:v>0.28789888446129908</c:v>
                </c:pt>
                <c:pt idx="3408">
                  <c:v>0.28784894029178076</c:v>
                </c:pt>
                <c:pt idx="3409">
                  <c:v>0.28784894029178076</c:v>
                </c:pt>
                <c:pt idx="3410">
                  <c:v>0.28784894029178076</c:v>
                </c:pt>
                <c:pt idx="3411">
                  <c:v>0.28789888446129908</c:v>
                </c:pt>
                <c:pt idx="3412">
                  <c:v>0.28789888446129908</c:v>
                </c:pt>
                <c:pt idx="3413">
                  <c:v>0.28789888446129908</c:v>
                </c:pt>
                <c:pt idx="3414">
                  <c:v>0.28784894029178076</c:v>
                </c:pt>
                <c:pt idx="3415">
                  <c:v>0.28784894029178076</c:v>
                </c:pt>
                <c:pt idx="3416">
                  <c:v>0.30129819166438665</c:v>
                </c:pt>
                <c:pt idx="3417">
                  <c:v>0.28784894029178076</c:v>
                </c:pt>
                <c:pt idx="3418">
                  <c:v>0.28784894029178076</c:v>
                </c:pt>
                <c:pt idx="3419">
                  <c:v>0.28784894029178076</c:v>
                </c:pt>
                <c:pt idx="3420">
                  <c:v>0.41599854448423912</c:v>
                </c:pt>
                <c:pt idx="3421">
                  <c:v>0.43895859271606241</c:v>
                </c:pt>
                <c:pt idx="3422">
                  <c:v>0.43895859271606241</c:v>
                </c:pt>
                <c:pt idx="3423">
                  <c:v>0.47531794815085959</c:v>
                </c:pt>
                <c:pt idx="3424">
                  <c:v>0.43900853688558072</c:v>
                </c:pt>
                <c:pt idx="3425">
                  <c:v>0.43900853688558072</c:v>
                </c:pt>
                <c:pt idx="3426">
                  <c:v>0.55754745587967136</c:v>
                </c:pt>
                <c:pt idx="3427">
                  <c:v>0.55754745587967136</c:v>
                </c:pt>
                <c:pt idx="3428">
                  <c:v>0.55754745587967136</c:v>
                </c:pt>
                <c:pt idx="3429">
                  <c:v>0.43900853688558072</c:v>
                </c:pt>
                <c:pt idx="3430">
                  <c:v>0.43895859271606241</c:v>
                </c:pt>
                <c:pt idx="3431">
                  <c:v>0.43895859271606241</c:v>
                </c:pt>
                <c:pt idx="3432">
                  <c:v>0.31080898852354721</c:v>
                </c:pt>
                <c:pt idx="3433">
                  <c:v>0.31085893269312237</c:v>
                </c:pt>
                <c:pt idx="3434">
                  <c:v>0.31080898852360406</c:v>
                </c:pt>
                <c:pt idx="3435">
                  <c:v>0.31085893269312237</c:v>
                </c:pt>
                <c:pt idx="3436">
                  <c:v>0.31085893269312237</c:v>
                </c:pt>
                <c:pt idx="3437">
                  <c:v>0.31085893269312237</c:v>
                </c:pt>
                <c:pt idx="3438">
                  <c:v>0.31085893269312237</c:v>
                </c:pt>
                <c:pt idx="3439">
                  <c:v>0.31080898852360406</c:v>
                </c:pt>
                <c:pt idx="3440">
                  <c:v>0.31080898852360406</c:v>
                </c:pt>
                <c:pt idx="3441">
                  <c:v>0.31080898852360406</c:v>
                </c:pt>
                <c:pt idx="3442">
                  <c:v>0.31085893269312237</c:v>
                </c:pt>
                <c:pt idx="3443">
                  <c:v>0.31085893269312237</c:v>
                </c:pt>
                <c:pt idx="3444">
                  <c:v>0.32420829572663479</c:v>
                </c:pt>
                <c:pt idx="3445">
                  <c:v>0.32420829572663479</c:v>
                </c:pt>
                <c:pt idx="3446">
                  <c:v>0.31080898852354721</c:v>
                </c:pt>
                <c:pt idx="3447">
                  <c:v>0.31080898852360406</c:v>
                </c:pt>
                <c:pt idx="3448">
                  <c:v>0.31085893269312237</c:v>
                </c:pt>
                <c:pt idx="3449">
                  <c:v>0.31080898852360406</c:v>
                </c:pt>
                <c:pt idx="3450">
                  <c:v>0.31080898852360406</c:v>
                </c:pt>
                <c:pt idx="3451">
                  <c:v>0.33376903675537051</c:v>
                </c:pt>
                <c:pt idx="3452">
                  <c:v>0.33376903675537051</c:v>
                </c:pt>
                <c:pt idx="3453">
                  <c:v>0.33381898092494566</c:v>
                </c:pt>
                <c:pt idx="3454">
                  <c:v>0.33376903675537051</c:v>
                </c:pt>
                <c:pt idx="3455">
                  <c:v>0.33376903675537051</c:v>
                </c:pt>
                <c:pt idx="3456">
                  <c:v>0.33376903675537051</c:v>
                </c:pt>
                <c:pt idx="3457">
                  <c:v>0.33376903675537051</c:v>
                </c:pt>
                <c:pt idx="3458">
                  <c:v>0.33381898092494566</c:v>
                </c:pt>
                <c:pt idx="3459">
                  <c:v>0.34721828812791955</c:v>
                </c:pt>
                <c:pt idx="3460">
                  <c:v>0.34716834395840124</c:v>
                </c:pt>
                <c:pt idx="3461">
                  <c:v>0.33381898092488882</c:v>
                </c:pt>
                <c:pt idx="3462">
                  <c:v>0.33381898092494566</c:v>
                </c:pt>
                <c:pt idx="3463">
                  <c:v>0.33381898092488882</c:v>
                </c:pt>
                <c:pt idx="3464">
                  <c:v>0.33376903675537051</c:v>
                </c:pt>
                <c:pt idx="3465">
                  <c:v>0.33381898092494566</c:v>
                </c:pt>
                <c:pt idx="3466">
                  <c:v>0.33376903675537051</c:v>
                </c:pt>
                <c:pt idx="3467">
                  <c:v>0.33381898092494566</c:v>
                </c:pt>
                <c:pt idx="3468">
                  <c:v>0.35672908498713696</c:v>
                </c:pt>
                <c:pt idx="3469">
                  <c:v>0.35667914081761865</c:v>
                </c:pt>
                <c:pt idx="3470">
                  <c:v>0.3567290849871938</c:v>
                </c:pt>
                <c:pt idx="3471">
                  <c:v>0.31085893269312237</c:v>
                </c:pt>
                <c:pt idx="3472">
                  <c:v>0.21901873976594288</c:v>
                </c:pt>
                <c:pt idx="3473">
                  <c:v>0.30518670200814313</c:v>
                </c:pt>
                <c:pt idx="3474">
                  <c:v>0.38164409071293903</c:v>
                </c:pt>
                <c:pt idx="3475">
                  <c:v>0.37785546870827602</c:v>
                </c:pt>
                <c:pt idx="3476">
                  <c:v>0.35484547630687757</c:v>
                </c:pt>
                <c:pt idx="3477">
                  <c:v>0.32420829572663479</c:v>
                </c:pt>
                <c:pt idx="3478">
                  <c:v>0.34144616910384684</c:v>
                </c:pt>
                <c:pt idx="3479">
                  <c:v>0.35484547630687757</c:v>
                </c:pt>
                <c:pt idx="3480">
                  <c:v>0.3682447835099083</c:v>
                </c:pt>
                <c:pt idx="3481">
                  <c:v>0.341496113273422</c:v>
                </c:pt>
                <c:pt idx="3482">
                  <c:v>0.35484547630687757</c:v>
                </c:pt>
                <c:pt idx="3483">
                  <c:v>0.31469749886736054</c:v>
                </c:pt>
                <c:pt idx="3484">
                  <c:v>0.31469749886736054</c:v>
                </c:pt>
                <c:pt idx="3485">
                  <c:v>0.31464755469784222</c:v>
                </c:pt>
                <c:pt idx="3486">
                  <c:v>0.32809680607039127</c:v>
                </c:pt>
                <c:pt idx="3487">
                  <c:v>0.32804686190087295</c:v>
                </c:pt>
                <c:pt idx="3488">
                  <c:v>0.35100691013258256</c:v>
                </c:pt>
                <c:pt idx="3489">
                  <c:v>0.31469749886741738</c:v>
                </c:pt>
                <c:pt idx="3490">
                  <c:v>0.31469749886736054</c:v>
                </c:pt>
                <c:pt idx="3491">
                  <c:v>0.34149611327336515</c:v>
                </c:pt>
                <c:pt idx="3492">
                  <c:v>0.36829472767942661</c:v>
                </c:pt>
                <c:pt idx="3493">
                  <c:v>0.341496113273422</c:v>
                </c:pt>
                <c:pt idx="3494">
                  <c:v>0.341496113273422</c:v>
                </c:pt>
                <c:pt idx="3495">
                  <c:v>0.35484547630687757</c:v>
                </c:pt>
                <c:pt idx="3496">
                  <c:v>0.36829472767948346</c:v>
                </c:pt>
                <c:pt idx="3497">
                  <c:v>0.33198531641414775</c:v>
                </c:pt>
                <c:pt idx="3498">
                  <c:v>0.3185360650415987</c:v>
                </c:pt>
                <c:pt idx="3499">
                  <c:v>0.31469749886736054</c:v>
                </c:pt>
                <c:pt idx="3500">
                  <c:v>0.31464755469784222</c:v>
                </c:pt>
                <c:pt idx="3501">
                  <c:v>0.33765754709918383</c:v>
                </c:pt>
                <c:pt idx="3502">
                  <c:v>0.3185360650415987</c:v>
                </c:pt>
                <c:pt idx="3503">
                  <c:v>0.32804686190081611</c:v>
                </c:pt>
                <c:pt idx="3504">
                  <c:v>0.30129819166432981</c:v>
                </c:pt>
                <c:pt idx="3505">
                  <c:v>0.27833814343256336</c:v>
                </c:pt>
                <c:pt idx="3506">
                  <c:v>0.2458173541719475</c:v>
                </c:pt>
                <c:pt idx="3507">
                  <c:v>0.2458173541719475</c:v>
                </c:pt>
                <c:pt idx="3508">
                  <c:v>0.24586729834152266</c:v>
                </c:pt>
                <c:pt idx="3509">
                  <c:v>0.21906868393548962</c:v>
                </c:pt>
                <c:pt idx="3510">
                  <c:v>0.21906868393546119</c:v>
                </c:pt>
                <c:pt idx="3511">
                  <c:v>0.37007844802064938</c:v>
                </c:pt>
                <c:pt idx="3512">
                  <c:v>0.37007844802064938</c:v>
                </c:pt>
                <c:pt idx="3513">
                  <c:v>0.37007844802064938</c:v>
                </c:pt>
                <c:pt idx="3514">
                  <c:v>0.37007844802064938</c:v>
                </c:pt>
                <c:pt idx="3515">
                  <c:v>0.26882734657334595</c:v>
                </c:pt>
                <c:pt idx="3516">
                  <c:v>0.24202873216728449</c:v>
                </c:pt>
                <c:pt idx="3517">
                  <c:v>0.24197878799776618</c:v>
                </c:pt>
                <c:pt idx="3518">
                  <c:v>0.39303849625247267</c:v>
                </c:pt>
                <c:pt idx="3519">
                  <c:v>0.39303849625247267</c:v>
                </c:pt>
                <c:pt idx="3520">
                  <c:v>0.52118810044487418</c:v>
                </c:pt>
                <c:pt idx="3521">
                  <c:v>0.39303849625247267</c:v>
                </c:pt>
                <c:pt idx="3522">
                  <c:v>0.39303849625247267</c:v>
                </c:pt>
                <c:pt idx="3523">
                  <c:v>0.49822805221310773</c:v>
                </c:pt>
                <c:pt idx="3524">
                  <c:v>0.39308844042199098</c:v>
                </c:pt>
                <c:pt idx="3525">
                  <c:v>0.40648774762502171</c:v>
                </c:pt>
                <c:pt idx="3526">
                  <c:v>0.30513675783856797</c:v>
                </c:pt>
                <c:pt idx="3527">
                  <c:v>0.30518670200814313</c:v>
                </c:pt>
                <c:pt idx="3528">
                  <c:v>0.30513675783856797</c:v>
                </c:pt>
                <c:pt idx="3529">
                  <c:v>0.30518670200814313</c:v>
                </c:pt>
                <c:pt idx="3530">
                  <c:v>0.26498878039905094</c:v>
                </c:pt>
                <c:pt idx="3531">
                  <c:v>0.26493883622953263</c:v>
                </c:pt>
                <c:pt idx="3532">
                  <c:v>0.26493883622953263</c:v>
                </c:pt>
                <c:pt idx="3533">
                  <c:v>0.26493883622953263</c:v>
                </c:pt>
                <c:pt idx="3534">
                  <c:v>0.26493883622953263</c:v>
                </c:pt>
                <c:pt idx="3535">
                  <c:v>0.26498878039910778</c:v>
                </c:pt>
                <c:pt idx="3536">
                  <c:v>0.27838808760208167</c:v>
                </c:pt>
                <c:pt idx="3537">
                  <c:v>0.41599854448423912</c:v>
                </c:pt>
                <c:pt idx="3538">
                  <c:v>0.52118810044487418</c:v>
                </c:pt>
                <c:pt idx="3539">
                  <c:v>0.52118810044487418</c:v>
                </c:pt>
                <c:pt idx="3540">
                  <c:v>0.32804686190081611</c:v>
                </c:pt>
                <c:pt idx="3541">
                  <c:v>0.28784894029172392</c:v>
                </c:pt>
                <c:pt idx="3542">
                  <c:v>0.30129819166432981</c:v>
                </c:pt>
                <c:pt idx="3543">
                  <c:v>0.28784894029178076</c:v>
                </c:pt>
                <c:pt idx="3544">
                  <c:v>0.28789888446129908</c:v>
                </c:pt>
                <c:pt idx="3545">
                  <c:v>0.28789888446129908</c:v>
                </c:pt>
                <c:pt idx="3546">
                  <c:v>0.28784894029178076</c:v>
                </c:pt>
                <c:pt idx="3547">
                  <c:v>0.52118810044487418</c:v>
                </c:pt>
                <c:pt idx="3548">
                  <c:v>0.39692700659622915</c:v>
                </c:pt>
                <c:pt idx="3549">
                  <c:v>0.26877740240377079</c:v>
                </c:pt>
                <c:pt idx="3550">
                  <c:v>0.37012839219016769</c:v>
                </c:pt>
                <c:pt idx="3551">
                  <c:v>0.29173745063559409</c:v>
                </c:pt>
                <c:pt idx="3552">
                  <c:v>0.26498878039905094</c:v>
                </c:pt>
                <c:pt idx="3553">
                  <c:v>0.26493883622953263</c:v>
                </c:pt>
                <c:pt idx="3554">
                  <c:v>0.30124824749481149</c:v>
                </c:pt>
                <c:pt idx="3555">
                  <c:v>0.32809680607039127</c:v>
                </c:pt>
                <c:pt idx="3556">
                  <c:v>0.28784894029172392</c:v>
                </c:pt>
                <c:pt idx="3557">
                  <c:v>0.28784894029178076</c:v>
                </c:pt>
                <c:pt idx="3558">
                  <c:v>0.28789888446135592</c:v>
                </c:pt>
                <c:pt idx="3559">
                  <c:v>0.28789888446135592</c:v>
                </c:pt>
                <c:pt idx="3560">
                  <c:v>0.31080898852360406</c:v>
                </c:pt>
                <c:pt idx="3561">
                  <c:v>0.31080898852360406</c:v>
                </c:pt>
                <c:pt idx="3562">
                  <c:v>0.34716834395840124</c:v>
                </c:pt>
                <c:pt idx="3563">
                  <c:v>0.58050750411143781</c:v>
                </c:pt>
                <c:pt idx="3564">
                  <c:v>0.24197878799776618</c:v>
                </c:pt>
                <c:pt idx="3565">
                  <c:v>0.26498878039905094</c:v>
                </c:pt>
                <c:pt idx="3566">
                  <c:v>0.26493883622953263</c:v>
                </c:pt>
                <c:pt idx="3567">
                  <c:v>0.26498878039905094</c:v>
                </c:pt>
                <c:pt idx="3568">
                  <c:v>0.26493883622953263</c:v>
                </c:pt>
                <c:pt idx="3569">
                  <c:v>0.28784894029172392</c:v>
                </c:pt>
                <c:pt idx="3570">
                  <c:v>0.28789888446135592</c:v>
                </c:pt>
                <c:pt idx="3571">
                  <c:v>0.28789888446135592</c:v>
                </c:pt>
                <c:pt idx="3572">
                  <c:v>0.28784894029178076</c:v>
                </c:pt>
                <c:pt idx="3573">
                  <c:v>0.28784894029178076</c:v>
                </c:pt>
                <c:pt idx="3574">
                  <c:v>0.28789888446135592</c:v>
                </c:pt>
                <c:pt idx="3575">
                  <c:v>0.31085893269312237</c:v>
                </c:pt>
                <c:pt idx="3576">
                  <c:v>0.28789888446129908</c:v>
                </c:pt>
                <c:pt idx="3577">
                  <c:v>0.56705825273888877</c:v>
                </c:pt>
                <c:pt idx="3578">
                  <c:v>0.34716834395840124</c:v>
                </c:pt>
                <c:pt idx="3579">
                  <c:v>0.30129819166432981</c:v>
                </c:pt>
                <c:pt idx="3580">
                  <c:v>0.26498878039905094</c:v>
                </c:pt>
                <c:pt idx="3581">
                  <c:v>0.21901873976594288</c:v>
                </c:pt>
                <c:pt idx="3582">
                  <c:v>0.31080898852354721</c:v>
                </c:pt>
                <c:pt idx="3583">
                  <c:v>0.39303849625247267</c:v>
                </c:pt>
                <c:pt idx="3584">
                  <c:v>0.49822805221310773</c:v>
                </c:pt>
                <c:pt idx="3585">
                  <c:v>0.41599854448423912</c:v>
                </c:pt>
                <c:pt idx="3586">
                  <c:v>0.26498878039905094</c:v>
                </c:pt>
                <c:pt idx="3587">
                  <c:v>0.26493883622953263</c:v>
                </c:pt>
                <c:pt idx="3588">
                  <c:v>0.26493883622953263</c:v>
                </c:pt>
                <c:pt idx="3589">
                  <c:v>0.28784894029172392</c:v>
                </c:pt>
                <c:pt idx="3590">
                  <c:v>0.28784894029178076</c:v>
                </c:pt>
                <c:pt idx="3591">
                  <c:v>0.28784894029172392</c:v>
                </c:pt>
                <c:pt idx="3592">
                  <c:v>0.28789888446129908</c:v>
                </c:pt>
                <c:pt idx="3593">
                  <c:v>0.37007844802064938</c:v>
                </c:pt>
                <c:pt idx="3594">
                  <c:v>0.47526800398134128</c:v>
                </c:pt>
                <c:pt idx="3595">
                  <c:v>0.47531794815085959</c:v>
                </c:pt>
                <c:pt idx="3596">
                  <c:v>0.47531794815085959</c:v>
                </c:pt>
                <c:pt idx="3597">
                  <c:v>0.34721828812791955</c:v>
                </c:pt>
                <c:pt idx="3598">
                  <c:v>0.37007844802064938</c:v>
                </c:pt>
                <c:pt idx="3599">
                  <c:v>0.47526800398134128</c:v>
                </c:pt>
                <c:pt idx="3600">
                  <c:v>0.37012839219016769</c:v>
                </c:pt>
                <c:pt idx="3601">
                  <c:v>0.41599854448423912</c:v>
                </c:pt>
                <c:pt idx="3602">
                  <c:v>0.50255892520146972</c:v>
                </c:pt>
                <c:pt idx="3603">
                  <c:v>0.25542803937025838</c:v>
                </c:pt>
                <c:pt idx="3604">
                  <c:v>0.25542803937025838</c:v>
                </c:pt>
                <c:pt idx="3605">
                  <c:v>0.25542803937025838</c:v>
                </c:pt>
                <c:pt idx="3606">
                  <c:v>0.24197878799776618</c:v>
                </c:pt>
                <c:pt idx="3607">
                  <c:v>0.24202873216728449</c:v>
                </c:pt>
                <c:pt idx="3608">
                  <c:v>0.24202873216728449</c:v>
                </c:pt>
                <c:pt idx="3609">
                  <c:v>0.24202873216728449</c:v>
                </c:pt>
                <c:pt idx="3610">
                  <c:v>0.24197878799770933</c:v>
                </c:pt>
                <c:pt idx="3611">
                  <c:v>0.24197878799770933</c:v>
                </c:pt>
                <c:pt idx="3612">
                  <c:v>0.34533467944766016</c:v>
                </c:pt>
                <c:pt idx="3613">
                  <c:v>0.28217670960680152</c:v>
                </c:pt>
                <c:pt idx="3614">
                  <c:v>0.26877740240377079</c:v>
                </c:pt>
                <c:pt idx="3615">
                  <c:v>0.3185360650415987</c:v>
                </c:pt>
                <c:pt idx="3616">
                  <c:v>0.24197878799770933</c:v>
                </c:pt>
                <c:pt idx="3617">
                  <c:v>0.24202873216728449</c:v>
                </c:pt>
                <c:pt idx="3618">
                  <c:v>0.24197878799776618</c:v>
                </c:pt>
                <c:pt idx="3619">
                  <c:v>0.24197878799776618</c:v>
                </c:pt>
                <c:pt idx="3620">
                  <c:v>0.24197878799776618</c:v>
                </c:pt>
                <c:pt idx="3621">
                  <c:v>0.24202873216728449</c:v>
                </c:pt>
                <c:pt idx="3622">
                  <c:v>0.24202873216728449</c:v>
                </c:pt>
                <c:pt idx="3623">
                  <c:v>0.28784894029178076</c:v>
                </c:pt>
                <c:pt idx="3624">
                  <c:v>0.39303849625247267</c:v>
                </c:pt>
                <c:pt idx="3625">
                  <c:v>0.39303849625247267</c:v>
                </c:pt>
                <c:pt idx="3626">
                  <c:v>0.39303849625247267</c:v>
                </c:pt>
                <c:pt idx="3627">
                  <c:v>0.39303849625247267</c:v>
                </c:pt>
                <c:pt idx="3628">
                  <c:v>0.49827799638273973</c:v>
                </c:pt>
                <c:pt idx="3629">
                  <c:v>0.49827799638273973</c:v>
                </c:pt>
                <c:pt idx="3630">
                  <c:v>0.52118810044487418</c:v>
                </c:pt>
                <c:pt idx="3631">
                  <c:v>0.52118810044487418</c:v>
                </c:pt>
                <c:pt idx="3632">
                  <c:v>0.49822805221310773</c:v>
                </c:pt>
                <c:pt idx="3633">
                  <c:v>0.49822805221310773</c:v>
                </c:pt>
                <c:pt idx="3634">
                  <c:v>0.52118810044487418</c:v>
                </c:pt>
                <c:pt idx="3635">
                  <c:v>0.52118810044487418</c:v>
                </c:pt>
                <c:pt idx="3636">
                  <c:v>0.49822805221310773</c:v>
                </c:pt>
                <c:pt idx="3637">
                  <c:v>0.52118810044487418</c:v>
                </c:pt>
                <c:pt idx="3638">
                  <c:v>0.62637765640556609</c:v>
                </c:pt>
                <c:pt idx="3639">
                  <c:v>0.60341760817379964</c:v>
                </c:pt>
                <c:pt idx="3640">
                  <c:v>0.60341760817379964</c:v>
                </c:pt>
                <c:pt idx="3641">
                  <c:v>0.60346755234331795</c:v>
                </c:pt>
                <c:pt idx="3642">
                  <c:v>0.62637765640556609</c:v>
                </c:pt>
                <c:pt idx="3643">
                  <c:v>0.60341760817379964</c:v>
                </c:pt>
                <c:pt idx="3644">
                  <c:v>0.60346755234331795</c:v>
                </c:pt>
                <c:pt idx="3645">
                  <c:v>0.64933770463744622</c:v>
                </c:pt>
                <c:pt idx="3646">
                  <c:v>0.62637765640556609</c:v>
                </c:pt>
                <c:pt idx="3647">
                  <c:v>0.60341760817379964</c:v>
                </c:pt>
                <c:pt idx="3648">
                  <c:v>0.62637765640556609</c:v>
                </c:pt>
                <c:pt idx="3649">
                  <c:v>0.60341760817379964</c:v>
                </c:pt>
                <c:pt idx="3650">
                  <c:v>0.70860716413437785</c:v>
                </c:pt>
                <c:pt idx="3651">
                  <c:v>0.73156721236625799</c:v>
                </c:pt>
                <c:pt idx="3652">
                  <c:v>0.73156721236625799</c:v>
                </c:pt>
                <c:pt idx="3653">
                  <c:v>0.48866731118437201</c:v>
                </c:pt>
                <c:pt idx="3654">
                  <c:v>0.55187522519474896</c:v>
                </c:pt>
                <c:pt idx="3655">
                  <c:v>0.51940438010376511</c:v>
                </c:pt>
                <c:pt idx="3656">
                  <c:v>0.53458740764790491</c:v>
                </c:pt>
                <c:pt idx="3657">
                  <c:v>0.6704141441888396</c:v>
                </c:pt>
                <c:pt idx="3658">
                  <c:v>0.69337419242060605</c:v>
                </c:pt>
                <c:pt idx="3659">
                  <c:v>0.6244940477253067</c:v>
                </c:pt>
                <c:pt idx="3660">
                  <c:v>0.6244940477253067</c:v>
                </c:pt>
                <c:pt idx="3661">
                  <c:v>0.53463735181753691</c:v>
                </c:pt>
                <c:pt idx="3662">
                  <c:v>0.82152379661317809</c:v>
                </c:pt>
                <c:pt idx="3663">
                  <c:v>0.99370988858890996</c:v>
                </c:pt>
                <c:pt idx="3664">
                  <c:v>0.66268706767084495</c:v>
                </c:pt>
                <c:pt idx="3665">
                  <c:v>0.63982690777811513</c:v>
                </c:pt>
                <c:pt idx="3666">
                  <c:v>0.63982690777811513</c:v>
                </c:pt>
                <c:pt idx="3667">
                  <c:v>0.63982690777811513</c:v>
                </c:pt>
                <c:pt idx="3668">
                  <c:v>0.75264365191776506</c:v>
                </c:pt>
                <c:pt idx="3669">
                  <c:v>0.75264365191776506</c:v>
                </c:pt>
                <c:pt idx="3670">
                  <c:v>0.72968360368599861</c:v>
                </c:pt>
                <c:pt idx="3671">
                  <c:v>0.75264365191776506</c:v>
                </c:pt>
                <c:pt idx="3672">
                  <c:v>0.75269359608728337</c:v>
                </c:pt>
                <c:pt idx="3673">
                  <c:v>0.41604848865370059</c:v>
                </c:pt>
                <c:pt idx="3674">
                  <c:v>0.38347775522368011</c:v>
                </c:pt>
                <c:pt idx="3675">
                  <c:v>0.40643780345544656</c:v>
                </c:pt>
                <c:pt idx="3676">
                  <c:v>0.48871725535389032</c:v>
                </c:pt>
                <c:pt idx="3677">
                  <c:v>0.51162735941613846</c:v>
                </c:pt>
                <c:pt idx="3678">
                  <c:v>0.48866731118437201</c:v>
                </c:pt>
                <c:pt idx="3679">
                  <c:v>0.53458740764790491</c:v>
                </c:pt>
                <c:pt idx="3680">
                  <c:v>0.51162735941613846</c:v>
                </c:pt>
                <c:pt idx="3681">
                  <c:v>0.61686685954634868</c:v>
                </c:pt>
                <c:pt idx="3682">
                  <c:v>0.61686685954634868</c:v>
                </c:pt>
                <c:pt idx="3683">
                  <c:v>0.63977696360859682</c:v>
                </c:pt>
                <c:pt idx="3684">
                  <c:v>0.61681691537683037</c:v>
                </c:pt>
                <c:pt idx="3685">
                  <c:v>0.74491657539977041</c:v>
                </c:pt>
                <c:pt idx="3686">
                  <c:v>0.76792656780105517</c:v>
                </c:pt>
                <c:pt idx="3687">
                  <c:v>0.41604848865370059</c:v>
                </c:pt>
                <c:pt idx="3688">
                  <c:v>0.4198870548279956</c:v>
                </c:pt>
                <c:pt idx="3689">
                  <c:v>0.39303849625247267</c:v>
                </c:pt>
                <c:pt idx="3690">
                  <c:v>0.39303849625247267</c:v>
                </c:pt>
                <c:pt idx="3691">
                  <c:v>0.49827799638273973</c:v>
                </c:pt>
                <c:pt idx="3692">
                  <c:v>0.49827799638273973</c:v>
                </c:pt>
                <c:pt idx="3693">
                  <c:v>0.49827799638273973</c:v>
                </c:pt>
                <c:pt idx="3694">
                  <c:v>0.52118810044487418</c:v>
                </c:pt>
                <c:pt idx="3695">
                  <c:v>0.52118810044487418</c:v>
                </c:pt>
                <c:pt idx="3696">
                  <c:v>0.49822805221310773</c:v>
                </c:pt>
                <c:pt idx="3697">
                  <c:v>0.49822805221310773</c:v>
                </c:pt>
                <c:pt idx="3698">
                  <c:v>0.49822805221310773</c:v>
                </c:pt>
                <c:pt idx="3699">
                  <c:v>0.49827799638273973</c:v>
                </c:pt>
                <c:pt idx="3700">
                  <c:v>0.49827799638273973</c:v>
                </c:pt>
                <c:pt idx="3701">
                  <c:v>0.52118810044487418</c:v>
                </c:pt>
                <c:pt idx="3702">
                  <c:v>0.52118810044487418</c:v>
                </c:pt>
                <c:pt idx="3703">
                  <c:v>0.49822805221310773</c:v>
                </c:pt>
                <c:pt idx="3704">
                  <c:v>0.49822805221310773</c:v>
                </c:pt>
                <c:pt idx="3705">
                  <c:v>0.55749751171015305</c:v>
                </c:pt>
                <c:pt idx="3706">
                  <c:v>0.52118810044487418</c:v>
                </c:pt>
                <c:pt idx="3707">
                  <c:v>0.60341760817368595</c:v>
                </c:pt>
                <c:pt idx="3708">
                  <c:v>0.64933770463744622</c:v>
                </c:pt>
                <c:pt idx="3709">
                  <c:v>0.64933770463744622</c:v>
                </c:pt>
                <c:pt idx="3710">
                  <c:v>0.62637765640556609</c:v>
                </c:pt>
                <c:pt idx="3711">
                  <c:v>0.60341760817379964</c:v>
                </c:pt>
                <c:pt idx="3712">
                  <c:v>0.60341760817379964</c:v>
                </c:pt>
                <c:pt idx="3713">
                  <c:v>0.62637765640556609</c:v>
                </c:pt>
                <c:pt idx="3714">
                  <c:v>0.60346755234331795</c:v>
                </c:pt>
                <c:pt idx="3715">
                  <c:v>0.64933770463744622</c:v>
                </c:pt>
                <c:pt idx="3716">
                  <c:v>0.62637765640556609</c:v>
                </c:pt>
                <c:pt idx="3717">
                  <c:v>0.62637765640556609</c:v>
                </c:pt>
                <c:pt idx="3718">
                  <c:v>0.62637765640556609</c:v>
                </c:pt>
                <c:pt idx="3719">
                  <c:v>0.62632771223604777</c:v>
                </c:pt>
                <c:pt idx="3720">
                  <c:v>0.62632771223604777</c:v>
                </c:pt>
                <c:pt idx="3721">
                  <c:v>0.64933770463744622</c:v>
                </c:pt>
                <c:pt idx="3722">
                  <c:v>0.62637765640556609</c:v>
                </c:pt>
                <c:pt idx="3723">
                  <c:v>0.6856471159026114</c:v>
                </c:pt>
                <c:pt idx="3724">
                  <c:v>0.62637765640556609</c:v>
                </c:pt>
                <c:pt idx="3725">
                  <c:v>0.64933770463744622</c:v>
                </c:pt>
                <c:pt idx="3726">
                  <c:v>0.62637765640556609</c:v>
                </c:pt>
                <c:pt idx="3727">
                  <c:v>0.6856471159026114</c:v>
                </c:pt>
                <c:pt idx="3728">
                  <c:v>0.62637765640556609</c:v>
                </c:pt>
                <c:pt idx="3729">
                  <c:v>0.60341760817379964</c:v>
                </c:pt>
                <c:pt idx="3730">
                  <c:v>0.62637765640556609</c:v>
                </c:pt>
                <c:pt idx="3731">
                  <c:v>0.62637765640556609</c:v>
                </c:pt>
                <c:pt idx="3732">
                  <c:v>0.60341760817379964</c:v>
                </c:pt>
                <c:pt idx="3733">
                  <c:v>0.66268706767084495</c:v>
                </c:pt>
                <c:pt idx="3734">
                  <c:v>0.62632771223604777</c:v>
                </c:pt>
                <c:pt idx="3735">
                  <c:v>0.64933770463744622</c:v>
                </c:pt>
                <c:pt idx="3736">
                  <c:v>0.62637765640556609</c:v>
                </c:pt>
                <c:pt idx="3737">
                  <c:v>0.64933770463744622</c:v>
                </c:pt>
                <c:pt idx="3738">
                  <c:v>0.64933770463744622</c:v>
                </c:pt>
                <c:pt idx="3739">
                  <c:v>0.60341760817379964</c:v>
                </c:pt>
                <c:pt idx="3740">
                  <c:v>0.77748730882979089</c:v>
                </c:pt>
                <c:pt idx="3741">
                  <c:v>0.75452726059802444</c:v>
                </c:pt>
                <c:pt idx="3742">
                  <c:v>0.73151726819662599</c:v>
                </c:pt>
                <c:pt idx="3743">
                  <c:v>0.75452726059802444</c:v>
                </c:pt>
                <c:pt idx="3744">
                  <c:v>0.73156721236625799</c:v>
                </c:pt>
                <c:pt idx="3745">
                  <c:v>0.75452726059802444</c:v>
                </c:pt>
                <c:pt idx="3746">
                  <c:v>0.77748730882979089</c:v>
                </c:pt>
                <c:pt idx="3747">
                  <c:v>0.42944779585678816</c:v>
                </c:pt>
                <c:pt idx="3748">
                  <c:v>0.48866731118437201</c:v>
                </c:pt>
                <c:pt idx="3749">
                  <c:v>0.51167730358565677</c:v>
                </c:pt>
                <c:pt idx="3750">
                  <c:v>0.55187522519474896</c:v>
                </c:pt>
                <c:pt idx="3751">
                  <c:v>0.55187522519474896</c:v>
                </c:pt>
                <c:pt idx="3752">
                  <c:v>0.49644433187199866</c:v>
                </c:pt>
                <c:pt idx="3753">
                  <c:v>0.51940438010376511</c:v>
                </c:pt>
                <c:pt idx="3754">
                  <c:v>0.51940438010376511</c:v>
                </c:pt>
                <c:pt idx="3755">
                  <c:v>0.51940438010376511</c:v>
                </c:pt>
                <c:pt idx="3756">
                  <c:v>0.54231448416589956</c:v>
                </c:pt>
                <c:pt idx="3757">
                  <c:v>0.55571379136893029</c:v>
                </c:pt>
                <c:pt idx="3758">
                  <c:v>0.64567037561596408</c:v>
                </c:pt>
                <c:pt idx="3759">
                  <c:v>0.64567037561596408</c:v>
                </c:pt>
                <c:pt idx="3760">
                  <c:v>0.64567037561596408</c:v>
                </c:pt>
                <c:pt idx="3761">
                  <c:v>0.66858047967809853</c:v>
                </c:pt>
                <c:pt idx="3762">
                  <c:v>0.71828919814640813</c:v>
                </c:pt>
                <c:pt idx="3763">
                  <c:v>0.71828919814640813</c:v>
                </c:pt>
                <c:pt idx="3764">
                  <c:v>0.60730611851761296</c:v>
                </c:pt>
                <c:pt idx="3765">
                  <c:v>0.60730611851761296</c:v>
                </c:pt>
                <c:pt idx="3766">
                  <c:v>0.6704141441888396</c:v>
                </c:pt>
                <c:pt idx="3767">
                  <c:v>0.6704640883584716</c:v>
                </c:pt>
                <c:pt idx="3768">
                  <c:v>0.6244940477253067</c:v>
                </c:pt>
                <c:pt idx="3769">
                  <c:v>0.55749751171015305</c:v>
                </c:pt>
                <c:pt idx="3770">
                  <c:v>0.61681691537671668</c:v>
                </c:pt>
                <c:pt idx="3771">
                  <c:v>0.6397270194390785</c:v>
                </c:pt>
                <c:pt idx="3772">
                  <c:v>0.64745409595707315</c:v>
                </c:pt>
                <c:pt idx="3773">
                  <c:v>0.64745409595707315</c:v>
                </c:pt>
                <c:pt idx="3774">
                  <c:v>0.53463735181753691</c:v>
                </c:pt>
                <c:pt idx="3775">
                  <c:v>0.64745409595707315</c:v>
                </c:pt>
                <c:pt idx="3776">
                  <c:v>0.5805075041115515</c:v>
                </c:pt>
                <c:pt idx="3777">
                  <c:v>0.64745409595707315</c:v>
                </c:pt>
                <c:pt idx="3778">
                  <c:v>0.72968360368599861</c:v>
                </c:pt>
                <c:pt idx="3779">
                  <c:v>0.77560370014953151</c:v>
                </c:pt>
                <c:pt idx="3780">
                  <c:v>0.79856374838141164</c:v>
                </c:pt>
                <c:pt idx="3781">
                  <c:v>0.79851380421177964</c:v>
                </c:pt>
                <c:pt idx="3782">
                  <c:v>0.79851380421177964</c:v>
                </c:pt>
                <c:pt idx="3783">
                  <c:v>0.82152379661317809</c:v>
                </c:pt>
                <c:pt idx="3784">
                  <c:v>0.77560370014953151</c:v>
                </c:pt>
                <c:pt idx="3785">
                  <c:v>0.77560370014953151</c:v>
                </c:pt>
                <c:pt idx="3786">
                  <c:v>0.75264365191776506</c:v>
                </c:pt>
                <c:pt idx="3787">
                  <c:v>0.77565364431904982</c:v>
                </c:pt>
                <c:pt idx="3788">
                  <c:v>0.82152379661317809</c:v>
                </c:pt>
                <c:pt idx="3789">
                  <c:v>0.79851380421177964</c:v>
                </c:pt>
                <c:pt idx="3790">
                  <c:v>0.79851380421177964</c:v>
                </c:pt>
                <c:pt idx="3791">
                  <c:v>0.8807932561103371</c:v>
                </c:pt>
                <c:pt idx="3792">
                  <c:v>0.73156721236625799</c:v>
                </c:pt>
                <c:pt idx="3793">
                  <c:v>0.77560370014953151</c:v>
                </c:pt>
                <c:pt idx="3794">
                  <c:v>0.75264365191776506</c:v>
                </c:pt>
                <c:pt idx="3795">
                  <c:v>0.74491657539965672</c:v>
                </c:pt>
                <c:pt idx="3796">
                  <c:v>0.64933770463744622</c:v>
                </c:pt>
                <c:pt idx="3797">
                  <c:v>0.52551897343323617</c:v>
                </c:pt>
                <c:pt idx="3798">
                  <c:v>0.52551897343323617</c:v>
                </c:pt>
                <c:pt idx="3799">
                  <c:v>0.65366857762580821</c:v>
                </c:pt>
                <c:pt idx="3800">
                  <c:v>0.39308844042199098</c:v>
                </c:pt>
                <c:pt idx="3801">
                  <c:v>0.39308844042199098</c:v>
                </c:pt>
                <c:pt idx="3802">
                  <c:v>0.39692700659622915</c:v>
                </c:pt>
                <c:pt idx="3803">
                  <c:v>0.37012839219022453</c:v>
                </c:pt>
                <c:pt idx="3804">
                  <c:v>0.37012839219022453</c:v>
                </c:pt>
                <c:pt idx="3805">
                  <c:v>0.37012839219022453</c:v>
                </c:pt>
                <c:pt idx="3806">
                  <c:v>0.37007844802064938</c:v>
                </c:pt>
                <c:pt idx="3807">
                  <c:v>0.429447795856845</c:v>
                </c:pt>
                <c:pt idx="3808">
                  <c:v>0.42944779585678816</c:v>
                </c:pt>
                <c:pt idx="3809">
                  <c:v>0.39303849625247267</c:v>
                </c:pt>
                <c:pt idx="3810">
                  <c:v>0.37007844802064938</c:v>
                </c:pt>
                <c:pt idx="3811">
                  <c:v>0.37012839219022453</c:v>
                </c:pt>
                <c:pt idx="3812">
                  <c:v>0.37012839219022453</c:v>
                </c:pt>
                <c:pt idx="3813">
                  <c:v>0.39303849625247267</c:v>
                </c:pt>
                <c:pt idx="3814">
                  <c:v>0.39303849625247267</c:v>
                </c:pt>
                <c:pt idx="3815">
                  <c:v>0.37007844802064938</c:v>
                </c:pt>
                <c:pt idx="3816">
                  <c:v>0.429447795856845</c:v>
                </c:pt>
                <c:pt idx="3817">
                  <c:v>0.39303849625247267</c:v>
                </c:pt>
                <c:pt idx="3818">
                  <c:v>0.37007844802064938</c:v>
                </c:pt>
                <c:pt idx="3819">
                  <c:v>0.47531794815085959</c:v>
                </c:pt>
                <c:pt idx="3820">
                  <c:v>0.47531794815085959</c:v>
                </c:pt>
                <c:pt idx="3821">
                  <c:v>0.49822805221310773</c:v>
                </c:pt>
                <c:pt idx="3822">
                  <c:v>0.49822805221310773</c:v>
                </c:pt>
                <c:pt idx="3823">
                  <c:v>0.47531794815085959</c:v>
                </c:pt>
                <c:pt idx="3824">
                  <c:v>0.49827799638273973</c:v>
                </c:pt>
                <c:pt idx="3825">
                  <c:v>0.47531794815085959</c:v>
                </c:pt>
                <c:pt idx="3826">
                  <c:v>0.47531794815085959</c:v>
                </c:pt>
                <c:pt idx="3827">
                  <c:v>0.47531794815085959</c:v>
                </c:pt>
                <c:pt idx="3828">
                  <c:v>0.49822805221310773</c:v>
                </c:pt>
                <c:pt idx="3829">
                  <c:v>0.47526800398134128</c:v>
                </c:pt>
                <c:pt idx="3830">
                  <c:v>0.53463735181742322</c:v>
                </c:pt>
                <c:pt idx="3831">
                  <c:v>0.55749751171015305</c:v>
                </c:pt>
                <c:pt idx="3832">
                  <c:v>0.47526800398134128</c:v>
                </c:pt>
                <c:pt idx="3833">
                  <c:v>0.47531794815085959</c:v>
                </c:pt>
                <c:pt idx="3834">
                  <c:v>0.49827799638273973</c:v>
                </c:pt>
                <c:pt idx="3835">
                  <c:v>0.49822805221310773</c:v>
                </c:pt>
                <c:pt idx="3836">
                  <c:v>0.49822805221310773</c:v>
                </c:pt>
                <c:pt idx="3837">
                  <c:v>0.49822805221310773</c:v>
                </c:pt>
                <c:pt idx="3838">
                  <c:v>0.47526800398134128</c:v>
                </c:pt>
                <c:pt idx="3839">
                  <c:v>0.5804575599419195</c:v>
                </c:pt>
                <c:pt idx="3840">
                  <c:v>0.5805075041115515</c:v>
                </c:pt>
                <c:pt idx="3841">
                  <c:v>0.60341760817379964</c:v>
                </c:pt>
                <c:pt idx="3842">
                  <c:v>0.58045755994203319</c:v>
                </c:pt>
                <c:pt idx="3843">
                  <c:v>0.60341760817379964</c:v>
                </c:pt>
                <c:pt idx="3844">
                  <c:v>0.60341760817379964</c:v>
                </c:pt>
                <c:pt idx="3845">
                  <c:v>0.52886523279335051</c:v>
                </c:pt>
                <c:pt idx="3846">
                  <c:v>0.49639438770236666</c:v>
                </c:pt>
                <c:pt idx="3847">
                  <c:v>0.40648774762502171</c:v>
                </c:pt>
                <c:pt idx="3848">
                  <c:v>0.40648774762502171</c:v>
                </c:pt>
                <c:pt idx="3849">
                  <c:v>0.40648774762502171</c:v>
                </c:pt>
                <c:pt idx="3850">
                  <c:v>0.49644433187199866</c:v>
                </c:pt>
                <c:pt idx="3851">
                  <c:v>0.49644433187199866</c:v>
                </c:pt>
                <c:pt idx="3852">
                  <c:v>0.44279715889024374</c:v>
                </c:pt>
                <c:pt idx="3853">
                  <c:v>0.44279715889024374</c:v>
                </c:pt>
                <c:pt idx="3854">
                  <c:v>0.62271032738408394</c:v>
                </c:pt>
                <c:pt idx="3855">
                  <c:v>0.62271032738408394</c:v>
                </c:pt>
                <c:pt idx="3856">
                  <c:v>0.62271032738408394</c:v>
                </c:pt>
                <c:pt idx="3857">
                  <c:v>0.56906315440244271</c:v>
                </c:pt>
                <c:pt idx="3858">
                  <c:v>0.48871725535389032</c:v>
                </c:pt>
                <c:pt idx="3859">
                  <c:v>0.55187522519474896</c:v>
                </c:pt>
                <c:pt idx="3860">
                  <c:v>0.51940438010376511</c:v>
                </c:pt>
                <c:pt idx="3861">
                  <c:v>0.6244940477253067</c:v>
                </c:pt>
                <c:pt idx="3862">
                  <c:v>0.75264365191776506</c:v>
                </c:pt>
                <c:pt idx="3863">
                  <c:v>0.53463735181753691</c:v>
                </c:pt>
                <c:pt idx="3864">
                  <c:v>0.51162735941613846</c:v>
                </c:pt>
                <c:pt idx="3865">
                  <c:v>0.51167730358577046</c:v>
                </c:pt>
                <c:pt idx="3866">
                  <c:v>0.60163388783257687</c:v>
                </c:pt>
                <c:pt idx="3867">
                  <c:v>0.61681691537671668</c:v>
                </c:pt>
                <c:pt idx="3868">
                  <c:v>0.75269359608728337</c:v>
                </c:pt>
                <c:pt idx="3869">
                  <c:v>0.429447795856845</c:v>
                </c:pt>
                <c:pt idx="3870">
                  <c:v>0.47531794815085959</c:v>
                </c:pt>
                <c:pt idx="3871">
                  <c:v>0.47526800398134128</c:v>
                </c:pt>
                <c:pt idx="3872">
                  <c:v>0.52118810044487418</c:v>
                </c:pt>
                <c:pt idx="3873">
                  <c:v>0.52118810044487418</c:v>
                </c:pt>
                <c:pt idx="3874">
                  <c:v>0.49822805221310773</c:v>
                </c:pt>
                <c:pt idx="3875">
                  <c:v>0.52118810044487418</c:v>
                </c:pt>
                <c:pt idx="3876">
                  <c:v>0.60346755234331795</c:v>
                </c:pt>
                <c:pt idx="3877">
                  <c:v>0.60346755234331795</c:v>
                </c:pt>
                <c:pt idx="3878">
                  <c:v>0.60341760817379964</c:v>
                </c:pt>
                <c:pt idx="3879">
                  <c:v>0.62637765640556609</c:v>
                </c:pt>
                <c:pt idx="3880">
                  <c:v>0.62637765640556609</c:v>
                </c:pt>
                <c:pt idx="3881">
                  <c:v>0.62637765640556609</c:v>
                </c:pt>
                <c:pt idx="3882">
                  <c:v>0.64933770463744622</c:v>
                </c:pt>
                <c:pt idx="3883">
                  <c:v>0.62637765640556609</c:v>
                </c:pt>
                <c:pt idx="3884">
                  <c:v>0.62637765640556609</c:v>
                </c:pt>
                <c:pt idx="3885">
                  <c:v>0.64933770463744622</c:v>
                </c:pt>
                <c:pt idx="3886">
                  <c:v>0.60346755234331795</c:v>
                </c:pt>
                <c:pt idx="3887">
                  <c:v>0.5805075041115515</c:v>
                </c:pt>
                <c:pt idx="3888">
                  <c:v>0.5805075041115515</c:v>
                </c:pt>
                <c:pt idx="3889">
                  <c:v>0.5805075041115515</c:v>
                </c:pt>
                <c:pt idx="3890">
                  <c:v>0.62632771223604777</c:v>
                </c:pt>
                <c:pt idx="3891">
                  <c:v>0.60346755234331795</c:v>
                </c:pt>
                <c:pt idx="3892">
                  <c:v>0.62637765640556609</c:v>
                </c:pt>
                <c:pt idx="3893">
                  <c:v>0.62637765640556609</c:v>
                </c:pt>
                <c:pt idx="3894">
                  <c:v>0.64933770463744622</c:v>
                </c:pt>
                <c:pt idx="3895">
                  <c:v>0.62637765640556609</c:v>
                </c:pt>
                <c:pt idx="3896">
                  <c:v>0.70865710830400985</c:v>
                </c:pt>
                <c:pt idx="3897">
                  <c:v>0.73156721236625799</c:v>
                </c:pt>
                <c:pt idx="3898">
                  <c:v>0.77748730882979089</c:v>
                </c:pt>
                <c:pt idx="3899">
                  <c:v>0.70860716413437785</c:v>
                </c:pt>
                <c:pt idx="3900">
                  <c:v>0.71061206579793179</c:v>
                </c:pt>
                <c:pt idx="3901">
                  <c:v>0.49639438770236666</c:v>
                </c:pt>
                <c:pt idx="3902">
                  <c:v>0.49644433187199866</c:v>
                </c:pt>
                <c:pt idx="3903">
                  <c:v>0.51940438010376511</c:v>
                </c:pt>
                <c:pt idx="3904">
                  <c:v>0.51940438010376511</c:v>
                </c:pt>
                <c:pt idx="3905">
                  <c:v>0.54226453999638125</c:v>
                </c:pt>
                <c:pt idx="3906">
                  <c:v>0.51940438010376511</c:v>
                </c:pt>
                <c:pt idx="3907">
                  <c:v>0.62271032738408394</c:v>
                </c:pt>
                <c:pt idx="3908">
                  <c:v>0.64567037561596408</c:v>
                </c:pt>
                <c:pt idx="3909">
                  <c:v>0.55571379136893029</c:v>
                </c:pt>
                <c:pt idx="3910">
                  <c:v>0.55571379136893029</c:v>
                </c:pt>
                <c:pt idx="3911">
                  <c:v>0.46575720712201019</c:v>
                </c:pt>
                <c:pt idx="3912">
                  <c:v>0.59385686714495023</c:v>
                </c:pt>
                <c:pt idx="3913">
                  <c:v>0.6704640883584716</c:v>
                </c:pt>
                <c:pt idx="3914">
                  <c:v>0.6244940477253067</c:v>
                </c:pt>
                <c:pt idx="3915">
                  <c:v>0.64745409595707315</c:v>
                </c:pt>
                <c:pt idx="3916">
                  <c:v>0.6704640883584716</c:v>
                </c:pt>
                <c:pt idx="3917">
                  <c:v>0.53458740764790491</c:v>
                </c:pt>
                <c:pt idx="3918">
                  <c:v>0.55749751171015305</c:v>
                </c:pt>
                <c:pt idx="3919">
                  <c:v>0.7660929032903141</c:v>
                </c:pt>
                <c:pt idx="3920">
                  <c:v>0.60158394366305856</c:v>
                </c:pt>
                <c:pt idx="3921">
                  <c:v>0.60163388783257687</c:v>
                </c:pt>
                <c:pt idx="3922">
                  <c:v>0.54798671485093564</c:v>
                </c:pt>
                <c:pt idx="3923">
                  <c:v>0.57094676308270209</c:v>
                </c:pt>
                <c:pt idx="3924">
                  <c:v>0.63982690777811513</c:v>
                </c:pt>
                <c:pt idx="3925">
                  <c:v>0.77565364431904982</c:v>
                </c:pt>
                <c:pt idx="3926">
                  <c:v>0.63982690777811513</c:v>
                </c:pt>
                <c:pt idx="3927">
                  <c:v>0.66268706767084495</c:v>
                </c:pt>
                <c:pt idx="3928">
                  <c:v>0.74491657539965672</c:v>
                </c:pt>
                <c:pt idx="3929">
                  <c:v>0.75264365191776506</c:v>
                </c:pt>
                <c:pt idx="3930">
                  <c:v>0.75264365191776506</c:v>
                </c:pt>
                <c:pt idx="3931">
                  <c:v>0.75264365191776506</c:v>
                </c:pt>
                <c:pt idx="3932">
                  <c:v>0.75269359608728337</c:v>
                </c:pt>
                <c:pt idx="3933">
                  <c:v>0.61681691537671668</c:v>
                </c:pt>
                <c:pt idx="3934">
                  <c:v>0.6856471159026114</c:v>
                </c:pt>
                <c:pt idx="3935">
                  <c:v>0.85783320787845696</c:v>
                </c:pt>
                <c:pt idx="3936">
                  <c:v>0.92671335257387</c:v>
                </c:pt>
                <c:pt idx="3937">
                  <c:v>1.1944783153119261</c:v>
                </c:pt>
                <c:pt idx="3938">
                  <c:v>0.56192827303766535</c:v>
                </c:pt>
                <c:pt idx="3939">
                  <c:v>0.50260886937104488</c:v>
                </c:pt>
                <c:pt idx="3940">
                  <c:v>0.34149611327336515</c:v>
                </c:pt>
                <c:pt idx="3941">
                  <c:v>0.32055880390851144</c:v>
                </c:pt>
                <c:pt idx="3942">
                  <c:v>0.27838808760208167</c:v>
                </c:pt>
                <c:pt idx="3943">
                  <c:v>0.28789888446129908</c:v>
                </c:pt>
                <c:pt idx="3944">
                  <c:v>0.2917873948051124</c:v>
                </c:pt>
                <c:pt idx="3945">
                  <c:v>0.27838808760208167</c:v>
                </c:pt>
                <c:pt idx="3946">
                  <c:v>0.28789888446129908</c:v>
                </c:pt>
                <c:pt idx="3947">
                  <c:v>0.36061759533095028</c:v>
                </c:pt>
                <c:pt idx="3948">
                  <c:v>0.27838808760208167</c:v>
                </c:pt>
                <c:pt idx="3949">
                  <c:v>0.2917873948051124</c:v>
                </c:pt>
                <c:pt idx="3950">
                  <c:v>0.2917873948051124</c:v>
                </c:pt>
                <c:pt idx="3951">
                  <c:v>0.2917873948051124</c:v>
                </c:pt>
                <c:pt idx="3952">
                  <c:v>0.2917873948051124</c:v>
                </c:pt>
                <c:pt idx="3953">
                  <c:v>0.26493883622953263</c:v>
                </c:pt>
                <c:pt idx="3954">
                  <c:v>0.26493883622953263</c:v>
                </c:pt>
                <c:pt idx="3955">
                  <c:v>0.36829472767942661</c:v>
                </c:pt>
                <c:pt idx="3956">
                  <c:v>0.39125477591124991</c:v>
                </c:pt>
                <c:pt idx="3957">
                  <c:v>0.29173745063559409</c:v>
                </c:pt>
                <c:pt idx="3958">
                  <c:v>0.29173745063559409</c:v>
                </c:pt>
                <c:pt idx="3959">
                  <c:v>0.30124824749481149</c:v>
                </c:pt>
                <c:pt idx="3960">
                  <c:v>0.3185860092112307</c:v>
                </c:pt>
                <c:pt idx="3961">
                  <c:v>0.39736936924083466</c:v>
                </c:pt>
                <c:pt idx="3962">
                  <c:v>0.39736936924083466</c:v>
                </c:pt>
                <c:pt idx="3963">
                  <c:v>0.47015015357828815</c:v>
                </c:pt>
                <c:pt idx="3964">
                  <c:v>0.33766967639735412</c:v>
                </c:pt>
                <c:pt idx="3965">
                  <c:v>0.39736936924083466</c:v>
                </c:pt>
                <c:pt idx="3966">
                  <c:v>0.39308844042199098</c:v>
                </c:pt>
                <c:pt idx="3967">
                  <c:v>0.38352769939319842</c:v>
                </c:pt>
                <c:pt idx="3968">
                  <c:v>0.40648774762496487</c:v>
                </c:pt>
                <c:pt idx="3969">
                  <c:v>0.48866731118437201</c:v>
                </c:pt>
                <c:pt idx="3970">
                  <c:v>0.51167730358565677</c:v>
                </c:pt>
                <c:pt idx="3971">
                  <c:v>0.48871725535389032</c:v>
                </c:pt>
                <c:pt idx="3972">
                  <c:v>0.53463735181753691</c:v>
                </c:pt>
                <c:pt idx="3973">
                  <c:v>0.51167730358565677</c:v>
                </c:pt>
                <c:pt idx="3974">
                  <c:v>0.53463735181753691</c:v>
                </c:pt>
                <c:pt idx="3975">
                  <c:v>0.61681691537683037</c:v>
                </c:pt>
                <c:pt idx="3976">
                  <c:v>0.63982690777811513</c:v>
                </c:pt>
                <c:pt idx="3977">
                  <c:v>0.63982690777811513</c:v>
                </c:pt>
                <c:pt idx="3978">
                  <c:v>0.63982690777811513</c:v>
                </c:pt>
                <c:pt idx="3979">
                  <c:v>0.61686685954634868</c:v>
                </c:pt>
                <c:pt idx="3980">
                  <c:v>0.61686685954634868</c:v>
                </c:pt>
                <c:pt idx="3981">
                  <c:v>0.74491657539977041</c:v>
                </c:pt>
                <c:pt idx="3982">
                  <c:v>0.39303849625252951</c:v>
                </c:pt>
                <c:pt idx="3983">
                  <c:v>0.54798671485093564</c:v>
                </c:pt>
                <c:pt idx="3984">
                  <c:v>0.54798671485093564</c:v>
                </c:pt>
                <c:pt idx="3985">
                  <c:v>0.58429612611621451</c:v>
                </c:pt>
                <c:pt idx="3986">
                  <c:v>0.65322621498114586</c:v>
                </c:pt>
                <c:pt idx="3987">
                  <c:v>0.68953562624642473</c:v>
                </c:pt>
                <c:pt idx="3988">
                  <c:v>0.676136319043394</c:v>
                </c:pt>
                <c:pt idx="3989">
                  <c:v>0.71244573030867286</c:v>
                </c:pt>
                <c:pt idx="3990">
                  <c:v>0.63982690777811513</c:v>
                </c:pt>
                <c:pt idx="3991">
                  <c:v>0.62070542572053</c:v>
                </c:pt>
                <c:pt idx="3992">
                  <c:v>0.74885502991310204</c:v>
                </c:pt>
                <c:pt idx="3993">
                  <c:v>0.74885502991310204</c:v>
                </c:pt>
                <c:pt idx="3994">
                  <c:v>0.49822805221310773</c:v>
                </c:pt>
                <c:pt idx="3995">
                  <c:v>0.41604848865370059</c:v>
                </c:pt>
                <c:pt idx="3996">
                  <c:v>0.39308844042199098</c:v>
                </c:pt>
                <c:pt idx="3997">
                  <c:v>0.52123804461450618</c:v>
                </c:pt>
                <c:pt idx="3998">
                  <c:v>0.49827799638273973</c:v>
                </c:pt>
                <c:pt idx="3999">
                  <c:v>0.39697695076586115</c:v>
                </c:pt>
                <c:pt idx="4000">
                  <c:v>0.37007844802064938</c:v>
                </c:pt>
                <c:pt idx="4001">
                  <c:v>0.37012839219016769</c:v>
                </c:pt>
                <c:pt idx="4002">
                  <c:v>0.42939785168726985</c:v>
                </c:pt>
                <c:pt idx="4003">
                  <c:v>0.39741931341040981</c:v>
                </c:pt>
                <c:pt idx="4004">
                  <c:v>0.41599854448423912</c:v>
                </c:pt>
                <c:pt idx="4005">
                  <c:v>0.41599854448423912</c:v>
                </c:pt>
                <c:pt idx="4006">
                  <c:v>0.52123804461450618</c:v>
                </c:pt>
                <c:pt idx="4007">
                  <c:v>0.52123804461450618</c:v>
                </c:pt>
                <c:pt idx="4008">
                  <c:v>0.52123804461450618</c:v>
                </c:pt>
                <c:pt idx="4009">
                  <c:v>0.54414814867675432</c:v>
                </c:pt>
                <c:pt idx="4010">
                  <c:v>0.54414814867675432</c:v>
                </c:pt>
                <c:pt idx="4011">
                  <c:v>0.54414814867675432</c:v>
                </c:pt>
                <c:pt idx="4012">
                  <c:v>0.54414814867675432</c:v>
                </c:pt>
                <c:pt idx="4013">
                  <c:v>0.52118810044487418</c:v>
                </c:pt>
                <c:pt idx="4014">
                  <c:v>0.52118810044487418</c:v>
                </c:pt>
                <c:pt idx="4015">
                  <c:v>0.54414814867675432</c:v>
                </c:pt>
                <c:pt idx="4016">
                  <c:v>0.52123804461450618</c:v>
                </c:pt>
                <c:pt idx="4017">
                  <c:v>0.54414814867675432</c:v>
                </c:pt>
                <c:pt idx="4018">
                  <c:v>0.52118810044487418</c:v>
                </c:pt>
                <c:pt idx="4019">
                  <c:v>0.64933770463744622</c:v>
                </c:pt>
                <c:pt idx="4020">
                  <c:v>0.62637765640556609</c:v>
                </c:pt>
                <c:pt idx="4021">
                  <c:v>0.62637765640556609</c:v>
                </c:pt>
                <c:pt idx="4022">
                  <c:v>0.62632771223604777</c:v>
                </c:pt>
                <c:pt idx="4023">
                  <c:v>0.64933770463744622</c:v>
                </c:pt>
                <c:pt idx="4024">
                  <c:v>0.62637765640556609</c:v>
                </c:pt>
                <c:pt idx="4025">
                  <c:v>0.64933770463744622</c:v>
                </c:pt>
                <c:pt idx="4026">
                  <c:v>0.64933770463744622</c:v>
                </c:pt>
                <c:pt idx="4027">
                  <c:v>0.62637765640556609</c:v>
                </c:pt>
                <c:pt idx="4028">
                  <c:v>0.64933770463744622</c:v>
                </c:pt>
                <c:pt idx="4029">
                  <c:v>0.64933770463744622</c:v>
                </c:pt>
                <c:pt idx="4030">
                  <c:v>0.45240784408861145</c:v>
                </c:pt>
                <c:pt idx="4031">
                  <c:v>0.45240784408861145</c:v>
                </c:pt>
                <c:pt idx="4032">
                  <c:v>0.51162735941613846</c:v>
                </c:pt>
                <c:pt idx="4033">
                  <c:v>0.53463735181742322</c:v>
                </c:pt>
                <c:pt idx="4034">
                  <c:v>0.52891517696298251</c:v>
                </c:pt>
                <c:pt idx="4035">
                  <c:v>0.57483527342651541</c:v>
                </c:pt>
                <c:pt idx="4036">
                  <c:v>0.57483527342651541</c:v>
                </c:pt>
                <c:pt idx="4037">
                  <c:v>0.5652245882281477</c:v>
                </c:pt>
                <c:pt idx="4038">
                  <c:v>0.48871725535389032</c:v>
                </c:pt>
                <c:pt idx="4039">
                  <c:v>0.52502666661916919</c:v>
                </c:pt>
                <c:pt idx="4040">
                  <c:v>0.63026616674937941</c:v>
                </c:pt>
                <c:pt idx="4041">
                  <c:v>0.71633424065248619</c:v>
                </c:pt>
                <c:pt idx="4042">
                  <c:v>0.64745409595707315</c:v>
                </c:pt>
                <c:pt idx="4043">
                  <c:v>0.64745409595707315</c:v>
                </c:pt>
                <c:pt idx="4044">
                  <c:v>0.55749751171015305</c:v>
                </c:pt>
                <c:pt idx="4045">
                  <c:v>0.6856471159026114</c:v>
                </c:pt>
                <c:pt idx="4046">
                  <c:v>0.77560370014953151</c:v>
                </c:pt>
                <c:pt idx="4047">
                  <c:v>0.77560370014953151</c:v>
                </c:pt>
                <c:pt idx="4048">
                  <c:v>0.75264365191776506</c:v>
                </c:pt>
                <c:pt idx="4049">
                  <c:v>0.46580715129164219</c:v>
                </c:pt>
                <c:pt idx="4050">
                  <c:v>0.41599854448423912</c:v>
                </c:pt>
                <c:pt idx="4051">
                  <c:v>0.52123804461450618</c:v>
                </c:pt>
                <c:pt idx="4052">
                  <c:v>0.52123804461450618</c:v>
                </c:pt>
                <c:pt idx="4053">
                  <c:v>0.52123804461450618</c:v>
                </c:pt>
                <c:pt idx="4054">
                  <c:v>0.52123804461450618</c:v>
                </c:pt>
                <c:pt idx="4055">
                  <c:v>0.52123804461450618</c:v>
                </c:pt>
                <c:pt idx="4056">
                  <c:v>0.54414814867675432</c:v>
                </c:pt>
                <c:pt idx="4057">
                  <c:v>0.54414814867675432</c:v>
                </c:pt>
                <c:pt idx="4058">
                  <c:v>0.54414814867675432</c:v>
                </c:pt>
                <c:pt idx="4059">
                  <c:v>0.54414814867675432</c:v>
                </c:pt>
                <c:pt idx="4060">
                  <c:v>0.54414814867675432</c:v>
                </c:pt>
                <c:pt idx="4061">
                  <c:v>0.52118810044487418</c:v>
                </c:pt>
                <c:pt idx="4062">
                  <c:v>0.52118810044487418</c:v>
                </c:pt>
                <c:pt idx="4063">
                  <c:v>0.52123804461450618</c:v>
                </c:pt>
                <c:pt idx="4064">
                  <c:v>0.54414814867675432</c:v>
                </c:pt>
                <c:pt idx="4065">
                  <c:v>0.52118810044487418</c:v>
                </c:pt>
                <c:pt idx="4066">
                  <c:v>0.5804575599419195</c:v>
                </c:pt>
                <c:pt idx="4067">
                  <c:v>0.54414814867675432</c:v>
                </c:pt>
                <c:pt idx="4068">
                  <c:v>0.54414814867675432</c:v>
                </c:pt>
                <c:pt idx="4069">
                  <c:v>0.67229775286921267</c:v>
                </c:pt>
                <c:pt idx="4070">
                  <c:v>0.62632771223604777</c:v>
                </c:pt>
                <c:pt idx="4071">
                  <c:v>0.64933770463744622</c:v>
                </c:pt>
                <c:pt idx="4072">
                  <c:v>0.62637765640556609</c:v>
                </c:pt>
                <c:pt idx="4073">
                  <c:v>0.62637765640556609</c:v>
                </c:pt>
                <c:pt idx="4074">
                  <c:v>0.62632771223604777</c:v>
                </c:pt>
                <c:pt idx="4075">
                  <c:v>0.62632771223604777</c:v>
                </c:pt>
                <c:pt idx="4076">
                  <c:v>0.67229775286921267</c:v>
                </c:pt>
                <c:pt idx="4077">
                  <c:v>0.64933770463744622</c:v>
                </c:pt>
                <c:pt idx="4078">
                  <c:v>0.64933770463744622</c:v>
                </c:pt>
                <c:pt idx="4079">
                  <c:v>0.62637765640556609</c:v>
                </c:pt>
                <c:pt idx="4080">
                  <c:v>0.64928776046781422</c:v>
                </c:pt>
                <c:pt idx="4081">
                  <c:v>0.62632771223604777</c:v>
                </c:pt>
                <c:pt idx="4082">
                  <c:v>0.67229775286921267</c:v>
                </c:pt>
                <c:pt idx="4083">
                  <c:v>0.64933770463744622</c:v>
                </c:pt>
                <c:pt idx="4084">
                  <c:v>0.70860716413449154</c:v>
                </c:pt>
                <c:pt idx="4085">
                  <c:v>0.67229775286921267</c:v>
                </c:pt>
                <c:pt idx="4086">
                  <c:v>0.70860716413449154</c:v>
                </c:pt>
                <c:pt idx="4087">
                  <c:v>0.64933770463744622</c:v>
                </c:pt>
                <c:pt idx="4088">
                  <c:v>0.62637765640556609</c:v>
                </c:pt>
                <c:pt idx="4089">
                  <c:v>0.64933770463744622</c:v>
                </c:pt>
                <c:pt idx="4090">
                  <c:v>0.64933770463744622</c:v>
                </c:pt>
                <c:pt idx="4091">
                  <c:v>0.62637765640556609</c:v>
                </c:pt>
                <c:pt idx="4092">
                  <c:v>0.6856471159026114</c:v>
                </c:pt>
                <c:pt idx="4093">
                  <c:v>0.64928776046781422</c:v>
                </c:pt>
                <c:pt idx="4094">
                  <c:v>0.64933770463744622</c:v>
                </c:pt>
                <c:pt idx="4095">
                  <c:v>0.67229775286921267</c:v>
                </c:pt>
                <c:pt idx="4096">
                  <c:v>0.64933770463744622</c:v>
                </c:pt>
                <c:pt idx="4097">
                  <c:v>0.64933770463744622</c:v>
                </c:pt>
                <c:pt idx="4098">
                  <c:v>0.64933770463744622</c:v>
                </c:pt>
                <c:pt idx="4099">
                  <c:v>0.67229775286921267</c:v>
                </c:pt>
                <c:pt idx="4100">
                  <c:v>0.75452726059802444</c:v>
                </c:pt>
                <c:pt idx="4101">
                  <c:v>0.77748730882979089</c:v>
                </c:pt>
                <c:pt idx="4102">
                  <c:v>0.45240784408861145</c:v>
                </c:pt>
                <c:pt idx="4103">
                  <c:v>0.51162735941613846</c:v>
                </c:pt>
                <c:pt idx="4104">
                  <c:v>0.57483527342651541</c:v>
                </c:pt>
                <c:pt idx="4105">
                  <c:v>0.57483527342651541</c:v>
                </c:pt>
                <c:pt idx="4106">
                  <c:v>0.54226453999638125</c:v>
                </c:pt>
                <c:pt idx="4107">
                  <c:v>0.54226453999638125</c:v>
                </c:pt>
                <c:pt idx="4108">
                  <c:v>0.54226453999638125</c:v>
                </c:pt>
                <c:pt idx="4109">
                  <c:v>0.56527453239777969</c:v>
                </c:pt>
                <c:pt idx="4110">
                  <c:v>0.66863042384773053</c:v>
                </c:pt>
                <c:pt idx="4111">
                  <c:v>0.63026616674937941</c:v>
                </c:pt>
                <c:pt idx="4112">
                  <c:v>0.63026616674937941</c:v>
                </c:pt>
                <c:pt idx="4113">
                  <c:v>0.69337419242071974</c:v>
                </c:pt>
                <c:pt idx="4114">
                  <c:v>0.61681691537671668</c:v>
                </c:pt>
                <c:pt idx="4115">
                  <c:v>0.79856374838141164</c:v>
                </c:pt>
                <c:pt idx="4116">
                  <c:v>0.82152379661317809</c:v>
                </c:pt>
                <c:pt idx="4117">
                  <c:v>0.82147385244354609</c:v>
                </c:pt>
                <c:pt idx="4118">
                  <c:v>0.84448384484494454</c:v>
                </c:pt>
                <c:pt idx="4119">
                  <c:v>0.77565364431904982</c:v>
                </c:pt>
                <c:pt idx="4120">
                  <c:v>0.79851380421177964</c:v>
                </c:pt>
                <c:pt idx="4121">
                  <c:v>0.79856374838141164</c:v>
                </c:pt>
                <c:pt idx="4122">
                  <c:v>0.79856374838141164</c:v>
                </c:pt>
                <c:pt idx="4123">
                  <c:v>0.82152379661317809</c:v>
                </c:pt>
                <c:pt idx="4124">
                  <c:v>0.82147385244354609</c:v>
                </c:pt>
                <c:pt idx="4125">
                  <c:v>0.73929428888425264</c:v>
                </c:pt>
                <c:pt idx="4126">
                  <c:v>0.77560370014953151</c:v>
                </c:pt>
                <c:pt idx="4127">
                  <c:v>0.6704141441888396</c:v>
                </c:pt>
                <c:pt idx="4128">
                  <c:v>0.79856374838141164</c:v>
                </c:pt>
                <c:pt idx="4129">
                  <c:v>0.54847902166511631</c:v>
                </c:pt>
                <c:pt idx="4130">
                  <c:v>0.39303849625247267</c:v>
                </c:pt>
                <c:pt idx="4131">
                  <c:v>0.39308844042199098</c:v>
                </c:pt>
                <c:pt idx="4132">
                  <c:v>0.39308844042199098</c:v>
                </c:pt>
                <c:pt idx="4133">
                  <c:v>0.39308844042199098</c:v>
                </c:pt>
                <c:pt idx="4134">
                  <c:v>0.41599854448423912</c:v>
                </c:pt>
                <c:pt idx="4135">
                  <c:v>0.39303849625247267</c:v>
                </c:pt>
                <c:pt idx="4136">
                  <c:v>0.45240784408861145</c:v>
                </c:pt>
                <c:pt idx="4137">
                  <c:v>0.45240784408861145</c:v>
                </c:pt>
                <c:pt idx="4138">
                  <c:v>0.45235789991909314</c:v>
                </c:pt>
                <c:pt idx="4139">
                  <c:v>0.45240784408861145</c:v>
                </c:pt>
                <c:pt idx="4140">
                  <c:v>0.41599854448423912</c:v>
                </c:pt>
                <c:pt idx="4141">
                  <c:v>0.39308844042199098</c:v>
                </c:pt>
                <c:pt idx="4142">
                  <c:v>0.41599854448423912</c:v>
                </c:pt>
                <c:pt idx="4143">
                  <c:v>0.41599854448423912</c:v>
                </c:pt>
                <c:pt idx="4144">
                  <c:v>0.39303849625247267</c:v>
                </c:pt>
                <c:pt idx="4145">
                  <c:v>0.45240784408861145</c:v>
                </c:pt>
                <c:pt idx="4146">
                  <c:v>0.39308844042199098</c:v>
                </c:pt>
                <c:pt idx="4147">
                  <c:v>0.41599854448423912</c:v>
                </c:pt>
                <c:pt idx="4148">
                  <c:v>0.41599854448423912</c:v>
                </c:pt>
                <c:pt idx="4149">
                  <c:v>0.49822805221310773</c:v>
                </c:pt>
                <c:pt idx="4150">
                  <c:v>0.49822805221310773</c:v>
                </c:pt>
                <c:pt idx="4151">
                  <c:v>0.49827799638273973</c:v>
                </c:pt>
                <c:pt idx="4152">
                  <c:v>0.49822805221310773</c:v>
                </c:pt>
                <c:pt idx="4153">
                  <c:v>0.52123804461450618</c:v>
                </c:pt>
                <c:pt idx="4154">
                  <c:v>0.54414814867675432</c:v>
                </c:pt>
                <c:pt idx="4155">
                  <c:v>0.49827799638273973</c:v>
                </c:pt>
                <c:pt idx="4156">
                  <c:v>0.52118810044487418</c:v>
                </c:pt>
                <c:pt idx="4157">
                  <c:v>0.52118810044487418</c:v>
                </c:pt>
                <c:pt idx="4158">
                  <c:v>0.52118810044487418</c:v>
                </c:pt>
                <c:pt idx="4159">
                  <c:v>0.52123804461450618</c:v>
                </c:pt>
                <c:pt idx="4160">
                  <c:v>0.52123804461450618</c:v>
                </c:pt>
                <c:pt idx="4161">
                  <c:v>0.49827799638273973</c:v>
                </c:pt>
                <c:pt idx="4162">
                  <c:v>0.49827799638273973</c:v>
                </c:pt>
                <c:pt idx="4163">
                  <c:v>0.52118810044487418</c:v>
                </c:pt>
                <c:pt idx="4164">
                  <c:v>0.49822805221310773</c:v>
                </c:pt>
                <c:pt idx="4165">
                  <c:v>0.5804575599419195</c:v>
                </c:pt>
                <c:pt idx="4166">
                  <c:v>0.61686685954634868</c:v>
                </c:pt>
                <c:pt idx="4167">
                  <c:v>0.52118810044487418</c:v>
                </c:pt>
                <c:pt idx="4168">
                  <c:v>0.54414814867675432</c:v>
                </c:pt>
                <c:pt idx="4169">
                  <c:v>0.62637765640556609</c:v>
                </c:pt>
                <c:pt idx="4170">
                  <c:v>0.62632771223604777</c:v>
                </c:pt>
                <c:pt idx="4171">
                  <c:v>0.64933770463744622</c:v>
                </c:pt>
                <c:pt idx="4172">
                  <c:v>0.62637765640556609</c:v>
                </c:pt>
                <c:pt idx="4173">
                  <c:v>0.60346755234331795</c:v>
                </c:pt>
                <c:pt idx="4174">
                  <c:v>0.6856471159026114</c:v>
                </c:pt>
                <c:pt idx="4175">
                  <c:v>0.42939785168726985</c:v>
                </c:pt>
                <c:pt idx="4176">
                  <c:v>0.55182528102511696</c:v>
                </c:pt>
                <c:pt idx="4177">
                  <c:v>0.42944779585678816</c:v>
                </c:pt>
                <c:pt idx="4178">
                  <c:v>0.42944779585678816</c:v>
                </c:pt>
                <c:pt idx="4179">
                  <c:v>0.55187522519474896</c:v>
                </c:pt>
                <c:pt idx="4180">
                  <c:v>0.63222112424330135</c:v>
                </c:pt>
                <c:pt idx="4181">
                  <c:v>0.60163388783257687</c:v>
                </c:pt>
                <c:pt idx="4182">
                  <c:v>0.57483527342651541</c:v>
                </c:pt>
                <c:pt idx="4183">
                  <c:v>0.64745409595707315</c:v>
                </c:pt>
                <c:pt idx="4184">
                  <c:v>0.77560370014953151</c:v>
                </c:pt>
                <c:pt idx="4185">
                  <c:v>0.55749751171015305</c:v>
                </c:pt>
                <c:pt idx="4186">
                  <c:v>0.53463735181753691</c:v>
                </c:pt>
                <c:pt idx="4187">
                  <c:v>0.77560370014953151</c:v>
                </c:pt>
                <c:pt idx="4188">
                  <c:v>0.45240784408861145</c:v>
                </c:pt>
                <c:pt idx="4189">
                  <c:v>0.62637765640556609</c:v>
                </c:pt>
                <c:pt idx="4190">
                  <c:v>0.39308844042199098</c:v>
                </c:pt>
                <c:pt idx="4191">
                  <c:v>0.45240784408861145</c:v>
                </c:pt>
                <c:pt idx="4192">
                  <c:v>0.41604848865381427</c:v>
                </c:pt>
                <c:pt idx="4193">
                  <c:v>0.45240784408861145</c:v>
                </c:pt>
                <c:pt idx="4194">
                  <c:v>0.49827799638273973</c:v>
                </c:pt>
                <c:pt idx="4195">
                  <c:v>0.52123804461450618</c:v>
                </c:pt>
                <c:pt idx="4196">
                  <c:v>0.49822805221310773</c:v>
                </c:pt>
                <c:pt idx="4197">
                  <c:v>0.52118810044487418</c:v>
                </c:pt>
                <c:pt idx="4198">
                  <c:v>0.52118810044487418</c:v>
                </c:pt>
                <c:pt idx="4199">
                  <c:v>0.54414814867675432</c:v>
                </c:pt>
                <c:pt idx="4200">
                  <c:v>0.5804575599419195</c:v>
                </c:pt>
                <c:pt idx="4201">
                  <c:v>0.52118810044487418</c:v>
                </c:pt>
                <c:pt idx="4202">
                  <c:v>0.62632771223604777</c:v>
                </c:pt>
                <c:pt idx="4203">
                  <c:v>0.64933770463744622</c:v>
                </c:pt>
                <c:pt idx="4204">
                  <c:v>0.64933770463744622</c:v>
                </c:pt>
                <c:pt idx="4205">
                  <c:v>0.67229775286921267</c:v>
                </c:pt>
                <c:pt idx="4206">
                  <c:v>0.62632771223604777</c:v>
                </c:pt>
                <c:pt idx="4207">
                  <c:v>0.64933770463744622</c:v>
                </c:pt>
                <c:pt idx="4208">
                  <c:v>0.62632771223604777</c:v>
                </c:pt>
                <c:pt idx="4209">
                  <c:v>0.62637765640556609</c:v>
                </c:pt>
                <c:pt idx="4210">
                  <c:v>0.64933770463744622</c:v>
                </c:pt>
                <c:pt idx="4211">
                  <c:v>0.67229775286921267</c:v>
                </c:pt>
                <c:pt idx="4212">
                  <c:v>0.62632771223604777</c:v>
                </c:pt>
                <c:pt idx="4213">
                  <c:v>0.67229775286921267</c:v>
                </c:pt>
                <c:pt idx="4214">
                  <c:v>0.73156721236625799</c:v>
                </c:pt>
                <c:pt idx="4215">
                  <c:v>0.73156721236625799</c:v>
                </c:pt>
                <c:pt idx="4216">
                  <c:v>0.75452726059802444</c:v>
                </c:pt>
                <c:pt idx="4217">
                  <c:v>0.75452726059802444</c:v>
                </c:pt>
                <c:pt idx="4218">
                  <c:v>0.73151726819662599</c:v>
                </c:pt>
                <c:pt idx="4219">
                  <c:v>0.48866731118437201</c:v>
                </c:pt>
                <c:pt idx="4220">
                  <c:v>0.56527453239777969</c:v>
                </c:pt>
                <c:pt idx="4221">
                  <c:v>0.42944779585678816</c:v>
                </c:pt>
                <c:pt idx="4222">
                  <c:v>0.45240784408861145</c:v>
                </c:pt>
                <c:pt idx="4223">
                  <c:v>0.69332424825108774</c:v>
                </c:pt>
                <c:pt idx="4224">
                  <c:v>0.55749751171015305</c:v>
                </c:pt>
                <c:pt idx="4225">
                  <c:v>0.5804575599419195</c:v>
                </c:pt>
                <c:pt idx="4226">
                  <c:v>0.78900300735256224</c:v>
                </c:pt>
                <c:pt idx="4227">
                  <c:v>0.59390681131458223</c:v>
                </c:pt>
                <c:pt idx="4228">
                  <c:v>0.63977696360859682</c:v>
                </c:pt>
                <c:pt idx="4229">
                  <c:v>0.82147385244354609</c:v>
                </c:pt>
                <c:pt idx="4230">
                  <c:v>0.73929428888425264</c:v>
                </c:pt>
                <c:pt idx="4231">
                  <c:v>0.77560370014953151</c:v>
                </c:pt>
                <c:pt idx="4232">
                  <c:v>0.77565364431904982</c:v>
                </c:pt>
                <c:pt idx="4233">
                  <c:v>0.79856374838141164</c:v>
                </c:pt>
                <c:pt idx="4234">
                  <c:v>0.82152379661317809</c:v>
                </c:pt>
                <c:pt idx="4235">
                  <c:v>0.79856374838141164</c:v>
                </c:pt>
                <c:pt idx="4236">
                  <c:v>0.82152379661317809</c:v>
                </c:pt>
                <c:pt idx="4237">
                  <c:v>1.0166699368205627</c:v>
                </c:pt>
                <c:pt idx="4238">
                  <c:v>0.85783320787845696</c:v>
                </c:pt>
                <c:pt idx="4239">
                  <c:v>0.8807932561103371</c:v>
                </c:pt>
                <c:pt idx="4240">
                  <c:v>0.58478843293039517</c:v>
                </c:pt>
                <c:pt idx="4241">
                  <c:v>0.58478843293039517</c:v>
                </c:pt>
                <c:pt idx="4242">
                  <c:v>0.52556891760286817</c:v>
                </c:pt>
                <c:pt idx="4243">
                  <c:v>0.52551897343323617</c:v>
                </c:pt>
                <c:pt idx="4244">
                  <c:v>0.54847902166511631</c:v>
                </c:pt>
                <c:pt idx="4245">
                  <c:v>0.36445616150518845</c:v>
                </c:pt>
                <c:pt idx="4246">
                  <c:v>0.32809680607039127</c:v>
                </c:pt>
                <c:pt idx="4247">
                  <c:v>0.31469749886736054</c:v>
                </c:pt>
                <c:pt idx="4248">
                  <c:v>0.31464755469784222</c:v>
                </c:pt>
                <c:pt idx="4249">
                  <c:v>0.30124824749481149</c:v>
                </c:pt>
                <c:pt idx="4250">
                  <c:v>0.30124824749481149</c:v>
                </c:pt>
                <c:pt idx="4251">
                  <c:v>0.32804686190081611</c:v>
                </c:pt>
                <c:pt idx="4252">
                  <c:v>0.32804686190081611</c:v>
                </c:pt>
                <c:pt idx="4253">
                  <c:v>0.31464755469784222</c:v>
                </c:pt>
                <c:pt idx="4254">
                  <c:v>0.31464755469784222</c:v>
                </c:pt>
                <c:pt idx="4255">
                  <c:v>0.32804686190081611</c:v>
                </c:pt>
                <c:pt idx="4256">
                  <c:v>0.28789888446135592</c:v>
                </c:pt>
                <c:pt idx="4257">
                  <c:v>0.30129819166432981</c:v>
                </c:pt>
                <c:pt idx="4258">
                  <c:v>0.34149611327336515</c:v>
                </c:pt>
                <c:pt idx="4259">
                  <c:v>0.32804686190081611</c:v>
                </c:pt>
                <c:pt idx="4260">
                  <c:v>0.34149611327336515</c:v>
                </c:pt>
                <c:pt idx="4261">
                  <c:v>0.32809680607039127</c:v>
                </c:pt>
                <c:pt idx="4262">
                  <c:v>0.32809680607039127</c:v>
                </c:pt>
                <c:pt idx="4263">
                  <c:v>0.34149611327336515</c:v>
                </c:pt>
                <c:pt idx="4264">
                  <c:v>0.3242582398961531</c:v>
                </c:pt>
                <c:pt idx="4265">
                  <c:v>0.3242582398961531</c:v>
                </c:pt>
                <c:pt idx="4266">
                  <c:v>0.3242582398961531</c:v>
                </c:pt>
                <c:pt idx="4267">
                  <c:v>0.43328636203102633</c:v>
                </c:pt>
                <c:pt idx="4268">
                  <c:v>0.42032941747265795</c:v>
                </c:pt>
                <c:pt idx="4269">
                  <c:v>0.42032941747265795</c:v>
                </c:pt>
                <c:pt idx="4270">
                  <c:v>0.42032941747265795</c:v>
                </c:pt>
                <c:pt idx="4271">
                  <c:v>0.44719010534646486</c:v>
                </c:pt>
                <c:pt idx="4272">
                  <c:v>0.44719010534646486</c:v>
                </c:pt>
                <c:pt idx="4273">
                  <c:v>0.44719010534646486</c:v>
                </c:pt>
                <c:pt idx="4274">
                  <c:v>0.31470962816558767</c:v>
                </c:pt>
                <c:pt idx="4275">
                  <c:v>0.31470962816558767</c:v>
                </c:pt>
                <c:pt idx="4276">
                  <c:v>0.27840021690042249</c:v>
                </c:pt>
                <c:pt idx="4277">
                  <c:v>0.18222915098476733</c:v>
                </c:pt>
                <c:pt idx="4278">
                  <c:v>0.40644993275373054</c:v>
                </c:pt>
                <c:pt idx="4279">
                  <c:v>0.41604848865375743</c:v>
                </c:pt>
                <c:pt idx="4280">
                  <c:v>0.52118810044487418</c:v>
                </c:pt>
                <c:pt idx="4281">
                  <c:v>0.54409820450712232</c:v>
                </c:pt>
                <c:pt idx="4282">
                  <c:v>0.54409820450712232</c:v>
                </c:pt>
                <c:pt idx="4283">
                  <c:v>0.54409820450712232</c:v>
                </c:pt>
                <c:pt idx="4284">
                  <c:v>0.52123804461450618</c:v>
                </c:pt>
                <c:pt idx="4285">
                  <c:v>0.52123804461450618</c:v>
                </c:pt>
                <c:pt idx="4286">
                  <c:v>0.54409820450712232</c:v>
                </c:pt>
                <c:pt idx="4287">
                  <c:v>0.52123804461450618</c:v>
                </c:pt>
                <c:pt idx="4288">
                  <c:v>0.54409820450712232</c:v>
                </c:pt>
                <c:pt idx="4289">
                  <c:v>0.62637765640556609</c:v>
                </c:pt>
                <c:pt idx="4290">
                  <c:v>0.64928776046781422</c:v>
                </c:pt>
                <c:pt idx="4291">
                  <c:v>0.64928776046781422</c:v>
                </c:pt>
                <c:pt idx="4292">
                  <c:v>0.6264276005750844</c:v>
                </c:pt>
                <c:pt idx="4293">
                  <c:v>0.67224780869958067</c:v>
                </c:pt>
                <c:pt idx="4294">
                  <c:v>0.67224780869958067</c:v>
                </c:pt>
                <c:pt idx="4295">
                  <c:v>0.64928776046781422</c:v>
                </c:pt>
                <c:pt idx="4296">
                  <c:v>0.6264276005750844</c:v>
                </c:pt>
                <c:pt idx="4297">
                  <c:v>0.73151726819673968</c:v>
                </c:pt>
                <c:pt idx="4298">
                  <c:v>0.45235789991897946</c:v>
                </c:pt>
                <c:pt idx="4299">
                  <c:v>0.5805075041115515</c:v>
                </c:pt>
                <c:pt idx="4300">
                  <c:v>0.61681691537671668</c:v>
                </c:pt>
                <c:pt idx="4301">
                  <c:v>0.5805075041115515</c:v>
                </c:pt>
                <c:pt idx="4302">
                  <c:v>0.64750404012670515</c:v>
                </c:pt>
                <c:pt idx="4303">
                  <c:v>0.6704141441888396</c:v>
                </c:pt>
                <c:pt idx="4304">
                  <c:v>0.75269359608728337</c:v>
                </c:pt>
                <c:pt idx="4305">
                  <c:v>0.52118810044487418</c:v>
                </c:pt>
                <c:pt idx="4306">
                  <c:v>0.54409820450712232</c:v>
                </c:pt>
                <c:pt idx="4307">
                  <c:v>0.52123804461450618</c:v>
                </c:pt>
                <c:pt idx="4308">
                  <c:v>0.54409820450712232</c:v>
                </c:pt>
                <c:pt idx="4309">
                  <c:v>0.52123804461450618</c:v>
                </c:pt>
                <c:pt idx="4310">
                  <c:v>0.67224780869958067</c:v>
                </c:pt>
                <c:pt idx="4311">
                  <c:v>0.6264276005750844</c:v>
                </c:pt>
                <c:pt idx="4312">
                  <c:v>0.62637765640556609</c:v>
                </c:pt>
                <c:pt idx="4313">
                  <c:v>0.64928776046781422</c:v>
                </c:pt>
                <c:pt idx="4314">
                  <c:v>0.6264276005750844</c:v>
                </c:pt>
                <c:pt idx="4315">
                  <c:v>0.62637765640556609</c:v>
                </c:pt>
                <c:pt idx="4316">
                  <c:v>0.67224780869958067</c:v>
                </c:pt>
                <c:pt idx="4317">
                  <c:v>0.64928776046781422</c:v>
                </c:pt>
                <c:pt idx="4318">
                  <c:v>0.67224780869958067</c:v>
                </c:pt>
                <c:pt idx="4319">
                  <c:v>0.64928776046781422</c:v>
                </c:pt>
                <c:pt idx="4320">
                  <c:v>0.6264276005750844</c:v>
                </c:pt>
                <c:pt idx="4321">
                  <c:v>0.64928776046781422</c:v>
                </c:pt>
                <c:pt idx="4322">
                  <c:v>0.6264276005750844</c:v>
                </c:pt>
                <c:pt idx="4323">
                  <c:v>0.67224780869958067</c:v>
                </c:pt>
                <c:pt idx="4324">
                  <c:v>0.80039741289215272</c:v>
                </c:pt>
                <c:pt idx="4325">
                  <c:v>0.45235789991897946</c:v>
                </c:pt>
                <c:pt idx="4326">
                  <c:v>0.45235789991909314</c:v>
                </c:pt>
                <c:pt idx="4327">
                  <c:v>0.39308844042199098</c:v>
                </c:pt>
                <c:pt idx="4328">
                  <c:v>0.39303849625247267</c:v>
                </c:pt>
                <c:pt idx="4329">
                  <c:v>0.41604848865375743</c:v>
                </c:pt>
                <c:pt idx="4330">
                  <c:v>0.39308844042199098</c:v>
                </c:pt>
                <c:pt idx="4331">
                  <c:v>0.41604848865375743</c:v>
                </c:pt>
                <c:pt idx="4332">
                  <c:v>0.49822805221310773</c:v>
                </c:pt>
                <c:pt idx="4333">
                  <c:v>0.49827799638273973</c:v>
                </c:pt>
                <c:pt idx="4334">
                  <c:v>0.49822805221310773</c:v>
                </c:pt>
                <c:pt idx="4335">
                  <c:v>0.52123804461450618</c:v>
                </c:pt>
                <c:pt idx="4336">
                  <c:v>0.49827799638273973</c:v>
                </c:pt>
                <c:pt idx="4337">
                  <c:v>0.54409820450712232</c:v>
                </c:pt>
                <c:pt idx="4338">
                  <c:v>0.52123804461450618</c:v>
                </c:pt>
                <c:pt idx="4339">
                  <c:v>0.64928776046781422</c:v>
                </c:pt>
                <c:pt idx="4340">
                  <c:v>0.54231448416589956</c:v>
                </c:pt>
                <c:pt idx="4341">
                  <c:v>0.52118810044487418</c:v>
                </c:pt>
                <c:pt idx="4342">
                  <c:v>0.52118810044487418</c:v>
                </c:pt>
                <c:pt idx="4343">
                  <c:v>0.52118810044487418</c:v>
                </c:pt>
                <c:pt idx="4344">
                  <c:v>0.62637765640556609</c:v>
                </c:pt>
                <c:pt idx="4345">
                  <c:v>0.64928776046781422</c:v>
                </c:pt>
                <c:pt idx="4346">
                  <c:v>0.62637765640556609</c:v>
                </c:pt>
                <c:pt idx="4347">
                  <c:v>0.77743736466027258</c:v>
                </c:pt>
                <c:pt idx="4348">
                  <c:v>0.73151726819673968</c:v>
                </c:pt>
                <c:pt idx="4349">
                  <c:v>0.64750404012670515</c:v>
                </c:pt>
                <c:pt idx="4350">
                  <c:v>0.71628429648285419</c:v>
                </c:pt>
                <c:pt idx="4351">
                  <c:v>0.55749751171015305</c:v>
                </c:pt>
                <c:pt idx="4352">
                  <c:v>0.55754745587967136</c:v>
                </c:pt>
                <c:pt idx="4353">
                  <c:v>0.6856970600722434</c:v>
                </c:pt>
                <c:pt idx="4354">
                  <c:v>0.85788315204786159</c:v>
                </c:pt>
                <c:pt idx="4355">
                  <c:v>0.39894974546314188</c:v>
                </c:pt>
                <c:pt idx="4356">
                  <c:v>0.58483837709991349</c:v>
                </c:pt>
                <c:pt idx="4357">
                  <c:v>0.65361863345617621</c:v>
                </c:pt>
                <c:pt idx="4358">
                  <c:v>0.30129819166432981</c:v>
                </c:pt>
                <c:pt idx="4359">
                  <c:v>0.31469749886741738</c:v>
                </c:pt>
                <c:pt idx="4360">
                  <c:v>0.42037936164217626</c:v>
                </c:pt>
                <c:pt idx="4361">
                  <c:v>0.42037936164217626</c:v>
                </c:pt>
                <c:pt idx="4362">
                  <c:v>0.44714016117694655</c:v>
                </c:pt>
                <c:pt idx="4363">
                  <c:v>0.44714016117694655</c:v>
                </c:pt>
                <c:pt idx="4364">
                  <c:v>0.31475957233521967</c:v>
                </c:pt>
                <c:pt idx="4365">
                  <c:v>0.41604848865375743</c:v>
                </c:pt>
                <c:pt idx="4366">
                  <c:v>0.54409820450712232</c:v>
                </c:pt>
                <c:pt idx="4367">
                  <c:v>0.52123804461450618</c:v>
                </c:pt>
                <c:pt idx="4368">
                  <c:v>0.40648774762496487</c:v>
                </c:pt>
                <c:pt idx="4369">
                  <c:v>0.41604848865375743</c:v>
                </c:pt>
                <c:pt idx="4370">
                  <c:v>0.52123804461450618</c:v>
                </c:pt>
                <c:pt idx="4371">
                  <c:v>0.54409820450712232</c:v>
                </c:pt>
                <c:pt idx="4372">
                  <c:v>0.6264276005750844</c:v>
                </c:pt>
                <c:pt idx="4373">
                  <c:v>0.54852896583463462</c:v>
                </c:pt>
                <c:pt idx="4374">
                  <c:v>0.5804575599419195</c:v>
                </c:pt>
                <c:pt idx="4375">
                  <c:v>0.28784894029178076</c:v>
                </c:pt>
                <c:pt idx="4376">
                  <c:v>0.43895859271606241</c:v>
                </c:pt>
                <c:pt idx="4377">
                  <c:v>0.54414814867675432</c:v>
                </c:pt>
                <c:pt idx="4378">
                  <c:v>0.56710819690852077</c:v>
                </c:pt>
                <c:pt idx="4379">
                  <c:v>0.54414814867675432</c:v>
                </c:pt>
                <c:pt idx="4380">
                  <c:v>0.64933770463744622</c:v>
                </c:pt>
                <c:pt idx="4381">
                  <c:v>0.59769543331924524</c:v>
                </c:pt>
                <c:pt idx="4382">
                  <c:v>0.59769543331924524</c:v>
                </c:pt>
                <c:pt idx="4383">
                  <c:v>0.77560370014953151</c:v>
                </c:pt>
                <c:pt idx="4384">
                  <c:v>0.43895859271606241</c:v>
                </c:pt>
                <c:pt idx="4385">
                  <c:v>0.54409820450712232</c:v>
                </c:pt>
                <c:pt idx="4386">
                  <c:v>0.54414814867675432</c:v>
                </c:pt>
                <c:pt idx="4387">
                  <c:v>0.56710819690852077</c:v>
                </c:pt>
                <c:pt idx="4388">
                  <c:v>0.56710819690852077</c:v>
                </c:pt>
                <c:pt idx="4389">
                  <c:v>0.67229775286921267</c:v>
                </c:pt>
                <c:pt idx="4390">
                  <c:v>0.67229775286921267</c:v>
                </c:pt>
                <c:pt idx="4391">
                  <c:v>0.64933770463744622</c:v>
                </c:pt>
                <c:pt idx="4392">
                  <c:v>0.59769543331924524</c:v>
                </c:pt>
                <c:pt idx="4393">
                  <c:v>0.5652245882281477</c:v>
                </c:pt>
                <c:pt idx="4394">
                  <c:v>0.57478532925688341</c:v>
                </c:pt>
                <c:pt idx="4395">
                  <c:v>0.5652245882281477</c:v>
                </c:pt>
                <c:pt idx="4396">
                  <c:v>0.5652245882281477</c:v>
                </c:pt>
                <c:pt idx="4397">
                  <c:v>0.41604848865381427</c:v>
                </c:pt>
                <c:pt idx="4398">
                  <c:v>0.41604848865381427</c:v>
                </c:pt>
                <c:pt idx="4399">
                  <c:v>0.41604848865381427</c:v>
                </c:pt>
                <c:pt idx="4400">
                  <c:v>0.41599854448423912</c:v>
                </c:pt>
                <c:pt idx="4401">
                  <c:v>0.47526800398128444</c:v>
                </c:pt>
                <c:pt idx="4402">
                  <c:v>0.43895859271606241</c:v>
                </c:pt>
                <c:pt idx="4403">
                  <c:v>0.41604848865381427</c:v>
                </c:pt>
                <c:pt idx="4404">
                  <c:v>0.43895859271606241</c:v>
                </c:pt>
                <c:pt idx="4405">
                  <c:v>0.52123804461450618</c:v>
                </c:pt>
                <c:pt idx="4406">
                  <c:v>0.54414814867675432</c:v>
                </c:pt>
                <c:pt idx="4407">
                  <c:v>0.63972701943896482</c:v>
                </c:pt>
                <c:pt idx="4408">
                  <c:v>0.45240784408861145</c:v>
                </c:pt>
                <c:pt idx="4409">
                  <c:v>0.57483527342651541</c:v>
                </c:pt>
                <c:pt idx="4410">
                  <c:v>0.57483527342651541</c:v>
                </c:pt>
                <c:pt idx="4411">
                  <c:v>0.57483527342651541</c:v>
                </c:pt>
                <c:pt idx="4412">
                  <c:v>1.0088929161331635</c:v>
                </c:pt>
                <c:pt idx="4413">
                  <c:v>1.0318529643648162</c:v>
                </c:pt>
                <c:pt idx="4414">
                  <c:v>0.61114468469179428</c:v>
                </c:pt>
                <c:pt idx="4415">
                  <c:v>0.52118810044487418</c:v>
                </c:pt>
                <c:pt idx="4416">
                  <c:v>0.41599854448423912</c:v>
                </c:pt>
                <c:pt idx="4417">
                  <c:v>0.52123804461450618</c:v>
                </c:pt>
                <c:pt idx="4418">
                  <c:v>0.52118810044487418</c:v>
                </c:pt>
                <c:pt idx="4419">
                  <c:v>0.54414814867675432</c:v>
                </c:pt>
                <c:pt idx="4420">
                  <c:v>0.54414814867675432</c:v>
                </c:pt>
                <c:pt idx="4421">
                  <c:v>0.64933770463744622</c:v>
                </c:pt>
                <c:pt idx="4422">
                  <c:v>0.67229775286921267</c:v>
                </c:pt>
                <c:pt idx="4423">
                  <c:v>0.51162735941613846</c:v>
                </c:pt>
                <c:pt idx="4424">
                  <c:v>0.52891517696298251</c:v>
                </c:pt>
                <c:pt idx="4425">
                  <c:v>0.59769543331924524</c:v>
                </c:pt>
                <c:pt idx="4426">
                  <c:v>0.5652245882281477</c:v>
                </c:pt>
                <c:pt idx="4427">
                  <c:v>0.45240784408861145</c:v>
                </c:pt>
                <c:pt idx="4428">
                  <c:v>0.59769543331924524</c:v>
                </c:pt>
                <c:pt idx="4429">
                  <c:v>0.73357211402969824</c:v>
                </c:pt>
                <c:pt idx="4430">
                  <c:v>0.48871725535389032</c:v>
                </c:pt>
                <c:pt idx="4431">
                  <c:v>0.5250766107886875</c:v>
                </c:pt>
                <c:pt idx="4432">
                  <c:v>0.68948568207690641</c:v>
                </c:pt>
                <c:pt idx="4433">
                  <c:v>0.31085893269312237</c:v>
                </c:pt>
                <c:pt idx="4434">
                  <c:v>0.43900853688558072</c:v>
                </c:pt>
                <c:pt idx="4435">
                  <c:v>0.43900853688558072</c:v>
                </c:pt>
                <c:pt idx="4436">
                  <c:v>0.54409820450712232</c:v>
                </c:pt>
                <c:pt idx="4437">
                  <c:v>0.56705825273888877</c:v>
                </c:pt>
                <c:pt idx="4438">
                  <c:v>0.67224780869958067</c:v>
                </c:pt>
                <c:pt idx="4439">
                  <c:v>0.69520785693146081</c:v>
                </c:pt>
                <c:pt idx="4440">
                  <c:v>0.47531794815085959</c:v>
                </c:pt>
                <c:pt idx="4441">
                  <c:v>0.41604848865375743</c:v>
                </c:pt>
                <c:pt idx="4442">
                  <c:v>0.43900853688558072</c:v>
                </c:pt>
                <c:pt idx="4443">
                  <c:v>0.43900853688558072</c:v>
                </c:pt>
                <c:pt idx="4444">
                  <c:v>0.41599854448423912</c:v>
                </c:pt>
                <c:pt idx="4445">
                  <c:v>0.51167730358565677</c:v>
                </c:pt>
                <c:pt idx="4446">
                  <c:v>0.31085893269312237</c:v>
                </c:pt>
                <c:pt idx="4447">
                  <c:v>0.43895859271606241</c:v>
                </c:pt>
                <c:pt idx="4448">
                  <c:v>0.41604848865375743</c:v>
                </c:pt>
                <c:pt idx="4449">
                  <c:v>0.60341760817368595</c:v>
                </c:pt>
                <c:pt idx="4450">
                  <c:v>0.6397270194390785</c:v>
                </c:pt>
                <c:pt idx="4451">
                  <c:v>0.60341760817368595</c:v>
                </c:pt>
                <c:pt idx="4452">
                  <c:v>0.43895859271606241</c:v>
                </c:pt>
                <c:pt idx="4453">
                  <c:v>0.54414814867664063</c:v>
                </c:pt>
                <c:pt idx="4454">
                  <c:v>0.67229775286921267</c:v>
                </c:pt>
                <c:pt idx="4455">
                  <c:v>0.47526800398134128</c:v>
                </c:pt>
                <c:pt idx="4456">
                  <c:v>0.51167730358565677</c:v>
                </c:pt>
                <c:pt idx="4457">
                  <c:v>0.41604848865375743</c:v>
                </c:pt>
                <c:pt idx="4458">
                  <c:v>0.41599854448423912</c:v>
                </c:pt>
                <c:pt idx="4459">
                  <c:v>0.47526800398134128</c:v>
                </c:pt>
                <c:pt idx="4460">
                  <c:v>0.52123804461450618</c:v>
                </c:pt>
                <c:pt idx="4461">
                  <c:v>0.54414814867664063</c:v>
                </c:pt>
                <c:pt idx="4462">
                  <c:v>0.31080898852360406</c:v>
                </c:pt>
                <c:pt idx="4463">
                  <c:v>0.56705825273888877</c:v>
                </c:pt>
                <c:pt idx="4464">
                  <c:v>0.43900853688558072</c:v>
                </c:pt>
                <c:pt idx="4465">
                  <c:v>0.41604848865375743</c:v>
                </c:pt>
                <c:pt idx="4466">
                  <c:v>0.52123804461450618</c:v>
                </c:pt>
                <c:pt idx="4467">
                  <c:v>0.45235789991897946</c:v>
                </c:pt>
                <c:pt idx="4468">
                  <c:v>0.31080898852360406</c:v>
                </c:pt>
                <c:pt idx="4469">
                  <c:v>0.31085893269312237</c:v>
                </c:pt>
                <c:pt idx="4470">
                  <c:v>0.31085893269312237</c:v>
                </c:pt>
                <c:pt idx="4471">
                  <c:v>0.41599854448423912</c:v>
                </c:pt>
                <c:pt idx="4472">
                  <c:v>0.43895859271606241</c:v>
                </c:pt>
                <c:pt idx="4473">
                  <c:v>0.31080898852360406</c:v>
                </c:pt>
                <c:pt idx="4474">
                  <c:v>0.43895859271606241</c:v>
                </c:pt>
                <c:pt idx="4475">
                  <c:v>0.41604848865375743</c:v>
                </c:pt>
                <c:pt idx="4476">
                  <c:v>0.43900853688558072</c:v>
                </c:pt>
                <c:pt idx="4477">
                  <c:v>0.43895859271606241</c:v>
                </c:pt>
                <c:pt idx="4478">
                  <c:v>0.31464755469784222</c:v>
                </c:pt>
                <c:pt idx="4479">
                  <c:v>0.3242582398961531</c:v>
                </c:pt>
                <c:pt idx="4480">
                  <c:v>0.31085893269312237</c:v>
                </c:pt>
                <c:pt idx="4481">
                  <c:v>0.28784894029172392</c:v>
                </c:pt>
                <c:pt idx="4482">
                  <c:v>0.28789888446135592</c:v>
                </c:pt>
                <c:pt idx="4483">
                  <c:v>0.28789888446129908</c:v>
                </c:pt>
                <c:pt idx="4484">
                  <c:v>0.31080898852360406</c:v>
                </c:pt>
                <c:pt idx="4485">
                  <c:v>0.31085893269312237</c:v>
                </c:pt>
                <c:pt idx="4486">
                  <c:v>0.31080898852354721</c:v>
                </c:pt>
                <c:pt idx="4487">
                  <c:v>0.31080898852360406</c:v>
                </c:pt>
                <c:pt idx="4488">
                  <c:v>0.31080898852360406</c:v>
                </c:pt>
                <c:pt idx="4489">
                  <c:v>0.31085893269312237</c:v>
                </c:pt>
                <c:pt idx="4490">
                  <c:v>0.31080898852360406</c:v>
                </c:pt>
                <c:pt idx="4491">
                  <c:v>0.31080898852360406</c:v>
                </c:pt>
                <c:pt idx="4492">
                  <c:v>0.31080898852360406</c:v>
                </c:pt>
                <c:pt idx="4493">
                  <c:v>0.31085893269312237</c:v>
                </c:pt>
                <c:pt idx="4494">
                  <c:v>0.31085893269312237</c:v>
                </c:pt>
                <c:pt idx="4495">
                  <c:v>0.31085893269312237</c:v>
                </c:pt>
                <c:pt idx="4496">
                  <c:v>0.31080898852354721</c:v>
                </c:pt>
                <c:pt idx="4497">
                  <c:v>0.34721828812791955</c:v>
                </c:pt>
                <c:pt idx="4498">
                  <c:v>0.31085893269312237</c:v>
                </c:pt>
                <c:pt idx="4499">
                  <c:v>0.33376903675537051</c:v>
                </c:pt>
                <c:pt idx="4500">
                  <c:v>0.39308844042199098</c:v>
                </c:pt>
                <c:pt idx="4501">
                  <c:v>0.52123804461450618</c:v>
                </c:pt>
                <c:pt idx="4502">
                  <c:v>0.27833814343256336</c:v>
                </c:pt>
                <c:pt idx="4503">
                  <c:v>0.26493883622953263</c:v>
                </c:pt>
                <c:pt idx="4504">
                  <c:v>0.26498878039905094</c:v>
                </c:pt>
                <c:pt idx="4505">
                  <c:v>0.41604848865375743</c:v>
                </c:pt>
                <c:pt idx="4506">
                  <c:v>0.41604848865375743</c:v>
                </c:pt>
                <c:pt idx="4507">
                  <c:v>0.52123804461450618</c:v>
                </c:pt>
                <c:pt idx="4508">
                  <c:v>0.39308844042199098</c:v>
                </c:pt>
                <c:pt idx="4509">
                  <c:v>0.45235789991909314</c:v>
                </c:pt>
                <c:pt idx="4510">
                  <c:v>0.28789888446135592</c:v>
                </c:pt>
                <c:pt idx="4511">
                  <c:v>0.28784894029178076</c:v>
                </c:pt>
                <c:pt idx="4512">
                  <c:v>0.28784894029178076</c:v>
                </c:pt>
                <c:pt idx="4513">
                  <c:v>0.6264276005750844</c:v>
                </c:pt>
                <c:pt idx="4514">
                  <c:v>0.28789888446129908</c:v>
                </c:pt>
                <c:pt idx="4515">
                  <c:v>0.43900853688558072</c:v>
                </c:pt>
                <c:pt idx="4516">
                  <c:v>0.43900853688558072</c:v>
                </c:pt>
                <c:pt idx="4517">
                  <c:v>0.41604848865375743</c:v>
                </c:pt>
                <c:pt idx="4518">
                  <c:v>0.43900853688558072</c:v>
                </c:pt>
                <c:pt idx="4519">
                  <c:v>0.31085893269312237</c:v>
                </c:pt>
                <c:pt idx="4520">
                  <c:v>0.39308844042199098</c:v>
                </c:pt>
                <c:pt idx="4521">
                  <c:v>0.39308844042199098</c:v>
                </c:pt>
                <c:pt idx="4522">
                  <c:v>0.49822805221310773</c:v>
                </c:pt>
                <c:pt idx="4523">
                  <c:v>0.52123804461450618</c:v>
                </c:pt>
                <c:pt idx="4524">
                  <c:v>0.52123804461450618</c:v>
                </c:pt>
                <c:pt idx="4525">
                  <c:v>0.61681691537683037</c:v>
                </c:pt>
                <c:pt idx="4526">
                  <c:v>0.39308844042199098</c:v>
                </c:pt>
                <c:pt idx="4527">
                  <c:v>0.49822805221310773</c:v>
                </c:pt>
                <c:pt idx="4528">
                  <c:v>0.49827799638273973</c:v>
                </c:pt>
                <c:pt idx="4529">
                  <c:v>0.49827799638273973</c:v>
                </c:pt>
                <c:pt idx="4530">
                  <c:v>0.52123804461450618</c:v>
                </c:pt>
                <c:pt idx="4531">
                  <c:v>0.62637765640556609</c:v>
                </c:pt>
                <c:pt idx="4532">
                  <c:v>0.42939785168726985</c:v>
                </c:pt>
                <c:pt idx="4533">
                  <c:v>0.6244940477253067</c:v>
                </c:pt>
                <c:pt idx="4534">
                  <c:v>0.64750404012670515</c:v>
                </c:pt>
                <c:pt idx="4535">
                  <c:v>0.67997488521768901</c:v>
                </c:pt>
                <c:pt idx="4536">
                  <c:v>0.67997488521768901</c:v>
                </c:pt>
                <c:pt idx="4537">
                  <c:v>0.39308844042199098</c:v>
                </c:pt>
                <c:pt idx="4538">
                  <c:v>0.37012839219016769</c:v>
                </c:pt>
                <c:pt idx="4539">
                  <c:v>0.42939785168726985</c:v>
                </c:pt>
                <c:pt idx="4540">
                  <c:v>0.39308844042199098</c:v>
                </c:pt>
                <c:pt idx="4541">
                  <c:v>0.60346755234331795</c:v>
                </c:pt>
                <c:pt idx="4542">
                  <c:v>0.60346755234331795</c:v>
                </c:pt>
                <c:pt idx="4543">
                  <c:v>0.39308844042199098</c:v>
                </c:pt>
                <c:pt idx="4544">
                  <c:v>0.60341760817379964</c:v>
                </c:pt>
                <c:pt idx="4545">
                  <c:v>0.60341760817379964</c:v>
                </c:pt>
                <c:pt idx="4546">
                  <c:v>0.60346755234331795</c:v>
                </c:pt>
                <c:pt idx="4547">
                  <c:v>0.6264276005750844</c:v>
                </c:pt>
                <c:pt idx="4548">
                  <c:v>0.70865710830400985</c:v>
                </c:pt>
                <c:pt idx="4549">
                  <c:v>0.61686685954634868</c:v>
                </c:pt>
                <c:pt idx="4550">
                  <c:v>0.79851380421177964</c:v>
                </c:pt>
                <c:pt idx="4551">
                  <c:v>0.27833814343256336</c:v>
                </c:pt>
                <c:pt idx="4552">
                  <c:v>0.26493883622953263</c:v>
                </c:pt>
                <c:pt idx="4553">
                  <c:v>0.26493883622953263</c:v>
                </c:pt>
                <c:pt idx="4554">
                  <c:v>0.39741931341040981</c:v>
                </c:pt>
                <c:pt idx="4555">
                  <c:v>0.39303849625247267</c:v>
                </c:pt>
                <c:pt idx="4556">
                  <c:v>0.51940438010376511</c:v>
                </c:pt>
                <c:pt idx="4557">
                  <c:v>0.49822805221310773</c:v>
                </c:pt>
                <c:pt idx="4558">
                  <c:v>0.34144616910384684</c:v>
                </c:pt>
                <c:pt idx="4559">
                  <c:v>0.26498878039905094</c:v>
                </c:pt>
                <c:pt idx="4560">
                  <c:v>0.39736936924083466</c:v>
                </c:pt>
                <c:pt idx="4561">
                  <c:v>0.41604848865375743</c:v>
                </c:pt>
                <c:pt idx="4562">
                  <c:v>0.41604848865375743</c:v>
                </c:pt>
                <c:pt idx="4563">
                  <c:v>0.54409820450712232</c:v>
                </c:pt>
                <c:pt idx="4564">
                  <c:v>0.54409820450712232</c:v>
                </c:pt>
                <c:pt idx="4565">
                  <c:v>0.52123804461450618</c:v>
                </c:pt>
                <c:pt idx="4566">
                  <c:v>0.52123804461450618</c:v>
                </c:pt>
                <c:pt idx="4567">
                  <c:v>0.54409820450712232</c:v>
                </c:pt>
                <c:pt idx="4568">
                  <c:v>0.67224780869958067</c:v>
                </c:pt>
                <c:pt idx="4569">
                  <c:v>0.66273701184047695</c:v>
                </c:pt>
                <c:pt idx="4570">
                  <c:v>0.75269359608728337</c:v>
                </c:pt>
                <c:pt idx="4571">
                  <c:v>0.41604848865375743</c:v>
                </c:pt>
                <c:pt idx="4572">
                  <c:v>0.52123804461450618</c:v>
                </c:pt>
                <c:pt idx="4573">
                  <c:v>0.52123804461450618</c:v>
                </c:pt>
                <c:pt idx="4574">
                  <c:v>0.67224780869958067</c:v>
                </c:pt>
                <c:pt idx="4575">
                  <c:v>0.39303849625247267</c:v>
                </c:pt>
                <c:pt idx="4576">
                  <c:v>0.39303849625247267</c:v>
                </c:pt>
                <c:pt idx="4577">
                  <c:v>0.39308844042199098</c:v>
                </c:pt>
                <c:pt idx="4578">
                  <c:v>0.41604848865375743</c:v>
                </c:pt>
                <c:pt idx="4579">
                  <c:v>0.54409820450712232</c:v>
                </c:pt>
                <c:pt idx="4580">
                  <c:v>0.49827799638273973</c:v>
                </c:pt>
                <c:pt idx="4581">
                  <c:v>0.6264276005750844</c:v>
                </c:pt>
                <c:pt idx="4582">
                  <c:v>0.52118810044487418</c:v>
                </c:pt>
                <c:pt idx="4583">
                  <c:v>0.54409820450712232</c:v>
                </c:pt>
                <c:pt idx="4584">
                  <c:v>0.54409820450712232</c:v>
                </c:pt>
                <c:pt idx="4585">
                  <c:v>0.64933770463744622</c:v>
                </c:pt>
                <c:pt idx="4586">
                  <c:v>0.6397270194390785</c:v>
                </c:pt>
                <c:pt idx="4587">
                  <c:v>0.15020066853833214</c:v>
                </c:pt>
                <c:pt idx="4588">
                  <c:v>0.28789888446135592</c:v>
                </c:pt>
                <c:pt idx="4589">
                  <c:v>0.42037936164217626</c:v>
                </c:pt>
                <c:pt idx="4590">
                  <c:v>0.31475957233521967</c:v>
                </c:pt>
                <c:pt idx="4591">
                  <c:v>0.44714016117694655</c:v>
                </c:pt>
                <c:pt idx="4592">
                  <c:v>0.31475957233521967</c:v>
                </c:pt>
                <c:pt idx="4593">
                  <c:v>0.41599854448423912</c:v>
                </c:pt>
                <c:pt idx="4594">
                  <c:v>0.54414814867664063</c:v>
                </c:pt>
                <c:pt idx="4595">
                  <c:v>0.62637765640556609</c:v>
                </c:pt>
                <c:pt idx="4596">
                  <c:v>0.62637765640556609</c:v>
                </c:pt>
                <c:pt idx="4597">
                  <c:v>0.41599854448423912</c:v>
                </c:pt>
                <c:pt idx="4598">
                  <c:v>0.52118810044487418</c:v>
                </c:pt>
                <c:pt idx="4599">
                  <c:v>0.45240784408861145</c:v>
                </c:pt>
                <c:pt idx="4600">
                  <c:v>0.53463735181753691</c:v>
                </c:pt>
                <c:pt idx="4601">
                  <c:v>0.41599854448423912</c:v>
                </c:pt>
                <c:pt idx="4602">
                  <c:v>0.52123804461450618</c:v>
                </c:pt>
                <c:pt idx="4603">
                  <c:v>0.52123804461450618</c:v>
                </c:pt>
                <c:pt idx="4604">
                  <c:v>0.62637765640556609</c:v>
                </c:pt>
                <c:pt idx="4605">
                  <c:v>0.28784894029178076</c:v>
                </c:pt>
                <c:pt idx="4606">
                  <c:v>0.42032941747265795</c:v>
                </c:pt>
                <c:pt idx="4607">
                  <c:v>0.41599854448423912</c:v>
                </c:pt>
                <c:pt idx="4608">
                  <c:v>0.51162735941613846</c:v>
                </c:pt>
                <c:pt idx="4609">
                  <c:v>0.41599854448423912</c:v>
                </c:pt>
                <c:pt idx="4610">
                  <c:v>0.52118810044487418</c:v>
                </c:pt>
                <c:pt idx="4611">
                  <c:v>0.52118810044487418</c:v>
                </c:pt>
                <c:pt idx="4612">
                  <c:v>0.64933770463744622</c:v>
                </c:pt>
                <c:pt idx="4613">
                  <c:v>0.39308844042199098</c:v>
                </c:pt>
                <c:pt idx="4614">
                  <c:v>0.30124824749481149</c:v>
                </c:pt>
                <c:pt idx="4615">
                  <c:v>0.30124824749481149</c:v>
                </c:pt>
                <c:pt idx="4616">
                  <c:v>0.28784894029178076</c:v>
                </c:pt>
                <c:pt idx="4617">
                  <c:v>0.42032941747265795</c:v>
                </c:pt>
                <c:pt idx="4618">
                  <c:v>0.44719010534646486</c:v>
                </c:pt>
                <c:pt idx="4619">
                  <c:v>0.39303849625247267</c:v>
                </c:pt>
                <c:pt idx="4620">
                  <c:v>0.39308844042199098</c:v>
                </c:pt>
                <c:pt idx="4621">
                  <c:v>0.42037936164217626</c:v>
                </c:pt>
                <c:pt idx="4622">
                  <c:v>0.28789888446129908</c:v>
                </c:pt>
                <c:pt idx="4623">
                  <c:v>0.41604848865375743</c:v>
                </c:pt>
                <c:pt idx="4624">
                  <c:v>0.43900853688558072</c:v>
                </c:pt>
                <c:pt idx="4625">
                  <c:v>0.41604848865375743</c:v>
                </c:pt>
                <c:pt idx="4626">
                  <c:v>0.52123804461450618</c:v>
                </c:pt>
                <c:pt idx="4627">
                  <c:v>0.57478532925688341</c:v>
                </c:pt>
                <c:pt idx="4628">
                  <c:v>0.31085893269312237</c:v>
                </c:pt>
                <c:pt idx="4629">
                  <c:v>0.43895859271606241</c:v>
                </c:pt>
                <c:pt idx="4630">
                  <c:v>0.31080898852360406</c:v>
                </c:pt>
                <c:pt idx="4631">
                  <c:v>0.31085893269312237</c:v>
                </c:pt>
                <c:pt idx="4632">
                  <c:v>0.31080898852360406</c:v>
                </c:pt>
                <c:pt idx="4633">
                  <c:v>0.39308844042199098</c:v>
                </c:pt>
                <c:pt idx="4634">
                  <c:v>0.37012839219016769</c:v>
                </c:pt>
                <c:pt idx="4635">
                  <c:v>0.49827799638273973</c:v>
                </c:pt>
                <c:pt idx="4636">
                  <c:v>0.39303849625247267</c:v>
                </c:pt>
                <c:pt idx="4637">
                  <c:v>0.42939785168726985</c:v>
                </c:pt>
                <c:pt idx="4638">
                  <c:v>0.39303849625247267</c:v>
                </c:pt>
                <c:pt idx="4639">
                  <c:v>0.52118810044487418</c:v>
                </c:pt>
                <c:pt idx="4640">
                  <c:v>0.42032941747265795</c:v>
                </c:pt>
                <c:pt idx="4641">
                  <c:v>0.2917873948051124</c:v>
                </c:pt>
                <c:pt idx="4642">
                  <c:v>0.29173745063559409</c:v>
                </c:pt>
                <c:pt idx="4643">
                  <c:v>0.29178739480516924</c:v>
                </c:pt>
                <c:pt idx="4644">
                  <c:v>0.27833814343256336</c:v>
                </c:pt>
                <c:pt idx="4645">
                  <c:v>0.27833814343256336</c:v>
                </c:pt>
                <c:pt idx="4646">
                  <c:v>0.27833814343256336</c:v>
                </c:pt>
                <c:pt idx="4647">
                  <c:v>0.28784894029178076</c:v>
                </c:pt>
                <c:pt idx="4648">
                  <c:v>0.26498878039905094</c:v>
                </c:pt>
                <c:pt idx="4649">
                  <c:v>0.26493883622953263</c:v>
                </c:pt>
                <c:pt idx="4650">
                  <c:v>0.26498878039910778</c:v>
                </c:pt>
                <c:pt idx="4651">
                  <c:v>0.26493883622953263</c:v>
                </c:pt>
                <c:pt idx="4652">
                  <c:v>0.26493883622953263</c:v>
                </c:pt>
                <c:pt idx="4653">
                  <c:v>0.26498878039905094</c:v>
                </c:pt>
                <c:pt idx="4654">
                  <c:v>0.26498878039905094</c:v>
                </c:pt>
                <c:pt idx="4655">
                  <c:v>0.26493883622953263</c:v>
                </c:pt>
                <c:pt idx="4656">
                  <c:v>0.39303849625247267</c:v>
                </c:pt>
                <c:pt idx="4657">
                  <c:v>0.34144616910384684</c:v>
                </c:pt>
                <c:pt idx="4658">
                  <c:v>0.29173745063559409</c:v>
                </c:pt>
                <c:pt idx="4659">
                  <c:v>0.26498878039910778</c:v>
                </c:pt>
                <c:pt idx="4660">
                  <c:v>0.26493883622953263</c:v>
                </c:pt>
                <c:pt idx="4661">
                  <c:v>0.26498878039905094</c:v>
                </c:pt>
                <c:pt idx="4662">
                  <c:v>0.26493883622953263</c:v>
                </c:pt>
                <c:pt idx="4663">
                  <c:v>0.26498878039910778</c:v>
                </c:pt>
                <c:pt idx="4664">
                  <c:v>0.41604848865375743</c:v>
                </c:pt>
                <c:pt idx="4665">
                  <c:v>0.41604848865375743</c:v>
                </c:pt>
                <c:pt idx="4666">
                  <c:v>0.41604848865375743</c:v>
                </c:pt>
                <c:pt idx="4667">
                  <c:v>0.39308844042199098</c:v>
                </c:pt>
                <c:pt idx="4668">
                  <c:v>0.45235789991909314</c:v>
                </c:pt>
                <c:pt idx="4669">
                  <c:v>0.39303849625247267</c:v>
                </c:pt>
                <c:pt idx="4670">
                  <c:v>0.41604848865375743</c:v>
                </c:pt>
                <c:pt idx="4671">
                  <c:v>0.41604848865375743</c:v>
                </c:pt>
                <c:pt idx="4672">
                  <c:v>0.49822805221310773</c:v>
                </c:pt>
                <c:pt idx="4673">
                  <c:v>0.41599854448423912</c:v>
                </c:pt>
                <c:pt idx="4674">
                  <c:v>0.41599854448423912</c:v>
                </c:pt>
                <c:pt idx="4675">
                  <c:v>0.41599854448423912</c:v>
                </c:pt>
                <c:pt idx="4676">
                  <c:v>0.52118810044487418</c:v>
                </c:pt>
                <c:pt idx="4677">
                  <c:v>0.54409820450712232</c:v>
                </c:pt>
                <c:pt idx="4678">
                  <c:v>0.54409820450712232</c:v>
                </c:pt>
                <c:pt idx="4679">
                  <c:v>0.54852896583463462</c:v>
                </c:pt>
                <c:pt idx="4680">
                  <c:v>0.31464755469784222</c:v>
                </c:pt>
                <c:pt idx="4681">
                  <c:v>0.31469749886736054</c:v>
                </c:pt>
                <c:pt idx="4682">
                  <c:v>0.30124824749481149</c:v>
                </c:pt>
                <c:pt idx="4683">
                  <c:v>0.30129819166432981</c:v>
                </c:pt>
                <c:pt idx="4684">
                  <c:v>0.31469749886741738</c:v>
                </c:pt>
                <c:pt idx="4685">
                  <c:v>0.30129819166432981</c:v>
                </c:pt>
                <c:pt idx="4686">
                  <c:v>0.28784894029178076</c:v>
                </c:pt>
                <c:pt idx="4687">
                  <c:v>0.28784894029178076</c:v>
                </c:pt>
                <c:pt idx="4688">
                  <c:v>0.28789888446129908</c:v>
                </c:pt>
                <c:pt idx="4689">
                  <c:v>0.28789888446129908</c:v>
                </c:pt>
                <c:pt idx="4690">
                  <c:v>0.28784894029178076</c:v>
                </c:pt>
                <c:pt idx="4691">
                  <c:v>0.31464755469784222</c:v>
                </c:pt>
                <c:pt idx="4692">
                  <c:v>0.32804686190087295</c:v>
                </c:pt>
                <c:pt idx="4693">
                  <c:v>0.28789888446135592</c:v>
                </c:pt>
                <c:pt idx="4694">
                  <c:v>0.28784894029178076</c:v>
                </c:pt>
                <c:pt idx="4695">
                  <c:v>0.28784894029178076</c:v>
                </c:pt>
                <c:pt idx="4696">
                  <c:v>0.30124824749475465</c:v>
                </c:pt>
                <c:pt idx="4697">
                  <c:v>0.30129819166432981</c:v>
                </c:pt>
                <c:pt idx="4698">
                  <c:v>0.41599854448423912</c:v>
                </c:pt>
                <c:pt idx="4699">
                  <c:v>0.41599854448423912</c:v>
                </c:pt>
                <c:pt idx="4700">
                  <c:v>0.52118810044487418</c:v>
                </c:pt>
                <c:pt idx="4701">
                  <c:v>0.56705825273888877</c:v>
                </c:pt>
                <c:pt idx="4702">
                  <c:v>0.31469749886736054</c:v>
                </c:pt>
                <c:pt idx="4703">
                  <c:v>0.31464755469784222</c:v>
                </c:pt>
                <c:pt idx="4704">
                  <c:v>0.31469749886736054</c:v>
                </c:pt>
                <c:pt idx="4705">
                  <c:v>0.32420829572657794</c:v>
                </c:pt>
                <c:pt idx="4706">
                  <c:v>0.32420829572657794</c:v>
                </c:pt>
                <c:pt idx="4707">
                  <c:v>0.30124824749481149</c:v>
                </c:pt>
                <c:pt idx="4708">
                  <c:v>0.30129819166432981</c:v>
                </c:pt>
                <c:pt idx="4709">
                  <c:v>0.30129819166432981</c:v>
                </c:pt>
                <c:pt idx="4710">
                  <c:v>0.30124824749481149</c:v>
                </c:pt>
                <c:pt idx="4711">
                  <c:v>0.28789888446129908</c:v>
                </c:pt>
                <c:pt idx="4712">
                  <c:v>0.28784894029178076</c:v>
                </c:pt>
                <c:pt idx="4713">
                  <c:v>0.28784894029178076</c:v>
                </c:pt>
                <c:pt idx="4714">
                  <c:v>0.28784894029178076</c:v>
                </c:pt>
                <c:pt idx="4715">
                  <c:v>0.28789888446129908</c:v>
                </c:pt>
                <c:pt idx="4716">
                  <c:v>0.28784894029178076</c:v>
                </c:pt>
                <c:pt idx="4717">
                  <c:v>0.28789888446129908</c:v>
                </c:pt>
                <c:pt idx="4718">
                  <c:v>0.28789888446129908</c:v>
                </c:pt>
                <c:pt idx="4719">
                  <c:v>0.28784894029178076</c:v>
                </c:pt>
                <c:pt idx="4720">
                  <c:v>0.39303849625247267</c:v>
                </c:pt>
                <c:pt idx="4721">
                  <c:v>0.41599854448423912</c:v>
                </c:pt>
                <c:pt idx="4722">
                  <c:v>0.52123804461450618</c:v>
                </c:pt>
                <c:pt idx="4723">
                  <c:v>0.39303849625247267</c:v>
                </c:pt>
                <c:pt idx="4724">
                  <c:v>0.30124824749481149</c:v>
                </c:pt>
                <c:pt idx="4725">
                  <c:v>0.28784894029178076</c:v>
                </c:pt>
                <c:pt idx="4726">
                  <c:v>0.28789888446129908</c:v>
                </c:pt>
                <c:pt idx="4727">
                  <c:v>0.28784894029178076</c:v>
                </c:pt>
                <c:pt idx="4728">
                  <c:v>0.52118810044487418</c:v>
                </c:pt>
                <c:pt idx="4729">
                  <c:v>0.41599854448429596</c:v>
                </c:pt>
                <c:pt idx="4730">
                  <c:v>0.31464755469784222</c:v>
                </c:pt>
                <c:pt idx="4731">
                  <c:v>0.28789888446129908</c:v>
                </c:pt>
                <c:pt idx="4732">
                  <c:v>0.28789888446129908</c:v>
                </c:pt>
                <c:pt idx="4733">
                  <c:v>0.28784894029178076</c:v>
                </c:pt>
                <c:pt idx="4734">
                  <c:v>0.28784894029178076</c:v>
                </c:pt>
                <c:pt idx="4735">
                  <c:v>0.28784894029178076</c:v>
                </c:pt>
                <c:pt idx="4736">
                  <c:v>0.28789888446129908</c:v>
                </c:pt>
                <c:pt idx="4737">
                  <c:v>0.41604848865375743</c:v>
                </c:pt>
                <c:pt idx="4738">
                  <c:v>0.41599854448423912</c:v>
                </c:pt>
                <c:pt idx="4739">
                  <c:v>0.43900853688558072</c:v>
                </c:pt>
                <c:pt idx="4740">
                  <c:v>0.52118810044487418</c:v>
                </c:pt>
                <c:pt idx="4741">
                  <c:v>0.31080898852360406</c:v>
                </c:pt>
                <c:pt idx="4742">
                  <c:v>0.31085893269312237</c:v>
                </c:pt>
                <c:pt idx="4743">
                  <c:v>0.31085893269312237</c:v>
                </c:pt>
                <c:pt idx="4744">
                  <c:v>0.31080898852360406</c:v>
                </c:pt>
                <c:pt idx="4745">
                  <c:v>0.31085893269312237</c:v>
                </c:pt>
                <c:pt idx="4746">
                  <c:v>0.31085893269312237</c:v>
                </c:pt>
                <c:pt idx="4747">
                  <c:v>0.31085893269312237</c:v>
                </c:pt>
                <c:pt idx="4748">
                  <c:v>0.31080898852360406</c:v>
                </c:pt>
                <c:pt idx="4749">
                  <c:v>0.41604848865375743</c:v>
                </c:pt>
                <c:pt idx="4750">
                  <c:v>0.52123804461450618</c:v>
                </c:pt>
                <c:pt idx="4751">
                  <c:v>0.31085893269312237</c:v>
                </c:pt>
                <c:pt idx="4752">
                  <c:v>0.31080898852360406</c:v>
                </c:pt>
                <c:pt idx="4753">
                  <c:v>0.31080898852360406</c:v>
                </c:pt>
                <c:pt idx="4754">
                  <c:v>0.31085893269312237</c:v>
                </c:pt>
                <c:pt idx="4755">
                  <c:v>0.31085893269312237</c:v>
                </c:pt>
                <c:pt idx="4756">
                  <c:v>0.31080898852360406</c:v>
                </c:pt>
                <c:pt idx="4757">
                  <c:v>0.31080898852360406</c:v>
                </c:pt>
                <c:pt idx="4758">
                  <c:v>0.31085893269312237</c:v>
                </c:pt>
                <c:pt idx="4759">
                  <c:v>0.31080898852354721</c:v>
                </c:pt>
                <c:pt idx="4760">
                  <c:v>0.31085893269312237</c:v>
                </c:pt>
                <c:pt idx="4761">
                  <c:v>0.31085893269312237</c:v>
                </c:pt>
                <c:pt idx="4762">
                  <c:v>0.31085893269312237</c:v>
                </c:pt>
                <c:pt idx="4763">
                  <c:v>0.49827799638273973</c:v>
                </c:pt>
                <c:pt idx="4764">
                  <c:v>0.29173745063559409</c:v>
                </c:pt>
                <c:pt idx="4765">
                  <c:v>0.26493883622953263</c:v>
                </c:pt>
                <c:pt idx="4766">
                  <c:v>0.26498878039905094</c:v>
                </c:pt>
                <c:pt idx="4767">
                  <c:v>0.26493883622953263</c:v>
                </c:pt>
                <c:pt idx="4768">
                  <c:v>0.26498878039905094</c:v>
                </c:pt>
                <c:pt idx="4769">
                  <c:v>0.26498878039905094</c:v>
                </c:pt>
                <c:pt idx="4770">
                  <c:v>0.26498878039905094</c:v>
                </c:pt>
                <c:pt idx="4771">
                  <c:v>0.26498878039905094</c:v>
                </c:pt>
                <c:pt idx="4772">
                  <c:v>0.26498878039905094</c:v>
                </c:pt>
                <c:pt idx="4773">
                  <c:v>0.26493883622953263</c:v>
                </c:pt>
                <c:pt idx="4774">
                  <c:v>0.26498878039910778</c:v>
                </c:pt>
                <c:pt idx="4775">
                  <c:v>0.27838808760208167</c:v>
                </c:pt>
                <c:pt idx="4776">
                  <c:v>0.41604848865375743</c:v>
                </c:pt>
                <c:pt idx="4777">
                  <c:v>0.52123804461450618</c:v>
                </c:pt>
                <c:pt idx="4778">
                  <c:v>0.41599854448423912</c:v>
                </c:pt>
                <c:pt idx="4779">
                  <c:v>0.41599854448423912</c:v>
                </c:pt>
                <c:pt idx="4780">
                  <c:v>0.41604848865375743</c:v>
                </c:pt>
                <c:pt idx="4781">
                  <c:v>0.41599854448423912</c:v>
                </c:pt>
                <c:pt idx="4782">
                  <c:v>0.54414814867675432</c:v>
                </c:pt>
                <c:pt idx="4783">
                  <c:v>0.64933770463744622</c:v>
                </c:pt>
                <c:pt idx="4784">
                  <c:v>0.67229775286921267</c:v>
                </c:pt>
                <c:pt idx="4785">
                  <c:v>0.41604848865375743</c:v>
                </c:pt>
                <c:pt idx="4786">
                  <c:v>0.41599854448423912</c:v>
                </c:pt>
                <c:pt idx="4787">
                  <c:v>0.41599854448423912</c:v>
                </c:pt>
                <c:pt idx="4788">
                  <c:v>0.41604848865375743</c:v>
                </c:pt>
                <c:pt idx="4789">
                  <c:v>0.42939785168726985</c:v>
                </c:pt>
                <c:pt idx="4790">
                  <c:v>0.45235789991897946</c:v>
                </c:pt>
                <c:pt idx="4791">
                  <c:v>0.41599854448423912</c:v>
                </c:pt>
                <c:pt idx="4792">
                  <c:v>0.52118810044487418</c:v>
                </c:pt>
                <c:pt idx="4793">
                  <c:v>0.41604848865375743</c:v>
                </c:pt>
                <c:pt idx="4794">
                  <c:v>0.41604848865375743</c:v>
                </c:pt>
                <c:pt idx="4795">
                  <c:v>0.39308844042199098</c:v>
                </c:pt>
                <c:pt idx="4796">
                  <c:v>0.39308844042199098</c:v>
                </c:pt>
                <c:pt idx="4797">
                  <c:v>0.45235789991909314</c:v>
                </c:pt>
                <c:pt idx="4798">
                  <c:v>0.41604848865375743</c:v>
                </c:pt>
                <c:pt idx="4799">
                  <c:v>0.39308844042199098</c:v>
                </c:pt>
                <c:pt idx="4800">
                  <c:v>0.49827799638273973</c:v>
                </c:pt>
                <c:pt idx="4801">
                  <c:v>0.49827799638273973</c:v>
                </c:pt>
                <c:pt idx="4802">
                  <c:v>0.39308844042199098</c:v>
                </c:pt>
                <c:pt idx="4803">
                  <c:v>0.39303849625247267</c:v>
                </c:pt>
                <c:pt idx="4804">
                  <c:v>0.39303849625247267</c:v>
                </c:pt>
                <c:pt idx="4805">
                  <c:v>0.41599854448423912</c:v>
                </c:pt>
                <c:pt idx="4806">
                  <c:v>0.41604848865375743</c:v>
                </c:pt>
                <c:pt idx="4807">
                  <c:v>0.5652245882281477</c:v>
                </c:pt>
                <c:pt idx="4808">
                  <c:v>0.53458740764790491</c:v>
                </c:pt>
                <c:pt idx="4809">
                  <c:v>0.57089681891318378</c:v>
                </c:pt>
                <c:pt idx="4810">
                  <c:v>0.52118810044487418</c:v>
                </c:pt>
                <c:pt idx="4811">
                  <c:v>0.54231448416589956</c:v>
                </c:pt>
                <c:pt idx="4812">
                  <c:v>0.41604848865375743</c:v>
                </c:pt>
                <c:pt idx="4813">
                  <c:v>0.39303849625241583</c:v>
                </c:pt>
                <c:pt idx="4814">
                  <c:v>0.46575720712206703</c:v>
                </c:pt>
                <c:pt idx="4815">
                  <c:v>0.40648774762502171</c:v>
                </c:pt>
                <c:pt idx="4816">
                  <c:v>0.30129819166432981</c:v>
                </c:pt>
                <c:pt idx="4817">
                  <c:v>0.30124824749481149</c:v>
                </c:pt>
                <c:pt idx="4818">
                  <c:v>0.31085893269312237</c:v>
                </c:pt>
                <c:pt idx="4819">
                  <c:v>0.30129819166432981</c:v>
                </c:pt>
                <c:pt idx="4820">
                  <c:v>0.31080898852354721</c:v>
                </c:pt>
                <c:pt idx="4821">
                  <c:v>0.31085893269312237</c:v>
                </c:pt>
                <c:pt idx="4822">
                  <c:v>0.31080898852354721</c:v>
                </c:pt>
                <c:pt idx="4823">
                  <c:v>0.28784894029178076</c:v>
                </c:pt>
                <c:pt idx="4824">
                  <c:v>0.28784894029172392</c:v>
                </c:pt>
                <c:pt idx="4825">
                  <c:v>0.28789888446129908</c:v>
                </c:pt>
                <c:pt idx="4826">
                  <c:v>0.28789888446135592</c:v>
                </c:pt>
                <c:pt idx="4827">
                  <c:v>0.28789888446135592</c:v>
                </c:pt>
                <c:pt idx="4828">
                  <c:v>0.28789888446135592</c:v>
                </c:pt>
                <c:pt idx="4829">
                  <c:v>0.28789888446135592</c:v>
                </c:pt>
                <c:pt idx="4830">
                  <c:v>0.28789888446135592</c:v>
                </c:pt>
                <c:pt idx="4831">
                  <c:v>0.28784894029178076</c:v>
                </c:pt>
                <c:pt idx="4832">
                  <c:v>0.28784894029178076</c:v>
                </c:pt>
                <c:pt idx="4833">
                  <c:v>0.28784894029178076</c:v>
                </c:pt>
                <c:pt idx="4834">
                  <c:v>0.28784894029178076</c:v>
                </c:pt>
                <c:pt idx="4835">
                  <c:v>0.28784894029178076</c:v>
                </c:pt>
                <c:pt idx="4836">
                  <c:v>0.28784894029178076</c:v>
                </c:pt>
                <c:pt idx="4837">
                  <c:v>0.28789888446129908</c:v>
                </c:pt>
                <c:pt idx="4838">
                  <c:v>0.28789888446129908</c:v>
                </c:pt>
                <c:pt idx="4839">
                  <c:v>0.28789888446129908</c:v>
                </c:pt>
                <c:pt idx="4840">
                  <c:v>0.28789888446129908</c:v>
                </c:pt>
                <c:pt idx="4841">
                  <c:v>0.28784894029178076</c:v>
                </c:pt>
                <c:pt idx="4842">
                  <c:v>0.30124824749475465</c:v>
                </c:pt>
                <c:pt idx="4843">
                  <c:v>0.28784894029178076</c:v>
                </c:pt>
                <c:pt idx="4844">
                  <c:v>0.28789888446129908</c:v>
                </c:pt>
                <c:pt idx="4845">
                  <c:v>0.42037936164217626</c:v>
                </c:pt>
                <c:pt idx="4846">
                  <c:v>0.42037936164217626</c:v>
                </c:pt>
                <c:pt idx="4847">
                  <c:v>0.42032941747265795</c:v>
                </c:pt>
                <c:pt idx="4848">
                  <c:v>0.42037936164217626</c:v>
                </c:pt>
                <c:pt idx="4849">
                  <c:v>0.42032941747265795</c:v>
                </c:pt>
                <c:pt idx="4850">
                  <c:v>0.43900853688558072</c:v>
                </c:pt>
                <c:pt idx="4851">
                  <c:v>0.54409820450712232</c:v>
                </c:pt>
                <c:pt idx="4852">
                  <c:v>0.43900853688558072</c:v>
                </c:pt>
                <c:pt idx="4853">
                  <c:v>0.43895859271606241</c:v>
                </c:pt>
                <c:pt idx="4854">
                  <c:v>0.43895859271606241</c:v>
                </c:pt>
                <c:pt idx="4855">
                  <c:v>0.56710819690852077</c:v>
                </c:pt>
                <c:pt idx="4856">
                  <c:v>0.43900853688558072</c:v>
                </c:pt>
                <c:pt idx="4857">
                  <c:v>0.56705825273888877</c:v>
                </c:pt>
                <c:pt idx="4858">
                  <c:v>0.54409820450712232</c:v>
                </c:pt>
                <c:pt idx="4859">
                  <c:v>0.56705825273888877</c:v>
                </c:pt>
                <c:pt idx="4860">
                  <c:v>0.67229775286921267</c:v>
                </c:pt>
                <c:pt idx="4861">
                  <c:v>0.43900853688558072</c:v>
                </c:pt>
                <c:pt idx="4862">
                  <c:v>0.43900853688558072</c:v>
                </c:pt>
                <c:pt idx="4863">
                  <c:v>0.43895859271606241</c:v>
                </c:pt>
                <c:pt idx="4864">
                  <c:v>0.43895859271606241</c:v>
                </c:pt>
                <c:pt idx="4865">
                  <c:v>0.56710819690852077</c:v>
                </c:pt>
                <c:pt idx="4866">
                  <c:v>0.43900853688558072</c:v>
                </c:pt>
                <c:pt idx="4867">
                  <c:v>0.47531794815085959</c:v>
                </c:pt>
                <c:pt idx="4868">
                  <c:v>0.57138912572736444</c:v>
                </c:pt>
                <c:pt idx="4869">
                  <c:v>0.41599854448423912</c:v>
                </c:pt>
                <c:pt idx="4870">
                  <c:v>0.43895859271606241</c:v>
                </c:pt>
                <c:pt idx="4871">
                  <c:v>0.43900853688558072</c:v>
                </c:pt>
                <c:pt idx="4872">
                  <c:v>0.43900853688558072</c:v>
                </c:pt>
                <c:pt idx="4873">
                  <c:v>0.41599854448423912</c:v>
                </c:pt>
                <c:pt idx="4874">
                  <c:v>0.41604848865375743</c:v>
                </c:pt>
                <c:pt idx="4875">
                  <c:v>0.47531794815085959</c:v>
                </c:pt>
                <c:pt idx="4876">
                  <c:v>0.43900853688558072</c:v>
                </c:pt>
                <c:pt idx="4877">
                  <c:v>0.43900853688558072</c:v>
                </c:pt>
                <c:pt idx="4878">
                  <c:v>0.43900853688558072</c:v>
                </c:pt>
                <c:pt idx="4879">
                  <c:v>0.52123804461450618</c:v>
                </c:pt>
                <c:pt idx="4880">
                  <c:v>0.43900853688558072</c:v>
                </c:pt>
                <c:pt idx="4881">
                  <c:v>0.43895859271606241</c:v>
                </c:pt>
                <c:pt idx="4882">
                  <c:v>0.47526800398134128</c:v>
                </c:pt>
                <c:pt idx="4883">
                  <c:v>0.43895859271606241</c:v>
                </c:pt>
                <c:pt idx="4884">
                  <c:v>0.43895859271606241</c:v>
                </c:pt>
                <c:pt idx="4885">
                  <c:v>0.43895859271606241</c:v>
                </c:pt>
                <c:pt idx="4886">
                  <c:v>0.56710819690852077</c:v>
                </c:pt>
                <c:pt idx="4887">
                  <c:v>0.43895859271606241</c:v>
                </c:pt>
                <c:pt idx="4888">
                  <c:v>0.41604848865375743</c:v>
                </c:pt>
                <c:pt idx="4889">
                  <c:v>0.41599854448423912</c:v>
                </c:pt>
                <c:pt idx="4890">
                  <c:v>0.43895859271606241</c:v>
                </c:pt>
                <c:pt idx="4891">
                  <c:v>0.43900853688558072</c:v>
                </c:pt>
                <c:pt idx="4892">
                  <c:v>0.43900853688558072</c:v>
                </c:pt>
                <c:pt idx="4893">
                  <c:v>0.43900853688558072</c:v>
                </c:pt>
                <c:pt idx="4894">
                  <c:v>0.41604848865375743</c:v>
                </c:pt>
                <c:pt idx="4895">
                  <c:v>0.47531794815085959</c:v>
                </c:pt>
                <c:pt idx="4896">
                  <c:v>0.54409820450712232</c:v>
                </c:pt>
                <c:pt idx="4897">
                  <c:v>0.43900853688558072</c:v>
                </c:pt>
                <c:pt idx="4898">
                  <c:v>0.43900853688558072</c:v>
                </c:pt>
                <c:pt idx="4899">
                  <c:v>0.56705825273888877</c:v>
                </c:pt>
                <c:pt idx="4900">
                  <c:v>0.43900853688558072</c:v>
                </c:pt>
                <c:pt idx="4901">
                  <c:v>0.43900853688558072</c:v>
                </c:pt>
                <c:pt idx="4902">
                  <c:v>0.43895859271606241</c:v>
                </c:pt>
                <c:pt idx="4903">
                  <c:v>0.43895859271606241</c:v>
                </c:pt>
                <c:pt idx="4904">
                  <c:v>0.43895859271606241</c:v>
                </c:pt>
                <c:pt idx="4905">
                  <c:v>0.54409820450723601</c:v>
                </c:pt>
                <c:pt idx="4906">
                  <c:v>0.48871725535389032</c:v>
                </c:pt>
                <c:pt idx="4907">
                  <c:v>0.48866731118437201</c:v>
                </c:pt>
                <c:pt idx="4908">
                  <c:v>0.47526800398134128</c:v>
                </c:pt>
                <c:pt idx="4909">
                  <c:v>0.55754745587967136</c:v>
                </c:pt>
                <c:pt idx="4910">
                  <c:v>0.55754745587967136</c:v>
                </c:pt>
                <c:pt idx="4911">
                  <c:v>0.55754745587967136</c:v>
                </c:pt>
                <c:pt idx="4912">
                  <c:v>0.55754745587967136</c:v>
                </c:pt>
                <c:pt idx="4913">
                  <c:v>0.59385686714495023</c:v>
                </c:pt>
                <c:pt idx="4914">
                  <c:v>0.59385686714495023</c:v>
                </c:pt>
                <c:pt idx="4915">
                  <c:v>0.59385686714495023</c:v>
                </c:pt>
                <c:pt idx="4916">
                  <c:v>0.59385686714495023</c:v>
                </c:pt>
                <c:pt idx="4917">
                  <c:v>0.63026616674937941</c:v>
                </c:pt>
                <c:pt idx="4918">
                  <c:v>0.63026616674937941</c:v>
                </c:pt>
                <c:pt idx="4919">
                  <c:v>0.58823458062954614</c:v>
                </c:pt>
                <c:pt idx="4920">
                  <c:v>0.43895859271606241</c:v>
                </c:pt>
                <c:pt idx="4921">
                  <c:v>0.47526800398134128</c:v>
                </c:pt>
                <c:pt idx="4922">
                  <c:v>0.58818463645991415</c:v>
                </c:pt>
                <c:pt idx="4923">
                  <c:v>0.56527453239777969</c:v>
                </c:pt>
                <c:pt idx="4924">
                  <c:v>0.58818463645991415</c:v>
                </c:pt>
                <c:pt idx="4925">
                  <c:v>0.47531794815085959</c:v>
                </c:pt>
                <c:pt idx="4926">
                  <c:v>0.47526800398134128</c:v>
                </c:pt>
                <c:pt idx="4927">
                  <c:v>0.82147385244354609</c:v>
                </c:pt>
                <c:pt idx="4928">
                  <c:v>0.43900853688558072</c:v>
                </c:pt>
                <c:pt idx="4929">
                  <c:v>0.43900853688558072</c:v>
                </c:pt>
                <c:pt idx="4930">
                  <c:v>0.54409820450712232</c:v>
                </c:pt>
                <c:pt idx="4931">
                  <c:v>0.56705825273888877</c:v>
                </c:pt>
                <c:pt idx="4932">
                  <c:v>0.75269359608728337</c:v>
                </c:pt>
                <c:pt idx="4933">
                  <c:v>0.54409820450712232</c:v>
                </c:pt>
                <c:pt idx="4934">
                  <c:v>0.67224780869958067</c:v>
                </c:pt>
                <c:pt idx="4935">
                  <c:v>0.43895859271606241</c:v>
                </c:pt>
                <c:pt idx="4936">
                  <c:v>0.56705825273888877</c:v>
                </c:pt>
                <c:pt idx="4937">
                  <c:v>0.42944779585678816</c:v>
                </c:pt>
                <c:pt idx="4938">
                  <c:v>0.44328946570448124</c:v>
                </c:pt>
                <c:pt idx="4939">
                  <c:v>0.35105685430221456</c:v>
                </c:pt>
                <c:pt idx="4940">
                  <c:v>0.3242582398961531</c:v>
                </c:pt>
                <c:pt idx="4941">
                  <c:v>0.33376903675537051</c:v>
                </c:pt>
                <c:pt idx="4942">
                  <c:v>0.31080898852360406</c:v>
                </c:pt>
                <c:pt idx="4943">
                  <c:v>0.31080898852360406</c:v>
                </c:pt>
                <c:pt idx="4944">
                  <c:v>0.31085893269312237</c:v>
                </c:pt>
                <c:pt idx="4945">
                  <c:v>0.31085893269312237</c:v>
                </c:pt>
                <c:pt idx="4946">
                  <c:v>0.31085893269312237</c:v>
                </c:pt>
                <c:pt idx="4947">
                  <c:v>0.31080898852354721</c:v>
                </c:pt>
                <c:pt idx="4948">
                  <c:v>0.31085893269312237</c:v>
                </c:pt>
                <c:pt idx="4949">
                  <c:v>0.31085893269312237</c:v>
                </c:pt>
                <c:pt idx="4950">
                  <c:v>0.31085893269312237</c:v>
                </c:pt>
                <c:pt idx="4951">
                  <c:v>0.31085893269312237</c:v>
                </c:pt>
                <c:pt idx="4952">
                  <c:v>0.31085893269312237</c:v>
                </c:pt>
                <c:pt idx="4953">
                  <c:v>0.31085893269312237</c:v>
                </c:pt>
                <c:pt idx="4954">
                  <c:v>0.31080898852360406</c:v>
                </c:pt>
                <c:pt idx="4955">
                  <c:v>0.31080898852360406</c:v>
                </c:pt>
                <c:pt idx="4956">
                  <c:v>0.31080898852360406</c:v>
                </c:pt>
                <c:pt idx="4957">
                  <c:v>0.31080898852360406</c:v>
                </c:pt>
                <c:pt idx="4958">
                  <c:v>0.31080898852360406</c:v>
                </c:pt>
                <c:pt idx="4959">
                  <c:v>0.31080898852360406</c:v>
                </c:pt>
                <c:pt idx="4960">
                  <c:v>0.31080898852360406</c:v>
                </c:pt>
                <c:pt idx="4961">
                  <c:v>0.31085893269312237</c:v>
                </c:pt>
                <c:pt idx="4962">
                  <c:v>0.31085893269312237</c:v>
                </c:pt>
                <c:pt idx="4963">
                  <c:v>0.31085893269312237</c:v>
                </c:pt>
                <c:pt idx="4964">
                  <c:v>0.31085893269312237</c:v>
                </c:pt>
                <c:pt idx="4965">
                  <c:v>0.31085893269312237</c:v>
                </c:pt>
                <c:pt idx="4966">
                  <c:v>0.31085893269312237</c:v>
                </c:pt>
                <c:pt idx="4967">
                  <c:v>0.31085893269312237</c:v>
                </c:pt>
                <c:pt idx="4968">
                  <c:v>0.31085893269312237</c:v>
                </c:pt>
                <c:pt idx="4969">
                  <c:v>0.31085893269312237</c:v>
                </c:pt>
                <c:pt idx="4970">
                  <c:v>0.31080898852360406</c:v>
                </c:pt>
                <c:pt idx="4971">
                  <c:v>0.31080898852360406</c:v>
                </c:pt>
                <c:pt idx="4972">
                  <c:v>0.31080898852360406</c:v>
                </c:pt>
                <c:pt idx="4973">
                  <c:v>0.31080898852360406</c:v>
                </c:pt>
                <c:pt idx="4974">
                  <c:v>0.31080898852360406</c:v>
                </c:pt>
                <c:pt idx="4975">
                  <c:v>0.31080898852360406</c:v>
                </c:pt>
                <c:pt idx="4976">
                  <c:v>0.31080898852360406</c:v>
                </c:pt>
                <c:pt idx="4977">
                  <c:v>0.31080898852360406</c:v>
                </c:pt>
                <c:pt idx="4978">
                  <c:v>0.31080898852360406</c:v>
                </c:pt>
                <c:pt idx="4979">
                  <c:v>0.31085893269312237</c:v>
                </c:pt>
                <c:pt idx="4980">
                  <c:v>0.31085893269312237</c:v>
                </c:pt>
                <c:pt idx="4981">
                  <c:v>0.31085893269312237</c:v>
                </c:pt>
                <c:pt idx="4982">
                  <c:v>0.31080898852354721</c:v>
                </c:pt>
                <c:pt idx="4983">
                  <c:v>0.31085893269312237</c:v>
                </c:pt>
                <c:pt idx="4984">
                  <c:v>0.3242582398961531</c:v>
                </c:pt>
                <c:pt idx="4985">
                  <c:v>0.32420829572663479</c:v>
                </c:pt>
                <c:pt idx="4986">
                  <c:v>0.32420829572663479</c:v>
                </c:pt>
                <c:pt idx="4987">
                  <c:v>0.3242582398961531</c:v>
                </c:pt>
                <c:pt idx="4988">
                  <c:v>0.32420829572663479</c:v>
                </c:pt>
                <c:pt idx="4989">
                  <c:v>0.33760760292960867</c:v>
                </c:pt>
                <c:pt idx="4990">
                  <c:v>0.3242582398961531</c:v>
                </c:pt>
                <c:pt idx="4991">
                  <c:v>0.44333940987399956</c:v>
                </c:pt>
                <c:pt idx="4992">
                  <c:v>0.44333940987399956</c:v>
                </c:pt>
                <c:pt idx="4993">
                  <c:v>0.44333940987399956</c:v>
                </c:pt>
                <c:pt idx="4994">
                  <c:v>0.42428000128427357</c:v>
                </c:pt>
                <c:pt idx="4995">
                  <c:v>0.44328946570448124</c:v>
                </c:pt>
                <c:pt idx="4996">
                  <c:v>0.44328946570448124</c:v>
                </c:pt>
                <c:pt idx="4997">
                  <c:v>0.44333940987399956</c:v>
                </c:pt>
                <c:pt idx="4998">
                  <c:v>0.44333940987399956</c:v>
                </c:pt>
                <c:pt idx="4999">
                  <c:v>0.44333940987399956</c:v>
                </c:pt>
                <c:pt idx="5000">
                  <c:v>0.44333940987399956</c:v>
                </c:pt>
                <c:pt idx="5001">
                  <c:v>0.46186869677831055</c:v>
                </c:pt>
                <c:pt idx="5002">
                  <c:v>0.46191864094782886</c:v>
                </c:pt>
                <c:pt idx="5003">
                  <c:v>0.33376903675537051</c:v>
                </c:pt>
                <c:pt idx="5004">
                  <c:v>0.33376903675537051</c:v>
                </c:pt>
                <c:pt idx="5005">
                  <c:v>0.33381898092488882</c:v>
                </c:pt>
                <c:pt idx="5006">
                  <c:v>0.36061759533095028</c:v>
                </c:pt>
                <c:pt idx="5007">
                  <c:v>0.46191864094782886</c:v>
                </c:pt>
                <c:pt idx="5008">
                  <c:v>0.46186869677831055</c:v>
                </c:pt>
                <c:pt idx="5009">
                  <c:v>0.46186869677831055</c:v>
                </c:pt>
                <c:pt idx="5010">
                  <c:v>0.46191864094794255</c:v>
                </c:pt>
                <c:pt idx="5011">
                  <c:v>0.43900853688558072</c:v>
                </c:pt>
                <c:pt idx="5012">
                  <c:v>0.31080898852360406</c:v>
                </c:pt>
                <c:pt idx="5013">
                  <c:v>0.33376903675537051</c:v>
                </c:pt>
                <c:pt idx="5014">
                  <c:v>0.33381898092488882</c:v>
                </c:pt>
                <c:pt idx="5015">
                  <c:v>0.33381898092488882</c:v>
                </c:pt>
                <c:pt idx="5016">
                  <c:v>0.33381898092488882</c:v>
                </c:pt>
                <c:pt idx="5017">
                  <c:v>0.33381898092488882</c:v>
                </c:pt>
                <c:pt idx="5018">
                  <c:v>0.33376903675537051</c:v>
                </c:pt>
                <c:pt idx="5019">
                  <c:v>0.33376903675537051</c:v>
                </c:pt>
                <c:pt idx="5020">
                  <c:v>0.33376903675537051</c:v>
                </c:pt>
                <c:pt idx="5021">
                  <c:v>0.33376903675537051</c:v>
                </c:pt>
                <c:pt idx="5022">
                  <c:v>0.33381898092494566</c:v>
                </c:pt>
                <c:pt idx="5023">
                  <c:v>0.33381898092494566</c:v>
                </c:pt>
                <c:pt idx="5024">
                  <c:v>0.33381898092494566</c:v>
                </c:pt>
                <c:pt idx="5025">
                  <c:v>0.33381898092494566</c:v>
                </c:pt>
                <c:pt idx="5026">
                  <c:v>0.33381898092494566</c:v>
                </c:pt>
                <c:pt idx="5027">
                  <c:v>0.33381898092494566</c:v>
                </c:pt>
                <c:pt idx="5028">
                  <c:v>0.33381898092494566</c:v>
                </c:pt>
                <c:pt idx="5029">
                  <c:v>0.33376903675537051</c:v>
                </c:pt>
                <c:pt idx="5030">
                  <c:v>0.4695957732963052</c:v>
                </c:pt>
                <c:pt idx="5031">
                  <c:v>0.28789888446135592</c:v>
                </c:pt>
                <c:pt idx="5032">
                  <c:v>0.28789888446129908</c:v>
                </c:pt>
                <c:pt idx="5033">
                  <c:v>0.28784894029178076</c:v>
                </c:pt>
                <c:pt idx="5034">
                  <c:v>0.31085893269312237</c:v>
                </c:pt>
                <c:pt idx="5035">
                  <c:v>0.31085893269312237</c:v>
                </c:pt>
                <c:pt idx="5036">
                  <c:v>0.31085893269312237</c:v>
                </c:pt>
                <c:pt idx="5037">
                  <c:v>0.31080898852360406</c:v>
                </c:pt>
                <c:pt idx="5038">
                  <c:v>0.32420829572663479</c:v>
                </c:pt>
                <c:pt idx="5039">
                  <c:v>0.36482004045484473</c:v>
                </c:pt>
                <c:pt idx="5040">
                  <c:v>0.30129819166432981</c:v>
                </c:pt>
                <c:pt idx="5041">
                  <c:v>0.31464755469784222</c:v>
                </c:pt>
                <c:pt idx="5042">
                  <c:v>0.31464755469784222</c:v>
                </c:pt>
                <c:pt idx="5043">
                  <c:v>0.30124824749481149</c:v>
                </c:pt>
                <c:pt idx="5044">
                  <c:v>0.27838808760208167</c:v>
                </c:pt>
                <c:pt idx="5045">
                  <c:v>0.31464755469784222</c:v>
                </c:pt>
                <c:pt idx="5046">
                  <c:v>0.26493883622953263</c:v>
                </c:pt>
                <c:pt idx="5047">
                  <c:v>0.26498878039905094</c:v>
                </c:pt>
                <c:pt idx="5048">
                  <c:v>0.26498878039905094</c:v>
                </c:pt>
                <c:pt idx="5049">
                  <c:v>0.26498878039905094</c:v>
                </c:pt>
                <c:pt idx="5050">
                  <c:v>0.26493883622953263</c:v>
                </c:pt>
                <c:pt idx="5051">
                  <c:v>0.34716834395840124</c:v>
                </c:pt>
                <c:pt idx="5052">
                  <c:v>0.26498878039905094</c:v>
                </c:pt>
                <c:pt idx="5053">
                  <c:v>0.26493883622953263</c:v>
                </c:pt>
                <c:pt idx="5054">
                  <c:v>0.26493883622953263</c:v>
                </c:pt>
                <c:pt idx="5055">
                  <c:v>0.26493883622953263</c:v>
                </c:pt>
                <c:pt idx="5056">
                  <c:v>0.26498878039905094</c:v>
                </c:pt>
                <c:pt idx="5057">
                  <c:v>0.26498878039905094</c:v>
                </c:pt>
                <c:pt idx="5058">
                  <c:v>0.26498878039905094</c:v>
                </c:pt>
                <c:pt idx="5059">
                  <c:v>0.26493883622953263</c:v>
                </c:pt>
                <c:pt idx="5060">
                  <c:v>0.26493883622953263</c:v>
                </c:pt>
                <c:pt idx="5061">
                  <c:v>0.26493883622953263</c:v>
                </c:pt>
                <c:pt idx="5062">
                  <c:v>0.26498878039910778</c:v>
                </c:pt>
                <c:pt idx="5063">
                  <c:v>0.30124824749475465</c:v>
                </c:pt>
                <c:pt idx="5064">
                  <c:v>0.30124824749481149</c:v>
                </c:pt>
                <c:pt idx="5065">
                  <c:v>0.30129819166432981</c:v>
                </c:pt>
                <c:pt idx="5066">
                  <c:v>0.30129819166432981</c:v>
                </c:pt>
                <c:pt idx="5067">
                  <c:v>0.41604848865375743</c:v>
                </c:pt>
                <c:pt idx="5068">
                  <c:v>0.41599854448423912</c:v>
                </c:pt>
                <c:pt idx="5069">
                  <c:v>0.52123804461450618</c:v>
                </c:pt>
                <c:pt idx="5070">
                  <c:v>0.67229775286921267</c:v>
                </c:pt>
                <c:pt idx="5071">
                  <c:v>0.41604848865375743</c:v>
                </c:pt>
                <c:pt idx="5072">
                  <c:v>0.54409820450712232</c:v>
                </c:pt>
                <c:pt idx="5073">
                  <c:v>0.52123804461450618</c:v>
                </c:pt>
                <c:pt idx="5074">
                  <c:v>0.52123804461450618</c:v>
                </c:pt>
                <c:pt idx="5075">
                  <c:v>0.54409820450712232</c:v>
                </c:pt>
                <c:pt idx="5076">
                  <c:v>0.52123804461450618</c:v>
                </c:pt>
                <c:pt idx="5077">
                  <c:v>0.64928776046781422</c:v>
                </c:pt>
                <c:pt idx="5078">
                  <c:v>0.64928776046781422</c:v>
                </c:pt>
                <c:pt idx="5079">
                  <c:v>0.39308844042199098</c:v>
                </c:pt>
                <c:pt idx="5080">
                  <c:v>0.41599854448423912</c:v>
                </c:pt>
                <c:pt idx="5081">
                  <c:v>0.39303849625247267</c:v>
                </c:pt>
                <c:pt idx="5082">
                  <c:v>0.39308844042199098</c:v>
                </c:pt>
                <c:pt idx="5083">
                  <c:v>0.39308844042199098</c:v>
                </c:pt>
                <c:pt idx="5084">
                  <c:v>0.41599854448423912</c:v>
                </c:pt>
                <c:pt idx="5085">
                  <c:v>0.39303849625247267</c:v>
                </c:pt>
                <c:pt idx="5086">
                  <c:v>0.45240784408861145</c:v>
                </c:pt>
                <c:pt idx="5087">
                  <c:v>0.41599854448423912</c:v>
                </c:pt>
                <c:pt idx="5088">
                  <c:v>0.5804575599419195</c:v>
                </c:pt>
                <c:pt idx="5089">
                  <c:v>0.52118810044487418</c:v>
                </c:pt>
                <c:pt idx="5090">
                  <c:v>0.52118810044487418</c:v>
                </c:pt>
                <c:pt idx="5091">
                  <c:v>0.54414814867675432</c:v>
                </c:pt>
                <c:pt idx="5092">
                  <c:v>0.52118810044487418</c:v>
                </c:pt>
                <c:pt idx="5093">
                  <c:v>0.49822805221310773</c:v>
                </c:pt>
                <c:pt idx="5094">
                  <c:v>0.49822805221310773</c:v>
                </c:pt>
                <c:pt idx="5095">
                  <c:v>0.41604848865375743</c:v>
                </c:pt>
                <c:pt idx="5096">
                  <c:v>0.52123804461450618</c:v>
                </c:pt>
                <c:pt idx="5097">
                  <c:v>0.41599854448423912</c:v>
                </c:pt>
                <c:pt idx="5098">
                  <c:v>0.55754745587978505</c:v>
                </c:pt>
                <c:pt idx="5099">
                  <c:v>0.42939785168726985</c:v>
                </c:pt>
                <c:pt idx="5100">
                  <c:v>0.42939785168726985</c:v>
                </c:pt>
                <c:pt idx="5101">
                  <c:v>0.46580715129164219</c:v>
                </c:pt>
                <c:pt idx="5102">
                  <c:v>0.50211656255692105</c:v>
                </c:pt>
                <c:pt idx="5103">
                  <c:v>0.41599854448423912</c:v>
                </c:pt>
                <c:pt idx="5104">
                  <c:v>0.52118810044487418</c:v>
                </c:pt>
                <c:pt idx="5105">
                  <c:v>0.54409820450712232</c:v>
                </c:pt>
                <c:pt idx="5106">
                  <c:v>0.5652245882281477</c:v>
                </c:pt>
                <c:pt idx="5107">
                  <c:v>0.30129819166432981</c:v>
                </c:pt>
                <c:pt idx="5108">
                  <c:v>0.30124824749481149</c:v>
                </c:pt>
                <c:pt idx="5109">
                  <c:v>0.31469749886741738</c:v>
                </c:pt>
                <c:pt idx="5110">
                  <c:v>0.30124824749481149</c:v>
                </c:pt>
                <c:pt idx="5111">
                  <c:v>0.28789888446129908</c:v>
                </c:pt>
                <c:pt idx="5112">
                  <c:v>0.28784894029178076</c:v>
                </c:pt>
                <c:pt idx="5113">
                  <c:v>0.28784894029172392</c:v>
                </c:pt>
                <c:pt idx="5114">
                  <c:v>0.28789888446135592</c:v>
                </c:pt>
                <c:pt idx="5115">
                  <c:v>0.28789888446129908</c:v>
                </c:pt>
                <c:pt idx="5116">
                  <c:v>0.28789888446135592</c:v>
                </c:pt>
                <c:pt idx="5117">
                  <c:v>0.28789888446135592</c:v>
                </c:pt>
                <c:pt idx="5118">
                  <c:v>0.28789888446135592</c:v>
                </c:pt>
                <c:pt idx="5119">
                  <c:v>0.28784894029178076</c:v>
                </c:pt>
                <c:pt idx="5120">
                  <c:v>0.28784894029178076</c:v>
                </c:pt>
                <c:pt idx="5121">
                  <c:v>0.28784894029178076</c:v>
                </c:pt>
                <c:pt idx="5122">
                  <c:v>0.28784894029178076</c:v>
                </c:pt>
                <c:pt idx="5123">
                  <c:v>0.28784894029178076</c:v>
                </c:pt>
                <c:pt idx="5124">
                  <c:v>0.28789888446129908</c:v>
                </c:pt>
                <c:pt idx="5125">
                  <c:v>0.28789888446129908</c:v>
                </c:pt>
                <c:pt idx="5126">
                  <c:v>0.28789888446129908</c:v>
                </c:pt>
                <c:pt idx="5127">
                  <c:v>0.28784894029178076</c:v>
                </c:pt>
                <c:pt idx="5128">
                  <c:v>0.28789888446129908</c:v>
                </c:pt>
                <c:pt idx="5129">
                  <c:v>0.3242582398961531</c:v>
                </c:pt>
                <c:pt idx="5130">
                  <c:v>0.3242582398961531</c:v>
                </c:pt>
                <c:pt idx="5131">
                  <c:v>0.32420829572663479</c:v>
                </c:pt>
                <c:pt idx="5132">
                  <c:v>0.32420829572663479</c:v>
                </c:pt>
                <c:pt idx="5133">
                  <c:v>0.3242582398961531</c:v>
                </c:pt>
                <c:pt idx="5134">
                  <c:v>0.3242582398961531</c:v>
                </c:pt>
                <c:pt idx="5135">
                  <c:v>0.28784894029178076</c:v>
                </c:pt>
                <c:pt idx="5136">
                  <c:v>0.39687706242665399</c:v>
                </c:pt>
                <c:pt idx="5137">
                  <c:v>0.36061759533095028</c:v>
                </c:pt>
                <c:pt idx="5138">
                  <c:v>0.43895859271606241</c:v>
                </c:pt>
                <c:pt idx="5139">
                  <c:v>0.43900853688558072</c:v>
                </c:pt>
                <c:pt idx="5140">
                  <c:v>0.56705825273888877</c:v>
                </c:pt>
                <c:pt idx="5141">
                  <c:v>0.43900853688558072</c:v>
                </c:pt>
                <c:pt idx="5142">
                  <c:v>0.54409820450712232</c:v>
                </c:pt>
                <c:pt idx="5143">
                  <c:v>0.43895859271606241</c:v>
                </c:pt>
                <c:pt idx="5144">
                  <c:v>0.43895859271606241</c:v>
                </c:pt>
                <c:pt idx="5145">
                  <c:v>0.54414814867675432</c:v>
                </c:pt>
                <c:pt idx="5146">
                  <c:v>0.69525780110097912</c:v>
                </c:pt>
                <c:pt idx="5147">
                  <c:v>0.43900853688558072</c:v>
                </c:pt>
                <c:pt idx="5148">
                  <c:v>0.54409820450712232</c:v>
                </c:pt>
                <c:pt idx="5149">
                  <c:v>0.43900853688558072</c:v>
                </c:pt>
                <c:pt idx="5150">
                  <c:v>0.56705825273888877</c:v>
                </c:pt>
                <c:pt idx="5151">
                  <c:v>0.54409820450712232</c:v>
                </c:pt>
                <c:pt idx="5152">
                  <c:v>0.43895859271606241</c:v>
                </c:pt>
                <c:pt idx="5153">
                  <c:v>0.43895859271606241</c:v>
                </c:pt>
                <c:pt idx="5154">
                  <c:v>0.56710819690852077</c:v>
                </c:pt>
                <c:pt idx="5155">
                  <c:v>0.54414814867664063</c:v>
                </c:pt>
                <c:pt idx="5156">
                  <c:v>0.56710819690852077</c:v>
                </c:pt>
                <c:pt idx="5157">
                  <c:v>0.46191864094782886</c:v>
                </c:pt>
                <c:pt idx="5158">
                  <c:v>0.41599854448423912</c:v>
                </c:pt>
                <c:pt idx="5159">
                  <c:v>0.47526800398128444</c:v>
                </c:pt>
                <c:pt idx="5160">
                  <c:v>0.43895859271606241</c:v>
                </c:pt>
                <c:pt idx="5161">
                  <c:v>0.41599854448423912</c:v>
                </c:pt>
                <c:pt idx="5162">
                  <c:v>0.43895859271606241</c:v>
                </c:pt>
                <c:pt idx="5163">
                  <c:v>0.47526800398128444</c:v>
                </c:pt>
                <c:pt idx="5164">
                  <c:v>0.60341760817379964</c:v>
                </c:pt>
                <c:pt idx="5165">
                  <c:v>0.54414814867675432</c:v>
                </c:pt>
                <c:pt idx="5166">
                  <c:v>0.54414814867675432</c:v>
                </c:pt>
                <c:pt idx="5167">
                  <c:v>0.41604848865375743</c:v>
                </c:pt>
                <c:pt idx="5168">
                  <c:v>0.41599854448423912</c:v>
                </c:pt>
                <c:pt idx="5169">
                  <c:v>0.43900853688558072</c:v>
                </c:pt>
                <c:pt idx="5170">
                  <c:v>0.54409820450712232</c:v>
                </c:pt>
                <c:pt idx="5171">
                  <c:v>0.43895859271606241</c:v>
                </c:pt>
                <c:pt idx="5172">
                  <c:v>0.43895859271606241</c:v>
                </c:pt>
                <c:pt idx="5173">
                  <c:v>0.41599854448423912</c:v>
                </c:pt>
                <c:pt idx="5174">
                  <c:v>0.43895859271606241</c:v>
                </c:pt>
                <c:pt idx="5175">
                  <c:v>0.54414814867664063</c:v>
                </c:pt>
                <c:pt idx="5176">
                  <c:v>0.45235789991897946</c:v>
                </c:pt>
                <c:pt idx="5177">
                  <c:v>0.47531794815085959</c:v>
                </c:pt>
                <c:pt idx="5178">
                  <c:v>0.5805075041115515</c:v>
                </c:pt>
                <c:pt idx="5179">
                  <c:v>0.47526800398134128</c:v>
                </c:pt>
                <c:pt idx="5180">
                  <c:v>0.5804575599419195</c:v>
                </c:pt>
                <c:pt idx="5181">
                  <c:v>0.52118810044487418</c:v>
                </c:pt>
                <c:pt idx="5182">
                  <c:v>0.43895859271606241</c:v>
                </c:pt>
                <c:pt idx="5183">
                  <c:v>0.67229775286921267</c:v>
                </c:pt>
                <c:pt idx="5184">
                  <c:v>0.57143906989688276</c:v>
                </c:pt>
                <c:pt idx="5185">
                  <c:v>0.60774848116216162</c:v>
                </c:pt>
                <c:pt idx="5186">
                  <c:v>0.36056765116143197</c:v>
                </c:pt>
                <c:pt idx="5187">
                  <c:v>0.3242582398961531</c:v>
                </c:pt>
                <c:pt idx="5188">
                  <c:v>0.32420829572657794</c:v>
                </c:pt>
                <c:pt idx="5189">
                  <c:v>0.3242582398961531</c:v>
                </c:pt>
                <c:pt idx="5190">
                  <c:v>0.3242582398961531</c:v>
                </c:pt>
                <c:pt idx="5191">
                  <c:v>0.33760760292960867</c:v>
                </c:pt>
                <c:pt idx="5192">
                  <c:v>0.33765754709912699</c:v>
                </c:pt>
                <c:pt idx="5193">
                  <c:v>0.32420829572657794</c:v>
                </c:pt>
                <c:pt idx="5194">
                  <c:v>0.32420829572657794</c:v>
                </c:pt>
                <c:pt idx="5195">
                  <c:v>0.31080898852354721</c:v>
                </c:pt>
                <c:pt idx="5196">
                  <c:v>0.31085893269312237</c:v>
                </c:pt>
                <c:pt idx="5197">
                  <c:v>0.31085893269312237</c:v>
                </c:pt>
                <c:pt idx="5198">
                  <c:v>0.31085893269312237</c:v>
                </c:pt>
                <c:pt idx="5199">
                  <c:v>0.31085893269312237</c:v>
                </c:pt>
                <c:pt idx="5200">
                  <c:v>0.31080898852360406</c:v>
                </c:pt>
                <c:pt idx="5201">
                  <c:v>0.31080898852360406</c:v>
                </c:pt>
                <c:pt idx="5202">
                  <c:v>0.31080898852360406</c:v>
                </c:pt>
                <c:pt idx="5203">
                  <c:v>0.31080898852360406</c:v>
                </c:pt>
                <c:pt idx="5204">
                  <c:v>0.31080898852360406</c:v>
                </c:pt>
                <c:pt idx="5205">
                  <c:v>0.31080898852360406</c:v>
                </c:pt>
                <c:pt idx="5206">
                  <c:v>0.31080898852360406</c:v>
                </c:pt>
                <c:pt idx="5207">
                  <c:v>0.31085893269312237</c:v>
                </c:pt>
                <c:pt idx="5208">
                  <c:v>0.31085893269312237</c:v>
                </c:pt>
                <c:pt idx="5209">
                  <c:v>0.31085893269312237</c:v>
                </c:pt>
                <c:pt idx="5210">
                  <c:v>0.31085893269312237</c:v>
                </c:pt>
                <c:pt idx="5211">
                  <c:v>0.31080898852360406</c:v>
                </c:pt>
                <c:pt idx="5212">
                  <c:v>0.31080898852360406</c:v>
                </c:pt>
                <c:pt idx="5213">
                  <c:v>0.31080898852360406</c:v>
                </c:pt>
                <c:pt idx="5214">
                  <c:v>0.31080898852360406</c:v>
                </c:pt>
                <c:pt idx="5215">
                  <c:v>0.31080898852360406</c:v>
                </c:pt>
                <c:pt idx="5216">
                  <c:v>0.31085893269312237</c:v>
                </c:pt>
                <c:pt idx="5217">
                  <c:v>0.31085893269312237</c:v>
                </c:pt>
                <c:pt idx="5218">
                  <c:v>0.31085893269312237</c:v>
                </c:pt>
                <c:pt idx="5219">
                  <c:v>0.31080898852354721</c:v>
                </c:pt>
                <c:pt idx="5220">
                  <c:v>0.34716834395840124</c:v>
                </c:pt>
                <c:pt idx="5221">
                  <c:v>0.34721828812791955</c:v>
                </c:pt>
                <c:pt idx="5222">
                  <c:v>0.34721828812791955</c:v>
                </c:pt>
                <c:pt idx="5223">
                  <c:v>0.34716834395840124</c:v>
                </c:pt>
                <c:pt idx="5224">
                  <c:v>0.3242582398961531</c:v>
                </c:pt>
                <c:pt idx="5225">
                  <c:v>0.3242582398961531</c:v>
                </c:pt>
                <c:pt idx="5226">
                  <c:v>0.3242582398961531</c:v>
                </c:pt>
                <c:pt idx="5227">
                  <c:v>0.32420829572663479</c:v>
                </c:pt>
                <c:pt idx="5228">
                  <c:v>0.31080898852360406</c:v>
                </c:pt>
                <c:pt idx="5229">
                  <c:v>0.31080898852360406</c:v>
                </c:pt>
                <c:pt idx="5230">
                  <c:v>0.32420829572663479</c:v>
                </c:pt>
                <c:pt idx="5231">
                  <c:v>0.44328946570448124</c:v>
                </c:pt>
                <c:pt idx="5232">
                  <c:v>0.42423005711469841</c:v>
                </c:pt>
                <c:pt idx="5233">
                  <c:v>0.43900853688558072</c:v>
                </c:pt>
                <c:pt idx="5234">
                  <c:v>0.43895859271606241</c:v>
                </c:pt>
                <c:pt idx="5235">
                  <c:v>0.43900853688558072</c:v>
                </c:pt>
                <c:pt idx="5236">
                  <c:v>0.33376903675537051</c:v>
                </c:pt>
                <c:pt idx="5237">
                  <c:v>0.33381898092488882</c:v>
                </c:pt>
                <c:pt idx="5238">
                  <c:v>0.33381898092488882</c:v>
                </c:pt>
                <c:pt idx="5239">
                  <c:v>0.33376903675537051</c:v>
                </c:pt>
                <c:pt idx="5240">
                  <c:v>0.33376903675537051</c:v>
                </c:pt>
                <c:pt idx="5241">
                  <c:v>0.33381898092494566</c:v>
                </c:pt>
                <c:pt idx="5242">
                  <c:v>0.33381898092494566</c:v>
                </c:pt>
                <c:pt idx="5243">
                  <c:v>0.33376903675537051</c:v>
                </c:pt>
                <c:pt idx="5244">
                  <c:v>0.33376903675537051</c:v>
                </c:pt>
                <c:pt idx="5245">
                  <c:v>0.33376903675537051</c:v>
                </c:pt>
                <c:pt idx="5246">
                  <c:v>0.56705825273888877</c:v>
                </c:pt>
                <c:pt idx="5247">
                  <c:v>0.31085893269312237</c:v>
                </c:pt>
                <c:pt idx="5248">
                  <c:v>0.31080898852360406</c:v>
                </c:pt>
                <c:pt idx="5249">
                  <c:v>0.31085893269312237</c:v>
                </c:pt>
                <c:pt idx="5250">
                  <c:v>0.33381898092494566</c:v>
                </c:pt>
                <c:pt idx="5251">
                  <c:v>0.33381898092488882</c:v>
                </c:pt>
                <c:pt idx="5252">
                  <c:v>0.33376903675537051</c:v>
                </c:pt>
                <c:pt idx="5253">
                  <c:v>0.37012839219016769</c:v>
                </c:pt>
                <c:pt idx="5254">
                  <c:v>0.33376903675537051</c:v>
                </c:pt>
                <c:pt idx="5255">
                  <c:v>0.33765754709918383</c:v>
                </c:pt>
                <c:pt idx="5256">
                  <c:v>0.28784894029178076</c:v>
                </c:pt>
                <c:pt idx="5257">
                  <c:v>0.28789888446129908</c:v>
                </c:pt>
                <c:pt idx="5258">
                  <c:v>0.28789888446129908</c:v>
                </c:pt>
                <c:pt idx="5259">
                  <c:v>0.28789888446129908</c:v>
                </c:pt>
                <c:pt idx="5260">
                  <c:v>0.28784894029178076</c:v>
                </c:pt>
                <c:pt idx="5261">
                  <c:v>0.28789888446129908</c:v>
                </c:pt>
                <c:pt idx="5262">
                  <c:v>0.31085893269312237</c:v>
                </c:pt>
                <c:pt idx="5263">
                  <c:v>0.28784894029178076</c:v>
                </c:pt>
                <c:pt idx="5264">
                  <c:v>0.54414814867675432</c:v>
                </c:pt>
                <c:pt idx="5265">
                  <c:v>0.54414814867664063</c:v>
                </c:pt>
                <c:pt idx="5266">
                  <c:v>0.56710819690852077</c:v>
                </c:pt>
                <c:pt idx="5267">
                  <c:v>0.56705825273888877</c:v>
                </c:pt>
                <c:pt idx="5268">
                  <c:v>0.34721828812797639</c:v>
                </c:pt>
                <c:pt idx="5269">
                  <c:v>0.34721828812797639</c:v>
                </c:pt>
                <c:pt idx="5270">
                  <c:v>0.36056765116143197</c:v>
                </c:pt>
                <c:pt idx="5271">
                  <c:v>0.31080898852360406</c:v>
                </c:pt>
                <c:pt idx="5272">
                  <c:v>0.31085893269312237</c:v>
                </c:pt>
                <c:pt idx="5273">
                  <c:v>0.31085893269312237</c:v>
                </c:pt>
                <c:pt idx="5274">
                  <c:v>0.31085893269312237</c:v>
                </c:pt>
                <c:pt idx="5275">
                  <c:v>0.31080898852360406</c:v>
                </c:pt>
                <c:pt idx="5276">
                  <c:v>0.31080898852360406</c:v>
                </c:pt>
                <c:pt idx="5277">
                  <c:v>0.31080898852360406</c:v>
                </c:pt>
                <c:pt idx="5278">
                  <c:v>0.31085893269312237</c:v>
                </c:pt>
                <c:pt idx="5279">
                  <c:v>0.31080898852354721</c:v>
                </c:pt>
                <c:pt idx="5280">
                  <c:v>0.31080898852360406</c:v>
                </c:pt>
                <c:pt idx="5281">
                  <c:v>0.3242582398961531</c:v>
                </c:pt>
                <c:pt idx="5282">
                  <c:v>0.56710819690852077</c:v>
                </c:pt>
                <c:pt idx="5283">
                  <c:v>0.69525780110097912</c:v>
                </c:pt>
                <c:pt idx="5284">
                  <c:v>0.46186869677831055</c:v>
                </c:pt>
                <c:pt idx="5285">
                  <c:v>0.56705825273888877</c:v>
                </c:pt>
                <c:pt idx="5286">
                  <c:v>0.46186869677831055</c:v>
                </c:pt>
                <c:pt idx="5287">
                  <c:v>0.43900853688558072</c:v>
                </c:pt>
                <c:pt idx="5288">
                  <c:v>0.67224780869958067</c:v>
                </c:pt>
                <c:pt idx="5289">
                  <c:v>0.43900853688558072</c:v>
                </c:pt>
                <c:pt idx="5290">
                  <c:v>0.36056765116143197</c:v>
                </c:pt>
                <c:pt idx="5291">
                  <c:v>0.33376903675537051</c:v>
                </c:pt>
                <c:pt idx="5292">
                  <c:v>0.33376903675537051</c:v>
                </c:pt>
                <c:pt idx="5293">
                  <c:v>0.33376903675537051</c:v>
                </c:pt>
                <c:pt idx="5294">
                  <c:v>0.33381898092488882</c:v>
                </c:pt>
                <c:pt idx="5295">
                  <c:v>0.33381898092488882</c:v>
                </c:pt>
                <c:pt idx="5296">
                  <c:v>0.33381898092488882</c:v>
                </c:pt>
                <c:pt idx="5297">
                  <c:v>0.33381898092488882</c:v>
                </c:pt>
                <c:pt idx="5298">
                  <c:v>0.33376903675537051</c:v>
                </c:pt>
                <c:pt idx="5299">
                  <c:v>0.33376903675537051</c:v>
                </c:pt>
                <c:pt idx="5300">
                  <c:v>0.33376903675537051</c:v>
                </c:pt>
                <c:pt idx="5301">
                  <c:v>0.33376903675537051</c:v>
                </c:pt>
                <c:pt idx="5302">
                  <c:v>0.33376903675537051</c:v>
                </c:pt>
                <c:pt idx="5303">
                  <c:v>0.33376903675537051</c:v>
                </c:pt>
                <c:pt idx="5304">
                  <c:v>0.33381898092494566</c:v>
                </c:pt>
                <c:pt idx="5305">
                  <c:v>0.33381898092494566</c:v>
                </c:pt>
                <c:pt idx="5306">
                  <c:v>0.33381898092494566</c:v>
                </c:pt>
                <c:pt idx="5307">
                  <c:v>0.33376903675537051</c:v>
                </c:pt>
                <c:pt idx="5308">
                  <c:v>0.33376903675537051</c:v>
                </c:pt>
                <c:pt idx="5309">
                  <c:v>0.33381898092494566</c:v>
                </c:pt>
                <c:pt idx="5310">
                  <c:v>0.34721828812791955</c:v>
                </c:pt>
                <c:pt idx="5311">
                  <c:v>0.34716834395840124</c:v>
                </c:pt>
                <c:pt idx="5312">
                  <c:v>0.34721828812791955</c:v>
                </c:pt>
                <c:pt idx="5313">
                  <c:v>0.34716834395840124</c:v>
                </c:pt>
                <c:pt idx="5314">
                  <c:v>0.34721828812791955</c:v>
                </c:pt>
                <c:pt idx="5315">
                  <c:v>0.36061759533095028</c:v>
                </c:pt>
                <c:pt idx="5316">
                  <c:v>0.33376903675537051</c:v>
                </c:pt>
                <c:pt idx="5317">
                  <c:v>0.33381898092494566</c:v>
                </c:pt>
                <c:pt idx="5318">
                  <c:v>0.33376903675537051</c:v>
                </c:pt>
                <c:pt idx="5319">
                  <c:v>0.34716834395840124</c:v>
                </c:pt>
                <c:pt idx="5320">
                  <c:v>0.484878689179709</c:v>
                </c:pt>
                <c:pt idx="5321">
                  <c:v>0.35677902915671211</c:v>
                </c:pt>
                <c:pt idx="5322">
                  <c:v>0.3567290849871938</c:v>
                </c:pt>
                <c:pt idx="5323">
                  <c:v>0.3567290849871938</c:v>
                </c:pt>
                <c:pt idx="5324">
                  <c:v>0.3567290849871938</c:v>
                </c:pt>
                <c:pt idx="5325">
                  <c:v>0.35667914081761865</c:v>
                </c:pt>
                <c:pt idx="5326">
                  <c:v>0.35667914081761865</c:v>
                </c:pt>
                <c:pt idx="5327">
                  <c:v>0.35667914081761865</c:v>
                </c:pt>
                <c:pt idx="5328">
                  <c:v>0.35667914081761865</c:v>
                </c:pt>
                <c:pt idx="5329">
                  <c:v>0.35672908498713696</c:v>
                </c:pt>
                <c:pt idx="5330">
                  <c:v>0.35672908498713696</c:v>
                </c:pt>
                <c:pt idx="5331">
                  <c:v>0.35672908498713696</c:v>
                </c:pt>
                <c:pt idx="5332">
                  <c:v>0.35667914081761865</c:v>
                </c:pt>
                <c:pt idx="5333">
                  <c:v>0.35667914081761865</c:v>
                </c:pt>
                <c:pt idx="5334">
                  <c:v>0.3567290849871938</c:v>
                </c:pt>
                <c:pt idx="5335">
                  <c:v>0.37012839219022453</c:v>
                </c:pt>
                <c:pt idx="5336">
                  <c:v>0.37007844802064938</c:v>
                </c:pt>
                <c:pt idx="5337">
                  <c:v>0.38352769939325526</c:v>
                </c:pt>
                <c:pt idx="5338">
                  <c:v>0.33376903675537051</c:v>
                </c:pt>
                <c:pt idx="5339">
                  <c:v>0.33381898092494566</c:v>
                </c:pt>
                <c:pt idx="5340">
                  <c:v>0.33381898092494566</c:v>
                </c:pt>
                <c:pt idx="5341">
                  <c:v>0.33376903675537051</c:v>
                </c:pt>
                <c:pt idx="5342">
                  <c:v>0.3567290849871938</c:v>
                </c:pt>
                <c:pt idx="5343">
                  <c:v>0.3567290849871938</c:v>
                </c:pt>
                <c:pt idx="5344">
                  <c:v>0.3567290849871938</c:v>
                </c:pt>
                <c:pt idx="5345">
                  <c:v>0.35667914081761865</c:v>
                </c:pt>
                <c:pt idx="5346">
                  <c:v>0.35667914081761865</c:v>
                </c:pt>
                <c:pt idx="5347">
                  <c:v>0.35667914081761865</c:v>
                </c:pt>
                <c:pt idx="5348">
                  <c:v>0.35672908498713696</c:v>
                </c:pt>
                <c:pt idx="5349">
                  <c:v>0.35672908498713696</c:v>
                </c:pt>
                <c:pt idx="5350">
                  <c:v>0.3567290849871938</c:v>
                </c:pt>
                <c:pt idx="5351">
                  <c:v>0.30124824749475465</c:v>
                </c:pt>
                <c:pt idx="5352">
                  <c:v>0.3242582398961531</c:v>
                </c:pt>
                <c:pt idx="5353">
                  <c:v>0.36056765116137512</c:v>
                </c:pt>
                <c:pt idx="5354">
                  <c:v>0.30124824749475465</c:v>
                </c:pt>
                <c:pt idx="5355">
                  <c:v>0.27838808760208167</c:v>
                </c:pt>
                <c:pt idx="5356">
                  <c:v>0.27838808760208167</c:v>
                </c:pt>
                <c:pt idx="5357">
                  <c:v>0.31469749886741738</c:v>
                </c:pt>
                <c:pt idx="5358">
                  <c:v>0.33760760292960867</c:v>
                </c:pt>
                <c:pt idx="5359">
                  <c:v>0.23241804696897361</c:v>
                </c:pt>
                <c:pt idx="5360">
                  <c:v>0.28789888446135592</c:v>
                </c:pt>
                <c:pt idx="5361">
                  <c:v>0.26498878039910778</c:v>
                </c:pt>
                <c:pt idx="5362">
                  <c:v>0.24197878799770933</c:v>
                </c:pt>
                <c:pt idx="5363">
                  <c:v>0.28217670960680152</c:v>
                </c:pt>
                <c:pt idx="5364">
                  <c:v>0.32809680607039127</c:v>
                </c:pt>
                <c:pt idx="5365">
                  <c:v>0.32809680607039127</c:v>
                </c:pt>
                <c:pt idx="5366">
                  <c:v>0.26882734657334595</c:v>
                </c:pt>
                <c:pt idx="5367">
                  <c:v>0.20955788707624379</c:v>
                </c:pt>
                <c:pt idx="5368">
                  <c:v>0.20950794290672548</c:v>
                </c:pt>
                <c:pt idx="5369">
                  <c:v>0.20955788707630063</c:v>
                </c:pt>
                <c:pt idx="5370">
                  <c:v>0.21901873976594288</c:v>
                </c:pt>
                <c:pt idx="5371">
                  <c:v>0.21901873976594288</c:v>
                </c:pt>
                <c:pt idx="5372">
                  <c:v>0.19615857987321306</c:v>
                </c:pt>
                <c:pt idx="5373">
                  <c:v>0.19615857987321306</c:v>
                </c:pt>
                <c:pt idx="5374">
                  <c:v>0.19610863570369474</c:v>
                </c:pt>
                <c:pt idx="5375">
                  <c:v>0.20955788707624379</c:v>
                </c:pt>
                <c:pt idx="5376">
                  <c:v>0.21901873976594288</c:v>
                </c:pt>
                <c:pt idx="5377">
                  <c:v>0.20950794290666863</c:v>
                </c:pt>
                <c:pt idx="5378">
                  <c:v>0.21901873976594288</c:v>
                </c:pt>
                <c:pt idx="5379">
                  <c:v>0.22290725010975621</c:v>
                </c:pt>
                <c:pt idx="5380">
                  <c:v>0.22290725010975621</c:v>
                </c:pt>
                <c:pt idx="5381">
                  <c:v>0.18275927267021075</c:v>
                </c:pt>
                <c:pt idx="5382">
                  <c:v>0.18270932850066401</c:v>
                </c:pt>
                <c:pt idx="5383">
                  <c:v>0.22857948079473545</c:v>
                </c:pt>
                <c:pt idx="5384">
                  <c:v>0.33376903675537051</c:v>
                </c:pt>
                <c:pt idx="5385">
                  <c:v>0.484878689179709</c:v>
                </c:pt>
                <c:pt idx="5386">
                  <c:v>0.33376903675537051</c:v>
                </c:pt>
                <c:pt idx="5387">
                  <c:v>0.33376903675537051</c:v>
                </c:pt>
                <c:pt idx="5388">
                  <c:v>0.43900853688558072</c:v>
                </c:pt>
                <c:pt idx="5389">
                  <c:v>0.46191864094782886</c:v>
                </c:pt>
                <c:pt idx="5390">
                  <c:v>0.43895859271606241</c:v>
                </c:pt>
                <c:pt idx="5391">
                  <c:v>0.35672908498713696</c:v>
                </c:pt>
                <c:pt idx="5392">
                  <c:v>0.56705825273900246</c:v>
                </c:pt>
                <c:pt idx="5393">
                  <c:v>0.56527453239766601</c:v>
                </c:pt>
                <c:pt idx="5394">
                  <c:v>0.58818463646002783</c:v>
                </c:pt>
                <c:pt idx="5395">
                  <c:v>0.34716834395840124</c:v>
                </c:pt>
                <c:pt idx="5396">
                  <c:v>0.25537809520079691</c:v>
                </c:pt>
                <c:pt idx="5397">
                  <c:v>0.26882734657334595</c:v>
                </c:pt>
                <c:pt idx="5398">
                  <c:v>0.20955788707630063</c:v>
                </c:pt>
                <c:pt idx="5399">
                  <c:v>0.24197878799770933</c:v>
                </c:pt>
                <c:pt idx="5400">
                  <c:v>0.26493883622953263</c:v>
                </c:pt>
                <c:pt idx="5401">
                  <c:v>0.25537809520079691</c:v>
                </c:pt>
                <c:pt idx="5402">
                  <c:v>0.27833814343256336</c:v>
                </c:pt>
                <c:pt idx="5403">
                  <c:v>0.23241804696897361</c:v>
                </c:pt>
                <c:pt idx="5404">
                  <c:v>0.21901873976594288</c:v>
                </c:pt>
                <c:pt idx="5405">
                  <c:v>0.19615857987321306</c:v>
                </c:pt>
                <c:pt idx="5406">
                  <c:v>0.21906868393551804</c:v>
                </c:pt>
                <c:pt idx="5407">
                  <c:v>0.24202873216728449</c:v>
                </c:pt>
                <c:pt idx="5408">
                  <c:v>0.26498878039910778</c:v>
                </c:pt>
                <c:pt idx="5409">
                  <c:v>0.21901873976594288</c:v>
                </c:pt>
                <c:pt idx="5410">
                  <c:v>0.21901873976594288</c:v>
                </c:pt>
                <c:pt idx="5411">
                  <c:v>0.21906868393551804</c:v>
                </c:pt>
                <c:pt idx="5412">
                  <c:v>0.21901873976594288</c:v>
                </c:pt>
                <c:pt idx="5413">
                  <c:v>0.23241804696897361</c:v>
                </c:pt>
                <c:pt idx="5414">
                  <c:v>0.23241804696897361</c:v>
                </c:pt>
                <c:pt idx="5415">
                  <c:v>0.24581735417200434</c:v>
                </c:pt>
                <c:pt idx="5416">
                  <c:v>0.24197878799770933</c:v>
                </c:pt>
                <c:pt idx="5417">
                  <c:v>0.23241804696897361</c:v>
                </c:pt>
                <c:pt idx="5418">
                  <c:v>0.23241804696897361</c:v>
                </c:pt>
                <c:pt idx="5419">
                  <c:v>0.25537809520079691</c:v>
                </c:pt>
                <c:pt idx="5420">
                  <c:v>0.24586729834152266</c:v>
                </c:pt>
                <c:pt idx="5421">
                  <c:v>0.25542803937031522</c:v>
                </c:pt>
                <c:pt idx="5422">
                  <c:v>0.25537809520079691</c:v>
                </c:pt>
                <c:pt idx="5423">
                  <c:v>0.27833814343256336</c:v>
                </c:pt>
                <c:pt idx="5424">
                  <c:v>0.23241804696897361</c:v>
                </c:pt>
                <c:pt idx="5425">
                  <c:v>0.25537809520079691</c:v>
                </c:pt>
                <c:pt idx="5426">
                  <c:v>0.24197878799770933</c:v>
                </c:pt>
                <c:pt idx="5427">
                  <c:v>0.3682447835099083</c:v>
                </c:pt>
                <c:pt idx="5428">
                  <c:v>0.3682447835099083</c:v>
                </c:pt>
                <c:pt idx="5429">
                  <c:v>0.39125477591119306</c:v>
                </c:pt>
                <c:pt idx="5430">
                  <c:v>0.25537809520079691</c:v>
                </c:pt>
                <c:pt idx="5431">
                  <c:v>0.25537809520079691</c:v>
                </c:pt>
                <c:pt idx="5432">
                  <c:v>0.21901873976594288</c:v>
                </c:pt>
                <c:pt idx="5433">
                  <c:v>0.25537809520079691</c:v>
                </c:pt>
                <c:pt idx="5434">
                  <c:v>0.23246799113849193</c:v>
                </c:pt>
                <c:pt idx="5435">
                  <c:v>0.25542803937031522</c:v>
                </c:pt>
                <c:pt idx="5436">
                  <c:v>0.24202873216728449</c:v>
                </c:pt>
                <c:pt idx="5437">
                  <c:v>0.24202873216728449</c:v>
                </c:pt>
                <c:pt idx="5438">
                  <c:v>0.34533467944766016</c:v>
                </c:pt>
                <c:pt idx="5439">
                  <c:v>0.30897532401280614</c:v>
                </c:pt>
                <c:pt idx="5440">
                  <c:v>0.23246799113849193</c:v>
                </c:pt>
                <c:pt idx="5441">
                  <c:v>0.23246799113849193</c:v>
                </c:pt>
                <c:pt idx="5442">
                  <c:v>0.24197878799770933</c:v>
                </c:pt>
                <c:pt idx="5443">
                  <c:v>0.23241804696897361</c:v>
                </c:pt>
                <c:pt idx="5444">
                  <c:v>0.23246799113849193</c:v>
                </c:pt>
                <c:pt idx="5445">
                  <c:v>0.25926660554455339</c:v>
                </c:pt>
                <c:pt idx="5446">
                  <c:v>0.25542803937025838</c:v>
                </c:pt>
                <c:pt idx="5447">
                  <c:v>0.25537809520074006</c:v>
                </c:pt>
                <c:pt idx="5448">
                  <c:v>0.26882734657334595</c:v>
                </c:pt>
                <c:pt idx="5449">
                  <c:v>0.28217670960680152</c:v>
                </c:pt>
                <c:pt idx="5450">
                  <c:v>0.26882734657334595</c:v>
                </c:pt>
                <c:pt idx="5451">
                  <c:v>0.24586729834152266</c:v>
                </c:pt>
                <c:pt idx="5452">
                  <c:v>0.24586729834152266</c:v>
                </c:pt>
                <c:pt idx="5453">
                  <c:v>0.21901873976594288</c:v>
                </c:pt>
                <c:pt idx="5454">
                  <c:v>0.24197878799770933</c:v>
                </c:pt>
                <c:pt idx="5455">
                  <c:v>0.24586729834152266</c:v>
                </c:pt>
                <c:pt idx="5456">
                  <c:v>0.25921666137497823</c:v>
                </c:pt>
                <c:pt idx="5457">
                  <c:v>0.23241804696897361</c:v>
                </c:pt>
                <c:pt idx="5458">
                  <c:v>0.23241804696897361</c:v>
                </c:pt>
                <c:pt idx="5459">
                  <c:v>0.24202873216728449</c:v>
                </c:pt>
                <c:pt idx="5460">
                  <c:v>0.20561943256291215</c:v>
                </c:pt>
                <c:pt idx="5461">
                  <c:v>0.20566937673248731</c:v>
                </c:pt>
                <c:pt idx="5462">
                  <c:v>0.20566937673248731</c:v>
                </c:pt>
                <c:pt idx="5463">
                  <c:v>0.20566937673248731</c:v>
                </c:pt>
                <c:pt idx="5464">
                  <c:v>0.20561943256291215</c:v>
                </c:pt>
                <c:pt idx="5465">
                  <c:v>0.35672908498713696</c:v>
                </c:pt>
                <c:pt idx="5466">
                  <c:v>0.484878689179709</c:v>
                </c:pt>
                <c:pt idx="5467">
                  <c:v>0.46186869677831055</c:v>
                </c:pt>
                <c:pt idx="5468">
                  <c:v>0.35667914081761865</c:v>
                </c:pt>
                <c:pt idx="5469">
                  <c:v>0.26882734657334595</c:v>
                </c:pt>
                <c:pt idx="5470">
                  <c:v>0.25537809520079691</c:v>
                </c:pt>
                <c:pt idx="5471">
                  <c:v>0.28217670960680152</c:v>
                </c:pt>
                <c:pt idx="5472">
                  <c:v>0.26882734657328911</c:v>
                </c:pt>
                <c:pt idx="5473">
                  <c:v>0.28222665377637668</c:v>
                </c:pt>
                <c:pt idx="5474">
                  <c:v>0.25542803937031522</c:v>
                </c:pt>
                <c:pt idx="5475">
                  <c:v>0.22857948079473545</c:v>
                </c:pt>
                <c:pt idx="5476">
                  <c:v>0.2286294249643106</c:v>
                </c:pt>
                <c:pt idx="5477">
                  <c:v>0.2286294249643106</c:v>
                </c:pt>
                <c:pt idx="5478">
                  <c:v>0.2286294249643106</c:v>
                </c:pt>
                <c:pt idx="5479">
                  <c:v>0.2286294249643106</c:v>
                </c:pt>
                <c:pt idx="5480">
                  <c:v>0.2285794807946786</c:v>
                </c:pt>
                <c:pt idx="5481">
                  <c:v>0.24197878799770933</c:v>
                </c:pt>
                <c:pt idx="5482">
                  <c:v>0.2515395290265019</c:v>
                </c:pt>
                <c:pt idx="5483">
                  <c:v>0.24197878799770933</c:v>
                </c:pt>
                <c:pt idx="5484">
                  <c:v>0.25537809520079691</c:v>
                </c:pt>
                <c:pt idx="5485">
                  <c:v>0.25537809520079691</c:v>
                </c:pt>
                <c:pt idx="5486">
                  <c:v>0.39120483174167475</c:v>
                </c:pt>
                <c:pt idx="5487">
                  <c:v>0.41421482414295951</c:v>
                </c:pt>
                <c:pt idx="5488">
                  <c:v>0.41421482414295951</c:v>
                </c:pt>
                <c:pt idx="5489">
                  <c:v>0.26493883622953263</c:v>
                </c:pt>
                <c:pt idx="5490">
                  <c:v>0.26882734657334595</c:v>
                </c:pt>
                <c:pt idx="5491">
                  <c:v>0.27833814343250651</c:v>
                </c:pt>
                <c:pt idx="5492">
                  <c:v>0.22857948079473545</c:v>
                </c:pt>
                <c:pt idx="5493">
                  <c:v>0.25542803937031522</c:v>
                </c:pt>
                <c:pt idx="5494">
                  <c:v>0.27838808760208167</c:v>
                </c:pt>
                <c:pt idx="5495">
                  <c:v>0.26882734657334595</c:v>
                </c:pt>
                <c:pt idx="5496">
                  <c:v>0.2917873948051124</c:v>
                </c:pt>
                <c:pt idx="5497">
                  <c:v>0.2917873948051124</c:v>
                </c:pt>
                <c:pt idx="5498">
                  <c:v>0.23246799113849193</c:v>
                </c:pt>
                <c:pt idx="5499">
                  <c:v>0.26882734657334595</c:v>
                </c:pt>
                <c:pt idx="5500">
                  <c:v>0.20566937673248731</c:v>
                </c:pt>
                <c:pt idx="5501">
                  <c:v>0.26882734657334595</c:v>
                </c:pt>
                <c:pt idx="5502">
                  <c:v>0.2917873948051124</c:v>
                </c:pt>
                <c:pt idx="5503">
                  <c:v>0.2917873948051124</c:v>
                </c:pt>
                <c:pt idx="5504">
                  <c:v>0.37968913321896025</c:v>
                </c:pt>
                <c:pt idx="5505">
                  <c:v>0.2917873948051124</c:v>
                </c:pt>
                <c:pt idx="5506">
                  <c:v>0.27833814343250651</c:v>
                </c:pt>
                <c:pt idx="5507">
                  <c:v>0.2515395290265019</c:v>
                </c:pt>
                <c:pt idx="5508">
                  <c:v>0.26498878039905094</c:v>
                </c:pt>
                <c:pt idx="5509">
                  <c:v>0.20566937673248731</c:v>
                </c:pt>
                <c:pt idx="5510">
                  <c:v>0.48299508049933593</c:v>
                </c:pt>
                <c:pt idx="5511">
                  <c:v>0.48299508049933593</c:v>
                </c:pt>
                <c:pt idx="5512">
                  <c:v>0.49644433187188497</c:v>
                </c:pt>
                <c:pt idx="5513">
                  <c:v>0.51940438010376511</c:v>
                </c:pt>
                <c:pt idx="5514">
                  <c:v>0.35667914081761865</c:v>
                </c:pt>
                <c:pt idx="5515">
                  <c:v>0.22857948079473545</c:v>
                </c:pt>
                <c:pt idx="5516">
                  <c:v>0.2286294249643106</c:v>
                </c:pt>
                <c:pt idx="5517">
                  <c:v>0.2285794807946786</c:v>
                </c:pt>
                <c:pt idx="5518">
                  <c:v>0.2285794807946786</c:v>
                </c:pt>
                <c:pt idx="5519">
                  <c:v>0.37968913321896025</c:v>
                </c:pt>
                <c:pt idx="5520">
                  <c:v>0.37968913321896025</c:v>
                </c:pt>
                <c:pt idx="5521">
                  <c:v>0.41599854448423912</c:v>
                </c:pt>
                <c:pt idx="5522">
                  <c:v>0.50595512873110238</c:v>
                </c:pt>
                <c:pt idx="5523">
                  <c:v>0.54226453999638125</c:v>
                </c:pt>
                <c:pt idx="5524">
                  <c:v>0.48871725535377664</c:v>
                </c:pt>
                <c:pt idx="5525">
                  <c:v>0.48871725535377664</c:v>
                </c:pt>
                <c:pt idx="5526">
                  <c:v>0.57867383960081042</c:v>
                </c:pt>
                <c:pt idx="5527">
                  <c:v>0.57867383960081042</c:v>
                </c:pt>
                <c:pt idx="5528">
                  <c:v>0.50783873741147545</c:v>
                </c:pt>
                <c:pt idx="5529">
                  <c:v>0.484828745010077</c:v>
                </c:pt>
                <c:pt idx="5530">
                  <c:v>0.50783873741147545</c:v>
                </c:pt>
                <c:pt idx="5531">
                  <c:v>0.37963918904944194</c:v>
                </c:pt>
                <c:pt idx="5532">
                  <c:v>0.41604848865375743</c:v>
                </c:pt>
                <c:pt idx="5533">
                  <c:v>0.37963918904944194</c:v>
                </c:pt>
                <c:pt idx="5534">
                  <c:v>0.41604848865375743</c:v>
                </c:pt>
                <c:pt idx="5535">
                  <c:v>0.484878689179709</c:v>
                </c:pt>
                <c:pt idx="5536">
                  <c:v>0.37963918904944194</c:v>
                </c:pt>
                <c:pt idx="5537">
                  <c:v>0.37968913321901709</c:v>
                </c:pt>
                <c:pt idx="5538">
                  <c:v>0.3796391890493851</c:v>
                </c:pt>
                <c:pt idx="5539">
                  <c:v>0.45240784408861145</c:v>
                </c:pt>
                <c:pt idx="5540">
                  <c:v>0.5652245882281477</c:v>
                </c:pt>
                <c:pt idx="5541">
                  <c:v>0.6551811724750678</c:v>
                </c:pt>
                <c:pt idx="5542">
                  <c:v>0.50600507290073438</c:v>
                </c:pt>
                <c:pt idx="5543">
                  <c:v>0.56527453239777969</c:v>
                </c:pt>
                <c:pt idx="5544">
                  <c:v>0.37968913321901709</c:v>
                </c:pt>
                <c:pt idx="5545">
                  <c:v>0.2515395290265019</c:v>
                </c:pt>
                <c:pt idx="5546">
                  <c:v>0.25158947319607705</c:v>
                </c:pt>
                <c:pt idx="5547">
                  <c:v>0.25153952902655874</c:v>
                </c:pt>
                <c:pt idx="5548">
                  <c:v>0.2515395290265019</c:v>
                </c:pt>
                <c:pt idx="5549">
                  <c:v>0.23241804696897361</c:v>
                </c:pt>
                <c:pt idx="5550">
                  <c:v>0.18275927267021075</c:v>
                </c:pt>
                <c:pt idx="5551">
                  <c:v>0.28784894029178076</c:v>
                </c:pt>
                <c:pt idx="5552">
                  <c:v>0.15974928026886914</c:v>
                </c:pt>
                <c:pt idx="5553">
                  <c:v>0.18275927267021075</c:v>
                </c:pt>
                <c:pt idx="5554">
                  <c:v>0.31080898852354721</c:v>
                </c:pt>
                <c:pt idx="5555">
                  <c:v>0.33376903675537051</c:v>
                </c:pt>
                <c:pt idx="5556">
                  <c:v>0.21901873976594288</c:v>
                </c:pt>
                <c:pt idx="5557">
                  <c:v>0.18275927267021075</c:v>
                </c:pt>
                <c:pt idx="5558">
                  <c:v>0.20566937673248731</c:v>
                </c:pt>
                <c:pt idx="5559">
                  <c:v>0.20561943256291215</c:v>
                </c:pt>
                <c:pt idx="5560">
                  <c:v>0.41604848865370059</c:v>
                </c:pt>
                <c:pt idx="5561">
                  <c:v>0.20561943256291215</c:v>
                </c:pt>
                <c:pt idx="5562">
                  <c:v>0.22862942496425376</c:v>
                </c:pt>
                <c:pt idx="5563">
                  <c:v>0.35667914081761865</c:v>
                </c:pt>
                <c:pt idx="5564">
                  <c:v>0.27838808760208167</c:v>
                </c:pt>
                <c:pt idx="5565">
                  <c:v>0.29173745063553724</c:v>
                </c:pt>
                <c:pt idx="5566">
                  <c:v>0.2917873948051124</c:v>
                </c:pt>
                <c:pt idx="5567">
                  <c:v>0.2917873948051124</c:v>
                </c:pt>
                <c:pt idx="5568">
                  <c:v>0.2286294249643106</c:v>
                </c:pt>
                <c:pt idx="5569">
                  <c:v>0.22862942496425376</c:v>
                </c:pt>
                <c:pt idx="5570">
                  <c:v>0.25153952902655874</c:v>
                </c:pt>
                <c:pt idx="5571">
                  <c:v>0.38164409071293903</c:v>
                </c:pt>
                <c:pt idx="5572">
                  <c:v>0.25537809520074006</c:v>
                </c:pt>
                <c:pt idx="5573">
                  <c:v>0.25537809520079691</c:v>
                </c:pt>
                <c:pt idx="5574">
                  <c:v>0.23241804696897361</c:v>
                </c:pt>
                <c:pt idx="5575">
                  <c:v>0.31469749886736054</c:v>
                </c:pt>
                <c:pt idx="5576">
                  <c:v>0.25542803937031522</c:v>
                </c:pt>
                <c:pt idx="5577">
                  <c:v>0.21901873976594288</c:v>
                </c:pt>
                <c:pt idx="5578">
                  <c:v>0.21906868393551804</c:v>
                </c:pt>
                <c:pt idx="5579">
                  <c:v>0.21906868393551804</c:v>
                </c:pt>
                <c:pt idx="5580">
                  <c:v>0.21901873976594288</c:v>
                </c:pt>
                <c:pt idx="5581">
                  <c:v>0.21901873976594288</c:v>
                </c:pt>
                <c:pt idx="5582">
                  <c:v>0.21906868393551804</c:v>
                </c:pt>
                <c:pt idx="5583">
                  <c:v>0.23241804696897361</c:v>
                </c:pt>
                <c:pt idx="5584">
                  <c:v>0.23241804696897361</c:v>
                </c:pt>
                <c:pt idx="5585">
                  <c:v>0.20561943256291215</c:v>
                </c:pt>
                <c:pt idx="5586">
                  <c:v>0.20561943256291215</c:v>
                </c:pt>
                <c:pt idx="5587">
                  <c:v>0.20561943256291215</c:v>
                </c:pt>
                <c:pt idx="5588">
                  <c:v>0.20566937673248731</c:v>
                </c:pt>
                <c:pt idx="5589">
                  <c:v>0.20566937673248731</c:v>
                </c:pt>
                <c:pt idx="5590">
                  <c:v>0.24197878799770933</c:v>
                </c:pt>
                <c:pt idx="5591">
                  <c:v>0.3090252681823813</c:v>
                </c:pt>
                <c:pt idx="5592">
                  <c:v>0.24197878799770933</c:v>
                </c:pt>
                <c:pt idx="5593">
                  <c:v>0.23241804696897361</c:v>
                </c:pt>
                <c:pt idx="5594">
                  <c:v>0.24202873216728449</c:v>
                </c:pt>
                <c:pt idx="5595">
                  <c:v>0.23241804696897361</c:v>
                </c:pt>
                <c:pt idx="5596">
                  <c:v>0.25921666137497823</c:v>
                </c:pt>
                <c:pt idx="5597">
                  <c:v>0.23241804696897361</c:v>
                </c:pt>
                <c:pt idx="5598">
                  <c:v>0.2458173541719475</c:v>
                </c:pt>
                <c:pt idx="5599">
                  <c:v>0.2458173541719475</c:v>
                </c:pt>
                <c:pt idx="5600">
                  <c:v>0.25537809520074006</c:v>
                </c:pt>
                <c:pt idx="5601">
                  <c:v>0.24202873216728449</c:v>
                </c:pt>
                <c:pt idx="5602">
                  <c:v>0.23241804696897361</c:v>
                </c:pt>
                <c:pt idx="5603">
                  <c:v>0.24202873216728449</c:v>
                </c:pt>
                <c:pt idx="5604">
                  <c:v>0.23241804696897361</c:v>
                </c:pt>
                <c:pt idx="5605">
                  <c:v>0.23246799113849193</c:v>
                </c:pt>
                <c:pt idx="5606">
                  <c:v>0.25921666137503507</c:v>
                </c:pt>
                <c:pt idx="5607">
                  <c:v>0.20561943256291215</c:v>
                </c:pt>
                <c:pt idx="5608">
                  <c:v>0.20566937673248731</c:v>
                </c:pt>
                <c:pt idx="5609">
                  <c:v>0.20566937673248731</c:v>
                </c:pt>
                <c:pt idx="5610">
                  <c:v>0.20561943256291215</c:v>
                </c:pt>
                <c:pt idx="5611">
                  <c:v>0.35672908498713696</c:v>
                </c:pt>
                <c:pt idx="5612">
                  <c:v>0.48299508049933593</c:v>
                </c:pt>
                <c:pt idx="5613">
                  <c:v>0.33381898092494566</c:v>
                </c:pt>
                <c:pt idx="5614">
                  <c:v>0.35672908498713696</c:v>
                </c:pt>
                <c:pt idx="5615">
                  <c:v>0.35672908498713696</c:v>
                </c:pt>
                <c:pt idx="5616">
                  <c:v>0.43900853688558072</c:v>
                </c:pt>
                <c:pt idx="5617">
                  <c:v>0.46191864094782886</c:v>
                </c:pt>
                <c:pt idx="5618">
                  <c:v>0.484878689179709</c:v>
                </c:pt>
                <c:pt idx="5619">
                  <c:v>0.61302829337205367</c:v>
                </c:pt>
                <c:pt idx="5620">
                  <c:v>0.24197878799770933</c:v>
                </c:pt>
                <c:pt idx="5621">
                  <c:v>0.25537809520079691</c:v>
                </c:pt>
                <c:pt idx="5622">
                  <c:v>0.33198531641420459</c:v>
                </c:pt>
                <c:pt idx="5623">
                  <c:v>0.26882734657334595</c:v>
                </c:pt>
                <c:pt idx="5624">
                  <c:v>0.28217670960680152</c:v>
                </c:pt>
                <c:pt idx="5625">
                  <c:v>0.31469749886741738</c:v>
                </c:pt>
                <c:pt idx="5626">
                  <c:v>0.41421482414295951</c:v>
                </c:pt>
                <c:pt idx="5627">
                  <c:v>0.26882734657334595</c:v>
                </c:pt>
                <c:pt idx="5628">
                  <c:v>0.22857948079473545</c:v>
                </c:pt>
                <c:pt idx="5629">
                  <c:v>0.2286294249643106</c:v>
                </c:pt>
                <c:pt idx="5630">
                  <c:v>0.37968913321896025</c:v>
                </c:pt>
                <c:pt idx="5631">
                  <c:v>0.37968913321896025</c:v>
                </c:pt>
                <c:pt idx="5632">
                  <c:v>0.35484547630687757</c:v>
                </c:pt>
                <c:pt idx="5633">
                  <c:v>0.43717487237483965</c:v>
                </c:pt>
                <c:pt idx="5634">
                  <c:v>0.27838808760208167</c:v>
                </c:pt>
                <c:pt idx="5635">
                  <c:v>0.2515395290265019</c:v>
                </c:pt>
                <c:pt idx="5636">
                  <c:v>0.37963918904944194</c:v>
                </c:pt>
                <c:pt idx="5637">
                  <c:v>0.27838808760208167</c:v>
                </c:pt>
                <c:pt idx="5638">
                  <c:v>0.25158947319607705</c:v>
                </c:pt>
                <c:pt idx="5639">
                  <c:v>0.27838808760208167</c:v>
                </c:pt>
                <c:pt idx="5640">
                  <c:v>0.27838808760208167</c:v>
                </c:pt>
                <c:pt idx="5641">
                  <c:v>0.28789888446129908</c:v>
                </c:pt>
                <c:pt idx="5642">
                  <c:v>0.27444963308880688</c:v>
                </c:pt>
                <c:pt idx="5643">
                  <c:v>0.4026491814507267</c:v>
                </c:pt>
                <c:pt idx="5644">
                  <c:v>0.37968913321896025</c:v>
                </c:pt>
                <c:pt idx="5645">
                  <c:v>0.27833814343256336</c:v>
                </c:pt>
                <c:pt idx="5646">
                  <c:v>0.27838808760208167</c:v>
                </c:pt>
                <c:pt idx="5647">
                  <c:v>0.28789888446129908</c:v>
                </c:pt>
                <c:pt idx="5648">
                  <c:v>0.25158947319607705</c:v>
                </c:pt>
                <c:pt idx="5649">
                  <c:v>0.25153952902655874</c:v>
                </c:pt>
                <c:pt idx="5650">
                  <c:v>0.27444963308875003</c:v>
                </c:pt>
                <c:pt idx="5651">
                  <c:v>0.27449957725832519</c:v>
                </c:pt>
                <c:pt idx="5652">
                  <c:v>0.35667914081761865</c:v>
                </c:pt>
                <c:pt idx="5653">
                  <c:v>0.35667914081761865</c:v>
                </c:pt>
                <c:pt idx="5654">
                  <c:v>0.484828745010077</c:v>
                </c:pt>
                <c:pt idx="5655">
                  <c:v>0.484828745010077</c:v>
                </c:pt>
                <c:pt idx="5656">
                  <c:v>0.41800344614773621</c:v>
                </c:pt>
                <c:pt idx="5657">
                  <c:v>0.41800344614773621</c:v>
                </c:pt>
                <c:pt idx="5658">
                  <c:v>0.24202873216728449</c:v>
                </c:pt>
                <c:pt idx="5659">
                  <c:v>0.26498878039910778</c:v>
                </c:pt>
                <c:pt idx="5660">
                  <c:v>0.25542803937031522</c:v>
                </c:pt>
                <c:pt idx="5661">
                  <c:v>0.25537809520074006</c:v>
                </c:pt>
                <c:pt idx="5662">
                  <c:v>0.24202873216728449</c:v>
                </c:pt>
                <c:pt idx="5663">
                  <c:v>0.26498878039910778</c:v>
                </c:pt>
                <c:pt idx="5664">
                  <c:v>0.2286294249643106</c:v>
                </c:pt>
                <c:pt idx="5665">
                  <c:v>0.2285794807946786</c:v>
                </c:pt>
                <c:pt idx="5666">
                  <c:v>0.25542803937031522</c:v>
                </c:pt>
                <c:pt idx="5667">
                  <c:v>0.29173745063559409</c:v>
                </c:pt>
                <c:pt idx="5668">
                  <c:v>0.48487868917959531</c:v>
                </c:pt>
                <c:pt idx="5669">
                  <c:v>0.27833814343250651</c:v>
                </c:pt>
                <c:pt idx="5670">
                  <c:v>0.35667914081761865</c:v>
                </c:pt>
                <c:pt idx="5671">
                  <c:v>0.24202873216728449</c:v>
                </c:pt>
                <c:pt idx="5672">
                  <c:v>0.25537809520074006</c:v>
                </c:pt>
                <c:pt idx="5673">
                  <c:v>0.2286294249643106</c:v>
                </c:pt>
                <c:pt idx="5674">
                  <c:v>0.25542803937031522</c:v>
                </c:pt>
                <c:pt idx="5675">
                  <c:v>0.2285794807946786</c:v>
                </c:pt>
                <c:pt idx="5676">
                  <c:v>0.40512498528437391</c:v>
                </c:pt>
                <c:pt idx="5677">
                  <c:v>0.2515395290265019</c:v>
                </c:pt>
                <c:pt idx="5678">
                  <c:v>0.27833814343250651</c:v>
                </c:pt>
                <c:pt idx="5679">
                  <c:v>0.3567290849871938</c:v>
                </c:pt>
                <c:pt idx="5680">
                  <c:v>0.46186869677831055</c:v>
                </c:pt>
                <c:pt idx="5681">
                  <c:v>0.56527453239766601</c:v>
                </c:pt>
                <c:pt idx="5682">
                  <c:v>0.24197878799776618</c:v>
                </c:pt>
                <c:pt idx="5683">
                  <c:v>0.2285794807946786</c:v>
                </c:pt>
                <c:pt idx="5684">
                  <c:v>0.2285794807946786</c:v>
                </c:pt>
                <c:pt idx="5685">
                  <c:v>0.22862942496425376</c:v>
                </c:pt>
                <c:pt idx="5686">
                  <c:v>0.27833814343250651</c:v>
                </c:pt>
                <c:pt idx="5687">
                  <c:v>0.26493883622953263</c:v>
                </c:pt>
                <c:pt idx="5688">
                  <c:v>0.26498878039910778</c:v>
                </c:pt>
                <c:pt idx="5689">
                  <c:v>0.3796391890493851</c:v>
                </c:pt>
                <c:pt idx="5690">
                  <c:v>0.25158947319607705</c:v>
                </c:pt>
                <c:pt idx="5691">
                  <c:v>0.25153952902655874</c:v>
                </c:pt>
                <c:pt idx="5692">
                  <c:v>0.27444963308875003</c:v>
                </c:pt>
                <c:pt idx="5693">
                  <c:v>0.25158947319607705</c:v>
                </c:pt>
                <c:pt idx="5694">
                  <c:v>0.38164409071293903</c:v>
                </c:pt>
                <c:pt idx="5695">
                  <c:v>0.27833814343256336</c:v>
                </c:pt>
                <c:pt idx="5696">
                  <c:v>0.26498878039910778</c:v>
                </c:pt>
                <c:pt idx="5697">
                  <c:v>0.26498878039910778</c:v>
                </c:pt>
                <c:pt idx="5698">
                  <c:v>0.25542803937025838</c:v>
                </c:pt>
                <c:pt idx="5699">
                  <c:v>0.2285794807946786</c:v>
                </c:pt>
                <c:pt idx="5700">
                  <c:v>0.2285794807946786</c:v>
                </c:pt>
                <c:pt idx="5701">
                  <c:v>0.2285794807946786</c:v>
                </c:pt>
                <c:pt idx="5702">
                  <c:v>0.22862942496425376</c:v>
                </c:pt>
                <c:pt idx="5703">
                  <c:v>0.22862942496425376</c:v>
                </c:pt>
                <c:pt idx="5704">
                  <c:v>0.22857948079473545</c:v>
                </c:pt>
                <c:pt idx="5705">
                  <c:v>0.24197878799770933</c:v>
                </c:pt>
                <c:pt idx="5706">
                  <c:v>0.25158947319607705</c:v>
                </c:pt>
                <c:pt idx="5707">
                  <c:v>0.25158947319607705</c:v>
                </c:pt>
                <c:pt idx="5708">
                  <c:v>0.25153952902655874</c:v>
                </c:pt>
                <c:pt idx="5709">
                  <c:v>0.26498878039905094</c:v>
                </c:pt>
                <c:pt idx="5710">
                  <c:v>0.27444963308875003</c:v>
                </c:pt>
                <c:pt idx="5711">
                  <c:v>0.28789888446129908</c:v>
                </c:pt>
                <c:pt idx="5712">
                  <c:v>0.27444963308875003</c:v>
                </c:pt>
                <c:pt idx="5713">
                  <c:v>0.27444963308875003</c:v>
                </c:pt>
                <c:pt idx="5714">
                  <c:v>0.32036972955239662</c:v>
                </c:pt>
                <c:pt idx="5715">
                  <c:v>0.32041967372191493</c:v>
                </c:pt>
                <c:pt idx="5716">
                  <c:v>0.33381898092494566</c:v>
                </c:pt>
                <c:pt idx="5717">
                  <c:v>0.33376903675537051</c:v>
                </c:pt>
                <c:pt idx="5718">
                  <c:v>0.33381898092494566</c:v>
                </c:pt>
                <c:pt idx="5719">
                  <c:v>0.30124824749481149</c:v>
                </c:pt>
                <c:pt idx="5720">
                  <c:v>0.28789888446135592</c:v>
                </c:pt>
                <c:pt idx="5721">
                  <c:v>0.28789888446135592</c:v>
                </c:pt>
                <c:pt idx="5722">
                  <c:v>0.25158947319607705</c:v>
                </c:pt>
                <c:pt idx="5723">
                  <c:v>0.25158947319607705</c:v>
                </c:pt>
                <c:pt idx="5724">
                  <c:v>0.25153952902655874</c:v>
                </c:pt>
                <c:pt idx="5725">
                  <c:v>0.25153952902655874</c:v>
                </c:pt>
                <c:pt idx="5726">
                  <c:v>0.25158947319607705</c:v>
                </c:pt>
                <c:pt idx="5727">
                  <c:v>0.27449957725832519</c:v>
                </c:pt>
                <c:pt idx="5728">
                  <c:v>0.27449957725832519</c:v>
                </c:pt>
                <c:pt idx="5729">
                  <c:v>0.42560922968254999</c:v>
                </c:pt>
                <c:pt idx="5730">
                  <c:v>0.2515395290265019</c:v>
                </c:pt>
                <c:pt idx="5731">
                  <c:v>0.35672908498713696</c:v>
                </c:pt>
                <c:pt idx="5732">
                  <c:v>0.35672908498713696</c:v>
                </c:pt>
                <c:pt idx="5733">
                  <c:v>0.4026491814507267</c:v>
                </c:pt>
                <c:pt idx="5734">
                  <c:v>0.27833814343256336</c:v>
                </c:pt>
                <c:pt idx="5735">
                  <c:v>0.2917873948051124</c:v>
                </c:pt>
                <c:pt idx="5736">
                  <c:v>0.23246799113849193</c:v>
                </c:pt>
                <c:pt idx="5737">
                  <c:v>0.23241804696897361</c:v>
                </c:pt>
                <c:pt idx="5738">
                  <c:v>0.21901873976594288</c:v>
                </c:pt>
                <c:pt idx="5739">
                  <c:v>0.24197878799770933</c:v>
                </c:pt>
                <c:pt idx="5740">
                  <c:v>0.24197878799770933</c:v>
                </c:pt>
                <c:pt idx="5741">
                  <c:v>0.25537809520079691</c:v>
                </c:pt>
                <c:pt idx="5742">
                  <c:v>0.27833814343256336</c:v>
                </c:pt>
                <c:pt idx="5743">
                  <c:v>0.27833814343250651</c:v>
                </c:pt>
                <c:pt idx="5744">
                  <c:v>0.24202873216728449</c:v>
                </c:pt>
                <c:pt idx="5745">
                  <c:v>0.26493883622953263</c:v>
                </c:pt>
                <c:pt idx="5746">
                  <c:v>0.26498878039905094</c:v>
                </c:pt>
                <c:pt idx="5747">
                  <c:v>0.26498878039910778</c:v>
                </c:pt>
                <c:pt idx="5748">
                  <c:v>0.25537809520074006</c:v>
                </c:pt>
                <c:pt idx="5749">
                  <c:v>0.23241804696897361</c:v>
                </c:pt>
                <c:pt idx="5750">
                  <c:v>0.25542803937025838</c:v>
                </c:pt>
                <c:pt idx="5751">
                  <c:v>0.26882734657334595</c:v>
                </c:pt>
                <c:pt idx="5752">
                  <c:v>0.28217670960680152</c:v>
                </c:pt>
                <c:pt idx="5753">
                  <c:v>0.25542803937031522</c:v>
                </c:pt>
                <c:pt idx="5754">
                  <c:v>0.31464755469784222</c:v>
                </c:pt>
                <c:pt idx="5755">
                  <c:v>0.25537809520074006</c:v>
                </c:pt>
                <c:pt idx="5756">
                  <c:v>0.26882734657334595</c:v>
                </c:pt>
                <c:pt idx="5757">
                  <c:v>0.25537809520074006</c:v>
                </c:pt>
                <c:pt idx="5758">
                  <c:v>0.18275927267021075</c:v>
                </c:pt>
                <c:pt idx="5759">
                  <c:v>0.22857948079473545</c:v>
                </c:pt>
                <c:pt idx="5760">
                  <c:v>0.2286294249643106</c:v>
                </c:pt>
                <c:pt idx="5761">
                  <c:v>0.2286294249643106</c:v>
                </c:pt>
                <c:pt idx="5762">
                  <c:v>0.2286294249643106</c:v>
                </c:pt>
                <c:pt idx="5763">
                  <c:v>0.32036972955239662</c:v>
                </c:pt>
                <c:pt idx="5764">
                  <c:v>0.26493883622953263</c:v>
                </c:pt>
                <c:pt idx="5765">
                  <c:v>0.27833814343256336</c:v>
                </c:pt>
                <c:pt idx="5766">
                  <c:v>0.28784894029178076</c:v>
                </c:pt>
                <c:pt idx="5767">
                  <c:v>0.28789888446129908</c:v>
                </c:pt>
                <c:pt idx="5768">
                  <c:v>0.26493883622953263</c:v>
                </c:pt>
                <c:pt idx="5769">
                  <c:v>0.26493883622953263</c:v>
                </c:pt>
                <c:pt idx="5770">
                  <c:v>0.48112930902243534</c:v>
                </c:pt>
                <c:pt idx="5771">
                  <c:v>0.51546592559043347</c:v>
                </c:pt>
                <c:pt idx="5772">
                  <c:v>0.49822805221310773</c:v>
                </c:pt>
                <c:pt idx="5773">
                  <c:v>0.39303849625247267</c:v>
                </c:pt>
                <c:pt idx="5774">
                  <c:v>0.21906868393546119</c:v>
                </c:pt>
                <c:pt idx="5775">
                  <c:v>0.24581735417200434</c:v>
                </c:pt>
                <c:pt idx="5776">
                  <c:v>0.23246799113849193</c:v>
                </c:pt>
                <c:pt idx="5777">
                  <c:v>0.18270932850066401</c:v>
                </c:pt>
                <c:pt idx="5778">
                  <c:v>0.22857948079473545</c:v>
                </c:pt>
                <c:pt idx="5779">
                  <c:v>0.20566937673248731</c:v>
                </c:pt>
                <c:pt idx="5780">
                  <c:v>0.22862942496425376</c:v>
                </c:pt>
                <c:pt idx="5781">
                  <c:v>0.20566937673248731</c:v>
                </c:pt>
                <c:pt idx="5782">
                  <c:v>0.26493883622953263</c:v>
                </c:pt>
                <c:pt idx="5783">
                  <c:v>0.26498878039905094</c:v>
                </c:pt>
                <c:pt idx="5784">
                  <c:v>0.20561943256291215</c:v>
                </c:pt>
                <c:pt idx="5785">
                  <c:v>0.24202873216728449</c:v>
                </c:pt>
                <c:pt idx="5786">
                  <c:v>0.21906868393551804</c:v>
                </c:pt>
                <c:pt idx="5787">
                  <c:v>0.21906868393551804</c:v>
                </c:pt>
                <c:pt idx="5788">
                  <c:v>0.24202873216728449</c:v>
                </c:pt>
                <c:pt idx="5789">
                  <c:v>0.24202873216728449</c:v>
                </c:pt>
                <c:pt idx="5790">
                  <c:v>0.24197878799770933</c:v>
                </c:pt>
                <c:pt idx="5791">
                  <c:v>0.39125477591119306</c:v>
                </c:pt>
                <c:pt idx="5792">
                  <c:v>0.23246799113849193</c:v>
                </c:pt>
                <c:pt idx="5793">
                  <c:v>0.23241804696897361</c:v>
                </c:pt>
                <c:pt idx="5794">
                  <c:v>0.20566937673248731</c:v>
                </c:pt>
                <c:pt idx="5795">
                  <c:v>0.20561943256291215</c:v>
                </c:pt>
                <c:pt idx="5796">
                  <c:v>0.22862942496425376</c:v>
                </c:pt>
                <c:pt idx="5797">
                  <c:v>0.2286294249643106</c:v>
                </c:pt>
                <c:pt idx="5798">
                  <c:v>0.2285794807946786</c:v>
                </c:pt>
                <c:pt idx="5799">
                  <c:v>0.25158947319607705</c:v>
                </c:pt>
                <c:pt idx="5800">
                  <c:v>0.2286294249643106</c:v>
                </c:pt>
                <c:pt idx="5801">
                  <c:v>0.2285794807946786</c:v>
                </c:pt>
                <c:pt idx="5802">
                  <c:v>0.20561943256291215</c:v>
                </c:pt>
                <c:pt idx="5803">
                  <c:v>0.20566937673248731</c:v>
                </c:pt>
                <c:pt idx="5804">
                  <c:v>0.18270932850066401</c:v>
                </c:pt>
                <c:pt idx="5805">
                  <c:v>0.16931002129763328</c:v>
                </c:pt>
                <c:pt idx="5806">
                  <c:v>0.16935996546720844</c:v>
                </c:pt>
                <c:pt idx="5807">
                  <c:v>0.16935996546720844</c:v>
                </c:pt>
                <c:pt idx="5808">
                  <c:v>0.32041967372191493</c:v>
                </c:pt>
                <c:pt idx="5809">
                  <c:v>0.32041967372191493</c:v>
                </c:pt>
                <c:pt idx="5810">
                  <c:v>0.32036972955239662</c:v>
                </c:pt>
                <c:pt idx="5811">
                  <c:v>0.21906868393546119</c:v>
                </c:pt>
                <c:pt idx="5812">
                  <c:v>0.21906868393546119</c:v>
                </c:pt>
                <c:pt idx="5813">
                  <c:v>0.23814022182347117</c:v>
                </c:pt>
                <c:pt idx="5814">
                  <c:v>0.21906868393551804</c:v>
                </c:pt>
                <c:pt idx="5815">
                  <c:v>0.19227006952945658</c:v>
                </c:pt>
                <c:pt idx="5816">
                  <c:v>0.19222012535988142</c:v>
                </c:pt>
                <c:pt idx="5817">
                  <c:v>0.19227006952945658</c:v>
                </c:pt>
                <c:pt idx="5818">
                  <c:v>0.24202873216728449</c:v>
                </c:pt>
                <c:pt idx="5819">
                  <c:v>0.25537809520079691</c:v>
                </c:pt>
                <c:pt idx="5820">
                  <c:v>0.24197878799770933</c:v>
                </c:pt>
                <c:pt idx="5821">
                  <c:v>0.21518017359164787</c:v>
                </c:pt>
                <c:pt idx="5822">
                  <c:v>0.21518017359164787</c:v>
                </c:pt>
                <c:pt idx="5823">
                  <c:v>0.2286294249643106</c:v>
                </c:pt>
                <c:pt idx="5824">
                  <c:v>0.22862942496425376</c:v>
                </c:pt>
                <c:pt idx="5825">
                  <c:v>0.21523011776122303</c:v>
                </c:pt>
                <c:pt idx="5826">
                  <c:v>0.19227006952945658</c:v>
                </c:pt>
                <c:pt idx="5827">
                  <c:v>0.12338992483404354</c:v>
                </c:pt>
                <c:pt idx="5828">
                  <c:v>0.8100794469040693</c:v>
                </c:pt>
                <c:pt idx="5829">
                  <c:v>0.65134260630088647</c:v>
                </c:pt>
                <c:pt idx="5830">
                  <c:v>0.26882734657328911</c:v>
                </c:pt>
                <c:pt idx="5831">
                  <c:v>0.36440621733567014</c:v>
                </c:pt>
                <c:pt idx="5832">
                  <c:v>0.26882734657328911</c:v>
                </c:pt>
                <c:pt idx="5833">
                  <c:v>0.26877740240377079</c:v>
                </c:pt>
                <c:pt idx="5834">
                  <c:v>0.34533467944766016</c:v>
                </c:pt>
                <c:pt idx="5835">
                  <c:v>0.34533467944766016</c:v>
                </c:pt>
                <c:pt idx="5836">
                  <c:v>0.3357739384188676</c:v>
                </c:pt>
                <c:pt idx="5837">
                  <c:v>0.34144616910384684</c:v>
                </c:pt>
                <c:pt idx="5838">
                  <c:v>0.42184201232203122</c:v>
                </c:pt>
                <c:pt idx="5839">
                  <c:v>0.42184201232203122</c:v>
                </c:pt>
                <c:pt idx="5840">
                  <c:v>0.57495656640969628</c:v>
                </c:pt>
                <c:pt idx="5841">
                  <c:v>0.57495656640969628</c:v>
                </c:pt>
                <c:pt idx="5842">
                  <c:v>0.35484547630687757</c:v>
                </c:pt>
                <c:pt idx="5843">
                  <c:v>0.26882734657328911</c:v>
                </c:pt>
                <c:pt idx="5844">
                  <c:v>0.49844923353543891</c:v>
                </c:pt>
                <c:pt idx="5845">
                  <c:v>0.20566937673248731</c:v>
                </c:pt>
                <c:pt idx="5846">
                  <c:v>0.20561943256291215</c:v>
                </c:pt>
                <c:pt idx="5847">
                  <c:v>0.20566937673248731</c:v>
                </c:pt>
                <c:pt idx="5848">
                  <c:v>0.20561943256291215</c:v>
                </c:pt>
                <c:pt idx="5849">
                  <c:v>0.21906868393546119</c:v>
                </c:pt>
                <c:pt idx="5850">
                  <c:v>0.2286294249643106</c:v>
                </c:pt>
                <c:pt idx="5851">
                  <c:v>0.19222012535993827</c:v>
                </c:pt>
                <c:pt idx="5852">
                  <c:v>0.2285794807946786</c:v>
                </c:pt>
                <c:pt idx="5853">
                  <c:v>0.19222012535993827</c:v>
                </c:pt>
                <c:pt idx="5854">
                  <c:v>0.19222012535993827</c:v>
                </c:pt>
                <c:pt idx="5855">
                  <c:v>0.19227006952945658</c:v>
                </c:pt>
                <c:pt idx="5856">
                  <c:v>0.19227006952945658</c:v>
                </c:pt>
                <c:pt idx="5857">
                  <c:v>0.19222012535988142</c:v>
                </c:pt>
                <c:pt idx="5858">
                  <c:v>0.29557601680983225</c:v>
                </c:pt>
                <c:pt idx="5859">
                  <c:v>0.31853606504165555</c:v>
                </c:pt>
                <c:pt idx="5860">
                  <c:v>0.22857948079473545</c:v>
                </c:pt>
                <c:pt idx="5861">
                  <c:v>0.22857948079473545</c:v>
                </c:pt>
                <c:pt idx="5862">
                  <c:v>0.24586729834152266</c:v>
                </c:pt>
                <c:pt idx="5863">
                  <c:v>0.25926660554455339</c:v>
                </c:pt>
                <c:pt idx="5864">
                  <c:v>0.21901873976594288</c:v>
                </c:pt>
                <c:pt idx="5865">
                  <c:v>0.21906868393546119</c:v>
                </c:pt>
                <c:pt idx="5866">
                  <c:v>0.21901873976594288</c:v>
                </c:pt>
                <c:pt idx="5867">
                  <c:v>0.24586729834152266</c:v>
                </c:pt>
                <c:pt idx="5868">
                  <c:v>0.21901873976594288</c:v>
                </c:pt>
                <c:pt idx="5869">
                  <c:v>0.23246799113849193</c:v>
                </c:pt>
                <c:pt idx="5870">
                  <c:v>0.23246799113849193</c:v>
                </c:pt>
                <c:pt idx="5871">
                  <c:v>0.23246799113849193</c:v>
                </c:pt>
                <c:pt idx="5872">
                  <c:v>0.24197878799770933</c:v>
                </c:pt>
                <c:pt idx="5873">
                  <c:v>0.19227006952945658</c:v>
                </c:pt>
                <c:pt idx="5874">
                  <c:v>0.19222012535988142</c:v>
                </c:pt>
                <c:pt idx="5875">
                  <c:v>0.19222012535988142</c:v>
                </c:pt>
                <c:pt idx="5876">
                  <c:v>0.19227006952945658</c:v>
                </c:pt>
                <c:pt idx="5877">
                  <c:v>0.34327983361458791</c:v>
                </c:pt>
                <c:pt idx="5878">
                  <c:v>0.47142943780704627</c:v>
                </c:pt>
                <c:pt idx="5879">
                  <c:v>0.32041967372191493</c:v>
                </c:pt>
                <c:pt idx="5880">
                  <c:v>0.34327983361458791</c:v>
                </c:pt>
                <c:pt idx="5881">
                  <c:v>0.34327983361458791</c:v>
                </c:pt>
                <c:pt idx="5882">
                  <c:v>0.37968913321901709</c:v>
                </c:pt>
                <c:pt idx="5883">
                  <c:v>0.37968913321901709</c:v>
                </c:pt>
                <c:pt idx="5884">
                  <c:v>0.41599854448429596</c:v>
                </c:pt>
                <c:pt idx="5885">
                  <c:v>0.24202873216728449</c:v>
                </c:pt>
                <c:pt idx="5886">
                  <c:v>0.25542803937031522</c:v>
                </c:pt>
                <c:pt idx="5887">
                  <c:v>0.31853606504165555</c:v>
                </c:pt>
                <c:pt idx="5888">
                  <c:v>0.21523011776127987</c:v>
                </c:pt>
                <c:pt idx="5889">
                  <c:v>0.34332977778416307</c:v>
                </c:pt>
                <c:pt idx="5890">
                  <c:v>0.31858600921117386</c:v>
                </c:pt>
                <c:pt idx="5891">
                  <c:v>0.21518017359164787</c:v>
                </c:pt>
                <c:pt idx="5892">
                  <c:v>0.36623988184641121</c:v>
                </c:pt>
                <c:pt idx="5893">
                  <c:v>0.36623988184641121</c:v>
                </c:pt>
                <c:pt idx="5894">
                  <c:v>0.26498878039905094</c:v>
                </c:pt>
                <c:pt idx="5895">
                  <c:v>0.27838808760213851</c:v>
                </c:pt>
                <c:pt idx="5896">
                  <c:v>0.29173745063559409</c:v>
                </c:pt>
                <c:pt idx="5897">
                  <c:v>0.23819016599304632</c:v>
                </c:pt>
                <c:pt idx="5898">
                  <c:v>0.26493883622953263</c:v>
                </c:pt>
                <c:pt idx="5899">
                  <c:v>0.22857948079473545</c:v>
                </c:pt>
                <c:pt idx="5900">
                  <c:v>0.21518017359164787</c:v>
                </c:pt>
                <c:pt idx="5901">
                  <c:v>0.21523011776122303</c:v>
                </c:pt>
                <c:pt idx="5902">
                  <c:v>0.26493883622953263</c:v>
                </c:pt>
                <c:pt idx="5903">
                  <c:v>0.2515395290265019</c:v>
                </c:pt>
                <c:pt idx="5904">
                  <c:v>0.23814022182352801</c:v>
                </c:pt>
                <c:pt idx="5905">
                  <c:v>0.34332977778416307</c:v>
                </c:pt>
                <c:pt idx="5906">
                  <c:v>0.21523011776122303</c:v>
                </c:pt>
                <c:pt idx="5907">
                  <c:v>0.21518017359170472</c:v>
                </c:pt>
                <c:pt idx="5908">
                  <c:v>0.21518017359164787</c:v>
                </c:pt>
                <c:pt idx="5909">
                  <c:v>0.21523011776122303</c:v>
                </c:pt>
                <c:pt idx="5910">
                  <c:v>0.23814022182352801</c:v>
                </c:pt>
                <c:pt idx="5911">
                  <c:v>0.34332977778416307</c:v>
                </c:pt>
                <c:pt idx="5912">
                  <c:v>0.21523011776122303</c:v>
                </c:pt>
                <c:pt idx="5913">
                  <c:v>0.21518017359170472</c:v>
                </c:pt>
                <c:pt idx="5914">
                  <c:v>0.25153952902655874</c:v>
                </c:pt>
                <c:pt idx="5915">
                  <c:v>0.47142943780704627</c:v>
                </c:pt>
                <c:pt idx="5916">
                  <c:v>0.22857948079473545</c:v>
                </c:pt>
                <c:pt idx="5917">
                  <c:v>0.24202873216728449</c:v>
                </c:pt>
                <c:pt idx="5918">
                  <c:v>0.21523011776122303</c:v>
                </c:pt>
                <c:pt idx="5919">
                  <c:v>0.22862942496425376</c:v>
                </c:pt>
                <c:pt idx="5920">
                  <c:v>0.21523011776122303</c:v>
                </c:pt>
                <c:pt idx="5921">
                  <c:v>0.21518017359170472</c:v>
                </c:pt>
                <c:pt idx="5922">
                  <c:v>0.26498878039905094</c:v>
                </c:pt>
                <c:pt idx="5923">
                  <c:v>0.26498878039905094</c:v>
                </c:pt>
                <c:pt idx="5924">
                  <c:v>0.30124824749481149</c:v>
                </c:pt>
                <c:pt idx="5925">
                  <c:v>0.23814022182352801</c:v>
                </c:pt>
                <c:pt idx="5926">
                  <c:v>0.23819016599304632</c:v>
                </c:pt>
                <c:pt idx="5927">
                  <c:v>0.23814022182352801</c:v>
                </c:pt>
                <c:pt idx="5928">
                  <c:v>0.27444963308875003</c:v>
                </c:pt>
                <c:pt idx="5929">
                  <c:v>0.34327983361458791</c:v>
                </c:pt>
                <c:pt idx="5930">
                  <c:v>0.36623988184641121</c:v>
                </c:pt>
                <c:pt idx="5931">
                  <c:v>0.34332977778410623</c:v>
                </c:pt>
                <c:pt idx="5932">
                  <c:v>0.34327983361458791</c:v>
                </c:pt>
                <c:pt idx="5933">
                  <c:v>0.21906868393546119</c:v>
                </c:pt>
                <c:pt idx="5934">
                  <c:v>0.24202873216728449</c:v>
                </c:pt>
                <c:pt idx="5935">
                  <c:v>0.24197878799776618</c:v>
                </c:pt>
                <c:pt idx="5936">
                  <c:v>0.21518017359170472</c:v>
                </c:pt>
                <c:pt idx="5937">
                  <c:v>0.21523011776122303</c:v>
                </c:pt>
                <c:pt idx="5938">
                  <c:v>0.21523011776127987</c:v>
                </c:pt>
                <c:pt idx="5939">
                  <c:v>0.21518017359164787</c:v>
                </c:pt>
                <c:pt idx="5940">
                  <c:v>0.21518017359164787</c:v>
                </c:pt>
                <c:pt idx="5941">
                  <c:v>0.23814022182352801</c:v>
                </c:pt>
                <c:pt idx="5942">
                  <c:v>0.23819016599304632</c:v>
                </c:pt>
                <c:pt idx="5943">
                  <c:v>0.23819016599304632</c:v>
                </c:pt>
                <c:pt idx="5944">
                  <c:v>0.34327983361458791</c:v>
                </c:pt>
                <c:pt idx="5945">
                  <c:v>0.34327983361458791</c:v>
                </c:pt>
                <c:pt idx="5946">
                  <c:v>0.21906868393551804</c:v>
                </c:pt>
                <c:pt idx="5947">
                  <c:v>0.27838808760208167</c:v>
                </c:pt>
                <c:pt idx="5948">
                  <c:v>0.30124824749481149</c:v>
                </c:pt>
                <c:pt idx="5949">
                  <c:v>0.26110027005529446</c:v>
                </c:pt>
                <c:pt idx="5950">
                  <c:v>0.25153952902655874</c:v>
                </c:pt>
                <c:pt idx="5951">
                  <c:v>0.25153952902655874</c:v>
                </c:pt>
                <c:pt idx="5952">
                  <c:v>0.25158947319607705</c:v>
                </c:pt>
                <c:pt idx="5953">
                  <c:v>0.23814022182352801</c:v>
                </c:pt>
                <c:pt idx="5954">
                  <c:v>0.24202873216728449</c:v>
                </c:pt>
                <c:pt idx="5955">
                  <c:v>0.24197878799770933</c:v>
                </c:pt>
                <c:pt idx="5956">
                  <c:v>0.23246799113854877</c:v>
                </c:pt>
                <c:pt idx="5957">
                  <c:v>0.19222012535993827</c:v>
                </c:pt>
                <c:pt idx="5958">
                  <c:v>0.19227006952945658</c:v>
                </c:pt>
                <c:pt idx="5959">
                  <c:v>0.21523011776122303</c:v>
                </c:pt>
                <c:pt idx="5960">
                  <c:v>0.23246799113849193</c:v>
                </c:pt>
                <c:pt idx="5961">
                  <c:v>0.25542803937031522</c:v>
                </c:pt>
                <c:pt idx="5962">
                  <c:v>0.23814022182347117</c:v>
                </c:pt>
                <c:pt idx="5963">
                  <c:v>0.19222012535988142</c:v>
                </c:pt>
                <c:pt idx="5964">
                  <c:v>0.19222012535988142</c:v>
                </c:pt>
                <c:pt idx="5965">
                  <c:v>0.19227006952945658</c:v>
                </c:pt>
                <c:pt idx="5966">
                  <c:v>0.21518017359164787</c:v>
                </c:pt>
                <c:pt idx="5967">
                  <c:v>0.21518017359170472</c:v>
                </c:pt>
                <c:pt idx="5968">
                  <c:v>0.16935996546720844</c:v>
                </c:pt>
                <c:pt idx="5969">
                  <c:v>0.19227006952945658</c:v>
                </c:pt>
                <c:pt idx="5970">
                  <c:v>0.21523011776122303</c:v>
                </c:pt>
                <c:pt idx="5971">
                  <c:v>0.21523011776122303</c:v>
                </c:pt>
                <c:pt idx="5972">
                  <c:v>0.21518017359170472</c:v>
                </c:pt>
                <c:pt idx="5973">
                  <c:v>0.21518017359170472</c:v>
                </c:pt>
                <c:pt idx="5974">
                  <c:v>0.16931002129763328</c:v>
                </c:pt>
                <c:pt idx="5975">
                  <c:v>0.21906868393546119</c:v>
                </c:pt>
                <c:pt idx="5976">
                  <c:v>0.24586729834152266</c:v>
                </c:pt>
                <c:pt idx="5977">
                  <c:v>0.23246799113849193</c:v>
                </c:pt>
                <c:pt idx="5978">
                  <c:v>0.25542803937025838</c:v>
                </c:pt>
                <c:pt idx="5979">
                  <c:v>0.22290725010975621</c:v>
                </c:pt>
                <c:pt idx="5980">
                  <c:v>0.32420829572657794</c:v>
                </c:pt>
                <c:pt idx="5981">
                  <c:v>0.34721828812791955</c:v>
                </c:pt>
                <c:pt idx="5982">
                  <c:v>0.21906868393548962</c:v>
                </c:pt>
                <c:pt idx="5983">
                  <c:v>0.37007844802064938</c:v>
                </c:pt>
                <c:pt idx="5984">
                  <c:v>0.49822805221310773</c:v>
                </c:pt>
                <c:pt idx="5985">
                  <c:v>0.28222665377637668</c:v>
                </c:pt>
                <c:pt idx="5986">
                  <c:v>0.24202873216728449</c:v>
                </c:pt>
                <c:pt idx="5987">
                  <c:v>0.39303849625247267</c:v>
                </c:pt>
                <c:pt idx="5988">
                  <c:v>0.42944779585678816</c:v>
                </c:pt>
                <c:pt idx="5989">
                  <c:v>0.51940438010376511</c:v>
                </c:pt>
                <c:pt idx="5990">
                  <c:v>0.46575720712201019</c:v>
                </c:pt>
                <c:pt idx="5991">
                  <c:v>0.50206661838740274</c:v>
                </c:pt>
                <c:pt idx="5992">
                  <c:v>0.39303849625247267</c:v>
                </c:pt>
                <c:pt idx="5993">
                  <c:v>0.39308844042199098</c:v>
                </c:pt>
                <c:pt idx="5994">
                  <c:v>0.47531794815085959</c:v>
                </c:pt>
                <c:pt idx="5995">
                  <c:v>0.49827799638273973</c:v>
                </c:pt>
                <c:pt idx="5996">
                  <c:v>0.46575720712201019</c:v>
                </c:pt>
                <c:pt idx="5997">
                  <c:v>0.50206661838740274</c:v>
                </c:pt>
                <c:pt idx="5998">
                  <c:v>0.26498878039905094</c:v>
                </c:pt>
                <c:pt idx="5999">
                  <c:v>0.26493883622953263</c:v>
                </c:pt>
                <c:pt idx="6000">
                  <c:v>0.45240784408861145</c:v>
                </c:pt>
                <c:pt idx="6001">
                  <c:v>0.25006974346536026</c:v>
                </c:pt>
                <c:pt idx="6002">
                  <c:v>0.24586729834152266</c:v>
                </c:pt>
                <c:pt idx="6003">
                  <c:v>0.2458173541719475</c:v>
                </c:pt>
                <c:pt idx="6004">
                  <c:v>0.34716834395840124</c:v>
                </c:pt>
                <c:pt idx="6005">
                  <c:v>0.34721828812791955</c:v>
                </c:pt>
                <c:pt idx="6006">
                  <c:v>0.47526800398134128</c:v>
                </c:pt>
                <c:pt idx="6007">
                  <c:v>0.49822805221310773</c:v>
                </c:pt>
                <c:pt idx="6008">
                  <c:v>0.47526800398134128</c:v>
                </c:pt>
                <c:pt idx="6009">
                  <c:v>0.24202873216728449</c:v>
                </c:pt>
                <c:pt idx="6010">
                  <c:v>0.39303849625247267</c:v>
                </c:pt>
                <c:pt idx="6011">
                  <c:v>0.39303849625247267</c:v>
                </c:pt>
                <c:pt idx="6012">
                  <c:v>0.37007844802064938</c:v>
                </c:pt>
                <c:pt idx="6013">
                  <c:v>0.429447795856845</c:v>
                </c:pt>
                <c:pt idx="6014">
                  <c:v>0.52118810044487418</c:v>
                </c:pt>
                <c:pt idx="6015">
                  <c:v>0.2917873948051124</c:v>
                </c:pt>
                <c:pt idx="6016">
                  <c:v>0.2917873948051124</c:v>
                </c:pt>
                <c:pt idx="6017">
                  <c:v>0.26493883622953263</c:v>
                </c:pt>
                <c:pt idx="6018">
                  <c:v>0.26493883622953263</c:v>
                </c:pt>
                <c:pt idx="6019">
                  <c:v>0.26498878039905094</c:v>
                </c:pt>
                <c:pt idx="6020">
                  <c:v>0.41599854448423912</c:v>
                </c:pt>
                <c:pt idx="6021">
                  <c:v>0.41599854448423912</c:v>
                </c:pt>
                <c:pt idx="6022">
                  <c:v>0.28784894029172392</c:v>
                </c:pt>
                <c:pt idx="6023">
                  <c:v>0.39303849625241583</c:v>
                </c:pt>
                <c:pt idx="6024">
                  <c:v>0.39303849625241583</c:v>
                </c:pt>
                <c:pt idx="6025">
                  <c:v>0.26498878039905094</c:v>
                </c:pt>
                <c:pt idx="6026">
                  <c:v>0.26498878039905094</c:v>
                </c:pt>
                <c:pt idx="6027">
                  <c:v>0.26493883622953263</c:v>
                </c:pt>
                <c:pt idx="6028">
                  <c:v>0.26493883622953263</c:v>
                </c:pt>
                <c:pt idx="6029">
                  <c:v>0.52123804461450618</c:v>
                </c:pt>
                <c:pt idx="6030">
                  <c:v>0.26498878039910778</c:v>
                </c:pt>
                <c:pt idx="6031">
                  <c:v>0.25542803937031522</c:v>
                </c:pt>
                <c:pt idx="6032">
                  <c:v>0.26493883622953263</c:v>
                </c:pt>
                <c:pt idx="6033">
                  <c:v>0.28789888446129908</c:v>
                </c:pt>
                <c:pt idx="6034">
                  <c:v>0.26498878039905094</c:v>
                </c:pt>
                <c:pt idx="6035">
                  <c:v>0.32036972955239662</c:v>
                </c:pt>
                <c:pt idx="6036">
                  <c:v>0.41599854448429596</c:v>
                </c:pt>
                <c:pt idx="6037">
                  <c:v>0.2458173541719475</c:v>
                </c:pt>
                <c:pt idx="6038">
                  <c:v>0.30513675783856797</c:v>
                </c:pt>
                <c:pt idx="6039">
                  <c:v>0.23246799113849193</c:v>
                </c:pt>
                <c:pt idx="6040">
                  <c:v>0.21906868393551804</c:v>
                </c:pt>
                <c:pt idx="6041">
                  <c:v>0.27838808760208167</c:v>
                </c:pt>
                <c:pt idx="6042">
                  <c:v>0.2917873948051124</c:v>
                </c:pt>
                <c:pt idx="6043">
                  <c:v>0.2515395290265019</c:v>
                </c:pt>
                <c:pt idx="6044">
                  <c:v>0.25158947319607705</c:v>
                </c:pt>
                <c:pt idx="6045">
                  <c:v>0.27449957725832519</c:v>
                </c:pt>
                <c:pt idx="6046">
                  <c:v>0.25958054032463451</c:v>
                </c:pt>
                <c:pt idx="6047">
                  <c:v>0.37968913321896025</c:v>
                </c:pt>
                <c:pt idx="6048">
                  <c:v>0.37968913321896025</c:v>
                </c:pt>
                <c:pt idx="6049">
                  <c:v>0.484878689179709</c:v>
                </c:pt>
                <c:pt idx="6050">
                  <c:v>0.2515395290265019</c:v>
                </c:pt>
                <c:pt idx="6051">
                  <c:v>0.27449957725832519</c:v>
                </c:pt>
                <c:pt idx="6052">
                  <c:v>0.29745962549009164</c:v>
                </c:pt>
                <c:pt idx="6053">
                  <c:v>0.29740968132057333</c:v>
                </c:pt>
                <c:pt idx="6054">
                  <c:v>0.25158947319607705</c:v>
                </c:pt>
                <c:pt idx="6055">
                  <c:v>0.31085893269312237</c:v>
                </c:pt>
                <c:pt idx="6056">
                  <c:v>0.22857948079473545</c:v>
                </c:pt>
                <c:pt idx="6057">
                  <c:v>0.2515395290265019</c:v>
                </c:pt>
                <c:pt idx="6058">
                  <c:v>0.25158947319607705</c:v>
                </c:pt>
                <c:pt idx="6059">
                  <c:v>0.39120483174167475</c:v>
                </c:pt>
                <c:pt idx="6060">
                  <c:v>0.28789888446135592</c:v>
                </c:pt>
                <c:pt idx="6061">
                  <c:v>0.31080898852354721</c:v>
                </c:pt>
                <c:pt idx="6062">
                  <c:v>0.29178739480516924</c:v>
                </c:pt>
                <c:pt idx="6063">
                  <c:v>0.30124824749481149</c:v>
                </c:pt>
                <c:pt idx="6064">
                  <c:v>0.34533467944766016</c:v>
                </c:pt>
                <c:pt idx="6065">
                  <c:v>0.19615857987321306</c:v>
                </c:pt>
                <c:pt idx="6066">
                  <c:v>0.20955788707624379</c:v>
                </c:pt>
                <c:pt idx="6067">
                  <c:v>0.19615857987321306</c:v>
                </c:pt>
                <c:pt idx="6068">
                  <c:v>0.23241804696897361</c:v>
                </c:pt>
                <c:pt idx="6069">
                  <c:v>0.19610863570369474</c:v>
                </c:pt>
                <c:pt idx="6070">
                  <c:v>0.20950794290666863</c:v>
                </c:pt>
                <c:pt idx="6071">
                  <c:v>0.22290725010975621</c:v>
                </c:pt>
                <c:pt idx="6072">
                  <c:v>0.22290725010975621</c:v>
                </c:pt>
                <c:pt idx="6073">
                  <c:v>0.18275927267021075</c:v>
                </c:pt>
                <c:pt idx="6074">
                  <c:v>0.18270932850066401</c:v>
                </c:pt>
                <c:pt idx="6075">
                  <c:v>0.33376903675537051</c:v>
                </c:pt>
                <c:pt idx="6076">
                  <c:v>0.33376903675537051</c:v>
                </c:pt>
                <c:pt idx="6077">
                  <c:v>0.33376903675537051</c:v>
                </c:pt>
                <c:pt idx="6078">
                  <c:v>0.43900853688558072</c:v>
                </c:pt>
                <c:pt idx="6079">
                  <c:v>0.43900853688558072</c:v>
                </c:pt>
                <c:pt idx="6080">
                  <c:v>0.47531794815085959</c:v>
                </c:pt>
                <c:pt idx="6081">
                  <c:v>0.47531794815085959</c:v>
                </c:pt>
                <c:pt idx="6082">
                  <c:v>0.56705825273900246</c:v>
                </c:pt>
                <c:pt idx="6083">
                  <c:v>0.56527453239766601</c:v>
                </c:pt>
                <c:pt idx="6084">
                  <c:v>0.56527453239766601</c:v>
                </c:pt>
                <c:pt idx="6085">
                  <c:v>0.58818463646002783</c:v>
                </c:pt>
                <c:pt idx="6086">
                  <c:v>0.58818463646002783</c:v>
                </c:pt>
                <c:pt idx="6087">
                  <c:v>0.56152515224061972</c:v>
                </c:pt>
                <c:pt idx="6088">
                  <c:v>0.24197878799770933</c:v>
                </c:pt>
                <c:pt idx="6089">
                  <c:v>0.24581735417200434</c:v>
                </c:pt>
                <c:pt idx="6090">
                  <c:v>0.23241804696897361</c:v>
                </c:pt>
                <c:pt idx="6091">
                  <c:v>0.21901873976594288</c:v>
                </c:pt>
                <c:pt idx="6092">
                  <c:v>0.21901873976594288</c:v>
                </c:pt>
                <c:pt idx="6093">
                  <c:v>0.23241804696897361</c:v>
                </c:pt>
                <c:pt idx="6094">
                  <c:v>0.21901873976594288</c:v>
                </c:pt>
                <c:pt idx="6095">
                  <c:v>0.21906868393551804</c:v>
                </c:pt>
                <c:pt idx="6096">
                  <c:v>0.23241804696897361</c:v>
                </c:pt>
                <c:pt idx="6097">
                  <c:v>0.25158947319607705</c:v>
                </c:pt>
                <c:pt idx="6098">
                  <c:v>0.25158947319607705</c:v>
                </c:pt>
                <c:pt idx="6099">
                  <c:v>0.22862942496425376</c:v>
                </c:pt>
                <c:pt idx="6100">
                  <c:v>0.21906868393551804</c:v>
                </c:pt>
                <c:pt idx="6101">
                  <c:v>0.23241804696897361</c:v>
                </c:pt>
                <c:pt idx="6102">
                  <c:v>0.20566937673248731</c:v>
                </c:pt>
                <c:pt idx="6103">
                  <c:v>0.30897532401280614</c:v>
                </c:pt>
                <c:pt idx="6104">
                  <c:v>0.30897532401280614</c:v>
                </c:pt>
                <c:pt idx="6105">
                  <c:v>0.23246799113849193</c:v>
                </c:pt>
                <c:pt idx="6106">
                  <c:v>0.24586729834152266</c:v>
                </c:pt>
                <c:pt idx="6107">
                  <c:v>0.25926660554455339</c:v>
                </c:pt>
                <c:pt idx="6108">
                  <c:v>0.25921666137497823</c:v>
                </c:pt>
                <c:pt idx="6109">
                  <c:v>0.24586729834152266</c:v>
                </c:pt>
                <c:pt idx="6110">
                  <c:v>0.24197878799770933</c:v>
                </c:pt>
                <c:pt idx="6111">
                  <c:v>0.23241804696897361</c:v>
                </c:pt>
                <c:pt idx="6112">
                  <c:v>0.24586729834152266</c:v>
                </c:pt>
                <c:pt idx="6113">
                  <c:v>0.24586729834152266</c:v>
                </c:pt>
                <c:pt idx="6114">
                  <c:v>0.23241804696897361</c:v>
                </c:pt>
                <c:pt idx="6115">
                  <c:v>0.23241804696897361</c:v>
                </c:pt>
                <c:pt idx="6116">
                  <c:v>0.20561943256291215</c:v>
                </c:pt>
                <c:pt idx="6117">
                  <c:v>0.20566937673248731</c:v>
                </c:pt>
                <c:pt idx="6118">
                  <c:v>0.20566937673248731</c:v>
                </c:pt>
                <c:pt idx="6119">
                  <c:v>0.35672908498713696</c:v>
                </c:pt>
                <c:pt idx="6120">
                  <c:v>0.484878689179709</c:v>
                </c:pt>
                <c:pt idx="6121">
                  <c:v>0.35672908498713696</c:v>
                </c:pt>
                <c:pt idx="6122">
                  <c:v>0.35672908498713696</c:v>
                </c:pt>
                <c:pt idx="6123">
                  <c:v>0.26877740240377079</c:v>
                </c:pt>
                <c:pt idx="6124">
                  <c:v>0.25537809520074006</c:v>
                </c:pt>
                <c:pt idx="6125">
                  <c:v>0.26877740240377079</c:v>
                </c:pt>
                <c:pt idx="6126">
                  <c:v>0.25542803937031522</c:v>
                </c:pt>
                <c:pt idx="6127">
                  <c:v>0.23246799113849193</c:v>
                </c:pt>
                <c:pt idx="6128">
                  <c:v>0.25542803937031522</c:v>
                </c:pt>
                <c:pt idx="6129">
                  <c:v>0.22857948079473545</c:v>
                </c:pt>
                <c:pt idx="6130">
                  <c:v>0.26493883622953263</c:v>
                </c:pt>
                <c:pt idx="6131">
                  <c:v>0.25537809520079691</c:v>
                </c:pt>
                <c:pt idx="6132">
                  <c:v>0.24197878799770933</c:v>
                </c:pt>
                <c:pt idx="6133">
                  <c:v>0.25542803937031522</c:v>
                </c:pt>
                <c:pt idx="6134">
                  <c:v>0.25542803937031522</c:v>
                </c:pt>
                <c:pt idx="6135">
                  <c:v>0.26493883622953263</c:v>
                </c:pt>
                <c:pt idx="6136">
                  <c:v>0.23246799113849193</c:v>
                </c:pt>
                <c:pt idx="6137">
                  <c:v>0.23241804696897361</c:v>
                </c:pt>
                <c:pt idx="6138">
                  <c:v>0.27838808760213851</c:v>
                </c:pt>
                <c:pt idx="6139">
                  <c:v>0.29173745063559409</c:v>
                </c:pt>
                <c:pt idx="6140">
                  <c:v>0.27833814343250651</c:v>
                </c:pt>
                <c:pt idx="6141">
                  <c:v>0.2515395290265019</c:v>
                </c:pt>
                <c:pt idx="6142">
                  <c:v>0.26493883622953263</c:v>
                </c:pt>
                <c:pt idx="6143">
                  <c:v>0.20566937673248731</c:v>
                </c:pt>
                <c:pt idx="6144">
                  <c:v>0.20561943256291215</c:v>
                </c:pt>
                <c:pt idx="6145">
                  <c:v>0.22857948079473545</c:v>
                </c:pt>
                <c:pt idx="6146">
                  <c:v>0.37968913321896025</c:v>
                </c:pt>
                <c:pt idx="6147">
                  <c:v>0.35672908498713696</c:v>
                </c:pt>
                <c:pt idx="6148">
                  <c:v>0.48871725535377664</c:v>
                </c:pt>
                <c:pt idx="6149">
                  <c:v>0.2515395290265019</c:v>
                </c:pt>
                <c:pt idx="6150">
                  <c:v>0.25158947319607705</c:v>
                </c:pt>
                <c:pt idx="6151">
                  <c:v>0.2515395290265019</c:v>
                </c:pt>
                <c:pt idx="6152">
                  <c:v>0.40264918145078354</c:v>
                </c:pt>
                <c:pt idx="6153">
                  <c:v>0.2515395290265019</c:v>
                </c:pt>
                <c:pt idx="6154">
                  <c:v>0.21906868393551804</c:v>
                </c:pt>
                <c:pt idx="6155">
                  <c:v>0.429447795856845</c:v>
                </c:pt>
                <c:pt idx="6156">
                  <c:v>0.21901873976594288</c:v>
                </c:pt>
                <c:pt idx="6157">
                  <c:v>0.2286294249643106</c:v>
                </c:pt>
                <c:pt idx="6158">
                  <c:v>0.22857948079473545</c:v>
                </c:pt>
                <c:pt idx="6159">
                  <c:v>0.22862942496425376</c:v>
                </c:pt>
                <c:pt idx="6160">
                  <c:v>0.35667914081761865</c:v>
                </c:pt>
                <c:pt idx="6161">
                  <c:v>0.484878689179709</c:v>
                </c:pt>
                <c:pt idx="6162">
                  <c:v>0.35672908498713696</c:v>
                </c:pt>
                <c:pt idx="6163">
                  <c:v>0.37968913321896025</c:v>
                </c:pt>
                <c:pt idx="6164">
                  <c:v>0.25537809520079691</c:v>
                </c:pt>
                <c:pt idx="6165">
                  <c:v>0.27833814343256336</c:v>
                </c:pt>
                <c:pt idx="6166">
                  <c:v>0.27838808760208167</c:v>
                </c:pt>
                <c:pt idx="6167">
                  <c:v>0.27838808760208167</c:v>
                </c:pt>
                <c:pt idx="6168">
                  <c:v>0.28784894029178076</c:v>
                </c:pt>
                <c:pt idx="6169">
                  <c:v>0.24197878799770933</c:v>
                </c:pt>
                <c:pt idx="6170">
                  <c:v>0.25542803937031522</c:v>
                </c:pt>
                <c:pt idx="6171">
                  <c:v>0.26498878039905094</c:v>
                </c:pt>
                <c:pt idx="6172">
                  <c:v>0.26882734657334595</c:v>
                </c:pt>
                <c:pt idx="6173">
                  <c:v>0.2917873948051124</c:v>
                </c:pt>
                <c:pt idx="6174">
                  <c:v>0.27833814343256336</c:v>
                </c:pt>
                <c:pt idx="6175">
                  <c:v>0.2515395290265019</c:v>
                </c:pt>
                <c:pt idx="6176">
                  <c:v>0.25158947319607705</c:v>
                </c:pt>
                <c:pt idx="6177">
                  <c:v>0.2515395290265019</c:v>
                </c:pt>
                <c:pt idx="6178">
                  <c:v>0.25158947319607705</c:v>
                </c:pt>
                <c:pt idx="6179">
                  <c:v>0.22857948079473545</c:v>
                </c:pt>
                <c:pt idx="6180">
                  <c:v>0.2286294249643106</c:v>
                </c:pt>
                <c:pt idx="6181">
                  <c:v>0.25158947319607705</c:v>
                </c:pt>
                <c:pt idx="6182">
                  <c:v>0.2515395290265019</c:v>
                </c:pt>
                <c:pt idx="6183">
                  <c:v>0.2515395290265019</c:v>
                </c:pt>
                <c:pt idx="6184">
                  <c:v>0.25158947319607705</c:v>
                </c:pt>
                <c:pt idx="6185">
                  <c:v>0.25153952902655874</c:v>
                </c:pt>
                <c:pt idx="6186">
                  <c:v>0.33381898092494566</c:v>
                </c:pt>
                <c:pt idx="6187">
                  <c:v>0.41604848865370059</c:v>
                </c:pt>
                <c:pt idx="6188">
                  <c:v>0.45240784408861145</c:v>
                </c:pt>
                <c:pt idx="6189">
                  <c:v>0.43895859271606241</c:v>
                </c:pt>
                <c:pt idx="6190">
                  <c:v>0.33376903675537051</c:v>
                </c:pt>
                <c:pt idx="6191">
                  <c:v>0.31080898852354721</c:v>
                </c:pt>
                <c:pt idx="6192">
                  <c:v>0.47526800398134128</c:v>
                </c:pt>
                <c:pt idx="6193">
                  <c:v>0.47526800398134128</c:v>
                </c:pt>
                <c:pt idx="6194">
                  <c:v>0.47526800398134128</c:v>
                </c:pt>
                <c:pt idx="6195">
                  <c:v>0.47526800398134128</c:v>
                </c:pt>
                <c:pt idx="6196">
                  <c:v>0.33381898092494566</c:v>
                </c:pt>
                <c:pt idx="6197">
                  <c:v>0.33376903675537051</c:v>
                </c:pt>
                <c:pt idx="6198">
                  <c:v>0.54414814867664063</c:v>
                </c:pt>
                <c:pt idx="6199">
                  <c:v>0.28222665377631984</c:v>
                </c:pt>
                <c:pt idx="6200">
                  <c:v>0.28222665377631984</c:v>
                </c:pt>
                <c:pt idx="6201">
                  <c:v>0.28217670960680152</c:v>
                </c:pt>
                <c:pt idx="6202">
                  <c:v>0.43524131952494827</c:v>
                </c:pt>
                <c:pt idx="6203">
                  <c:v>0.35873398665063405</c:v>
                </c:pt>
                <c:pt idx="6204">
                  <c:v>0.43524131952494827</c:v>
                </c:pt>
                <c:pt idx="6205">
                  <c:v>0.38169403488245734</c:v>
                </c:pt>
                <c:pt idx="6206">
                  <c:v>0.38169403488245734</c:v>
                </c:pt>
                <c:pt idx="6207">
                  <c:v>0.38169403488245734</c:v>
                </c:pt>
                <c:pt idx="6208">
                  <c:v>0.38169403488245734</c:v>
                </c:pt>
                <c:pt idx="6209">
                  <c:v>0.3185360650415987</c:v>
                </c:pt>
                <c:pt idx="6210">
                  <c:v>0.3185360650415987</c:v>
                </c:pt>
                <c:pt idx="6211">
                  <c:v>0.32804686190081611</c:v>
                </c:pt>
                <c:pt idx="6212">
                  <c:v>0.38164409071293903</c:v>
                </c:pt>
                <c:pt idx="6213">
                  <c:v>0.38164409071293903</c:v>
                </c:pt>
                <c:pt idx="6214">
                  <c:v>0.38164409071293903</c:v>
                </c:pt>
                <c:pt idx="6215">
                  <c:v>0.38164409071293903</c:v>
                </c:pt>
                <c:pt idx="6216">
                  <c:v>0.23241804696897361</c:v>
                </c:pt>
                <c:pt idx="6217">
                  <c:v>0.21901873976594288</c:v>
                </c:pt>
                <c:pt idx="6218">
                  <c:v>0.24197878799770933</c:v>
                </c:pt>
                <c:pt idx="6219">
                  <c:v>0.21901873976594288</c:v>
                </c:pt>
                <c:pt idx="6220">
                  <c:v>0.21906868393551804</c:v>
                </c:pt>
                <c:pt idx="6221">
                  <c:v>0.24197878799770933</c:v>
                </c:pt>
                <c:pt idx="6222">
                  <c:v>0.25542803937025838</c:v>
                </c:pt>
                <c:pt idx="6223">
                  <c:v>0.23241804696897361</c:v>
                </c:pt>
                <c:pt idx="6224">
                  <c:v>0.21906868393551804</c:v>
                </c:pt>
                <c:pt idx="6225">
                  <c:v>0.23241804696897361</c:v>
                </c:pt>
                <c:pt idx="6226">
                  <c:v>0.21906868393551804</c:v>
                </c:pt>
                <c:pt idx="6227">
                  <c:v>0.23246799113849193</c:v>
                </c:pt>
                <c:pt idx="6228">
                  <c:v>0.22857948079473545</c:v>
                </c:pt>
                <c:pt idx="6229">
                  <c:v>0.21906868393551804</c:v>
                </c:pt>
                <c:pt idx="6230">
                  <c:v>0.23241804696897361</c:v>
                </c:pt>
                <c:pt idx="6231">
                  <c:v>0.21901873976594288</c:v>
                </c:pt>
                <c:pt idx="6232">
                  <c:v>0.21901873976594288</c:v>
                </c:pt>
                <c:pt idx="6233">
                  <c:v>0.24197878799776618</c:v>
                </c:pt>
                <c:pt idx="6234">
                  <c:v>0.24197878799776618</c:v>
                </c:pt>
                <c:pt idx="6235">
                  <c:v>0.24202873216728449</c:v>
                </c:pt>
                <c:pt idx="6236">
                  <c:v>0.23241804696897361</c:v>
                </c:pt>
                <c:pt idx="6237">
                  <c:v>0.21906868393551804</c:v>
                </c:pt>
                <c:pt idx="6238">
                  <c:v>0.23241804696897361</c:v>
                </c:pt>
                <c:pt idx="6239">
                  <c:v>0.27833814343256336</c:v>
                </c:pt>
                <c:pt idx="6240">
                  <c:v>0.20566937673248731</c:v>
                </c:pt>
                <c:pt idx="6241">
                  <c:v>0.20561943256291215</c:v>
                </c:pt>
                <c:pt idx="6242">
                  <c:v>0.20561943256291215</c:v>
                </c:pt>
                <c:pt idx="6243">
                  <c:v>0.20566937673248731</c:v>
                </c:pt>
                <c:pt idx="6244">
                  <c:v>0.20561943256291215</c:v>
                </c:pt>
                <c:pt idx="6245">
                  <c:v>0.20561943256291215</c:v>
                </c:pt>
                <c:pt idx="6246">
                  <c:v>0.20566937673248731</c:v>
                </c:pt>
                <c:pt idx="6247">
                  <c:v>0.24202873216728449</c:v>
                </c:pt>
                <c:pt idx="6248">
                  <c:v>0.20566937673248731</c:v>
                </c:pt>
                <c:pt idx="6249">
                  <c:v>0.21906868393551804</c:v>
                </c:pt>
                <c:pt idx="6250">
                  <c:v>0.20566937673248731</c:v>
                </c:pt>
                <c:pt idx="6251">
                  <c:v>0.24197878799770933</c:v>
                </c:pt>
                <c:pt idx="6252">
                  <c:v>0.22862942496425376</c:v>
                </c:pt>
                <c:pt idx="6253">
                  <c:v>0.22857948079473545</c:v>
                </c:pt>
                <c:pt idx="6254">
                  <c:v>0.25158947319607705</c:v>
                </c:pt>
                <c:pt idx="6255">
                  <c:v>0.22862942496425376</c:v>
                </c:pt>
                <c:pt idx="6256">
                  <c:v>0.24197878799770933</c:v>
                </c:pt>
                <c:pt idx="6257">
                  <c:v>0.33198531641420459</c:v>
                </c:pt>
                <c:pt idx="6258">
                  <c:v>0.3090252681823813</c:v>
                </c:pt>
                <c:pt idx="6259">
                  <c:v>0.23241804696897361</c:v>
                </c:pt>
                <c:pt idx="6260">
                  <c:v>0.24586729834152266</c:v>
                </c:pt>
                <c:pt idx="6261">
                  <c:v>0.23246799113849193</c:v>
                </c:pt>
                <c:pt idx="6262">
                  <c:v>0.25921666137497823</c:v>
                </c:pt>
                <c:pt idx="6263">
                  <c:v>0.23241804696897361</c:v>
                </c:pt>
                <c:pt idx="6264">
                  <c:v>0.25921666137503507</c:v>
                </c:pt>
                <c:pt idx="6265">
                  <c:v>0.32804686190087295</c:v>
                </c:pt>
                <c:pt idx="6266">
                  <c:v>0.34144616910384684</c:v>
                </c:pt>
                <c:pt idx="6267">
                  <c:v>0.20561943256291215</c:v>
                </c:pt>
                <c:pt idx="6268">
                  <c:v>0.20566937673248731</c:v>
                </c:pt>
                <c:pt idx="6269">
                  <c:v>0.20566937673248731</c:v>
                </c:pt>
                <c:pt idx="6270">
                  <c:v>0.20561943256291215</c:v>
                </c:pt>
                <c:pt idx="6271">
                  <c:v>0.28217670960680152</c:v>
                </c:pt>
                <c:pt idx="6272">
                  <c:v>0.22857948079473545</c:v>
                </c:pt>
                <c:pt idx="6273">
                  <c:v>0.22857948079473545</c:v>
                </c:pt>
                <c:pt idx="6274">
                  <c:v>0.29557601680977541</c:v>
                </c:pt>
                <c:pt idx="6275">
                  <c:v>0.25158947319607705</c:v>
                </c:pt>
                <c:pt idx="6276">
                  <c:v>0.35672908498713696</c:v>
                </c:pt>
                <c:pt idx="6277">
                  <c:v>0.35672908498713696</c:v>
                </c:pt>
                <c:pt idx="6278">
                  <c:v>0.484878689179709</c:v>
                </c:pt>
                <c:pt idx="6279">
                  <c:v>0.48304502466896793</c:v>
                </c:pt>
                <c:pt idx="6280">
                  <c:v>0.48304502466896793</c:v>
                </c:pt>
                <c:pt idx="6281">
                  <c:v>0.49827799638262604</c:v>
                </c:pt>
                <c:pt idx="6282">
                  <c:v>0.37012839219022453</c:v>
                </c:pt>
                <c:pt idx="6283">
                  <c:v>0.39308844042193414</c:v>
                </c:pt>
                <c:pt idx="6284">
                  <c:v>0.35667914081761865</c:v>
                </c:pt>
                <c:pt idx="6285">
                  <c:v>0.3567290849871938</c:v>
                </c:pt>
                <c:pt idx="6286">
                  <c:v>0.48487868917959531</c:v>
                </c:pt>
                <c:pt idx="6287">
                  <c:v>0.46186869677831055</c:v>
                </c:pt>
                <c:pt idx="6288">
                  <c:v>0.46191864094782886</c:v>
                </c:pt>
                <c:pt idx="6289">
                  <c:v>0.46191864094782886</c:v>
                </c:pt>
                <c:pt idx="6290">
                  <c:v>0.35672908498713696</c:v>
                </c:pt>
                <c:pt idx="6291">
                  <c:v>0.35672908498713696</c:v>
                </c:pt>
                <c:pt idx="6292">
                  <c:v>0.33376903675537051</c:v>
                </c:pt>
                <c:pt idx="6293">
                  <c:v>0.46191864094782886</c:v>
                </c:pt>
                <c:pt idx="6294">
                  <c:v>0.33376903675537051</c:v>
                </c:pt>
                <c:pt idx="6295">
                  <c:v>0.35672908498713696</c:v>
                </c:pt>
                <c:pt idx="6296">
                  <c:v>0.35672908498713696</c:v>
                </c:pt>
                <c:pt idx="6297">
                  <c:v>0.51546592559043347</c:v>
                </c:pt>
                <c:pt idx="6298">
                  <c:v>0.48299508049933593</c:v>
                </c:pt>
                <c:pt idx="6299">
                  <c:v>0.48299508049933593</c:v>
                </c:pt>
                <c:pt idx="6300">
                  <c:v>0.6092610760115349</c:v>
                </c:pt>
                <c:pt idx="6301">
                  <c:v>0.484878689179709</c:v>
                </c:pt>
                <c:pt idx="6302">
                  <c:v>0.46186869677831055</c:v>
                </c:pt>
                <c:pt idx="6303">
                  <c:v>0.484878689179709</c:v>
                </c:pt>
                <c:pt idx="6304">
                  <c:v>0.46191864094782886</c:v>
                </c:pt>
                <c:pt idx="6305">
                  <c:v>0.46186869677831055</c:v>
                </c:pt>
                <c:pt idx="6306">
                  <c:v>0.59006824514028722</c:v>
                </c:pt>
                <c:pt idx="6307">
                  <c:v>0.59006824514028722</c:v>
                </c:pt>
                <c:pt idx="6308">
                  <c:v>0.55754745587967136</c:v>
                </c:pt>
                <c:pt idx="6309">
                  <c:v>0.33376903675537051</c:v>
                </c:pt>
                <c:pt idx="6310">
                  <c:v>0.39303849625247267</c:v>
                </c:pt>
                <c:pt idx="6311">
                  <c:v>0.48299508049933593</c:v>
                </c:pt>
                <c:pt idx="6312">
                  <c:v>0.51940438010376511</c:v>
                </c:pt>
                <c:pt idx="6313">
                  <c:v>0.67430265453265292</c:v>
                </c:pt>
                <c:pt idx="6314">
                  <c:v>0.46186869677831055</c:v>
                </c:pt>
                <c:pt idx="6315">
                  <c:v>0.56710819690840708</c:v>
                </c:pt>
                <c:pt idx="6316">
                  <c:v>0.27833814343256336</c:v>
                </c:pt>
                <c:pt idx="6317">
                  <c:v>0.27833814343256336</c:v>
                </c:pt>
                <c:pt idx="6318">
                  <c:v>0.30129819166438665</c:v>
                </c:pt>
                <c:pt idx="6319">
                  <c:v>0.2917873948051124</c:v>
                </c:pt>
                <c:pt idx="6320">
                  <c:v>0.24197878799770933</c:v>
                </c:pt>
                <c:pt idx="6321">
                  <c:v>0.26493883622953263</c:v>
                </c:pt>
                <c:pt idx="6322">
                  <c:v>0.34144616910384684</c:v>
                </c:pt>
                <c:pt idx="6323">
                  <c:v>0.34144616910384684</c:v>
                </c:pt>
                <c:pt idx="6324">
                  <c:v>0.25537809520079691</c:v>
                </c:pt>
                <c:pt idx="6325">
                  <c:v>0.25537809520079691</c:v>
                </c:pt>
                <c:pt idx="6326">
                  <c:v>0.24197878799770933</c:v>
                </c:pt>
                <c:pt idx="6327">
                  <c:v>0.24197878799770933</c:v>
                </c:pt>
                <c:pt idx="6328">
                  <c:v>0.24197878799770933</c:v>
                </c:pt>
                <c:pt idx="6329">
                  <c:v>0.24197878799770933</c:v>
                </c:pt>
                <c:pt idx="6330">
                  <c:v>0.25537809520079691</c:v>
                </c:pt>
                <c:pt idx="6331">
                  <c:v>0.26877740240377079</c:v>
                </c:pt>
                <c:pt idx="6332">
                  <c:v>0.26877740240377079</c:v>
                </c:pt>
                <c:pt idx="6333">
                  <c:v>0.27833814343256336</c:v>
                </c:pt>
                <c:pt idx="6334">
                  <c:v>0.25537809520079691</c:v>
                </c:pt>
                <c:pt idx="6335">
                  <c:v>0.25537809520079691</c:v>
                </c:pt>
                <c:pt idx="6336">
                  <c:v>0.28784894029178076</c:v>
                </c:pt>
                <c:pt idx="6337">
                  <c:v>0.24197878799770933</c:v>
                </c:pt>
                <c:pt idx="6338">
                  <c:v>0.25537809520079691</c:v>
                </c:pt>
                <c:pt idx="6339">
                  <c:v>0.27833814343256336</c:v>
                </c:pt>
                <c:pt idx="6340">
                  <c:v>0.27833814343256336</c:v>
                </c:pt>
                <c:pt idx="6341">
                  <c:v>0.25537809520079691</c:v>
                </c:pt>
                <c:pt idx="6342">
                  <c:v>0.24202873216728449</c:v>
                </c:pt>
                <c:pt idx="6343">
                  <c:v>0.24202873216728449</c:v>
                </c:pt>
                <c:pt idx="6344">
                  <c:v>0.25537809520079691</c:v>
                </c:pt>
                <c:pt idx="6345">
                  <c:v>0.24197878799770933</c:v>
                </c:pt>
                <c:pt idx="6346">
                  <c:v>0.24197878799770933</c:v>
                </c:pt>
                <c:pt idx="6347">
                  <c:v>0.25537809520079691</c:v>
                </c:pt>
                <c:pt idx="6348">
                  <c:v>0.25537809520079691</c:v>
                </c:pt>
                <c:pt idx="6349">
                  <c:v>0.26493883622953263</c:v>
                </c:pt>
                <c:pt idx="6350">
                  <c:v>0.2286294249643106</c:v>
                </c:pt>
                <c:pt idx="6351">
                  <c:v>0.2285794807946786</c:v>
                </c:pt>
                <c:pt idx="6352">
                  <c:v>0.2286294249643106</c:v>
                </c:pt>
                <c:pt idx="6353">
                  <c:v>0.30545069261859226</c:v>
                </c:pt>
                <c:pt idx="6354">
                  <c:v>0.33198531641420459</c:v>
                </c:pt>
                <c:pt idx="6355">
                  <c:v>0.26882734657334595</c:v>
                </c:pt>
                <c:pt idx="6356">
                  <c:v>0.26882734657334595</c:v>
                </c:pt>
                <c:pt idx="6357">
                  <c:v>0.25542803937025838</c:v>
                </c:pt>
                <c:pt idx="6358">
                  <c:v>0.28217670960680152</c:v>
                </c:pt>
                <c:pt idx="6359">
                  <c:v>0.26882734657334595</c:v>
                </c:pt>
                <c:pt idx="6360">
                  <c:v>0.28222665377637668</c:v>
                </c:pt>
                <c:pt idx="6361">
                  <c:v>0.29557601680977541</c:v>
                </c:pt>
                <c:pt idx="6362">
                  <c:v>0.29557601680977541</c:v>
                </c:pt>
                <c:pt idx="6363">
                  <c:v>0.25542803937025838</c:v>
                </c:pt>
                <c:pt idx="6364">
                  <c:v>0.26882734657334595</c:v>
                </c:pt>
                <c:pt idx="6365">
                  <c:v>0.26882734657334595</c:v>
                </c:pt>
                <c:pt idx="6366">
                  <c:v>0.26882734657334595</c:v>
                </c:pt>
                <c:pt idx="6367">
                  <c:v>0.25537809520079691</c:v>
                </c:pt>
                <c:pt idx="6368">
                  <c:v>0.25537809520079691</c:v>
                </c:pt>
                <c:pt idx="6369">
                  <c:v>0.27833814343256336</c:v>
                </c:pt>
                <c:pt idx="6370">
                  <c:v>0.2917873948051124</c:v>
                </c:pt>
                <c:pt idx="6371">
                  <c:v>0.2917873948051124</c:v>
                </c:pt>
                <c:pt idx="6372">
                  <c:v>0.31464755469784222</c:v>
                </c:pt>
                <c:pt idx="6373">
                  <c:v>0.30129819166438665</c:v>
                </c:pt>
                <c:pt idx="6374">
                  <c:v>0.31469749886741738</c:v>
                </c:pt>
                <c:pt idx="6375">
                  <c:v>0.36105995797555579</c:v>
                </c:pt>
                <c:pt idx="6376">
                  <c:v>0.35667914081761865</c:v>
                </c:pt>
                <c:pt idx="6377">
                  <c:v>0.46191864094782886</c:v>
                </c:pt>
                <c:pt idx="6378">
                  <c:v>0.46191864094782886</c:v>
                </c:pt>
                <c:pt idx="6379">
                  <c:v>0.67425271036313461</c:v>
                </c:pt>
                <c:pt idx="6380">
                  <c:v>0.47531794815085959</c:v>
                </c:pt>
                <c:pt idx="6381">
                  <c:v>0.46186869677831055</c:v>
                </c:pt>
                <c:pt idx="6382">
                  <c:v>0.35667914081761865</c:v>
                </c:pt>
                <c:pt idx="6383">
                  <c:v>0.33376903675537051</c:v>
                </c:pt>
                <c:pt idx="6384">
                  <c:v>0.35667914081761865</c:v>
                </c:pt>
                <c:pt idx="6385">
                  <c:v>0.46186869677831055</c:v>
                </c:pt>
                <c:pt idx="6386">
                  <c:v>0.46186869677831055</c:v>
                </c:pt>
                <c:pt idx="6387">
                  <c:v>0.33381898092494566</c:v>
                </c:pt>
                <c:pt idx="6388">
                  <c:v>0.35667914081761865</c:v>
                </c:pt>
                <c:pt idx="6389">
                  <c:v>0.46191864094782886</c:v>
                </c:pt>
                <c:pt idx="6390">
                  <c:v>0.25542803937031522</c:v>
                </c:pt>
                <c:pt idx="6391">
                  <c:v>0.24202873216728449</c:v>
                </c:pt>
                <c:pt idx="6392">
                  <c:v>0.25537809520074006</c:v>
                </c:pt>
                <c:pt idx="6393">
                  <c:v>0.25537809520074006</c:v>
                </c:pt>
                <c:pt idx="6394">
                  <c:v>0.26498878039910778</c:v>
                </c:pt>
                <c:pt idx="6395">
                  <c:v>0.26493883622953263</c:v>
                </c:pt>
                <c:pt idx="6396">
                  <c:v>0.26877740240377079</c:v>
                </c:pt>
                <c:pt idx="6397">
                  <c:v>0.25542803937031522</c:v>
                </c:pt>
                <c:pt idx="6398">
                  <c:v>0.27838808760208167</c:v>
                </c:pt>
                <c:pt idx="6399">
                  <c:v>0.22862942496425376</c:v>
                </c:pt>
                <c:pt idx="6400">
                  <c:v>0.2285794807946786</c:v>
                </c:pt>
                <c:pt idx="6401">
                  <c:v>0.35489542047639588</c:v>
                </c:pt>
                <c:pt idx="6402">
                  <c:v>0.25537809520074006</c:v>
                </c:pt>
                <c:pt idx="6403">
                  <c:v>0.2286294249643106</c:v>
                </c:pt>
                <c:pt idx="6404">
                  <c:v>0.37968913321896025</c:v>
                </c:pt>
                <c:pt idx="6405">
                  <c:v>0.37963918904944194</c:v>
                </c:pt>
                <c:pt idx="6406">
                  <c:v>0.484828745010077</c:v>
                </c:pt>
                <c:pt idx="6407">
                  <c:v>0.484878689179709</c:v>
                </c:pt>
                <c:pt idx="6408">
                  <c:v>0.35672908498713696</c:v>
                </c:pt>
                <c:pt idx="6409">
                  <c:v>0.37968913321896025</c:v>
                </c:pt>
                <c:pt idx="6410">
                  <c:v>0.37968913321896025</c:v>
                </c:pt>
                <c:pt idx="6411">
                  <c:v>0.35672908498713696</c:v>
                </c:pt>
                <c:pt idx="6412">
                  <c:v>0.37968913321896025</c:v>
                </c:pt>
                <c:pt idx="6413">
                  <c:v>0.50783873741147545</c:v>
                </c:pt>
                <c:pt idx="6414">
                  <c:v>0.484878689179709</c:v>
                </c:pt>
                <c:pt idx="6415">
                  <c:v>0.4026491814507267</c:v>
                </c:pt>
                <c:pt idx="6416">
                  <c:v>0.41599854448423912</c:v>
                </c:pt>
                <c:pt idx="6417">
                  <c:v>0.59774537748876355</c:v>
                </c:pt>
                <c:pt idx="6418">
                  <c:v>0.37968913321896025</c:v>
                </c:pt>
                <c:pt idx="6419">
                  <c:v>0.37968913321896025</c:v>
                </c:pt>
                <c:pt idx="6420">
                  <c:v>0.41599854448423912</c:v>
                </c:pt>
                <c:pt idx="6421">
                  <c:v>0.41599854448423912</c:v>
                </c:pt>
                <c:pt idx="6422">
                  <c:v>0.484828745010077</c:v>
                </c:pt>
                <c:pt idx="6423">
                  <c:v>0.50595512873110238</c:v>
                </c:pt>
                <c:pt idx="6424">
                  <c:v>0.50595512873110238</c:v>
                </c:pt>
                <c:pt idx="6425">
                  <c:v>0.37963918904944194</c:v>
                </c:pt>
                <c:pt idx="6426">
                  <c:v>0.37963918904944194</c:v>
                </c:pt>
                <c:pt idx="6427">
                  <c:v>0.35667914081761865</c:v>
                </c:pt>
                <c:pt idx="6428">
                  <c:v>0.59001830097076891</c:v>
                </c:pt>
                <c:pt idx="6429">
                  <c:v>0.61297834920253536</c:v>
                </c:pt>
                <c:pt idx="6430">
                  <c:v>0.27838808760208167</c:v>
                </c:pt>
                <c:pt idx="6431">
                  <c:v>0.26498878039910778</c:v>
                </c:pt>
                <c:pt idx="6432">
                  <c:v>0.29178739480516924</c:v>
                </c:pt>
                <c:pt idx="6433">
                  <c:v>0.27833814343256336</c:v>
                </c:pt>
                <c:pt idx="6434">
                  <c:v>0.37968913321901709</c:v>
                </c:pt>
                <c:pt idx="6435">
                  <c:v>0.48487868917959531</c:v>
                </c:pt>
                <c:pt idx="6436">
                  <c:v>0.53842597382219992</c:v>
                </c:pt>
                <c:pt idx="6437">
                  <c:v>0.27838808760208167</c:v>
                </c:pt>
                <c:pt idx="6438">
                  <c:v>0.27838808760213851</c:v>
                </c:pt>
                <c:pt idx="6439">
                  <c:v>0.30129819166438665</c:v>
                </c:pt>
                <c:pt idx="6440">
                  <c:v>0.30129819166438665</c:v>
                </c:pt>
                <c:pt idx="6441">
                  <c:v>0.26493883622953263</c:v>
                </c:pt>
                <c:pt idx="6442">
                  <c:v>0.26493883622953263</c:v>
                </c:pt>
                <c:pt idx="6443">
                  <c:v>0.26493883622953263</c:v>
                </c:pt>
                <c:pt idx="6444">
                  <c:v>0.27833814343256336</c:v>
                </c:pt>
                <c:pt idx="6445">
                  <c:v>0.29173745063559409</c:v>
                </c:pt>
                <c:pt idx="6446">
                  <c:v>0.27833814343256336</c:v>
                </c:pt>
                <c:pt idx="6447">
                  <c:v>0.26493883622953263</c:v>
                </c:pt>
                <c:pt idx="6448">
                  <c:v>0.27833814343256336</c:v>
                </c:pt>
                <c:pt idx="6449">
                  <c:v>0.27833814343256336</c:v>
                </c:pt>
                <c:pt idx="6450">
                  <c:v>0.27444963308875003</c:v>
                </c:pt>
                <c:pt idx="6451">
                  <c:v>0.27833814343256336</c:v>
                </c:pt>
                <c:pt idx="6452">
                  <c:v>0.26493883622953263</c:v>
                </c:pt>
                <c:pt idx="6453">
                  <c:v>0.27833814343256336</c:v>
                </c:pt>
                <c:pt idx="6454">
                  <c:v>0.26493883622953263</c:v>
                </c:pt>
                <c:pt idx="6455">
                  <c:v>0.29173745063559409</c:v>
                </c:pt>
                <c:pt idx="6456">
                  <c:v>0.28789888446129908</c:v>
                </c:pt>
                <c:pt idx="6457">
                  <c:v>0.30129819166438665</c:v>
                </c:pt>
                <c:pt idx="6458">
                  <c:v>0.32420829572657794</c:v>
                </c:pt>
                <c:pt idx="6459">
                  <c:v>0.2515395290265019</c:v>
                </c:pt>
                <c:pt idx="6460">
                  <c:v>0.38736626556749343</c:v>
                </c:pt>
                <c:pt idx="6461">
                  <c:v>0.38736626556749343</c:v>
                </c:pt>
                <c:pt idx="6462">
                  <c:v>0.38736626556749343</c:v>
                </c:pt>
                <c:pt idx="6463">
                  <c:v>0.38736626556749343</c:v>
                </c:pt>
                <c:pt idx="6464">
                  <c:v>0.27838808760208167</c:v>
                </c:pt>
                <c:pt idx="6465">
                  <c:v>0.30518670200814313</c:v>
                </c:pt>
                <c:pt idx="6466">
                  <c:v>0.28789888446129908</c:v>
                </c:pt>
                <c:pt idx="6467">
                  <c:v>0.2917873948051124</c:v>
                </c:pt>
                <c:pt idx="6468">
                  <c:v>0.3185360650415987</c:v>
                </c:pt>
                <c:pt idx="6469">
                  <c:v>0.30518670200814313</c:v>
                </c:pt>
                <c:pt idx="6470">
                  <c:v>0.31085893269312237</c:v>
                </c:pt>
                <c:pt idx="6471">
                  <c:v>0.2917873948051124</c:v>
                </c:pt>
                <c:pt idx="6472">
                  <c:v>0.27833814343256336</c:v>
                </c:pt>
                <c:pt idx="6473">
                  <c:v>0.27833814343256336</c:v>
                </c:pt>
                <c:pt idx="6474">
                  <c:v>0.30518670200814313</c:v>
                </c:pt>
                <c:pt idx="6475">
                  <c:v>0.31469749886736054</c:v>
                </c:pt>
                <c:pt idx="6476">
                  <c:v>0.30129819166438665</c:v>
                </c:pt>
                <c:pt idx="6477">
                  <c:v>0.30129819166438665</c:v>
                </c:pt>
                <c:pt idx="6478">
                  <c:v>0.37963918904944194</c:v>
                </c:pt>
                <c:pt idx="6479">
                  <c:v>0.484878689179709</c:v>
                </c:pt>
                <c:pt idx="6480">
                  <c:v>0.37963918904944194</c:v>
                </c:pt>
                <c:pt idx="6481">
                  <c:v>0.41604848865375743</c:v>
                </c:pt>
                <c:pt idx="6482">
                  <c:v>0.59001830097076891</c:v>
                </c:pt>
                <c:pt idx="6483">
                  <c:v>0.484828745010077</c:v>
                </c:pt>
                <c:pt idx="6484">
                  <c:v>0.26498878039910778</c:v>
                </c:pt>
                <c:pt idx="6485">
                  <c:v>0.29178739480516924</c:v>
                </c:pt>
                <c:pt idx="6486">
                  <c:v>0.27838808760208167</c:v>
                </c:pt>
                <c:pt idx="6487">
                  <c:v>0.26498878039910778</c:v>
                </c:pt>
                <c:pt idx="6488">
                  <c:v>0.28784894029178076</c:v>
                </c:pt>
                <c:pt idx="6489">
                  <c:v>0.26498878039910778</c:v>
                </c:pt>
                <c:pt idx="6490">
                  <c:v>0.25158947319607705</c:v>
                </c:pt>
                <c:pt idx="6491">
                  <c:v>0.30513675783862482</c:v>
                </c:pt>
                <c:pt idx="6492">
                  <c:v>0.29173745063553724</c:v>
                </c:pt>
                <c:pt idx="6493">
                  <c:v>0.27833814343256336</c:v>
                </c:pt>
                <c:pt idx="6494">
                  <c:v>0.25158947319607705</c:v>
                </c:pt>
                <c:pt idx="6495">
                  <c:v>0.28789888446129908</c:v>
                </c:pt>
                <c:pt idx="6496">
                  <c:v>0.484828745010077</c:v>
                </c:pt>
                <c:pt idx="6497">
                  <c:v>0.484828745010077</c:v>
                </c:pt>
                <c:pt idx="6498">
                  <c:v>0.26493883622953263</c:v>
                </c:pt>
                <c:pt idx="6499">
                  <c:v>0.4026491814507267</c:v>
                </c:pt>
                <c:pt idx="6500">
                  <c:v>0.27449957725832519</c:v>
                </c:pt>
                <c:pt idx="6501">
                  <c:v>0.40264918145078354</c:v>
                </c:pt>
                <c:pt idx="6502">
                  <c:v>0.40264918145078354</c:v>
                </c:pt>
                <c:pt idx="6503">
                  <c:v>0.27449957725832519</c:v>
                </c:pt>
                <c:pt idx="6504">
                  <c:v>0.37968913321896025</c:v>
                </c:pt>
                <c:pt idx="6505">
                  <c:v>0.37968913321896025</c:v>
                </c:pt>
                <c:pt idx="6506">
                  <c:v>0.484828745010077</c:v>
                </c:pt>
                <c:pt idx="6507">
                  <c:v>0.27833814343256336</c:v>
                </c:pt>
                <c:pt idx="6508">
                  <c:v>0.27833814343256336</c:v>
                </c:pt>
                <c:pt idx="6509">
                  <c:v>0.27838808760208167</c:v>
                </c:pt>
                <c:pt idx="6510">
                  <c:v>0.29173745063559409</c:v>
                </c:pt>
                <c:pt idx="6511">
                  <c:v>0.27838808760208167</c:v>
                </c:pt>
                <c:pt idx="6512">
                  <c:v>0.27833814343256336</c:v>
                </c:pt>
                <c:pt idx="6513">
                  <c:v>0.27838808760208167</c:v>
                </c:pt>
                <c:pt idx="6514">
                  <c:v>0.27833814343256336</c:v>
                </c:pt>
                <c:pt idx="6515">
                  <c:v>0.27833814343256336</c:v>
                </c:pt>
                <c:pt idx="6516">
                  <c:v>0.29173745063559409</c:v>
                </c:pt>
                <c:pt idx="6517">
                  <c:v>0.26498878039910778</c:v>
                </c:pt>
                <c:pt idx="6518">
                  <c:v>0.30129819166438665</c:v>
                </c:pt>
                <c:pt idx="6519">
                  <c:v>0.30129819166438665</c:v>
                </c:pt>
                <c:pt idx="6520">
                  <c:v>0.30129819166438665</c:v>
                </c:pt>
                <c:pt idx="6521">
                  <c:v>0.28789888446135592</c:v>
                </c:pt>
                <c:pt idx="6522">
                  <c:v>0.28784894029178076</c:v>
                </c:pt>
                <c:pt idx="6523">
                  <c:v>0.28784894029178076</c:v>
                </c:pt>
                <c:pt idx="6524">
                  <c:v>0.28789888446135592</c:v>
                </c:pt>
                <c:pt idx="6525">
                  <c:v>0.30124824749475465</c:v>
                </c:pt>
                <c:pt idx="6526">
                  <c:v>0.27838808760208167</c:v>
                </c:pt>
                <c:pt idx="6527">
                  <c:v>0.30129819166438665</c:v>
                </c:pt>
                <c:pt idx="6528">
                  <c:v>0.31464755469778538</c:v>
                </c:pt>
                <c:pt idx="6529">
                  <c:v>0.30129819166432981</c:v>
                </c:pt>
                <c:pt idx="6530">
                  <c:v>0.30129819166438665</c:v>
                </c:pt>
                <c:pt idx="6531">
                  <c:v>0.31469749886736054</c:v>
                </c:pt>
                <c:pt idx="6532">
                  <c:v>0.27838808760208167</c:v>
                </c:pt>
                <c:pt idx="6533">
                  <c:v>0.27833814343256336</c:v>
                </c:pt>
                <c:pt idx="6534">
                  <c:v>0.27833814343256336</c:v>
                </c:pt>
                <c:pt idx="6535">
                  <c:v>0.26493883622953263</c:v>
                </c:pt>
                <c:pt idx="6536">
                  <c:v>0.28784894029178076</c:v>
                </c:pt>
                <c:pt idx="6537">
                  <c:v>0.28784894029178076</c:v>
                </c:pt>
                <c:pt idx="6538">
                  <c:v>0.27833814343256336</c:v>
                </c:pt>
                <c:pt idx="6539">
                  <c:v>0.27838808760208167</c:v>
                </c:pt>
                <c:pt idx="6540">
                  <c:v>0.27833814343256336</c:v>
                </c:pt>
                <c:pt idx="6541">
                  <c:v>0.29173745063559409</c:v>
                </c:pt>
                <c:pt idx="6542">
                  <c:v>0.31469749886736054</c:v>
                </c:pt>
                <c:pt idx="6543">
                  <c:v>0.27833814343256336</c:v>
                </c:pt>
                <c:pt idx="6544">
                  <c:v>0.27838808760208167</c:v>
                </c:pt>
                <c:pt idx="6545">
                  <c:v>0.27833814343256336</c:v>
                </c:pt>
                <c:pt idx="6546">
                  <c:v>0.28789888446129908</c:v>
                </c:pt>
                <c:pt idx="6547">
                  <c:v>0.28789888446129908</c:v>
                </c:pt>
                <c:pt idx="6548">
                  <c:v>0.25158947319607705</c:v>
                </c:pt>
                <c:pt idx="6549">
                  <c:v>0.25158947319607705</c:v>
                </c:pt>
                <c:pt idx="6550">
                  <c:v>0.27838808760208167</c:v>
                </c:pt>
                <c:pt idx="6551">
                  <c:v>0.27838808760208167</c:v>
                </c:pt>
                <c:pt idx="6552">
                  <c:v>0.2917873948051124</c:v>
                </c:pt>
                <c:pt idx="6553">
                  <c:v>0.2917873948051124</c:v>
                </c:pt>
                <c:pt idx="6554">
                  <c:v>0.29173745063553724</c:v>
                </c:pt>
                <c:pt idx="6555">
                  <c:v>0.2917873948051124</c:v>
                </c:pt>
                <c:pt idx="6556">
                  <c:v>0.3185360650415987</c:v>
                </c:pt>
                <c:pt idx="6557">
                  <c:v>0.32804686190081611</c:v>
                </c:pt>
                <c:pt idx="6558">
                  <c:v>0.2917873948051124</c:v>
                </c:pt>
                <c:pt idx="6559">
                  <c:v>0.2917873948051124</c:v>
                </c:pt>
                <c:pt idx="6560">
                  <c:v>0.2917873948051124</c:v>
                </c:pt>
                <c:pt idx="6561">
                  <c:v>0.2917873948051124</c:v>
                </c:pt>
                <c:pt idx="6562">
                  <c:v>0.2917873948051124</c:v>
                </c:pt>
                <c:pt idx="6563">
                  <c:v>0.3185360650415987</c:v>
                </c:pt>
                <c:pt idx="6564">
                  <c:v>0.3185360650415987</c:v>
                </c:pt>
                <c:pt idx="6565">
                  <c:v>0.30518670200814313</c:v>
                </c:pt>
                <c:pt idx="6566">
                  <c:v>0.32804686190081611</c:v>
                </c:pt>
                <c:pt idx="6567">
                  <c:v>0.32804686190081611</c:v>
                </c:pt>
                <c:pt idx="6568">
                  <c:v>0.26493883622953263</c:v>
                </c:pt>
                <c:pt idx="6569">
                  <c:v>0.30513675783856797</c:v>
                </c:pt>
                <c:pt idx="6570">
                  <c:v>0.2917873948051124</c:v>
                </c:pt>
                <c:pt idx="6571">
                  <c:v>0.2917873948051124</c:v>
                </c:pt>
                <c:pt idx="6572">
                  <c:v>0.27833814343256336</c:v>
                </c:pt>
                <c:pt idx="6573">
                  <c:v>0.2917873948051124</c:v>
                </c:pt>
                <c:pt idx="6574">
                  <c:v>0.52708151245224144</c:v>
                </c:pt>
                <c:pt idx="6575">
                  <c:v>0.25158947319607705</c:v>
                </c:pt>
                <c:pt idx="6576">
                  <c:v>0.25153952902655874</c:v>
                </c:pt>
                <c:pt idx="6577">
                  <c:v>0.25158947319607705</c:v>
                </c:pt>
                <c:pt idx="6578">
                  <c:v>0.2515395290265019</c:v>
                </c:pt>
                <c:pt idx="6579">
                  <c:v>0.27449957725832519</c:v>
                </c:pt>
                <c:pt idx="6580">
                  <c:v>0.2515395290265019</c:v>
                </c:pt>
                <c:pt idx="6581">
                  <c:v>0.27444963308875003</c:v>
                </c:pt>
                <c:pt idx="6582">
                  <c:v>0.27444963308875003</c:v>
                </c:pt>
                <c:pt idx="6583">
                  <c:v>0.35667914081761865</c:v>
                </c:pt>
                <c:pt idx="6584">
                  <c:v>0.35667914081761865</c:v>
                </c:pt>
                <c:pt idx="6585">
                  <c:v>0.59001830097076891</c:v>
                </c:pt>
                <c:pt idx="6586">
                  <c:v>0.41800344614773621</c:v>
                </c:pt>
                <c:pt idx="6587">
                  <c:v>0.41800344614773621</c:v>
                </c:pt>
                <c:pt idx="6588">
                  <c:v>0.41800344614773621</c:v>
                </c:pt>
                <c:pt idx="6589">
                  <c:v>0.50796003039454263</c:v>
                </c:pt>
                <c:pt idx="6590">
                  <c:v>0.41800344614773621</c:v>
                </c:pt>
                <c:pt idx="6591">
                  <c:v>0.41800344614773621</c:v>
                </c:pt>
                <c:pt idx="6592">
                  <c:v>0.50796003039454263</c:v>
                </c:pt>
                <c:pt idx="6593">
                  <c:v>0.24202873216728449</c:v>
                </c:pt>
                <c:pt idx="6594">
                  <c:v>0.25542803937031522</c:v>
                </c:pt>
                <c:pt idx="6595">
                  <c:v>0.2286294249643106</c:v>
                </c:pt>
                <c:pt idx="6596">
                  <c:v>0.25542803937031522</c:v>
                </c:pt>
                <c:pt idx="6597">
                  <c:v>0.2285794807946786</c:v>
                </c:pt>
                <c:pt idx="6598">
                  <c:v>0.37968913321901709</c:v>
                </c:pt>
                <c:pt idx="6599">
                  <c:v>0.46186869677831055</c:v>
                </c:pt>
                <c:pt idx="6600">
                  <c:v>0.50778879324184345</c:v>
                </c:pt>
                <c:pt idx="6601">
                  <c:v>0.29173745063559409</c:v>
                </c:pt>
                <c:pt idx="6602">
                  <c:v>0.37968913321901709</c:v>
                </c:pt>
                <c:pt idx="6603">
                  <c:v>0.27833814343250651</c:v>
                </c:pt>
                <c:pt idx="6604">
                  <c:v>0.35667914081761865</c:v>
                </c:pt>
                <c:pt idx="6605">
                  <c:v>0.24202873216728449</c:v>
                </c:pt>
                <c:pt idx="6606">
                  <c:v>0.24202873216728449</c:v>
                </c:pt>
                <c:pt idx="6607">
                  <c:v>0.24202873216728449</c:v>
                </c:pt>
                <c:pt idx="6608">
                  <c:v>0.22862942496425376</c:v>
                </c:pt>
                <c:pt idx="6609">
                  <c:v>0.2285794807946786</c:v>
                </c:pt>
                <c:pt idx="6610">
                  <c:v>0.2285794807946786</c:v>
                </c:pt>
                <c:pt idx="6611">
                  <c:v>0.2286294249643106</c:v>
                </c:pt>
                <c:pt idx="6612">
                  <c:v>0.3567290849871938</c:v>
                </c:pt>
                <c:pt idx="6613">
                  <c:v>0.24197878799776618</c:v>
                </c:pt>
                <c:pt idx="6614">
                  <c:v>0.2285794807946786</c:v>
                </c:pt>
                <c:pt idx="6615">
                  <c:v>0.37963918904944194</c:v>
                </c:pt>
                <c:pt idx="6616">
                  <c:v>0.31469749886741738</c:v>
                </c:pt>
                <c:pt idx="6617">
                  <c:v>0.29178739480516924</c:v>
                </c:pt>
                <c:pt idx="6618">
                  <c:v>0.27838808760208167</c:v>
                </c:pt>
                <c:pt idx="6619">
                  <c:v>0.26498878039910778</c:v>
                </c:pt>
                <c:pt idx="6620">
                  <c:v>0.25158947319607705</c:v>
                </c:pt>
                <c:pt idx="6621">
                  <c:v>0.484878689179709</c:v>
                </c:pt>
                <c:pt idx="6622">
                  <c:v>0.484828745010077</c:v>
                </c:pt>
                <c:pt idx="6623">
                  <c:v>0.27833814343256336</c:v>
                </c:pt>
                <c:pt idx="6624">
                  <c:v>0.26493883622953263</c:v>
                </c:pt>
                <c:pt idx="6625">
                  <c:v>0.2515395290265019</c:v>
                </c:pt>
                <c:pt idx="6626">
                  <c:v>0.37968913321901709</c:v>
                </c:pt>
                <c:pt idx="6627">
                  <c:v>0.37968913321901709</c:v>
                </c:pt>
                <c:pt idx="6628">
                  <c:v>0.2515395290265019</c:v>
                </c:pt>
                <c:pt idx="6629">
                  <c:v>0.25153952902655874</c:v>
                </c:pt>
                <c:pt idx="6630">
                  <c:v>0.25158947319607705</c:v>
                </c:pt>
                <c:pt idx="6631">
                  <c:v>0.27449957725826835</c:v>
                </c:pt>
                <c:pt idx="6632">
                  <c:v>0.27449957725832519</c:v>
                </c:pt>
                <c:pt idx="6633">
                  <c:v>0.43895859271606241</c:v>
                </c:pt>
                <c:pt idx="6634">
                  <c:v>0.56527453239766601</c:v>
                </c:pt>
                <c:pt idx="6635">
                  <c:v>0.2285794807946786</c:v>
                </c:pt>
                <c:pt idx="6636">
                  <c:v>0.22862942496425376</c:v>
                </c:pt>
                <c:pt idx="6637">
                  <c:v>0.26493883622953263</c:v>
                </c:pt>
                <c:pt idx="6638">
                  <c:v>0.25153952902655874</c:v>
                </c:pt>
                <c:pt idx="6639">
                  <c:v>0.26493883622953263</c:v>
                </c:pt>
                <c:pt idx="6640">
                  <c:v>0.27444963308875003</c:v>
                </c:pt>
                <c:pt idx="6641">
                  <c:v>0.27444963308875003</c:v>
                </c:pt>
                <c:pt idx="6642">
                  <c:v>0.26493883622953263</c:v>
                </c:pt>
                <c:pt idx="6643">
                  <c:v>0.28789888446135592</c:v>
                </c:pt>
                <c:pt idx="6644">
                  <c:v>0.27449957725826835</c:v>
                </c:pt>
                <c:pt idx="6645">
                  <c:v>0.39303849625247267</c:v>
                </c:pt>
                <c:pt idx="6646">
                  <c:v>0.35667914081761865</c:v>
                </c:pt>
                <c:pt idx="6647">
                  <c:v>0.35672908498713696</c:v>
                </c:pt>
                <c:pt idx="6648">
                  <c:v>0.25537809520074006</c:v>
                </c:pt>
                <c:pt idx="6649">
                  <c:v>0.24202873216728449</c:v>
                </c:pt>
                <c:pt idx="6650">
                  <c:v>0.22857948079473545</c:v>
                </c:pt>
                <c:pt idx="6651">
                  <c:v>0.2286294249643106</c:v>
                </c:pt>
                <c:pt idx="6652">
                  <c:v>0.2285794807946786</c:v>
                </c:pt>
                <c:pt idx="6653">
                  <c:v>0.2285794807946786</c:v>
                </c:pt>
                <c:pt idx="6654">
                  <c:v>0.49827799638262604</c:v>
                </c:pt>
                <c:pt idx="6655">
                  <c:v>0.37968913321896025</c:v>
                </c:pt>
                <c:pt idx="6656">
                  <c:v>0.50783873741147545</c:v>
                </c:pt>
                <c:pt idx="6657">
                  <c:v>0.50600507290073438</c:v>
                </c:pt>
                <c:pt idx="6658">
                  <c:v>0.2515395290265019</c:v>
                </c:pt>
                <c:pt idx="6659">
                  <c:v>0.25158947319607705</c:v>
                </c:pt>
                <c:pt idx="6660">
                  <c:v>0.25153952902655874</c:v>
                </c:pt>
                <c:pt idx="6661">
                  <c:v>0.2515395290265019</c:v>
                </c:pt>
                <c:pt idx="6662">
                  <c:v>0.25158947319607705</c:v>
                </c:pt>
                <c:pt idx="6663">
                  <c:v>0.26493883622953263</c:v>
                </c:pt>
                <c:pt idx="6664">
                  <c:v>0.25158947319607705</c:v>
                </c:pt>
                <c:pt idx="6665">
                  <c:v>0.31464755469778538</c:v>
                </c:pt>
                <c:pt idx="6666">
                  <c:v>0.27444963308875003</c:v>
                </c:pt>
                <c:pt idx="6667">
                  <c:v>0.27444963308875003</c:v>
                </c:pt>
                <c:pt idx="6668">
                  <c:v>0.27449957725832519</c:v>
                </c:pt>
                <c:pt idx="6669">
                  <c:v>0.28789888446129908</c:v>
                </c:pt>
                <c:pt idx="6670">
                  <c:v>0.27444963308875003</c:v>
                </c:pt>
                <c:pt idx="6671">
                  <c:v>0.27449957725832519</c:v>
                </c:pt>
                <c:pt idx="6672">
                  <c:v>0.27449957725832519</c:v>
                </c:pt>
                <c:pt idx="6673">
                  <c:v>0.27444963308875003</c:v>
                </c:pt>
                <c:pt idx="6674">
                  <c:v>0.40259923728126523</c:v>
                </c:pt>
                <c:pt idx="6675">
                  <c:v>0.31085893269312237</c:v>
                </c:pt>
                <c:pt idx="6676">
                  <c:v>0.31085893269312237</c:v>
                </c:pt>
                <c:pt idx="6677">
                  <c:v>0.29740968132057333</c:v>
                </c:pt>
                <c:pt idx="6678">
                  <c:v>0.29745962549014848</c:v>
                </c:pt>
                <c:pt idx="6679">
                  <c:v>0.29745962549009164</c:v>
                </c:pt>
                <c:pt idx="6680">
                  <c:v>0.32036972955239662</c:v>
                </c:pt>
                <c:pt idx="6681">
                  <c:v>0.43900853688558072</c:v>
                </c:pt>
                <c:pt idx="6682">
                  <c:v>0.26498878039910778</c:v>
                </c:pt>
                <c:pt idx="6683">
                  <c:v>0.2515395290265019</c:v>
                </c:pt>
                <c:pt idx="6684">
                  <c:v>0.25158947319607705</c:v>
                </c:pt>
                <c:pt idx="6685">
                  <c:v>0.27444963308875003</c:v>
                </c:pt>
                <c:pt idx="6686">
                  <c:v>0.27449957725826835</c:v>
                </c:pt>
                <c:pt idx="6687">
                  <c:v>0.25158947319607705</c:v>
                </c:pt>
                <c:pt idx="6688">
                  <c:v>0.2515395290265019</c:v>
                </c:pt>
                <c:pt idx="6689">
                  <c:v>0.2515395290265019</c:v>
                </c:pt>
                <c:pt idx="6690">
                  <c:v>0.39303849625247267</c:v>
                </c:pt>
                <c:pt idx="6691">
                  <c:v>0.35667914081761865</c:v>
                </c:pt>
                <c:pt idx="6692">
                  <c:v>0.3567290849871938</c:v>
                </c:pt>
                <c:pt idx="6693">
                  <c:v>0.33376903675537051</c:v>
                </c:pt>
                <c:pt idx="6694">
                  <c:v>0.32809680607039127</c:v>
                </c:pt>
                <c:pt idx="6695">
                  <c:v>0.24202873216728449</c:v>
                </c:pt>
                <c:pt idx="6696">
                  <c:v>0.24202873216728449</c:v>
                </c:pt>
                <c:pt idx="6697">
                  <c:v>0.22857948079473545</c:v>
                </c:pt>
                <c:pt idx="6698">
                  <c:v>0.26493883622953263</c:v>
                </c:pt>
                <c:pt idx="6699">
                  <c:v>0.2285794807946786</c:v>
                </c:pt>
                <c:pt idx="6700">
                  <c:v>0.2285794807946786</c:v>
                </c:pt>
                <c:pt idx="6701">
                  <c:v>0.2286294249643106</c:v>
                </c:pt>
                <c:pt idx="6702">
                  <c:v>0.22862942496425376</c:v>
                </c:pt>
                <c:pt idx="6703">
                  <c:v>0.2286294249643106</c:v>
                </c:pt>
                <c:pt idx="6704">
                  <c:v>0.35672908498713696</c:v>
                </c:pt>
                <c:pt idx="6705">
                  <c:v>0.37968913321896025</c:v>
                </c:pt>
                <c:pt idx="6706">
                  <c:v>0.26493883622953263</c:v>
                </c:pt>
                <c:pt idx="6707">
                  <c:v>0.2515395290265019</c:v>
                </c:pt>
                <c:pt idx="6708">
                  <c:v>0.2515395290265019</c:v>
                </c:pt>
                <c:pt idx="6709">
                  <c:v>0.25158947319607705</c:v>
                </c:pt>
                <c:pt idx="6710">
                  <c:v>0.25158947319607705</c:v>
                </c:pt>
                <c:pt idx="6711">
                  <c:v>0.25158947319607705</c:v>
                </c:pt>
                <c:pt idx="6712">
                  <c:v>0.27449957725826835</c:v>
                </c:pt>
                <c:pt idx="6713">
                  <c:v>0.27444963308875003</c:v>
                </c:pt>
                <c:pt idx="6714">
                  <c:v>0.27444963308875003</c:v>
                </c:pt>
                <c:pt idx="6715">
                  <c:v>0.27444963308875003</c:v>
                </c:pt>
                <c:pt idx="6716">
                  <c:v>0.29745962549014848</c:v>
                </c:pt>
                <c:pt idx="6717">
                  <c:v>0.2515395290265019</c:v>
                </c:pt>
                <c:pt idx="6718">
                  <c:v>0.25158947319607705</c:v>
                </c:pt>
                <c:pt idx="6719">
                  <c:v>0.25158947319607705</c:v>
                </c:pt>
                <c:pt idx="6720">
                  <c:v>0.25153952902655874</c:v>
                </c:pt>
                <c:pt idx="6721">
                  <c:v>0.25158947319607705</c:v>
                </c:pt>
                <c:pt idx="6722">
                  <c:v>0.25158947319607705</c:v>
                </c:pt>
                <c:pt idx="6723">
                  <c:v>0.27444963308875003</c:v>
                </c:pt>
                <c:pt idx="6724">
                  <c:v>0.27444963308875003</c:v>
                </c:pt>
                <c:pt idx="6725">
                  <c:v>0.27449957725832519</c:v>
                </c:pt>
                <c:pt idx="6726">
                  <c:v>0.27444963308875003</c:v>
                </c:pt>
                <c:pt idx="6727">
                  <c:v>0.33376903675537051</c:v>
                </c:pt>
                <c:pt idx="6728">
                  <c:v>0.32036972955239662</c:v>
                </c:pt>
                <c:pt idx="6729">
                  <c:v>0.37968913321896025</c:v>
                </c:pt>
                <c:pt idx="6730">
                  <c:v>0.2285794807946786</c:v>
                </c:pt>
                <c:pt idx="6731">
                  <c:v>0.2285794807946786</c:v>
                </c:pt>
                <c:pt idx="6732">
                  <c:v>0.2515395290265019</c:v>
                </c:pt>
                <c:pt idx="6733">
                  <c:v>0.28789888446129908</c:v>
                </c:pt>
                <c:pt idx="6734">
                  <c:v>0.28784894029178076</c:v>
                </c:pt>
                <c:pt idx="6735">
                  <c:v>0.23819016599304632</c:v>
                </c:pt>
                <c:pt idx="6736">
                  <c:v>0.38736626556749343</c:v>
                </c:pt>
                <c:pt idx="6737">
                  <c:v>0.24197878799776618</c:v>
                </c:pt>
                <c:pt idx="6738">
                  <c:v>0.24197878799776618</c:v>
                </c:pt>
                <c:pt idx="6739">
                  <c:v>0.28784894029178076</c:v>
                </c:pt>
                <c:pt idx="6740">
                  <c:v>0.2515395290265019</c:v>
                </c:pt>
                <c:pt idx="6741">
                  <c:v>0.22862942496425376</c:v>
                </c:pt>
                <c:pt idx="6742">
                  <c:v>0.2515395290265019</c:v>
                </c:pt>
                <c:pt idx="6743">
                  <c:v>0.22862942496425376</c:v>
                </c:pt>
                <c:pt idx="6744">
                  <c:v>0.22862942496425376</c:v>
                </c:pt>
                <c:pt idx="6745">
                  <c:v>0.2515395290265019</c:v>
                </c:pt>
                <c:pt idx="6746">
                  <c:v>0.20561943256291215</c:v>
                </c:pt>
                <c:pt idx="6747">
                  <c:v>0.2286294249643106</c:v>
                </c:pt>
                <c:pt idx="6748">
                  <c:v>0.20566937673248731</c:v>
                </c:pt>
                <c:pt idx="6749">
                  <c:v>0.2285794807946786</c:v>
                </c:pt>
                <c:pt idx="6750">
                  <c:v>0.31853606504165555</c:v>
                </c:pt>
                <c:pt idx="6751">
                  <c:v>0.25537809520074006</c:v>
                </c:pt>
                <c:pt idx="6752">
                  <c:v>0.42761413134599024</c:v>
                </c:pt>
                <c:pt idx="6753">
                  <c:v>0.3510069101326394</c:v>
                </c:pt>
                <c:pt idx="6754">
                  <c:v>0.3510069101326394</c:v>
                </c:pt>
                <c:pt idx="6755">
                  <c:v>0.31469749886736054</c:v>
                </c:pt>
                <c:pt idx="6756">
                  <c:v>0.31469749886736054</c:v>
                </c:pt>
                <c:pt idx="6757">
                  <c:v>0.31464755469784222</c:v>
                </c:pt>
                <c:pt idx="6758">
                  <c:v>0.29173745063559409</c:v>
                </c:pt>
                <c:pt idx="6759">
                  <c:v>0.29173745063559409</c:v>
                </c:pt>
                <c:pt idx="6760">
                  <c:v>0.30513675783856797</c:v>
                </c:pt>
                <c:pt idx="6761">
                  <c:v>0.32809680607039127</c:v>
                </c:pt>
                <c:pt idx="6762">
                  <c:v>0.32804686190087295</c:v>
                </c:pt>
                <c:pt idx="6763">
                  <c:v>0.34149611327336515</c:v>
                </c:pt>
                <c:pt idx="6764">
                  <c:v>0.31858600921117386</c:v>
                </c:pt>
                <c:pt idx="6765">
                  <c:v>0.35484547630687757</c:v>
                </c:pt>
                <c:pt idx="6766">
                  <c:v>0.27833814343250651</c:v>
                </c:pt>
                <c:pt idx="6767">
                  <c:v>0.30513675783856797</c:v>
                </c:pt>
                <c:pt idx="6768">
                  <c:v>0.24197878799776618</c:v>
                </c:pt>
                <c:pt idx="6769">
                  <c:v>0.27838808760208167</c:v>
                </c:pt>
                <c:pt idx="6770">
                  <c:v>0.32804686190081611</c:v>
                </c:pt>
                <c:pt idx="6771">
                  <c:v>0.27838808760213851</c:v>
                </c:pt>
                <c:pt idx="6772">
                  <c:v>0.27833814343256336</c:v>
                </c:pt>
                <c:pt idx="6773">
                  <c:v>0.27833814343256336</c:v>
                </c:pt>
                <c:pt idx="6774">
                  <c:v>0.27833814343256336</c:v>
                </c:pt>
                <c:pt idx="6775">
                  <c:v>0.30129819166432981</c:v>
                </c:pt>
                <c:pt idx="6776">
                  <c:v>0.30518670200814313</c:v>
                </c:pt>
                <c:pt idx="6777">
                  <c:v>0.30518670200814313</c:v>
                </c:pt>
                <c:pt idx="6778">
                  <c:v>0.30513675783856797</c:v>
                </c:pt>
                <c:pt idx="6779">
                  <c:v>0.29173745063559409</c:v>
                </c:pt>
                <c:pt idx="6780">
                  <c:v>0.29178739480516924</c:v>
                </c:pt>
                <c:pt idx="6781">
                  <c:v>0.32809680607039127</c:v>
                </c:pt>
                <c:pt idx="6782">
                  <c:v>0.32804686190081611</c:v>
                </c:pt>
                <c:pt idx="6783">
                  <c:v>0.32809680607039127</c:v>
                </c:pt>
                <c:pt idx="6784">
                  <c:v>0.32804686190081611</c:v>
                </c:pt>
                <c:pt idx="6785">
                  <c:v>0.32809680607039127</c:v>
                </c:pt>
                <c:pt idx="6786">
                  <c:v>0.30129819166432981</c:v>
                </c:pt>
                <c:pt idx="6787">
                  <c:v>0.32809680607039127</c:v>
                </c:pt>
                <c:pt idx="6788">
                  <c:v>0.36440621733567014</c:v>
                </c:pt>
                <c:pt idx="6789">
                  <c:v>0.24202873216728449</c:v>
                </c:pt>
                <c:pt idx="6790">
                  <c:v>0.20566937673248731</c:v>
                </c:pt>
                <c:pt idx="6791">
                  <c:v>0.20566937673248731</c:v>
                </c:pt>
                <c:pt idx="6792">
                  <c:v>0.20561943256291215</c:v>
                </c:pt>
                <c:pt idx="6793">
                  <c:v>0.20561943256291215</c:v>
                </c:pt>
                <c:pt idx="6794">
                  <c:v>0.2286294249643106</c:v>
                </c:pt>
                <c:pt idx="6795">
                  <c:v>0.24202873216728449</c:v>
                </c:pt>
                <c:pt idx="6796">
                  <c:v>0.24197878799776618</c:v>
                </c:pt>
                <c:pt idx="6797">
                  <c:v>0.2286294249643106</c:v>
                </c:pt>
                <c:pt idx="6798">
                  <c:v>0.2285794807946786</c:v>
                </c:pt>
                <c:pt idx="6799">
                  <c:v>0.24197878799770933</c:v>
                </c:pt>
                <c:pt idx="6800">
                  <c:v>0.24202873216728449</c:v>
                </c:pt>
                <c:pt idx="6801">
                  <c:v>0.25542803937025838</c:v>
                </c:pt>
                <c:pt idx="6802">
                  <c:v>0.2286294249643106</c:v>
                </c:pt>
                <c:pt idx="6803">
                  <c:v>0.2286294249643106</c:v>
                </c:pt>
                <c:pt idx="6804">
                  <c:v>0.26493883622953263</c:v>
                </c:pt>
                <c:pt idx="6805">
                  <c:v>0.18270932850066401</c:v>
                </c:pt>
                <c:pt idx="6806">
                  <c:v>0.31080898852354721</c:v>
                </c:pt>
                <c:pt idx="6807">
                  <c:v>0.23241804696891677</c:v>
                </c:pt>
                <c:pt idx="6808">
                  <c:v>0.19222012535988142</c:v>
                </c:pt>
                <c:pt idx="6809">
                  <c:v>0.19227006952945658</c:v>
                </c:pt>
                <c:pt idx="6810">
                  <c:v>0.19227006952945658</c:v>
                </c:pt>
                <c:pt idx="6811">
                  <c:v>0.24202873216728449</c:v>
                </c:pt>
                <c:pt idx="6812">
                  <c:v>0.13862289654778692</c:v>
                </c:pt>
                <c:pt idx="6813">
                  <c:v>0.11576273665511394</c:v>
                </c:pt>
                <c:pt idx="6814">
                  <c:v>0.49639438770230981</c:v>
                </c:pt>
                <c:pt idx="6815">
                  <c:v>0.23814022182347117</c:v>
                </c:pt>
                <c:pt idx="6816">
                  <c:v>0.47165061912937745</c:v>
                </c:pt>
                <c:pt idx="6817">
                  <c:v>0.24202873216728449</c:v>
                </c:pt>
                <c:pt idx="6818">
                  <c:v>0.46191864094782886</c:v>
                </c:pt>
                <c:pt idx="6819">
                  <c:v>0.31884999982167983</c:v>
                </c:pt>
                <c:pt idx="6820">
                  <c:v>0.18275927267021075</c:v>
                </c:pt>
                <c:pt idx="6821">
                  <c:v>0.21906868393548962</c:v>
                </c:pt>
                <c:pt idx="6822">
                  <c:v>0.34721828812791955</c:v>
                </c:pt>
                <c:pt idx="6823">
                  <c:v>0.24202873216728449</c:v>
                </c:pt>
                <c:pt idx="6824">
                  <c:v>0.37007844802064938</c:v>
                </c:pt>
                <c:pt idx="6825">
                  <c:v>0.25542803937025838</c:v>
                </c:pt>
                <c:pt idx="6826">
                  <c:v>0.24202873216728449</c:v>
                </c:pt>
                <c:pt idx="6827">
                  <c:v>0.49827799638273973</c:v>
                </c:pt>
                <c:pt idx="6828">
                  <c:v>0.37012839219016769</c:v>
                </c:pt>
                <c:pt idx="6829">
                  <c:v>0.49461066736125758</c:v>
                </c:pt>
                <c:pt idx="6830">
                  <c:v>0.27833814343250651</c:v>
                </c:pt>
                <c:pt idx="6831">
                  <c:v>0.76032078426624139</c:v>
                </c:pt>
                <c:pt idx="6832">
                  <c:v>0.76032078426624139</c:v>
                </c:pt>
                <c:pt idx="6833">
                  <c:v>0.21906868393548962</c:v>
                </c:pt>
                <c:pt idx="6834">
                  <c:v>0.5041214642203613</c:v>
                </c:pt>
                <c:pt idx="6835">
                  <c:v>0.26493883622953263</c:v>
                </c:pt>
                <c:pt idx="6836">
                  <c:v>0.30124824749475465</c:v>
                </c:pt>
                <c:pt idx="6837">
                  <c:v>0.24197878799776618</c:v>
                </c:pt>
                <c:pt idx="6838">
                  <c:v>0.26498878039905094</c:v>
                </c:pt>
                <c:pt idx="6839">
                  <c:v>0.19610863570369474</c:v>
                </c:pt>
                <c:pt idx="6840">
                  <c:v>0.26493883622953263</c:v>
                </c:pt>
                <c:pt idx="6841">
                  <c:v>0.24202873216728449</c:v>
                </c:pt>
                <c:pt idx="6842">
                  <c:v>0.28784894029178076</c:v>
                </c:pt>
                <c:pt idx="6843">
                  <c:v>0.24197878799776618</c:v>
                </c:pt>
                <c:pt idx="6844">
                  <c:v>0.28789888446129908</c:v>
                </c:pt>
                <c:pt idx="6845">
                  <c:v>0.21901873976594288</c:v>
                </c:pt>
                <c:pt idx="6846">
                  <c:v>0.21901873976594288</c:v>
                </c:pt>
                <c:pt idx="6847">
                  <c:v>0.27838808760208167</c:v>
                </c:pt>
                <c:pt idx="6848">
                  <c:v>0.31469749886736054</c:v>
                </c:pt>
                <c:pt idx="6849">
                  <c:v>0.31464755469784222</c:v>
                </c:pt>
                <c:pt idx="6850">
                  <c:v>0.31469749886741738</c:v>
                </c:pt>
                <c:pt idx="6851">
                  <c:v>0.28784894029178076</c:v>
                </c:pt>
                <c:pt idx="6852">
                  <c:v>0.42569841569968503</c:v>
                </c:pt>
                <c:pt idx="6853">
                  <c:v>0.4028382558069552</c:v>
                </c:pt>
                <c:pt idx="6854">
                  <c:v>0.36642895620263971</c:v>
                </c:pt>
                <c:pt idx="6855">
                  <c:v>0.38938900443440616</c:v>
                </c:pt>
                <c:pt idx="6856">
                  <c:v>0.38938900443440616</c:v>
                </c:pt>
                <c:pt idx="6857">
                  <c:v>0.31501143364744166</c:v>
                </c:pt>
                <c:pt idx="6858">
                  <c:v>0.28789888446129908</c:v>
                </c:pt>
                <c:pt idx="6859">
                  <c:v>0.38357764356283042</c:v>
                </c:pt>
                <c:pt idx="6860">
                  <c:v>0.2610503258857193</c:v>
                </c:pt>
                <c:pt idx="6861">
                  <c:v>0.20955788707624379</c:v>
                </c:pt>
                <c:pt idx="6862">
                  <c:v>0.20955788707624379</c:v>
                </c:pt>
                <c:pt idx="6863">
                  <c:v>0.27444963308875003</c:v>
                </c:pt>
                <c:pt idx="6864">
                  <c:v>0.32420829572663479</c:v>
                </c:pt>
                <c:pt idx="6865">
                  <c:v>0.42367567683271545</c:v>
                </c:pt>
                <c:pt idx="6866">
                  <c:v>0.14639991723541357</c:v>
                </c:pt>
                <c:pt idx="6867">
                  <c:v>0.32041967372191493</c:v>
                </c:pt>
                <c:pt idx="6868">
                  <c:v>0.44203872100115404</c:v>
                </c:pt>
                <c:pt idx="6869">
                  <c:v>0.14634997306583841</c:v>
                </c:pt>
                <c:pt idx="6870">
                  <c:v>0.16935996546720844</c:v>
                </c:pt>
                <c:pt idx="6871">
                  <c:v>0.19222012535988142</c:v>
                </c:pt>
                <c:pt idx="6872">
                  <c:v>0.32036972955233978</c:v>
                </c:pt>
                <c:pt idx="6873">
                  <c:v>0.21901873976594288</c:v>
                </c:pt>
                <c:pt idx="6874">
                  <c:v>0.21906868393551804</c:v>
                </c:pt>
                <c:pt idx="6875">
                  <c:v>0.32041967372191493</c:v>
                </c:pt>
                <c:pt idx="6876">
                  <c:v>0.19222012535988142</c:v>
                </c:pt>
                <c:pt idx="6877">
                  <c:v>0.29740968132051648</c:v>
                </c:pt>
                <c:pt idx="6878">
                  <c:v>0.14634997306583841</c:v>
                </c:pt>
                <c:pt idx="6879">
                  <c:v>0.18275927267018233</c:v>
                </c:pt>
                <c:pt idx="6880">
                  <c:v>0.16935996546720844</c:v>
                </c:pt>
                <c:pt idx="6881">
                  <c:v>0.50392168754217437</c:v>
                </c:pt>
                <c:pt idx="6882">
                  <c:v>0.50429769579005779</c:v>
                </c:pt>
                <c:pt idx="6883">
                  <c:v>0.14639991723541357</c:v>
                </c:pt>
                <c:pt idx="6884">
                  <c:v>0.18862057771139007</c:v>
                </c:pt>
                <c:pt idx="6885">
                  <c:v>0.16561058531002004</c:v>
                </c:pt>
                <c:pt idx="6886">
                  <c:v>0.12338992483404354</c:v>
                </c:pt>
                <c:pt idx="6887">
                  <c:v>0.19222012535993827</c:v>
                </c:pt>
                <c:pt idx="6888">
                  <c:v>0.1693599654671516</c:v>
                </c:pt>
                <c:pt idx="6889">
                  <c:v>0.1234398690036187</c:v>
                </c:pt>
                <c:pt idx="6890">
                  <c:v>0.19999714604750807</c:v>
                </c:pt>
                <c:pt idx="6891">
                  <c:v>0.14639991723538515</c:v>
                </c:pt>
                <c:pt idx="6892">
                  <c:v>0.18857063354181491</c:v>
                </c:pt>
                <c:pt idx="6893">
                  <c:v>0.23074134984824468</c:v>
                </c:pt>
                <c:pt idx="6894">
                  <c:v>0.21148073760406305</c:v>
                </c:pt>
                <c:pt idx="6895">
                  <c:v>0.1234398690036187</c:v>
                </c:pt>
                <c:pt idx="6896">
                  <c:v>0.14265053707822517</c:v>
                </c:pt>
                <c:pt idx="6897">
                  <c:v>0.15596065826417771</c:v>
                </c:pt>
                <c:pt idx="6898">
                  <c:v>0.15591071409463098</c:v>
                </c:pt>
                <c:pt idx="6899">
                  <c:v>0.1329506658628361</c:v>
                </c:pt>
                <c:pt idx="6900">
                  <c:v>0.15591071409463098</c:v>
                </c:pt>
                <c:pt idx="6901">
                  <c:v>0.17887076232642585</c:v>
                </c:pt>
                <c:pt idx="6902">
                  <c:v>0.16931002129763328</c:v>
                </c:pt>
                <c:pt idx="6903">
                  <c:v>0.19227006952945658</c:v>
                </c:pt>
                <c:pt idx="6904">
                  <c:v>0.1329506658628361</c:v>
                </c:pt>
                <c:pt idx="6905">
                  <c:v>0.15591071409460255</c:v>
                </c:pt>
                <c:pt idx="6906">
                  <c:v>0.14634997306586683</c:v>
                </c:pt>
                <c:pt idx="6907">
                  <c:v>0.1329506658628361</c:v>
                </c:pt>
                <c:pt idx="6908">
                  <c:v>8.7030569399217939E-2</c:v>
                </c:pt>
                <c:pt idx="6909">
                  <c:v>0.19227006952945658</c:v>
                </c:pt>
                <c:pt idx="6910">
                  <c:v>0.33198531641414775</c:v>
                </c:pt>
                <c:pt idx="6911">
                  <c:v>0.15596065826417771</c:v>
                </c:pt>
                <c:pt idx="6912">
                  <c:v>0.15591071409460255</c:v>
                </c:pt>
                <c:pt idx="6913">
                  <c:v>0.15591071409460255</c:v>
                </c:pt>
                <c:pt idx="6914">
                  <c:v>0.25153952902655874</c:v>
                </c:pt>
                <c:pt idx="6915">
                  <c:v>0.21518017359170472</c:v>
                </c:pt>
                <c:pt idx="6916">
                  <c:v>0.2018308105581923</c:v>
                </c:pt>
                <c:pt idx="6917">
                  <c:v>0.19227006952945658</c:v>
                </c:pt>
                <c:pt idx="6918">
                  <c:v>0.11955135865980537</c:v>
                </c:pt>
                <c:pt idx="6919">
                  <c:v>0.14634997306580999</c:v>
                </c:pt>
                <c:pt idx="6920">
                  <c:v>0.17887076232642585</c:v>
                </c:pt>
                <c:pt idx="6921">
                  <c:v>0.11955135865980537</c:v>
                </c:pt>
                <c:pt idx="6922">
                  <c:v>1.0219461815900104</c:v>
                </c:pt>
                <c:pt idx="6923">
                  <c:v>0.49387220713992974</c:v>
                </c:pt>
                <c:pt idx="6924">
                  <c:v>1.1792988552083443</c:v>
                </c:pt>
                <c:pt idx="6925">
                  <c:v>0.76571475457785709</c:v>
                </c:pt>
                <c:pt idx="6926">
                  <c:v>1.053749915273329</c:v>
                </c:pt>
                <c:pt idx="6927">
                  <c:v>6.4327376896542887E-2</c:v>
                </c:pt>
                <c:pt idx="6928">
                  <c:v>5.6443332988493466E-2</c:v>
                </c:pt>
                <c:pt idx="6929">
                  <c:v>9.6591310428038923E-2</c:v>
                </c:pt>
                <c:pt idx="6930">
                  <c:v>5.6443332988521888E-2</c:v>
                </c:pt>
                <c:pt idx="6931">
                  <c:v>5.6443332988521888E-2</c:v>
                </c:pt>
                <c:pt idx="6932">
                  <c:v>5.6443332988465045E-2</c:v>
                </c:pt>
                <c:pt idx="6933">
                  <c:v>5.6443332988521888E-2</c:v>
                </c:pt>
                <c:pt idx="6934">
                  <c:v>6.9792696021977463E-2</c:v>
                </c:pt>
                <c:pt idx="6935">
                  <c:v>6.9792696021977463E-2</c:v>
                </c:pt>
                <c:pt idx="6936">
                  <c:v>8.3241947394583349E-2</c:v>
                </c:pt>
                <c:pt idx="6937">
                  <c:v>0.1062019956263498</c:v>
                </c:pt>
                <c:pt idx="6938">
                  <c:v>7.9403381220288338E-2</c:v>
                </c:pt>
                <c:pt idx="6939">
                  <c:v>9.2752744253800756E-2</c:v>
                </c:pt>
                <c:pt idx="6940">
                  <c:v>0.1062019956263498</c:v>
                </c:pt>
                <c:pt idx="6941">
                  <c:v>0.11955135865980537</c:v>
                </c:pt>
                <c:pt idx="6942">
                  <c:v>0.11955135865980537</c:v>
                </c:pt>
                <c:pt idx="6943">
                  <c:v>9.2752744253800756E-2</c:v>
                </c:pt>
                <c:pt idx="6944">
                  <c:v>7.9403381220288338E-2</c:v>
                </c:pt>
                <c:pt idx="6945">
                  <c:v>7.9403381220345182E-2</c:v>
                </c:pt>
                <c:pt idx="6946">
                  <c:v>7.9403381220345182E-2</c:v>
                </c:pt>
                <c:pt idx="6947">
                  <c:v>7.9403381220288338E-2</c:v>
                </c:pt>
                <c:pt idx="6948">
                  <c:v>7.9403381220288338E-2</c:v>
                </c:pt>
                <c:pt idx="6949">
                  <c:v>7.9403381220345182E-2</c:v>
                </c:pt>
                <c:pt idx="6950">
                  <c:v>7.9403381220288338E-2</c:v>
                </c:pt>
                <c:pt idx="6951">
                  <c:v>7.9403381220288338E-2</c:v>
                </c:pt>
                <c:pt idx="6952">
                  <c:v>7.9403381220288338E-2</c:v>
                </c:pt>
                <c:pt idx="6953">
                  <c:v>7.9403381220288338E-2</c:v>
                </c:pt>
                <c:pt idx="6954">
                  <c:v>7.9403381220288338E-2</c:v>
                </c:pt>
                <c:pt idx="6955">
                  <c:v>7.9403381220345182E-2</c:v>
                </c:pt>
                <c:pt idx="6956">
                  <c:v>7.9403381220345182E-2</c:v>
                </c:pt>
                <c:pt idx="6957">
                  <c:v>9.2752744253743913E-2</c:v>
                </c:pt>
                <c:pt idx="6958">
                  <c:v>9.2752744253772335E-2</c:v>
                </c:pt>
                <c:pt idx="6959">
                  <c:v>9.2752744253743913E-2</c:v>
                </c:pt>
                <c:pt idx="6960">
                  <c:v>9.2752744253800756E-2</c:v>
                </c:pt>
                <c:pt idx="6961">
                  <c:v>9.2752744253800756E-2</c:v>
                </c:pt>
                <c:pt idx="6962">
                  <c:v>9.2752744253800756E-2</c:v>
                </c:pt>
                <c:pt idx="6963">
                  <c:v>0.1062019956263498</c:v>
                </c:pt>
                <c:pt idx="6964">
                  <c:v>0.11955135865980537</c:v>
                </c:pt>
                <c:pt idx="6965">
                  <c:v>9.2752744253800756E-2</c:v>
                </c:pt>
                <c:pt idx="6966">
                  <c:v>9.2752744253800756E-2</c:v>
                </c:pt>
                <c:pt idx="6967">
                  <c:v>9.2752744253800756E-2</c:v>
                </c:pt>
                <c:pt idx="6968">
                  <c:v>9.2752744253800756E-2</c:v>
                </c:pt>
                <c:pt idx="6969">
                  <c:v>0.1062019956263498</c:v>
                </c:pt>
                <c:pt idx="6970">
                  <c:v>0.11955135865980537</c:v>
                </c:pt>
                <c:pt idx="6971">
                  <c:v>0.11955135865980537</c:v>
                </c:pt>
                <c:pt idx="6972">
                  <c:v>0.13300061003235442</c:v>
                </c:pt>
                <c:pt idx="6973">
                  <c:v>9.2752744253800756E-2</c:v>
                </c:pt>
                <c:pt idx="6974">
                  <c:v>0.1062019956263498</c:v>
                </c:pt>
                <c:pt idx="6975">
                  <c:v>0.13300061003241126</c:v>
                </c:pt>
                <c:pt idx="6976">
                  <c:v>0.14634997306586683</c:v>
                </c:pt>
                <c:pt idx="6977">
                  <c:v>9.2752744253743913E-2</c:v>
                </c:pt>
                <c:pt idx="6978">
                  <c:v>9.2752744253743913E-2</c:v>
                </c:pt>
                <c:pt idx="6979">
                  <c:v>0.1062019956263498</c:v>
                </c:pt>
                <c:pt idx="6980">
                  <c:v>0.15979922443841588</c:v>
                </c:pt>
                <c:pt idx="6981">
                  <c:v>0.10231348528253648</c:v>
                </c:pt>
                <c:pt idx="6982">
                  <c:v>0.10236342945211163</c:v>
                </c:pt>
                <c:pt idx="6983">
                  <c:v>0.11571279248556721</c:v>
                </c:pt>
                <c:pt idx="6984">
                  <c:v>0.10236342945211163</c:v>
                </c:pt>
                <c:pt idx="6985">
                  <c:v>0.10236342945211163</c:v>
                </c:pt>
                <c:pt idx="6986">
                  <c:v>7.9403381220345182E-2</c:v>
                </c:pt>
                <c:pt idx="6987">
                  <c:v>7.9353437050770026E-2</c:v>
                </c:pt>
                <c:pt idx="6988">
                  <c:v>7.9353437050713183E-2</c:v>
                </c:pt>
                <c:pt idx="6989">
                  <c:v>7.9353437050770026E-2</c:v>
                </c:pt>
                <c:pt idx="6990">
                  <c:v>7.9353437050770026E-2</c:v>
                </c:pt>
                <c:pt idx="6991">
                  <c:v>7.9403381220288338E-2</c:v>
                </c:pt>
                <c:pt idx="6992">
                  <c:v>7.9403381220288338E-2</c:v>
                </c:pt>
                <c:pt idx="6993">
                  <c:v>0.11955135865980537</c:v>
                </c:pt>
                <c:pt idx="6994">
                  <c:v>0.11955135865980537</c:v>
                </c:pt>
                <c:pt idx="6995">
                  <c:v>0.11571279248556721</c:v>
                </c:pt>
                <c:pt idx="6996">
                  <c:v>0.12916204385817309</c:v>
                </c:pt>
                <c:pt idx="6997">
                  <c:v>7.9353437050770026E-2</c:v>
                </c:pt>
                <c:pt idx="6998">
                  <c:v>7.9353437050770026E-2</c:v>
                </c:pt>
                <c:pt idx="6999">
                  <c:v>0.11960130282932369</c:v>
                </c:pt>
                <c:pt idx="7000">
                  <c:v>0.10615205145677464</c:v>
                </c:pt>
                <c:pt idx="7001">
                  <c:v>9.2802688423319069E-2</c:v>
                </c:pt>
                <c:pt idx="7002">
                  <c:v>7.9353437050770026E-2</c:v>
                </c:pt>
                <c:pt idx="7003">
                  <c:v>0.1559107140946594</c:v>
                </c:pt>
                <c:pt idx="7004">
                  <c:v>0.11576273665514236</c:v>
                </c:pt>
                <c:pt idx="7005">
                  <c:v>0.12911209968854109</c:v>
                </c:pt>
                <c:pt idx="7006">
                  <c:v>0.15591071409460255</c:v>
                </c:pt>
                <c:pt idx="7007">
                  <c:v>0.12911209968859794</c:v>
                </c:pt>
                <c:pt idx="7008">
                  <c:v>0.15207214792036439</c:v>
                </c:pt>
                <c:pt idx="7009">
                  <c:v>0.12911209968854109</c:v>
                </c:pt>
                <c:pt idx="7010">
                  <c:v>0.14256135106120382</c:v>
                </c:pt>
                <c:pt idx="7011">
                  <c:v>0.17887076232642585</c:v>
                </c:pt>
                <c:pt idx="7012">
                  <c:v>0.19799224438401097</c:v>
                </c:pt>
                <c:pt idx="7013">
                  <c:v>0.19799224438401097</c:v>
                </c:pt>
                <c:pt idx="7014">
                  <c:v>0.17503219615218768</c:v>
                </c:pt>
                <c:pt idx="7015">
                  <c:v>0.17503219615224452</c:v>
                </c:pt>
                <c:pt idx="7016">
                  <c:v>0.13867284071733366</c:v>
                </c:pt>
                <c:pt idx="7017">
                  <c:v>0.13862289654781534</c:v>
                </c:pt>
                <c:pt idx="7018">
                  <c:v>0.1386728407173905</c:v>
                </c:pt>
                <c:pt idx="7019">
                  <c:v>0.13867284071733366</c:v>
                </c:pt>
                <c:pt idx="7020">
                  <c:v>0.47526800398122759</c:v>
                </c:pt>
              </c:numCache>
            </c:numRef>
          </c:yVal>
          <c:smooth val="0"/>
          <c:extLst>
            <c:ext xmlns:c16="http://schemas.microsoft.com/office/drawing/2014/chart" uri="{C3380CC4-5D6E-409C-BE32-E72D297353CC}">
              <c16:uniqueId val="{00000007-BCF6-4880-BB8D-87D8C8DDBE6F}"/>
            </c:ext>
          </c:extLst>
        </c:ser>
        <c:dLbls>
          <c:showLegendKey val="0"/>
          <c:showVal val="0"/>
          <c:showCatName val="0"/>
          <c:showSerName val="0"/>
          <c:showPercent val="0"/>
          <c:showBubbleSize val="0"/>
        </c:dLbls>
        <c:axId val="-1534026944"/>
        <c:axId val="-1534026400"/>
      </c:scatterChart>
      <c:valAx>
        <c:axId val="-1534026944"/>
        <c:scaling>
          <c:orientation val="minMax"/>
          <c:max val="11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m/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026400"/>
        <c:crosses val="autoZero"/>
        <c:crossBetween val="midCat"/>
      </c:valAx>
      <c:valAx>
        <c:axId val="-153402640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KM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026944"/>
        <c:crosses val="autoZero"/>
        <c:crossBetween val="midCat"/>
      </c:valAx>
      <c:spPr>
        <a:noFill/>
        <a:ln>
          <a:noFill/>
        </a:ln>
        <a:effectLst/>
      </c:spPr>
    </c:plotArea>
    <c:legend>
      <c:legendPos val="r"/>
      <c:layout>
        <c:manualLayout>
          <c:xMode val="edge"/>
          <c:yMode val="edge"/>
          <c:x val="0.89307665859900442"/>
          <c:y val="0.17990034563480123"/>
          <c:w val="6.7600347547436324E-2"/>
          <c:h val="0.53947208136727554"/>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6296E1-1584-482F-B104-635F6C9D3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9207</Words>
  <Characters>166481</Characters>
  <Application>Microsoft Office Word</Application>
  <DocSecurity>0</DocSecurity>
  <Lines>1387</Lines>
  <Paragraphs>39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5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Justine</dc:creator>
  <dc:description/>
  <cp:lastModifiedBy>Quinton Loïc</cp:lastModifiedBy>
  <cp:revision>4</cp:revision>
  <cp:lastPrinted>2021-09-15T11:45:00Z</cp:lastPrinted>
  <dcterms:created xsi:type="dcterms:W3CDTF">2022-10-10T09:09:00Z</dcterms:created>
  <dcterms:modified xsi:type="dcterms:W3CDTF">2022-10-12T09:36: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nalytical-chemistry</vt:lpwstr>
  </property>
  <property fmtid="{D5CDD505-2E9C-101B-9397-08002B2CF9AE}" pid="7" name="Mendeley Document_1">
    <vt:lpwstr>True</vt:lpwstr>
  </property>
  <property fmtid="{D5CDD505-2E9C-101B-9397-08002B2CF9AE}" pid="8" name="Mendeley Recent Style Id 0_1">
    <vt:lpwstr>http://www.zotero.org/styles/acs-chemical-biology</vt:lpwstr>
  </property>
  <property fmtid="{D5CDD505-2E9C-101B-9397-08002B2CF9AE}" pid="9" name="Mendeley Recent Style Id 1_1">
    <vt:lpwstr>http://www.zotero.org/styles/american-medical-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analytical-chemistry</vt:lpwstr>
  </property>
  <property fmtid="{D5CDD505-2E9C-101B-9397-08002B2CF9AE}" pid="13" name="Mendeley Recent Style Id 5_1">
    <vt:lpwstr>http://www.zotero.org/styles/chicago-author-date</vt:lpwstr>
  </property>
  <property fmtid="{D5CDD505-2E9C-101B-9397-08002B2CF9AE}" pid="14" name="Mendeley Recent Style Id 6_1">
    <vt:lpwstr>http://www.zotero.org/styles/harvard1</vt:lpwstr>
  </property>
  <property fmtid="{D5CDD505-2E9C-101B-9397-08002B2CF9AE}" pid="15" name="Mendeley Recent Style Id 7_1">
    <vt:lpwstr>http://www.zotero.org/styles/ieee</vt:lpwstr>
  </property>
  <property fmtid="{D5CDD505-2E9C-101B-9397-08002B2CF9AE}" pid="16" name="Mendeley Recent Style Id 8_1">
    <vt:lpwstr>http://www.zotero.org/styles/modern-humanities-research-association</vt:lpwstr>
  </property>
  <property fmtid="{D5CDD505-2E9C-101B-9397-08002B2CF9AE}" pid="17" name="Mendeley Recent Style Id 9_1">
    <vt:lpwstr>http://www.zotero.org/styles/modern-language-association</vt:lpwstr>
  </property>
  <property fmtid="{D5CDD505-2E9C-101B-9397-08002B2CF9AE}" pid="18" name="Mendeley Recent Style Name 0_1">
    <vt:lpwstr>ACS Chemical Biology</vt:lpwstr>
  </property>
  <property fmtid="{D5CDD505-2E9C-101B-9397-08002B2CF9AE}" pid="19" name="Mendeley Recent Style Name 1_1">
    <vt:lpwstr>American Medical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Analytical Chemistry</vt:lpwstr>
  </property>
  <property fmtid="{D5CDD505-2E9C-101B-9397-08002B2CF9AE}" pid="23" name="Mendeley Recent Style Name 5_1">
    <vt:lpwstr>Chicago Manual of Style 16th edition (author-date)</vt:lpwstr>
  </property>
  <property fmtid="{D5CDD505-2E9C-101B-9397-08002B2CF9AE}" pid="24" name="Mendeley Recent Style Name 6_1">
    <vt:lpwstr>Harvard Reference format 1 (author-date)</vt:lpwstr>
  </property>
  <property fmtid="{D5CDD505-2E9C-101B-9397-08002B2CF9AE}" pid="25" name="Mendeley Recent Style Name 7_1">
    <vt:lpwstr>IEEE</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Name 9_1">
    <vt:lpwstr>Modern Language Association 7th edition</vt:lpwstr>
  </property>
  <property fmtid="{D5CDD505-2E9C-101B-9397-08002B2CF9AE}" pid="28" name="Mendeley User Name_1">
    <vt:lpwstr>jhustin@student.uliege.ac.be@www.mendeley.com</vt:lpwstr>
  </property>
  <property fmtid="{D5CDD505-2E9C-101B-9397-08002B2CF9AE}" pid="29" name="ScaleCrop">
    <vt:bool>false</vt:bool>
  </property>
  <property fmtid="{D5CDD505-2E9C-101B-9397-08002B2CF9AE}" pid="30" name="ShareDoc">
    <vt:bool>false</vt:bool>
  </property>
</Properties>
</file>